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9DFC8" w14:textId="416B3F7B" w:rsidR="00957EEB" w:rsidRPr="004A0936" w:rsidRDefault="00C16573" w:rsidP="00C16573">
      <w:pPr>
        <w:jc w:val="center"/>
        <w:rPr>
          <w:b/>
          <w:bCs/>
          <w:sz w:val="28"/>
          <w:szCs w:val="28"/>
        </w:rPr>
      </w:pPr>
      <w:bookmarkStart w:id="0" w:name="_Hlk87726413"/>
      <w:bookmarkEnd w:id="0"/>
      <w:r w:rsidRPr="004A0936">
        <w:rPr>
          <w:b/>
          <w:bCs/>
          <w:sz w:val="28"/>
          <w:szCs w:val="28"/>
        </w:rPr>
        <w:t>LAPORAN KERJA PRAKTIK</w:t>
      </w:r>
    </w:p>
    <w:p w14:paraId="1EC34038" w14:textId="30DA07AB" w:rsidR="00C16573" w:rsidRDefault="00C16573" w:rsidP="00C16573">
      <w:pPr>
        <w:jc w:val="center"/>
        <w:rPr>
          <w:b/>
          <w:bCs/>
          <w:sz w:val="28"/>
          <w:szCs w:val="28"/>
        </w:rPr>
      </w:pPr>
      <w:r w:rsidRPr="00370EDE">
        <w:rPr>
          <w:b/>
          <w:bCs/>
          <w:sz w:val="28"/>
          <w:szCs w:val="28"/>
        </w:rPr>
        <w:t>SISTEM ABSENSI MENGGUNAKAN RADIO FREQUENCY IDENTIFICATION PADA SEKOLAH SMK CEND</w:t>
      </w:r>
      <w:ins w:id="1" w:author="chaniaayulestari@outlook.com" w:date="2021-11-12T07:15:00Z">
        <w:r w:rsidR="00EB521B">
          <w:rPr>
            <w:b/>
            <w:bCs/>
            <w:sz w:val="28"/>
            <w:szCs w:val="28"/>
          </w:rPr>
          <w:t>E</w:t>
        </w:r>
      </w:ins>
      <w:del w:id="2" w:author="chaniaayulestari@outlook.com" w:date="2021-11-12T07:15:00Z">
        <w:r w:rsidRPr="00370EDE" w:rsidDel="00EB521B">
          <w:rPr>
            <w:b/>
            <w:bCs/>
            <w:sz w:val="28"/>
            <w:szCs w:val="28"/>
          </w:rPr>
          <w:delText>I</w:delText>
        </w:r>
      </w:del>
      <w:r w:rsidRPr="00370EDE">
        <w:rPr>
          <w:b/>
          <w:bCs/>
          <w:sz w:val="28"/>
          <w:szCs w:val="28"/>
        </w:rPr>
        <w:t>KIA BATUJAJAR</w:t>
      </w:r>
    </w:p>
    <w:p w14:paraId="11C21535" w14:textId="77777777" w:rsidR="00C16573" w:rsidRDefault="00C16573" w:rsidP="00C16573">
      <w:pPr>
        <w:jc w:val="center"/>
      </w:pPr>
      <w:r>
        <w:t>Diajukan untuk Memenuhi Salah Satu Syarat</w:t>
      </w:r>
      <w:r>
        <w:br/>
        <w:t>Mata kuliah Kerja Praktik</w:t>
      </w:r>
      <w:r>
        <w:br/>
        <w:t>Jenjang Strata 1 pada Program Studi Teknik Informatika</w:t>
      </w:r>
      <w:r>
        <w:br/>
        <w:t>Universitas Jenderal Achmad Yani</w:t>
      </w:r>
    </w:p>
    <w:p w14:paraId="4E23909E" w14:textId="417EEE53" w:rsidR="00C16573" w:rsidRDefault="00C16573" w:rsidP="00C16573">
      <w:pPr>
        <w:jc w:val="center"/>
      </w:pPr>
    </w:p>
    <w:p w14:paraId="3D89ADB6" w14:textId="65D9E480" w:rsidR="00C16573" w:rsidRDefault="00C16573" w:rsidP="00C16573">
      <w:pPr>
        <w:jc w:val="center"/>
      </w:pPr>
    </w:p>
    <w:p w14:paraId="731FE3FB" w14:textId="5274D3A4" w:rsidR="00C16573" w:rsidRDefault="00C16573" w:rsidP="00C16573">
      <w:pPr>
        <w:jc w:val="center"/>
      </w:pPr>
      <w:r w:rsidRPr="00C2334E">
        <w:rPr>
          <w:noProof/>
          <w:sz w:val="22"/>
          <w:szCs w:val="22"/>
        </w:rPr>
        <w:drawing>
          <wp:inline distT="0" distB="0" distL="0" distR="0" wp14:anchorId="0A8B7E15" wp14:editId="2470AC72">
            <wp:extent cx="1800225" cy="1800225"/>
            <wp:effectExtent l="0" t="0" r="0" b="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JANI TRA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D275590" w14:textId="6F02E498" w:rsidR="00C16573" w:rsidRDefault="00C16573" w:rsidP="00C16573">
      <w:pPr>
        <w:jc w:val="center"/>
      </w:pPr>
    </w:p>
    <w:p w14:paraId="5D0891D5" w14:textId="18D9EB66" w:rsidR="00C16573" w:rsidRDefault="00C16573" w:rsidP="00C16573">
      <w:pPr>
        <w:jc w:val="center"/>
      </w:pPr>
    </w:p>
    <w:p w14:paraId="7B2854DC" w14:textId="77777777" w:rsidR="00C16573" w:rsidRDefault="00C16573" w:rsidP="00C16573">
      <w:pPr>
        <w:jc w:val="center"/>
      </w:pPr>
    </w:p>
    <w:p w14:paraId="598A2D23" w14:textId="77777777" w:rsidR="00C16573" w:rsidRDefault="00C16573" w:rsidP="00C16573">
      <w:pPr>
        <w:jc w:val="center"/>
      </w:pPr>
      <w:r>
        <w:t>Disusun Oleh:</w:t>
      </w:r>
    </w:p>
    <w:p w14:paraId="24F27C58" w14:textId="1B1F9F85" w:rsidR="00C16573" w:rsidRDefault="00C16573" w:rsidP="00C16573">
      <w:pPr>
        <w:tabs>
          <w:tab w:val="center" w:pos="1560"/>
          <w:tab w:val="center" w:pos="6521"/>
        </w:tabs>
        <w:jc w:val="left"/>
      </w:pPr>
      <w:r>
        <w:rPr>
          <w:b/>
        </w:rPr>
        <w:tab/>
        <w:t>Chania Ayu Lestari</w:t>
      </w:r>
      <w:r>
        <w:rPr>
          <w:b/>
        </w:rPr>
        <w:tab/>
        <w:t>Rafi Aziizi Muchtar</w:t>
      </w:r>
      <w:r>
        <w:tab/>
        <w:t>NIM. 3411 18 1108</w:t>
      </w:r>
      <w:r>
        <w:tab/>
        <w:t>NIM. 3411 18 1123</w:t>
      </w:r>
    </w:p>
    <w:p w14:paraId="2CDF25B5" w14:textId="701B6927" w:rsidR="00C16573" w:rsidRDefault="00C16573" w:rsidP="00C16573">
      <w:pPr>
        <w:jc w:val="center"/>
      </w:pPr>
    </w:p>
    <w:p w14:paraId="36112DEC" w14:textId="4C1B8DE0" w:rsidR="00C16573" w:rsidRDefault="00C16573" w:rsidP="00C16573">
      <w:pPr>
        <w:jc w:val="center"/>
      </w:pPr>
    </w:p>
    <w:p w14:paraId="7E3DE3AD" w14:textId="77777777" w:rsidR="007E6E4A" w:rsidRDefault="00C16573" w:rsidP="007E6E4A">
      <w:pPr>
        <w:jc w:val="center"/>
        <w:rPr>
          <w:b/>
        </w:rPr>
      </w:pPr>
      <w:r>
        <w:rPr>
          <w:b/>
        </w:rPr>
        <w:t>PROGRAM STUDI TEKNIK INFORMATIKA</w:t>
      </w:r>
      <w:r>
        <w:rPr>
          <w:b/>
        </w:rPr>
        <w:br/>
        <w:t>FAKULTAS SAINS DAN INFORMATIKA</w:t>
      </w:r>
      <w:r>
        <w:rPr>
          <w:b/>
        </w:rPr>
        <w:br/>
        <w:t>UNIVERSITAS JENDERAL ACHMAD YANI</w:t>
      </w:r>
      <w:r>
        <w:rPr>
          <w:b/>
        </w:rPr>
        <w:br/>
        <w:t>20</w:t>
      </w:r>
      <w:r w:rsidR="007E6E4A">
        <w:rPr>
          <w:b/>
        </w:rPr>
        <w:t>21</w:t>
      </w:r>
    </w:p>
    <w:p w14:paraId="6F2BD8A4" w14:textId="7103627D" w:rsidR="007E6E4A" w:rsidRDefault="007E6E4A" w:rsidP="007E6E4A">
      <w:pPr>
        <w:rPr>
          <w:b/>
        </w:rPr>
      </w:pPr>
      <w:r>
        <w:rPr>
          <w:b/>
        </w:rPr>
        <w:br w:type="page"/>
      </w:r>
    </w:p>
    <w:p w14:paraId="29E64521" w14:textId="77777777" w:rsidR="007E6E4A" w:rsidRDefault="007E6E4A" w:rsidP="007E6E4A">
      <w:pPr>
        <w:rPr>
          <w:b/>
        </w:rPr>
        <w:sectPr w:rsidR="007E6E4A" w:rsidSect="00505F11">
          <w:footerReference w:type="default" r:id="rId9"/>
          <w:pgSz w:w="11906" w:h="16838"/>
          <w:pgMar w:top="2268" w:right="1701" w:bottom="1701" w:left="2268" w:header="709" w:footer="709" w:gutter="0"/>
          <w:pgNumType w:fmt="lowerRoman" w:start="1"/>
          <w:cols w:space="708"/>
          <w:docGrid w:linePitch="360"/>
        </w:sectPr>
      </w:pPr>
    </w:p>
    <w:p w14:paraId="518F2B1C" w14:textId="29B2164F" w:rsidR="00C16573" w:rsidRDefault="00C16573" w:rsidP="00C16573">
      <w:pPr>
        <w:jc w:val="center"/>
      </w:pPr>
      <w:r>
        <w:rPr>
          <w:noProof/>
          <w:sz w:val="22"/>
          <w:szCs w:val="22"/>
        </w:rPr>
        <w:lastRenderedPageBreak/>
        <w:drawing>
          <wp:inline distT="0" distB="0" distL="0" distR="0" wp14:anchorId="4CE14627" wp14:editId="0A26D4D3">
            <wp:extent cx="1118870" cy="1118870"/>
            <wp:effectExtent l="0" t="0" r="5080" b="5080"/>
            <wp:docPr id="3" name="Picture 3"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18870" cy="1118870"/>
                    </a:xfrm>
                    <a:prstGeom prst="rect">
                      <a:avLst/>
                    </a:prstGeom>
                    <a:noFill/>
                    <a:ln>
                      <a:noFill/>
                    </a:ln>
                  </pic:spPr>
                </pic:pic>
              </a:graphicData>
            </a:graphic>
          </wp:inline>
        </w:drawing>
      </w:r>
    </w:p>
    <w:p w14:paraId="7C75B4E6" w14:textId="3BDB4295" w:rsidR="00C16573" w:rsidRDefault="00C16573" w:rsidP="00764905">
      <w:pPr>
        <w:pStyle w:val="Heading1"/>
        <w:numPr>
          <w:ilvl w:val="0"/>
          <w:numId w:val="0"/>
        </w:numPr>
      </w:pPr>
      <w:bookmarkStart w:id="3" w:name="_heading=h.30j0zll"/>
      <w:bookmarkStart w:id="4" w:name="_Toc80034199"/>
      <w:bookmarkStart w:id="5" w:name="_Toc83115701"/>
      <w:bookmarkEnd w:id="3"/>
      <w:r>
        <w:t>LEMBAR PENGESAHAN</w:t>
      </w:r>
      <w:bookmarkEnd w:id="4"/>
      <w:bookmarkEnd w:id="5"/>
    </w:p>
    <w:p w14:paraId="4AA9D2B1" w14:textId="54A884ED" w:rsidR="00C16573" w:rsidRDefault="00C16573" w:rsidP="00764905">
      <w:pPr>
        <w:jc w:val="center"/>
        <w:rPr>
          <w:b/>
        </w:rPr>
      </w:pPr>
      <w:r>
        <w:rPr>
          <w:b/>
        </w:rPr>
        <w:t>LAPORAN KERJA PRAKTIK</w:t>
      </w:r>
    </w:p>
    <w:p w14:paraId="7004A2F2" w14:textId="68D64113" w:rsidR="00C16573" w:rsidRDefault="00C16573" w:rsidP="00C16573">
      <w:pPr>
        <w:jc w:val="center"/>
        <w:rPr>
          <w:b/>
        </w:rPr>
      </w:pPr>
    </w:p>
    <w:p w14:paraId="7CEC0529" w14:textId="288C8A06" w:rsidR="00C16573" w:rsidRDefault="00C16573" w:rsidP="00C16573">
      <w:pPr>
        <w:jc w:val="center"/>
      </w:pPr>
      <w:r>
        <w:t>Judul Kerja Praktik:</w:t>
      </w:r>
    </w:p>
    <w:p w14:paraId="058F01CA" w14:textId="7268866C" w:rsidR="00C16573" w:rsidRDefault="00C16573" w:rsidP="00C16573">
      <w:pPr>
        <w:jc w:val="center"/>
      </w:pPr>
    </w:p>
    <w:p w14:paraId="57F174DD" w14:textId="1EB4CAC2" w:rsidR="00C16573" w:rsidRPr="00C16573" w:rsidRDefault="00C16573" w:rsidP="00C16573">
      <w:pPr>
        <w:jc w:val="center"/>
        <w:rPr>
          <w:b/>
          <w:bCs/>
        </w:rPr>
      </w:pPr>
      <w:r w:rsidRPr="00C16573">
        <w:rPr>
          <w:b/>
          <w:bCs/>
        </w:rPr>
        <w:t>SISTEM ABSENSI MENGGUNAKAN RADIO FREQUENCY IDENTIFICATION PADA SEKOLAH SMK CEND</w:t>
      </w:r>
      <w:ins w:id="6" w:author="Rafi Aziizi" w:date="2021-11-12T07:34:00Z">
        <w:r w:rsidR="00C53A83">
          <w:rPr>
            <w:b/>
            <w:bCs/>
          </w:rPr>
          <w:t>E</w:t>
        </w:r>
      </w:ins>
      <w:del w:id="7" w:author="Rafi Aziizi" w:date="2021-11-12T07:34:00Z">
        <w:r w:rsidRPr="00C16573" w:rsidDel="00C53A83">
          <w:rPr>
            <w:b/>
            <w:bCs/>
          </w:rPr>
          <w:delText>I</w:delText>
        </w:r>
      </w:del>
      <w:r w:rsidRPr="00C16573">
        <w:rPr>
          <w:b/>
          <w:bCs/>
        </w:rPr>
        <w:t>KIA BATUJAJAR</w:t>
      </w:r>
    </w:p>
    <w:p w14:paraId="0B56A252" w14:textId="6DF1A337" w:rsidR="00C16573" w:rsidRDefault="00C16573" w:rsidP="00C16573">
      <w:pPr>
        <w:jc w:val="center"/>
      </w:pPr>
      <w:r>
        <w:t>Oleh:</w:t>
      </w:r>
    </w:p>
    <w:p w14:paraId="159DDB9D" w14:textId="7694AF39" w:rsidR="00C16573" w:rsidRDefault="00584C30" w:rsidP="00C16573">
      <w:pPr>
        <w:jc w:val="center"/>
      </w:pPr>
      <w:r>
        <w:rPr>
          <w:noProof/>
        </w:rPr>
        <w:drawing>
          <wp:anchor distT="0" distB="0" distL="114300" distR="114300" simplePos="0" relativeHeight="251543040" behindDoc="1" locked="0" layoutInCell="1" allowOverlap="1" wp14:anchorId="2A994AA6" wp14:editId="2CB6399B">
            <wp:simplePos x="0" y="0"/>
            <wp:positionH relativeFrom="margin">
              <wp:posOffset>3514420</wp:posOffset>
            </wp:positionH>
            <wp:positionV relativeFrom="paragraph">
              <wp:posOffset>16510</wp:posOffset>
            </wp:positionV>
            <wp:extent cx="1086373" cy="14490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86373" cy="1449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540992" behindDoc="1" locked="0" layoutInCell="1" allowOverlap="1" wp14:anchorId="24974F18" wp14:editId="65CCC600">
            <wp:simplePos x="0" y="0"/>
            <wp:positionH relativeFrom="column">
              <wp:posOffset>480060</wp:posOffset>
            </wp:positionH>
            <wp:positionV relativeFrom="paragraph">
              <wp:posOffset>18577</wp:posOffset>
            </wp:positionV>
            <wp:extent cx="1087586" cy="14490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7586" cy="1449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ED5DF" w14:textId="798716EA" w:rsidR="00C16573" w:rsidRDefault="00C16573" w:rsidP="00C16573">
      <w:pPr>
        <w:jc w:val="center"/>
      </w:pPr>
    </w:p>
    <w:p w14:paraId="425FC2EC" w14:textId="77777777" w:rsidR="00C16573" w:rsidRDefault="00C16573" w:rsidP="00C16573"/>
    <w:p w14:paraId="6EC5BBB0" w14:textId="675EED0C" w:rsidR="00C16573" w:rsidRDefault="00C16573" w:rsidP="00C16573"/>
    <w:p w14:paraId="45F5579B" w14:textId="33219C02" w:rsidR="00C16573" w:rsidRDefault="00C16573" w:rsidP="00C16573"/>
    <w:p w14:paraId="702EB6B6" w14:textId="4C9EE942" w:rsidR="00C16573" w:rsidRDefault="00ED34E2" w:rsidP="00C16573">
      <w:r>
        <w:rPr>
          <w:noProof/>
        </w:rPr>
        <w:pict w14:anchorId="694D1155">
          <v:rect id="Rectangle 285" o:spid="_x0000_s1201" style="position:absolute;left:0;text-align:left;margin-left:802.4pt;margin-top:9.65pt;width:151.5pt;height:41.45pt;z-index:2516311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" filled="f" stroked="f">
            <v:textbox inset="2.53958mm,1.2694mm,2.53958mm,1.2694mm">
              <w:txbxContent>
                <w:p w14:paraId="2C868C80" w14:textId="2E5D10CD" w:rsidR="00ED34E2" w:rsidRDefault="00ED34E2" w:rsidP="00C16573">
                  <w:pPr>
                    <w:jc w:val="center"/>
                  </w:pPr>
                  <w:r>
                    <w:rPr>
                      <w:b/>
                      <w:color w:val="000000"/>
                    </w:rPr>
                    <w:t>Rafi Aziizi Muchtar</w:t>
                  </w:r>
                </w:p>
                <w:p w14:paraId="40C8DA39" w14:textId="5B9C5ADD" w:rsidR="00ED34E2" w:rsidRDefault="00ED34E2" w:rsidP="00C16573">
                  <w:pPr>
                    <w:jc w:val="center"/>
                  </w:pPr>
                  <w:r>
                    <w:rPr>
                      <w:color w:val="000000"/>
                    </w:rPr>
                    <w:t>NIM: 3411.18.1123</w:t>
                  </w:r>
                </w:p>
              </w:txbxContent>
            </v:textbox>
            <w10:wrap type="square" anchorx="margin"/>
          </v:rect>
        </w:pict>
      </w:r>
      <w:r>
        <w:rPr>
          <w:noProof/>
        </w:rPr>
        <w:pict w14:anchorId="67E88E87">
          <v:rect id="Rectangle 289" o:spid="_x0000_s1200" style="position:absolute;left:0;text-align:left;margin-left:-3.8pt;margin-top:8.55pt;width:162.3pt;height:45.1pt;z-index:251632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" filled="f" stroked="f">
            <v:textbox inset="2.53958mm,1.2694mm,2.53958mm,1.2694mm">
              <w:txbxContent>
                <w:p w14:paraId="4C28AF0D" w14:textId="2D9F248C" w:rsidR="00ED34E2" w:rsidRDefault="00ED34E2" w:rsidP="00C16573">
                  <w:pPr>
                    <w:jc w:val="center"/>
                  </w:pPr>
                  <w:r>
                    <w:rPr>
                      <w:b/>
                      <w:color w:val="000000"/>
                    </w:rPr>
                    <w:t>Chania Ayu Lestari</w:t>
                  </w:r>
                </w:p>
                <w:p w14:paraId="4FD05FDC" w14:textId="2499AD6C" w:rsidR="00ED34E2" w:rsidRDefault="00ED34E2" w:rsidP="00C16573">
                  <w:pPr>
                    <w:jc w:val="center"/>
                  </w:pPr>
                  <w:r>
                    <w:rPr>
                      <w:color w:val="000000"/>
                    </w:rPr>
                    <w:t>NIM: 3411.18.1108</w:t>
                  </w:r>
                </w:p>
              </w:txbxContent>
            </v:textbox>
            <w10:wrap type="square"/>
          </v:rect>
        </w:pict>
      </w:r>
      <w:bookmarkStart w:id="8" w:name="_heading=h.1fob9te"/>
      <w:bookmarkEnd w:id="8"/>
    </w:p>
    <w:p w14:paraId="4B24696A" w14:textId="6A692479" w:rsidR="00C16573" w:rsidRDefault="00C16573" w:rsidP="00C16573">
      <w:pPr>
        <w:rPr>
          <w:b/>
        </w:rPr>
      </w:pPr>
    </w:p>
    <w:p w14:paraId="4EECE6BE" w14:textId="089B4419" w:rsidR="00C16573" w:rsidRDefault="00C16573" w:rsidP="00C16573">
      <w:pPr>
        <w:rPr>
          <w:b/>
        </w:rPr>
      </w:pPr>
    </w:p>
    <w:p w14:paraId="715CDBB1" w14:textId="257D1570" w:rsidR="00C16573" w:rsidRDefault="00C16573" w:rsidP="00C16573">
      <w:pPr>
        <w:jc w:val="center"/>
        <w:rPr>
          <w:b/>
        </w:rPr>
      </w:pPr>
      <w:r>
        <w:rPr>
          <w:b/>
        </w:rPr>
        <w:t xml:space="preserve">Telah </w:t>
      </w:r>
      <w:ins w:id="9" w:author="Rafi Aziizi" w:date="2021-11-12T07:34:00Z">
        <w:r w:rsidR="00C53A83">
          <w:rPr>
            <w:b/>
          </w:rPr>
          <w:t>D</w:t>
        </w:r>
      </w:ins>
      <w:r>
        <w:rPr>
          <w:b/>
        </w:rPr>
        <w:t>iperiksa dan Disetujui</w:t>
      </w:r>
    </w:p>
    <w:p w14:paraId="1264F8E2" w14:textId="63C0C83F" w:rsidR="00C16573" w:rsidRDefault="00C16573" w:rsidP="00C16573">
      <w:pPr>
        <w:spacing w:after="240"/>
        <w:jc w:val="center"/>
        <w:rPr>
          <w:b/>
        </w:rPr>
      </w:pPr>
      <w:r>
        <w:rPr>
          <w:b/>
        </w:rPr>
        <w:t>Sebagai Laporan Kerja Praktik:</w:t>
      </w:r>
    </w:p>
    <w:p w14:paraId="46ACB903" w14:textId="16D1B403" w:rsidR="00C16573" w:rsidRDefault="00ED34E2" w:rsidP="00C16573">
      <w:pPr>
        <w:jc w:val="center"/>
      </w:pPr>
      <w:r>
        <w:rPr>
          <w:noProof/>
        </w:rPr>
        <w:pict w14:anchorId="51C79E17">
          <v:rect id="Rectangle 283" o:spid="_x0000_s1199" style="position:absolute;left:0;text-align:left;margin-left:273pt;margin-top:18.2pt;width:189.75pt;height:108.75pt;z-index:-2516833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" stroked="f">
            <v:textbox inset="2.53958mm,1.2694mm,2.53958mm,1.2694mm">
              <w:txbxContent>
                <w:p w14:paraId="5D6D6A31" w14:textId="77777777" w:rsidR="00ED34E2" w:rsidRDefault="00ED34E2" w:rsidP="00C16573">
                  <w:pPr>
                    <w:spacing w:line="240" w:lineRule="auto"/>
                    <w:jc w:val="center"/>
                  </w:pPr>
                  <w:r>
                    <w:rPr>
                      <w:color w:val="000000"/>
                    </w:rPr>
                    <w:t>Dosen Pembimbing</w:t>
                  </w:r>
                </w:p>
                <w:p w14:paraId="498FB1B1" w14:textId="77777777" w:rsidR="00ED34E2" w:rsidRDefault="00ED34E2" w:rsidP="00C16573">
                  <w:pPr>
                    <w:spacing w:line="240" w:lineRule="auto"/>
                    <w:jc w:val="center"/>
                  </w:pPr>
                  <w:r>
                    <w:rPr>
                      <w:color w:val="000000"/>
                    </w:rPr>
                    <w:t>Penelitian Kerja Praktik</w:t>
                  </w:r>
                </w:p>
                <w:p w14:paraId="28A0AF9D" w14:textId="77777777" w:rsidR="00ED34E2" w:rsidRDefault="00ED34E2" w:rsidP="00C16573">
                  <w:pPr>
                    <w:spacing w:line="240" w:lineRule="auto"/>
                    <w:jc w:val="center"/>
                  </w:pPr>
                </w:p>
                <w:p w14:paraId="74BFB887" w14:textId="23A19CFD" w:rsidR="00ED34E2" w:rsidRDefault="00ED34E2" w:rsidP="00C16573">
                  <w:pPr>
                    <w:spacing w:line="240" w:lineRule="auto"/>
                    <w:jc w:val="center"/>
                  </w:pPr>
                </w:p>
                <w:p w14:paraId="0A1064D0" w14:textId="77777777" w:rsidR="00ED34E2" w:rsidRDefault="00ED34E2" w:rsidP="00C16573">
                  <w:pPr>
                    <w:spacing w:line="240" w:lineRule="auto"/>
                    <w:jc w:val="center"/>
                  </w:pPr>
                </w:p>
                <w:p w14:paraId="7A1713FE" w14:textId="13F6DCAA" w:rsidR="00ED34E2" w:rsidRDefault="00ED34E2" w:rsidP="00C16573">
                  <w:pPr>
                    <w:spacing w:line="240" w:lineRule="auto"/>
                    <w:jc w:val="center"/>
                  </w:pPr>
                  <w:r>
                    <w:rPr>
                      <w:sz w:val="20"/>
                      <w:szCs w:val="20"/>
                      <w:u w:val="single"/>
                    </w:rPr>
                    <w:t>Puspita Nurul S</w:t>
                  </w:r>
                  <w:r w:rsidRPr="00C2334E">
                    <w:rPr>
                      <w:sz w:val="20"/>
                      <w:szCs w:val="20"/>
                      <w:u w:val="single"/>
                    </w:rPr>
                    <w:t>.</w:t>
                  </w:r>
                  <w:r>
                    <w:rPr>
                      <w:color w:val="000000"/>
                      <w:u w:val="single"/>
                    </w:rPr>
                    <w:t>, S.Kom., M.T.</w:t>
                  </w:r>
                </w:p>
                <w:p w14:paraId="6266E857" w14:textId="3644EAAD" w:rsidR="00ED34E2" w:rsidRDefault="00ED34E2" w:rsidP="00C16573">
                  <w:pPr>
                    <w:spacing w:line="240" w:lineRule="auto"/>
                    <w:jc w:val="center"/>
                  </w:pPr>
                  <w:r>
                    <w:rPr>
                      <w:color w:val="000000"/>
                    </w:rPr>
                    <w:t>NID. 4121.905.85</w:t>
                  </w:r>
                </w:p>
                <w:p w14:paraId="20EC2F31" w14:textId="77777777" w:rsidR="00ED34E2" w:rsidRDefault="00ED34E2" w:rsidP="00C16573">
                  <w:pPr>
                    <w:spacing w:line="240" w:lineRule="auto"/>
                    <w:jc w:val="center"/>
                  </w:pPr>
                </w:p>
              </w:txbxContent>
            </v:textbox>
          </v:rect>
        </w:pict>
      </w:r>
      <w:r>
        <w:rPr>
          <w:noProof/>
        </w:rPr>
        <w:pict w14:anchorId="45504A9B">
          <v:rect id="Rectangle 282" o:spid="_x0000_s1198" style="position:absolute;left:0;text-align:left;margin-left:-55.95pt;margin-top:21.3pt;width:172.55pt;height:102pt;z-index:-2516823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" stroked="f">
            <v:textbox inset="2.53958mm,1.2694mm,2.53958mm,1.2694mm">
              <w:txbxContent>
                <w:p w14:paraId="392481EA" w14:textId="77777777" w:rsidR="00ED34E2" w:rsidRDefault="00ED34E2" w:rsidP="00C16573">
                  <w:pPr>
                    <w:spacing w:line="240" w:lineRule="auto"/>
                    <w:jc w:val="center"/>
                  </w:pPr>
                  <w:r>
                    <w:rPr>
                      <w:color w:val="000000"/>
                    </w:rPr>
                    <w:t>Pembimbing Lapangan</w:t>
                  </w:r>
                </w:p>
                <w:p w14:paraId="4898CEF7" w14:textId="77777777" w:rsidR="00ED34E2" w:rsidRDefault="00ED34E2" w:rsidP="00C16573">
                  <w:pPr>
                    <w:spacing w:line="240" w:lineRule="auto"/>
                    <w:jc w:val="center"/>
                  </w:pPr>
                </w:p>
                <w:p w14:paraId="2948B538" w14:textId="77777777" w:rsidR="00ED34E2" w:rsidRDefault="00ED34E2" w:rsidP="00C16573">
                  <w:pPr>
                    <w:spacing w:line="240" w:lineRule="auto"/>
                    <w:jc w:val="center"/>
                  </w:pPr>
                </w:p>
                <w:p w14:paraId="655CF6DD" w14:textId="77777777" w:rsidR="00ED34E2" w:rsidRDefault="00ED34E2" w:rsidP="00C16573">
                  <w:pPr>
                    <w:spacing w:line="240" w:lineRule="auto"/>
                    <w:jc w:val="center"/>
                  </w:pPr>
                  <w:r>
                    <w:rPr>
                      <w:i/>
                      <w:color w:val="D9D9D9"/>
                      <w:sz w:val="20"/>
                    </w:rPr>
                    <w:t>t</w:t>
                  </w:r>
                  <w:del w:id="10" w:author="Rafi Aziizi" w:date="2021-11-13T10:07:00Z">
                    <w:r w:rsidDel="00362007">
                      <w:rPr>
                        <w:i/>
                        <w:color w:val="D9D9D9"/>
                        <w:sz w:val="20"/>
                      </w:rPr>
                      <w:delText>anda tangan</w:delText>
                    </w:r>
                  </w:del>
                </w:p>
                <w:p w14:paraId="3A776E1A" w14:textId="77777777" w:rsidR="00ED34E2" w:rsidRDefault="00ED34E2" w:rsidP="00C16573">
                  <w:pPr>
                    <w:spacing w:line="240" w:lineRule="auto"/>
                  </w:pPr>
                </w:p>
                <w:p w14:paraId="12C7B1EA" w14:textId="34370A25" w:rsidR="00ED34E2" w:rsidRDefault="00ED34E2" w:rsidP="00C16573">
                  <w:pPr>
                    <w:spacing w:line="240" w:lineRule="auto"/>
                    <w:jc w:val="center"/>
                  </w:pPr>
                  <w:r>
                    <w:rPr>
                      <w:color w:val="000000"/>
                      <w:u w:val="single"/>
                    </w:rPr>
                    <w:t xml:space="preserve">Dandi Rusdani, S.Pd.     </w:t>
                  </w:r>
                </w:p>
              </w:txbxContent>
            </v:textbox>
          </v:rect>
        </w:pict>
      </w:r>
      <w:r w:rsidR="00C16573">
        <w:t xml:space="preserve">Pada Tanggal </w:t>
      </w:r>
      <w:del w:id="11" w:author="Rafi Aziizi" w:date="2021-11-15T14:50:00Z">
        <w:r w:rsidR="00C16573" w:rsidDel="00ED34E2">
          <w:delText>___</w:delText>
        </w:r>
      </w:del>
      <w:ins w:id="12" w:author="Rafi Aziizi" w:date="2021-11-15T14:50:00Z">
        <w:r>
          <w:t xml:space="preserve">15 </w:t>
        </w:r>
      </w:ins>
      <w:ins w:id="13" w:author="Rafi Aziizi" w:date="2021-11-12T12:41:00Z">
        <w:r w:rsidR="00F14C4A">
          <w:t>November</w:t>
        </w:r>
      </w:ins>
      <w:del w:id="14" w:author="Rafi Aziizi" w:date="2021-11-12T12:41:00Z">
        <w:r w:rsidR="00C16573" w:rsidDel="00F14C4A">
          <w:delText xml:space="preserve"> ________</w:delText>
        </w:r>
      </w:del>
      <w:r w:rsidR="00C16573">
        <w:t xml:space="preserve"> 2021</w:t>
      </w:r>
    </w:p>
    <w:p w14:paraId="6B4289CB" w14:textId="3AB0AB8D" w:rsidR="00C16573" w:rsidRDefault="00BB0B15" w:rsidP="00C16573">
      <w:pPr>
        <w:tabs>
          <w:tab w:val="left" w:pos="0"/>
          <w:tab w:val="left" w:pos="864"/>
          <w:tab w:val="left" w:pos="1440"/>
          <w:tab w:val="left" w:pos="2160"/>
          <w:tab w:val="left" w:pos="2880"/>
          <w:tab w:val="left" w:pos="3600"/>
          <w:tab w:val="left" w:pos="6323"/>
        </w:tabs>
        <w:ind w:left="-567"/>
      </w:pPr>
      <w:r>
        <w:rPr>
          <w:noProof/>
        </w:rPr>
        <w:drawing>
          <wp:anchor distT="0" distB="0" distL="114300" distR="114300" simplePos="0" relativeHeight="251546112" behindDoc="1" locked="0" layoutInCell="1" allowOverlap="1" wp14:anchorId="4783E882" wp14:editId="112829A4">
            <wp:simplePos x="0" y="0"/>
            <wp:positionH relativeFrom="margin">
              <wp:posOffset>-534513</wp:posOffset>
            </wp:positionH>
            <wp:positionV relativeFrom="paragraph">
              <wp:posOffset>271186</wp:posOffset>
            </wp:positionV>
            <wp:extent cx="1941694" cy="70064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41694" cy="700644"/>
                    </a:xfrm>
                    <a:prstGeom prst="rect">
                      <a:avLst/>
                    </a:prstGeom>
                    <a:noFill/>
                    <a:ln>
                      <a:noFill/>
                    </a:ln>
                  </pic:spPr>
                </pic:pic>
              </a:graphicData>
            </a:graphic>
            <wp14:sizeRelH relativeFrom="page">
              <wp14:pctWidth>0</wp14:pctWidth>
            </wp14:sizeRelH>
            <wp14:sizeRelV relativeFrom="page">
              <wp14:pctHeight>0</wp14:pctHeight>
            </wp14:sizeRelV>
          </wp:anchor>
        </w:drawing>
      </w:r>
      <w:r w:rsidR="00ED34E2">
        <w:rPr>
          <w:noProof/>
        </w:rPr>
        <w:pict w14:anchorId="1214954F">
          <v:rect id="Rectangle 288" o:spid="_x0000_s1197" style="position:absolute;left:0;text-align:left;margin-left:104.4pt;margin-top:633.85pt;width:179.25pt;height:122.25pt;z-index:-251681280;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" stroked="f">
            <v:textbox inset="2.53958mm,1.2694mm,2.53958mm,1.2694mm">
              <w:txbxContent>
                <w:p w14:paraId="6CEB38F1" w14:textId="77777777" w:rsidR="00ED34E2" w:rsidRDefault="00ED34E2" w:rsidP="00C16573">
                  <w:pPr>
                    <w:spacing w:line="480" w:lineRule="auto"/>
                    <w:jc w:val="center"/>
                  </w:pPr>
                  <w:r>
                    <w:rPr>
                      <w:b/>
                      <w:color w:val="000000"/>
                    </w:rPr>
                    <w:t>Diketahui,</w:t>
                  </w:r>
                </w:p>
                <w:p w14:paraId="16F45E14" w14:textId="77777777" w:rsidR="00ED34E2" w:rsidRDefault="00ED34E2" w:rsidP="00C16573">
                  <w:pPr>
                    <w:spacing w:line="480" w:lineRule="auto"/>
                    <w:jc w:val="center"/>
                  </w:pPr>
                  <w:r>
                    <w:rPr>
                      <w:color w:val="000000"/>
                    </w:rPr>
                    <w:t>Ka. Program Studi Informatika</w:t>
                  </w:r>
                </w:p>
                <w:p w14:paraId="37C9E7BA" w14:textId="77777777" w:rsidR="00ED34E2" w:rsidRDefault="00ED34E2">
                  <w:pPr>
                    <w:spacing w:line="240" w:lineRule="auto"/>
                    <w:pPrChange w:id="15" w:author="Rafi Aziizi" w:date="2021-11-13T10:07:00Z">
                      <w:pPr>
                        <w:spacing w:line="240" w:lineRule="auto"/>
                        <w:jc w:val="center"/>
                      </w:pPr>
                    </w:pPrChange>
                  </w:pPr>
                  <w:del w:id="16" w:author="Rafi Aziizi" w:date="2021-11-13T10:07:00Z">
                    <w:r w:rsidDel="00362007">
                      <w:rPr>
                        <w:i/>
                        <w:color w:val="D9D9D9"/>
                        <w:sz w:val="20"/>
                      </w:rPr>
                      <w:delText>tanda tangan</w:delText>
                    </w:r>
                  </w:del>
                </w:p>
                <w:p w14:paraId="57CBA8D4" w14:textId="77777777" w:rsidR="00ED34E2" w:rsidRDefault="00ED34E2" w:rsidP="00C16573">
                  <w:pPr>
                    <w:spacing w:line="240" w:lineRule="auto"/>
                    <w:jc w:val="center"/>
                  </w:pPr>
                </w:p>
                <w:p w14:paraId="3B18BA30" w14:textId="418CC9F5" w:rsidR="00ED34E2" w:rsidRDefault="00ED34E2" w:rsidP="00C16573">
                  <w:pPr>
                    <w:spacing w:line="240" w:lineRule="auto"/>
                    <w:jc w:val="center"/>
                  </w:pPr>
                  <w:r>
                    <w:rPr>
                      <w:color w:val="000000"/>
                      <w:u w:val="single"/>
                    </w:rPr>
                    <w:t>Agus Komarudin, S.Kom., M.T.</w:t>
                  </w:r>
                </w:p>
                <w:p w14:paraId="3EAB8FDD" w14:textId="74217115" w:rsidR="00ED34E2" w:rsidRDefault="00ED34E2" w:rsidP="00C16573">
                  <w:pPr>
                    <w:spacing w:line="240" w:lineRule="auto"/>
                    <w:jc w:val="center"/>
                  </w:pPr>
                  <w:r>
                    <w:rPr>
                      <w:color w:val="000000"/>
                    </w:rPr>
                    <w:t>NID. 4121.758.78</w:t>
                  </w:r>
                </w:p>
              </w:txbxContent>
            </v:textbox>
            <w10:wrap anchorx="margin" anchory="page"/>
          </v:rect>
        </w:pict>
      </w:r>
    </w:p>
    <w:p w14:paraId="5F35C34D" w14:textId="35FE1D15" w:rsidR="00505F11" w:rsidRDefault="00FA382F" w:rsidP="00BB0B15">
      <w:pPr>
        <w:rPr>
          <w:b/>
        </w:rPr>
      </w:pPr>
      <w:del w:id="17" w:author="Rafi Aziizi" w:date="2021-11-12T11:02:00Z">
        <w:r w:rsidDel="00C9617C">
          <w:rPr>
            <w:noProof/>
          </w:rPr>
          <w:drawing>
            <wp:anchor distT="0" distB="0" distL="114300" distR="114300" simplePos="0" relativeHeight="251550208" behindDoc="1" locked="0" layoutInCell="1" allowOverlap="1" wp14:anchorId="68815943" wp14:editId="4CD2235D">
              <wp:simplePos x="0" y="0"/>
              <wp:positionH relativeFrom="column">
                <wp:posOffset>4483155</wp:posOffset>
              </wp:positionH>
              <wp:positionV relativeFrom="paragraph">
                <wp:posOffset>159082</wp:posOffset>
              </wp:positionV>
              <wp:extent cx="492843" cy="492843"/>
              <wp:effectExtent l="0" t="0" r="2540" b="254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flipV="1">
                        <a:off x="0" y="0"/>
                        <a:ext cx="492843" cy="492843"/>
                      </a:xfrm>
                      <a:prstGeom prst="rect">
                        <a:avLst/>
                      </a:prstGeom>
                      <a:noFill/>
                      <a:ln>
                        <a:noFill/>
                      </a:ln>
                    </pic:spPr>
                  </pic:pic>
                </a:graphicData>
              </a:graphic>
              <wp14:sizeRelH relativeFrom="page">
                <wp14:pctWidth>0</wp14:pctWidth>
              </wp14:sizeRelH>
              <wp14:sizeRelV relativeFrom="page">
                <wp14:pctHeight>0</wp14:pctHeight>
              </wp14:sizeRelV>
            </wp:anchor>
          </w:drawing>
        </w:r>
      </w:del>
    </w:p>
    <w:p w14:paraId="2EC5A56B" w14:textId="3BF383C5" w:rsidR="00214366" w:rsidRDefault="00214366" w:rsidP="00C16573">
      <w:pPr>
        <w:jc w:val="center"/>
        <w:rPr>
          <w:b/>
        </w:rPr>
      </w:pPr>
    </w:p>
    <w:p w14:paraId="41CCD338" w14:textId="41295E30" w:rsidR="00C16573" w:rsidRDefault="00C16573" w:rsidP="00C16573">
      <w:pPr>
        <w:jc w:val="center"/>
        <w:rPr>
          <w:b/>
        </w:rPr>
      </w:pPr>
    </w:p>
    <w:p w14:paraId="0C548899" w14:textId="0038EDD2" w:rsidR="00505F11" w:rsidRDefault="00505F11" w:rsidP="00C16573">
      <w:pPr>
        <w:jc w:val="center"/>
        <w:rPr>
          <w:b/>
        </w:rPr>
      </w:pPr>
    </w:p>
    <w:p w14:paraId="2308321C" w14:textId="0F65D724" w:rsidR="00764905" w:rsidRDefault="00764905" w:rsidP="005E4E91">
      <w:pPr>
        <w:rPr>
          <w:b/>
        </w:rPr>
      </w:pPr>
      <w:r>
        <w:rPr>
          <w:b/>
        </w:rPr>
        <w:br w:type="page"/>
      </w:r>
    </w:p>
    <w:p w14:paraId="50FB3115" w14:textId="15D7E772" w:rsidR="00505F11" w:rsidRDefault="00764905" w:rsidP="00C16573">
      <w:pPr>
        <w:jc w:val="center"/>
        <w:rPr>
          <w:b/>
        </w:rPr>
      </w:pPr>
      <w:r>
        <w:rPr>
          <w:noProof/>
        </w:rPr>
        <w:lastRenderedPageBreak/>
        <w:drawing>
          <wp:inline distT="0" distB="0" distL="0" distR="0" wp14:anchorId="73EBCC32" wp14:editId="34A375C3">
            <wp:extent cx="1122680" cy="1122680"/>
            <wp:effectExtent l="0" t="0" r="1270" b="1270"/>
            <wp:docPr id="315" name="image30.png" descr="LOGO UNJANI TRANS"/>
            <wp:cNvGraphicFramePr/>
            <a:graphic xmlns:a="http://schemas.openxmlformats.org/drawingml/2006/main">
              <a:graphicData uri="http://schemas.openxmlformats.org/drawingml/2006/picture">
                <pic:pic xmlns:pic="http://schemas.openxmlformats.org/drawingml/2006/picture">
                  <pic:nvPicPr>
                    <pic:cNvPr id="315" name="image30.png" descr="LOGO UNJANI TRANS"/>
                    <pic:cNvPicPr/>
                  </pic:nvPicPr>
                  <pic:blipFill>
                    <a:blip r:embed="rId10"/>
                    <a:srcRect/>
                    <a:stretch>
                      <a:fillRect/>
                    </a:stretch>
                  </pic:blipFill>
                  <pic:spPr>
                    <a:xfrm>
                      <a:off x="0" y="0"/>
                      <a:ext cx="1122680" cy="1122680"/>
                    </a:xfrm>
                    <a:prstGeom prst="rect">
                      <a:avLst/>
                    </a:prstGeom>
                    <a:ln/>
                  </pic:spPr>
                </pic:pic>
              </a:graphicData>
            </a:graphic>
          </wp:inline>
        </w:drawing>
      </w:r>
    </w:p>
    <w:p w14:paraId="51D64E60" w14:textId="6DC3E0F8" w:rsidR="00505F11" w:rsidRDefault="00505F11" w:rsidP="00C16573">
      <w:pPr>
        <w:jc w:val="center"/>
        <w:rPr>
          <w:b/>
        </w:rPr>
      </w:pPr>
    </w:p>
    <w:p w14:paraId="1B6F5355" w14:textId="1CA89DFB" w:rsidR="00764905" w:rsidRPr="00764905" w:rsidRDefault="00764905" w:rsidP="00764905">
      <w:pPr>
        <w:pStyle w:val="Heading1"/>
        <w:numPr>
          <w:ilvl w:val="0"/>
          <w:numId w:val="0"/>
        </w:numPr>
        <w:rPr>
          <w:lang w:val="en-US"/>
        </w:rPr>
      </w:pPr>
      <w:bookmarkStart w:id="18" w:name="_Toc80034200"/>
      <w:bookmarkStart w:id="19" w:name="_Toc83115702"/>
      <w:r>
        <w:rPr>
          <w:lang w:val="en-US"/>
        </w:rPr>
        <w:t>LEMBAR PENYATAAN KEASLIAN</w:t>
      </w:r>
      <w:bookmarkEnd w:id="18"/>
      <w:bookmarkEnd w:id="19"/>
    </w:p>
    <w:p w14:paraId="18DC9350" w14:textId="1F0D4020" w:rsidR="00764905" w:rsidRDefault="00764905" w:rsidP="00764905">
      <w:pPr>
        <w:jc w:val="center"/>
        <w:rPr>
          <w:b/>
        </w:rPr>
      </w:pPr>
      <w:r>
        <w:rPr>
          <w:b/>
        </w:rPr>
        <w:t>LAPORAN KERJA PRAKTIK</w:t>
      </w:r>
    </w:p>
    <w:p w14:paraId="5A61CC49" w14:textId="77777777" w:rsidR="00764905" w:rsidRDefault="00764905" w:rsidP="00764905">
      <w:pPr>
        <w:jc w:val="center"/>
        <w:rPr>
          <w:b/>
        </w:rPr>
      </w:pPr>
    </w:p>
    <w:p w14:paraId="3CFEF0F9" w14:textId="323E6B26" w:rsidR="00764905" w:rsidRDefault="00764905" w:rsidP="00764905">
      <w:pPr>
        <w:rPr>
          <w:b/>
        </w:rPr>
      </w:pPr>
      <w:r>
        <w:t>Kami yang bertanda tangan di bawah ini, dengan ini menyatakan bahwa laporan kerja praktik yang telah kami buat dengan judul sebagai berikut:</w:t>
      </w:r>
    </w:p>
    <w:p w14:paraId="02ED3882" w14:textId="619D8DBE" w:rsidR="00764905" w:rsidRDefault="00764905" w:rsidP="00764905">
      <w:pPr>
        <w:rPr>
          <w:b/>
        </w:rPr>
      </w:pPr>
    </w:p>
    <w:p w14:paraId="71278482" w14:textId="4AAC2E8C" w:rsidR="00764905" w:rsidRPr="00C16573" w:rsidRDefault="00764905" w:rsidP="00764905">
      <w:pPr>
        <w:jc w:val="center"/>
        <w:rPr>
          <w:b/>
          <w:bCs/>
        </w:rPr>
      </w:pPr>
      <w:r w:rsidRPr="00C16573">
        <w:rPr>
          <w:b/>
          <w:bCs/>
        </w:rPr>
        <w:t>SISTEM ABSENSI MENGGUNAKAN RADIO FREQUENCY IDENTIFICATION PADA SEKOLAH SMK CEND</w:t>
      </w:r>
      <w:ins w:id="20" w:author="Rafi Aziizi" w:date="2021-11-12T07:34:00Z">
        <w:r w:rsidR="00C53A83">
          <w:rPr>
            <w:b/>
            <w:bCs/>
          </w:rPr>
          <w:t>E</w:t>
        </w:r>
      </w:ins>
      <w:del w:id="21" w:author="Rafi Aziizi" w:date="2021-11-12T07:34:00Z">
        <w:r w:rsidRPr="00C16573" w:rsidDel="00C53A83">
          <w:rPr>
            <w:b/>
            <w:bCs/>
          </w:rPr>
          <w:delText>I</w:delText>
        </w:r>
      </w:del>
      <w:r w:rsidRPr="00C16573">
        <w:rPr>
          <w:b/>
          <w:bCs/>
        </w:rPr>
        <w:t>KIA BATUJAJAR</w:t>
      </w:r>
    </w:p>
    <w:p w14:paraId="7453ACE8" w14:textId="7C9E8B26" w:rsidR="00764905" w:rsidRDefault="00764905" w:rsidP="006E062D">
      <w:pPr>
        <w:rPr>
          <w:b/>
        </w:rPr>
      </w:pPr>
    </w:p>
    <w:p w14:paraId="4F35CE73" w14:textId="4D039497" w:rsidR="00764905" w:rsidRDefault="00764905" w:rsidP="006E062D">
      <w:r>
        <w:t>Merupakan hasil karya kami. Laporan beserta sistem yang telah dibuat merupakan hasil pekerjaan kami sepenuhnya. Ide, pendapat, atau materi yang berasal dari sumber lain telah dikutip dengan cara penulisan referensi yang sesuai dan baku.</w:t>
      </w:r>
    </w:p>
    <w:p w14:paraId="6E02BC26" w14:textId="0AA14BDA" w:rsidR="00764905" w:rsidRDefault="00764905" w:rsidP="00764905">
      <w:pPr>
        <w:rPr>
          <w:b/>
        </w:rPr>
      </w:pPr>
    </w:p>
    <w:p w14:paraId="46A2FB95" w14:textId="77777777" w:rsidR="006E062D" w:rsidRDefault="006E062D" w:rsidP="00764905">
      <w:pPr>
        <w:jc w:val="center"/>
      </w:pPr>
    </w:p>
    <w:p w14:paraId="700ED948" w14:textId="35B5A61B" w:rsidR="00764905" w:rsidRDefault="00764905" w:rsidP="00764905">
      <w:pPr>
        <w:jc w:val="center"/>
      </w:pPr>
      <w:r>
        <w:t>Demikian pernyataan ini telah kami buat.</w:t>
      </w:r>
    </w:p>
    <w:p w14:paraId="04B2A2F6" w14:textId="4413ADE0" w:rsidR="00764905" w:rsidRDefault="00764905" w:rsidP="00764905">
      <w:pPr>
        <w:jc w:val="center"/>
      </w:pPr>
    </w:p>
    <w:p w14:paraId="720F171B" w14:textId="0DA840D3" w:rsidR="006E062D" w:rsidRDefault="006E062D" w:rsidP="00764905">
      <w:pPr>
        <w:jc w:val="center"/>
      </w:pPr>
    </w:p>
    <w:p w14:paraId="542257F6" w14:textId="60E29FDD" w:rsidR="00764905" w:rsidRDefault="00764905" w:rsidP="00764905">
      <w:pPr>
        <w:jc w:val="center"/>
      </w:pPr>
      <w:r>
        <w:t xml:space="preserve">Cimahi, </w:t>
      </w:r>
      <w:ins w:id="22" w:author="Rafi Aziizi" w:date="2021-11-15T14:50:00Z">
        <w:r w:rsidR="00ED34E2">
          <w:t xml:space="preserve">15 </w:t>
        </w:r>
      </w:ins>
      <w:del w:id="23" w:author="Rafi Aziizi" w:date="2021-11-12T11:03:00Z">
        <w:r w:rsidDel="00C9617C">
          <w:delText xml:space="preserve">September </w:delText>
        </w:r>
      </w:del>
      <w:ins w:id="24" w:author="Rafi Aziizi" w:date="2021-11-12T11:03:00Z">
        <w:r w:rsidR="00C9617C">
          <w:t xml:space="preserve">November </w:t>
        </w:r>
      </w:ins>
      <w:r>
        <w:t>2021</w:t>
      </w:r>
    </w:p>
    <w:p w14:paraId="449552BB" w14:textId="18006A17" w:rsidR="00764905" w:rsidRDefault="00BB0B15" w:rsidP="00764905">
      <w:pPr>
        <w:jc w:val="center"/>
      </w:pPr>
      <w:r>
        <w:rPr>
          <w:noProof/>
        </w:rPr>
        <w:drawing>
          <wp:anchor distT="0" distB="0" distL="114300" distR="114300" simplePos="0" relativeHeight="251545088" behindDoc="1" locked="0" layoutInCell="1" allowOverlap="1" wp14:anchorId="447D1F72" wp14:editId="7DE97E8C">
            <wp:simplePos x="0" y="0"/>
            <wp:positionH relativeFrom="column">
              <wp:posOffset>3368700</wp:posOffset>
            </wp:positionH>
            <wp:positionV relativeFrom="paragraph">
              <wp:posOffset>179590</wp:posOffset>
            </wp:positionV>
            <wp:extent cx="890649" cy="89064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90649" cy="890649"/>
                    </a:xfrm>
                    <a:prstGeom prst="rect">
                      <a:avLst/>
                    </a:prstGeom>
                    <a:noFill/>
                    <a:ln>
                      <a:noFill/>
                    </a:ln>
                  </pic:spPr>
                </pic:pic>
              </a:graphicData>
            </a:graphic>
            <wp14:sizeRelH relativeFrom="page">
              <wp14:pctWidth>0</wp14:pctWidth>
            </wp14:sizeRelH>
            <wp14:sizeRelV relativeFrom="page">
              <wp14:pctHeight>0</wp14:pctHeight>
            </wp14:sizeRelV>
          </wp:anchor>
        </w:drawing>
      </w:r>
      <w:r w:rsidR="007E6E4A">
        <w:rPr>
          <w:noProof/>
        </w:rPr>
        <w:drawing>
          <wp:anchor distT="0" distB="0" distL="114300" distR="114300" simplePos="0" relativeHeight="251544064" behindDoc="1" locked="0" layoutInCell="1" allowOverlap="1" wp14:anchorId="5EED1998" wp14:editId="01A8B05B">
            <wp:simplePos x="0" y="0"/>
            <wp:positionH relativeFrom="column">
              <wp:posOffset>958034</wp:posOffset>
            </wp:positionH>
            <wp:positionV relativeFrom="paragraph">
              <wp:posOffset>64391</wp:posOffset>
            </wp:positionV>
            <wp:extent cx="807522" cy="1028164"/>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07522" cy="10281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93AC06" w14:textId="071EB03C" w:rsidR="00764905" w:rsidRDefault="00764905" w:rsidP="00764905">
      <w:pPr>
        <w:jc w:val="center"/>
      </w:pPr>
    </w:p>
    <w:p w14:paraId="4F3B1EB9" w14:textId="6CFB961D" w:rsidR="00764905" w:rsidRDefault="00764905" w:rsidP="00764905">
      <w:pPr>
        <w:jc w:val="center"/>
      </w:pPr>
    </w:p>
    <w:p w14:paraId="0821A8ED" w14:textId="77777777" w:rsidR="006E062D" w:rsidRDefault="006E062D" w:rsidP="00764905">
      <w:pPr>
        <w:jc w:val="center"/>
      </w:pPr>
    </w:p>
    <w:tbl>
      <w:tblPr>
        <w:tblW w:w="7920" w:type="dxa"/>
        <w:tblLayout w:type="fixed"/>
        <w:tblLook w:val="0400" w:firstRow="0" w:lastRow="0" w:firstColumn="0" w:lastColumn="0" w:noHBand="0" w:noVBand="1"/>
      </w:tblPr>
      <w:tblGrid>
        <w:gridCol w:w="3960"/>
        <w:gridCol w:w="3960"/>
      </w:tblGrid>
      <w:tr w:rsidR="00764905" w14:paraId="37477858" w14:textId="77777777" w:rsidTr="006E062D">
        <w:tc>
          <w:tcPr>
            <w:tcW w:w="3963" w:type="dxa"/>
            <w:hideMark/>
          </w:tcPr>
          <w:p w14:paraId="2A16700E" w14:textId="17D8EC36" w:rsidR="00764905" w:rsidRDefault="006E062D">
            <w:pPr>
              <w:jc w:val="center"/>
              <w:rPr>
                <w:b/>
              </w:rPr>
            </w:pPr>
            <w:r>
              <w:rPr>
                <w:b/>
              </w:rPr>
              <w:t>Chania Ayu Lestari</w:t>
            </w:r>
          </w:p>
          <w:p w14:paraId="39D5A28D" w14:textId="03862F09" w:rsidR="00764905" w:rsidRDefault="00764905">
            <w:pPr>
              <w:jc w:val="center"/>
            </w:pPr>
            <w:r>
              <w:t>NIM: 3411.18.110</w:t>
            </w:r>
            <w:r w:rsidR="006E062D">
              <w:t>8</w:t>
            </w:r>
          </w:p>
        </w:tc>
        <w:tc>
          <w:tcPr>
            <w:tcW w:w="3964" w:type="dxa"/>
          </w:tcPr>
          <w:p w14:paraId="53C9D06A" w14:textId="4BE6200E" w:rsidR="00764905" w:rsidRDefault="006E062D">
            <w:pPr>
              <w:jc w:val="center"/>
              <w:rPr>
                <w:b/>
              </w:rPr>
            </w:pPr>
            <w:r>
              <w:rPr>
                <w:b/>
              </w:rPr>
              <w:t>Rafi Aziizi Muchtar</w:t>
            </w:r>
          </w:p>
          <w:p w14:paraId="337C0137" w14:textId="0A085851" w:rsidR="00764905" w:rsidRDefault="00764905" w:rsidP="006E062D">
            <w:pPr>
              <w:jc w:val="center"/>
            </w:pPr>
            <w:r>
              <w:t>NIM: 3411.18.11</w:t>
            </w:r>
            <w:r w:rsidR="006E062D">
              <w:t>23</w:t>
            </w:r>
          </w:p>
        </w:tc>
      </w:tr>
    </w:tbl>
    <w:p w14:paraId="4BE09645" w14:textId="77777777" w:rsidR="00764905" w:rsidRDefault="00764905" w:rsidP="00764905">
      <w:pPr>
        <w:jc w:val="center"/>
      </w:pPr>
      <w:r>
        <w:br w:type="page"/>
      </w:r>
    </w:p>
    <w:p w14:paraId="6D2F50A2" w14:textId="570C37E8" w:rsidR="006E062D" w:rsidRPr="00764905" w:rsidRDefault="006E062D" w:rsidP="006E062D">
      <w:pPr>
        <w:pStyle w:val="Heading1"/>
        <w:numPr>
          <w:ilvl w:val="0"/>
          <w:numId w:val="0"/>
        </w:numPr>
        <w:rPr>
          <w:lang w:val="en-US"/>
        </w:rPr>
      </w:pPr>
      <w:bookmarkStart w:id="25" w:name="_Toc80034201"/>
      <w:bookmarkStart w:id="26" w:name="_Toc83115703"/>
      <w:r>
        <w:rPr>
          <w:lang w:val="en-US"/>
        </w:rPr>
        <w:lastRenderedPageBreak/>
        <w:t>KATA PENGANTAR</w:t>
      </w:r>
      <w:bookmarkEnd w:id="25"/>
      <w:bookmarkEnd w:id="26"/>
    </w:p>
    <w:p w14:paraId="22EDEECB" w14:textId="77777777" w:rsidR="00B77C11" w:rsidRDefault="00B77C11" w:rsidP="006E062D"/>
    <w:p w14:paraId="63DAB0DC" w14:textId="41194C76" w:rsidR="006E062D" w:rsidRDefault="007E6E4A" w:rsidP="00DD6C60">
      <w:pPr>
        <w:ind w:firstLine="360"/>
      </w:pPr>
      <w:r>
        <w:t xml:space="preserve">Puji syukur kami panjatkan kepada </w:t>
      </w:r>
      <w:r w:rsidR="00470EF1">
        <w:t xml:space="preserve">Tuhan yang Maha Esa karena berkat rahmat, dan karunia-Nya, </w:t>
      </w:r>
      <w:r>
        <w:t xml:space="preserve">kami sebagai Tim penyusun dan perancang dapat menyelesaikan dokumen dengan </w:t>
      </w:r>
      <w:r>
        <w:rPr>
          <w:lang w:val="id-ID"/>
        </w:rPr>
        <w:t>judul</w:t>
      </w:r>
      <w:r>
        <w:t xml:space="preserve"> </w:t>
      </w:r>
      <w:r w:rsidR="0000520E">
        <w:t>“</w:t>
      </w:r>
      <w:r w:rsidR="0000520E" w:rsidRPr="0000520E">
        <w:t>Sistem Absensi Menggunakan Radio Frequency Identification Pada Sekolah Smk Cend</w:t>
      </w:r>
      <w:ins w:id="27" w:author="Rafi Aziizi" w:date="2021-11-12T07:34:00Z">
        <w:r w:rsidR="00C53A83">
          <w:t>e</w:t>
        </w:r>
      </w:ins>
      <w:del w:id="28" w:author="Rafi Aziizi" w:date="2021-11-12T07:34:00Z">
        <w:r w:rsidR="0000520E" w:rsidRPr="0000520E" w:rsidDel="00C53A83">
          <w:delText>i</w:delText>
        </w:r>
      </w:del>
      <w:r w:rsidR="0000520E" w:rsidRPr="0000520E">
        <w:t>kia Batujajar</w:t>
      </w:r>
      <w:r w:rsidR="0000520E">
        <w:t xml:space="preserve">”. Dalam pembuatan </w:t>
      </w:r>
      <w:r>
        <w:t>dokumen</w:t>
      </w:r>
      <w:r w:rsidR="0000520E">
        <w:t xml:space="preserve"> ini penyusun mendapatkan bimbingan dan arahan dari berbagai pihak, maka penyusun ingin mengucapkan terimakasih kepada:</w:t>
      </w:r>
    </w:p>
    <w:p w14:paraId="029EAF51" w14:textId="3E1CDDE8" w:rsidR="0000520E" w:rsidRDefault="0000520E" w:rsidP="00DD6C60">
      <w:pPr>
        <w:pStyle w:val="ListParagraph"/>
        <w:numPr>
          <w:ilvl w:val="0"/>
          <w:numId w:val="2"/>
        </w:numPr>
      </w:pPr>
      <w:r>
        <w:t xml:space="preserve">Nurjaman Hidayatullah, S.Psi. selaku kepala Sekolah Menengah </w:t>
      </w:r>
      <w:r w:rsidR="008B4D81">
        <w:t xml:space="preserve">Kejuruan </w:t>
      </w:r>
      <w:r>
        <w:t>Cendekia Batujajar.</w:t>
      </w:r>
    </w:p>
    <w:p w14:paraId="42421BDB" w14:textId="14D58BB1" w:rsidR="0000520E" w:rsidRDefault="00DD6C60" w:rsidP="00DD6C60">
      <w:pPr>
        <w:pStyle w:val="ListParagraph"/>
        <w:numPr>
          <w:ilvl w:val="0"/>
          <w:numId w:val="2"/>
        </w:numPr>
      </w:pPr>
      <w:r>
        <w:t>Dandi Rusdani, S.Pd. selaku pembimbing lapangan SMK Cendekia Batujajar.</w:t>
      </w:r>
    </w:p>
    <w:p w14:paraId="5F5CCC2E" w14:textId="071E50AC" w:rsidR="00DD6C60" w:rsidRPr="00DD6C60" w:rsidRDefault="00DD6C60" w:rsidP="00DD6C60">
      <w:pPr>
        <w:pStyle w:val="ListParagraph"/>
        <w:numPr>
          <w:ilvl w:val="0"/>
          <w:numId w:val="2"/>
        </w:numPr>
      </w:pPr>
      <w:r>
        <w:t xml:space="preserve">Puspita Nurul Sabrina, </w:t>
      </w:r>
      <w:r w:rsidRPr="00DD6C60">
        <w:rPr>
          <w:color w:val="000000"/>
        </w:rPr>
        <w:t>S.Kom., M.T.</w:t>
      </w:r>
      <w:r>
        <w:rPr>
          <w:color w:val="000000"/>
        </w:rPr>
        <w:t xml:space="preserve"> selaku pembimbing akademik yang </w:t>
      </w:r>
      <w:r w:rsidR="00470EF1">
        <w:rPr>
          <w:color w:val="000000"/>
        </w:rPr>
        <w:t>telah meluangkan waktu dan tenaganya untuk memberikan bimbingan dan petunjuk sehingga dokumen ini dapat terselesaikan dengan baik.</w:t>
      </w:r>
    </w:p>
    <w:p w14:paraId="107F3CFE" w14:textId="211E630A" w:rsidR="00DD6C60" w:rsidRDefault="00DD6C60" w:rsidP="00DD6C60">
      <w:pPr>
        <w:pStyle w:val="ListParagraph"/>
        <w:numPr>
          <w:ilvl w:val="0"/>
          <w:numId w:val="2"/>
        </w:numPr>
      </w:pPr>
      <w:r>
        <w:t xml:space="preserve">Seluruh teman-teman yang telah membantu, baik secara langsung maupun tidak langsung, dalam menyelesaikan </w:t>
      </w:r>
      <w:r w:rsidR="007E6E4A">
        <w:t>dokumen</w:t>
      </w:r>
      <w:r>
        <w:t xml:space="preserve"> kerja praktik ini.</w:t>
      </w:r>
    </w:p>
    <w:p w14:paraId="3CD120A9" w14:textId="06780866" w:rsidR="00DD6C60" w:rsidRDefault="00DD6C60" w:rsidP="00DD6C60">
      <w:pPr>
        <w:ind w:firstLine="360"/>
      </w:pPr>
      <w:r>
        <w:t xml:space="preserve">Penyusun menyadari dalam pembuatan </w:t>
      </w:r>
      <w:r w:rsidR="007E6E4A">
        <w:t>dokumen</w:t>
      </w:r>
      <w:r>
        <w:t xml:space="preserve"> kerja praktik ini masih ada kekurangan dan masih perlu diperbaiki, oleh karena itu, penyusun mengharapkan kritik dan saran yang bersifat membangun guna perbaikan </w:t>
      </w:r>
      <w:r w:rsidR="00470EF1">
        <w:t>dokumen</w:t>
      </w:r>
      <w:r>
        <w:t xml:space="preserve"> ini. Akhir kata penyusun mengucapkan terimakasih.</w:t>
      </w:r>
    </w:p>
    <w:p w14:paraId="75EE7FAD" w14:textId="77777777" w:rsidR="006E062D" w:rsidRDefault="006E062D" w:rsidP="006E062D">
      <w:pPr>
        <w:ind w:left="5040"/>
      </w:pPr>
    </w:p>
    <w:p w14:paraId="59A50C4D" w14:textId="683B4D0E" w:rsidR="006E062D" w:rsidRDefault="006E062D" w:rsidP="006E062D">
      <w:pPr>
        <w:ind w:left="5040"/>
      </w:pPr>
    </w:p>
    <w:p w14:paraId="460804CD" w14:textId="3CAD09D5" w:rsidR="00DD6C60" w:rsidRDefault="00DD6C60" w:rsidP="006E062D">
      <w:pPr>
        <w:ind w:left="5040"/>
      </w:pPr>
    </w:p>
    <w:p w14:paraId="416F94B1" w14:textId="77777777" w:rsidR="00DD6C60" w:rsidRDefault="00DD6C60" w:rsidP="006E062D">
      <w:pPr>
        <w:ind w:left="5040"/>
      </w:pPr>
    </w:p>
    <w:p w14:paraId="2BD5DAF0" w14:textId="05F739DC" w:rsidR="006E062D" w:rsidRDefault="006E062D" w:rsidP="006E062D">
      <w:pPr>
        <w:ind w:left="5040"/>
      </w:pPr>
      <w:r>
        <w:t xml:space="preserve">Cimahi, </w:t>
      </w:r>
      <w:ins w:id="29" w:author="Rafi Aziizi" w:date="2021-11-13T10:09:00Z">
        <w:r w:rsidR="00362007">
          <w:t xml:space="preserve">15 </w:t>
        </w:r>
      </w:ins>
      <w:del w:id="30" w:author="Rafi Aziizi" w:date="2021-11-12T07:39:00Z">
        <w:r w:rsidDel="00C53A83">
          <w:delText xml:space="preserve">September </w:delText>
        </w:r>
      </w:del>
      <w:ins w:id="31" w:author="Rafi Aziizi" w:date="2021-11-12T07:39:00Z">
        <w:r w:rsidR="00C53A83">
          <w:t xml:space="preserve">November </w:t>
        </w:r>
      </w:ins>
      <w:r>
        <w:t>2021</w:t>
      </w:r>
    </w:p>
    <w:p w14:paraId="463CF16B" w14:textId="34B072A1" w:rsidR="006E062D" w:rsidRDefault="006E062D" w:rsidP="006E062D">
      <w:pPr>
        <w:ind w:firstLine="720"/>
        <w:jc w:val="right"/>
      </w:pPr>
    </w:p>
    <w:p w14:paraId="702A58B6" w14:textId="77777777" w:rsidR="0041736D" w:rsidRDefault="0041736D" w:rsidP="006E062D">
      <w:pPr>
        <w:ind w:firstLine="720"/>
        <w:jc w:val="right"/>
      </w:pPr>
    </w:p>
    <w:p w14:paraId="2B06739C" w14:textId="77777777" w:rsidR="006E062D" w:rsidRDefault="006E062D" w:rsidP="006E062D">
      <w:pPr>
        <w:ind w:firstLine="720"/>
        <w:jc w:val="right"/>
      </w:pPr>
    </w:p>
    <w:p w14:paraId="6D3939D9" w14:textId="77777777" w:rsidR="0041736D" w:rsidRDefault="006E062D" w:rsidP="006E062D">
      <w:pPr>
        <w:ind w:left="5760"/>
      </w:pPr>
      <w:r>
        <w:t xml:space="preserve">   Tim Penyusun</w:t>
      </w:r>
    </w:p>
    <w:p w14:paraId="318DE411" w14:textId="239A303C" w:rsidR="00DD6C60" w:rsidRDefault="00DD6C60" w:rsidP="006E062D">
      <w:pPr>
        <w:ind w:left="5760"/>
      </w:pPr>
      <w:r>
        <w:br w:type="page"/>
      </w:r>
    </w:p>
    <w:p w14:paraId="5B6ECB6E" w14:textId="7A8DA2C9" w:rsidR="00DD6C60" w:rsidRPr="00764905" w:rsidRDefault="00DD6C60" w:rsidP="00DD6C60">
      <w:pPr>
        <w:pStyle w:val="Heading1"/>
        <w:numPr>
          <w:ilvl w:val="0"/>
          <w:numId w:val="0"/>
        </w:numPr>
        <w:rPr>
          <w:lang w:val="en-US"/>
        </w:rPr>
      </w:pPr>
      <w:bookmarkStart w:id="32" w:name="_Toc80034202"/>
      <w:bookmarkStart w:id="33" w:name="_Toc83115704"/>
      <w:r>
        <w:rPr>
          <w:lang w:val="en-US"/>
        </w:rPr>
        <w:lastRenderedPageBreak/>
        <w:t>ABSTRAK</w:t>
      </w:r>
      <w:bookmarkEnd w:id="32"/>
      <w:bookmarkEnd w:id="33"/>
    </w:p>
    <w:p w14:paraId="4E38ED64" w14:textId="3B96559B" w:rsidR="006E062D" w:rsidRPr="003D26C6" w:rsidRDefault="0089374A" w:rsidP="00DD6C60">
      <w:pPr>
        <w:rPr>
          <w:i/>
          <w:iCs/>
          <w:rPrChange w:id="34" w:author="chaniaayulestari@outlook.com" w:date="2021-11-14T03:54:00Z">
            <w:rPr/>
          </w:rPrChange>
        </w:rPr>
      </w:pPr>
      <w:ins w:id="35" w:author="Rafi Aziizi" w:date="2021-11-14T10:25:00Z">
        <w:r>
          <w:rPr>
            <w:b/>
            <w:bCs/>
            <w:i/>
            <w:iCs/>
          </w:rPr>
          <w:t xml:space="preserve">Abstract - </w:t>
        </w:r>
      </w:ins>
      <w:ins w:id="36" w:author="chaniaayulestari@outlook.com" w:date="2021-11-14T03:39:00Z">
        <w:r w:rsidR="0043144F" w:rsidRPr="003D26C6">
          <w:rPr>
            <w:i/>
            <w:iCs/>
            <w:rPrChange w:id="37" w:author="chaniaayulestari@outlook.com" w:date="2021-11-14T03:54:00Z">
              <w:rPr/>
            </w:rPrChange>
          </w:rPr>
          <w:t xml:space="preserve">Absensi </w:t>
        </w:r>
        <w:del w:id="38" w:author="chaniaayulestari@outlook.com" w:date="2021-11-14T06:16:00Z">
          <w:r w:rsidR="0043144F" w:rsidRPr="003D26C6" w:rsidDel="00546D1E">
            <w:rPr>
              <w:i/>
              <w:iCs/>
              <w:rPrChange w:id="39" w:author="chaniaayulestari@outlook.com" w:date="2021-11-14T03:54:00Z">
                <w:rPr/>
              </w:rPrChange>
            </w:rPr>
            <w:delText>adalah</w:delText>
          </w:r>
        </w:del>
      </w:ins>
      <w:ins w:id="40" w:author="chaniaayulestari@outlook.com" w:date="2021-11-14T06:16:00Z">
        <w:r w:rsidR="00546D1E">
          <w:rPr>
            <w:i/>
            <w:iCs/>
          </w:rPr>
          <w:t>merupakan</w:t>
        </w:r>
      </w:ins>
      <w:ins w:id="41" w:author="chaniaayulestari@outlook.com" w:date="2021-11-14T03:39:00Z">
        <w:r w:rsidR="0043144F" w:rsidRPr="003D26C6">
          <w:rPr>
            <w:i/>
            <w:iCs/>
            <w:rPrChange w:id="42" w:author="chaniaayulestari@outlook.com" w:date="2021-11-14T03:54:00Z">
              <w:rPr/>
            </w:rPrChange>
          </w:rPr>
          <w:t xml:space="preserve"> bentuk pendataan kehadiran yang </w:t>
        </w:r>
      </w:ins>
      <w:ins w:id="43" w:author=" " w:date="2021-11-15T14:07:00Z">
        <w:r w:rsidR="00611A40">
          <w:rPr>
            <w:i/>
            <w:iCs/>
          </w:rPr>
          <w:t xml:space="preserve">termasuk </w:t>
        </w:r>
      </w:ins>
      <w:ins w:id="44" w:author="chaniaayulestari@outlook.com" w:date="2021-11-14T03:39:00Z">
        <w:del w:id="45" w:author=" " w:date="2021-11-15T14:07:00Z">
          <w:r w:rsidR="0043144F" w:rsidRPr="003D26C6" w:rsidDel="00611A40">
            <w:rPr>
              <w:i/>
              <w:iCs/>
              <w:rPrChange w:id="46" w:author="chaniaayulestari@outlook.com" w:date="2021-11-14T03:54:00Z">
                <w:rPr/>
              </w:rPrChange>
            </w:rPr>
            <w:delText xml:space="preserve">merupakan </w:delText>
          </w:r>
        </w:del>
      </w:ins>
      <w:ins w:id="47" w:author=" " w:date="2021-11-15T14:07:00Z">
        <w:r w:rsidR="00611A40">
          <w:rPr>
            <w:i/>
            <w:iCs/>
          </w:rPr>
          <w:t xml:space="preserve">kedalam </w:t>
        </w:r>
      </w:ins>
      <w:ins w:id="48" w:author="chaniaayulestari@outlook.com" w:date="2021-11-14T03:39:00Z">
        <w:r w:rsidR="0043144F" w:rsidRPr="003D26C6">
          <w:rPr>
            <w:i/>
            <w:iCs/>
            <w:rPrChange w:id="49" w:author="chaniaayulestari@outlook.com" w:date="2021-11-14T03:54:00Z">
              <w:rPr/>
            </w:rPrChange>
          </w:rPr>
          <w:t>bagian pelaporan dari in</w:t>
        </w:r>
      </w:ins>
      <w:ins w:id="50" w:author="chaniaayulestari@outlook.com" w:date="2021-11-14T03:40:00Z">
        <w:r w:rsidR="0043144F" w:rsidRPr="003D26C6">
          <w:rPr>
            <w:i/>
            <w:iCs/>
            <w:rPrChange w:id="51" w:author="chaniaayulestari@outlook.com" w:date="2021-11-14T03:54:00Z">
              <w:rPr/>
            </w:rPrChange>
          </w:rPr>
          <w:t>s</w:t>
        </w:r>
      </w:ins>
      <w:ins w:id="52" w:author="chaniaayulestari@outlook.com" w:date="2021-11-14T03:39:00Z">
        <w:r w:rsidR="0043144F" w:rsidRPr="003D26C6">
          <w:rPr>
            <w:i/>
            <w:iCs/>
            <w:rPrChange w:id="53" w:author="chaniaayulestari@outlook.com" w:date="2021-11-14T03:54:00Z">
              <w:rPr/>
            </w:rPrChange>
          </w:rPr>
          <w:t>tansi</w:t>
        </w:r>
      </w:ins>
      <w:ins w:id="54" w:author="chaniaayulestari@outlook.com" w:date="2021-11-14T03:41:00Z">
        <w:r w:rsidR="0043144F" w:rsidRPr="003D26C6">
          <w:rPr>
            <w:i/>
            <w:iCs/>
            <w:rPrChange w:id="55" w:author="chaniaayulestari@outlook.com" w:date="2021-11-14T03:54:00Z">
              <w:rPr/>
            </w:rPrChange>
          </w:rPr>
          <w:t xml:space="preserve"> diseluruh bidang</w:t>
        </w:r>
      </w:ins>
      <w:ins w:id="56" w:author="Rafi Aziizi" w:date="2021-11-15T15:25:00Z">
        <w:r w:rsidR="00726D2E">
          <w:rPr>
            <w:i/>
            <w:iCs/>
          </w:rPr>
          <w:t>,</w:t>
        </w:r>
      </w:ins>
      <w:ins w:id="57" w:author=" " w:date="2021-11-15T14:03:00Z">
        <w:del w:id="58" w:author="Rafi Aziizi" w:date="2021-11-15T15:25:00Z">
          <w:r w:rsidR="00611A40" w:rsidDel="00726D2E">
            <w:rPr>
              <w:i/>
              <w:iCs/>
            </w:rPr>
            <w:delText>.</w:delText>
          </w:r>
        </w:del>
        <w:r w:rsidR="00611A40">
          <w:rPr>
            <w:i/>
            <w:iCs/>
          </w:rPr>
          <w:t xml:space="preserve"> </w:t>
        </w:r>
      </w:ins>
      <w:ins w:id="59" w:author="chaniaayulestari@outlook.com" w:date="2021-11-14T03:40:00Z">
        <w:del w:id="60" w:author=" " w:date="2021-11-15T14:03:00Z">
          <w:r w:rsidR="0043144F" w:rsidRPr="003D26C6" w:rsidDel="00611A40">
            <w:rPr>
              <w:i/>
              <w:iCs/>
              <w:rPrChange w:id="61" w:author="chaniaayulestari@outlook.com" w:date="2021-11-14T03:54:00Z">
                <w:rPr/>
              </w:rPrChange>
            </w:rPr>
            <w:delText>.</w:delText>
          </w:r>
        </w:del>
      </w:ins>
      <w:ins w:id="62" w:author="Rafi Aziizi" w:date="2021-11-15T15:25:00Z">
        <w:r w:rsidR="00726D2E">
          <w:rPr>
            <w:i/>
            <w:iCs/>
          </w:rPr>
          <w:t>s</w:t>
        </w:r>
      </w:ins>
      <w:ins w:id="63" w:author="chaniaayulestari@outlook.com" w:date="2021-11-14T03:41:00Z">
        <w:del w:id="64" w:author="Rafi Aziizi" w:date="2021-11-15T15:25:00Z">
          <w:r w:rsidR="0043144F" w:rsidRPr="003D26C6" w:rsidDel="00726D2E">
            <w:rPr>
              <w:i/>
              <w:iCs/>
              <w:rPrChange w:id="65" w:author="chaniaayulestari@outlook.com" w:date="2021-11-14T03:54:00Z">
                <w:rPr/>
              </w:rPrChange>
            </w:rPr>
            <w:delText>s</w:delText>
          </w:r>
        </w:del>
        <w:r w:rsidR="0043144F" w:rsidRPr="003D26C6">
          <w:rPr>
            <w:i/>
            <w:iCs/>
            <w:rPrChange w:id="66" w:author="chaniaayulestari@outlook.com" w:date="2021-11-14T03:54:00Z">
              <w:rPr/>
            </w:rPrChange>
          </w:rPr>
          <w:t>alah satu</w:t>
        </w:r>
        <w:del w:id="67" w:author="Rafi Aziizi" w:date="2021-11-14T12:45:00Z">
          <w:r w:rsidR="0043144F" w:rsidRPr="003D26C6" w:rsidDel="00BE3063">
            <w:rPr>
              <w:i/>
              <w:iCs/>
              <w:rPrChange w:id="68" w:author="chaniaayulestari@outlook.com" w:date="2021-11-14T03:54:00Z">
                <w:rPr/>
              </w:rPrChange>
            </w:rPr>
            <w:delText xml:space="preserve"> </w:delText>
          </w:r>
        </w:del>
        <w:r w:rsidR="0043144F" w:rsidRPr="003D26C6">
          <w:rPr>
            <w:i/>
            <w:iCs/>
            <w:rPrChange w:id="69" w:author="chaniaayulestari@outlook.com" w:date="2021-11-14T03:54:00Z">
              <w:rPr/>
            </w:rPrChange>
          </w:rPr>
          <w:t>nya di</w:t>
        </w:r>
      </w:ins>
      <w:ins w:id="70" w:author="chaniaayulestari@outlook.com" w:date="2021-11-14T03:49:00Z">
        <w:r w:rsidR="00DA48B8" w:rsidRPr="003D26C6">
          <w:rPr>
            <w:i/>
            <w:iCs/>
            <w:rPrChange w:id="71" w:author="chaniaayulestari@outlook.com" w:date="2021-11-14T03:54:00Z">
              <w:rPr/>
            </w:rPrChange>
          </w:rPr>
          <w:t xml:space="preserve">bidang </w:t>
        </w:r>
      </w:ins>
      <w:ins w:id="72" w:author="Rafi Aziizi" w:date="2021-11-14T12:45:00Z">
        <w:r w:rsidR="00BE3063">
          <w:rPr>
            <w:i/>
            <w:iCs/>
          </w:rPr>
          <w:t>p</w:t>
        </w:r>
      </w:ins>
      <w:ins w:id="73" w:author="chaniaayulestari@outlook.com" w:date="2021-11-14T03:49:00Z">
        <w:del w:id="74" w:author="Rafi Aziizi" w:date="2021-11-14T12:45:00Z">
          <w:r w:rsidR="00DA48B8" w:rsidRPr="003D26C6" w:rsidDel="00BE3063">
            <w:rPr>
              <w:i/>
              <w:iCs/>
              <w:rPrChange w:id="75" w:author="chaniaayulestari@outlook.com" w:date="2021-11-14T03:54:00Z">
                <w:rPr/>
              </w:rPrChange>
            </w:rPr>
            <w:delText>P</w:delText>
          </w:r>
        </w:del>
        <w:r w:rsidR="00DA48B8" w:rsidRPr="003D26C6">
          <w:rPr>
            <w:i/>
            <w:iCs/>
            <w:rPrChange w:id="76" w:author="chaniaayulestari@outlook.com" w:date="2021-11-14T03:54:00Z">
              <w:rPr/>
            </w:rPrChange>
          </w:rPr>
          <w:t>endidikan</w:t>
        </w:r>
      </w:ins>
      <w:ins w:id="77" w:author="Rafi Aziizi" w:date="2021-11-14T12:46:00Z">
        <w:r w:rsidR="00BE3063">
          <w:rPr>
            <w:i/>
            <w:iCs/>
          </w:rPr>
          <w:t>.</w:t>
        </w:r>
      </w:ins>
      <w:ins w:id="78" w:author="chaniaayulestari@outlook.com" w:date="2021-11-14T03:49:00Z">
        <w:del w:id="79" w:author="Rafi Aziizi" w:date="2021-11-14T12:46:00Z">
          <w:r w:rsidR="00DA48B8" w:rsidRPr="003D26C6" w:rsidDel="00BE3063">
            <w:rPr>
              <w:i/>
              <w:iCs/>
              <w:rPrChange w:id="80" w:author="chaniaayulestari@outlook.com" w:date="2021-11-14T03:54:00Z">
                <w:rPr/>
              </w:rPrChange>
            </w:rPr>
            <w:delText>.</w:delText>
          </w:r>
        </w:del>
        <w:r w:rsidR="00DA48B8" w:rsidRPr="003D26C6">
          <w:rPr>
            <w:i/>
            <w:iCs/>
            <w:rPrChange w:id="81" w:author="chaniaayulestari@outlook.com" w:date="2021-11-14T03:54:00Z">
              <w:rPr/>
            </w:rPrChange>
          </w:rPr>
          <w:t xml:space="preserve"> Pada </w:t>
        </w:r>
      </w:ins>
      <w:ins w:id="82" w:author="chaniaayulestari@outlook.com" w:date="2021-11-14T03:41:00Z">
        <w:r w:rsidR="0043144F" w:rsidRPr="003D26C6">
          <w:rPr>
            <w:i/>
            <w:iCs/>
            <w:rPrChange w:id="83" w:author="chaniaayulestari@outlook.com" w:date="2021-11-14T03:54:00Z">
              <w:rPr/>
            </w:rPrChange>
          </w:rPr>
          <w:t>sekolah</w:t>
        </w:r>
      </w:ins>
      <w:ins w:id="84" w:author="chaniaayulestari@outlook.com" w:date="2021-11-14T03:44:00Z">
        <w:r w:rsidR="00DA48B8" w:rsidRPr="003D26C6">
          <w:rPr>
            <w:i/>
            <w:iCs/>
            <w:rPrChange w:id="85" w:author="chaniaayulestari@outlook.com" w:date="2021-11-14T03:54:00Z">
              <w:rPr/>
            </w:rPrChange>
          </w:rPr>
          <w:t xml:space="preserve"> SMK Cendekia Batuj</w:t>
        </w:r>
      </w:ins>
      <w:ins w:id="86" w:author="chaniaayulestari@outlook.com" w:date="2021-11-14T03:45:00Z">
        <w:r w:rsidR="00DA48B8" w:rsidRPr="003D26C6">
          <w:rPr>
            <w:i/>
            <w:iCs/>
            <w:rPrChange w:id="87" w:author="chaniaayulestari@outlook.com" w:date="2021-11-14T03:54:00Z">
              <w:rPr/>
            </w:rPrChange>
          </w:rPr>
          <w:t>ajar</w:t>
        </w:r>
      </w:ins>
      <w:ins w:id="88" w:author="Rafi Aziizi" w:date="2021-11-14T12:46:00Z">
        <w:r w:rsidR="00BE3063">
          <w:rPr>
            <w:i/>
            <w:iCs/>
          </w:rPr>
          <w:t>,</w:t>
        </w:r>
      </w:ins>
      <w:ins w:id="89" w:author="chaniaayulestari@outlook.com" w:date="2021-11-14T03:40:00Z">
        <w:r w:rsidR="0043144F" w:rsidRPr="003D26C6">
          <w:rPr>
            <w:i/>
            <w:iCs/>
            <w:rPrChange w:id="90" w:author="chaniaayulestari@outlook.com" w:date="2021-11-14T03:54:00Z">
              <w:rPr/>
            </w:rPrChange>
          </w:rPr>
          <w:t xml:space="preserve"> </w:t>
        </w:r>
      </w:ins>
      <w:ins w:id="91" w:author="Rafi Aziizi" w:date="2021-11-14T12:46:00Z">
        <w:r w:rsidR="00BE3063">
          <w:rPr>
            <w:i/>
            <w:iCs/>
          </w:rPr>
          <w:t>p</w:t>
        </w:r>
      </w:ins>
      <w:ins w:id="92" w:author="chaniaayulestari@outlook.com" w:date="2021-11-14T03:40:00Z">
        <w:del w:id="93" w:author="Rafi Aziizi" w:date="2021-11-14T12:46:00Z">
          <w:r w:rsidR="0043144F" w:rsidRPr="003D26C6" w:rsidDel="00BE3063">
            <w:rPr>
              <w:i/>
              <w:iCs/>
              <w:rPrChange w:id="94" w:author="chaniaayulestari@outlook.com" w:date="2021-11-14T03:54:00Z">
                <w:rPr/>
              </w:rPrChange>
            </w:rPr>
            <w:delText>P</w:delText>
          </w:r>
        </w:del>
        <w:r w:rsidR="0043144F" w:rsidRPr="003D26C6">
          <w:rPr>
            <w:i/>
            <w:iCs/>
            <w:rPrChange w:id="95" w:author="chaniaayulestari@outlook.com" w:date="2021-11-14T03:54:00Z">
              <w:rPr/>
            </w:rPrChange>
          </w:rPr>
          <w:t xml:space="preserve">roses absensi siswa ini sangat penting </w:t>
        </w:r>
        <w:del w:id="96" w:author="Rafi Aziizi" w:date="2021-11-15T15:26:00Z">
          <w:r w:rsidR="0043144F" w:rsidRPr="003D26C6" w:rsidDel="00726D2E">
            <w:rPr>
              <w:i/>
              <w:iCs/>
              <w:rPrChange w:id="97" w:author="chaniaayulestari@outlook.com" w:date="2021-11-14T03:54:00Z">
                <w:rPr/>
              </w:rPrChange>
            </w:rPr>
            <w:delText xml:space="preserve">untuk </w:delText>
          </w:r>
        </w:del>
        <w:r w:rsidR="0043144F" w:rsidRPr="003D26C6">
          <w:rPr>
            <w:i/>
            <w:iCs/>
            <w:rPrChange w:id="98" w:author="chaniaayulestari@outlook.com" w:date="2021-11-14T03:54:00Z">
              <w:rPr/>
            </w:rPrChange>
          </w:rPr>
          <w:t>dilakukan</w:t>
        </w:r>
      </w:ins>
      <w:ins w:id="99" w:author="chaniaayulestari@outlook.com" w:date="2021-11-14T03:41:00Z">
        <w:r w:rsidR="0043144F" w:rsidRPr="003D26C6">
          <w:rPr>
            <w:i/>
            <w:iCs/>
            <w:rPrChange w:id="100" w:author="chaniaayulestari@outlook.com" w:date="2021-11-14T03:54:00Z">
              <w:rPr/>
            </w:rPrChange>
          </w:rPr>
          <w:t xml:space="preserve"> karena </w:t>
        </w:r>
      </w:ins>
      <w:ins w:id="101" w:author="chaniaayulestari@outlook.com" w:date="2021-11-14T03:40:00Z">
        <w:r w:rsidR="0043144F" w:rsidRPr="003D26C6">
          <w:rPr>
            <w:i/>
            <w:iCs/>
            <w:rPrChange w:id="102" w:author="chaniaayulestari@outlook.com" w:date="2021-11-14T03:54:00Z">
              <w:rPr/>
            </w:rPrChange>
          </w:rPr>
          <w:t xml:space="preserve">dapat menjadi tolak ukur untuk menentukan </w:t>
        </w:r>
        <w:del w:id="103" w:author="Rafi Aziizi" w:date="2021-11-15T15:26:00Z">
          <w:r w:rsidR="0043144F" w:rsidRPr="003D26C6" w:rsidDel="00726D2E">
            <w:rPr>
              <w:i/>
              <w:iCs/>
              <w:rPrChange w:id="104" w:author="chaniaayulestari@outlook.com" w:date="2021-11-14T03:54:00Z">
                <w:rPr/>
              </w:rPrChange>
            </w:rPr>
            <w:delText>kualitas dan kuantitas</w:delText>
          </w:r>
        </w:del>
      </w:ins>
      <w:ins w:id="105" w:author="Rafi Aziizi" w:date="2021-11-15T15:26:00Z">
        <w:r w:rsidR="00726D2E">
          <w:rPr>
            <w:i/>
            <w:iCs/>
          </w:rPr>
          <w:t>kedisiplinan</w:t>
        </w:r>
      </w:ins>
      <w:ins w:id="106" w:author="chaniaayulestari@outlook.com" w:date="2021-11-14T03:40:00Z">
        <w:r w:rsidR="0043144F" w:rsidRPr="003D26C6">
          <w:rPr>
            <w:i/>
            <w:iCs/>
            <w:rPrChange w:id="107" w:author="chaniaayulestari@outlook.com" w:date="2021-11-14T03:54:00Z">
              <w:rPr/>
            </w:rPrChange>
          </w:rPr>
          <w:t xml:space="preserve"> tiap siswa</w:t>
        </w:r>
      </w:ins>
      <w:ins w:id="108" w:author="chaniaayulestari@outlook.com" w:date="2021-11-14T03:44:00Z">
        <w:r w:rsidR="00DA48B8" w:rsidRPr="003D26C6">
          <w:rPr>
            <w:i/>
            <w:iCs/>
            <w:rPrChange w:id="109" w:author="chaniaayulestari@outlook.com" w:date="2021-11-14T03:54:00Z">
              <w:rPr/>
            </w:rPrChange>
          </w:rPr>
          <w:t>.</w:t>
        </w:r>
      </w:ins>
      <w:ins w:id="110" w:author="Rafi Aziizi" w:date="2021-11-15T15:26:00Z">
        <w:r w:rsidR="00726D2E">
          <w:rPr>
            <w:i/>
            <w:iCs/>
          </w:rPr>
          <w:t xml:space="preserve"> </w:t>
        </w:r>
      </w:ins>
      <w:ins w:id="111" w:author="chaniaayulestari@outlook.com" w:date="2021-11-14T03:44:00Z">
        <w:del w:id="112" w:author="Rafi Aziizi" w:date="2021-11-15T15:26:00Z">
          <w:r w:rsidR="00DA48B8" w:rsidRPr="003D26C6" w:rsidDel="00726D2E">
            <w:rPr>
              <w:i/>
              <w:iCs/>
              <w:rPrChange w:id="113" w:author="chaniaayulestari@outlook.com" w:date="2021-11-14T03:54:00Z">
                <w:rPr/>
              </w:rPrChange>
            </w:rPr>
            <w:delText xml:space="preserve"> Namun, </w:delText>
          </w:r>
        </w:del>
      </w:ins>
      <w:ins w:id="114" w:author="Rafi Aziizi" w:date="2021-11-15T15:26:00Z">
        <w:r w:rsidR="00726D2E">
          <w:rPr>
            <w:i/>
            <w:iCs/>
          </w:rPr>
          <w:t>S</w:t>
        </w:r>
      </w:ins>
      <w:ins w:id="115" w:author="chaniaayulestari@outlook.com" w:date="2021-11-14T03:45:00Z">
        <w:del w:id="116" w:author="Rafi Aziizi" w:date="2021-11-15T15:26:00Z">
          <w:r w:rsidR="00DA48B8" w:rsidRPr="003D26C6" w:rsidDel="00726D2E">
            <w:rPr>
              <w:i/>
              <w:iCs/>
              <w:rPrChange w:id="117" w:author="chaniaayulestari@outlook.com" w:date="2021-11-14T03:54:00Z">
                <w:rPr/>
              </w:rPrChange>
            </w:rPr>
            <w:delText>s</w:delText>
          </w:r>
        </w:del>
        <w:r w:rsidR="00DA48B8" w:rsidRPr="003D26C6">
          <w:rPr>
            <w:i/>
            <w:iCs/>
            <w:rPrChange w:id="118" w:author="chaniaayulestari@outlook.com" w:date="2021-11-14T03:54:00Z">
              <w:rPr/>
            </w:rPrChange>
          </w:rPr>
          <w:t xml:space="preserve">istem absensi di SMK Cendekia masih dilakukan secara manual </w:t>
        </w:r>
      </w:ins>
      <w:ins w:id="119" w:author="chaniaayulestari@outlook.com" w:date="2021-11-14T03:46:00Z">
        <w:del w:id="120" w:author=" " w:date="2021-11-15T14:13:00Z">
          <w:r w:rsidR="00DA48B8" w:rsidRPr="003D26C6" w:rsidDel="00B824F7">
            <w:rPr>
              <w:i/>
              <w:iCs/>
              <w:rPrChange w:id="121" w:author="chaniaayulestari@outlook.com" w:date="2021-11-14T03:54:00Z">
                <w:rPr/>
              </w:rPrChange>
            </w:rPr>
            <w:delText>dari mulai</w:delText>
          </w:r>
        </w:del>
      </w:ins>
      <w:ins w:id="122" w:author=" " w:date="2021-11-15T14:13:00Z">
        <w:r w:rsidR="00B824F7">
          <w:rPr>
            <w:i/>
            <w:iCs/>
          </w:rPr>
          <w:t>mulai dari</w:t>
        </w:r>
      </w:ins>
      <w:ins w:id="123" w:author="chaniaayulestari@outlook.com" w:date="2021-11-14T03:46:00Z">
        <w:r w:rsidR="00DA48B8" w:rsidRPr="003D26C6">
          <w:rPr>
            <w:i/>
            <w:iCs/>
            <w:rPrChange w:id="124" w:author="chaniaayulestari@outlook.com" w:date="2021-11-14T03:54:00Z">
              <w:rPr/>
            </w:rPrChange>
          </w:rPr>
          <w:t xml:space="preserve"> p</w:t>
        </w:r>
      </w:ins>
      <w:ins w:id="125" w:author="chaniaayulestari@outlook.com" w:date="2021-11-14T03:47:00Z">
        <w:r w:rsidR="00DA48B8" w:rsidRPr="003D26C6">
          <w:rPr>
            <w:i/>
            <w:iCs/>
            <w:rPrChange w:id="126" w:author="chaniaayulestari@outlook.com" w:date="2021-11-14T03:54:00Z">
              <w:rPr/>
            </w:rPrChange>
          </w:rPr>
          <w:t xml:space="preserve">roses absen </w:t>
        </w:r>
      </w:ins>
      <w:ins w:id="127" w:author="chaniaayulestari@outlook.com" w:date="2021-11-14T03:46:00Z">
        <w:r w:rsidR="00DA48B8" w:rsidRPr="003D26C6">
          <w:rPr>
            <w:i/>
            <w:iCs/>
            <w:rPrChange w:id="128" w:author="chaniaayulestari@outlook.com" w:date="2021-11-14T03:54:00Z">
              <w:rPr/>
            </w:rPrChange>
          </w:rPr>
          <w:t xml:space="preserve">hingga </w:t>
        </w:r>
      </w:ins>
      <w:ins w:id="129" w:author="chaniaayulestari@outlook.com" w:date="2021-11-14T03:47:00Z">
        <w:r w:rsidR="00DA48B8" w:rsidRPr="003D26C6">
          <w:rPr>
            <w:i/>
            <w:iCs/>
            <w:rPrChange w:id="130" w:author="chaniaayulestari@outlook.com" w:date="2021-11-14T03:54:00Z">
              <w:rPr/>
            </w:rPrChange>
          </w:rPr>
          <w:t>pencatatan rekapitulasi absen</w:t>
        </w:r>
      </w:ins>
      <w:ins w:id="131" w:author="Rafi Aziizi" w:date="2021-11-15T15:27:00Z">
        <w:r w:rsidR="00726D2E">
          <w:rPr>
            <w:i/>
            <w:iCs/>
          </w:rPr>
          <w:t>, sehingga proses absensi yang dilakukan membutuhkan</w:t>
        </w:r>
      </w:ins>
      <w:ins w:id="132" w:author=" " w:date="2021-11-15T14:03:00Z">
        <w:del w:id="133" w:author="Rafi Aziizi" w:date="2021-11-15T15:27:00Z">
          <w:r w:rsidR="00611A40" w:rsidDel="00726D2E">
            <w:rPr>
              <w:i/>
              <w:iCs/>
            </w:rPr>
            <w:delText xml:space="preserve">. </w:delText>
          </w:r>
        </w:del>
      </w:ins>
      <w:ins w:id="134" w:author="chaniaayulestari@outlook.com" w:date="2021-11-14T03:47:00Z">
        <w:del w:id="135" w:author="Rafi Aziizi" w:date="2021-11-15T15:27:00Z">
          <w:r w:rsidR="00DA48B8" w:rsidRPr="003D26C6" w:rsidDel="00726D2E">
            <w:rPr>
              <w:i/>
              <w:iCs/>
              <w:rPrChange w:id="136" w:author="chaniaayulestari@outlook.com" w:date="2021-11-14T03:54:00Z">
                <w:rPr/>
              </w:rPrChange>
            </w:rPr>
            <w:delText>.</w:delText>
          </w:r>
        </w:del>
      </w:ins>
      <w:ins w:id="137" w:author="chaniaayulestari@outlook.com" w:date="2021-11-15T11:52:00Z">
        <w:del w:id="138" w:author="Rafi Aziizi" w:date="2021-11-15T15:27:00Z">
          <w:r w:rsidR="00D70761" w:rsidDel="00726D2E">
            <w:rPr>
              <w:i/>
              <w:iCs/>
            </w:rPr>
            <w:delText>s</w:delText>
          </w:r>
        </w:del>
      </w:ins>
      <w:ins w:id="139" w:author=" " w:date="2021-11-15T14:03:00Z">
        <w:del w:id="140" w:author="Rafi Aziizi" w:date="2021-11-15T15:27:00Z">
          <w:r w:rsidR="00611A40" w:rsidDel="00726D2E">
            <w:rPr>
              <w:i/>
              <w:iCs/>
            </w:rPr>
            <w:delText>S</w:delText>
          </w:r>
        </w:del>
      </w:ins>
      <w:ins w:id="141" w:author="chaniaayulestari@outlook.com" w:date="2021-11-15T11:52:00Z">
        <w:del w:id="142" w:author="Rafi Aziizi" w:date="2021-11-15T15:27:00Z">
          <w:r w:rsidR="00D70761" w:rsidDel="00726D2E">
            <w:rPr>
              <w:i/>
              <w:iCs/>
            </w:rPr>
            <w:delText>ehingga</w:delText>
          </w:r>
        </w:del>
      </w:ins>
      <w:ins w:id="143" w:author="chaniaayulestari@outlook.com" w:date="2021-11-15T11:53:00Z">
        <w:del w:id="144" w:author="Rafi Aziizi" w:date="2021-11-15T15:27:00Z">
          <w:r w:rsidR="00D70761" w:rsidDel="00726D2E">
            <w:rPr>
              <w:i/>
              <w:iCs/>
            </w:rPr>
            <w:delText>………</w:delText>
          </w:r>
        </w:del>
      </w:ins>
      <w:ins w:id="145" w:author=" " w:date="2021-11-15T13:56:00Z">
        <w:del w:id="146" w:author="Rafi Aziizi" w:date="2021-11-15T15:27:00Z">
          <w:r w:rsidR="001E492D" w:rsidDel="00726D2E">
            <w:rPr>
              <w:i/>
              <w:iCs/>
            </w:rPr>
            <w:delText xml:space="preserve"> absensi </w:delText>
          </w:r>
        </w:del>
      </w:ins>
      <w:ins w:id="147" w:author=" " w:date="2021-11-15T14:01:00Z">
        <w:del w:id="148" w:author="Rafi Aziizi" w:date="2021-11-15T15:27:00Z">
          <w:r w:rsidR="00FA0804" w:rsidDel="00726D2E">
            <w:rPr>
              <w:i/>
              <w:iCs/>
            </w:rPr>
            <w:delText xml:space="preserve">siswa </w:delText>
          </w:r>
        </w:del>
      </w:ins>
      <w:ins w:id="149" w:author=" " w:date="2021-11-15T13:56:00Z">
        <w:del w:id="150" w:author="Rafi Aziizi" w:date="2021-11-15T15:27:00Z">
          <w:r w:rsidR="001E492D" w:rsidDel="00726D2E">
            <w:rPr>
              <w:i/>
              <w:iCs/>
            </w:rPr>
            <w:delText xml:space="preserve">dilakukan </w:delText>
          </w:r>
        </w:del>
      </w:ins>
      <w:ins w:id="151" w:author=" " w:date="2021-11-15T13:57:00Z">
        <w:del w:id="152" w:author="Rafi Aziizi" w:date="2021-11-15T15:27:00Z">
          <w:r w:rsidR="001E492D" w:rsidDel="00726D2E">
            <w:rPr>
              <w:i/>
              <w:iCs/>
            </w:rPr>
            <w:delText>dengan</w:delText>
          </w:r>
        </w:del>
        <w:r w:rsidR="001E492D">
          <w:rPr>
            <w:i/>
            <w:iCs/>
          </w:rPr>
          <w:t xml:space="preserve"> w</w:t>
        </w:r>
      </w:ins>
      <w:ins w:id="153" w:author=" " w:date="2021-11-15T13:59:00Z">
        <w:r w:rsidR="00FA0804">
          <w:rPr>
            <w:i/>
            <w:iCs/>
          </w:rPr>
          <w:t>a</w:t>
        </w:r>
      </w:ins>
      <w:ins w:id="154" w:author=" " w:date="2021-11-15T13:57:00Z">
        <w:r w:rsidR="001E492D">
          <w:rPr>
            <w:i/>
            <w:iCs/>
          </w:rPr>
          <w:t>ktu dan proses yang lama</w:t>
        </w:r>
      </w:ins>
      <w:ins w:id="155" w:author=" " w:date="2021-11-15T14:04:00Z">
        <w:r w:rsidR="00611A40">
          <w:rPr>
            <w:i/>
            <w:iCs/>
          </w:rPr>
          <w:t xml:space="preserve"> </w:t>
        </w:r>
      </w:ins>
      <w:ins w:id="156" w:author=" " w:date="2021-11-15T14:05:00Z">
        <w:r w:rsidR="00611A40">
          <w:rPr>
            <w:i/>
            <w:iCs/>
          </w:rPr>
          <w:t>serta</w:t>
        </w:r>
      </w:ins>
      <w:ins w:id="157" w:author=" " w:date="2021-11-15T14:04:00Z">
        <w:r w:rsidR="00611A40">
          <w:rPr>
            <w:i/>
            <w:iCs/>
          </w:rPr>
          <w:t xml:space="preserve"> tidak efisien</w:t>
        </w:r>
      </w:ins>
      <w:ins w:id="158" w:author=" " w:date="2021-11-15T14:05:00Z">
        <w:r w:rsidR="00611A40">
          <w:rPr>
            <w:i/>
            <w:iCs/>
          </w:rPr>
          <w:t>.</w:t>
        </w:r>
      </w:ins>
      <w:ins w:id="159" w:author=" " w:date="2021-11-15T13:57:00Z">
        <w:r w:rsidR="001E492D">
          <w:rPr>
            <w:i/>
            <w:iCs/>
          </w:rPr>
          <w:t xml:space="preserve"> </w:t>
        </w:r>
      </w:ins>
      <w:ins w:id="160" w:author="Rafi Aziizi" w:date="2021-11-15T15:27:00Z">
        <w:r w:rsidR="00726D2E">
          <w:rPr>
            <w:i/>
            <w:iCs/>
          </w:rPr>
          <w:t>P</w:t>
        </w:r>
      </w:ins>
      <w:ins w:id="161" w:author=" " w:date="2021-11-15T14:05:00Z">
        <w:del w:id="162" w:author="Rafi Aziizi" w:date="2021-11-15T15:27:00Z">
          <w:r w:rsidR="00611A40" w:rsidDel="00726D2E">
            <w:rPr>
              <w:i/>
              <w:iCs/>
            </w:rPr>
            <w:delText>p</w:delText>
          </w:r>
        </w:del>
        <w:r w:rsidR="00611A40">
          <w:rPr>
            <w:i/>
            <w:iCs/>
          </w:rPr>
          <w:t>roses</w:t>
        </w:r>
      </w:ins>
      <w:ins w:id="163" w:author=" " w:date="2021-11-15T13:57:00Z">
        <w:r w:rsidR="001E492D">
          <w:rPr>
            <w:i/>
            <w:iCs/>
          </w:rPr>
          <w:t xml:space="preserve"> pelaporan</w:t>
        </w:r>
      </w:ins>
      <w:ins w:id="164" w:author=" " w:date="2021-11-15T14:05:00Z">
        <w:r w:rsidR="00611A40">
          <w:rPr>
            <w:i/>
            <w:iCs/>
          </w:rPr>
          <w:t xml:space="preserve"> </w:t>
        </w:r>
      </w:ins>
      <w:ins w:id="165" w:author=" " w:date="2021-11-15T14:06:00Z">
        <w:r w:rsidR="00611A40">
          <w:rPr>
            <w:i/>
            <w:iCs/>
          </w:rPr>
          <w:t>dilakukan dengan</w:t>
        </w:r>
      </w:ins>
      <w:ins w:id="166" w:author=" " w:date="2021-11-15T14:11:00Z">
        <w:r w:rsidR="007F0BC2">
          <w:rPr>
            <w:i/>
            <w:iCs/>
          </w:rPr>
          <w:t xml:space="preserve"> </w:t>
        </w:r>
      </w:ins>
      <w:ins w:id="167" w:author=" " w:date="2021-11-15T14:14:00Z">
        <w:r w:rsidR="00B824F7">
          <w:rPr>
            <w:i/>
            <w:iCs/>
          </w:rPr>
          <w:t>pencatatan manual dalam aplikasi pengolah angka</w:t>
        </w:r>
      </w:ins>
      <w:ins w:id="168" w:author="Rafi Aziizi" w:date="2021-11-15T15:28:00Z">
        <w:r w:rsidR="00726D2E">
          <w:rPr>
            <w:i/>
            <w:iCs/>
          </w:rPr>
          <w:t xml:space="preserve"> sehingga </w:t>
        </w:r>
      </w:ins>
      <w:ins w:id="169" w:author="Rafi Aziizi" w:date="2021-11-15T15:29:00Z">
        <w:r w:rsidR="00726D2E">
          <w:rPr>
            <w:i/>
            <w:iCs/>
          </w:rPr>
          <w:t>sulit melakukan filterisasi dan rekapitulasi data absensi</w:t>
        </w:r>
      </w:ins>
      <w:ins w:id="170" w:author="chaniaayulestari@outlook.com" w:date="2021-11-14T03:47:00Z">
        <w:del w:id="171" w:author=" " w:date="2021-11-15T13:59:00Z">
          <w:r w:rsidR="00DA48B8" w:rsidRPr="003D26C6" w:rsidDel="00FA0804">
            <w:rPr>
              <w:i/>
              <w:iCs/>
              <w:rPrChange w:id="172" w:author="chaniaayulestari@outlook.com" w:date="2021-11-14T03:54:00Z">
                <w:rPr/>
              </w:rPrChange>
            </w:rPr>
            <w:delText xml:space="preserve"> </w:delText>
          </w:r>
          <w:commentRangeStart w:id="173"/>
          <w:r w:rsidR="00DA48B8" w:rsidRPr="003D26C6" w:rsidDel="00FA0804">
            <w:rPr>
              <w:i/>
              <w:iCs/>
              <w:rPrChange w:id="174" w:author="chaniaayulestari@outlook.com" w:date="2021-11-14T03:54:00Z">
                <w:rPr/>
              </w:rPrChange>
            </w:rPr>
            <w:delText>Oleh karena itu</w:delText>
          </w:r>
        </w:del>
      </w:ins>
      <w:commentRangeEnd w:id="173"/>
      <w:del w:id="175" w:author=" " w:date="2021-11-15T13:59:00Z">
        <w:r w:rsidR="00D70761" w:rsidDel="00FA0804">
          <w:rPr>
            <w:rStyle w:val="CommentReference"/>
          </w:rPr>
          <w:commentReference w:id="173"/>
        </w:r>
      </w:del>
      <w:ins w:id="176" w:author="chaniaayulestari@outlook.com" w:date="2021-11-14T03:47:00Z">
        <w:del w:id="177" w:author=" " w:date="2021-11-15T14:20:00Z">
          <w:r w:rsidR="00DA48B8" w:rsidRPr="003D26C6" w:rsidDel="00A038A6">
            <w:rPr>
              <w:i/>
              <w:iCs/>
              <w:rPrChange w:id="178" w:author="chaniaayulestari@outlook.com" w:date="2021-11-14T03:54:00Z">
                <w:rPr/>
              </w:rPrChange>
            </w:rPr>
            <w:delText xml:space="preserve">, dibutuhkan sistem yang dapat mengatasi masalah tersebut. </w:delText>
          </w:r>
        </w:del>
      </w:ins>
      <w:ins w:id="179" w:author=" " w:date="2021-11-15T14:20:00Z">
        <w:r w:rsidR="00A038A6">
          <w:rPr>
            <w:i/>
            <w:iCs/>
          </w:rPr>
          <w:t xml:space="preserve">. </w:t>
        </w:r>
      </w:ins>
      <w:ins w:id="180" w:author="chaniaayulestari@outlook.com" w:date="2021-11-14T03:50:00Z">
        <w:del w:id="181" w:author=" " w:date="2021-11-15T14:38:00Z">
          <w:r w:rsidR="003D26C6" w:rsidRPr="003D26C6" w:rsidDel="00184FFF">
            <w:rPr>
              <w:i/>
              <w:iCs/>
              <w:rPrChange w:id="182" w:author="chaniaayulestari@outlook.com" w:date="2021-11-14T03:54:00Z">
                <w:rPr/>
              </w:rPrChange>
            </w:rPr>
            <w:delText>D</w:delText>
          </w:r>
        </w:del>
      </w:ins>
      <w:ins w:id="183" w:author="chaniaayulestari@outlook.com" w:date="2021-11-14T03:47:00Z">
        <w:del w:id="184" w:author=" " w:date="2021-11-15T14:38:00Z">
          <w:r w:rsidR="00DA48B8" w:rsidRPr="003D26C6" w:rsidDel="00184FFF">
            <w:rPr>
              <w:i/>
              <w:iCs/>
              <w:rPrChange w:id="185" w:author="chaniaayulestari@outlook.com" w:date="2021-11-14T03:54:00Z">
                <w:rPr/>
              </w:rPrChange>
            </w:rPr>
            <w:delText>alam prakti</w:delText>
          </w:r>
        </w:del>
      </w:ins>
      <w:ins w:id="186" w:author="chaniaayulestari@outlook.com" w:date="2021-11-14T03:50:00Z">
        <w:del w:id="187" w:author=" " w:date="2021-11-15T14:38:00Z">
          <w:r w:rsidR="003D26C6" w:rsidRPr="003D26C6" w:rsidDel="00184FFF">
            <w:rPr>
              <w:i/>
              <w:iCs/>
              <w:rPrChange w:id="188" w:author="chaniaayulestari@outlook.com" w:date="2021-11-14T03:54:00Z">
                <w:rPr/>
              </w:rPrChange>
            </w:rPr>
            <w:delText>k</w:delText>
          </w:r>
        </w:del>
      </w:ins>
      <w:ins w:id="189" w:author="chaniaayulestari@outlook.com" w:date="2021-11-14T03:47:00Z">
        <w:del w:id="190" w:author=" " w:date="2021-11-15T14:38:00Z">
          <w:r w:rsidR="00DA48B8" w:rsidRPr="003D26C6" w:rsidDel="00184FFF">
            <w:rPr>
              <w:i/>
              <w:iCs/>
              <w:rPrChange w:id="191" w:author="chaniaayulestari@outlook.com" w:date="2021-11-14T03:54:00Z">
                <w:rPr/>
              </w:rPrChange>
            </w:rPr>
            <w:delText xml:space="preserve"> kerja kali ini</w:delText>
          </w:r>
        </w:del>
      </w:ins>
      <w:ins w:id="192" w:author=" " w:date="2021-11-15T14:38:00Z">
        <w:r w:rsidR="00184FFF">
          <w:rPr>
            <w:i/>
            <w:iCs/>
          </w:rPr>
          <w:t>Dari permasalahan tersebut, maka</w:t>
        </w:r>
      </w:ins>
      <w:ins w:id="193" w:author="chaniaayulestari@outlook.com" w:date="2021-11-14T03:47:00Z">
        <w:r w:rsidR="00DA48B8" w:rsidRPr="003D26C6">
          <w:rPr>
            <w:i/>
            <w:iCs/>
            <w:rPrChange w:id="194" w:author="chaniaayulestari@outlook.com" w:date="2021-11-14T03:54:00Z">
              <w:rPr/>
            </w:rPrChange>
          </w:rPr>
          <w:t xml:space="preserve"> dibuat sebuah sistem absensi </w:t>
        </w:r>
      </w:ins>
      <w:ins w:id="195" w:author="chaniaayulestari@outlook.com" w:date="2021-11-14T03:48:00Z">
        <w:r w:rsidR="00DA48B8" w:rsidRPr="003D26C6">
          <w:rPr>
            <w:i/>
            <w:iCs/>
            <w:rPrChange w:id="196" w:author="chaniaayulestari@outlook.com" w:date="2021-11-14T03:54:00Z">
              <w:rPr/>
            </w:rPrChange>
          </w:rPr>
          <w:t>menggunakan RFID (Radio Frequency Identification) dengan metode pengembangan waterfall</w:t>
        </w:r>
      </w:ins>
      <w:ins w:id="197" w:author="chaniaayulestari@outlook.com" w:date="2021-11-14T03:50:00Z">
        <w:del w:id="198" w:author=" " w:date="2021-11-15T14:20:00Z">
          <w:r w:rsidR="003D26C6" w:rsidRPr="003D26C6" w:rsidDel="00A038A6">
            <w:rPr>
              <w:i/>
              <w:iCs/>
              <w:rPrChange w:id="199" w:author="chaniaayulestari@outlook.com" w:date="2021-11-14T03:54:00Z">
                <w:rPr/>
              </w:rPrChange>
            </w:rPr>
            <w:delText xml:space="preserve"> </w:delText>
          </w:r>
        </w:del>
      </w:ins>
      <w:ins w:id="200" w:author=" " w:date="2021-11-15T14:20:00Z">
        <w:r w:rsidR="00A038A6">
          <w:rPr>
            <w:i/>
            <w:iCs/>
          </w:rPr>
          <w:t>.</w:t>
        </w:r>
      </w:ins>
      <w:ins w:id="201" w:author=" " w:date="2021-11-15T14:21:00Z">
        <w:r w:rsidR="00A038A6">
          <w:rPr>
            <w:i/>
            <w:iCs/>
          </w:rPr>
          <w:t xml:space="preserve"> Pada sistem </w:t>
        </w:r>
      </w:ins>
      <w:ins w:id="202" w:author=" " w:date="2021-11-15T14:22:00Z">
        <w:r w:rsidR="00A038A6">
          <w:rPr>
            <w:i/>
            <w:iCs/>
          </w:rPr>
          <w:t xml:space="preserve">absensi </w:t>
        </w:r>
      </w:ins>
      <w:ins w:id="203" w:author=" " w:date="2021-11-15T14:21:00Z">
        <w:r w:rsidR="00A038A6">
          <w:rPr>
            <w:i/>
            <w:iCs/>
          </w:rPr>
          <w:t xml:space="preserve">yang dibuat </w:t>
        </w:r>
      </w:ins>
      <w:ins w:id="204" w:author=" " w:date="2021-11-15T14:25:00Z">
        <w:r w:rsidR="00E577B2">
          <w:rPr>
            <w:i/>
            <w:iCs/>
          </w:rPr>
          <w:t xml:space="preserve">ini </w:t>
        </w:r>
      </w:ins>
      <w:ins w:id="205" w:author=" " w:date="2021-11-15T14:21:00Z">
        <w:r w:rsidR="00A038A6">
          <w:rPr>
            <w:i/>
            <w:iCs/>
          </w:rPr>
          <w:t xml:space="preserve">proses absen </w:t>
        </w:r>
      </w:ins>
      <w:ins w:id="206" w:author=" " w:date="2021-11-15T14:22:00Z">
        <w:r w:rsidR="00A038A6">
          <w:rPr>
            <w:i/>
            <w:iCs/>
          </w:rPr>
          <w:t xml:space="preserve">dapat dilakukan dengan </w:t>
        </w:r>
      </w:ins>
      <w:ins w:id="207" w:author=" " w:date="2021-11-15T14:23:00Z">
        <w:r w:rsidR="00E577B2">
          <w:rPr>
            <w:i/>
            <w:iCs/>
          </w:rPr>
          <w:t xml:space="preserve">menempelkan kartu pada </w:t>
        </w:r>
      </w:ins>
      <w:ins w:id="208" w:author=" " w:date="2021-11-15T14:25:00Z">
        <w:r w:rsidR="00E577B2">
          <w:rPr>
            <w:i/>
            <w:iCs/>
          </w:rPr>
          <w:t>MRFC522 Scanner</w:t>
        </w:r>
      </w:ins>
      <w:ins w:id="209" w:author=" " w:date="2021-11-15T14:30:00Z">
        <w:r w:rsidR="00F2270D">
          <w:rPr>
            <w:i/>
            <w:iCs/>
          </w:rPr>
          <w:t xml:space="preserve"> ya</w:t>
        </w:r>
      </w:ins>
      <w:ins w:id="210" w:author=" " w:date="2021-11-15T14:33:00Z">
        <w:r w:rsidR="00D2417F">
          <w:rPr>
            <w:i/>
            <w:iCs/>
          </w:rPr>
          <w:t>n</w:t>
        </w:r>
      </w:ins>
      <w:ins w:id="211" w:author=" " w:date="2021-11-15T14:30:00Z">
        <w:r w:rsidR="00F2270D">
          <w:rPr>
            <w:i/>
            <w:iCs/>
          </w:rPr>
          <w:t>g secara otomatis akan masuk kedalam database. Selain itu juga</w:t>
        </w:r>
      </w:ins>
      <w:ins w:id="212" w:author="Rafi Aziizi" w:date="2021-11-15T15:30:00Z">
        <w:r w:rsidR="00726D2E">
          <w:rPr>
            <w:i/>
            <w:iCs/>
          </w:rPr>
          <w:t xml:space="preserve"> disediakan </w:t>
        </w:r>
      </w:ins>
      <w:ins w:id="213" w:author=" " w:date="2021-11-15T14:30:00Z">
        <w:del w:id="214" w:author="Rafi Aziizi" w:date="2021-11-15T15:30:00Z">
          <w:r w:rsidR="00F2270D" w:rsidDel="00726D2E">
            <w:rPr>
              <w:i/>
              <w:iCs/>
            </w:rPr>
            <w:delText>, pembuatan</w:delText>
          </w:r>
        </w:del>
      </w:ins>
      <w:ins w:id="215" w:author="Rafi Aziizi" w:date="2021-11-15T15:30:00Z">
        <w:r w:rsidR="00726D2E">
          <w:rPr>
            <w:i/>
            <w:iCs/>
          </w:rPr>
          <w:t>fitur</w:t>
        </w:r>
      </w:ins>
      <w:ins w:id="216" w:author=" " w:date="2021-11-15T14:30:00Z">
        <w:r w:rsidR="00F2270D">
          <w:rPr>
            <w:i/>
            <w:iCs/>
          </w:rPr>
          <w:t xml:space="preserve"> </w:t>
        </w:r>
      </w:ins>
      <w:ins w:id="217" w:author=" " w:date="2021-11-15T14:32:00Z">
        <w:r w:rsidR="00F2270D">
          <w:rPr>
            <w:i/>
            <w:iCs/>
          </w:rPr>
          <w:t>dashboard</w:t>
        </w:r>
      </w:ins>
      <w:ins w:id="218" w:author="Rafi Aziizi" w:date="2021-11-15T15:30:00Z">
        <w:r w:rsidR="00726D2E">
          <w:rPr>
            <w:i/>
            <w:iCs/>
          </w:rPr>
          <w:t>, kelola data guru, kelola data siswa hingga kelola data kelas.</w:t>
        </w:r>
      </w:ins>
      <w:ins w:id="219" w:author=" " w:date="2021-11-15T14:32:00Z">
        <w:r w:rsidR="00F2270D">
          <w:rPr>
            <w:i/>
            <w:iCs/>
          </w:rPr>
          <w:t xml:space="preserve"> </w:t>
        </w:r>
        <w:del w:id="220" w:author="Rafi Aziizi" w:date="2021-11-15T15:31:00Z">
          <w:r w:rsidR="00F2270D" w:rsidDel="00726D2E">
            <w:rPr>
              <w:i/>
              <w:iCs/>
            </w:rPr>
            <w:delText xml:space="preserve">dalam </w:delText>
          </w:r>
        </w:del>
      </w:ins>
      <w:ins w:id="221" w:author="Rafi Aziizi" w:date="2021-11-15T15:31:00Z">
        <w:r w:rsidR="00726D2E">
          <w:rPr>
            <w:i/>
            <w:iCs/>
          </w:rPr>
          <w:t>A</w:t>
        </w:r>
      </w:ins>
      <w:ins w:id="222" w:author=" " w:date="2021-11-15T14:32:00Z">
        <w:del w:id="223" w:author="Rafi Aziizi" w:date="2021-11-15T15:31:00Z">
          <w:r w:rsidR="00F2270D" w:rsidDel="00726D2E">
            <w:rPr>
              <w:i/>
              <w:iCs/>
            </w:rPr>
            <w:delText>a</w:delText>
          </w:r>
        </w:del>
        <w:r w:rsidR="00F2270D">
          <w:rPr>
            <w:i/>
            <w:iCs/>
          </w:rPr>
          <w:t xml:space="preserve">plikasi </w:t>
        </w:r>
        <w:del w:id="224" w:author="Rafi Aziizi" w:date="2021-11-15T15:31:00Z">
          <w:r w:rsidR="00F2270D" w:rsidDel="00726D2E">
            <w:rPr>
              <w:i/>
              <w:iCs/>
            </w:rPr>
            <w:delText>ini</w:delText>
          </w:r>
        </w:del>
        <w:r w:rsidR="00F2270D">
          <w:rPr>
            <w:i/>
            <w:iCs/>
          </w:rPr>
          <w:t xml:space="preserve"> </w:t>
        </w:r>
      </w:ins>
      <w:ins w:id="225" w:author="Rafi Aziizi" w:date="2021-11-15T15:30:00Z">
        <w:r w:rsidR="00726D2E">
          <w:rPr>
            <w:i/>
            <w:iCs/>
          </w:rPr>
          <w:t xml:space="preserve">yang </w:t>
        </w:r>
      </w:ins>
      <w:ins w:id="226" w:author=" " w:date="2021-11-15T14:32:00Z">
        <w:r w:rsidR="00F2270D">
          <w:rPr>
            <w:i/>
            <w:iCs/>
          </w:rPr>
          <w:t>dibu</w:t>
        </w:r>
      </w:ins>
      <w:ins w:id="227" w:author=" " w:date="2021-11-15T14:33:00Z">
        <w:r w:rsidR="00D2417F">
          <w:rPr>
            <w:i/>
            <w:iCs/>
          </w:rPr>
          <w:t>at</w:t>
        </w:r>
      </w:ins>
      <w:ins w:id="228" w:author="Rafi Aziizi" w:date="2021-11-15T15:31:00Z">
        <w:r w:rsidR="00726D2E">
          <w:rPr>
            <w:i/>
            <w:iCs/>
          </w:rPr>
          <w:t xml:space="preserve"> dapat membantu pihak sekolah untuk melakukan berbagai pengelolaan data mengenai absensi dan dapat dilakukan monitor</w:t>
        </w:r>
      </w:ins>
      <w:ins w:id="229" w:author="Rafi Aziizi" w:date="2021-11-15T15:32:00Z">
        <w:r w:rsidR="00726D2E">
          <w:rPr>
            <w:i/>
            <w:iCs/>
          </w:rPr>
          <w:t>ing terhadap data absensi.</w:t>
        </w:r>
      </w:ins>
      <w:ins w:id="230" w:author=" " w:date="2021-11-15T14:33:00Z">
        <w:del w:id="231" w:author="Rafi Aziizi" w:date="2021-11-15T15:31:00Z">
          <w:r w:rsidR="00D2417F" w:rsidDel="00726D2E">
            <w:rPr>
              <w:i/>
              <w:iCs/>
            </w:rPr>
            <w:delText xml:space="preserve"> </w:delText>
          </w:r>
        </w:del>
      </w:ins>
      <w:ins w:id="232" w:author=" " w:date="2021-11-15T14:34:00Z">
        <w:del w:id="233" w:author="Rafi Aziizi" w:date="2021-11-15T15:31:00Z">
          <w:r w:rsidR="00D2417F" w:rsidDel="00726D2E">
            <w:rPr>
              <w:i/>
              <w:iCs/>
            </w:rPr>
            <w:delText>untuk menampilkan se</w:delText>
          </w:r>
        </w:del>
      </w:ins>
      <w:ins w:id="234" w:author=" " w:date="2021-11-15T14:35:00Z">
        <w:del w:id="235" w:author="Rafi Aziizi" w:date="2021-11-15T15:31:00Z">
          <w:r w:rsidR="00D2417F" w:rsidDel="00726D2E">
            <w:rPr>
              <w:i/>
              <w:iCs/>
            </w:rPr>
            <w:delText>l</w:delText>
          </w:r>
        </w:del>
      </w:ins>
      <w:ins w:id="236" w:author=" " w:date="2021-11-15T14:34:00Z">
        <w:del w:id="237" w:author="Rafi Aziizi" w:date="2021-11-15T15:31:00Z">
          <w:r w:rsidR="00D2417F" w:rsidDel="00726D2E">
            <w:rPr>
              <w:i/>
              <w:iCs/>
            </w:rPr>
            <w:delText>uruh data absen siswa</w:delText>
          </w:r>
        </w:del>
      </w:ins>
      <w:ins w:id="238" w:author=" " w:date="2021-11-15T14:36:00Z">
        <w:del w:id="239" w:author="Rafi Aziizi" w:date="2021-11-15T15:31:00Z">
          <w:r w:rsidR="00D2417F" w:rsidDel="00726D2E">
            <w:rPr>
              <w:i/>
              <w:iCs/>
            </w:rPr>
            <w:delText xml:space="preserve"> sehingga dapat membantu pihak sekolah </w:delText>
          </w:r>
        </w:del>
        <w:del w:id="240" w:author="Rafi Aziizi" w:date="2021-11-15T14:56:00Z">
          <w:r w:rsidR="00D2417F" w:rsidDel="00ED34E2">
            <w:rPr>
              <w:i/>
              <w:iCs/>
            </w:rPr>
            <w:delText>me</w:delText>
          </w:r>
        </w:del>
        <w:del w:id="241" w:author="Rafi Aziizi" w:date="2021-11-15T15:31:00Z">
          <w:r w:rsidR="00D2417F" w:rsidDel="00726D2E">
            <w:rPr>
              <w:i/>
              <w:iCs/>
            </w:rPr>
            <w:delText xml:space="preserve">monitoring data. </w:delText>
          </w:r>
        </w:del>
      </w:ins>
      <w:ins w:id="242" w:author="chaniaayulestari@outlook.com" w:date="2021-11-14T03:50:00Z">
        <w:del w:id="243" w:author=" " w:date="2021-11-15T11:54:00Z">
          <w:r w:rsidR="003D26C6" w:rsidRPr="003D26C6" w:rsidDel="00D70761">
            <w:rPr>
              <w:i/>
              <w:iCs/>
              <w:rPrChange w:id="244" w:author="chaniaayulestari@outlook.com" w:date="2021-11-14T03:54:00Z">
                <w:rPr/>
              </w:rPrChange>
            </w:rPr>
            <w:delText>yang diharapkan</w:delText>
          </w:r>
        </w:del>
        <w:del w:id="245" w:author=" " w:date="2021-11-15T14:26:00Z">
          <w:r w:rsidR="003D26C6" w:rsidRPr="003D26C6" w:rsidDel="00E577B2">
            <w:rPr>
              <w:i/>
              <w:iCs/>
              <w:rPrChange w:id="246" w:author="chaniaayulestari@outlook.com" w:date="2021-11-14T03:54:00Z">
                <w:rPr/>
              </w:rPrChange>
            </w:rPr>
            <w:delText xml:space="preserve"> </w:delText>
          </w:r>
        </w:del>
        <w:del w:id="247" w:author=" " w:date="2021-11-15T14:39:00Z">
          <w:r w:rsidR="003D26C6" w:rsidRPr="003D26C6" w:rsidDel="00184FFF">
            <w:rPr>
              <w:i/>
              <w:iCs/>
              <w:rPrChange w:id="248" w:author="chaniaayulestari@outlook.com" w:date="2021-11-14T03:54:00Z">
                <w:rPr/>
              </w:rPrChange>
            </w:rPr>
            <w:delText xml:space="preserve">dapat membantu sekolah SMK Cendekia </w:delText>
          </w:r>
        </w:del>
      </w:ins>
      <w:ins w:id="249" w:author="chaniaayulestari@outlook.com" w:date="2021-11-14T03:51:00Z">
        <w:del w:id="250" w:author=" " w:date="2021-11-15T14:39:00Z">
          <w:r w:rsidR="003D26C6" w:rsidRPr="003D26C6" w:rsidDel="00184FFF">
            <w:rPr>
              <w:i/>
              <w:iCs/>
              <w:rPrChange w:id="251" w:author="chaniaayulestari@outlook.com" w:date="2021-11-14T03:54:00Z">
                <w:rPr/>
              </w:rPrChange>
            </w:rPr>
            <w:delText xml:space="preserve">Batujajar </w:delText>
          </w:r>
        </w:del>
      </w:ins>
      <w:ins w:id="252" w:author="chaniaayulestari@outlook.com" w:date="2021-11-14T03:52:00Z">
        <w:del w:id="253" w:author=" " w:date="2021-11-15T14:39:00Z">
          <w:r w:rsidR="003D26C6" w:rsidRPr="003D26C6" w:rsidDel="00184FFF">
            <w:rPr>
              <w:i/>
              <w:iCs/>
              <w:rPrChange w:id="254" w:author="chaniaayulestari@outlook.com" w:date="2021-11-14T03:54:00Z">
                <w:rPr/>
              </w:rPrChange>
            </w:rPr>
            <w:delText>untuk mempermudah proses absen yang dilakukan dan dapat memudahkan sekolah untuk melakukan monitoring</w:delText>
          </w:r>
        </w:del>
      </w:ins>
      <w:ins w:id="255" w:author="chaniaayulestari@outlook.com" w:date="2021-11-14T03:53:00Z">
        <w:del w:id="256" w:author=" " w:date="2021-11-15T14:39:00Z">
          <w:r w:rsidR="003D26C6" w:rsidRPr="003D26C6" w:rsidDel="00184FFF">
            <w:rPr>
              <w:i/>
              <w:iCs/>
              <w:rPrChange w:id="257" w:author="chaniaayulestari@outlook.com" w:date="2021-11-14T03:54:00Z">
                <w:rPr/>
              </w:rPrChange>
            </w:rPr>
            <w:delText xml:space="preserve"> setiap siswa.</w:delText>
          </w:r>
        </w:del>
      </w:ins>
    </w:p>
    <w:p w14:paraId="2091F2EA" w14:textId="179EDEF8" w:rsidR="00BB0B15" w:rsidRPr="0069161D" w:rsidDel="0069161D" w:rsidRDefault="00BB0B15" w:rsidP="00DD6C60">
      <w:pPr>
        <w:rPr>
          <w:del w:id="258" w:author="chaniaayulestari@outlook.com" w:date="2021-11-14T03:54:00Z"/>
          <w:b/>
          <w:rPrChange w:id="259" w:author="chaniaayulestari@outlook.com" w:date="2021-11-14T03:54:00Z">
            <w:rPr>
              <w:del w:id="260" w:author="chaniaayulestari@outlook.com" w:date="2021-11-14T03:54:00Z"/>
            </w:rPr>
          </w:rPrChange>
        </w:rPr>
      </w:pPr>
    </w:p>
    <w:p w14:paraId="5AC930A2" w14:textId="4A899D44" w:rsidR="00764905" w:rsidRPr="0069161D" w:rsidRDefault="00AA549F" w:rsidP="00764905">
      <w:pPr>
        <w:rPr>
          <w:bCs/>
          <w:i/>
          <w:iCs/>
          <w:rPrChange w:id="261" w:author="chaniaayulestari@outlook.com" w:date="2021-11-14T03:54:00Z">
            <w:rPr>
              <w:bCs/>
            </w:rPr>
          </w:rPrChange>
        </w:rPr>
      </w:pPr>
      <w:r w:rsidRPr="0069161D">
        <w:rPr>
          <w:b/>
          <w:i/>
          <w:iCs/>
          <w:rPrChange w:id="262" w:author="chaniaayulestari@outlook.com" w:date="2021-11-14T03:54:00Z">
            <w:rPr>
              <w:bCs/>
            </w:rPr>
          </w:rPrChange>
        </w:rPr>
        <w:t>Kata kunci</w:t>
      </w:r>
      <w:r w:rsidRPr="0069161D">
        <w:rPr>
          <w:bCs/>
          <w:i/>
          <w:iCs/>
          <w:rPrChange w:id="263" w:author="chaniaayulestari@outlook.com" w:date="2021-11-14T03:54:00Z">
            <w:rPr>
              <w:bCs/>
            </w:rPr>
          </w:rPrChange>
        </w:rPr>
        <w:t>:</w:t>
      </w:r>
      <w:ins w:id="264" w:author="chaniaayulestari@outlook.com" w:date="2021-11-14T03:54:00Z">
        <w:r w:rsidR="003D26C6" w:rsidRPr="0069161D">
          <w:rPr>
            <w:bCs/>
            <w:i/>
            <w:iCs/>
            <w:rPrChange w:id="265" w:author="chaniaayulestari@outlook.com" w:date="2021-11-14T03:54:00Z">
              <w:rPr>
                <w:bCs/>
              </w:rPr>
            </w:rPrChange>
          </w:rPr>
          <w:t xml:space="preserve"> Sistem Absensi, RFID, Waterfall</w:t>
        </w:r>
      </w:ins>
    </w:p>
    <w:p w14:paraId="45DE5FAF" w14:textId="7F09A399" w:rsidR="00AA549F" w:rsidRDefault="00AA549F" w:rsidP="00764905">
      <w:pPr>
        <w:rPr>
          <w:bCs/>
        </w:rPr>
      </w:pPr>
    </w:p>
    <w:p w14:paraId="2FD61B6B" w14:textId="43E6B502" w:rsidR="00AA549F" w:rsidRDefault="00AA549F" w:rsidP="00764905">
      <w:pPr>
        <w:rPr>
          <w:bCs/>
        </w:rPr>
      </w:pPr>
    </w:p>
    <w:p w14:paraId="04BADF1A" w14:textId="76A4AD13" w:rsidR="00AA549F" w:rsidRDefault="00AA549F" w:rsidP="00764905">
      <w:pPr>
        <w:rPr>
          <w:bCs/>
        </w:rPr>
      </w:pPr>
      <w:r>
        <w:rPr>
          <w:bCs/>
        </w:rPr>
        <w:br w:type="page"/>
      </w:r>
    </w:p>
    <w:p w14:paraId="40E029B0" w14:textId="335C4632" w:rsidR="00AA549F" w:rsidRDefault="00AA549F" w:rsidP="00AA549F">
      <w:pPr>
        <w:pStyle w:val="Heading1"/>
        <w:numPr>
          <w:ilvl w:val="0"/>
          <w:numId w:val="0"/>
        </w:numPr>
        <w:rPr>
          <w:lang w:val="en-US"/>
        </w:rPr>
      </w:pPr>
      <w:bookmarkStart w:id="266" w:name="_Toc80034203"/>
      <w:bookmarkStart w:id="267" w:name="_Toc83115705"/>
      <w:r>
        <w:rPr>
          <w:lang w:val="en-US"/>
        </w:rPr>
        <w:lastRenderedPageBreak/>
        <w:t>DAFTAR ISI</w:t>
      </w:r>
      <w:bookmarkEnd w:id="266"/>
      <w:bookmarkEnd w:id="267"/>
    </w:p>
    <w:sdt>
      <w:sdtPr>
        <w:rPr>
          <w:rFonts w:ascii="Times New Roman" w:eastAsia="Times New Roman" w:hAnsi="Times New Roman" w:cs="Times New Roman"/>
          <w:color w:val="auto"/>
          <w:sz w:val="24"/>
          <w:szCs w:val="24"/>
          <w:lang w:eastAsia="en-ID"/>
        </w:rPr>
        <w:id w:val="-1101786714"/>
        <w:docPartObj>
          <w:docPartGallery w:val="Table of Contents"/>
          <w:docPartUnique/>
        </w:docPartObj>
      </w:sdtPr>
      <w:sdtEndPr>
        <w:rPr>
          <w:b/>
          <w:bCs/>
          <w:noProof/>
        </w:rPr>
      </w:sdtEndPr>
      <w:sdtContent>
        <w:p w14:paraId="25675D0A" w14:textId="318EF1C2" w:rsidR="00714F8D" w:rsidRDefault="00714F8D">
          <w:pPr>
            <w:pStyle w:val="TOCHeading"/>
          </w:pPr>
        </w:p>
        <w:p w14:paraId="6DECF518" w14:textId="47AC9489" w:rsidR="00FA382F" w:rsidRDefault="00714F8D">
          <w:pPr>
            <w:pStyle w:val="TOC1"/>
            <w:tabs>
              <w:tab w:val="right" w:leader="dot" w:pos="7927"/>
            </w:tabs>
            <w:rPr>
              <w:rFonts w:asciiTheme="minorHAnsi" w:eastAsiaTheme="minorEastAsia" w:hAnsiTheme="minorHAnsi" w:cstheme="minorBidi"/>
              <w:noProof/>
              <w:sz w:val="22"/>
              <w:szCs w:val="22"/>
              <w:lang w:val="en-ID"/>
            </w:rPr>
          </w:pPr>
          <w:r>
            <w:fldChar w:fldCharType="begin"/>
          </w:r>
          <w:r>
            <w:instrText xml:space="preserve"> TOC \o "1-3" \h \z \u </w:instrText>
          </w:r>
          <w:r>
            <w:fldChar w:fldCharType="separate"/>
          </w:r>
          <w:hyperlink w:anchor="_Toc83115701" w:history="1">
            <w:r w:rsidR="00FA382F" w:rsidRPr="002C04D4">
              <w:rPr>
                <w:rStyle w:val="Hyperlink"/>
                <w:noProof/>
              </w:rPr>
              <w:t>LEMBAR PENGESAHAN</w:t>
            </w:r>
            <w:r w:rsidR="00FA382F">
              <w:rPr>
                <w:noProof/>
                <w:webHidden/>
              </w:rPr>
              <w:tab/>
            </w:r>
            <w:r w:rsidR="00FA382F">
              <w:rPr>
                <w:noProof/>
                <w:webHidden/>
              </w:rPr>
              <w:fldChar w:fldCharType="begin"/>
            </w:r>
            <w:r w:rsidR="00FA382F">
              <w:rPr>
                <w:noProof/>
                <w:webHidden/>
              </w:rPr>
              <w:instrText xml:space="preserve"> PAGEREF _Toc83115701 \h </w:instrText>
            </w:r>
            <w:r w:rsidR="00FA382F">
              <w:rPr>
                <w:noProof/>
                <w:webHidden/>
              </w:rPr>
            </w:r>
            <w:r w:rsidR="00FA382F">
              <w:rPr>
                <w:noProof/>
                <w:webHidden/>
              </w:rPr>
              <w:fldChar w:fldCharType="separate"/>
            </w:r>
            <w:r w:rsidR="00FA382F">
              <w:rPr>
                <w:noProof/>
                <w:webHidden/>
              </w:rPr>
              <w:t>i</w:t>
            </w:r>
            <w:r w:rsidR="00FA382F">
              <w:rPr>
                <w:noProof/>
                <w:webHidden/>
              </w:rPr>
              <w:fldChar w:fldCharType="end"/>
            </w:r>
          </w:hyperlink>
        </w:p>
        <w:p w14:paraId="368398CC" w14:textId="41E824C8" w:rsidR="00FA382F" w:rsidRDefault="00ED34E2">
          <w:pPr>
            <w:pStyle w:val="TOC1"/>
            <w:tabs>
              <w:tab w:val="right" w:leader="dot" w:pos="7927"/>
            </w:tabs>
            <w:rPr>
              <w:rFonts w:asciiTheme="minorHAnsi" w:eastAsiaTheme="minorEastAsia" w:hAnsiTheme="minorHAnsi" w:cstheme="minorBidi"/>
              <w:noProof/>
              <w:sz w:val="22"/>
              <w:szCs w:val="22"/>
              <w:lang w:val="en-ID"/>
            </w:rPr>
          </w:pPr>
          <w:hyperlink w:anchor="_Toc83115702" w:history="1">
            <w:r w:rsidR="00FA382F" w:rsidRPr="002C04D4">
              <w:rPr>
                <w:rStyle w:val="Hyperlink"/>
                <w:noProof/>
              </w:rPr>
              <w:t>LEMBAR PENYATAAN KEASLIAN</w:t>
            </w:r>
            <w:r w:rsidR="00FA382F">
              <w:rPr>
                <w:noProof/>
                <w:webHidden/>
              </w:rPr>
              <w:tab/>
            </w:r>
            <w:r w:rsidR="00FA382F">
              <w:rPr>
                <w:noProof/>
                <w:webHidden/>
              </w:rPr>
              <w:fldChar w:fldCharType="begin"/>
            </w:r>
            <w:r w:rsidR="00FA382F">
              <w:rPr>
                <w:noProof/>
                <w:webHidden/>
              </w:rPr>
              <w:instrText xml:space="preserve"> PAGEREF _Toc83115702 \h </w:instrText>
            </w:r>
            <w:r w:rsidR="00FA382F">
              <w:rPr>
                <w:noProof/>
                <w:webHidden/>
              </w:rPr>
            </w:r>
            <w:r w:rsidR="00FA382F">
              <w:rPr>
                <w:noProof/>
                <w:webHidden/>
              </w:rPr>
              <w:fldChar w:fldCharType="separate"/>
            </w:r>
            <w:r w:rsidR="00FA382F">
              <w:rPr>
                <w:noProof/>
                <w:webHidden/>
              </w:rPr>
              <w:t>ii</w:t>
            </w:r>
            <w:r w:rsidR="00FA382F">
              <w:rPr>
                <w:noProof/>
                <w:webHidden/>
              </w:rPr>
              <w:fldChar w:fldCharType="end"/>
            </w:r>
          </w:hyperlink>
        </w:p>
        <w:p w14:paraId="7189A658" w14:textId="5E514E12" w:rsidR="00FA382F" w:rsidRDefault="00ED34E2">
          <w:pPr>
            <w:pStyle w:val="TOC1"/>
            <w:tabs>
              <w:tab w:val="right" w:leader="dot" w:pos="7927"/>
            </w:tabs>
            <w:rPr>
              <w:rFonts w:asciiTheme="minorHAnsi" w:eastAsiaTheme="minorEastAsia" w:hAnsiTheme="minorHAnsi" w:cstheme="minorBidi"/>
              <w:noProof/>
              <w:sz w:val="22"/>
              <w:szCs w:val="22"/>
              <w:lang w:val="en-ID"/>
            </w:rPr>
          </w:pPr>
          <w:hyperlink w:anchor="_Toc83115703" w:history="1">
            <w:r w:rsidR="00FA382F" w:rsidRPr="002C04D4">
              <w:rPr>
                <w:rStyle w:val="Hyperlink"/>
                <w:noProof/>
              </w:rPr>
              <w:t>KATA PENGANTAR</w:t>
            </w:r>
            <w:r w:rsidR="00FA382F">
              <w:rPr>
                <w:noProof/>
                <w:webHidden/>
              </w:rPr>
              <w:tab/>
            </w:r>
            <w:r w:rsidR="00FA382F">
              <w:rPr>
                <w:noProof/>
                <w:webHidden/>
              </w:rPr>
              <w:fldChar w:fldCharType="begin"/>
            </w:r>
            <w:r w:rsidR="00FA382F">
              <w:rPr>
                <w:noProof/>
                <w:webHidden/>
              </w:rPr>
              <w:instrText xml:space="preserve"> PAGEREF _Toc83115703 \h </w:instrText>
            </w:r>
            <w:r w:rsidR="00FA382F">
              <w:rPr>
                <w:noProof/>
                <w:webHidden/>
              </w:rPr>
            </w:r>
            <w:r w:rsidR="00FA382F">
              <w:rPr>
                <w:noProof/>
                <w:webHidden/>
              </w:rPr>
              <w:fldChar w:fldCharType="separate"/>
            </w:r>
            <w:r w:rsidR="00FA382F">
              <w:rPr>
                <w:noProof/>
                <w:webHidden/>
              </w:rPr>
              <w:t>iii</w:t>
            </w:r>
            <w:r w:rsidR="00FA382F">
              <w:rPr>
                <w:noProof/>
                <w:webHidden/>
              </w:rPr>
              <w:fldChar w:fldCharType="end"/>
            </w:r>
          </w:hyperlink>
        </w:p>
        <w:p w14:paraId="48BF6ED0" w14:textId="34D5386E" w:rsidR="00FA382F" w:rsidRDefault="00ED34E2">
          <w:pPr>
            <w:pStyle w:val="TOC1"/>
            <w:tabs>
              <w:tab w:val="right" w:leader="dot" w:pos="7927"/>
            </w:tabs>
            <w:rPr>
              <w:rFonts w:asciiTheme="minorHAnsi" w:eastAsiaTheme="minorEastAsia" w:hAnsiTheme="minorHAnsi" w:cstheme="minorBidi"/>
              <w:noProof/>
              <w:sz w:val="22"/>
              <w:szCs w:val="22"/>
              <w:lang w:val="en-ID"/>
            </w:rPr>
          </w:pPr>
          <w:hyperlink w:anchor="_Toc83115704" w:history="1">
            <w:r w:rsidR="00FA382F" w:rsidRPr="002C04D4">
              <w:rPr>
                <w:rStyle w:val="Hyperlink"/>
                <w:noProof/>
              </w:rPr>
              <w:t>ABSTRAK</w:t>
            </w:r>
            <w:r w:rsidR="00FA382F">
              <w:rPr>
                <w:noProof/>
                <w:webHidden/>
              </w:rPr>
              <w:tab/>
            </w:r>
            <w:r w:rsidR="00FA382F">
              <w:rPr>
                <w:noProof/>
                <w:webHidden/>
              </w:rPr>
              <w:fldChar w:fldCharType="begin"/>
            </w:r>
            <w:r w:rsidR="00FA382F">
              <w:rPr>
                <w:noProof/>
                <w:webHidden/>
              </w:rPr>
              <w:instrText xml:space="preserve"> PAGEREF _Toc83115704 \h </w:instrText>
            </w:r>
            <w:r w:rsidR="00FA382F">
              <w:rPr>
                <w:noProof/>
                <w:webHidden/>
              </w:rPr>
            </w:r>
            <w:r w:rsidR="00FA382F">
              <w:rPr>
                <w:noProof/>
                <w:webHidden/>
              </w:rPr>
              <w:fldChar w:fldCharType="separate"/>
            </w:r>
            <w:r w:rsidR="00FA382F">
              <w:rPr>
                <w:noProof/>
                <w:webHidden/>
              </w:rPr>
              <w:t>iv</w:t>
            </w:r>
            <w:r w:rsidR="00FA382F">
              <w:rPr>
                <w:noProof/>
                <w:webHidden/>
              </w:rPr>
              <w:fldChar w:fldCharType="end"/>
            </w:r>
          </w:hyperlink>
        </w:p>
        <w:p w14:paraId="730AEA51" w14:textId="1420DB69" w:rsidR="00FA382F" w:rsidRDefault="00ED34E2">
          <w:pPr>
            <w:pStyle w:val="TOC1"/>
            <w:tabs>
              <w:tab w:val="right" w:leader="dot" w:pos="7927"/>
            </w:tabs>
            <w:rPr>
              <w:rFonts w:asciiTheme="minorHAnsi" w:eastAsiaTheme="minorEastAsia" w:hAnsiTheme="minorHAnsi" w:cstheme="minorBidi"/>
              <w:noProof/>
              <w:sz w:val="22"/>
              <w:szCs w:val="22"/>
              <w:lang w:val="en-ID"/>
            </w:rPr>
          </w:pPr>
          <w:hyperlink w:anchor="_Toc83115705" w:history="1">
            <w:r w:rsidR="00FA382F" w:rsidRPr="002C04D4">
              <w:rPr>
                <w:rStyle w:val="Hyperlink"/>
                <w:noProof/>
              </w:rPr>
              <w:t>DAFTAR ISI</w:t>
            </w:r>
            <w:r w:rsidR="00FA382F">
              <w:rPr>
                <w:noProof/>
                <w:webHidden/>
              </w:rPr>
              <w:tab/>
            </w:r>
            <w:r w:rsidR="00FA382F">
              <w:rPr>
                <w:noProof/>
                <w:webHidden/>
              </w:rPr>
              <w:fldChar w:fldCharType="begin"/>
            </w:r>
            <w:r w:rsidR="00FA382F">
              <w:rPr>
                <w:noProof/>
                <w:webHidden/>
              </w:rPr>
              <w:instrText xml:space="preserve"> PAGEREF _Toc83115705 \h </w:instrText>
            </w:r>
            <w:r w:rsidR="00FA382F">
              <w:rPr>
                <w:noProof/>
                <w:webHidden/>
              </w:rPr>
            </w:r>
            <w:r w:rsidR="00FA382F">
              <w:rPr>
                <w:noProof/>
                <w:webHidden/>
              </w:rPr>
              <w:fldChar w:fldCharType="separate"/>
            </w:r>
            <w:r w:rsidR="00FA382F">
              <w:rPr>
                <w:noProof/>
                <w:webHidden/>
              </w:rPr>
              <w:t>v</w:t>
            </w:r>
            <w:r w:rsidR="00FA382F">
              <w:rPr>
                <w:noProof/>
                <w:webHidden/>
              </w:rPr>
              <w:fldChar w:fldCharType="end"/>
            </w:r>
          </w:hyperlink>
        </w:p>
        <w:p w14:paraId="04CC0D94" w14:textId="15B4EE2F" w:rsidR="00FA382F" w:rsidRDefault="00ED34E2">
          <w:pPr>
            <w:pStyle w:val="TOC1"/>
            <w:tabs>
              <w:tab w:val="right" w:leader="dot" w:pos="7927"/>
            </w:tabs>
            <w:rPr>
              <w:rFonts w:asciiTheme="minorHAnsi" w:eastAsiaTheme="minorEastAsia" w:hAnsiTheme="minorHAnsi" w:cstheme="minorBidi"/>
              <w:noProof/>
              <w:sz w:val="22"/>
              <w:szCs w:val="22"/>
              <w:lang w:val="en-ID"/>
            </w:rPr>
          </w:pPr>
          <w:hyperlink w:anchor="_Toc83115706" w:history="1">
            <w:r w:rsidR="00FA382F" w:rsidRPr="002C04D4">
              <w:rPr>
                <w:rStyle w:val="Hyperlink"/>
                <w:noProof/>
              </w:rPr>
              <w:t>DAFTAR GAMBAR</w:t>
            </w:r>
            <w:r w:rsidR="00FA382F">
              <w:rPr>
                <w:noProof/>
                <w:webHidden/>
              </w:rPr>
              <w:tab/>
            </w:r>
            <w:r w:rsidR="00FA382F">
              <w:rPr>
                <w:noProof/>
                <w:webHidden/>
              </w:rPr>
              <w:fldChar w:fldCharType="begin"/>
            </w:r>
            <w:r w:rsidR="00FA382F">
              <w:rPr>
                <w:noProof/>
                <w:webHidden/>
              </w:rPr>
              <w:instrText xml:space="preserve"> PAGEREF _Toc83115706 \h </w:instrText>
            </w:r>
            <w:r w:rsidR="00FA382F">
              <w:rPr>
                <w:noProof/>
                <w:webHidden/>
              </w:rPr>
            </w:r>
            <w:r w:rsidR="00FA382F">
              <w:rPr>
                <w:noProof/>
                <w:webHidden/>
              </w:rPr>
              <w:fldChar w:fldCharType="separate"/>
            </w:r>
            <w:r w:rsidR="00FA382F">
              <w:rPr>
                <w:noProof/>
                <w:webHidden/>
              </w:rPr>
              <w:t>viii</w:t>
            </w:r>
            <w:r w:rsidR="00FA382F">
              <w:rPr>
                <w:noProof/>
                <w:webHidden/>
              </w:rPr>
              <w:fldChar w:fldCharType="end"/>
            </w:r>
          </w:hyperlink>
        </w:p>
        <w:p w14:paraId="2331ACD3" w14:textId="008D9B12" w:rsidR="00FA382F" w:rsidRDefault="00ED34E2">
          <w:pPr>
            <w:pStyle w:val="TOC1"/>
            <w:tabs>
              <w:tab w:val="right" w:leader="dot" w:pos="7927"/>
            </w:tabs>
            <w:rPr>
              <w:rFonts w:asciiTheme="minorHAnsi" w:eastAsiaTheme="minorEastAsia" w:hAnsiTheme="minorHAnsi" w:cstheme="minorBidi"/>
              <w:noProof/>
              <w:sz w:val="22"/>
              <w:szCs w:val="22"/>
              <w:lang w:val="en-ID"/>
            </w:rPr>
          </w:pPr>
          <w:hyperlink w:anchor="_Toc83115707" w:history="1">
            <w:r w:rsidR="00FA382F" w:rsidRPr="002C04D4">
              <w:rPr>
                <w:rStyle w:val="Hyperlink"/>
                <w:noProof/>
              </w:rPr>
              <w:t>DAFTAR TABEL</w:t>
            </w:r>
            <w:r w:rsidR="00FA382F">
              <w:rPr>
                <w:noProof/>
                <w:webHidden/>
              </w:rPr>
              <w:tab/>
            </w:r>
            <w:r w:rsidR="00FA382F">
              <w:rPr>
                <w:noProof/>
                <w:webHidden/>
              </w:rPr>
              <w:fldChar w:fldCharType="begin"/>
            </w:r>
            <w:r w:rsidR="00FA382F">
              <w:rPr>
                <w:noProof/>
                <w:webHidden/>
              </w:rPr>
              <w:instrText xml:space="preserve"> PAGEREF _Toc83115707 \h </w:instrText>
            </w:r>
            <w:r w:rsidR="00FA382F">
              <w:rPr>
                <w:noProof/>
                <w:webHidden/>
              </w:rPr>
            </w:r>
            <w:r w:rsidR="00FA382F">
              <w:rPr>
                <w:noProof/>
                <w:webHidden/>
              </w:rPr>
              <w:fldChar w:fldCharType="separate"/>
            </w:r>
            <w:r w:rsidR="00FA382F">
              <w:rPr>
                <w:noProof/>
                <w:webHidden/>
              </w:rPr>
              <w:t>x</w:t>
            </w:r>
            <w:r w:rsidR="00FA382F">
              <w:rPr>
                <w:noProof/>
                <w:webHidden/>
              </w:rPr>
              <w:fldChar w:fldCharType="end"/>
            </w:r>
          </w:hyperlink>
        </w:p>
        <w:p w14:paraId="43BFEE1F" w14:textId="46C320E0" w:rsidR="00FA382F" w:rsidRDefault="00ED34E2">
          <w:pPr>
            <w:pStyle w:val="TOC1"/>
            <w:tabs>
              <w:tab w:val="right" w:leader="dot" w:pos="7927"/>
            </w:tabs>
            <w:rPr>
              <w:rFonts w:asciiTheme="minorHAnsi" w:eastAsiaTheme="minorEastAsia" w:hAnsiTheme="minorHAnsi" w:cstheme="minorBidi"/>
              <w:noProof/>
              <w:sz w:val="22"/>
              <w:szCs w:val="22"/>
              <w:lang w:val="en-ID"/>
            </w:rPr>
          </w:pPr>
          <w:hyperlink w:anchor="_Toc83115708" w:history="1">
            <w:r w:rsidR="00FA382F" w:rsidRPr="002C04D4">
              <w:rPr>
                <w:rStyle w:val="Hyperlink"/>
                <w:noProof/>
              </w:rPr>
              <w:t>DAFTAR SINGKATAN</w:t>
            </w:r>
            <w:r w:rsidR="00FA382F">
              <w:rPr>
                <w:noProof/>
                <w:webHidden/>
              </w:rPr>
              <w:tab/>
            </w:r>
            <w:r w:rsidR="00FA382F">
              <w:rPr>
                <w:noProof/>
                <w:webHidden/>
              </w:rPr>
              <w:fldChar w:fldCharType="begin"/>
            </w:r>
            <w:r w:rsidR="00FA382F">
              <w:rPr>
                <w:noProof/>
                <w:webHidden/>
              </w:rPr>
              <w:instrText xml:space="preserve"> PAGEREF _Toc83115708 \h </w:instrText>
            </w:r>
            <w:r w:rsidR="00FA382F">
              <w:rPr>
                <w:noProof/>
                <w:webHidden/>
              </w:rPr>
            </w:r>
            <w:r w:rsidR="00FA382F">
              <w:rPr>
                <w:noProof/>
                <w:webHidden/>
              </w:rPr>
              <w:fldChar w:fldCharType="separate"/>
            </w:r>
            <w:r w:rsidR="00FA382F">
              <w:rPr>
                <w:noProof/>
                <w:webHidden/>
              </w:rPr>
              <w:t>xii</w:t>
            </w:r>
            <w:r w:rsidR="00FA382F">
              <w:rPr>
                <w:noProof/>
                <w:webHidden/>
              </w:rPr>
              <w:fldChar w:fldCharType="end"/>
            </w:r>
          </w:hyperlink>
        </w:p>
        <w:p w14:paraId="351F0270" w14:textId="6069D16B" w:rsidR="00FA382F" w:rsidRDefault="00ED34E2">
          <w:pPr>
            <w:pStyle w:val="TOC1"/>
            <w:tabs>
              <w:tab w:val="right" w:leader="dot" w:pos="7927"/>
            </w:tabs>
            <w:rPr>
              <w:rFonts w:asciiTheme="minorHAnsi" w:eastAsiaTheme="minorEastAsia" w:hAnsiTheme="minorHAnsi" w:cstheme="minorBidi"/>
              <w:noProof/>
              <w:sz w:val="22"/>
              <w:szCs w:val="22"/>
              <w:lang w:val="en-ID"/>
            </w:rPr>
          </w:pPr>
          <w:hyperlink w:anchor="_Toc83115709" w:history="1">
            <w:r w:rsidR="00FA382F" w:rsidRPr="002C04D4">
              <w:rPr>
                <w:rStyle w:val="Hyperlink"/>
                <w:noProof/>
              </w:rPr>
              <w:t>DAFTAR SIMBOL</w:t>
            </w:r>
            <w:r w:rsidR="00FA382F">
              <w:rPr>
                <w:noProof/>
                <w:webHidden/>
              </w:rPr>
              <w:tab/>
            </w:r>
            <w:r w:rsidR="00FA382F">
              <w:rPr>
                <w:noProof/>
                <w:webHidden/>
              </w:rPr>
              <w:fldChar w:fldCharType="begin"/>
            </w:r>
            <w:r w:rsidR="00FA382F">
              <w:rPr>
                <w:noProof/>
                <w:webHidden/>
              </w:rPr>
              <w:instrText xml:space="preserve"> PAGEREF _Toc83115709 \h </w:instrText>
            </w:r>
            <w:r w:rsidR="00FA382F">
              <w:rPr>
                <w:noProof/>
                <w:webHidden/>
              </w:rPr>
            </w:r>
            <w:r w:rsidR="00FA382F">
              <w:rPr>
                <w:noProof/>
                <w:webHidden/>
              </w:rPr>
              <w:fldChar w:fldCharType="separate"/>
            </w:r>
            <w:r w:rsidR="00FA382F">
              <w:rPr>
                <w:noProof/>
                <w:webHidden/>
              </w:rPr>
              <w:t>xiii</w:t>
            </w:r>
            <w:r w:rsidR="00FA382F">
              <w:rPr>
                <w:noProof/>
                <w:webHidden/>
              </w:rPr>
              <w:fldChar w:fldCharType="end"/>
            </w:r>
          </w:hyperlink>
        </w:p>
        <w:p w14:paraId="01AD611A" w14:textId="616F670C" w:rsidR="00FA382F" w:rsidRDefault="00ED34E2">
          <w:pPr>
            <w:pStyle w:val="TOC1"/>
            <w:tabs>
              <w:tab w:val="right" w:leader="dot" w:pos="7927"/>
            </w:tabs>
            <w:rPr>
              <w:rFonts w:asciiTheme="minorHAnsi" w:eastAsiaTheme="minorEastAsia" w:hAnsiTheme="minorHAnsi" w:cstheme="minorBidi"/>
              <w:noProof/>
              <w:sz w:val="22"/>
              <w:szCs w:val="22"/>
              <w:lang w:val="en-ID"/>
            </w:rPr>
          </w:pPr>
          <w:hyperlink w:anchor="_Toc83115710" w:history="1">
            <w:r w:rsidR="00FA382F" w:rsidRPr="002C04D4">
              <w:rPr>
                <w:rStyle w:val="Hyperlink"/>
                <w:noProof/>
              </w:rPr>
              <w:t>BAB I  PENDAHULUAN</w:t>
            </w:r>
            <w:r w:rsidR="00FA382F">
              <w:rPr>
                <w:noProof/>
                <w:webHidden/>
              </w:rPr>
              <w:tab/>
            </w:r>
            <w:r w:rsidR="00FA382F">
              <w:rPr>
                <w:noProof/>
                <w:webHidden/>
              </w:rPr>
              <w:fldChar w:fldCharType="begin"/>
            </w:r>
            <w:r w:rsidR="00FA382F">
              <w:rPr>
                <w:noProof/>
                <w:webHidden/>
              </w:rPr>
              <w:instrText xml:space="preserve"> PAGEREF _Toc83115710 \h </w:instrText>
            </w:r>
            <w:r w:rsidR="00FA382F">
              <w:rPr>
                <w:noProof/>
                <w:webHidden/>
              </w:rPr>
            </w:r>
            <w:r w:rsidR="00FA382F">
              <w:rPr>
                <w:noProof/>
                <w:webHidden/>
              </w:rPr>
              <w:fldChar w:fldCharType="separate"/>
            </w:r>
            <w:r w:rsidR="00FA382F">
              <w:rPr>
                <w:noProof/>
                <w:webHidden/>
              </w:rPr>
              <w:t>1</w:t>
            </w:r>
            <w:r w:rsidR="00FA382F">
              <w:rPr>
                <w:noProof/>
                <w:webHidden/>
              </w:rPr>
              <w:fldChar w:fldCharType="end"/>
            </w:r>
          </w:hyperlink>
        </w:p>
        <w:p w14:paraId="7372D0D3" w14:textId="70657D6F" w:rsidR="00FA382F" w:rsidRDefault="00ED34E2">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1" w:history="1">
            <w:r w:rsidR="00FA382F" w:rsidRPr="002C04D4">
              <w:rPr>
                <w:rStyle w:val="Hyperlink"/>
                <w:noProof/>
              </w:rPr>
              <w:t>1.1</w:t>
            </w:r>
            <w:r w:rsidR="00FA382F">
              <w:rPr>
                <w:rFonts w:asciiTheme="minorHAnsi" w:eastAsiaTheme="minorEastAsia" w:hAnsiTheme="minorHAnsi" w:cstheme="minorBidi"/>
                <w:noProof/>
                <w:sz w:val="22"/>
                <w:szCs w:val="22"/>
                <w:lang w:val="en-ID"/>
              </w:rPr>
              <w:tab/>
            </w:r>
            <w:r w:rsidR="00FA382F" w:rsidRPr="002C04D4">
              <w:rPr>
                <w:rStyle w:val="Hyperlink"/>
                <w:noProof/>
              </w:rPr>
              <w:t>Latar Belakang</w:t>
            </w:r>
            <w:r w:rsidR="00FA382F">
              <w:rPr>
                <w:noProof/>
                <w:webHidden/>
              </w:rPr>
              <w:tab/>
            </w:r>
            <w:r w:rsidR="00FA382F">
              <w:rPr>
                <w:noProof/>
                <w:webHidden/>
              </w:rPr>
              <w:fldChar w:fldCharType="begin"/>
            </w:r>
            <w:r w:rsidR="00FA382F">
              <w:rPr>
                <w:noProof/>
                <w:webHidden/>
              </w:rPr>
              <w:instrText xml:space="preserve"> PAGEREF _Toc83115711 \h </w:instrText>
            </w:r>
            <w:r w:rsidR="00FA382F">
              <w:rPr>
                <w:noProof/>
                <w:webHidden/>
              </w:rPr>
            </w:r>
            <w:r w:rsidR="00FA382F">
              <w:rPr>
                <w:noProof/>
                <w:webHidden/>
              </w:rPr>
              <w:fldChar w:fldCharType="separate"/>
            </w:r>
            <w:r w:rsidR="00FA382F">
              <w:rPr>
                <w:noProof/>
                <w:webHidden/>
              </w:rPr>
              <w:t>1</w:t>
            </w:r>
            <w:r w:rsidR="00FA382F">
              <w:rPr>
                <w:noProof/>
                <w:webHidden/>
              </w:rPr>
              <w:fldChar w:fldCharType="end"/>
            </w:r>
          </w:hyperlink>
        </w:p>
        <w:p w14:paraId="16C21935" w14:textId="2408B0BC" w:rsidR="00FA382F" w:rsidRDefault="00ED34E2">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2" w:history="1">
            <w:r w:rsidR="00FA382F" w:rsidRPr="002C04D4">
              <w:rPr>
                <w:rStyle w:val="Hyperlink"/>
                <w:noProof/>
              </w:rPr>
              <w:t>1.2</w:t>
            </w:r>
            <w:r w:rsidR="00FA382F">
              <w:rPr>
                <w:rFonts w:asciiTheme="minorHAnsi" w:eastAsiaTheme="minorEastAsia" w:hAnsiTheme="minorHAnsi" w:cstheme="minorBidi"/>
                <w:noProof/>
                <w:sz w:val="22"/>
                <w:szCs w:val="22"/>
                <w:lang w:val="en-ID"/>
              </w:rPr>
              <w:tab/>
            </w:r>
            <w:r w:rsidR="00FA382F" w:rsidRPr="002C04D4">
              <w:rPr>
                <w:rStyle w:val="Hyperlink"/>
                <w:noProof/>
              </w:rPr>
              <w:t>Identifikasi Masalah</w:t>
            </w:r>
            <w:r w:rsidR="00FA382F">
              <w:rPr>
                <w:noProof/>
                <w:webHidden/>
              </w:rPr>
              <w:tab/>
            </w:r>
            <w:r w:rsidR="00FA382F">
              <w:rPr>
                <w:noProof/>
                <w:webHidden/>
              </w:rPr>
              <w:fldChar w:fldCharType="begin"/>
            </w:r>
            <w:r w:rsidR="00FA382F">
              <w:rPr>
                <w:noProof/>
                <w:webHidden/>
              </w:rPr>
              <w:instrText xml:space="preserve"> PAGEREF _Toc83115712 \h </w:instrText>
            </w:r>
            <w:r w:rsidR="00FA382F">
              <w:rPr>
                <w:noProof/>
                <w:webHidden/>
              </w:rPr>
            </w:r>
            <w:r w:rsidR="00FA382F">
              <w:rPr>
                <w:noProof/>
                <w:webHidden/>
              </w:rPr>
              <w:fldChar w:fldCharType="separate"/>
            </w:r>
            <w:r w:rsidR="00FA382F">
              <w:rPr>
                <w:noProof/>
                <w:webHidden/>
              </w:rPr>
              <w:t>2</w:t>
            </w:r>
            <w:r w:rsidR="00FA382F">
              <w:rPr>
                <w:noProof/>
                <w:webHidden/>
              </w:rPr>
              <w:fldChar w:fldCharType="end"/>
            </w:r>
          </w:hyperlink>
        </w:p>
        <w:p w14:paraId="2F4DB5AF" w14:textId="66BB5082" w:rsidR="00FA382F" w:rsidRDefault="00ED34E2">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3" w:history="1">
            <w:r w:rsidR="00FA382F" w:rsidRPr="002C04D4">
              <w:rPr>
                <w:rStyle w:val="Hyperlink"/>
                <w:noProof/>
              </w:rPr>
              <w:t>1.3</w:t>
            </w:r>
            <w:r w:rsidR="00FA382F">
              <w:rPr>
                <w:rFonts w:asciiTheme="minorHAnsi" w:eastAsiaTheme="minorEastAsia" w:hAnsiTheme="minorHAnsi" w:cstheme="minorBidi"/>
                <w:noProof/>
                <w:sz w:val="22"/>
                <w:szCs w:val="22"/>
                <w:lang w:val="en-ID"/>
              </w:rPr>
              <w:tab/>
            </w:r>
            <w:r w:rsidR="00FA382F" w:rsidRPr="002C04D4">
              <w:rPr>
                <w:rStyle w:val="Hyperlink"/>
                <w:noProof/>
              </w:rPr>
              <w:t>Batasan Masalah</w:t>
            </w:r>
            <w:r w:rsidR="00FA382F">
              <w:rPr>
                <w:noProof/>
                <w:webHidden/>
              </w:rPr>
              <w:tab/>
            </w:r>
            <w:r w:rsidR="00FA382F">
              <w:rPr>
                <w:noProof/>
                <w:webHidden/>
              </w:rPr>
              <w:fldChar w:fldCharType="begin"/>
            </w:r>
            <w:r w:rsidR="00FA382F">
              <w:rPr>
                <w:noProof/>
                <w:webHidden/>
              </w:rPr>
              <w:instrText xml:space="preserve"> PAGEREF _Toc83115713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533FD397" w14:textId="713B995C" w:rsidR="00FA382F" w:rsidRDefault="00ED34E2">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4" w:history="1">
            <w:r w:rsidR="00FA382F" w:rsidRPr="002C04D4">
              <w:rPr>
                <w:rStyle w:val="Hyperlink"/>
                <w:noProof/>
              </w:rPr>
              <w:t>1.4</w:t>
            </w:r>
            <w:r w:rsidR="00FA382F">
              <w:rPr>
                <w:rFonts w:asciiTheme="minorHAnsi" w:eastAsiaTheme="minorEastAsia" w:hAnsiTheme="minorHAnsi" w:cstheme="minorBidi"/>
                <w:noProof/>
                <w:sz w:val="22"/>
                <w:szCs w:val="22"/>
                <w:lang w:val="en-ID"/>
              </w:rPr>
              <w:tab/>
            </w:r>
            <w:r w:rsidR="00FA382F" w:rsidRPr="002C04D4">
              <w:rPr>
                <w:rStyle w:val="Hyperlink"/>
                <w:noProof/>
              </w:rPr>
              <w:t>Maksud dan Tujuan</w:t>
            </w:r>
            <w:r w:rsidR="00FA382F">
              <w:rPr>
                <w:noProof/>
                <w:webHidden/>
              </w:rPr>
              <w:tab/>
            </w:r>
            <w:r w:rsidR="00FA382F">
              <w:rPr>
                <w:noProof/>
                <w:webHidden/>
              </w:rPr>
              <w:fldChar w:fldCharType="begin"/>
            </w:r>
            <w:r w:rsidR="00FA382F">
              <w:rPr>
                <w:noProof/>
                <w:webHidden/>
              </w:rPr>
              <w:instrText xml:space="preserve"> PAGEREF _Toc83115714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52A5199A" w14:textId="6E817FFA" w:rsidR="00FA382F" w:rsidRDefault="00ED34E2">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5" w:history="1">
            <w:r w:rsidR="00FA382F" w:rsidRPr="002C04D4">
              <w:rPr>
                <w:rStyle w:val="Hyperlink"/>
                <w:noProof/>
              </w:rPr>
              <w:t>1.5</w:t>
            </w:r>
            <w:r w:rsidR="00FA382F">
              <w:rPr>
                <w:rFonts w:asciiTheme="minorHAnsi" w:eastAsiaTheme="minorEastAsia" w:hAnsiTheme="minorHAnsi" w:cstheme="minorBidi"/>
                <w:noProof/>
                <w:sz w:val="22"/>
                <w:szCs w:val="22"/>
                <w:lang w:val="en-ID"/>
              </w:rPr>
              <w:tab/>
            </w:r>
            <w:r w:rsidR="00FA382F" w:rsidRPr="002C04D4">
              <w:rPr>
                <w:rStyle w:val="Hyperlink"/>
                <w:noProof/>
              </w:rPr>
              <w:t>Metodologi Penelitian</w:t>
            </w:r>
            <w:r w:rsidR="00FA382F">
              <w:rPr>
                <w:noProof/>
                <w:webHidden/>
              </w:rPr>
              <w:tab/>
            </w:r>
            <w:r w:rsidR="00FA382F">
              <w:rPr>
                <w:noProof/>
                <w:webHidden/>
              </w:rPr>
              <w:fldChar w:fldCharType="begin"/>
            </w:r>
            <w:r w:rsidR="00FA382F">
              <w:rPr>
                <w:noProof/>
                <w:webHidden/>
              </w:rPr>
              <w:instrText xml:space="preserve"> PAGEREF _Toc83115715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22D4094E" w14:textId="1D99E2DE" w:rsidR="00FA382F" w:rsidRDefault="00ED34E2">
          <w:pPr>
            <w:pStyle w:val="TOC3"/>
            <w:rPr>
              <w:rFonts w:asciiTheme="minorHAnsi" w:eastAsiaTheme="minorEastAsia" w:hAnsiTheme="minorHAnsi" w:cstheme="minorBidi"/>
              <w:noProof/>
              <w:sz w:val="22"/>
              <w:szCs w:val="22"/>
              <w:lang w:val="en-ID"/>
            </w:rPr>
          </w:pPr>
          <w:hyperlink w:anchor="_Toc83115716" w:history="1">
            <w:r w:rsidR="00FA382F" w:rsidRPr="002C04D4">
              <w:rPr>
                <w:rStyle w:val="Hyperlink"/>
                <w:noProof/>
              </w:rPr>
              <w:t>1.5.1</w:t>
            </w:r>
            <w:r w:rsidR="00FA382F">
              <w:rPr>
                <w:rFonts w:asciiTheme="minorHAnsi" w:eastAsiaTheme="minorEastAsia" w:hAnsiTheme="minorHAnsi" w:cstheme="minorBidi"/>
                <w:noProof/>
                <w:sz w:val="22"/>
                <w:szCs w:val="22"/>
                <w:lang w:val="en-ID"/>
              </w:rPr>
              <w:tab/>
            </w:r>
            <w:r w:rsidR="00FA382F" w:rsidRPr="002C04D4">
              <w:rPr>
                <w:rStyle w:val="Hyperlink"/>
                <w:noProof/>
              </w:rPr>
              <w:t>Metode Pengumpulan data</w:t>
            </w:r>
            <w:r w:rsidR="00FA382F">
              <w:rPr>
                <w:noProof/>
                <w:webHidden/>
              </w:rPr>
              <w:tab/>
            </w:r>
            <w:r w:rsidR="00FA382F">
              <w:rPr>
                <w:noProof/>
                <w:webHidden/>
              </w:rPr>
              <w:fldChar w:fldCharType="begin"/>
            </w:r>
            <w:r w:rsidR="00FA382F">
              <w:rPr>
                <w:noProof/>
                <w:webHidden/>
              </w:rPr>
              <w:instrText xml:space="preserve"> PAGEREF _Toc83115716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3B75BF71" w14:textId="0693F32C" w:rsidR="00FA382F" w:rsidRDefault="00ED34E2">
          <w:pPr>
            <w:pStyle w:val="TOC3"/>
            <w:rPr>
              <w:rFonts w:asciiTheme="minorHAnsi" w:eastAsiaTheme="minorEastAsia" w:hAnsiTheme="minorHAnsi" w:cstheme="minorBidi"/>
              <w:noProof/>
              <w:sz w:val="22"/>
              <w:szCs w:val="22"/>
              <w:lang w:val="en-ID"/>
            </w:rPr>
          </w:pPr>
          <w:hyperlink w:anchor="_Toc83115717" w:history="1">
            <w:r w:rsidR="00FA382F" w:rsidRPr="002C04D4">
              <w:rPr>
                <w:rStyle w:val="Hyperlink"/>
                <w:noProof/>
              </w:rPr>
              <w:t>1.5.2</w:t>
            </w:r>
            <w:r w:rsidR="00FA382F">
              <w:rPr>
                <w:rFonts w:asciiTheme="minorHAnsi" w:eastAsiaTheme="minorEastAsia" w:hAnsiTheme="minorHAnsi" w:cstheme="minorBidi"/>
                <w:noProof/>
                <w:sz w:val="22"/>
                <w:szCs w:val="22"/>
                <w:lang w:val="en-ID"/>
              </w:rPr>
              <w:tab/>
            </w:r>
            <w:r w:rsidR="00FA382F" w:rsidRPr="002C04D4">
              <w:rPr>
                <w:rStyle w:val="Hyperlink"/>
                <w:noProof/>
              </w:rPr>
              <w:t>Metode Pengembangan Sistem</w:t>
            </w:r>
            <w:r w:rsidR="00FA382F">
              <w:rPr>
                <w:noProof/>
                <w:webHidden/>
              </w:rPr>
              <w:tab/>
            </w:r>
            <w:r w:rsidR="00FA382F">
              <w:rPr>
                <w:noProof/>
                <w:webHidden/>
              </w:rPr>
              <w:fldChar w:fldCharType="begin"/>
            </w:r>
            <w:r w:rsidR="00FA382F">
              <w:rPr>
                <w:noProof/>
                <w:webHidden/>
              </w:rPr>
              <w:instrText xml:space="preserve"> PAGEREF _Toc83115717 \h </w:instrText>
            </w:r>
            <w:r w:rsidR="00FA382F">
              <w:rPr>
                <w:noProof/>
                <w:webHidden/>
              </w:rPr>
            </w:r>
            <w:r w:rsidR="00FA382F">
              <w:rPr>
                <w:noProof/>
                <w:webHidden/>
              </w:rPr>
              <w:fldChar w:fldCharType="separate"/>
            </w:r>
            <w:r w:rsidR="00FA382F">
              <w:rPr>
                <w:noProof/>
                <w:webHidden/>
              </w:rPr>
              <w:t>4</w:t>
            </w:r>
            <w:r w:rsidR="00FA382F">
              <w:rPr>
                <w:noProof/>
                <w:webHidden/>
              </w:rPr>
              <w:fldChar w:fldCharType="end"/>
            </w:r>
          </w:hyperlink>
        </w:p>
        <w:p w14:paraId="2F3E1E2E" w14:textId="7AA8D476" w:rsidR="00FA382F" w:rsidRDefault="00ED34E2">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8" w:history="1">
            <w:r w:rsidR="00FA382F" w:rsidRPr="002C04D4">
              <w:rPr>
                <w:rStyle w:val="Hyperlink"/>
                <w:noProof/>
              </w:rPr>
              <w:t>1.6</w:t>
            </w:r>
            <w:r w:rsidR="00FA382F">
              <w:rPr>
                <w:rFonts w:asciiTheme="minorHAnsi" w:eastAsiaTheme="minorEastAsia" w:hAnsiTheme="minorHAnsi" w:cstheme="minorBidi"/>
                <w:noProof/>
                <w:sz w:val="22"/>
                <w:szCs w:val="22"/>
                <w:lang w:val="en-ID"/>
              </w:rPr>
              <w:tab/>
            </w:r>
            <w:r w:rsidR="00FA382F" w:rsidRPr="002C04D4">
              <w:rPr>
                <w:rStyle w:val="Hyperlink"/>
                <w:noProof/>
              </w:rPr>
              <w:t>Sistematika Penulisan</w:t>
            </w:r>
            <w:r w:rsidR="00FA382F">
              <w:rPr>
                <w:noProof/>
                <w:webHidden/>
              </w:rPr>
              <w:tab/>
            </w:r>
            <w:r w:rsidR="00FA382F">
              <w:rPr>
                <w:noProof/>
                <w:webHidden/>
              </w:rPr>
              <w:fldChar w:fldCharType="begin"/>
            </w:r>
            <w:r w:rsidR="00FA382F">
              <w:rPr>
                <w:noProof/>
                <w:webHidden/>
              </w:rPr>
              <w:instrText xml:space="preserve"> PAGEREF _Toc83115718 \h </w:instrText>
            </w:r>
            <w:r w:rsidR="00FA382F">
              <w:rPr>
                <w:noProof/>
                <w:webHidden/>
              </w:rPr>
            </w:r>
            <w:r w:rsidR="00FA382F">
              <w:rPr>
                <w:noProof/>
                <w:webHidden/>
              </w:rPr>
              <w:fldChar w:fldCharType="separate"/>
            </w:r>
            <w:r w:rsidR="00FA382F">
              <w:rPr>
                <w:noProof/>
                <w:webHidden/>
              </w:rPr>
              <w:t>4</w:t>
            </w:r>
            <w:r w:rsidR="00FA382F">
              <w:rPr>
                <w:noProof/>
                <w:webHidden/>
              </w:rPr>
              <w:fldChar w:fldCharType="end"/>
            </w:r>
          </w:hyperlink>
        </w:p>
        <w:p w14:paraId="7D18932A" w14:textId="5776D902" w:rsidR="00FA382F" w:rsidRDefault="00ED34E2">
          <w:pPr>
            <w:pStyle w:val="TOC1"/>
            <w:tabs>
              <w:tab w:val="right" w:leader="dot" w:pos="7927"/>
            </w:tabs>
            <w:rPr>
              <w:rFonts w:asciiTheme="minorHAnsi" w:eastAsiaTheme="minorEastAsia" w:hAnsiTheme="minorHAnsi" w:cstheme="minorBidi"/>
              <w:noProof/>
              <w:sz w:val="22"/>
              <w:szCs w:val="22"/>
              <w:lang w:val="en-ID"/>
            </w:rPr>
          </w:pPr>
          <w:hyperlink w:anchor="_Toc83115719" w:history="1">
            <w:r w:rsidR="00FA382F" w:rsidRPr="002C04D4">
              <w:rPr>
                <w:rStyle w:val="Hyperlink"/>
                <w:noProof/>
              </w:rPr>
              <w:t>BAB II  TINJAUAN PUSTAKA</w:t>
            </w:r>
            <w:r w:rsidR="00FA382F">
              <w:rPr>
                <w:noProof/>
                <w:webHidden/>
              </w:rPr>
              <w:tab/>
            </w:r>
            <w:r w:rsidR="00FA382F">
              <w:rPr>
                <w:noProof/>
                <w:webHidden/>
              </w:rPr>
              <w:fldChar w:fldCharType="begin"/>
            </w:r>
            <w:r w:rsidR="00FA382F">
              <w:rPr>
                <w:noProof/>
                <w:webHidden/>
              </w:rPr>
              <w:instrText xml:space="preserve"> PAGEREF _Toc83115719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32D2A4E6" w14:textId="62DB14C5" w:rsidR="00FA382F" w:rsidRDefault="00ED34E2">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20" w:history="1">
            <w:r w:rsidR="00FA382F" w:rsidRPr="002C04D4">
              <w:rPr>
                <w:rStyle w:val="Hyperlink"/>
                <w:noProof/>
              </w:rPr>
              <w:t>2.1</w:t>
            </w:r>
            <w:r w:rsidR="00FA382F">
              <w:rPr>
                <w:rFonts w:asciiTheme="minorHAnsi" w:eastAsiaTheme="minorEastAsia" w:hAnsiTheme="minorHAnsi" w:cstheme="minorBidi"/>
                <w:noProof/>
                <w:sz w:val="22"/>
                <w:szCs w:val="22"/>
                <w:lang w:val="en-ID"/>
              </w:rPr>
              <w:tab/>
            </w:r>
            <w:r w:rsidR="00FA382F" w:rsidRPr="002C04D4">
              <w:rPr>
                <w:rStyle w:val="Hyperlink"/>
                <w:noProof/>
              </w:rPr>
              <w:t>Landasan Teori</w:t>
            </w:r>
            <w:r w:rsidR="00FA382F">
              <w:rPr>
                <w:noProof/>
                <w:webHidden/>
              </w:rPr>
              <w:tab/>
            </w:r>
            <w:r w:rsidR="00FA382F">
              <w:rPr>
                <w:noProof/>
                <w:webHidden/>
              </w:rPr>
              <w:fldChar w:fldCharType="begin"/>
            </w:r>
            <w:r w:rsidR="00FA382F">
              <w:rPr>
                <w:noProof/>
                <w:webHidden/>
              </w:rPr>
              <w:instrText xml:space="preserve"> PAGEREF _Toc83115720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560CE219" w14:textId="61D7F91B" w:rsidR="00FA382F" w:rsidRDefault="00ED34E2">
          <w:pPr>
            <w:pStyle w:val="TOC3"/>
            <w:rPr>
              <w:rFonts w:asciiTheme="minorHAnsi" w:eastAsiaTheme="minorEastAsia" w:hAnsiTheme="minorHAnsi" w:cstheme="minorBidi"/>
              <w:noProof/>
              <w:sz w:val="22"/>
              <w:szCs w:val="22"/>
              <w:lang w:val="en-ID"/>
            </w:rPr>
          </w:pPr>
          <w:hyperlink w:anchor="_Toc83115721" w:history="1">
            <w:r w:rsidR="00FA382F" w:rsidRPr="002C04D4">
              <w:rPr>
                <w:rStyle w:val="Hyperlink"/>
                <w:noProof/>
              </w:rPr>
              <w:t>2.1.1.</w:t>
            </w:r>
            <w:r w:rsidR="00FA382F">
              <w:rPr>
                <w:rFonts w:asciiTheme="minorHAnsi" w:eastAsiaTheme="minorEastAsia" w:hAnsiTheme="minorHAnsi" w:cstheme="minorBidi"/>
                <w:noProof/>
                <w:sz w:val="22"/>
                <w:szCs w:val="22"/>
                <w:lang w:val="en-ID"/>
              </w:rPr>
              <w:tab/>
            </w:r>
            <w:r w:rsidR="00FA382F" w:rsidRPr="002C04D4">
              <w:rPr>
                <w:rStyle w:val="Hyperlink"/>
                <w:noProof/>
              </w:rPr>
              <w:t>Sistem Informasi</w:t>
            </w:r>
            <w:r w:rsidR="00FA382F">
              <w:rPr>
                <w:noProof/>
                <w:webHidden/>
              </w:rPr>
              <w:tab/>
            </w:r>
            <w:r w:rsidR="00FA382F">
              <w:rPr>
                <w:noProof/>
                <w:webHidden/>
              </w:rPr>
              <w:fldChar w:fldCharType="begin"/>
            </w:r>
            <w:r w:rsidR="00FA382F">
              <w:rPr>
                <w:noProof/>
                <w:webHidden/>
              </w:rPr>
              <w:instrText xml:space="preserve"> PAGEREF _Toc83115721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474AAB0E" w14:textId="720613F8" w:rsidR="00FA382F" w:rsidRDefault="00ED34E2">
          <w:pPr>
            <w:pStyle w:val="TOC3"/>
            <w:rPr>
              <w:rFonts w:asciiTheme="minorHAnsi" w:eastAsiaTheme="minorEastAsia" w:hAnsiTheme="minorHAnsi" w:cstheme="minorBidi"/>
              <w:noProof/>
              <w:sz w:val="22"/>
              <w:szCs w:val="22"/>
              <w:lang w:val="en-ID"/>
            </w:rPr>
          </w:pPr>
          <w:hyperlink w:anchor="_Toc83115722" w:history="1">
            <w:r w:rsidR="00FA382F" w:rsidRPr="002C04D4">
              <w:rPr>
                <w:rStyle w:val="Hyperlink"/>
                <w:noProof/>
              </w:rPr>
              <w:t>2.1.2.</w:t>
            </w:r>
            <w:r w:rsidR="00FA382F">
              <w:rPr>
                <w:rFonts w:asciiTheme="minorHAnsi" w:eastAsiaTheme="minorEastAsia" w:hAnsiTheme="minorHAnsi" w:cstheme="minorBidi"/>
                <w:noProof/>
                <w:sz w:val="22"/>
                <w:szCs w:val="22"/>
                <w:lang w:val="en-ID"/>
              </w:rPr>
              <w:tab/>
            </w:r>
            <w:r w:rsidR="00FA382F" w:rsidRPr="002C04D4">
              <w:rPr>
                <w:rStyle w:val="Hyperlink"/>
                <w:noProof/>
              </w:rPr>
              <w:t>Basis Data</w:t>
            </w:r>
            <w:r w:rsidR="00FA382F">
              <w:rPr>
                <w:noProof/>
                <w:webHidden/>
              </w:rPr>
              <w:tab/>
            </w:r>
            <w:r w:rsidR="00FA382F">
              <w:rPr>
                <w:noProof/>
                <w:webHidden/>
              </w:rPr>
              <w:fldChar w:fldCharType="begin"/>
            </w:r>
            <w:r w:rsidR="00FA382F">
              <w:rPr>
                <w:noProof/>
                <w:webHidden/>
              </w:rPr>
              <w:instrText xml:space="preserve"> PAGEREF _Toc83115722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169106FD" w14:textId="0321798D" w:rsidR="00FA382F" w:rsidRDefault="00ED34E2">
          <w:pPr>
            <w:pStyle w:val="TOC3"/>
            <w:rPr>
              <w:rFonts w:asciiTheme="minorHAnsi" w:eastAsiaTheme="minorEastAsia" w:hAnsiTheme="minorHAnsi" w:cstheme="minorBidi"/>
              <w:noProof/>
              <w:sz w:val="22"/>
              <w:szCs w:val="22"/>
              <w:lang w:val="en-ID"/>
            </w:rPr>
          </w:pPr>
          <w:hyperlink w:anchor="_Toc83115723" w:history="1">
            <w:r w:rsidR="00FA382F" w:rsidRPr="002C04D4">
              <w:rPr>
                <w:rStyle w:val="Hyperlink"/>
                <w:noProof/>
              </w:rPr>
              <w:t>2.1.3.</w:t>
            </w:r>
            <w:r w:rsidR="00FA382F">
              <w:rPr>
                <w:rFonts w:asciiTheme="minorHAnsi" w:eastAsiaTheme="minorEastAsia" w:hAnsiTheme="minorHAnsi" w:cstheme="minorBidi"/>
                <w:noProof/>
                <w:sz w:val="22"/>
                <w:szCs w:val="22"/>
                <w:lang w:val="en-ID"/>
              </w:rPr>
              <w:tab/>
            </w:r>
            <w:r w:rsidR="00FA382F" w:rsidRPr="002C04D4">
              <w:rPr>
                <w:rStyle w:val="Hyperlink"/>
                <w:noProof/>
              </w:rPr>
              <w:t>XAMPP</w:t>
            </w:r>
            <w:r w:rsidR="00FA382F">
              <w:rPr>
                <w:noProof/>
                <w:webHidden/>
              </w:rPr>
              <w:tab/>
            </w:r>
            <w:r w:rsidR="00FA382F">
              <w:rPr>
                <w:noProof/>
                <w:webHidden/>
              </w:rPr>
              <w:fldChar w:fldCharType="begin"/>
            </w:r>
            <w:r w:rsidR="00FA382F">
              <w:rPr>
                <w:noProof/>
                <w:webHidden/>
              </w:rPr>
              <w:instrText xml:space="preserve"> PAGEREF _Toc83115723 \h </w:instrText>
            </w:r>
            <w:r w:rsidR="00FA382F">
              <w:rPr>
                <w:noProof/>
                <w:webHidden/>
              </w:rPr>
            </w:r>
            <w:r w:rsidR="00FA382F">
              <w:rPr>
                <w:noProof/>
                <w:webHidden/>
              </w:rPr>
              <w:fldChar w:fldCharType="separate"/>
            </w:r>
            <w:r w:rsidR="00FA382F">
              <w:rPr>
                <w:noProof/>
                <w:webHidden/>
              </w:rPr>
              <w:t>7</w:t>
            </w:r>
            <w:r w:rsidR="00FA382F">
              <w:rPr>
                <w:noProof/>
                <w:webHidden/>
              </w:rPr>
              <w:fldChar w:fldCharType="end"/>
            </w:r>
          </w:hyperlink>
        </w:p>
        <w:p w14:paraId="54C5D5A6" w14:textId="7D7EF2D3" w:rsidR="00FA382F" w:rsidRDefault="00ED34E2">
          <w:pPr>
            <w:pStyle w:val="TOC3"/>
            <w:rPr>
              <w:rFonts w:asciiTheme="minorHAnsi" w:eastAsiaTheme="minorEastAsia" w:hAnsiTheme="minorHAnsi" w:cstheme="minorBidi"/>
              <w:noProof/>
              <w:sz w:val="22"/>
              <w:szCs w:val="22"/>
              <w:lang w:val="en-ID"/>
            </w:rPr>
          </w:pPr>
          <w:hyperlink w:anchor="_Toc83115724" w:history="1">
            <w:r w:rsidR="00FA382F" w:rsidRPr="002C04D4">
              <w:rPr>
                <w:rStyle w:val="Hyperlink"/>
                <w:noProof/>
              </w:rPr>
              <w:t>2.1.4.</w:t>
            </w:r>
            <w:r w:rsidR="00FA382F">
              <w:rPr>
                <w:rFonts w:asciiTheme="minorHAnsi" w:eastAsiaTheme="minorEastAsia" w:hAnsiTheme="minorHAnsi" w:cstheme="minorBidi"/>
                <w:noProof/>
                <w:sz w:val="22"/>
                <w:szCs w:val="22"/>
                <w:lang w:val="en-ID"/>
              </w:rPr>
              <w:tab/>
            </w:r>
            <w:r w:rsidR="00FA382F" w:rsidRPr="002C04D4">
              <w:rPr>
                <w:rStyle w:val="Hyperlink"/>
                <w:noProof/>
              </w:rPr>
              <w:t>Unified Modeling Language (UML)</w:t>
            </w:r>
            <w:r w:rsidR="00FA382F">
              <w:rPr>
                <w:noProof/>
                <w:webHidden/>
              </w:rPr>
              <w:tab/>
            </w:r>
            <w:r w:rsidR="00FA382F">
              <w:rPr>
                <w:noProof/>
                <w:webHidden/>
              </w:rPr>
              <w:fldChar w:fldCharType="begin"/>
            </w:r>
            <w:r w:rsidR="00FA382F">
              <w:rPr>
                <w:noProof/>
                <w:webHidden/>
              </w:rPr>
              <w:instrText xml:space="preserve"> PAGEREF _Toc83115724 \h </w:instrText>
            </w:r>
            <w:r w:rsidR="00FA382F">
              <w:rPr>
                <w:noProof/>
                <w:webHidden/>
              </w:rPr>
            </w:r>
            <w:r w:rsidR="00FA382F">
              <w:rPr>
                <w:noProof/>
                <w:webHidden/>
              </w:rPr>
              <w:fldChar w:fldCharType="separate"/>
            </w:r>
            <w:r w:rsidR="00FA382F">
              <w:rPr>
                <w:noProof/>
                <w:webHidden/>
              </w:rPr>
              <w:t>7</w:t>
            </w:r>
            <w:r w:rsidR="00FA382F">
              <w:rPr>
                <w:noProof/>
                <w:webHidden/>
              </w:rPr>
              <w:fldChar w:fldCharType="end"/>
            </w:r>
          </w:hyperlink>
        </w:p>
        <w:p w14:paraId="44A234EB" w14:textId="20163058" w:rsidR="00FA382F" w:rsidRDefault="00ED34E2">
          <w:pPr>
            <w:pStyle w:val="TOC3"/>
            <w:rPr>
              <w:rFonts w:asciiTheme="minorHAnsi" w:eastAsiaTheme="minorEastAsia" w:hAnsiTheme="minorHAnsi" w:cstheme="minorBidi"/>
              <w:noProof/>
              <w:sz w:val="22"/>
              <w:szCs w:val="22"/>
              <w:lang w:val="en-ID"/>
            </w:rPr>
          </w:pPr>
          <w:hyperlink w:anchor="_Toc83115725" w:history="1">
            <w:r w:rsidR="00FA382F" w:rsidRPr="002C04D4">
              <w:rPr>
                <w:rStyle w:val="Hyperlink"/>
                <w:noProof/>
              </w:rPr>
              <w:t>2.1.5.</w:t>
            </w:r>
            <w:r w:rsidR="00FA382F">
              <w:rPr>
                <w:rFonts w:asciiTheme="minorHAnsi" w:eastAsiaTheme="minorEastAsia" w:hAnsiTheme="minorHAnsi" w:cstheme="minorBidi"/>
                <w:noProof/>
                <w:sz w:val="22"/>
                <w:szCs w:val="22"/>
                <w:lang w:val="en-ID"/>
              </w:rPr>
              <w:tab/>
            </w:r>
            <w:r w:rsidR="00FA382F" w:rsidRPr="002C04D4">
              <w:rPr>
                <w:rStyle w:val="Hyperlink"/>
                <w:noProof/>
              </w:rPr>
              <w:t>Flowchart</w:t>
            </w:r>
            <w:r w:rsidR="00FA382F">
              <w:rPr>
                <w:noProof/>
                <w:webHidden/>
              </w:rPr>
              <w:tab/>
            </w:r>
            <w:r w:rsidR="00FA382F">
              <w:rPr>
                <w:noProof/>
                <w:webHidden/>
              </w:rPr>
              <w:fldChar w:fldCharType="begin"/>
            </w:r>
            <w:r w:rsidR="00FA382F">
              <w:rPr>
                <w:noProof/>
                <w:webHidden/>
              </w:rPr>
              <w:instrText xml:space="preserve"> PAGEREF _Toc83115725 \h </w:instrText>
            </w:r>
            <w:r w:rsidR="00FA382F">
              <w:rPr>
                <w:noProof/>
                <w:webHidden/>
              </w:rPr>
            </w:r>
            <w:r w:rsidR="00FA382F">
              <w:rPr>
                <w:noProof/>
                <w:webHidden/>
              </w:rPr>
              <w:fldChar w:fldCharType="separate"/>
            </w:r>
            <w:r w:rsidR="00FA382F">
              <w:rPr>
                <w:noProof/>
                <w:webHidden/>
              </w:rPr>
              <w:t>8</w:t>
            </w:r>
            <w:r w:rsidR="00FA382F">
              <w:rPr>
                <w:noProof/>
                <w:webHidden/>
              </w:rPr>
              <w:fldChar w:fldCharType="end"/>
            </w:r>
          </w:hyperlink>
        </w:p>
        <w:p w14:paraId="1DD4FFA1" w14:textId="18E2A603" w:rsidR="00FA382F" w:rsidRDefault="00ED34E2">
          <w:pPr>
            <w:pStyle w:val="TOC3"/>
            <w:rPr>
              <w:rFonts w:asciiTheme="minorHAnsi" w:eastAsiaTheme="minorEastAsia" w:hAnsiTheme="minorHAnsi" w:cstheme="minorBidi"/>
              <w:noProof/>
              <w:sz w:val="22"/>
              <w:szCs w:val="22"/>
              <w:lang w:val="en-ID"/>
            </w:rPr>
          </w:pPr>
          <w:hyperlink w:anchor="_Toc83115726" w:history="1">
            <w:r w:rsidR="00FA382F" w:rsidRPr="002C04D4">
              <w:rPr>
                <w:rStyle w:val="Hyperlink"/>
                <w:noProof/>
              </w:rPr>
              <w:t>2.1.6.</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w:t>
            </w:r>
            <w:r w:rsidR="00FA382F">
              <w:rPr>
                <w:noProof/>
                <w:webHidden/>
              </w:rPr>
              <w:tab/>
            </w:r>
            <w:r w:rsidR="00FA382F">
              <w:rPr>
                <w:noProof/>
                <w:webHidden/>
              </w:rPr>
              <w:fldChar w:fldCharType="begin"/>
            </w:r>
            <w:r w:rsidR="00FA382F">
              <w:rPr>
                <w:noProof/>
                <w:webHidden/>
              </w:rPr>
              <w:instrText xml:space="preserve"> PAGEREF _Toc83115726 \h </w:instrText>
            </w:r>
            <w:r w:rsidR="00FA382F">
              <w:rPr>
                <w:noProof/>
                <w:webHidden/>
              </w:rPr>
            </w:r>
            <w:r w:rsidR="00FA382F">
              <w:rPr>
                <w:noProof/>
                <w:webHidden/>
              </w:rPr>
              <w:fldChar w:fldCharType="separate"/>
            </w:r>
            <w:r w:rsidR="00FA382F">
              <w:rPr>
                <w:noProof/>
                <w:webHidden/>
              </w:rPr>
              <w:t>8</w:t>
            </w:r>
            <w:r w:rsidR="00FA382F">
              <w:rPr>
                <w:noProof/>
                <w:webHidden/>
              </w:rPr>
              <w:fldChar w:fldCharType="end"/>
            </w:r>
          </w:hyperlink>
        </w:p>
        <w:p w14:paraId="0F5F7851" w14:textId="1909FE93" w:rsidR="00FA382F" w:rsidRDefault="00ED34E2">
          <w:pPr>
            <w:pStyle w:val="TOC3"/>
            <w:rPr>
              <w:rFonts w:asciiTheme="minorHAnsi" w:eastAsiaTheme="minorEastAsia" w:hAnsiTheme="minorHAnsi" w:cstheme="minorBidi"/>
              <w:noProof/>
              <w:sz w:val="22"/>
              <w:szCs w:val="22"/>
              <w:lang w:val="en-ID"/>
            </w:rPr>
          </w:pPr>
          <w:hyperlink w:anchor="_Toc83115727" w:history="1">
            <w:r w:rsidR="00FA382F" w:rsidRPr="002C04D4">
              <w:rPr>
                <w:rStyle w:val="Hyperlink"/>
                <w:noProof/>
              </w:rPr>
              <w:t>2.1.7.</w:t>
            </w:r>
            <w:r w:rsidR="00FA382F">
              <w:rPr>
                <w:rFonts w:asciiTheme="minorHAnsi" w:eastAsiaTheme="minorEastAsia" w:hAnsiTheme="minorHAnsi" w:cstheme="minorBidi"/>
                <w:noProof/>
                <w:sz w:val="22"/>
                <w:szCs w:val="22"/>
                <w:lang w:val="en-ID"/>
              </w:rPr>
              <w:tab/>
            </w:r>
            <w:r w:rsidR="00FA382F" w:rsidRPr="002C04D4">
              <w:rPr>
                <w:rStyle w:val="Hyperlink"/>
                <w:noProof/>
              </w:rPr>
              <w:t>Bahasa Pemrograman JAVA</w:t>
            </w:r>
            <w:r w:rsidR="00FA382F">
              <w:rPr>
                <w:noProof/>
                <w:webHidden/>
              </w:rPr>
              <w:tab/>
            </w:r>
            <w:r w:rsidR="00FA382F">
              <w:rPr>
                <w:noProof/>
                <w:webHidden/>
              </w:rPr>
              <w:fldChar w:fldCharType="begin"/>
            </w:r>
            <w:r w:rsidR="00FA382F">
              <w:rPr>
                <w:noProof/>
                <w:webHidden/>
              </w:rPr>
              <w:instrText xml:space="preserve"> PAGEREF _Toc83115727 \h </w:instrText>
            </w:r>
            <w:r w:rsidR="00FA382F">
              <w:rPr>
                <w:noProof/>
                <w:webHidden/>
              </w:rPr>
            </w:r>
            <w:r w:rsidR="00FA382F">
              <w:rPr>
                <w:noProof/>
                <w:webHidden/>
              </w:rPr>
              <w:fldChar w:fldCharType="separate"/>
            </w:r>
            <w:r w:rsidR="00FA382F">
              <w:rPr>
                <w:noProof/>
                <w:webHidden/>
              </w:rPr>
              <w:t>9</w:t>
            </w:r>
            <w:r w:rsidR="00FA382F">
              <w:rPr>
                <w:noProof/>
                <w:webHidden/>
              </w:rPr>
              <w:fldChar w:fldCharType="end"/>
            </w:r>
          </w:hyperlink>
        </w:p>
        <w:p w14:paraId="5C977113" w14:textId="03723D5D" w:rsidR="00FA382F" w:rsidRDefault="00ED34E2">
          <w:pPr>
            <w:pStyle w:val="TOC3"/>
            <w:rPr>
              <w:rFonts w:asciiTheme="minorHAnsi" w:eastAsiaTheme="minorEastAsia" w:hAnsiTheme="minorHAnsi" w:cstheme="minorBidi"/>
              <w:noProof/>
              <w:sz w:val="22"/>
              <w:szCs w:val="22"/>
              <w:lang w:val="en-ID"/>
            </w:rPr>
          </w:pPr>
          <w:hyperlink w:anchor="_Toc83115728" w:history="1">
            <w:r w:rsidR="00FA382F" w:rsidRPr="002C04D4">
              <w:rPr>
                <w:rStyle w:val="Hyperlink"/>
                <w:noProof/>
              </w:rPr>
              <w:t>2.1.8.</w:t>
            </w:r>
            <w:r w:rsidR="00FA382F">
              <w:rPr>
                <w:rFonts w:asciiTheme="minorHAnsi" w:eastAsiaTheme="minorEastAsia" w:hAnsiTheme="minorHAnsi" w:cstheme="minorBidi"/>
                <w:noProof/>
                <w:sz w:val="22"/>
                <w:szCs w:val="22"/>
                <w:lang w:val="en-ID"/>
              </w:rPr>
              <w:tab/>
            </w:r>
            <w:r w:rsidR="00FA382F" w:rsidRPr="002C04D4">
              <w:rPr>
                <w:rStyle w:val="Hyperlink"/>
                <w:noProof/>
              </w:rPr>
              <w:t>RFID</w:t>
            </w:r>
            <w:r w:rsidR="00FA382F">
              <w:rPr>
                <w:noProof/>
                <w:webHidden/>
              </w:rPr>
              <w:tab/>
            </w:r>
            <w:r w:rsidR="00FA382F">
              <w:rPr>
                <w:noProof/>
                <w:webHidden/>
              </w:rPr>
              <w:fldChar w:fldCharType="begin"/>
            </w:r>
            <w:r w:rsidR="00FA382F">
              <w:rPr>
                <w:noProof/>
                <w:webHidden/>
              </w:rPr>
              <w:instrText xml:space="preserve"> PAGEREF _Toc83115728 \h </w:instrText>
            </w:r>
            <w:r w:rsidR="00FA382F">
              <w:rPr>
                <w:noProof/>
                <w:webHidden/>
              </w:rPr>
            </w:r>
            <w:r w:rsidR="00FA382F">
              <w:rPr>
                <w:noProof/>
                <w:webHidden/>
              </w:rPr>
              <w:fldChar w:fldCharType="separate"/>
            </w:r>
            <w:r w:rsidR="00FA382F">
              <w:rPr>
                <w:noProof/>
                <w:webHidden/>
              </w:rPr>
              <w:t>9</w:t>
            </w:r>
            <w:r w:rsidR="00FA382F">
              <w:rPr>
                <w:noProof/>
                <w:webHidden/>
              </w:rPr>
              <w:fldChar w:fldCharType="end"/>
            </w:r>
          </w:hyperlink>
        </w:p>
        <w:p w14:paraId="38D9C1D7" w14:textId="4ED66D1D" w:rsidR="00FA382F" w:rsidRDefault="00ED34E2">
          <w:pPr>
            <w:pStyle w:val="TOC3"/>
            <w:rPr>
              <w:rFonts w:asciiTheme="minorHAnsi" w:eastAsiaTheme="minorEastAsia" w:hAnsiTheme="minorHAnsi" w:cstheme="minorBidi"/>
              <w:noProof/>
              <w:sz w:val="22"/>
              <w:szCs w:val="22"/>
              <w:lang w:val="en-ID"/>
            </w:rPr>
          </w:pPr>
          <w:hyperlink w:anchor="_Toc83115729" w:history="1">
            <w:r w:rsidR="00FA382F" w:rsidRPr="002C04D4">
              <w:rPr>
                <w:rStyle w:val="Hyperlink"/>
                <w:noProof/>
              </w:rPr>
              <w:t>2.1.9.</w:t>
            </w:r>
            <w:r w:rsidR="00FA382F">
              <w:rPr>
                <w:rFonts w:asciiTheme="minorHAnsi" w:eastAsiaTheme="minorEastAsia" w:hAnsiTheme="minorHAnsi" w:cstheme="minorBidi"/>
                <w:noProof/>
                <w:sz w:val="22"/>
                <w:szCs w:val="22"/>
                <w:lang w:val="en-ID"/>
              </w:rPr>
              <w:tab/>
            </w:r>
            <w:r w:rsidR="00FA382F" w:rsidRPr="002C04D4">
              <w:rPr>
                <w:rStyle w:val="Hyperlink"/>
                <w:noProof/>
              </w:rPr>
              <w:t>Raspberry</w:t>
            </w:r>
            <w:r w:rsidR="00FA382F">
              <w:rPr>
                <w:noProof/>
                <w:webHidden/>
              </w:rPr>
              <w:tab/>
            </w:r>
            <w:r w:rsidR="00FA382F">
              <w:rPr>
                <w:noProof/>
                <w:webHidden/>
              </w:rPr>
              <w:fldChar w:fldCharType="begin"/>
            </w:r>
            <w:r w:rsidR="00FA382F">
              <w:rPr>
                <w:noProof/>
                <w:webHidden/>
              </w:rPr>
              <w:instrText xml:space="preserve"> PAGEREF _Toc83115729 \h </w:instrText>
            </w:r>
            <w:r w:rsidR="00FA382F">
              <w:rPr>
                <w:noProof/>
                <w:webHidden/>
              </w:rPr>
            </w:r>
            <w:r w:rsidR="00FA382F">
              <w:rPr>
                <w:noProof/>
                <w:webHidden/>
              </w:rPr>
              <w:fldChar w:fldCharType="separate"/>
            </w:r>
            <w:r w:rsidR="00FA382F">
              <w:rPr>
                <w:noProof/>
                <w:webHidden/>
              </w:rPr>
              <w:t>10</w:t>
            </w:r>
            <w:r w:rsidR="00FA382F">
              <w:rPr>
                <w:noProof/>
                <w:webHidden/>
              </w:rPr>
              <w:fldChar w:fldCharType="end"/>
            </w:r>
          </w:hyperlink>
        </w:p>
        <w:p w14:paraId="14EE2A14" w14:textId="0DE0F4D4" w:rsidR="00FA382F" w:rsidRDefault="00ED34E2">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0" w:history="1">
            <w:r w:rsidR="00FA382F" w:rsidRPr="002C04D4">
              <w:rPr>
                <w:rStyle w:val="Hyperlink"/>
                <w:noProof/>
              </w:rPr>
              <w:t>2.2</w:t>
            </w:r>
            <w:r w:rsidR="00FA382F">
              <w:rPr>
                <w:rFonts w:asciiTheme="minorHAnsi" w:eastAsiaTheme="minorEastAsia" w:hAnsiTheme="minorHAnsi" w:cstheme="minorBidi"/>
                <w:noProof/>
                <w:sz w:val="22"/>
                <w:szCs w:val="22"/>
                <w:lang w:val="en-ID"/>
              </w:rPr>
              <w:tab/>
            </w:r>
            <w:r w:rsidR="00FA382F" w:rsidRPr="002C04D4">
              <w:rPr>
                <w:rStyle w:val="Hyperlink"/>
                <w:noProof/>
              </w:rPr>
              <w:t>Studi Pustaka</w:t>
            </w:r>
            <w:r w:rsidR="00FA382F">
              <w:rPr>
                <w:noProof/>
                <w:webHidden/>
              </w:rPr>
              <w:tab/>
            </w:r>
            <w:r w:rsidR="00FA382F">
              <w:rPr>
                <w:noProof/>
                <w:webHidden/>
              </w:rPr>
              <w:fldChar w:fldCharType="begin"/>
            </w:r>
            <w:r w:rsidR="00FA382F">
              <w:rPr>
                <w:noProof/>
                <w:webHidden/>
              </w:rPr>
              <w:instrText xml:space="preserve"> PAGEREF _Toc83115730 \h </w:instrText>
            </w:r>
            <w:r w:rsidR="00FA382F">
              <w:rPr>
                <w:noProof/>
                <w:webHidden/>
              </w:rPr>
            </w:r>
            <w:r w:rsidR="00FA382F">
              <w:rPr>
                <w:noProof/>
                <w:webHidden/>
              </w:rPr>
              <w:fldChar w:fldCharType="separate"/>
            </w:r>
            <w:r w:rsidR="00FA382F">
              <w:rPr>
                <w:noProof/>
                <w:webHidden/>
              </w:rPr>
              <w:t>11</w:t>
            </w:r>
            <w:r w:rsidR="00FA382F">
              <w:rPr>
                <w:noProof/>
                <w:webHidden/>
              </w:rPr>
              <w:fldChar w:fldCharType="end"/>
            </w:r>
          </w:hyperlink>
        </w:p>
        <w:p w14:paraId="0FD0F3FF" w14:textId="278CC570" w:rsidR="00FA382F" w:rsidRDefault="00ED34E2">
          <w:pPr>
            <w:pStyle w:val="TOC1"/>
            <w:tabs>
              <w:tab w:val="right" w:leader="dot" w:pos="7927"/>
            </w:tabs>
            <w:rPr>
              <w:rFonts w:asciiTheme="minorHAnsi" w:eastAsiaTheme="minorEastAsia" w:hAnsiTheme="minorHAnsi" w:cstheme="minorBidi"/>
              <w:noProof/>
              <w:sz w:val="22"/>
              <w:szCs w:val="22"/>
              <w:lang w:val="en-ID"/>
            </w:rPr>
          </w:pPr>
          <w:hyperlink w:anchor="_Toc83115731" w:history="1">
            <w:r w:rsidR="00FA382F" w:rsidRPr="002C04D4">
              <w:rPr>
                <w:rStyle w:val="Hyperlink"/>
                <w:noProof/>
              </w:rPr>
              <w:t>BAB III  ANALISA DAN PERANCANGAN</w:t>
            </w:r>
            <w:r w:rsidR="00FA382F">
              <w:rPr>
                <w:noProof/>
                <w:webHidden/>
              </w:rPr>
              <w:tab/>
            </w:r>
            <w:r w:rsidR="00FA382F">
              <w:rPr>
                <w:noProof/>
                <w:webHidden/>
              </w:rPr>
              <w:fldChar w:fldCharType="begin"/>
            </w:r>
            <w:r w:rsidR="00FA382F">
              <w:rPr>
                <w:noProof/>
                <w:webHidden/>
              </w:rPr>
              <w:instrText xml:space="preserve"> PAGEREF _Toc83115731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5E2D2FFD" w14:textId="4EF64EB5" w:rsidR="00FA382F" w:rsidRDefault="00ED34E2">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2" w:history="1">
            <w:r w:rsidR="00FA382F" w:rsidRPr="002C04D4">
              <w:rPr>
                <w:rStyle w:val="Hyperlink"/>
                <w:noProof/>
              </w:rPr>
              <w:t>3.1.</w:t>
            </w:r>
            <w:r w:rsidR="00FA382F">
              <w:rPr>
                <w:rFonts w:asciiTheme="minorHAnsi" w:eastAsiaTheme="minorEastAsia" w:hAnsiTheme="minorHAnsi" w:cstheme="minorBidi"/>
                <w:noProof/>
                <w:sz w:val="22"/>
                <w:szCs w:val="22"/>
                <w:lang w:val="en-ID"/>
              </w:rPr>
              <w:tab/>
            </w:r>
            <w:r w:rsidR="00FA382F" w:rsidRPr="002C04D4">
              <w:rPr>
                <w:rStyle w:val="Hyperlink"/>
                <w:noProof/>
              </w:rPr>
              <w:t>Latar Belakang Sekolah</w:t>
            </w:r>
            <w:r w:rsidR="00FA382F">
              <w:rPr>
                <w:noProof/>
                <w:webHidden/>
              </w:rPr>
              <w:tab/>
            </w:r>
            <w:r w:rsidR="00FA382F">
              <w:rPr>
                <w:noProof/>
                <w:webHidden/>
              </w:rPr>
              <w:fldChar w:fldCharType="begin"/>
            </w:r>
            <w:r w:rsidR="00FA382F">
              <w:rPr>
                <w:noProof/>
                <w:webHidden/>
              </w:rPr>
              <w:instrText xml:space="preserve"> PAGEREF _Toc83115732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0696D927" w14:textId="64806A9D" w:rsidR="00FA382F" w:rsidRDefault="00ED34E2">
          <w:pPr>
            <w:pStyle w:val="TOC3"/>
            <w:rPr>
              <w:rFonts w:asciiTheme="minorHAnsi" w:eastAsiaTheme="minorEastAsia" w:hAnsiTheme="minorHAnsi" w:cstheme="minorBidi"/>
              <w:noProof/>
              <w:sz w:val="22"/>
              <w:szCs w:val="22"/>
              <w:lang w:val="en-ID"/>
            </w:rPr>
          </w:pPr>
          <w:hyperlink w:anchor="_Toc83115733" w:history="1">
            <w:r w:rsidR="00FA382F" w:rsidRPr="002C04D4">
              <w:rPr>
                <w:rStyle w:val="Hyperlink"/>
                <w:noProof/>
              </w:rPr>
              <w:t>3.1.1.</w:t>
            </w:r>
            <w:r w:rsidR="00FA382F">
              <w:rPr>
                <w:rFonts w:asciiTheme="minorHAnsi" w:eastAsiaTheme="minorEastAsia" w:hAnsiTheme="minorHAnsi" w:cstheme="minorBidi"/>
                <w:noProof/>
                <w:sz w:val="22"/>
                <w:szCs w:val="22"/>
                <w:lang w:val="en-ID"/>
              </w:rPr>
              <w:tab/>
            </w:r>
            <w:r w:rsidR="00FA382F" w:rsidRPr="002C04D4">
              <w:rPr>
                <w:rStyle w:val="Hyperlink"/>
                <w:noProof/>
              </w:rPr>
              <w:t>Profile Sekolah</w:t>
            </w:r>
            <w:r w:rsidR="00FA382F">
              <w:rPr>
                <w:noProof/>
                <w:webHidden/>
              </w:rPr>
              <w:tab/>
            </w:r>
            <w:r w:rsidR="00FA382F">
              <w:rPr>
                <w:noProof/>
                <w:webHidden/>
              </w:rPr>
              <w:fldChar w:fldCharType="begin"/>
            </w:r>
            <w:r w:rsidR="00FA382F">
              <w:rPr>
                <w:noProof/>
                <w:webHidden/>
              </w:rPr>
              <w:instrText xml:space="preserve"> PAGEREF _Toc83115733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64155148" w14:textId="42A91580" w:rsidR="00FA382F" w:rsidRDefault="00ED34E2">
          <w:pPr>
            <w:pStyle w:val="TOC3"/>
            <w:rPr>
              <w:rFonts w:asciiTheme="minorHAnsi" w:eastAsiaTheme="minorEastAsia" w:hAnsiTheme="minorHAnsi" w:cstheme="minorBidi"/>
              <w:noProof/>
              <w:sz w:val="22"/>
              <w:szCs w:val="22"/>
              <w:lang w:val="en-ID"/>
            </w:rPr>
          </w:pPr>
          <w:hyperlink w:anchor="_Toc83115734" w:history="1">
            <w:r w:rsidR="00FA382F" w:rsidRPr="002C04D4">
              <w:rPr>
                <w:rStyle w:val="Hyperlink"/>
                <w:noProof/>
              </w:rPr>
              <w:t>3.1.2.</w:t>
            </w:r>
            <w:r w:rsidR="00FA382F">
              <w:rPr>
                <w:rFonts w:asciiTheme="minorHAnsi" w:eastAsiaTheme="minorEastAsia" w:hAnsiTheme="minorHAnsi" w:cstheme="minorBidi"/>
                <w:noProof/>
                <w:sz w:val="22"/>
                <w:szCs w:val="22"/>
                <w:lang w:val="en-ID"/>
              </w:rPr>
              <w:tab/>
            </w:r>
            <w:r w:rsidR="00FA382F" w:rsidRPr="002C04D4">
              <w:rPr>
                <w:rStyle w:val="Hyperlink"/>
                <w:noProof/>
              </w:rPr>
              <w:t>Visi dan Misi Sekolah</w:t>
            </w:r>
            <w:r w:rsidR="00FA382F">
              <w:rPr>
                <w:noProof/>
                <w:webHidden/>
              </w:rPr>
              <w:tab/>
            </w:r>
            <w:r w:rsidR="00FA382F">
              <w:rPr>
                <w:noProof/>
                <w:webHidden/>
              </w:rPr>
              <w:fldChar w:fldCharType="begin"/>
            </w:r>
            <w:r w:rsidR="00FA382F">
              <w:rPr>
                <w:noProof/>
                <w:webHidden/>
              </w:rPr>
              <w:instrText xml:space="preserve"> PAGEREF _Toc83115734 \h </w:instrText>
            </w:r>
            <w:r w:rsidR="00FA382F">
              <w:rPr>
                <w:noProof/>
                <w:webHidden/>
              </w:rPr>
            </w:r>
            <w:r w:rsidR="00FA382F">
              <w:rPr>
                <w:noProof/>
                <w:webHidden/>
              </w:rPr>
              <w:fldChar w:fldCharType="separate"/>
            </w:r>
            <w:r w:rsidR="00FA382F">
              <w:rPr>
                <w:noProof/>
                <w:webHidden/>
              </w:rPr>
              <w:t>13</w:t>
            </w:r>
            <w:r w:rsidR="00FA382F">
              <w:rPr>
                <w:noProof/>
                <w:webHidden/>
              </w:rPr>
              <w:fldChar w:fldCharType="end"/>
            </w:r>
          </w:hyperlink>
        </w:p>
        <w:p w14:paraId="20DC2621" w14:textId="45F3A79D" w:rsidR="00FA382F" w:rsidRDefault="00ED34E2">
          <w:pPr>
            <w:pStyle w:val="TOC3"/>
            <w:rPr>
              <w:rFonts w:asciiTheme="minorHAnsi" w:eastAsiaTheme="minorEastAsia" w:hAnsiTheme="minorHAnsi" w:cstheme="minorBidi"/>
              <w:noProof/>
              <w:sz w:val="22"/>
              <w:szCs w:val="22"/>
              <w:lang w:val="en-ID"/>
            </w:rPr>
          </w:pPr>
          <w:hyperlink w:anchor="_Toc83115735" w:history="1">
            <w:r w:rsidR="00FA382F" w:rsidRPr="002C04D4">
              <w:rPr>
                <w:rStyle w:val="Hyperlink"/>
                <w:noProof/>
              </w:rPr>
              <w:t>3.1.3.</w:t>
            </w:r>
            <w:r w:rsidR="00FA382F">
              <w:rPr>
                <w:rFonts w:asciiTheme="minorHAnsi" w:eastAsiaTheme="minorEastAsia" w:hAnsiTheme="minorHAnsi" w:cstheme="minorBidi"/>
                <w:noProof/>
                <w:sz w:val="22"/>
                <w:szCs w:val="22"/>
                <w:lang w:val="en-ID"/>
              </w:rPr>
              <w:tab/>
            </w:r>
            <w:r w:rsidR="00FA382F" w:rsidRPr="002C04D4">
              <w:rPr>
                <w:rStyle w:val="Hyperlink"/>
                <w:noProof/>
              </w:rPr>
              <w:t>Struktur Organisasi</w:t>
            </w:r>
            <w:r w:rsidR="00FA382F">
              <w:rPr>
                <w:noProof/>
                <w:webHidden/>
              </w:rPr>
              <w:tab/>
            </w:r>
            <w:r w:rsidR="00FA382F">
              <w:rPr>
                <w:noProof/>
                <w:webHidden/>
              </w:rPr>
              <w:fldChar w:fldCharType="begin"/>
            </w:r>
            <w:r w:rsidR="00FA382F">
              <w:rPr>
                <w:noProof/>
                <w:webHidden/>
              </w:rPr>
              <w:instrText xml:space="preserve"> PAGEREF _Toc83115735 \h </w:instrText>
            </w:r>
            <w:r w:rsidR="00FA382F">
              <w:rPr>
                <w:noProof/>
                <w:webHidden/>
              </w:rPr>
            </w:r>
            <w:r w:rsidR="00FA382F">
              <w:rPr>
                <w:noProof/>
                <w:webHidden/>
              </w:rPr>
              <w:fldChar w:fldCharType="separate"/>
            </w:r>
            <w:r w:rsidR="00FA382F">
              <w:rPr>
                <w:noProof/>
                <w:webHidden/>
              </w:rPr>
              <w:t>13</w:t>
            </w:r>
            <w:r w:rsidR="00FA382F">
              <w:rPr>
                <w:noProof/>
                <w:webHidden/>
              </w:rPr>
              <w:fldChar w:fldCharType="end"/>
            </w:r>
          </w:hyperlink>
        </w:p>
        <w:p w14:paraId="38AF73D7" w14:textId="4A012A6D" w:rsidR="00FA382F" w:rsidRDefault="00ED34E2">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6" w:history="1">
            <w:r w:rsidR="00FA382F" w:rsidRPr="002C04D4">
              <w:rPr>
                <w:rStyle w:val="Hyperlink"/>
                <w:noProof/>
              </w:rPr>
              <w:t>3.2.</w:t>
            </w:r>
            <w:r w:rsidR="00FA382F">
              <w:rPr>
                <w:rFonts w:asciiTheme="minorHAnsi" w:eastAsiaTheme="minorEastAsia" w:hAnsiTheme="minorHAnsi" w:cstheme="minorBidi"/>
                <w:noProof/>
                <w:sz w:val="22"/>
                <w:szCs w:val="22"/>
                <w:lang w:val="en-ID"/>
              </w:rPr>
              <w:tab/>
            </w:r>
            <w:r w:rsidR="00FA382F" w:rsidRPr="002C04D4">
              <w:rPr>
                <w:rStyle w:val="Hyperlink"/>
                <w:noProof/>
              </w:rPr>
              <w:t>Sistem yang sedang Berjalan</w:t>
            </w:r>
            <w:r w:rsidR="00FA382F">
              <w:rPr>
                <w:noProof/>
                <w:webHidden/>
              </w:rPr>
              <w:tab/>
            </w:r>
            <w:r w:rsidR="00FA382F">
              <w:rPr>
                <w:noProof/>
                <w:webHidden/>
              </w:rPr>
              <w:fldChar w:fldCharType="begin"/>
            </w:r>
            <w:r w:rsidR="00FA382F">
              <w:rPr>
                <w:noProof/>
                <w:webHidden/>
              </w:rPr>
              <w:instrText xml:space="preserve"> PAGEREF _Toc83115736 \h </w:instrText>
            </w:r>
            <w:r w:rsidR="00FA382F">
              <w:rPr>
                <w:noProof/>
                <w:webHidden/>
              </w:rPr>
            </w:r>
            <w:r w:rsidR="00FA382F">
              <w:rPr>
                <w:noProof/>
                <w:webHidden/>
              </w:rPr>
              <w:fldChar w:fldCharType="separate"/>
            </w:r>
            <w:r w:rsidR="00FA382F">
              <w:rPr>
                <w:noProof/>
                <w:webHidden/>
              </w:rPr>
              <w:t>14</w:t>
            </w:r>
            <w:r w:rsidR="00FA382F">
              <w:rPr>
                <w:noProof/>
                <w:webHidden/>
              </w:rPr>
              <w:fldChar w:fldCharType="end"/>
            </w:r>
          </w:hyperlink>
        </w:p>
        <w:p w14:paraId="3DFBCD42" w14:textId="66267DBF" w:rsidR="00FA382F" w:rsidRDefault="00ED34E2">
          <w:pPr>
            <w:pStyle w:val="TOC3"/>
            <w:rPr>
              <w:rFonts w:asciiTheme="minorHAnsi" w:eastAsiaTheme="minorEastAsia" w:hAnsiTheme="minorHAnsi" w:cstheme="minorBidi"/>
              <w:noProof/>
              <w:sz w:val="22"/>
              <w:szCs w:val="22"/>
              <w:lang w:val="en-ID"/>
            </w:rPr>
          </w:pPr>
          <w:hyperlink w:anchor="_Toc83115737" w:history="1">
            <w:r w:rsidR="00FA382F" w:rsidRPr="002C04D4">
              <w:rPr>
                <w:rStyle w:val="Hyperlink"/>
                <w:noProof/>
              </w:rPr>
              <w:t>3.2.1.</w:t>
            </w:r>
            <w:r w:rsidR="00FA382F">
              <w:rPr>
                <w:rFonts w:asciiTheme="minorHAnsi" w:eastAsiaTheme="minorEastAsia" w:hAnsiTheme="minorHAnsi" w:cstheme="minorBidi"/>
                <w:noProof/>
                <w:sz w:val="22"/>
                <w:szCs w:val="22"/>
                <w:lang w:val="en-ID"/>
              </w:rPr>
              <w:tab/>
            </w:r>
            <w:r w:rsidR="00FA382F" w:rsidRPr="002C04D4">
              <w:rPr>
                <w:rStyle w:val="Hyperlink"/>
                <w:noProof/>
              </w:rPr>
              <w:t>Proses Bisnis Data Absen Siswa</w:t>
            </w:r>
            <w:r w:rsidR="00FA382F">
              <w:rPr>
                <w:noProof/>
                <w:webHidden/>
              </w:rPr>
              <w:tab/>
            </w:r>
            <w:r w:rsidR="00FA382F">
              <w:rPr>
                <w:noProof/>
                <w:webHidden/>
              </w:rPr>
              <w:fldChar w:fldCharType="begin"/>
            </w:r>
            <w:r w:rsidR="00FA382F">
              <w:rPr>
                <w:noProof/>
                <w:webHidden/>
              </w:rPr>
              <w:instrText xml:space="preserve"> PAGEREF _Toc83115737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7FFE21C2" w14:textId="5C09D89D" w:rsidR="00FA382F" w:rsidRDefault="00ED34E2">
          <w:pPr>
            <w:pStyle w:val="TOC3"/>
            <w:rPr>
              <w:rFonts w:asciiTheme="minorHAnsi" w:eastAsiaTheme="minorEastAsia" w:hAnsiTheme="minorHAnsi" w:cstheme="minorBidi"/>
              <w:noProof/>
              <w:sz w:val="22"/>
              <w:szCs w:val="22"/>
              <w:lang w:val="en-ID"/>
            </w:rPr>
          </w:pPr>
          <w:hyperlink w:anchor="_Toc83115738" w:history="1">
            <w:r w:rsidR="00FA382F" w:rsidRPr="002C04D4">
              <w:rPr>
                <w:rStyle w:val="Hyperlink"/>
                <w:noProof/>
              </w:rPr>
              <w:t>3.2.2.</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 Berjalan</w:t>
            </w:r>
            <w:r w:rsidR="00FA382F">
              <w:rPr>
                <w:noProof/>
                <w:webHidden/>
              </w:rPr>
              <w:tab/>
            </w:r>
            <w:r w:rsidR="00FA382F">
              <w:rPr>
                <w:noProof/>
                <w:webHidden/>
              </w:rPr>
              <w:fldChar w:fldCharType="begin"/>
            </w:r>
            <w:r w:rsidR="00FA382F">
              <w:rPr>
                <w:noProof/>
                <w:webHidden/>
              </w:rPr>
              <w:instrText xml:space="preserve"> PAGEREF _Toc83115738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536205F0" w14:textId="10F50BC4" w:rsidR="00FA382F" w:rsidRDefault="00ED34E2">
          <w:pPr>
            <w:pStyle w:val="TOC3"/>
            <w:rPr>
              <w:rFonts w:asciiTheme="minorHAnsi" w:eastAsiaTheme="minorEastAsia" w:hAnsiTheme="minorHAnsi" w:cstheme="minorBidi"/>
              <w:noProof/>
              <w:sz w:val="22"/>
              <w:szCs w:val="22"/>
              <w:lang w:val="en-ID"/>
            </w:rPr>
          </w:pPr>
          <w:hyperlink w:anchor="_Toc83115739" w:history="1">
            <w:r w:rsidR="00FA382F" w:rsidRPr="002C04D4">
              <w:rPr>
                <w:rStyle w:val="Hyperlink"/>
                <w:noProof/>
              </w:rPr>
              <w:t>3.2.3.</w:t>
            </w:r>
            <w:r w:rsidR="00FA382F">
              <w:rPr>
                <w:rFonts w:asciiTheme="minorHAnsi" w:eastAsiaTheme="minorEastAsia" w:hAnsiTheme="minorHAnsi" w:cstheme="minorBidi"/>
                <w:noProof/>
                <w:sz w:val="22"/>
                <w:szCs w:val="22"/>
                <w:lang w:val="en-ID"/>
              </w:rPr>
              <w:tab/>
            </w:r>
            <w:r w:rsidR="00FA382F" w:rsidRPr="002C04D4">
              <w:rPr>
                <w:rStyle w:val="Hyperlink"/>
                <w:noProof/>
              </w:rPr>
              <w:t>Analisis Pengguna Sistem Berjalan</w:t>
            </w:r>
            <w:r w:rsidR="00FA382F">
              <w:rPr>
                <w:noProof/>
                <w:webHidden/>
              </w:rPr>
              <w:tab/>
            </w:r>
            <w:r w:rsidR="00FA382F">
              <w:rPr>
                <w:noProof/>
                <w:webHidden/>
              </w:rPr>
              <w:fldChar w:fldCharType="begin"/>
            </w:r>
            <w:r w:rsidR="00FA382F">
              <w:rPr>
                <w:noProof/>
                <w:webHidden/>
              </w:rPr>
              <w:instrText xml:space="preserve"> PAGEREF _Toc83115739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728AA8C4" w14:textId="34CAF044" w:rsidR="00FA382F" w:rsidRDefault="00ED34E2">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40" w:history="1">
            <w:r w:rsidR="00FA382F" w:rsidRPr="002C04D4">
              <w:rPr>
                <w:rStyle w:val="Hyperlink"/>
                <w:noProof/>
              </w:rPr>
              <w:t>3.3.</w:t>
            </w:r>
            <w:r w:rsidR="00FA382F">
              <w:rPr>
                <w:rFonts w:asciiTheme="minorHAnsi" w:eastAsiaTheme="minorEastAsia" w:hAnsiTheme="minorHAnsi" w:cstheme="minorBidi"/>
                <w:noProof/>
                <w:sz w:val="22"/>
                <w:szCs w:val="22"/>
                <w:lang w:val="en-ID"/>
              </w:rPr>
              <w:tab/>
            </w:r>
            <w:r w:rsidR="00FA382F" w:rsidRPr="002C04D4">
              <w:rPr>
                <w:rStyle w:val="Hyperlink"/>
                <w:noProof/>
              </w:rPr>
              <w:t>Analisis Pengembangan</w:t>
            </w:r>
            <w:r w:rsidR="00FA382F">
              <w:rPr>
                <w:noProof/>
                <w:webHidden/>
              </w:rPr>
              <w:tab/>
            </w:r>
            <w:r w:rsidR="00FA382F">
              <w:rPr>
                <w:noProof/>
                <w:webHidden/>
              </w:rPr>
              <w:fldChar w:fldCharType="begin"/>
            </w:r>
            <w:r w:rsidR="00FA382F">
              <w:rPr>
                <w:noProof/>
                <w:webHidden/>
              </w:rPr>
              <w:instrText xml:space="preserve"> PAGEREF _Toc83115740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4C796C93" w14:textId="57E653F5" w:rsidR="00FA382F" w:rsidRDefault="00ED34E2">
          <w:pPr>
            <w:pStyle w:val="TOC3"/>
            <w:rPr>
              <w:rFonts w:asciiTheme="minorHAnsi" w:eastAsiaTheme="minorEastAsia" w:hAnsiTheme="minorHAnsi" w:cstheme="minorBidi"/>
              <w:noProof/>
              <w:sz w:val="22"/>
              <w:szCs w:val="22"/>
              <w:lang w:val="en-ID"/>
            </w:rPr>
          </w:pPr>
          <w:hyperlink w:anchor="_Toc83115741" w:history="1">
            <w:r w:rsidR="00FA382F" w:rsidRPr="002C04D4">
              <w:rPr>
                <w:rStyle w:val="Hyperlink"/>
                <w:noProof/>
              </w:rPr>
              <w:t>3.3.1.</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 Baru</w:t>
            </w:r>
            <w:r w:rsidR="00FA382F">
              <w:rPr>
                <w:noProof/>
                <w:webHidden/>
              </w:rPr>
              <w:tab/>
            </w:r>
            <w:r w:rsidR="00FA382F">
              <w:rPr>
                <w:noProof/>
                <w:webHidden/>
              </w:rPr>
              <w:fldChar w:fldCharType="begin"/>
            </w:r>
            <w:r w:rsidR="00FA382F">
              <w:rPr>
                <w:noProof/>
                <w:webHidden/>
              </w:rPr>
              <w:instrText xml:space="preserve"> PAGEREF _Toc83115741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69472987" w14:textId="77921176" w:rsidR="00FA382F" w:rsidRDefault="00ED34E2">
          <w:pPr>
            <w:pStyle w:val="TOC3"/>
            <w:rPr>
              <w:rFonts w:asciiTheme="minorHAnsi" w:eastAsiaTheme="minorEastAsia" w:hAnsiTheme="minorHAnsi" w:cstheme="minorBidi"/>
              <w:noProof/>
              <w:sz w:val="22"/>
              <w:szCs w:val="22"/>
              <w:lang w:val="en-ID"/>
            </w:rPr>
          </w:pPr>
          <w:hyperlink w:anchor="_Toc83115742" w:history="1">
            <w:r w:rsidR="00FA382F" w:rsidRPr="002C04D4">
              <w:rPr>
                <w:rStyle w:val="Hyperlink"/>
                <w:noProof/>
              </w:rPr>
              <w:t>3.3.2.</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Pengguna</w:t>
            </w:r>
            <w:r w:rsidR="00FA382F">
              <w:rPr>
                <w:noProof/>
                <w:webHidden/>
              </w:rPr>
              <w:tab/>
            </w:r>
            <w:r w:rsidR="00FA382F">
              <w:rPr>
                <w:noProof/>
                <w:webHidden/>
              </w:rPr>
              <w:fldChar w:fldCharType="begin"/>
            </w:r>
            <w:r w:rsidR="00FA382F">
              <w:rPr>
                <w:noProof/>
                <w:webHidden/>
              </w:rPr>
              <w:instrText xml:space="preserve"> PAGEREF _Toc83115742 \h </w:instrText>
            </w:r>
            <w:r w:rsidR="00FA382F">
              <w:rPr>
                <w:noProof/>
                <w:webHidden/>
              </w:rPr>
            </w:r>
            <w:r w:rsidR="00FA382F">
              <w:rPr>
                <w:noProof/>
                <w:webHidden/>
              </w:rPr>
              <w:fldChar w:fldCharType="separate"/>
            </w:r>
            <w:r w:rsidR="00FA382F">
              <w:rPr>
                <w:noProof/>
                <w:webHidden/>
              </w:rPr>
              <w:t>17</w:t>
            </w:r>
            <w:r w:rsidR="00FA382F">
              <w:rPr>
                <w:noProof/>
                <w:webHidden/>
              </w:rPr>
              <w:fldChar w:fldCharType="end"/>
            </w:r>
          </w:hyperlink>
        </w:p>
        <w:p w14:paraId="6A110FFC" w14:textId="45E666EE" w:rsidR="00FA382F" w:rsidRDefault="00ED34E2">
          <w:pPr>
            <w:pStyle w:val="TOC3"/>
            <w:rPr>
              <w:rFonts w:asciiTheme="minorHAnsi" w:eastAsiaTheme="minorEastAsia" w:hAnsiTheme="minorHAnsi" w:cstheme="minorBidi"/>
              <w:noProof/>
              <w:sz w:val="22"/>
              <w:szCs w:val="22"/>
              <w:lang w:val="en-ID"/>
            </w:rPr>
          </w:pPr>
          <w:hyperlink w:anchor="_Toc83115743" w:history="1">
            <w:r w:rsidR="00FA382F" w:rsidRPr="002C04D4">
              <w:rPr>
                <w:rStyle w:val="Hyperlink"/>
                <w:noProof/>
              </w:rPr>
              <w:t>3.3.3.</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Fungsional</w:t>
            </w:r>
            <w:r w:rsidR="00FA382F">
              <w:rPr>
                <w:noProof/>
                <w:webHidden/>
              </w:rPr>
              <w:tab/>
            </w:r>
            <w:r w:rsidR="00FA382F">
              <w:rPr>
                <w:noProof/>
                <w:webHidden/>
              </w:rPr>
              <w:fldChar w:fldCharType="begin"/>
            </w:r>
            <w:r w:rsidR="00FA382F">
              <w:rPr>
                <w:noProof/>
                <w:webHidden/>
              </w:rPr>
              <w:instrText xml:space="preserve"> PAGEREF _Toc83115743 \h </w:instrText>
            </w:r>
            <w:r w:rsidR="00FA382F">
              <w:rPr>
                <w:noProof/>
                <w:webHidden/>
              </w:rPr>
            </w:r>
            <w:r w:rsidR="00FA382F">
              <w:rPr>
                <w:noProof/>
                <w:webHidden/>
              </w:rPr>
              <w:fldChar w:fldCharType="separate"/>
            </w:r>
            <w:r w:rsidR="00FA382F">
              <w:rPr>
                <w:noProof/>
                <w:webHidden/>
              </w:rPr>
              <w:t>18</w:t>
            </w:r>
            <w:r w:rsidR="00FA382F">
              <w:rPr>
                <w:noProof/>
                <w:webHidden/>
              </w:rPr>
              <w:fldChar w:fldCharType="end"/>
            </w:r>
          </w:hyperlink>
        </w:p>
        <w:p w14:paraId="2B9F1EA0" w14:textId="5FBDEBE9" w:rsidR="00FA382F" w:rsidRDefault="00ED34E2">
          <w:pPr>
            <w:pStyle w:val="TOC3"/>
            <w:rPr>
              <w:rFonts w:asciiTheme="minorHAnsi" w:eastAsiaTheme="minorEastAsia" w:hAnsiTheme="minorHAnsi" w:cstheme="minorBidi"/>
              <w:noProof/>
              <w:sz w:val="22"/>
              <w:szCs w:val="22"/>
              <w:lang w:val="en-ID"/>
            </w:rPr>
          </w:pPr>
          <w:hyperlink w:anchor="_Toc83115744" w:history="1">
            <w:r w:rsidR="00FA382F" w:rsidRPr="002C04D4">
              <w:rPr>
                <w:rStyle w:val="Hyperlink"/>
                <w:noProof/>
              </w:rPr>
              <w:t>3.3.4.</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Non Fungsional</w:t>
            </w:r>
            <w:r w:rsidR="00FA382F">
              <w:rPr>
                <w:noProof/>
                <w:webHidden/>
              </w:rPr>
              <w:tab/>
            </w:r>
            <w:r w:rsidR="00FA382F">
              <w:rPr>
                <w:noProof/>
                <w:webHidden/>
              </w:rPr>
              <w:fldChar w:fldCharType="begin"/>
            </w:r>
            <w:r w:rsidR="00FA382F">
              <w:rPr>
                <w:noProof/>
                <w:webHidden/>
              </w:rPr>
              <w:instrText xml:space="preserve"> PAGEREF _Toc83115744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12669F11" w14:textId="42874B96" w:rsidR="00FA382F" w:rsidRDefault="00ED34E2">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45" w:history="1">
            <w:r w:rsidR="00FA382F" w:rsidRPr="002C04D4">
              <w:rPr>
                <w:rStyle w:val="Hyperlink"/>
                <w:noProof/>
              </w:rPr>
              <w:t>3.4.</w:t>
            </w:r>
            <w:r w:rsidR="00FA382F">
              <w:rPr>
                <w:rFonts w:asciiTheme="minorHAnsi" w:eastAsiaTheme="minorEastAsia" w:hAnsiTheme="minorHAnsi" w:cstheme="minorBidi"/>
                <w:noProof/>
                <w:sz w:val="22"/>
                <w:szCs w:val="22"/>
                <w:lang w:val="en-ID"/>
              </w:rPr>
              <w:tab/>
            </w:r>
            <w:r w:rsidR="00FA382F" w:rsidRPr="002C04D4">
              <w:rPr>
                <w:rStyle w:val="Hyperlink"/>
                <w:noProof/>
              </w:rPr>
              <w:t>Perancangan Sistem Baru</w:t>
            </w:r>
            <w:r w:rsidR="00FA382F">
              <w:rPr>
                <w:noProof/>
                <w:webHidden/>
              </w:rPr>
              <w:tab/>
            </w:r>
            <w:r w:rsidR="00FA382F">
              <w:rPr>
                <w:noProof/>
                <w:webHidden/>
              </w:rPr>
              <w:fldChar w:fldCharType="begin"/>
            </w:r>
            <w:r w:rsidR="00FA382F">
              <w:rPr>
                <w:noProof/>
                <w:webHidden/>
              </w:rPr>
              <w:instrText xml:space="preserve"> PAGEREF _Toc83115745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05F118D6" w14:textId="7D29D5CF" w:rsidR="00FA382F" w:rsidRDefault="00ED34E2">
          <w:pPr>
            <w:pStyle w:val="TOC3"/>
            <w:rPr>
              <w:rFonts w:asciiTheme="minorHAnsi" w:eastAsiaTheme="minorEastAsia" w:hAnsiTheme="minorHAnsi" w:cstheme="minorBidi"/>
              <w:noProof/>
              <w:sz w:val="22"/>
              <w:szCs w:val="22"/>
              <w:lang w:val="en-ID"/>
            </w:rPr>
          </w:pPr>
          <w:hyperlink w:anchor="_Toc83115746" w:history="1">
            <w:r w:rsidR="00FA382F" w:rsidRPr="002C04D4">
              <w:rPr>
                <w:rStyle w:val="Hyperlink"/>
                <w:noProof/>
              </w:rPr>
              <w:t>3.4.1.</w:t>
            </w:r>
            <w:r w:rsidR="00FA382F">
              <w:rPr>
                <w:rFonts w:asciiTheme="minorHAnsi" w:eastAsiaTheme="minorEastAsia" w:hAnsiTheme="minorHAnsi" w:cstheme="minorBidi"/>
                <w:noProof/>
                <w:sz w:val="22"/>
                <w:szCs w:val="22"/>
                <w:lang w:val="en-ID"/>
              </w:rPr>
              <w:tab/>
            </w:r>
            <w:r w:rsidR="00FA382F" w:rsidRPr="002C04D4">
              <w:rPr>
                <w:rStyle w:val="Hyperlink"/>
                <w:noProof/>
              </w:rPr>
              <w:t>Bisnis Aktor</w:t>
            </w:r>
            <w:r w:rsidR="00FA382F">
              <w:rPr>
                <w:noProof/>
                <w:webHidden/>
              </w:rPr>
              <w:tab/>
            </w:r>
            <w:r w:rsidR="00FA382F">
              <w:rPr>
                <w:noProof/>
                <w:webHidden/>
              </w:rPr>
              <w:fldChar w:fldCharType="begin"/>
            </w:r>
            <w:r w:rsidR="00FA382F">
              <w:rPr>
                <w:noProof/>
                <w:webHidden/>
              </w:rPr>
              <w:instrText xml:space="preserve"> PAGEREF _Toc83115746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0D526C10" w14:textId="2A17848A" w:rsidR="00FA382F" w:rsidRDefault="00ED34E2">
          <w:pPr>
            <w:pStyle w:val="TOC3"/>
            <w:rPr>
              <w:rFonts w:asciiTheme="minorHAnsi" w:eastAsiaTheme="minorEastAsia" w:hAnsiTheme="minorHAnsi" w:cstheme="minorBidi"/>
              <w:noProof/>
              <w:sz w:val="22"/>
              <w:szCs w:val="22"/>
              <w:lang w:val="en-ID"/>
            </w:rPr>
          </w:pPr>
          <w:hyperlink w:anchor="_Toc83115747" w:history="1">
            <w:r w:rsidR="00FA382F" w:rsidRPr="002C04D4">
              <w:rPr>
                <w:rStyle w:val="Hyperlink"/>
                <w:noProof/>
              </w:rPr>
              <w:t>3.4.2.</w:t>
            </w:r>
            <w:r w:rsidR="00FA382F">
              <w:rPr>
                <w:rFonts w:asciiTheme="minorHAnsi" w:eastAsiaTheme="minorEastAsia" w:hAnsiTheme="minorHAnsi" w:cstheme="minorBidi"/>
                <w:noProof/>
                <w:sz w:val="22"/>
                <w:szCs w:val="22"/>
                <w:lang w:val="en-ID"/>
              </w:rPr>
              <w:tab/>
            </w:r>
            <w:r w:rsidR="00FA382F" w:rsidRPr="002C04D4">
              <w:rPr>
                <w:rStyle w:val="Hyperlink"/>
                <w:noProof/>
              </w:rPr>
              <w:t>Deskripsi Aktor</w:t>
            </w:r>
            <w:r w:rsidR="00FA382F">
              <w:rPr>
                <w:noProof/>
                <w:webHidden/>
              </w:rPr>
              <w:tab/>
            </w:r>
            <w:r w:rsidR="00FA382F">
              <w:rPr>
                <w:noProof/>
                <w:webHidden/>
              </w:rPr>
              <w:fldChar w:fldCharType="begin"/>
            </w:r>
            <w:r w:rsidR="00FA382F">
              <w:rPr>
                <w:noProof/>
                <w:webHidden/>
              </w:rPr>
              <w:instrText xml:space="preserve"> PAGEREF _Toc83115747 \h </w:instrText>
            </w:r>
            <w:r w:rsidR="00FA382F">
              <w:rPr>
                <w:noProof/>
                <w:webHidden/>
              </w:rPr>
            </w:r>
            <w:r w:rsidR="00FA382F">
              <w:rPr>
                <w:noProof/>
                <w:webHidden/>
              </w:rPr>
              <w:fldChar w:fldCharType="separate"/>
            </w:r>
            <w:r w:rsidR="00FA382F">
              <w:rPr>
                <w:noProof/>
                <w:webHidden/>
              </w:rPr>
              <w:t>21</w:t>
            </w:r>
            <w:r w:rsidR="00FA382F">
              <w:rPr>
                <w:noProof/>
                <w:webHidden/>
              </w:rPr>
              <w:fldChar w:fldCharType="end"/>
            </w:r>
          </w:hyperlink>
        </w:p>
        <w:p w14:paraId="2E085CA2" w14:textId="16EAD2E9" w:rsidR="00FA382F" w:rsidRDefault="00ED34E2">
          <w:pPr>
            <w:pStyle w:val="TOC3"/>
            <w:rPr>
              <w:rFonts w:asciiTheme="minorHAnsi" w:eastAsiaTheme="minorEastAsia" w:hAnsiTheme="minorHAnsi" w:cstheme="minorBidi"/>
              <w:noProof/>
              <w:sz w:val="22"/>
              <w:szCs w:val="22"/>
              <w:lang w:val="en-ID"/>
            </w:rPr>
          </w:pPr>
          <w:hyperlink w:anchor="_Toc83115748" w:history="1">
            <w:r w:rsidR="00FA382F" w:rsidRPr="002C04D4">
              <w:rPr>
                <w:rStyle w:val="Hyperlink"/>
                <w:noProof/>
              </w:rPr>
              <w:t>3.4.3.</w:t>
            </w:r>
            <w:r w:rsidR="00FA382F">
              <w:rPr>
                <w:rFonts w:asciiTheme="minorHAnsi" w:eastAsiaTheme="minorEastAsia" w:hAnsiTheme="minorHAnsi" w:cstheme="minorBidi"/>
                <w:noProof/>
                <w:sz w:val="22"/>
                <w:szCs w:val="22"/>
                <w:lang w:val="en-ID"/>
              </w:rPr>
              <w:tab/>
            </w:r>
            <w:r w:rsidR="00FA382F" w:rsidRPr="002C04D4">
              <w:rPr>
                <w:rStyle w:val="Hyperlink"/>
                <w:noProof/>
              </w:rPr>
              <w:t>Business Use Case</w:t>
            </w:r>
            <w:r w:rsidR="00FA382F">
              <w:rPr>
                <w:noProof/>
                <w:webHidden/>
              </w:rPr>
              <w:tab/>
            </w:r>
            <w:r w:rsidR="00FA382F">
              <w:rPr>
                <w:noProof/>
                <w:webHidden/>
              </w:rPr>
              <w:fldChar w:fldCharType="begin"/>
            </w:r>
            <w:r w:rsidR="00FA382F">
              <w:rPr>
                <w:noProof/>
                <w:webHidden/>
              </w:rPr>
              <w:instrText xml:space="preserve"> PAGEREF _Toc83115748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11D67CE2" w14:textId="7F5FDC8F" w:rsidR="00FA382F" w:rsidRDefault="00ED34E2">
          <w:pPr>
            <w:pStyle w:val="TOC3"/>
            <w:rPr>
              <w:rFonts w:asciiTheme="minorHAnsi" w:eastAsiaTheme="minorEastAsia" w:hAnsiTheme="minorHAnsi" w:cstheme="minorBidi"/>
              <w:noProof/>
              <w:sz w:val="22"/>
              <w:szCs w:val="22"/>
              <w:lang w:val="en-ID"/>
            </w:rPr>
          </w:pPr>
          <w:hyperlink w:anchor="_Toc83115749" w:history="1">
            <w:r w:rsidR="00FA382F" w:rsidRPr="002C04D4">
              <w:rPr>
                <w:rStyle w:val="Hyperlink"/>
                <w:noProof/>
              </w:rPr>
              <w:t>3.4.4.</w:t>
            </w:r>
            <w:r w:rsidR="00FA382F">
              <w:rPr>
                <w:rFonts w:asciiTheme="minorHAnsi" w:eastAsiaTheme="minorEastAsia" w:hAnsiTheme="minorHAnsi" w:cstheme="minorBidi"/>
                <w:noProof/>
                <w:sz w:val="22"/>
                <w:szCs w:val="22"/>
                <w:lang w:val="en-ID"/>
              </w:rPr>
              <w:tab/>
            </w:r>
            <w:r w:rsidR="00FA382F" w:rsidRPr="002C04D4">
              <w:rPr>
                <w:rStyle w:val="Hyperlink"/>
                <w:noProof/>
              </w:rPr>
              <w:t>Use Case Diagram</w:t>
            </w:r>
            <w:r w:rsidR="00FA382F">
              <w:rPr>
                <w:noProof/>
                <w:webHidden/>
              </w:rPr>
              <w:tab/>
            </w:r>
            <w:r w:rsidR="00FA382F">
              <w:rPr>
                <w:noProof/>
                <w:webHidden/>
              </w:rPr>
              <w:fldChar w:fldCharType="begin"/>
            </w:r>
            <w:r w:rsidR="00FA382F">
              <w:rPr>
                <w:noProof/>
                <w:webHidden/>
              </w:rPr>
              <w:instrText xml:space="preserve"> PAGEREF _Toc83115749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6C81AF42" w14:textId="6B9DC528" w:rsidR="00FA382F" w:rsidRDefault="00ED34E2">
          <w:pPr>
            <w:pStyle w:val="TOC3"/>
            <w:rPr>
              <w:rFonts w:asciiTheme="minorHAnsi" w:eastAsiaTheme="minorEastAsia" w:hAnsiTheme="minorHAnsi" w:cstheme="minorBidi"/>
              <w:noProof/>
              <w:sz w:val="22"/>
              <w:szCs w:val="22"/>
              <w:lang w:val="en-ID"/>
            </w:rPr>
          </w:pPr>
          <w:hyperlink w:anchor="_Toc83115750" w:history="1">
            <w:r w:rsidR="00FA382F" w:rsidRPr="002C04D4">
              <w:rPr>
                <w:rStyle w:val="Hyperlink"/>
                <w:noProof/>
              </w:rPr>
              <w:t>3.4.5.</w:t>
            </w:r>
            <w:r w:rsidR="00FA382F">
              <w:rPr>
                <w:rFonts w:asciiTheme="minorHAnsi" w:eastAsiaTheme="minorEastAsia" w:hAnsiTheme="minorHAnsi" w:cstheme="minorBidi"/>
                <w:noProof/>
                <w:sz w:val="22"/>
                <w:szCs w:val="22"/>
                <w:lang w:val="en-ID"/>
              </w:rPr>
              <w:tab/>
            </w:r>
            <w:r w:rsidR="00FA382F" w:rsidRPr="002C04D4">
              <w:rPr>
                <w:rStyle w:val="Hyperlink"/>
                <w:noProof/>
              </w:rPr>
              <w:t>Skenario Use Case</w:t>
            </w:r>
            <w:r w:rsidR="00FA382F">
              <w:rPr>
                <w:noProof/>
                <w:webHidden/>
              </w:rPr>
              <w:tab/>
            </w:r>
            <w:r w:rsidR="00FA382F">
              <w:rPr>
                <w:noProof/>
                <w:webHidden/>
              </w:rPr>
              <w:fldChar w:fldCharType="begin"/>
            </w:r>
            <w:r w:rsidR="00FA382F">
              <w:rPr>
                <w:noProof/>
                <w:webHidden/>
              </w:rPr>
              <w:instrText xml:space="preserve"> PAGEREF _Toc83115750 \h </w:instrText>
            </w:r>
            <w:r w:rsidR="00FA382F">
              <w:rPr>
                <w:noProof/>
                <w:webHidden/>
              </w:rPr>
            </w:r>
            <w:r w:rsidR="00FA382F">
              <w:rPr>
                <w:noProof/>
                <w:webHidden/>
              </w:rPr>
              <w:fldChar w:fldCharType="separate"/>
            </w:r>
            <w:r w:rsidR="00FA382F">
              <w:rPr>
                <w:noProof/>
                <w:webHidden/>
              </w:rPr>
              <w:t>23</w:t>
            </w:r>
            <w:r w:rsidR="00FA382F">
              <w:rPr>
                <w:noProof/>
                <w:webHidden/>
              </w:rPr>
              <w:fldChar w:fldCharType="end"/>
            </w:r>
          </w:hyperlink>
        </w:p>
        <w:p w14:paraId="462D69EB" w14:textId="60F1AAD9" w:rsidR="00FA382F" w:rsidRDefault="00ED34E2">
          <w:pPr>
            <w:pStyle w:val="TOC3"/>
            <w:rPr>
              <w:rFonts w:asciiTheme="minorHAnsi" w:eastAsiaTheme="minorEastAsia" w:hAnsiTheme="minorHAnsi" w:cstheme="minorBidi"/>
              <w:noProof/>
              <w:sz w:val="22"/>
              <w:szCs w:val="22"/>
              <w:lang w:val="en-ID"/>
            </w:rPr>
          </w:pPr>
          <w:hyperlink w:anchor="_Toc83115751" w:history="1">
            <w:r w:rsidR="00FA382F" w:rsidRPr="002C04D4">
              <w:rPr>
                <w:rStyle w:val="Hyperlink"/>
                <w:noProof/>
              </w:rPr>
              <w:t>3.4.6.</w:t>
            </w:r>
            <w:r w:rsidR="00FA382F">
              <w:rPr>
                <w:rFonts w:asciiTheme="minorHAnsi" w:eastAsiaTheme="minorEastAsia" w:hAnsiTheme="minorHAnsi" w:cstheme="minorBidi"/>
                <w:noProof/>
                <w:sz w:val="22"/>
                <w:szCs w:val="22"/>
                <w:lang w:val="en-ID"/>
              </w:rPr>
              <w:tab/>
            </w:r>
            <w:r w:rsidR="00FA382F" w:rsidRPr="002C04D4">
              <w:rPr>
                <w:rStyle w:val="Hyperlink"/>
                <w:noProof/>
              </w:rPr>
              <w:t>Sequence Diagram</w:t>
            </w:r>
            <w:r w:rsidR="00FA382F">
              <w:rPr>
                <w:noProof/>
                <w:webHidden/>
              </w:rPr>
              <w:tab/>
            </w:r>
            <w:r w:rsidR="00FA382F">
              <w:rPr>
                <w:noProof/>
                <w:webHidden/>
              </w:rPr>
              <w:fldChar w:fldCharType="begin"/>
            </w:r>
            <w:r w:rsidR="00FA382F">
              <w:rPr>
                <w:noProof/>
                <w:webHidden/>
              </w:rPr>
              <w:instrText xml:space="preserve"> PAGEREF _Toc83115751 \h </w:instrText>
            </w:r>
            <w:r w:rsidR="00FA382F">
              <w:rPr>
                <w:noProof/>
                <w:webHidden/>
              </w:rPr>
            </w:r>
            <w:r w:rsidR="00FA382F">
              <w:rPr>
                <w:noProof/>
                <w:webHidden/>
              </w:rPr>
              <w:fldChar w:fldCharType="separate"/>
            </w:r>
            <w:r w:rsidR="00FA382F">
              <w:rPr>
                <w:noProof/>
                <w:webHidden/>
              </w:rPr>
              <w:t>37</w:t>
            </w:r>
            <w:r w:rsidR="00FA382F">
              <w:rPr>
                <w:noProof/>
                <w:webHidden/>
              </w:rPr>
              <w:fldChar w:fldCharType="end"/>
            </w:r>
          </w:hyperlink>
        </w:p>
        <w:p w14:paraId="5745286C" w14:textId="335AB163" w:rsidR="00FA382F" w:rsidRDefault="00ED34E2">
          <w:pPr>
            <w:pStyle w:val="TOC3"/>
            <w:rPr>
              <w:rFonts w:asciiTheme="minorHAnsi" w:eastAsiaTheme="minorEastAsia" w:hAnsiTheme="minorHAnsi" w:cstheme="minorBidi"/>
              <w:noProof/>
              <w:sz w:val="22"/>
              <w:szCs w:val="22"/>
              <w:lang w:val="en-ID"/>
            </w:rPr>
          </w:pPr>
          <w:hyperlink w:anchor="_Toc83115752" w:history="1">
            <w:r w:rsidR="00FA382F" w:rsidRPr="002C04D4">
              <w:rPr>
                <w:rStyle w:val="Hyperlink"/>
                <w:noProof/>
              </w:rPr>
              <w:t>3.4.7.</w:t>
            </w:r>
            <w:r w:rsidR="00FA382F">
              <w:rPr>
                <w:rFonts w:asciiTheme="minorHAnsi" w:eastAsiaTheme="minorEastAsia" w:hAnsiTheme="minorHAnsi" w:cstheme="minorBidi"/>
                <w:noProof/>
                <w:sz w:val="22"/>
                <w:szCs w:val="22"/>
                <w:lang w:val="en-ID"/>
              </w:rPr>
              <w:tab/>
            </w:r>
            <w:r w:rsidR="00FA382F" w:rsidRPr="002C04D4">
              <w:rPr>
                <w:rStyle w:val="Hyperlink"/>
                <w:noProof/>
              </w:rPr>
              <w:t>Class Diagram</w:t>
            </w:r>
            <w:r w:rsidR="00FA382F">
              <w:rPr>
                <w:noProof/>
                <w:webHidden/>
              </w:rPr>
              <w:tab/>
            </w:r>
            <w:r w:rsidR="00FA382F">
              <w:rPr>
                <w:noProof/>
                <w:webHidden/>
              </w:rPr>
              <w:fldChar w:fldCharType="begin"/>
            </w:r>
            <w:r w:rsidR="00FA382F">
              <w:rPr>
                <w:noProof/>
                <w:webHidden/>
              </w:rPr>
              <w:instrText xml:space="preserve"> PAGEREF _Toc83115752 \h </w:instrText>
            </w:r>
            <w:r w:rsidR="00FA382F">
              <w:rPr>
                <w:noProof/>
                <w:webHidden/>
              </w:rPr>
            </w:r>
            <w:r w:rsidR="00FA382F">
              <w:rPr>
                <w:noProof/>
                <w:webHidden/>
              </w:rPr>
              <w:fldChar w:fldCharType="separate"/>
            </w:r>
            <w:r w:rsidR="00FA382F">
              <w:rPr>
                <w:noProof/>
                <w:webHidden/>
              </w:rPr>
              <w:t>46</w:t>
            </w:r>
            <w:r w:rsidR="00FA382F">
              <w:rPr>
                <w:noProof/>
                <w:webHidden/>
              </w:rPr>
              <w:fldChar w:fldCharType="end"/>
            </w:r>
          </w:hyperlink>
        </w:p>
        <w:p w14:paraId="132C9F17" w14:textId="7F0C80EE" w:rsidR="00FA382F" w:rsidRDefault="00ED34E2">
          <w:pPr>
            <w:pStyle w:val="TOC3"/>
            <w:rPr>
              <w:rFonts w:asciiTheme="minorHAnsi" w:eastAsiaTheme="minorEastAsia" w:hAnsiTheme="minorHAnsi" w:cstheme="minorBidi"/>
              <w:noProof/>
              <w:sz w:val="22"/>
              <w:szCs w:val="22"/>
              <w:lang w:val="en-ID"/>
            </w:rPr>
          </w:pPr>
          <w:hyperlink w:anchor="_Toc83115753" w:history="1">
            <w:r w:rsidR="00FA382F" w:rsidRPr="002C04D4">
              <w:rPr>
                <w:rStyle w:val="Hyperlink"/>
                <w:noProof/>
              </w:rPr>
              <w:t>3.4.8.</w:t>
            </w:r>
            <w:r w:rsidR="00FA382F">
              <w:rPr>
                <w:rFonts w:asciiTheme="minorHAnsi" w:eastAsiaTheme="minorEastAsia" w:hAnsiTheme="minorHAnsi" w:cstheme="minorBidi"/>
                <w:noProof/>
                <w:sz w:val="22"/>
                <w:szCs w:val="22"/>
                <w:lang w:val="en-ID"/>
              </w:rPr>
              <w:tab/>
            </w:r>
            <w:r w:rsidR="00FA382F" w:rsidRPr="002C04D4">
              <w:rPr>
                <w:rStyle w:val="Hyperlink"/>
                <w:noProof/>
              </w:rPr>
              <w:t>Perancangan Database</w:t>
            </w:r>
            <w:r w:rsidR="00FA382F">
              <w:rPr>
                <w:noProof/>
                <w:webHidden/>
              </w:rPr>
              <w:tab/>
            </w:r>
            <w:r w:rsidR="00FA382F">
              <w:rPr>
                <w:noProof/>
                <w:webHidden/>
              </w:rPr>
              <w:fldChar w:fldCharType="begin"/>
            </w:r>
            <w:r w:rsidR="00FA382F">
              <w:rPr>
                <w:noProof/>
                <w:webHidden/>
              </w:rPr>
              <w:instrText xml:space="preserve"> PAGEREF _Toc83115753 \h </w:instrText>
            </w:r>
            <w:r w:rsidR="00FA382F">
              <w:rPr>
                <w:noProof/>
                <w:webHidden/>
              </w:rPr>
            </w:r>
            <w:r w:rsidR="00FA382F">
              <w:rPr>
                <w:noProof/>
                <w:webHidden/>
              </w:rPr>
              <w:fldChar w:fldCharType="separate"/>
            </w:r>
            <w:r w:rsidR="00FA382F">
              <w:rPr>
                <w:noProof/>
                <w:webHidden/>
              </w:rPr>
              <w:t>47</w:t>
            </w:r>
            <w:r w:rsidR="00FA382F">
              <w:rPr>
                <w:noProof/>
                <w:webHidden/>
              </w:rPr>
              <w:fldChar w:fldCharType="end"/>
            </w:r>
          </w:hyperlink>
        </w:p>
        <w:p w14:paraId="31DFDF64" w14:textId="317246A1" w:rsidR="00FA382F" w:rsidRDefault="00ED34E2">
          <w:pPr>
            <w:pStyle w:val="TOC3"/>
            <w:rPr>
              <w:rFonts w:asciiTheme="minorHAnsi" w:eastAsiaTheme="minorEastAsia" w:hAnsiTheme="minorHAnsi" w:cstheme="minorBidi"/>
              <w:noProof/>
              <w:sz w:val="22"/>
              <w:szCs w:val="22"/>
              <w:lang w:val="en-ID"/>
            </w:rPr>
          </w:pPr>
          <w:hyperlink w:anchor="_Toc83115754" w:history="1">
            <w:r w:rsidR="00FA382F" w:rsidRPr="002C04D4">
              <w:rPr>
                <w:rStyle w:val="Hyperlink"/>
                <w:noProof/>
              </w:rPr>
              <w:t>3.4.9.</w:t>
            </w:r>
            <w:r w:rsidR="00FA382F">
              <w:rPr>
                <w:rFonts w:asciiTheme="minorHAnsi" w:eastAsiaTheme="minorEastAsia" w:hAnsiTheme="minorHAnsi" w:cstheme="minorBidi"/>
                <w:noProof/>
                <w:sz w:val="22"/>
                <w:szCs w:val="22"/>
                <w:lang w:val="en-ID"/>
              </w:rPr>
              <w:tab/>
            </w:r>
            <w:r w:rsidR="00FA382F" w:rsidRPr="002C04D4">
              <w:rPr>
                <w:rStyle w:val="Hyperlink"/>
                <w:noProof/>
              </w:rPr>
              <w:t>Perancangan Antarmuka</w:t>
            </w:r>
            <w:r w:rsidR="00FA382F">
              <w:rPr>
                <w:noProof/>
                <w:webHidden/>
              </w:rPr>
              <w:tab/>
            </w:r>
            <w:r w:rsidR="00FA382F">
              <w:rPr>
                <w:noProof/>
                <w:webHidden/>
              </w:rPr>
              <w:fldChar w:fldCharType="begin"/>
            </w:r>
            <w:r w:rsidR="00FA382F">
              <w:rPr>
                <w:noProof/>
                <w:webHidden/>
              </w:rPr>
              <w:instrText xml:space="preserve"> PAGEREF _Toc83115754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7489D558" w14:textId="5F01D959" w:rsidR="00FA382F" w:rsidRDefault="00ED34E2">
          <w:pPr>
            <w:pStyle w:val="TOC1"/>
            <w:tabs>
              <w:tab w:val="right" w:leader="dot" w:pos="7927"/>
            </w:tabs>
            <w:rPr>
              <w:rFonts w:asciiTheme="minorHAnsi" w:eastAsiaTheme="minorEastAsia" w:hAnsiTheme="minorHAnsi" w:cstheme="minorBidi"/>
              <w:noProof/>
              <w:sz w:val="22"/>
              <w:szCs w:val="22"/>
              <w:lang w:val="en-ID"/>
            </w:rPr>
          </w:pPr>
          <w:hyperlink w:anchor="_Toc83115755" w:history="1">
            <w:r w:rsidR="00FA382F" w:rsidRPr="002C04D4">
              <w:rPr>
                <w:rStyle w:val="Hyperlink"/>
                <w:noProof/>
              </w:rPr>
              <w:t>BAB IV  IMPLEMENTASI DAN PENGUJIAN</w:t>
            </w:r>
            <w:r w:rsidR="00FA382F">
              <w:rPr>
                <w:noProof/>
                <w:webHidden/>
              </w:rPr>
              <w:tab/>
            </w:r>
            <w:r w:rsidR="00FA382F">
              <w:rPr>
                <w:noProof/>
                <w:webHidden/>
              </w:rPr>
              <w:fldChar w:fldCharType="begin"/>
            </w:r>
            <w:r w:rsidR="00FA382F">
              <w:rPr>
                <w:noProof/>
                <w:webHidden/>
              </w:rPr>
              <w:instrText xml:space="preserve"> PAGEREF _Toc83115755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6CA7EE3" w14:textId="5EFEDB63" w:rsidR="00FA382F" w:rsidRDefault="00ED34E2">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56" w:history="1">
            <w:r w:rsidR="00FA382F" w:rsidRPr="002C04D4">
              <w:rPr>
                <w:rStyle w:val="Hyperlink"/>
                <w:noProof/>
              </w:rPr>
              <w:t>4.1.</w:t>
            </w:r>
            <w:r w:rsidR="00FA382F">
              <w:rPr>
                <w:rFonts w:asciiTheme="minorHAnsi" w:eastAsiaTheme="minorEastAsia" w:hAnsiTheme="minorHAnsi" w:cstheme="minorBidi"/>
                <w:noProof/>
                <w:sz w:val="22"/>
                <w:szCs w:val="22"/>
                <w:lang w:val="en-ID"/>
              </w:rPr>
              <w:tab/>
            </w:r>
            <w:r w:rsidR="00FA382F" w:rsidRPr="002C04D4">
              <w:rPr>
                <w:rStyle w:val="Hyperlink"/>
                <w:noProof/>
              </w:rPr>
              <w:t>Implementasi</w:t>
            </w:r>
            <w:r w:rsidR="00FA382F">
              <w:rPr>
                <w:noProof/>
                <w:webHidden/>
              </w:rPr>
              <w:tab/>
            </w:r>
            <w:r w:rsidR="00FA382F">
              <w:rPr>
                <w:noProof/>
                <w:webHidden/>
              </w:rPr>
              <w:fldChar w:fldCharType="begin"/>
            </w:r>
            <w:r w:rsidR="00FA382F">
              <w:rPr>
                <w:noProof/>
                <w:webHidden/>
              </w:rPr>
              <w:instrText xml:space="preserve"> PAGEREF _Toc83115756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0172B64A" w14:textId="2DBEF9F0" w:rsidR="00FA382F" w:rsidRDefault="00ED34E2">
          <w:pPr>
            <w:pStyle w:val="TOC3"/>
            <w:rPr>
              <w:rFonts w:asciiTheme="minorHAnsi" w:eastAsiaTheme="minorEastAsia" w:hAnsiTheme="minorHAnsi" w:cstheme="minorBidi"/>
              <w:noProof/>
              <w:sz w:val="22"/>
              <w:szCs w:val="22"/>
              <w:lang w:val="en-ID"/>
            </w:rPr>
          </w:pPr>
          <w:hyperlink w:anchor="_Toc83115757" w:history="1">
            <w:r w:rsidR="00FA382F" w:rsidRPr="002C04D4">
              <w:rPr>
                <w:rStyle w:val="Hyperlink"/>
                <w:noProof/>
              </w:rPr>
              <w:t>4.1.1.</w:t>
            </w:r>
            <w:r w:rsidR="00FA382F">
              <w:rPr>
                <w:rFonts w:asciiTheme="minorHAnsi" w:eastAsiaTheme="minorEastAsia" w:hAnsiTheme="minorHAnsi" w:cstheme="minorBidi"/>
                <w:noProof/>
                <w:sz w:val="22"/>
                <w:szCs w:val="22"/>
                <w:lang w:val="en-ID"/>
              </w:rPr>
              <w:tab/>
            </w:r>
            <w:r w:rsidR="00FA382F" w:rsidRPr="002C04D4">
              <w:rPr>
                <w:rStyle w:val="Hyperlink"/>
                <w:noProof/>
              </w:rPr>
              <w:t>Implementasi Basis Data</w:t>
            </w:r>
            <w:r w:rsidR="00FA382F">
              <w:rPr>
                <w:noProof/>
                <w:webHidden/>
              </w:rPr>
              <w:tab/>
            </w:r>
            <w:r w:rsidR="00FA382F">
              <w:rPr>
                <w:noProof/>
                <w:webHidden/>
              </w:rPr>
              <w:fldChar w:fldCharType="begin"/>
            </w:r>
            <w:r w:rsidR="00FA382F">
              <w:rPr>
                <w:noProof/>
                <w:webHidden/>
              </w:rPr>
              <w:instrText xml:space="preserve"> PAGEREF _Toc8311575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28C7F6F9" w14:textId="7C6B87BD" w:rsidR="00FA382F" w:rsidRDefault="00ED34E2">
          <w:pPr>
            <w:pStyle w:val="TOC3"/>
            <w:rPr>
              <w:rFonts w:asciiTheme="minorHAnsi" w:eastAsiaTheme="minorEastAsia" w:hAnsiTheme="minorHAnsi" w:cstheme="minorBidi"/>
              <w:noProof/>
              <w:sz w:val="22"/>
              <w:szCs w:val="22"/>
              <w:lang w:val="en-ID"/>
            </w:rPr>
          </w:pPr>
          <w:hyperlink w:anchor="_Toc83115758" w:history="1">
            <w:r w:rsidR="00FA382F" w:rsidRPr="002C04D4">
              <w:rPr>
                <w:rStyle w:val="Hyperlink"/>
                <w:noProof/>
              </w:rPr>
              <w:t>4.1.2.</w:t>
            </w:r>
            <w:r w:rsidR="00FA382F">
              <w:rPr>
                <w:rFonts w:asciiTheme="minorHAnsi" w:eastAsiaTheme="minorEastAsia" w:hAnsiTheme="minorHAnsi" w:cstheme="minorBidi"/>
                <w:noProof/>
                <w:sz w:val="22"/>
                <w:szCs w:val="22"/>
                <w:lang w:val="en-ID"/>
              </w:rPr>
              <w:tab/>
            </w:r>
            <w:r w:rsidR="00FA382F" w:rsidRPr="002C04D4">
              <w:rPr>
                <w:rStyle w:val="Hyperlink"/>
                <w:noProof/>
              </w:rPr>
              <w:t>Implementasi Antar Muka</w:t>
            </w:r>
            <w:r w:rsidR="00FA382F">
              <w:rPr>
                <w:noProof/>
                <w:webHidden/>
              </w:rPr>
              <w:tab/>
            </w:r>
            <w:r w:rsidR="00FA382F">
              <w:rPr>
                <w:noProof/>
                <w:webHidden/>
              </w:rPr>
              <w:fldChar w:fldCharType="begin"/>
            </w:r>
            <w:r w:rsidR="00FA382F">
              <w:rPr>
                <w:noProof/>
                <w:webHidden/>
              </w:rPr>
              <w:instrText xml:space="preserve"> PAGEREF _Toc83115758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A5A69E1" w14:textId="6014FEB4" w:rsidR="00FA382F" w:rsidRDefault="00ED34E2">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59" w:history="1">
            <w:r w:rsidR="00FA382F" w:rsidRPr="002C04D4">
              <w:rPr>
                <w:rStyle w:val="Hyperlink"/>
                <w:noProof/>
              </w:rPr>
              <w:t>4.2.</w:t>
            </w:r>
            <w:r w:rsidR="00FA382F">
              <w:rPr>
                <w:rFonts w:asciiTheme="minorHAnsi" w:eastAsiaTheme="minorEastAsia" w:hAnsiTheme="minorHAnsi" w:cstheme="minorBidi"/>
                <w:noProof/>
                <w:sz w:val="22"/>
                <w:szCs w:val="22"/>
                <w:lang w:val="en-ID"/>
              </w:rPr>
              <w:tab/>
            </w:r>
            <w:r w:rsidR="00FA382F" w:rsidRPr="002C04D4">
              <w:rPr>
                <w:rStyle w:val="Hyperlink"/>
                <w:noProof/>
              </w:rPr>
              <w:t>Pengujin Perangkat Lunak</w:t>
            </w:r>
            <w:r w:rsidR="00FA382F">
              <w:rPr>
                <w:noProof/>
                <w:webHidden/>
              </w:rPr>
              <w:tab/>
            </w:r>
            <w:r w:rsidR="00FA382F">
              <w:rPr>
                <w:noProof/>
                <w:webHidden/>
              </w:rPr>
              <w:fldChar w:fldCharType="begin"/>
            </w:r>
            <w:r w:rsidR="00FA382F">
              <w:rPr>
                <w:noProof/>
                <w:webHidden/>
              </w:rPr>
              <w:instrText xml:space="preserve"> PAGEREF _Toc83115759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99C9D4B" w14:textId="0B8640E5" w:rsidR="00FA382F" w:rsidRDefault="00ED34E2">
          <w:pPr>
            <w:pStyle w:val="TOC3"/>
            <w:rPr>
              <w:rFonts w:asciiTheme="minorHAnsi" w:eastAsiaTheme="minorEastAsia" w:hAnsiTheme="minorHAnsi" w:cstheme="minorBidi"/>
              <w:noProof/>
              <w:sz w:val="22"/>
              <w:szCs w:val="22"/>
              <w:lang w:val="en-ID"/>
            </w:rPr>
          </w:pPr>
          <w:hyperlink w:anchor="_Toc83115760" w:history="1">
            <w:r w:rsidR="00FA382F" w:rsidRPr="002C04D4">
              <w:rPr>
                <w:rStyle w:val="Hyperlink"/>
                <w:noProof/>
              </w:rPr>
              <w:t>4.2.1.</w:t>
            </w:r>
            <w:r w:rsidR="00FA382F">
              <w:rPr>
                <w:rFonts w:asciiTheme="minorHAnsi" w:eastAsiaTheme="minorEastAsia" w:hAnsiTheme="minorHAnsi" w:cstheme="minorBidi"/>
                <w:noProof/>
                <w:sz w:val="22"/>
                <w:szCs w:val="22"/>
                <w:lang w:val="en-ID"/>
              </w:rPr>
              <w:tab/>
            </w:r>
            <w:r w:rsidR="00FA382F" w:rsidRPr="002C04D4">
              <w:rPr>
                <w:rStyle w:val="Hyperlink"/>
                <w:noProof/>
              </w:rPr>
              <w:t>Metode Pengujian</w:t>
            </w:r>
            <w:r w:rsidR="00FA382F">
              <w:rPr>
                <w:noProof/>
                <w:webHidden/>
              </w:rPr>
              <w:tab/>
            </w:r>
            <w:r w:rsidR="00FA382F">
              <w:rPr>
                <w:noProof/>
                <w:webHidden/>
              </w:rPr>
              <w:fldChar w:fldCharType="begin"/>
            </w:r>
            <w:r w:rsidR="00FA382F">
              <w:rPr>
                <w:noProof/>
                <w:webHidden/>
              </w:rPr>
              <w:instrText xml:space="preserve"> PAGEREF _Toc83115760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284AF916" w14:textId="1437C25B" w:rsidR="00FA382F" w:rsidRDefault="00ED34E2">
          <w:pPr>
            <w:pStyle w:val="TOC3"/>
            <w:rPr>
              <w:rFonts w:asciiTheme="minorHAnsi" w:eastAsiaTheme="minorEastAsia" w:hAnsiTheme="minorHAnsi" w:cstheme="minorBidi"/>
              <w:noProof/>
              <w:sz w:val="22"/>
              <w:szCs w:val="22"/>
              <w:lang w:val="en-ID"/>
            </w:rPr>
          </w:pPr>
          <w:hyperlink w:anchor="_Toc83115761" w:history="1">
            <w:r w:rsidR="00FA382F" w:rsidRPr="002C04D4">
              <w:rPr>
                <w:rStyle w:val="Hyperlink"/>
                <w:noProof/>
              </w:rPr>
              <w:t>4.2.2.</w:t>
            </w:r>
            <w:r w:rsidR="00FA382F">
              <w:rPr>
                <w:rFonts w:asciiTheme="minorHAnsi" w:eastAsiaTheme="minorEastAsia" w:hAnsiTheme="minorHAnsi" w:cstheme="minorBidi"/>
                <w:noProof/>
                <w:sz w:val="22"/>
                <w:szCs w:val="22"/>
                <w:lang w:val="en-ID"/>
              </w:rPr>
              <w:tab/>
            </w:r>
            <w:r w:rsidR="00FA382F" w:rsidRPr="002C04D4">
              <w:rPr>
                <w:rStyle w:val="Hyperlink"/>
                <w:noProof/>
              </w:rPr>
              <w:t>Tahap Pengujian</w:t>
            </w:r>
            <w:r w:rsidR="00FA382F">
              <w:rPr>
                <w:noProof/>
                <w:webHidden/>
              </w:rPr>
              <w:tab/>
            </w:r>
            <w:r w:rsidR="00FA382F">
              <w:rPr>
                <w:noProof/>
                <w:webHidden/>
              </w:rPr>
              <w:fldChar w:fldCharType="begin"/>
            </w:r>
            <w:r w:rsidR="00FA382F">
              <w:rPr>
                <w:noProof/>
                <w:webHidden/>
              </w:rPr>
              <w:instrText xml:space="preserve"> PAGEREF _Toc83115761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F4290FA" w14:textId="60F25D45" w:rsidR="00FA382F" w:rsidRDefault="00ED34E2">
          <w:pPr>
            <w:pStyle w:val="TOC3"/>
            <w:rPr>
              <w:rFonts w:asciiTheme="minorHAnsi" w:eastAsiaTheme="minorEastAsia" w:hAnsiTheme="minorHAnsi" w:cstheme="minorBidi"/>
              <w:noProof/>
              <w:sz w:val="22"/>
              <w:szCs w:val="22"/>
              <w:lang w:val="en-ID"/>
            </w:rPr>
          </w:pPr>
          <w:hyperlink w:anchor="_Toc83115762" w:history="1">
            <w:r w:rsidR="00FA382F" w:rsidRPr="002C04D4">
              <w:rPr>
                <w:rStyle w:val="Hyperlink"/>
                <w:noProof/>
              </w:rPr>
              <w:t>4.2.3.</w:t>
            </w:r>
            <w:r w:rsidR="00FA382F">
              <w:rPr>
                <w:rFonts w:asciiTheme="minorHAnsi" w:eastAsiaTheme="minorEastAsia" w:hAnsiTheme="minorHAnsi" w:cstheme="minorBidi"/>
                <w:noProof/>
                <w:sz w:val="22"/>
                <w:szCs w:val="22"/>
                <w:lang w:val="en-ID"/>
              </w:rPr>
              <w:tab/>
            </w:r>
            <w:r w:rsidR="00FA382F" w:rsidRPr="002C04D4">
              <w:rPr>
                <w:rStyle w:val="Hyperlink"/>
                <w:noProof/>
              </w:rPr>
              <w:t>Pengelompokan Proses Berdasarkan Use Case Diagram</w:t>
            </w:r>
            <w:r w:rsidR="00FA382F">
              <w:rPr>
                <w:noProof/>
                <w:webHidden/>
              </w:rPr>
              <w:tab/>
            </w:r>
            <w:r w:rsidR="00FA382F">
              <w:rPr>
                <w:noProof/>
                <w:webHidden/>
              </w:rPr>
              <w:fldChar w:fldCharType="begin"/>
            </w:r>
            <w:r w:rsidR="00FA382F">
              <w:rPr>
                <w:noProof/>
                <w:webHidden/>
              </w:rPr>
              <w:instrText xml:space="preserve"> PAGEREF _Toc83115762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7C0B00F" w14:textId="29186054" w:rsidR="00FA382F" w:rsidRDefault="00ED34E2">
          <w:pPr>
            <w:pStyle w:val="TOC3"/>
            <w:rPr>
              <w:rFonts w:asciiTheme="minorHAnsi" w:eastAsiaTheme="minorEastAsia" w:hAnsiTheme="minorHAnsi" w:cstheme="minorBidi"/>
              <w:noProof/>
              <w:sz w:val="22"/>
              <w:szCs w:val="22"/>
              <w:lang w:val="en-ID"/>
            </w:rPr>
          </w:pPr>
          <w:hyperlink w:anchor="_Toc83115763" w:history="1">
            <w:r w:rsidR="00FA382F" w:rsidRPr="002C04D4">
              <w:rPr>
                <w:rStyle w:val="Hyperlink"/>
                <w:noProof/>
              </w:rPr>
              <w:t>4.2.4.</w:t>
            </w:r>
            <w:r w:rsidR="00FA382F">
              <w:rPr>
                <w:rFonts w:asciiTheme="minorHAnsi" w:eastAsiaTheme="minorEastAsia" w:hAnsiTheme="minorHAnsi" w:cstheme="minorBidi"/>
                <w:noProof/>
                <w:sz w:val="22"/>
                <w:szCs w:val="22"/>
                <w:lang w:val="en-ID"/>
              </w:rPr>
              <w:tab/>
            </w:r>
            <w:r w:rsidR="00FA382F" w:rsidRPr="002C04D4">
              <w:rPr>
                <w:rStyle w:val="Hyperlink"/>
                <w:noProof/>
              </w:rPr>
              <w:t>Tujuan Pengujian</w:t>
            </w:r>
            <w:r w:rsidR="00FA382F">
              <w:rPr>
                <w:noProof/>
                <w:webHidden/>
              </w:rPr>
              <w:tab/>
            </w:r>
            <w:r w:rsidR="00FA382F">
              <w:rPr>
                <w:noProof/>
                <w:webHidden/>
              </w:rPr>
              <w:fldChar w:fldCharType="begin"/>
            </w:r>
            <w:r w:rsidR="00FA382F">
              <w:rPr>
                <w:noProof/>
                <w:webHidden/>
              </w:rPr>
              <w:instrText xml:space="preserve"> PAGEREF _Toc83115763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62EFA87" w14:textId="6BB82AC6" w:rsidR="00FA382F" w:rsidRDefault="00ED34E2">
          <w:pPr>
            <w:pStyle w:val="TOC3"/>
            <w:rPr>
              <w:rFonts w:asciiTheme="minorHAnsi" w:eastAsiaTheme="minorEastAsia" w:hAnsiTheme="minorHAnsi" w:cstheme="minorBidi"/>
              <w:noProof/>
              <w:sz w:val="22"/>
              <w:szCs w:val="22"/>
              <w:lang w:val="en-ID"/>
            </w:rPr>
          </w:pPr>
          <w:hyperlink w:anchor="_Toc83115764" w:history="1">
            <w:r w:rsidR="00FA382F" w:rsidRPr="002C04D4">
              <w:rPr>
                <w:rStyle w:val="Hyperlink"/>
                <w:noProof/>
              </w:rPr>
              <w:t>4.2.5.</w:t>
            </w:r>
            <w:r w:rsidR="00FA382F">
              <w:rPr>
                <w:rFonts w:asciiTheme="minorHAnsi" w:eastAsiaTheme="minorEastAsia" w:hAnsiTheme="minorHAnsi" w:cstheme="minorBidi"/>
                <w:noProof/>
                <w:sz w:val="22"/>
                <w:szCs w:val="22"/>
                <w:lang w:val="en-ID"/>
              </w:rPr>
              <w:tab/>
            </w:r>
            <w:r w:rsidR="00FA382F" w:rsidRPr="002C04D4">
              <w:rPr>
                <w:rStyle w:val="Hyperlink"/>
                <w:noProof/>
              </w:rPr>
              <w:t>Kategori Hasil Pengujian</w:t>
            </w:r>
            <w:r w:rsidR="00FA382F">
              <w:rPr>
                <w:noProof/>
                <w:webHidden/>
              </w:rPr>
              <w:tab/>
            </w:r>
            <w:r w:rsidR="00FA382F">
              <w:rPr>
                <w:noProof/>
                <w:webHidden/>
              </w:rPr>
              <w:fldChar w:fldCharType="begin"/>
            </w:r>
            <w:r w:rsidR="00FA382F">
              <w:rPr>
                <w:noProof/>
                <w:webHidden/>
              </w:rPr>
              <w:instrText xml:space="preserve"> PAGEREF _Toc83115764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34DE708" w14:textId="69132417" w:rsidR="00FA382F" w:rsidRDefault="00ED34E2">
          <w:pPr>
            <w:pStyle w:val="TOC3"/>
            <w:rPr>
              <w:rFonts w:asciiTheme="minorHAnsi" w:eastAsiaTheme="minorEastAsia" w:hAnsiTheme="minorHAnsi" w:cstheme="minorBidi"/>
              <w:noProof/>
              <w:sz w:val="22"/>
              <w:szCs w:val="22"/>
              <w:lang w:val="en-ID"/>
            </w:rPr>
          </w:pPr>
          <w:hyperlink w:anchor="_Toc83115765" w:history="1">
            <w:r w:rsidR="00FA382F" w:rsidRPr="002C04D4">
              <w:rPr>
                <w:rStyle w:val="Hyperlink"/>
                <w:noProof/>
              </w:rPr>
              <w:t>4.2.6.</w:t>
            </w:r>
            <w:r w:rsidR="00FA382F">
              <w:rPr>
                <w:rFonts w:asciiTheme="minorHAnsi" w:eastAsiaTheme="minorEastAsia" w:hAnsiTheme="minorHAnsi" w:cstheme="minorBidi"/>
                <w:noProof/>
                <w:sz w:val="22"/>
                <w:szCs w:val="22"/>
                <w:lang w:val="en-ID"/>
              </w:rPr>
              <w:tab/>
            </w:r>
            <w:r w:rsidR="00FA382F" w:rsidRPr="002C04D4">
              <w:rPr>
                <w:rStyle w:val="Hyperlink"/>
                <w:noProof/>
              </w:rPr>
              <w:t>Skenario Pengujian</w:t>
            </w:r>
            <w:r w:rsidR="00FA382F">
              <w:rPr>
                <w:noProof/>
                <w:webHidden/>
              </w:rPr>
              <w:tab/>
            </w:r>
            <w:r w:rsidR="00FA382F">
              <w:rPr>
                <w:noProof/>
                <w:webHidden/>
              </w:rPr>
              <w:fldChar w:fldCharType="begin"/>
            </w:r>
            <w:r w:rsidR="00FA382F">
              <w:rPr>
                <w:noProof/>
                <w:webHidden/>
              </w:rPr>
              <w:instrText xml:space="preserve"> PAGEREF _Toc83115765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3EA4FD84" w14:textId="4A112ED8" w:rsidR="00FA382F" w:rsidRDefault="00ED34E2">
          <w:pPr>
            <w:pStyle w:val="TOC3"/>
            <w:rPr>
              <w:rFonts w:asciiTheme="minorHAnsi" w:eastAsiaTheme="minorEastAsia" w:hAnsiTheme="minorHAnsi" w:cstheme="minorBidi"/>
              <w:noProof/>
              <w:sz w:val="22"/>
              <w:szCs w:val="22"/>
              <w:lang w:val="en-ID"/>
            </w:rPr>
          </w:pPr>
          <w:hyperlink w:anchor="_Toc83115766" w:history="1">
            <w:r w:rsidR="00FA382F" w:rsidRPr="002C04D4">
              <w:rPr>
                <w:rStyle w:val="Hyperlink"/>
                <w:noProof/>
              </w:rPr>
              <w:t>4.2.7.</w:t>
            </w:r>
            <w:r w:rsidR="00FA382F">
              <w:rPr>
                <w:rFonts w:asciiTheme="minorHAnsi" w:eastAsiaTheme="minorEastAsia" w:hAnsiTheme="minorHAnsi" w:cstheme="minorBidi"/>
                <w:noProof/>
                <w:sz w:val="22"/>
                <w:szCs w:val="22"/>
                <w:lang w:val="en-ID"/>
              </w:rPr>
              <w:tab/>
            </w:r>
            <w:r w:rsidR="00FA382F" w:rsidRPr="002C04D4">
              <w:rPr>
                <w:rStyle w:val="Hyperlink"/>
                <w:noProof/>
              </w:rPr>
              <w:t>Pelaksanaan Pengujian</w:t>
            </w:r>
            <w:r w:rsidR="00FA382F">
              <w:rPr>
                <w:noProof/>
                <w:webHidden/>
              </w:rPr>
              <w:tab/>
            </w:r>
            <w:r w:rsidR="00FA382F">
              <w:rPr>
                <w:noProof/>
                <w:webHidden/>
              </w:rPr>
              <w:fldChar w:fldCharType="begin"/>
            </w:r>
            <w:r w:rsidR="00FA382F">
              <w:rPr>
                <w:noProof/>
                <w:webHidden/>
              </w:rPr>
              <w:instrText xml:space="preserve"> PAGEREF _Toc83115766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A9E8219" w14:textId="74267255" w:rsidR="00FA382F" w:rsidRDefault="00ED34E2">
          <w:pPr>
            <w:pStyle w:val="TOC3"/>
            <w:rPr>
              <w:rFonts w:asciiTheme="minorHAnsi" w:eastAsiaTheme="minorEastAsia" w:hAnsiTheme="minorHAnsi" w:cstheme="minorBidi"/>
              <w:noProof/>
              <w:sz w:val="22"/>
              <w:szCs w:val="22"/>
              <w:lang w:val="en-ID"/>
            </w:rPr>
          </w:pPr>
          <w:hyperlink w:anchor="_Toc83115767" w:history="1">
            <w:r w:rsidR="00FA382F" w:rsidRPr="002C04D4">
              <w:rPr>
                <w:rStyle w:val="Hyperlink"/>
                <w:noProof/>
              </w:rPr>
              <w:t>4.2.8.</w:t>
            </w:r>
            <w:r w:rsidR="00FA382F">
              <w:rPr>
                <w:rFonts w:asciiTheme="minorHAnsi" w:eastAsiaTheme="minorEastAsia" w:hAnsiTheme="minorHAnsi" w:cstheme="minorBidi"/>
                <w:noProof/>
                <w:sz w:val="22"/>
                <w:szCs w:val="22"/>
                <w:lang w:val="en-ID"/>
              </w:rPr>
              <w:tab/>
            </w:r>
            <w:r w:rsidR="00FA382F" w:rsidRPr="002C04D4">
              <w:rPr>
                <w:rStyle w:val="Hyperlink"/>
                <w:noProof/>
              </w:rPr>
              <w:t>Kesimpulan Hasil Pengujian</w:t>
            </w:r>
            <w:r w:rsidR="00FA382F">
              <w:rPr>
                <w:noProof/>
                <w:webHidden/>
              </w:rPr>
              <w:tab/>
            </w:r>
            <w:r w:rsidR="00FA382F">
              <w:rPr>
                <w:noProof/>
                <w:webHidden/>
              </w:rPr>
              <w:fldChar w:fldCharType="begin"/>
            </w:r>
            <w:r w:rsidR="00FA382F">
              <w:rPr>
                <w:noProof/>
                <w:webHidden/>
              </w:rPr>
              <w:instrText xml:space="preserve"> PAGEREF _Toc8311576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0DF1EE6C" w14:textId="29CDAB2E" w:rsidR="00FA382F" w:rsidRDefault="00ED34E2">
          <w:pPr>
            <w:pStyle w:val="TOC1"/>
            <w:tabs>
              <w:tab w:val="right" w:leader="dot" w:pos="7927"/>
            </w:tabs>
            <w:rPr>
              <w:rFonts w:asciiTheme="minorHAnsi" w:eastAsiaTheme="minorEastAsia" w:hAnsiTheme="minorHAnsi" w:cstheme="minorBidi"/>
              <w:noProof/>
              <w:sz w:val="22"/>
              <w:szCs w:val="22"/>
              <w:lang w:val="en-ID"/>
            </w:rPr>
          </w:pPr>
          <w:hyperlink w:anchor="_Toc83115768" w:history="1">
            <w:r w:rsidR="00FA382F" w:rsidRPr="002C04D4">
              <w:rPr>
                <w:rStyle w:val="Hyperlink"/>
                <w:noProof/>
              </w:rPr>
              <w:t>BAB V  KESIMPULAN DAN SARAN</w:t>
            </w:r>
            <w:r w:rsidR="00FA382F">
              <w:rPr>
                <w:noProof/>
                <w:webHidden/>
              </w:rPr>
              <w:tab/>
            </w:r>
            <w:r w:rsidR="00FA382F">
              <w:rPr>
                <w:noProof/>
                <w:webHidden/>
              </w:rPr>
              <w:fldChar w:fldCharType="begin"/>
            </w:r>
            <w:r w:rsidR="00FA382F">
              <w:rPr>
                <w:noProof/>
                <w:webHidden/>
              </w:rPr>
              <w:instrText xml:space="preserve"> PAGEREF _Toc83115768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155469F2" w14:textId="5CD0087D" w:rsidR="00FA382F" w:rsidRDefault="00ED34E2">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69" w:history="1">
            <w:r w:rsidR="00FA382F" w:rsidRPr="002C04D4">
              <w:rPr>
                <w:rStyle w:val="Hyperlink"/>
                <w:noProof/>
              </w:rPr>
              <w:t>5.1.</w:t>
            </w:r>
            <w:r w:rsidR="00FA382F">
              <w:rPr>
                <w:rFonts w:asciiTheme="minorHAnsi" w:eastAsiaTheme="minorEastAsia" w:hAnsiTheme="minorHAnsi" w:cstheme="minorBidi"/>
                <w:noProof/>
                <w:sz w:val="22"/>
                <w:szCs w:val="22"/>
                <w:lang w:val="en-ID"/>
              </w:rPr>
              <w:tab/>
            </w:r>
            <w:r w:rsidR="00FA382F" w:rsidRPr="002C04D4">
              <w:rPr>
                <w:rStyle w:val="Hyperlink"/>
                <w:noProof/>
              </w:rPr>
              <w:t>Kesimpulan</w:t>
            </w:r>
            <w:r w:rsidR="00FA382F">
              <w:rPr>
                <w:noProof/>
                <w:webHidden/>
              </w:rPr>
              <w:tab/>
            </w:r>
            <w:r w:rsidR="00FA382F">
              <w:rPr>
                <w:noProof/>
                <w:webHidden/>
              </w:rPr>
              <w:fldChar w:fldCharType="begin"/>
            </w:r>
            <w:r w:rsidR="00FA382F">
              <w:rPr>
                <w:noProof/>
                <w:webHidden/>
              </w:rPr>
              <w:instrText xml:space="preserve"> PAGEREF _Toc83115769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6271320B" w14:textId="1B6B3882" w:rsidR="00FA382F" w:rsidRDefault="00ED34E2">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70" w:history="1">
            <w:r w:rsidR="00FA382F" w:rsidRPr="002C04D4">
              <w:rPr>
                <w:rStyle w:val="Hyperlink"/>
                <w:noProof/>
              </w:rPr>
              <w:t>5.2.</w:t>
            </w:r>
            <w:r w:rsidR="00FA382F">
              <w:rPr>
                <w:rFonts w:asciiTheme="minorHAnsi" w:eastAsiaTheme="minorEastAsia" w:hAnsiTheme="minorHAnsi" w:cstheme="minorBidi"/>
                <w:noProof/>
                <w:sz w:val="22"/>
                <w:szCs w:val="22"/>
                <w:lang w:val="en-ID"/>
              </w:rPr>
              <w:tab/>
            </w:r>
            <w:r w:rsidR="00FA382F" w:rsidRPr="002C04D4">
              <w:rPr>
                <w:rStyle w:val="Hyperlink"/>
                <w:noProof/>
              </w:rPr>
              <w:t>Saran</w:t>
            </w:r>
            <w:r w:rsidR="00FA382F">
              <w:rPr>
                <w:noProof/>
                <w:webHidden/>
              </w:rPr>
              <w:tab/>
            </w:r>
            <w:r w:rsidR="00FA382F">
              <w:rPr>
                <w:noProof/>
                <w:webHidden/>
              </w:rPr>
              <w:fldChar w:fldCharType="begin"/>
            </w:r>
            <w:r w:rsidR="00FA382F">
              <w:rPr>
                <w:noProof/>
                <w:webHidden/>
              </w:rPr>
              <w:instrText xml:space="preserve"> PAGEREF _Toc83115770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2B99B4A0" w14:textId="1C2998EB" w:rsidR="00FA382F" w:rsidRDefault="00ED34E2">
          <w:pPr>
            <w:pStyle w:val="TOC1"/>
            <w:tabs>
              <w:tab w:val="right" w:leader="dot" w:pos="7927"/>
            </w:tabs>
            <w:rPr>
              <w:rFonts w:asciiTheme="minorHAnsi" w:eastAsiaTheme="minorEastAsia" w:hAnsiTheme="minorHAnsi" w:cstheme="minorBidi"/>
              <w:noProof/>
              <w:sz w:val="22"/>
              <w:szCs w:val="22"/>
              <w:lang w:val="en-ID"/>
            </w:rPr>
          </w:pPr>
          <w:hyperlink w:anchor="_Toc83115771" w:history="1">
            <w:r w:rsidR="00FA382F" w:rsidRPr="002C04D4">
              <w:rPr>
                <w:rStyle w:val="Hyperlink"/>
                <w:noProof/>
              </w:rPr>
              <w:t>DAFTAR PUSTAKA</w:t>
            </w:r>
            <w:r w:rsidR="00FA382F">
              <w:rPr>
                <w:noProof/>
                <w:webHidden/>
              </w:rPr>
              <w:tab/>
            </w:r>
            <w:r w:rsidR="00FA382F">
              <w:rPr>
                <w:noProof/>
                <w:webHidden/>
              </w:rPr>
              <w:fldChar w:fldCharType="begin"/>
            </w:r>
            <w:r w:rsidR="00FA382F">
              <w:rPr>
                <w:noProof/>
                <w:webHidden/>
              </w:rPr>
              <w:instrText xml:space="preserve"> PAGEREF _Toc83115771 \h </w:instrText>
            </w:r>
            <w:r w:rsidR="00FA382F">
              <w:rPr>
                <w:noProof/>
                <w:webHidden/>
              </w:rPr>
            </w:r>
            <w:r w:rsidR="00FA382F">
              <w:rPr>
                <w:noProof/>
                <w:webHidden/>
              </w:rPr>
              <w:fldChar w:fldCharType="separate"/>
            </w:r>
            <w:r w:rsidR="00FA382F">
              <w:rPr>
                <w:noProof/>
                <w:webHidden/>
              </w:rPr>
              <w:t>37</w:t>
            </w:r>
            <w:r w:rsidR="00FA382F">
              <w:rPr>
                <w:noProof/>
                <w:webHidden/>
              </w:rPr>
              <w:fldChar w:fldCharType="end"/>
            </w:r>
          </w:hyperlink>
        </w:p>
        <w:p w14:paraId="7102A626" w14:textId="42B335CB" w:rsidR="000D3BCE" w:rsidRDefault="00714F8D" w:rsidP="000D3BCE">
          <w:pPr>
            <w:rPr>
              <w:b/>
              <w:bCs/>
              <w:noProof/>
            </w:rPr>
          </w:pPr>
          <w:r>
            <w:rPr>
              <w:b/>
              <w:bCs/>
              <w:noProof/>
            </w:rPr>
            <w:fldChar w:fldCharType="end"/>
          </w:r>
        </w:p>
      </w:sdtContent>
    </w:sdt>
    <w:bookmarkStart w:id="268" w:name="_Toc80034204" w:displacedByCustomXml="prev"/>
    <w:p w14:paraId="6EAB3A4A" w14:textId="720F7ADC" w:rsidR="00AA549F" w:rsidRDefault="00AA549F" w:rsidP="00AA549F">
      <w:pPr>
        <w:pStyle w:val="Heading1"/>
        <w:numPr>
          <w:ilvl w:val="0"/>
          <w:numId w:val="0"/>
        </w:numPr>
        <w:rPr>
          <w:lang w:val="en-US"/>
        </w:rPr>
      </w:pPr>
      <w:bookmarkStart w:id="269" w:name="_Toc83115706"/>
      <w:r>
        <w:rPr>
          <w:lang w:val="en-US"/>
        </w:rPr>
        <w:lastRenderedPageBreak/>
        <w:t>DAFTAR GAMBAR</w:t>
      </w:r>
      <w:bookmarkEnd w:id="268"/>
      <w:bookmarkEnd w:id="269"/>
    </w:p>
    <w:p w14:paraId="687B5099" w14:textId="6463DAF7" w:rsidR="00B46735" w:rsidRDefault="006A1DDD">
      <w:pPr>
        <w:pStyle w:val="TableofFigures"/>
        <w:tabs>
          <w:tab w:val="right" w:leader="dot" w:pos="7927"/>
        </w:tabs>
        <w:rPr>
          <w:ins w:id="270" w:author="chaniaayulestari@outlook.com" w:date="2021-11-13T21:30:00Z"/>
          <w:rFonts w:asciiTheme="minorHAnsi" w:eastAsiaTheme="minorEastAsia" w:hAnsiTheme="minorHAnsi" w:cstheme="minorBidi"/>
          <w:noProof/>
          <w:sz w:val="22"/>
          <w:szCs w:val="22"/>
          <w:lang w:val="en-ID"/>
        </w:rPr>
      </w:pPr>
      <w:ins w:id="271" w:author="chaniaayulestari@outlook.com" w:date="2021-11-13T20:55:00Z">
        <w:r>
          <w:fldChar w:fldCharType="begin"/>
        </w:r>
        <w:r>
          <w:instrText xml:space="preserve"> TOC \h \z \c "Gambar   3." </w:instrText>
        </w:r>
      </w:ins>
      <w:r>
        <w:fldChar w:fldCharType="separate"/>
      </w:r>
      <w:ins w:id="272" w:author="chaniaayulestari@outlook.com" w:date="2021-11-13T21:30:00Z">
        <w:r w:rsidR="00B46735" w:rsidRPr="00EA08AF">
          <w:rPr>
            <w:rStyle w:val="Hyperlink"/>
            <w:rFonts w:eastAsiaTheme="majorEastAsia"/>
            <w:noProof/>
          </w:rPr>
          <w:fldChar w:fldCharType="begin"/>
        </w:r>
        <w:r w:rsidR="00B46735" w:rsidRPr="00EA08AF">
          <w:rPr>
            <w:rStyle w:val="Hyperlink"/>
            <w:rFonts w:eastAsiaTheme="majorEastAsia"/>
            <w:noProof/>
          </w:rPr>
          <w:instrText xml:space="preserve"> </w:instrText>
        </w:r>
        <w:r w:rsidR="00B46735">
          <w:rPr>
            <w:noProof/>
          </w:rPr>
          <w:instrText>HYPERLINK "D:\\chania\\Informatika\\KERJA PRAKTIK\\SISTEM ABSENSI\\SistemAbsensi\\Dokumen\\LAPORAN KERJA PRAKTIK V1.4.docx" \l "_Toc87731436"</w:instrText>
        </w:r>
        <w:r w:rsidR="00B46735" w:rsidRPr="00EA08AF">
          <w:rPr>
            <w:rStyle w:val="Hyperlink"/>
            <w:rFonts w:eastAsiaTheme="majorEastAsia"/>
            <w:noProof/>
          </w:rPr>
          <w:instrText xml:space="preserve"> </w:instrText>
        </w:r>
        <w:r w:rsidR="00B46735" w:rsidRPr="00EA08AF">
          <w:rPr>
            <w:rStyle w:val="Hyperlink"/>
            <w:rFonts w:eastAsiaTheme="majorEastAsia"/>
            <w:noProof/>
          </w:rPr>
          <w:fldChar w:fldCharType="separate"/>
        </w:r>
        <w:r w:rsidR="00B46735" w:rsidRPr="00EA08AF">
          <w:rPr>
            <w:rStyle w:val="Hyperlink"/>
            <w:rFonts w:eastAsiaTheme="majorEastAsia"/>
            <w:noProof/>
          </w:rPr>
          <w:t>Gambar 3. 1 Logo SMK Cendekia Batujajar</w:t>
        </w:r>
        <w:r w:rsidR="00B46735">
          <w:rPr>
            <w:noProof/>
            <w:webHidden/>
          </w:rPr>
          <w:tab/>
        </w:r>
        <w:r w:rsidR="00B46735">
          <w:rPr>
            <w:noProof/>
            <w:webHidden/>
          </w:rPr>
          <w:fldChar w:fldCharType="begin"/>
        </w:r>
        <w:r w:rsidR="00B46735">
          <w:rPr>
            <w:noProof/>
            <w:webHidden/>
          </w:rPr>
          <w:instrText xml:space="preserve"> PAGEREF _Toc87731436 \h </w:instrText>
        </w:r>
      </w:ins>
      <w:r w:rsidR="00B46735">
        <w:rPr>
          <w:noProof/>
          <w:webHidden/>
        </w:rPr>
      </w:r>
      <w:r w:rsidR="00B46735">
        <w:rPr>
          <w:noProof/>
          <w:webHidden/>
        </w:rPr>
        <w:fldChar w:fldCharType="separate"/>
      </w:r>
      <w:ins w:id="273" w:author="chaniaayulestari@outlook.com" w:date="2021-11-13T21:30:00Z">
        <w:r w:rsidR="00B46735">
          <w:rPr>
            <w:noProof/>
            <w:webHidden/>
          </w:rPr>
          <w:t>12</w:t>
        </w:r>
        <w:r w:rsidR="00B46735">
          <w:rPr>
            <w:noProof/>
            <w:webHidden/>
          </w:rPr>
          <w:fldChar w:fldCharType="end"/>
        </w:r>
        <w:r w:rsidR="00B46735" w:rsidRPr="00EA08AF">
          <w:rPr>
            <w:rStyle w:val="Hyperlink"/>
            <w:rFonts w:eastAsiaTheme="majorEastAsia"/>
            <w:noProof/>
          </w:rPr>
          <w:fldChar w:fldCharType="end"/>
        </w:r>
      </w:ins>
    </w:p>
    <w:p w14:paraId="5DCFF4CB" w14:textId="4CB5358C" w:rsidR="00B46735" w:rsidRDefault="00B46735">
      <w:pPr>
        <w:pStyle w:val="TableofFigures"/>
        <w:tabs>
          <w:tab w:val="right" w:leader="dot" w:pos="7927"/>
        </w:tabs>
        <w:rPr>
          <w:ins w:id="274" w:author="chaniaayulestari@outlook.com" w:date="2021-11-13T21:30:00Z"/>
          <w:rFonts w:asciiTheme="minorHAnsi" w:eastAsiaTheme="minorEastAsia" w:hAnsiTheme="minorHAnsi" w:cstheme="minorBidi"/>
          <w:noProof/>
          <w:sz w:val="22"/>
          <w:szCs w:val="22"/>
          <w:lang w:val="en-ID"/>
        </w:rPr>
      </w:pPr>
      <w:ins w:id="275"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37"</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 Sistem Organisasi SMK Cendekia Batujajar</w:t>
        </w:r>
        <w:r>
          <w:rPr>
            <w:noProof/>
            <w:webHidden/>
          </w:rPr>
          <w:tab/>
        </w:r>
        <w:r>
          <w:rPr>
            <w:noProof/>
            <w:webHidden/>
          </w:rPr>
          <w:fldChar w:fldCharType="begin"/>
        </w:r>
        <w:r>
          <w:rPr>
            <w:noProof/>
            <w:webHidden/>
          </w:rPr>
          <w:instrText xml:space="preserve"> PAGEREF _Toc87731437 \h </w:instrText>
        </w:r>
      </w:ins>
      <w:r>
        <w:rPr>
          <w:noProof/>
          <w:webHidden/>
        </w:rPr>
      </w:r>
      <w:r>
        <w:rPr>
          <w:noProof/>
          <w:webHidden/>
        </w:rPr>
        <w:fldChar w:fldCharType="separate"/>
      </w:r>
      <w:ins w:id="276" w:author="chaniaayulestari@outlook.com" w:date="2021-11-13T21:30:00Z">
        <w:r>
          <w:rPr>
            <w:noProof/>
            <w:webHidden/>
          </w:rPr>
          <w:t>14</w:t>
        </w:r>
        <w:r>
          <w:rPr>
            <w:noProof/>
            <w:webHidden/>
          </w:rPr>
          <w:fldChar w:fldCharType="end"/>
        </w:r>
        <w:r w:rsidRPr="00EA08AF">
          <w:rPr>
            <w:rStyle w:val="Hyperlink"/>
            <w:rFonts w:eastAsiaTheme="majorEastAsia"/>
            <w:noProof/>
          </w:rPr>
          <w:fldChar w:fldCharType="end"/>
        </w:r>
      </w:ins>
    </w:p>
    <w:p w14:paraId="0DEEE937" w14:textId="0B018989" w:rsidR="00B46735" w:rsidRDefault="00B46735">
      <w:pPr>
        <w:pStyle w:val="TableofFigures"/>
        <w:tabs>
          <w:tab w:val="right" w:leader="dot" w:pos="7927"/>
        </w:tabs>
        <w:rPr>
          <w:ins w:id="277" w:author="chaniaayulestari@outlook.com" w:date="2021-11-13T21:30:00Z"/>
          <w:rFonts w:asciiTheme="minorHAnsi" w:eastAsiaTheme="minorEastAsia" w:hAnsiTheme="minorHAnsi" w:cstheme="minorBidi"/>
          <w:noProof/>
          <w:sz w:val="22"/>
          <w:szCs w:val="22"/>
          <w:lang w:val="en-ID"/>
        </w:rPr>
      </w:pPr>
      <w:ins w:id="278"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38"</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 Proses Bisnis SMK Cendekia Batujajar</w:t>
        </w:r>
        <w:r>
          <w:rPr>
            <w:noProof/>
            <w:webHidden/>
          </w:rPr>
          <w:tab/>
        </w:r>
        <w:r>
          <w:rPr>
            <w:noProof/>
            <w:webHidden/>
          </w:rPr>
          <w:fldChar w:fldCharType="begin"/>
        </w:r>
        <w:r>
          <w:rPr>
            <w:noProof/>
            <w:webHidden/>
          </w:rPr>
          <w:instrText xml:space="preserve"> PAGEREF _Toc87731438 \h </w:instrText>
        </w:r>
      </w:ins>
      <w:r>
        <w:rPr>
          <w:noProof/>
          <w:webHidden/>
        </w:rPr>
      </w:r>
      <w:r>
        <w:rPr>
          <w:noProof/>
          <w:webHidden/>
        </w:rPr>
        <w:fldChar w:fldCharType="separate"/>
      </w:r>
      <w:ins w:id="279" w:author="chaniaayulestari@outlook.com" w:date="2021-11-13T21:30:00Z">
        <w:r>
          <w:rPr>
            <w:noProof/>
            <w:webHidden/>
          </w:rPr>
          <w:t>16</w:t>
        </w:r>
        <w:r>
          <w:rPr>
            <w:noProof/>
            <w:webHidden/>
          </w:rPr>
          <w:fldChar w:fldCharType="end"/>
        </w:r>
        <w:r w:rsidRPr="00EA08AF">
          <w:rPr>
            <w:rStyle w:val="Hyperlink"/>
            <w:rFonts w:eastAsiaTheme="majorEastAsia"/>
            <w:noProof/>
          </w:rPr>
          <w:fldChar w:fldCharType="end"/>
        </w:r>
      </w:ins>
    </w:p>
    <w:p w14:paraId="217591D0" w14:textId="2548DB61" w:rsidR="00B46735" w:rsidRDefault="00B46735">
      <w:pPr>
        <w:pStyle w:val="TableofFigures"/>
        <w:tabs>
          <w:tab w:val="right" w:leader="dot" w:pos="7927"/>
        </w:tabs>
        <w:rPr>
          <w:ins w:id="280" w:author="chaniaayulestari@outlook.com" w:date="2021-11-13T21:30:00Z"/>
          <w:rFonts w:asciiTheme="minorHAnsi" w:eastAsiaTheme="minorEastAsia" w:hAnsiTheme="minorHAnsi" w:cstheme="minorBidi"/>
          <w:noProof/>
          <w:sz w:val="22"/>
          <w:szCs w:val="22"/>
          <w:lang w:val="en-ID"/>
        </w:rPr>
      </w:pPr>
      <w:ins w:id="281"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39"</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 Bisnis Usecase SMK Cendekia Batujajar</w:t>
        </w:r>
        <w:r>
          <w:rPr>
            <w:noProof/>
            <w:webHidden/>
          </w:rPr>
          <w:tab/>
        </w:r>
        <w:r>
          <w:rPr>
            <w:noProof/>
            <w:webHidden/>
          </w:rPr>
          <w:fldChar w:fldCharType="begin"/>
        </w:r>
        <w:r>
          <w:rPr>
            <w:noProof/>
            <w:webHidden/>
          </w:rPr>
          <w:instrText xml:space="preserve"> PAGEREF _Toc87731439 \h </w:instrText>
        </w:r>
      </w:ins>
      <w:r>
        <w:rPr>
          <w:noProof/>
          <w:webHidden/>
        </w:rPr>
      </w:r>
      <w:r>
        <w:rPr>
          <w:noProof/>
          <w:webHidden/>
        </w:rPr>
        <w:fldChar w:fldCharType="separate"/>
      </w:r>
      <w:ins w:id="282" w:author="chaniaayulestari@outlook.com" w:date="2021-11-13T21:30:00Z">
        <w:r>
          <w:rPr>
            <w:noProof/>
            <w:webHidden/>
          </w:rPr>
          <w:t>17</w:t>
        </w:r>
        <w:r>
          <w:rPr>
            <w:noProof/>
            <w:webHidden/>
          </w:rPr>
          <w:fldChar w:fldCharType="end"/>
        </w:r>
        <w:r w:rsidRPr="00EA08AF">
          <w:rPr>
            <w:rStyle w:val="Hyperlink"/>
            <w:rFonts w:eastAsiaTheme="majorEastAsia"/>
            <w:noProof/>
          </w:rPr>
          <w:fldChar w:fldCharType="end"/>
        </w:r>
      </w:ins>
    </w:p>
    <w:p w14:paraId="3667A032" w14:textId="4E410D42" w:rsidR="00B46735" w:rsidRDefault="00B46735">
      <w:pPr>
        <w:pStyle w:val="TableofFigures"/>
        <w:tabs>
          <w:tab w:val="right" w:leader="dot" w:pos="7927"/>
        </w:tabs>
        <w:rPr>
          <w:ins w:id="283" w:author="chaniaayulestari@outlook.com" w:date="2021-11-13T21:30:00Z"/>
          <w:rFonts w:asciiTheme="minorHAnsi" w:eastAsiaTheme="minorEastAsia" w:hAnsiTheme="minorHAnsi" w:cstheme="minorBidi"/>
          <w:noProof/>
          <w:sz w:val="22"/>
          <w:szCs w:val="22"/>
          <w:lang w:val="en-ID"/>
        </w:rPr>
      </w:pPr>
      <w:ins w:id="284"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0"</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 Bisnis Aktor</w:t>
        </w:r>
        <w:r>
          <w:rPr>
            <w:noProof/>
            <w:webHidden/>
          </w:rPr>
          <w:tab/>
        </w:r>
        <w:r>
          <w:rPr>
            <w:noProof/>
            <w:webHidden/>
          </w:rPr>
          <w:fldChar w:fldCharType="begin"/>
        </w:r>
        <w:r>
          <w:rPr>
            <w:noProof/>
            <w:webHidden/>
          </w:rPr>
          <w:instrText xml:space="preserve"> PAGEREF _Toc87731440 \h </w:instrText>
        </w:r>
      </w:ins>
      <w:r>
        <w:rPr>
          <w:noProof/>
          <w:webHidden/>
        </w:rPr>
      </w:r>
      <w:r>
        <w:rPr>
          <w:noProof/>
          <w:webHidden/>
        </w:rPr>
        <w:fldChar w:fldCharType="separate"/>
      </w:r>
      <w:ins w:id="285" w:author="chaniaayulestari@outlook.com" w:date="2021-11-13T21:30:00Z">
        <w:r>
          <w:rPr>
            <w:noProof/>
            <w:webHidden/>
          </w:rPr>
          <w:t>20</w:t>
        </w:r>
        <w:r>
          <w:rPr>
            <w:noProof/>
            <w:webHidden/>
          </w:rPr>
          <w:fldChar w:fldCharType="end"/>
        </w:r>
        <w:r w:rsidRPr="00EA08AF">
          <w:rPr>
            <w:rStyle w:val="Hyperlink"/>
            <w:rFonts w:eastAsiaTheme="majorEastAsia"/>
            <w:noProof/>
          </w:rPr>
          <w:fldChar w:fldCharType="end"/>
        </w:r>
      </w:ins>
    </w:p>
    <w:p w14:paraId="40796A84" w14:textId="5E74900C" w:rsidR="00B46735" w:rsidRDefault="00B46735">
      <w:pPr>
        <w:pStyle w:val="TableofFigures"/>
        <w:tabs>
          <w:tab w:val="right" w:leader="dot" w:pos="7927"/>
        </w:tabs>
        <w:rPr>
          <w:ins w:id="286" w:author="chaniaayulestari@outlook.com" w:date="2021-11-13T21:30:00Z"/>
          <w:rFonts w:asciiTheme="minorHAnsi" w:eastAsiaTheme="minorEastAsia" w:hAnsiTheme="minorHAnsi" w:cstheme="minorBidi"/>
          <w:noProof/>
          <w:sz w:val="22"/>
          <w:szCs w:val="22"/>
          <w:lang w:val="en-ID"/>
        </w:rPr>
      </w:pPr>
      <w:ins w:id="287"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1"</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 Sequence Diagram Lihat Dashboard</w:t>
        </w:r>
        <w:r>
          <w:rPr>
            <w:noProof/>
            <w:webHidden/>
          </w:rPr>
          <w:tab/>
        </w:r>
        <w:r>
          <w:rPr>
            <w:noProof/>
            <w:webHidden/>
          </w:rPr>
          <w:fldChar w:fldCharType="begin"/>
        </w:r>
        <w:r>
          <w:rPr>
            <w:noProof/>
            <w:webHidden/>
          </w:rPr>
          <w:instrText xml:space="preserve"> PAGEREF _Toc87731441 \h </w:instrText>
        </w:r>
      </w:ins>
      <w:r>
        <w:rPr>
          <w:noProof/>
          <w:webHidden/>
        </w:rPr>
      </w:r>
      <w:r>
        <w:rPr>
          <w:noProof/>
          <w:webHidden/>
        </w:rPr>
        <w:fldChar w:fldCharType="separate"/>
      </w:r>
      <w:ins w:id="288" w:author="chaniaayulestari@outlook.com" w:date="2021-11-13T21:30:00Z">
        <w:r>
          <w:rPr>
            <w:noProof/>
            <w:webHidden/>
          </w:rPr>
          <w:t>68</w:t>
        </w:r>
        <w:r>
          <w:rPr>
            <w:noProof/>
            <w:webHidden/>
          </w:rPr>
          <w:fldChar w:fldCharType="end"/>
        </w:r>
        <w:r w:rsidRPr="00EA08AF">
          <w:rPr>
            <w:rStyle w:val="Hyperlink"/>
            <w:rFonts w:eastAsiaTheme="majorEastAsia"/>
            <w:noProof/>
          </w:rPr>
          <w:fldChar w:fldCharType="end"/>
        </w:r>
      </w:ins>
    </w:p>
    <w:p w14:paraId="0CF82751" w14:textId="7B3FD8CD" w:rsidR="00B46735" w:rsidRDefault="00B46735">
      <w:pPr>
        <w:pStyle w:val="TableofFigures"/>
        <w:tabs>
          <w:tab w:val="right" w:leader="dot" w:pos="7927"/>
        </w:tabs>
        <w:rPr>
          <w:ins w:id="289" w:author="chaniaayulestari@outlook.com" w:date="2021-11-13T21:30:00Z"/>
          <w:rFonts w:asciiTheme="minorHAnsi" w:eastAsiaTheme="minorEastAsia" w:hAnsiTheme="minorHAnsi" w:cstheme="minorBidi"/>
          <w:noProof/>
          <w:sz w:val="22"/>
          <w:szCs w:val="22"/>
          <w:lang w:val="en-ID"/>
        </w:rPr>
      </w:pPr>
      <w:ins w:id="290"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42"</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7 Sequence Diagram Lihat Absen</w:t>
        </w:r>
        <w:r>
          <w:rPr>
            <w:noProof/>
            <w:webHidden/>
          </w:rPr>
          <w:tab/>
        </w:r>
        <w:r>
          <w:rPr>
            <w:noProof/>
            <w:webHidden/>
          </w:rPr>
          <w:fldChar w:fldCharType="begin"/>
        </w:r>
        <w:r>
          <w:rPr>
            <w:noProof/>
            <w:webHidden/>
          </w:rPr>
          <w:instrText xml:space="preserve"> PAGEREF _Toc87731442 \h </w:instrText>
        </w:r>
      </w:ins>
      <w:r>
        <w:rPr>
          <w:noProof/>
          <w:webHidden/>
        </w:rPr>
      </w:r>
      <w:r>
        <w:rPr>
          <w:noProof/>
          <w:webHidden/>
        </w:rPr>
        <w:fldChar w:fldCharType="separate"/>
      </w:r>
      <w:ins w:id="291" w:author="chaniaayulestari@outlook.com" w:date="2021-11-13T21:30:00Z">
        <w:r>
          <w:rPr>
            <w:noProof/>
            <w:webHidden/>
          </w:rPr>
          <w:t>68</w:t>
        </w:r>
        <w:r>
          <w:rPr>
            <w:noProof/>
            <w:webHidden/>
          </w:rPr>
          <w:fldChar w:fldCharType="end"/>
        </w:r>
        <w:r w:rsidRPr="00EA08AF">
          <w:rPr>
            <w:rStyle w:val="Hyperlink"/>
            <w:rFonts w:eastAsiaTheme="majorEastAsia"/>
            <w:noProof/>
          </w:rPr>
          <w:fldChar w:fldCharType="end"/>
        </w:r>
      </w:ins>
    </w:p>
    <w:p w14:paraId="27090E57" w14:textId="6B6BE287" w:rsidR="00B46735" w:rsidRDefault="00B46735">
      <w:pPr>
        <w:pStyle w:val="TableofFigures"/>
        <w:tabs>
          <w:tab w:val="right" w:leader="dot" w:pos="7927"/>
        </w:tabs>
        <w:rPr>
          <w:ins w:id="292" w:author="chaniaayulestari@outlook.com" w:date="2021-11-13T21:30:00Z"/>
          <w:rFonts w:asciiTheme="minorHAnsi" w:eastAsiaTheme="minorEastAsia" w:hAnsiTheme="minorHAnsi" w:cstheme="minorBidi"/>
          <w:noProof/>
          <w:sz w:val="22"/>
          <w:szCs w:val="22"/>
          <w:lang w:val="en-ID"/>
        </w:rPr>
      </w:pPr>
      <w:ins w:id="293"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3"</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8 Sequence Diagram Edit Absen</w:t>
        </w:r>
        <w:r>
          <w:rPr>
            <w:noProof/>
            <w:webHidden/>
          </w:rPr>
          <w:tab/>
        </w:r>
        <w:r>
          <w:rPr>
            <w:noProof/>
            <w:webHidden/>
          </w:rPr>
          <w:fldChar w:fldCharType="begin"/>
        </w:r>
        <w:r>
          <w:rPr>
            <w:noProof/>
            <w:webHidden/>
          </w:rPr>
          <w:instrText xml:space="preserve"> PAGEREF _Toc87731443 \h </w:instrText>
        </w:r>
      </w:ins>
      <w:r>
        <w:rPr>
          <w:noProof/>
          <w:webHidden/>
        </w:rPr>
      </w:r>
      <w:r>
        <w:rPr>
          <w:noProof/>
          <w:webHidden/>
        </w:rPr>
        <w:fldChar w:fldCharType="separate"/>
      </w:r>
      <w:ins w:id="294" w:author="chaniaayulestari@outlook.com" w:date="2021-11-13T21:30:00Z">
        <w:r>
          <w:rPr>
            <w:noProof/>
            <w:webHidden/>
          </w:rPr>
          <w:t>69</w:t>
        </w:r>
        <w:r>
          <w:rPr>
            <w:noProof/>
            <w:webHidden/>
          </w:rPr>
          <w:fldChar w:fldCharType="end"/>
        </w:r>
        <w:r w:rsidRPr="00EA08AF">
          <w:rPr>
            <w:rStyle w:val="Hyperlink"/>
            <w:rFonts w:eastAsiaTheme="majorEastAsia"/>
            <w:noProof/>
          </w:rPr>
          <w:fldChar w:fldCharType="end"/>
        </w:r>
      </w:ins>
    </w:p>
    <w:p w14:paraId="2177F720" w14:textId="02314551" w:rsidR="00B46735" w:rsidRDefault="00B46735">
      <w:pPr>
        <w:pStyle w:val="TableofFigures"/>
        <w:tabs>
          <w:tab w:val="right" w:leader="dot" w:pos="7927"/>
        </w:tabs>
        <w:rPr>
          <w:ins w:id="295" w:author="chaniaayulestari@outlook.com" w:date="2021-11-13T21:30:00Z"/>
          <w:rFonts w:asciiTheme="minorHAnsi" w:eastAsiaTheme="minorEastAsia" w:hAnsiTheme="minorHAnsi" w:cstheme="minorBidi"/>
          <w:noProof/>
          <w:sz w:val="22"/>
          <w:szCs w:val="22"/>
          <w:lang w:val="en-ID"/>
        </w:rPr>
      </w:pPr>
      <w:ins w:id="296"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4"</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9 Sequence Diagram Lihat Data Admin</w:t>
        </w:r>
        <w:r>
          <w:rPr>
            <w:noProof/>
            <w:webHidden/>
          </w:rPr>
          <w:tab/>
        </w:r>
        <w:r>
          <w:rPr>
            <w:noProof/>
            <w:webHidden/>
          </w:rPr>
          <w:fldChar w:fldCharType="begin"/>
        </w:r>
        <w:r>
          <w:rPr>
            <w:noProof/>
            <w:webHidden/>
          </w:rPr>
          <w:instrText xml:space="preserve"> PAGEREF _Toc87731444 \h </w:instrText>
        </w:r>
      </w:ins>
      <w:r>
        <w:rPr>
          <w:noProof/>
          <w:webHidden/>
        </w:rPr>
      </w:r>
      <w:r>
        <w:rPr>
          <w:noProof/>
          <w:webHidden/>
        </w:rPr>
        <w:fldChar w:fldCharType="separate"/>
      </w:r>
      <w:ins w:id="297" w:author="chaniaayulestari@outlook.com" w:date="2021-11-13T21:30:00Z">
        <w:r>
          <w:rPr>
            <w:noProof/>
            <w:webHidden/>
          </w:rPr>
          <w:t>70</w:t>
        </w:r>
        <w:r>
          <w:rPr>
            <w:noProof/>
            <w:webHidden/>
          </w:rPr>
          <w:fldChar w:fldCharType="end"/>
        </w:r>
        <w:r w:rsidRPr="00EA08AF">
          <w:rPr>
            <w:rStyle w:val="Hyperlink"/>
            <w:rFonts w:eastAsiaTheme="majorEastAsia"/>
            <w:noProof/>
          </w:rPr>
          <w:fldChar w:fldCharType="end"/>
        </w:r>
      </w:ins>
    </w:p>
    <w:p w14:paraId="12504019" w14:textId="0B495A24" w:rsidR="00B46735" w:rsidRDefault="00B46735">
      <w:pPr>
        <w:pStyle w:val="TableofFigures"/>
        <w:tabs>
          <w:tab w:val="right" w:leader="dot" w:pos="7927"/>
        </w:tabs>
        <w:rPr>
          <w:ins w:id="298" w:author="chaniaayulestari@outlook.com" w:date="2021-11-13T21:30:00Z"/>
          <w:rFonts w:asciiTheme="minorHAnsi" w:eastAsiaTheme="minorEastAsia" w:hAnsiTheme="minorHAnsi" w:cstheme="minorBidi"/>
          <w:noProof/>
          <w:sz w:val="22"/>
          <w:szCs w:val="22"/>
          <w:lang w:val="en-ID"/>
        </w:rPr>
      </w:pPr>
      <w:ins w:id="299"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5"</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0 Sequence Diagram Data Admin</w:t>
        </w:r>
        <w:r>
          <w:rPr>
            <w:noProof/>
            <w:webHidden/>
          </w:rPr>
          <w:tab/>
        </w:r>
        <w:r>
          <w:rPr>
            <w:noProof/>
            <w:webHidden/>
          </w:rPr>
          <w:fldChar w:fldCharType="begin"/>
        </w:r>
        <w:r>
          <w:rPr>
            <w:noProof/>
            <w:webHidden/>
          </w:rPr>
          <w:instrText xml:space="preserve"> PAGEREF _Toc87731445 \h </w:instrText>
        </w:r>
      </w:ins>
      <w:r>
        <w:rPr>
          <w:noProof/>
          <w:webHidden/>
        </w:rPr>
      </w:r>
      <w:r>
        <w:rPr>
          <w:noProof/>
          <w:webHidden/>
        </w:rPr>
        <w:fldChar w:fldCharType="separate"/>
      </w:r>
      <w:ins w:id="300" w:author="chaniaayulestari@outlook.com" w:date="2021-11-13T21:30:00Z">
        <w:r>
          <w:rPr>
            <w:noProof/>
            <w:webHidden/>
          </w:rPr>
          <w:t>70</w:t>
        </w:r>
        <w:r>
          <w:rPr>
            <w:noProof/>
            <w:webHidden/>
          </w:rPr>
          <w:fldChar w:fldCharType="end"/>
        </w:r>
        <w:r w:rsidRPr="00EA08AF">
          <w:rPr>
            <w:rStyle w:val="Hyperlink"/>
            <w:rFonts w:eastAsiaTheme="majorEastAsia"/>
            <w:noProof/>
          </w:rPr>
          <w:fldChar w:fldCharType="end"/>
        </w:r>
      </w:ins>
    </w:p>
    <w:p w14:paraId="2BB7BEC6" w14:textId="7AF523A1" w:rsidR="00B46735" w:rsidRDefault="00B46735">
      <w:pPr>
        <w:pStyle w:val="TableofFigures"/>
        <w:tabs>
          <w:tab w:val="right" w:leader="dot" w:pos="7927"/>
        </w:tabs>
        <w:rPr>
          <w:ins w:id="301" w:author="chaniaayulestari@outlook.com" w:date="2021-11-13T21:30:00Z"/>
          <w:rFonts w:asciiTheme="minorHAnsi" w:eastAsiaTheme="minorEastAsia" w:hAnsiTheme="minorHAnsi" w:cstheme="minorBidi"/>
          <w:noProof/>
          <w:sz w:val="22"/>
          <w:szCs w:val="22"/>
          <w:lang w:val="en-ID"/>
        </w:rPr>
      </w:pPr>
      <w:ins w:id="302"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6"</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1 Sequence Diagram Edit Data Admin</w:t>
        </w:r>
        <w:r>
          <w:rPr>
            <w:noProof/>
            <w:webHidden/>
          </w:rPr>
          <w:tab/>
        </w:r>
        <w:r>
          <w:rPr>
            <w:noProof/>
            <w:webHidden/>
          </w:rPr>
          <w:fldChar w:fldCharType="begin"/>
        </w:r>
        <w:r>
          <w:rPr>
            <w:noProof/>
            <w:webHidden/>
          </w:rPr>
          <w:instrText xml:space="preserve"> PAGEREF _Toc87731446 \h </w:instrText>
        </w:r>
      </w:ins>
      <w:r>
        <w:rPr>
          <w:noProof/>
          <w:webHidden/>
        </w:rPr>
      </w:r>
      <w:r>
        <w:rPr>
          <w:noProof/>
          <w:webHidden/>
        </w:rPr>
        <w:fldChar w:fldCharType="separate"/>
      </w:r>
      <w:ins w:id="303" w:author="chaniaayulestari@outlook.com" w:date="2021-11-13T21:30:00Z">
        <w:r>
          <w:rPr>
            <w:noProof/>
            <w:webHidden/>
          </w:rPr>
          <w:t>71</w:t>
        </w:r>
        <w:r>
          <w:rPr>
            <w:noProof/>
            <w:webHidden/>
          </w:rPr>
          <w:fldChar w:fldCharType="end"/>
        </w:r>
        <w:r w:rsidRPr="00EA08AF">
          <w:rPr>
            <w:rStyle w:val="Hyperlink"/>
            <w:rFonts w:eastAsiaTheme="majorEastAsia"/>
            <w:noProof/>
          </w:rPr>
          <w:fldChar w:fldCharType="end"/>
        </w:r>
      </w:ins>
    </w:p>
    <w:p w14:paraId="431E748B" w14:textId="2F20147C" w:rsidR="00B46735" w:rsidRDefault="00B46735">
      <w:pPr>
        <w:pStyle w:val="TableofFigures"/>
        <w:tabs>
          <w:tab w:val="right" w:leader="dot" w:pos="7927"/>
        </w:tabs>
        <w:rPr>
          <w:ins w:id="304" w:author="chaniaayulestari@outlook.com" w:date="2021-11-13T21:30:00Z"/>
          <w:rFonts w:asciiTheme="minorHAnsi" w:eastAsiaTheme="minorEastAsia" w:hAnsiTheme="minorHAnsi" w:cstheme="minorBidi"/>
          <w:noProof/>
          <w:sz w:val="22"/>
          <w:szCs w:val="22"/>
          <w:lang w:val="en-ID"/>
        </w:rPr>
      </w:pPr>
      <w:ins w:id="305"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7"</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2 Sequence Diagram Tambah Data Admin</w:t>
        </w:r>
        <w:r>
          <w:rPr>
            <w:noProof/>
            <w:webHidden/>
          </w:rPr>
          <w:tab/>
        </w:r>
        <w:r>
          <w:rPr>
            <w:noProof/>
            <w:webHidden/>
          </w:rPr>
          <w:fldChar w:fldCharType="begin"/>
        </w:r>
        <w:r>
          <w:rPr>
            <w:noProof/>
            <w:webHidden/>
          </w:rPr>
          <w:instrText xml:space="preserve"> PAGEREF _Toc87731447 \h </w:instrText>
        </w:r>
      </w:ins>
      <w:r>
        <w:rPr>
          <w:noProof/>
          <w:webHidden/>
        </w:rPr>
      </w:r>
      <w:r>
        <w:rPr>
          <w:noProof/>
          <w:webHidden/>
        </w:rPr>
        <w:fldChar w:fldCharType="separate"/>
      </w:r>
      <w:ins w:id="306" w:author="chaniaayulestari@outlook.com" w:date="2021-11-13T21:30:00Z">
        <w:r>
          <w:rPr>
            <w:noProof/>
            <w:webHidden/>
          </w:rPr>
          <w:t>71</w:t>
        </w:r>
        <w:r>
          <w:rPr>
            <w:noProof/>
            <w:webHidden/>
          </w:rPr>
          <w:fldChar w:fldCharType="end"/>
        </w:r>
        <w:r w:rsidRPr="00EA08AF">
          <w:rPr>
            <w:rStyle w:val="Hyperlink"/>
            <w:rFonts w:eastAsiaTheme="majorEastAsia"/>
            <w:noProof/>
          </w:rPr>
          <w:fldChar w:fldCharType="end"/>
        </w:r>
      </w:ins>
    </w:p>
    <w:p w14:paraId="0269BE55" w14:textId="41BB860D" w:rsidR="00B46735" w:rsidRDefault="00B46735">
      <w:pPr>
        <w:pStyle w:val="TableofFigures"/>
        <w:tabs>
          <w:tab w:val="right" w:leader="dot" w:pos="7927"/>
        </w:tabs>
        <w:rPr>
          <w:ins w:id="307" w:author="chaniaayulestari@outlook.com" w:date="2021-11-13T21:30:00Z"/>
          <w:rFonts w:asciiTheme="minorHAnsi" w:eastAsiaTheme="minorEastAsia" w:hAnsiTheme="minorHAnsi" w:cstheme="minorBidi"/>
          <w:noProof/>
          <w:sz w:val="22"/>
          <w:szCs w:val="22"/>
          <w:lang w:val="en-ID"/>
        </w:rPr>
      </w:pPr>
      <w:ins w:id="308"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8"</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3 Sequence Diagram Lihat Profile Admin</w:t>
        </w:r>
        <w:r>
          <w:rPr>
            <w:noProof/>
            <w:webHidden/>
          </w:rPr>
          <w:tab/>
        </w:r>
        <w:r>
          <w:rPr>
            <w:noProof/>
            <w:webHidden/>
          </w:rPr>
          <w:fldChar w:fldCharType="begin"/>
        </w:r>
        <w:r>
          <w:rPr>
            <w:noProof/>
            <w:webHidden/>
          </w:rPr>
          <w:instrText xml:space="preserve"> PAGEREF _Toc87731448 \h </w:instrText>
        </w:r>
      </w:ins>
      <w:r>
        <w:rPr>
          <w:noProof/>
          <w:webHidden/>
        </w:rPr>
      </w:r>
      <w:r>
        <w:rPr>
          <w:noProof/>
          <w:webHidden/>
        </w:rPr>
        <w:fldChar w:fldCharType="separate"/>
      </w:r>
      <w:ins w:id="309" w:author="chaniaayulestari@outlook.com" w:date="2021-11-13T21:30:00Z">
        <w:r>
          <w:rPr>
            <w:noProof/>
            <w:webHidden/>
          </w:rPr>
          <w:t>72</w:t>
        </w:r>
        <w:r>
          <w:rPr>
            <w:noProof/>
            <w:webHidden/>
          </w:rPr>
          <w:fldChar w:fldCharType="end"/>
        </w:r>
        <w:r w:rsidRPr="00EA08AF">
          <w:rPr>
            <w:rStyle w:val="Hyperlink"/>
            <w:rFonts w:eastAsiaTheme="majorEastAsia"/>
            <w:noProof/>
          </w:rPr>
          <w:fldChar w:fldCharType="end"/>
        </w:r>
      </w:ins>
    </w:p>
    <w:p w14:paraId="2DB78172" w14:textId="29FCAC7A" w:rsidR="00B46735" w:rsidRDefault="00B46735">
      <w:pPr>
        <w:pStyle w:val="TableofFigures"/>
        <w:tabs>
          <w:tab w:val="right" w:leader="dot" w:pos="7927"/>
        </w:tabs>
        <w:rPr>
          <w:ins w:id="310" w:author="chaniaayulestari@outlook.com" w:date="2021-11-13T21:30:00Z"/>
          <w:rFonts w:asciiTheme="minorHAnsi" w:eastAsiaTheme="minorEastAsia" w:hAnsiTheme="minorHAnsi" w:cstheme="minorBidi"/>
          <w:noProof/>
          <w:sz w:val="22"/>
          <w:szCs w:val="22"/>
          <w:lang w:val="en-ID"/>
        </w:rPr>
      </w:pPr>
      <w:ins w:id="311"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9"</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4 Sequence Diagram Lihat Data Guru</w:t>
        </w:r>
        <w:r>
          <w:rPr>
            <w:noProof/>
            <w:webHidden/>
          </w:rPr>
          <w:tab/>
        </w:r>
        <w:r>
          <w:rPr>
            <w:noProof/>
            <w:webHidden/>
          </w:rPr>
          <w:fldChar w:fldCharType="begin"/>
        </w:r>
        <w:r>
          <w:rPr>
            <w:noProof/>
            <w:webHidden/>
          </w:rPr>
          <w:instrText xml:space="preserve"> PAGEREF _Toc87731449 \h </w:instrText>
        </w:r>
      </w:ins>
      <w:r>
        <w:rPr>
          <w:noProof/>
          <w:webHidden/>
        </w:rPr>
      </w:r>
      <w:r>
        <w:rPr>
          <w:noProof/>
          <w:webHidden/>
        </w:rPr>
        <w:fldChar w:fldCharType="separate"/>
      </w:r>
      <w:ins w:id="312" w:author="chaniaayulestari@outlook.com" w:date="2021-11-13T21:30:00Z">
        <w:r>
          <w:rPr>
            <w:noProof/>
            <w:webHidden/>
          </w:rPr>
          <w:t>73</w:t>
        </w:r>
        <w:r>
          <w:rPr>
            <w:noProof/>
            <w:webHidden/>
          </w:rPr>
          <w:fldChar w:fldCharType="end"/>
        </w:r>
        <w:r w:rsidRPr="00EA08AF">
          <w:rPr>
            <w:rStyle w:val="Hyperlink"/>
            <w:rFonts w:eastAsiaTheme="majorEastAsia"/>
            <w:noProof/>
          </w:rPr>
          <w:fldChar w:fldCharType="end"/>
        </w:r>
      </w:ins>
    </w:p>
    <w:p w14:paraId="73EDBF97" w14:textId="02CED4BF" w:rsidR="00B46735" w:rsidRDefault="00B46735">
      <w:pPr>
        <w:pStyle w:val="TableofFigures"/>
        <w:tabs>
          <w:tab w:val="right" w:leader="dot" w:pos="7927"/>
        </w:tabs>
        <w:rPr>
          <w:ins w:id="313" w:author="chaniaayulestari@outlook.com" w:date="2021-11-13T21:30:00Z"/>
          <w:rFonts w:asciiTheme="minorHAnsi" w:eastAsiaTheme="minorEastAsia" w:hAnsiTheme="minorHAnsi" w:cstheme="minorBidi"/>
          <w:noProof/>
          <w:sz w:val="22"/>
          <w:szCs w:val="22"/>
          <w:lang w:val="en-ID"/>
        </w:rPr>
      </w:pPr>
      <w:ins w:id="314"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0"</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5 Sequence Diagram Hapus Data Guru</w:t>
        </w:r>
        <w:r>
          <w:rPr>
            <w:noProof/>
            <w:webHidden/>
          </w:rPr>
          <w:tab/>
        </w:r>
        <w:r>
          <w:rPr>
            <w:noProof/>
            <w:webHidden/>
          </w:rPr>
          <w:fldChar w:fldCharType="begin"/>
        </w:r>
        <w:r>
          <w:rPr>
            <w:noProof/>
            <w:webHidden/>
          </w:rPr>
          <w:instrText xml:space="preserve"> PAGEREF _Toc87731450 \h </w:instrText>
        </w:r>
      </w:ins>
      <w:r>
        <w:rPr>
          <w:noProof/>
          <w:webHidden/>
        </w:rPr>
      </w:r>
      <w:r>
        <w:rPr>
          <w:noProof/>
          <w:webHidden/>
        </w:rPr>
        <w:fldChar w:fldCharType="separate"/>
      </w:r>
      <w:ins w:id="315" w:author="chaniaayulestari@outlook.com" w:date="2021-11-13T21:30:00Z">
        <w:r>
          <w:rPr>
            <w:noProof/>
            <w:webHidden/>
          </w:rPr>
          <w:t>73</w:t>
        </w:r>
        <w:r>
          <w:rPr>
            <w:noProof/>
            <w:webHidden/>
          </w:rPr>
          <w:fldChar w:fldCharType="end"/>
        </w:r>
        <w:r w:rsidRPr="00EA08AF">
          <w:rPr>
            <w:rStyle w:val="Hyperlink"/>
            <w:rFonts w:eastAsiaTheme="majorEastAsia"/>
            <w:noProof/>
          </w:rPr>
          <w:fldChar w:fldCharType="end"/>
        </w:r>
      </w:ins>
    </w:p>
    <w:p w14:paraId="02DBF826" w14:textId="60274D6C" w:rsidR="00B46735" w:rsidRDefault="00B46735">
      <w:pPr>
        <w:pStyle w:val="TableofFigures"/>
        <w:tabs>
          <w:tab w:val="right" w:leader="dot" w:pos="7927"/>
        </w:tabs>
        <w:rPr>
          <w:ins w:id="316" w:author="chaniaayulestari@outlook.com" w:date="2021-11-13T21:30:00Z"/>
          <w:rFonts w:asciiTheme="minorHAnsi" w:eastAsiaTheme="minorEastAsia" w:hAnsiTheme="minorHAnsi" w:cstheme="minorBidi"/>
          <w:noProof/>
          <w:sz w:val="22"/>
          <w:szCs w:val="22"/>
          <w:lang w:val="en-ID"/>
        </w:rPr>
      </w:pPr>
      <w:ins w:id="317"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51"</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6 Sequence Diagram Edit Data Guru</w:t>
        </w:r>
        <w:r>
          <w:rPr>
            <w:noProof/>
            <w:webHidden/>
          </w:rPr>
          <w:tab/>
        </w:r>
        <w:r>
          <w:rPr>
            <w:noProof/>
            <w:webHidden/>
          </w:rPr>
          <w:fldChar w:fldCharType="begin"/>
        </w:r>
        <w:r>
          <w:rPr>
            <w:noProof/>
            <w:webHidden/>
          </w:rPr>
          <w:instrText xml:space="preserve"> PAGEREF _Toc87731451 \h </w:instrText>
        </w:r>
      </w:ins>
      <w:r>
        <w:rPr>
          <w:noProof/>
          <w:webHidden/>
        </w:rPr>
      </w:r>
      <w:r>
        <w:rPr>
          <w:noProof/>
          <w:webHidden/>
        </w:rPr>
        <w:fldChar w:fldCharType="separate"/>
      </w:r>
      <w:ins w:id="318" w:author="chaniaayulestari@outlook.com" w:date="2021-11-13T21:30:00Z">
        <w:r>
          <w:rPr>
            <w:noProof/>
            <w:webHidden/>
          </w:rPr>
          <w:t>74</w:t>
        </w:r>
        <w:r>
          <w:rPr>
            <w:noProof/>
            <w:webHidden/>
          </w:rPr>
          <w:fldChar w:fldCharType="end"/>
        </w:r>
        <w:r w:rsidRPr="00EA08AF">
          <w:rPr>
            <w:rStyle w:val="Hyperlink"/>
            <w:rFonts w:eastAsiaTheme="majorEastAsia"/>
            <w:noProof/>
          </w:rPr>
          <w:fldChar w:fldCharType="end"/>
        </w:r>
      </w:ins>
    </w:p>
    <w:p w14:paraId="4BCB79AF" w14:textId="4886AE6C" w:rsidR="00B46735" w:rsidRDefault="00B46735">
      <w:pPr>
        <w:pStyle w:val="TableofFigures"/>
        <w:tabs>
          <w:tab w:val="right" w:leader="dot" w:pos="7927"/>
        </w:tabs>
        <w:rPr>
          <w:ins w:id="319" w:author="chaniaayulestari@outlook.com" w:date="2021-11-13T21:30:00Z"/>
          <w:rFonts w:asciiTheme="minorHAnsi" w:eastAsiaTheme="minorEastAsia" w:hAnsiTheme="minorHAnsi" w:cstheme="minorBidi"/>
          <w:noProof/>
          <w:sz w:val="22"/>
          <w:szCs w:val="22"/>
          <w:lang w:val="en-ID"/>
        </w:rPr>
      </w:pPr>
      <w:ins w:id="320"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2"</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7 Sequence Diagram  Tambah Data Guru</w:t>
        </w:r>
        <w:r>
          <w:rPr>
            <w:noProof/>
            <w:webHidden/>
          </w:rPr>
          <w:tab/>
        </w:r>
        <w:r>
          <w:rPr>
            <w:noProof/>
            <w:webHidden/>
          </w:rPr>
          <w:fldChar w:fldCharType="begin"/>
        </w:r>
        <w:r>
          <w:rPr>
            <w:noProof/>
            <w:webHidden/>
          </w:rPr>
          <w:instrText xml:space="preserve"> PAGEREF _Toc87731452 \h </w:instrText>
        </w:r>
      </w:ins>
      <w:r>
        <w:rPr>
          <w:noProof/>
          <w:webHidden/>
        </w:rPr>
      </w:r>
      <w:r>
        <w:rPr>
          <w:noProof/>
          <w:webHidden/>
        </w:rPr>
        <w:fldChar w:fldCharType="separate"/>
      </w:r>
      <w:ins w:id="321" w:author="chaniaayulestari@outlook.com" w:date="2021-11-13T21:30:00Z">
        <w:r>
          <w:rPr>
            <w:noProof/>
            <w:webHidden/>
          </w:rPr>
          <w:t>74</w:t>
        </w:r>
        <w:r>
          <w:rPr>
            <w:noProof/>
            <w:webHidden/>
          </w:rPr>
          <w:fldChar w:fldCharType="end"/>
        </w:r>
        <w:r w:rsidRPr="00EA08AF">
          <w:rPr>
            <w:rStyle w:val="Hyperlink"/>
            <w:rFonts w:eastAsiaTheme="majorEastAsia"/>
            <w:noProof/>
          </w:rPr>
          <w:fldChar w:fldCharType="end"/>
        </w:r>
      </w:ins>
    </w:p>
    <w:p w14:paraId="58080B09" w14:textId="3559934B" w:rsidR="00B46735" w:rsidRDefault="00B46735">
      <w:pPr>
        <w:pStyle w:val="TableofFigures"/>
        <w:tabs>
          <w:tab w:val="right" w:leader="dot" w:pos="7927"/>
        </w:tabs>
        <w:rPr>
          <w:ins w:id="322" w:author="chaniaayulestari@outlook.com" w:date="2021-11-13T21:30:00Z"/>
          <w:rFonts w:asciiTheme="minorHAnsi" w:eastAsiaTheme="minorEastAsia" w:hAnsiTheme="minorHAnsi" w:cstheme="minorBidi"/>
          <w:noProof/>
          <w:sz w:val="22"/>
          <w:szCs w:val="22"/>
          <w:lang w:val="en-ID"/>
        </w:rPr>
      </w:pPr>
      <w:ins w:id="323"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3"</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8 Sequence Diagram Lihat profile Guru</w:t>
        </w:r>
        <w:r>
          <w:rPr>
            <w:noProof/>
            <w:webHidden/>
          </w:rPr>
          <w:tab/>
        </w:r>
        <w:r>
          <w:rPr>
            <w:noProof/>
            <w:webHidden/>
          </w:rPr>
          <w:fldChar w:fldCharType="begin"/>
        </w:r>
        <w:r>
          <w:rPr>
            <w:noProof/>
            <w:webHidden/>
          </w:rPr>
          <w:instrText xml:space="preserve"> PAGEREF _Toc87731453 \h </w:instrText>
        </w:r>
      </w:ins>
      <w:r>
        <w:rPr>
          <w:noProof/>
          <w:webHidden/>
        </w:rPr>
      </w:r>
      <w:r>
        <w:rPr>
          <w:noProof/>
          <w:webHidden/>
        </w:rPr>
        <w:fldChar w:fldCharType="separate"/>
      </w:r>
      <w:ins w:id="324" w:author="chaniaayulestari@outlook.com" w:date="2021-11-13T21:30:00Z">
        <w:r>
          <w:rPr>
            <w:noProof/>
            <w:webHidden/>
          </w:rPr>
          <w:t>75</w:t>
        </w:r>
        <w:r>
          <w:rPr>
            <w:noProof/>
            <w:webHidden/>
          </w:rPr>
          <w:fldChar w:fldCharType="end"/>
        </w:r>
        <w:r w:rsidRPr="00EA08AF">
          <w:rPr>
            <w:rStyle w:val="Hyperlink"/>
            <w:rFonts w:eastAsiaTheme="majorEastAsia"/>
            <w:noProof/>
          </w:rPr>
          <w:fldChar w:fldCharType="end"/>
        </w:r>
      </w:ins>
    </w:p>
    <w:p w14:paraId="479C4EA8" w14:textId="778A00B9" w:rsidR="00B46735" w:rsidRDefault="00B46735">
      <w:pPr>
        <w:pStyle w:val="TableofFigures"/>
        <w:tabs>
          <w:tab w:val="right" w:leader="dot" w:pos="7927"/>
        </w:tabs>
        <w:rPr>
          <w:ins w:id="325" w:author="chaniaayulestari@outlook.com" w:date="2021-11-13T21:30:00Z"/>
          <w:rFonts w:asciiTheme="minorHAnsi" w:eastAsiaTheme="minorEastAsia" w:hAnsiTheme="minorHAnsi" w:cstheme="minorBidi"/>
          <w:noProof/>
          <w:sz w:val="22"/>
          <w:szCs w:val="22"/>
          <w:lang w:val="en-ID"/>
        </w:rPr>
      </w:pPr>
      <w:ins w:id="326"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54"</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9 Sequence Diagram  Lihat Data Semester</w:t>
        </w:r>
        <w:r>
          <w:rPr>
            <w:noProof/>
            <w:webHidden/>
          </w:rPr>
          <w:tab/>
        </w:r>
        <w:r>
          <w:rPr>
            <w:noProof/>
            <w:webHidden/>
          </w:rPr>
          <w:fldChar w:fldCharType="begin"/>
        </w:r>
        <w:r>
          <w:rPr>
            <w:noProof/>
            <w:webHidden/>
          </w:rPr>
          <w:instrText xml:space="preserve"> PAGEREF _Toc87731454 \h </w:instrText>
        </w:r>
      </w:ins>
      <w:r>
        <w:rPr>
          <w:noProof/>
          <w:webHidden/>
        </w:rPr>
      </w:r>
      <w:r>
        <w:rPr>
          <w:noProof/>
          <w:webHidden/>
        </w:rPr>
        <w:fldChar w:fldCharType="separate"/>
      </w:r>
      <w:ins w:id="327" w:author="chaniaayulestari@outlook.com" w:date="2021-11-13T21:30:00Z">
        <w:r>
          <w:rPr>
            <w:noProof/>
            <w:webHidden/>
          </w:rPr>
          <w:t>76</w:t>
        </w:r>
        <w:r>
          <w:rPr>
            <w:noProof/>
            <w:webHidden/>
          </w:rPr>
          <w:fldChar w:fldCharType="end"/>
        </w:r>
        <w:r w:rsidRPr="00EA08AF">
          <w:rPr>
            <w:rStyle w:val="Hyperlink"/>
            <w:rFonts w:eastAsiaTheme="majorEastAsia"/>
            <w:noProof/>
          </w:rPr>
          <w:fldChar w:fldCharType="end"/>
        </w:r>
      </w:ins>
    </w:p>
    <w:p w14:paraId="52825C92" w14:textId="1330039E" w:rsidR="00B46735" w:rsidRDefault="00B46735">
      <w:pPr>
        <w:pStyle w:val="TableofFigures"/>
        <w:tabs>
          <w:tab w:val="right" w:leader="dot" w:pos="7927"/>
        </w:tabs>
        <w:rPr>
          <w:ins w:id="328" w:author="chaniaayulestari@outlook.com" w:date="2021-11-13T21:30:00Z"/>
          <w:rFonts w:asciiTheme="minorHAnsi" w:eastAsiaTheme="minorEastAsia" w:hAnsiTheme="minorHAnsi" w:cstheme="minorBidi"/>
          <w:noProof/>
          <w:sz w:val="22"/>
          <w:szCs w:val="22"/>
          <w:lang w:val="en-ID"/>
        </w:rPr>
      </w:pPr>
      <w:ins w:id="329"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5"</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0 Sequence Diagram  Hapus Data Semester</w:t>
        </w:r>
        <w:r>
          <w:rPr>
            <w:noProof/>
            <w:webHidden/>
          </w:rPr>
          <w:tab/>
        </w:r>
        <w:r>
          <w:rPr>
            <w:noProof/>
            <w:webHidden/>
          </w:rPr>
          <w:fldChar w:fldCharType="begin"/>
        </w:r>
        <w:r>
          <w:rPr>
            <w:noProof/>
            <w:webHidden/>
          </w:rPr>
          <w:instrText xml:space="preserve"> PAGEREF _Toc87731455 \h </w:instrText>
        </w:r>
      </w:ins>
      <w:r>
        <w:rPr>
          <w:noProof/>
          <w:webHidden/>
        </w:rPr>
      </w:r>
      <w:r>
        <w:rPr>
          <w:noProof/>
          <w:webHidden/>
        </w:rPr>
        <w:fldChar w:fldCharType="separate"/>
      </w:r>
      <w:ins w:id="330" w:author="chaniaayulestari@outlook.com" w:date="2021-11-13T21:30:00Z">
        <w:r>
          <w:rPr>
            <w:noProof/>
            <w:webHidden/>
          </w:rPr>
          <w:t>76</w:t>
        </w:r>
        <w:r>
          <w:rPr>
            <w:noProof/>
            <w:webHidden/>
          </w:rPr>
          <w:fldChar w:fldCharType="end"/>
        </w:r>
        <w:r w:rsidRPr="00EA08AF">
          <w:rPr>
            <w:rStyle w:val="Hyperlink"/>
            <w:rFonts w:eastAsiaTheme="majorEastAsia"/>
            <w:noProof/>
          </w:rPr>
          <w:fldChar w:fldCharType="end"/>
        </w:r>
      </w:ins>
    </w:p>
    <w:p w14:paraId="6E262933" w14:textId="1ACD30E6" w:rsidR="00B46735" w:rsidRDefault="00B46735">
      <w:pPr>
        <w:pStyle w:val="TableofFigures"/>
        <w:tabs>
          <w:tab w:val="right" w:leader="dot" w:pos="7927"/>
        </w:tabs>
        <w:rPr>
          <w:ins w:id="331" w:author="chaniaayulestari@outlook.com" w:date="2021-11-13T21:30:00Z"/>
          <w:rFonts w:asciiTheme="minorHAnsi" w:eastAsiaTheme="minorEastAsia" w:hAnsiTheme="minorHAnsi" w:cstheme="minorBidi"/>
          <w:noProof/>
          <w:sz w:val="22"/>
          <w:szCs w:val="22"/>
          <w:lang w:val="en-ID"/>
        </w:rPr>
      </w:pPr>
      <w:ins w:id="332"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6"</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1 Sequence Diagram Edit Data Semester</w:t>
        </w:r>
        <w:r>
          <w:rPr>
            <w:noProof/>
            <w:webHidden/>
          </w:rPr>
          <w:tab/>
        </w:r>
        <w:r>
          <w:rPr>
            <w:noProof/>
            <w:webHidden/>
          </w:rPr>
          <w:fldChar w:fldCharType="begin"/>
        </w:r>
        <w:r>
          <w:rPr>
            <w:noProof/>
            <w:webHidden/>
          </w:rPr>
          <w:instrText xml:space="preserve"> PAGEREF _Toc87731456 \h </w:instrText>
        </w:r>
      </w:ins>
      <w:r>
        <w:rPr>
          <w:noProof/>
          <w:webHidden/>
        </w:rPr>
      </w:r>
      <w:r>
        <w:rPr>
          <w:noProof/>
          <w:webHidden/>
        </w:rPr>
        <w:fldChar w:fldCharType="separate"/>
      </w:r>
      <w:ins w:id="333" w:author="chaniaayulestari@outlook.com" w:date="2021-11-13T21:30:00Z">
        <w:r>
          <w:rPr>
            <w:noProof/>
            <w:webHidden/>
          </w:rPr>
          <w:t>77</w:t>
        </w:r>
        <w:r>
          <w:rPr>
            <w:noProof/>
            <w:webHidden/>
          </w:rPr>
          <w:fldChar w:fldCharType="end"/>
        </w:r>
        <w:r w:rsidRPr="00EA08AF">
          <w:rPr>
            <w:rStyle w:val="Hyperlink"/>
            <w:rFonts w:eastAsiaTheme="majorEastAsia"/>
            <w:noProof/>
          </w:rPr>
          <w:fldChar w:fldCharType="end"/>
        </w:r>
      </w:ins>
    </w:p>
    <w:p w14:paraId="49077367" w14:textId="67D96A3B" w:rsidR="00B46735" w:rsidRDefault="00B46735">
      <w:pPr>
        <w:pStyle w:val="TableofFigures"/>
        <w:tabs>
          <w:tab w:val="right" w:leader="dot" w:pos="7927"/>
        </w:tabs>
        <w:rPr>
          <w:ins w:id="334" w:author="chaniaayulestari@outlook.com" w:date="2021-11-13T21:30:00Z"/>
          <w:rFonts w:asciiTheme="minorHAnsi" w:eastAsiaTheme="minorEastAsia" w:hAnsiTheme="minorHAnsi" w:cstheme="minorBidi"/>
          <w:noProof/>
          <w:sz w:val="22"/>
          <w:szCs w:val="22"/>
          <w:lang w:val="en-ID"/>
        </w:rPr>
      </w:pPr>
      <w:ins w:id="335"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7"</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2 Sequence Diagram  Tambah Data Semester</w:t>
        </w:r>
        <w:r>
          <w:rPr>
            <w:noProof/>
            <w:webHidden/>
          </w:rPr>
          <w:tab/>
        </w:r>
        <w:r>
          <w:rPr>
            <w:noProof/>
            <w:webHidden/>
          </w:rPr>
          <w:fldChar w:fldCharType="begin"/>
        </w:r>
        <w:r>
          <w:rPr>
            <w:noProof/>
            <w:webHidden/>
          </w:rPr>
          <w:instrText xml:space="preserve"> PAGEREF _Toc87731457 \h </w:instrText>
        </w:r>
      </w:ins>
      <w:r>
        <w:rPr>
          <w:noProof/>
          <w:webHidden/>
        </w:rPr>
      </w:r>
      <w:r>
        <w:rPr>
          <w:noProof/>
          <w:webHidden/>
        </w:rPr>
        <w:fldChar w:fldCharType="separate"/>
      </w:r>
      <w:ins w:id="336" w:author="chaniaayulestari@outlook.com" w:date="2021-11-13T21:30:00Z">
        <w:r>
          <w:rPr>
            <w:noProof/>
            <w:webHidden/>
          </w:rPr>
          <w:t>77</w:t>
        </w:r>
        <w:r>
          <w:rPr>
            <w:noProof/>
            <w:webHidden/>
          </w:rPr>
          <w:fldChar w:fldCharType="end"/>
        </w:r>
        <w:r w:rsidRPr="00EA08AF">
          <w:rPr>
            <w:rStyle w:val="Hyperlink"/>
            <w:rFonts w:eastAsiaTheme="majorEastAsia"/>
            <w:noProof/>
          </w:rPr>
          <w:fldChar w:fldCharType="end"/>
        </w:r>
      </w:ins>
    </w:p>
    <w:p w14:paraId="3DE30338" w14:textId="515224A2" w:rsidR="00B46735" w:rsidRDefault="00B46735">
      <w:pPr>
        <w:pStyle w:val="TableofFigures"/>
        <w:tabs>
          <w:tab w:val="right" w:leader="dot" w:pos="7927"/>
        </w:tabs>
        <w:rPr>
          <w:ins w:id="337" w:author="chaniaayulestari@outlook.com" w:date="2021-11-13T21:30:00Z"/>
          <w:rFonts w:asciiTheme="minorHAnsi" w:eastAsiaTheme="minorEastAsia" w:hAnsiTheme="minorHAnsi" w:cstheme="minorBidi"/>
          <w:noProof/>
          <w:sz w:val="22"/>
          <w:szCs w:val="22"/>
          <w:lang w:val="en-ID"/>
        </w:rPr>
      </w:pPr>
      <w:ins w:id="338"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8"</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3 Sequence Diagram  Lihat Data Walikelas</w:t>
        </w:r>
        <w:r>
          <w:rPr>
            <w:noProof/>
            <w:webHidden/>
          </w:rPr>
          <w:tab/>
        </w:r>
        <w:r>
          <w:rPr>
            <w:noProof/>
            <w:webHidden/>
          </w:rPr>
          <w:fldChar w:fldCharType="begin"/>
        </w:r>
        <w:r>
          <w:rPr>
            <w:noProof/>
            <w:webHidden/>
          </w:rPr>
          <w:instrText xml:space="preserve"> PAGEREF _Toc87731458 \h </w:instrText>
        </w:r>
      </w:ins>
      <w:r>
        <w:rPr>
          <w:noProof/>
          <w:webHidden/>
        </w:rPr>
      </w:r>
      <w:r>
        <w:rPr>
          <w:noProof/>
          <w:webHidden/>
        </w:rPr>
        <w:fldChar w:fldCharType="separate"/>
      </w:r>
      <w:ins w:id="339" w:author="chaniaayulestari@outlook.com" w:date="2021-11-13T21:30:00Z">
        <w:r>
          <w:rPr>
            <w:noProof/>
            <w:webHidden/>
          </w:rPr>
          <w:t>78</w:t>
        </w:r>
        <w:r>
          <w:rPr>
            <w:noProof/>
            <w:webHidden/>
          </w:rPr>
          <w:fldChar w:fldCharType="end"/>
        </w:r>
        <w:r w:rsidRPr="00EA08AF">
          <w:rPr>
            <w:rStyle w:val="Hyperlink"/>
            <w:rFonts w:eastAsiaTheme="majorEastAsia"/>
            <w:noProof/>
          </w:rPr>
          <w:fldChar w:fldCharType="end"/>
        </w:r>
      </w:ins>
    </w:p>
    <w:p w14:paraId="48FF5C27" w14:textId="33A3EC29" w:rsidR="00B46735" w:rsidRDefault="00B46735">
      <w:pPr>
        <w:pStyle w:val="TableofFigures"/>
        <w:tabs>
          <w:tab w:val="right" w:leader="dot" w:pos="7927"/>
        </w:tabs>
        <w:rPr>
          <w:ins w:id="340" w:author="chaniaayulestari@outlook.com" w:date="2021-11-13T21:30:00Z"/>
          <w:rFonts w:asciiTheme="minorHAnsi" w:eastAsiaTheme="minorEastAsia" w:hAnsiTheme="minorHAnsi" w:cstheme="minorBidi"/>
          <w:noProof/>
          <w:sz w:val="22"/>
          <w:szCs w:val="22"/>
          <w:lang w:val="en-ID"/>
        </w:rPr>
      </w:pPr>
      <w:ins w:id="341"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9"</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4 Sequence Diagram  Hapus Data Semester</w:t>
        </w:r>
        <w:r>
          <w:rPr>
            <w:noProof/>
            <w:webHidden/>
          </w:rPr>
          <w:tab/>
        </w:r>
        <w:r>
          <w:rPr>
            <w:noProof/>
            <w:webHidden/>
          </w:rPr>
          <w:fldChar w:fldCharType="begin"/>
        </w:r>
        <w:r>
          <w:rPr>
            <w:noProof/>
            <w:webHidden/>
          </w:rPr>
          <w:instrText xml:space="preserve"> PAGEREF _Toc87731459 \h </w:instrText>
        </w:r>
      </w:ins>
      <w:r>
        <w:rPr>
          <w:noProof/>
          <w:webHidden/>
        </w:rPr>
      </w:r>
      <w:r>
        <w:rPr>
          <w:noProof/>
          <w:webHidden/>
        </w:rPr>
        <w:fldChar w:fldCharType="separate"/>
      </w:r>
      <w:ins w:id="342" w:author="chaniaayulestari@outlook.com" w:date="2021-11-13T21:30:00Z">
        <w:r>
          <w:rPr>
            <w:noProof/>
            <w:webHidden/>
          </w:rPr>
          <w:t>78</w:t>
        </w:r>
        <w:r>
          <w:rPr>
            <w:noProof/>
            <w:webHidden/>
          </w:rPr>
          <w:fldChar w:fldCharType="end"/>
        </w:r>
        <w:r w:rsidRPr="00EA08AF">
          <w:rPr>
            <w:rStyle w:val="Hyperlink"/>
            <w:rFonts w:eastAsiaTheme="majorEastAsia"/>
            <w:noProof/>
          </w:rPr>
          <w:fldChar w:fldCharType="end"/>
        </w:r>
      </w:ins>
    </w:p>
    <w:p w14:paraId="077F11B9" w14:textId="1C6F7E9D" w:rsidR="00B46735" w:rsidRDefault="00B46735">
      <w:pPr>
        <w:pStyle w:val="TableofFigures"/>
        <w:tabs>
          <w:tab w:val="right" w:leader="dot" w:pos="7927"/>
        </w:tabs>
        <w:rPr>
          <w:ins w:id="343" w:author="chaniaayulestari@outlook.com" w:date="2021-11-13T21:30:00Z"/>
          <w:rFonts w:asciiTheme="minorHAnsi" w:eastAsiaTheme="minorEastAsia" w:hAnsiTheme="minorHAnsi" w:cstheme="minorBidi"/>
          <w:noProof/>
          <w:sz w:val="22"/>
          <w:szCs w:val="22"/>
          <w:lang w:val="en-ID"/>
        </w:rPr>
      </w:pPr>
      <w:ins w:id="344"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60"</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5 Sequence Diagram  Edit Data Walikelas</w:t>
        </w:r>
        <w:r>
          <w:rPr>
            <w:noProof/>
            <w:webHidden/>
          </w:rPr>
          <w:tab/>
        </w:r>
        <w:r>
          <w:rPr>
            <w:noProof/>
            <w:webHidden/>
          </w:rPr>
          <w:fldChar w:fldCharType="begin"/>
        </w:r>
        <w:r>
          <w:rPr>
            <w:noProof/>
            <w:webHidden/>
          </w:rPr>
          <w:instrText xml:space="preserve"> PAGEREF _Toc87731460 \h </w:instrText>
        </w:r>
      </w:ins>
      <w:r>
        <w:rPr>
          <w:noProof/>
          <w:webHidden/>
        </w:rPr>
      </w:r>
      <w:r>
        <w:rPr>
          <w:noProof/>
          <w:webHidden/>
        </w:rPr>
        <w:fldChar w:fldCharType="separate"/>
      </w:r>
      <w:ins w:id="345" w:author="chaniaayulestari@outlook.com" w:date="2021-11-13T21:30:00Z">
        <w:r>
          <w:rPr>
            <w:noProof/>
            <w:webHidden/>
          </w:rPr>
          <w:t>79</w:t>
        </w:r>
        <w:r>
          <w:rPr>
            <w:noProof/>
            <w:webHidden/>
          </w:rPr>
          <w:fldChar w:fldCharType="end"/>
        </w:r>
        <w:r w:rsidRPr="00EA08AF">
          <w:rPr>
            <w:rStyle w:val="Hyperlink"/>
            <w:rFonts w:eastAsiaTheme="majorEastAsia"/>
            <w:noProof/>
          </w:rPr>
          <w:fldChar w:fldCharType="end"/>
        </w:r>
      </w:ins>
    </w:p>
    <w:p w14:paraId="30D7999C" w14:textId="0C8F01F1" w:rsidR="00B46735" w:rsidRDefault="00B46735">
      <w:pPr>
        <w:pStyle w:val="TableofFigures"/>
        <w:tabs>
          <w:tab w:val="right" w:leader="dot" w:pos="7927"/>
        </w:tabs>
        <w:rPr>
          <w:ins w:id="346" w:author="chaniaayulestari@outlook.com" w:date="2021-11-13T21:30:00Z"/>
          <w:rFonts w:asciiTheme="minorHAnsi" w:eastAsiaTheme="minorEastAsia" w:hAnsiTheme="minorHAnsi" w:cstheme="minorBidi"/>
          <w:noProof/>
          <w:sz w:val="22"/>
          <w:szCs w:val="22"/>
          <w:lang w:val="en-ID"/>
        </w:rPr>
      </w:pPr>
      <w:ins w:id="347"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61"</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6 Sequence Diagram Tambah Data Walikelas</w:t>
        </w:r>
        <w:r>
          <w:rPr>
            <w:noProof/>
            <w:webHidden/>
          </w:rPr>
          <w:tab/>
        </w:r>
        <w:r>
          <w:rPr>
            <w:noProof/>
            <w:webHidden/>
          </w:rPr>
          <w:fldChar w:fldCharType="begin"/>
        </w:r>
        <w:r>
          <w:rPr>
            <w:noProof/>
            <w:webHidden/>
          </w:rPr>
          <w:instrText xml:space="preserve"> PAGEREF _Toc87731461 \h </w:instrText>
        </w:r>
      </w:ins>
      <w:r>
        <w:rPr>
          <w:noProof/>
          <w:webHidden/>
        </w:rPr>
      </w:r>
      <w:r>
        <w:rPr>
          <w:noProof/>
          <w:webHidden/>
        </w:rPr>
        <w:fldChar w:fldCharType="separate"/>
      </w:r>
      <w:ins w:id="348" w:author="chaniaayulestari@outlook.com" w:date="2021-11-13T21:30:00Z">
        <w:r>
          <w:rPr>
            <w:noProof/>
            <w:webHidden/>
          </w:rPr>
          <w:t>79</w:t>
        </w:r>
        <w:r>
          <w:rPr>
            <w:noProof/>
            <w:webHidden/>
          </w:rPr>
          <w:fldChar w:fldCharType="end"/>
        </w:r>
        <w:r w:rsidRPr="00EA08AF">
          <w:rPr>
            <w:rStyle w:val="Hyperlink"/>
            <w:rFonts w:eastAsiaTheme="majorEastAsia"/>
            <w:noProof/>
          </w:rPr>
          <w:fldChar w:fldCharType="end"/>
        </w:r>
      </w:ins>
    </w:p>
    <w:p w14:paraId="5A2CC060" w14:textId="74E9BCA7" w:rsidR="00B46735" w:rsidRDefault="00B46735">
      <w:pPr>
        <w:pStyle w:val="TableofFigures"/>
        <w:tabs>
          <w:tab w:val="right" w:leader="dot" w:pos="7927"/>
        </w:tabs>
        <w:rPr>
          <w:ins w:id="349" w:author="chaniaayulestari@outlook.com" w:date="2021-11-13T21:30:00Z"/>
          <w:rFonts w:asciiTheme="minorHAnsi" w:eastAsiaTheme="minorEastAsia" w:hAnsiTheme="minorHAnsi" w:cstheme="minorBidi"/>
          <w:noProof/>
          <w:sz w:val="22"/>
          <w:szCs w:val="22"/>
          <w:lang w:val="en-ID"/>
        </w:rPr>
      </w:pPr>
      <w:ins w:id="350"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62"</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7 Sequence Diagram Lihat Profile Walikelas</w:t>
        </w:r>
        <w:r>
          <w:rPr>
            <w:noProof/>
            <w:webHidden/>
          </w:rPr>
          <w:tab/>
        </w:r>
        <w:r>
          <w:rPr>
            <w:noProof/>
            <w:webHidden/>
          </w:rPr>
          <w:fldChar w:fldCharType="begin"/>
        </w:r>
        <w:r>
          <w:rPr>
            <w:noProof/>
            <w:webHidden/>
          </w:rPr>
          <w:instrText xml:space="preserve"> PAGEREF _Toc87731462 \h </w:instrText>
        </w:r>
      </w:ins>
      <w:r>
        <w:rPr>
          <w:noProof/>
          <w:webHidden/>
        </w:rPr>
      </w:r>
      <w:r>
        <w:rPr>
          <w:noProof/>
          <w:webHidden/>
        </w:rPr>
        <w:fldChar w:fldCharType="separate"/>
      </w:r>
      <w:ins w:id="351" w:author="chaniaayulestari@outlook.com" w:date="2021-11-13T21:30:00Z">
        <w:r>
          <w:rPr>
            <w:noProof/>
            <w:webHidden/>
          </w:rPr>
          <w:t>80</w:t>
        </w:r>
        <w:r>
          <w:rPr>
            <w:noProof/>
            <w:webHidden/>
          </w:rPr>
          <w:fldChar w:fldCharType="end"/>
        </w:r>
        <w:r w:rsidRPr="00EA08AF">
          <w:rPr>
            <w:rStyle w:val="Hyperlink"/>
            <w:rFonts w:eastAsiaTheme="majorEastAsia"/>
            <w:noProof/>
          </w:rPr>
          <w:fldChar w:fldCharType="end"/>
        </w:r>
      </w:ins>
    </w:p>
    <w:p w14:paraId="01DD0064" w14:textId="11032FD5" w:rsidR="00B46735" w:rsidRDefault="00B46735">
      <w:pPr>
        <w:pStyle w:val="TableofFigures"/>
        <w:tabs>
          <w:tab w:val="right" w:leader="dot" w:pos="7927"/>
        </w:tabs>
        <w:rPr>
          <w:ins w:id="352" w:author="chaniaayulestari@outlook.com" w:date="2021-11-13T21:30:00Z"/>
          <w:rFonts w:asciiTheme="minorHAnsi" w:eastAsiaTheme="minorEastAsia" w:hAnsiTheme="minorHAnsi" w:cstheme="minorBidi"/>
          <w:noProof/>
          <w:sz w:val="22"/>
          <w:szCs w:val="22"/>
          <w:lang w:val="en-ID"/>
        </w:rPr>
      </w:pPr>
      <w:ins w:id="353"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63"</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8 Sequence Diagram Lihat Anggota Siswa</w:t>
        </w:r>
        <w:r>
          <w:rPr>
            <w:noProof/>
            <w:webHidden/>
          </w:rPr>
          <w:tab/>
        </w:r>
        <w:r>
          <w:rPr>
            <w:noProof/>
            <w:webHidden/>
          </w:rPr>
          <w:fldChar w:fldCharType="begin"/>
        </w:r>
        <w:r>
          <w:rPr>
            <w:noProof/>
            <w:webHidden/>
          </w:rPr>
          <w:instrText xml:space="preserve"> PAGEREF _Toc87731463 \h </w:instrText>
        </w:r>
      </w:ins>
      <w:r>
        <w:rPr>
          <w:noProof/>
          <w:webHidden/>
        </w:rPr>
      </w:r>
      <w:r>
        <w:rPr>
          <w:noProof/>
          <w:webHidden/>
        </w:rPr>
        <w:fldChar w:fldCharType="separate"/>
      </w:r>
      <w:ins w:id="354" w:author="chaniaayulestari@outlook.com" w:date="2021-11-13T21:30:00Z">
        <w:r>
          <w:rPr>
            <w:noProof/>
            <w:webHidden/>
          </w:rPr>
          <w:t>80</w:t>
        </w:r>
        <w:r>
          <w:rPr>
            <w:noProof/>
            <w:webHidden/>
          </w:rPr>
          <w:fldChar w:fldCharType="end"/>
        </w:r>
        <w:r w:rsidRPr="00EA08AF">
          <w:rPr>
            <w:rStyle w:val="Hyperlink"/>
            <w:rFonts w:eastAsiaTheme="majorEastAsia"/>
            <w:noProof/>
          </w:rPr>
          <w:fldChar w:fldCharType="end"/>
        </w:r>
      </w:ins>
    </w:p>
    <w:p w14:paraId="1664A3D1" w14:textId="3785FCF8" w:rsidR="00B46735" w:rsidRDefault="00B46735">
      <w:pPr>
        <w:pStyle w:val="TableofFigures"/>
        <w:tabs>
          <w:tab w:val="right" w:leader="dot" w:pos="7927"/>
        </w:tabs>
        <w:rPr>
          <w:ins w:id="355" w:author="chaniaayulestari@outlook.com" w:date="2021-11-13T21:30:00Z"/>
          <w:rFonts w:asciiTheme="minorHAnsi" w:eastAsiaTheme="minorEastAsia" w:hAnsiTheme="minorHAnsi" w:cstheme="minorBidi"/>
          <w:noProof/>
          <w:sz w:val="22"/>
          <w:szCs w:val="22"/>
          <w:lang w:val="en-ID"/>
        </w:rPr>
      </w:pPr>
      <w:ins w:id="356"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64"</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9 Sequence Diagram  Cetak Rowayat Anggota Siswa</w:t>
        </w:r>
        <w:r>
          <w:rPr>
            <w:noProof/>
            <w:webHidden/>
          </w:rPr>
          <w:tab/>
        </w:r>
        <w:r>
          <w:rPr>
            <w:noProof/>
            <w:webHidden/>
          </w:rPr>
          <w:fldChar w:fldCharType="begin"/>
        </w:r>
        <w:r>
          <w:rPr>
            <w:noProof/>
            <w:webHidden/>
          </w:rPr>
          <w:instrText xml:space="preserve"> PAGEREF _Toc87731464 \h </w:instrText>
        </w:r>
      </w:ins>
      <w:r>
        <w:rPr>
          <w:noProof/>
          <w:webHidden/>
        </w:rPr>
      </w:r>
      <w:r>
        <w:rPr>
          <w:noProof/>
          <w:webHidden/>
        </w:rPr>
        <w:fldChar w:fldCharType="separate"/>
      </w:r>
      <w:ins w:id="357" w:author="chaniaayulestari@outlook.com" w:date="2021-11-13T21:30:00Z">
        <w:r>
          <w:rPr>
            <w:noProof/>
            <w:webHidden/>
          </w:rPr>
          <w:t>81</w:t>
        </w:r>
        <w:r>
          <w:rPr>
            <w:noProof/>
            <w:webHidden/>
          </w:rPr>
          <w:fldChar w:fldCharType="end"/>
        </w:r>
        <w:r w:rsidRPr="00EA08AF">
          <w:rPr>
            <w:rStyle w:val="Hyperlink"/>
            <w:rFonts w:eastAsiaTheme="majorEastAsia"/>
            <w:noProof/>
          </w:rPr>
          <w:fldChar w:fldCharType="end"/>
        </w:r>
      </w:ins>
    </w:p>
    <w:p w14:paraId="2DED5834" w14:textId="233D6683" w:rsidR="00B46735" w:rsidRDefault="00B46735">
      <w:pPr>
        <w:pStyle w:val="TableofFigures"/>
        <w:tabs>
          <w:tab w:val="right" w:leader="dot" w:pos="7927"/>
        </w:tabs>
        <w:rPr>
          <w:ins w:id="358" w:author="chaniaayulestari@outlook.com" w:date="2021-11-13T21:30:00Z"/>
          <w:rFonts w:asciiTheme="minorHAnsi" w:eastAsiaTheme="minorEastAsia" w:hAnsiTheme="minorHAnsi" w:cstheme="minorBidi"/>
          <w:noProof/>
          <w:sz w:val="22"/>
          <w:szCs w:val="22"/>
          <w:lang w:val="en-ID"/>
        </w:rPr>
      </w:pPr>
      <w:ins w:id="359"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65"</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0 Sequence Diagram  Lihat Data Kelas</w:t>
        </w:r>
        <w:r>
          <w:rPr>
            <w:noProof/>
            <w:webHidden/>
          </w:rPr>
          <w:tab/>
        </w:r>
        <w:r>
          <w:rPr>
            <w:noProof/>
            <w:webHidden/>
          </w:rPr>
          <w:fldChar w:fldCharType="begin"/>
        </w:r>
        <w:r>
          <w:rPr>
            <w:noProof/>
            <w:webHidden/>
          </w:rPr>
          <w:instrText xml:space="preserve"> PAGEREF _Toc87731465 \h </w:instrText>
        </w:r>
      </w:ins>
      <w:r>
        <w:rPr>
          <w:noProof/>
          <w:webHidden/>
        </w:rPr>
      </w:r>
      <w:r>
        <w:rPr>
          <w:noProof/>
          <w:webHidden/>
        </w:rPr>
        <w:fldChar w:fldCharType="separate"/>
      </w:r>
      <w:ins w:id="360" w:author="chaniaayulestari@outlook.com" w:date="2021-11-13T21:30:00Z">
        <w:r>
          <w:rPr>
            <w:noProof/>
            <w:webHidden/>
          </w:rPr>
          <w:t>81</w:t>
        </w:r>
        <w:r>
          <w:rPr>
            <w:noProof/>
            <w:webHidden/>
          </w:rPr>
          <w:fldChar w:fldCharType="end"/>
        </w:r>
        <w:r w:rsidRPr="00EA08AF">
          <w:rPr>
            <w:rStyle w:val="Hyperlink"/>
            <w:rFonts w:eastAsiaTheme="majorEastAsia"/>
            <w:noProof/>
          </w:rPr>
          <w:fldChar w:fldCharType="end"/>
        </w:r>
      </w:ins>
    </w:p>
    <w:p w14:paraId="055D941E" w14:textId="02760C4C" w:rsidR="00B46735" w:rsidRDefault="00B46735">
      <w:pPr>
        <w:pStyle w:val="TableofFigures"/>
        <w:tabs>
          <w:tab w:val="right" w:leader="dot" w:pos="7927"/>
        </w:tabs>
        <w:rPr>
          <w:ins w:id="361" w:author="chaniaayulestari@outlook.com" w:date="2021-11-13T21:30:00Z"/>
          <w:rFonts w:asciiTheme="minorHAnsi" w:eastAsiaTheme="minorEastAsia" w:hAnsiTheme="minorHAnsi" w:cstheme="minorBidi"/>
          <w:noProof/>
          <w:sz w:val="22"/>
          <w:szCs w:val="22"/>
          <w:lang w:val="en-ID"/>
        </w:rPr>
      </w:pPr>
      <w:ins w:id="362" w:author="chaniaayulestari@outlook.com" w:date="2021-11-13T21:30:00Z">
        <w:r w:rsidRPr="00EA08AF">
          <w:rPr>
            <w:rStyle w:val="Hyperlink"/>
            <w:rFonts w:eastAsiaTheme="majorEastAsia"/>
            <w:noProof/>
          </w:rPr>
          <w:lastRenderedPageBreak/>
          <w:fldChar w:fldCharType="begin"/>
        </w:r>
        <w:r w:rsidRPr="00EA08AF">
          <w:rPr>
            <w:rStyle w:val="Hyperlink"/>
            <w:rFonts w:eastAsiaTheme="majorEastAsia"/>
            <w:noProof/>
          </w:rPr>
          <w:instrText xml:space="preserve"> </w:instrText>
        </w:r>
        <w:r>
          <w:rPr>
            <w:noProof/>
          </w:rPr>
          <w:instrText>HYPERLINK \l "_Toc87731466"</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1 Sequence Diagram  Hapus Data Kelas</w:t>
        </w:r>
        <w:r>
          <w:rPr>
            <w:noProof/>
            <w:webHidden/>
          </w:rPr>
          <w:tab/>
        </w:r>
        <w:r>
          <w:rPr>
            <w:noProof/>
            <w:webHidden/>
          </w:rPr>
          <w:fldChar w:fldCharType="begin"/>
        </w:r>
        <w:r>
          <w:rPr>
            <w:noProof/>
            <w:webHidden/>
          </w:rPr>
          <w:instrText xml:space="preserve"> PAGEREF _Toc87731466 \h </w:instrText>
        </w:r>
      </w:ins>
      <w:r>
        <w:rPr>
          <w:noProof/>
          <w:webHidden/>
        </w:rPr>
      </w:r>
      <w:r>
        <w:rPr>
          <w:noProof/>
          <w:webHidden/>
        </w:rPr>
        <w:fldChar w:fldCharType="separate"/>
      </w:r>
      <w:ins w:id="363" w:author="chaniaayulestari@outlook.com" w:date="2021-11-13T21:30:00Z">
        <w:r>
          <w:rPr>
            <w:noProof/>
            <w:webHidden/>
          </w:rPr>
          <w:t>82</w:t>
        </w:r>
        <w:r>
          <w:rPr>
            <w:noProof/>
            <w:webHidden/>
          </w:rPr>
          <w:fldChar w:fldCharType="end"/>
        </w:r>
        <w:r w:rsidRPr="00EA08AF">
          <w:rPr>
            <w:rStyle w:val="Hyperlink"/>
            <w:rFonts w:eastAsiaTheme="majorEastAsia"/>
            <w:noProof/>
          </w:rPr>
          <w:fldChar w:fldCharType="end"/>
        </w:r>
      </w:ins>
    </w:p>
    <w:p w14:paraId="7207F27A" w14:textId="75E167E4" w:rsidR="00B46735" w:rsidRDefault="00B46735">
      <w:pPr>
        <w:pStyle w:val="TableofFigures"/>
        <w:tabs>
          <w:tab w:val="right" w:leader="dot" w:pos="7927"/>
        </w:tabs>
        <w:rPr>
          <w:ins w:id="364" w:author="chaniaayulestari@outlook.com" w:date="2021-11-13T21:30:00Z"/>
          <w:rFonts w:asciiTheme="minorHAnsi" w:eastAsiaTheme="minorEastAsia" w:hAnsiTheme="minorHAnsi" w:cstheme="minorBidi"/>
          <w:noProof/>
          <w:sz w:val="22"/>
          <w:szCs w:val="22"/>
          <w:lang w:val="en-ID"/>
        </w:rPr>
      </w:pPr>
      <w:ins w:id="365"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67"</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2 Sequence Diagram Edit Data Kelas</w:t>
        </w:r>
        <w:r>
          <w:rPr>
            <w:noProof/>
            <w:webHidden/>
          </w:rPr>
          <w:tab/>
        </w:r>
        <w:r>
          <w:rPr>
            <w:noProof/>
            <w:webHidden/>
          </w:rPr>
          <w:fldChar w:fldCharType="begin"/>
        </w:r>
        <w:r>
          <w:rPr>
            <w:noProof/>
            <w:webHidden/>
          </w:rPr>
          <w:instrText xml:space="preserve"> PAGEREF _Toc87731467 \h </w:instrText>
        </w:r>
      </w:ins>
      <w:r>
        <w:rPr>
          <w:noProof/>
          <w:webHidden/>
        </w:rPr>
      </w:r>
      <w:r>
        <w:rPr>
          <w:noProof/>
          <w:webHidden/>
        </w:rPr>
        <w:fldChar w:fldCharType="separate"/>
      </w:r>
      <w:ins w:id="366" w:author="chaniaayulestari@outlook.com" w:date="2021-11-13T21:30:00Z">
        <w:r>
          <w:rPr>
            <w:noProof/>
            <w:webHidden/>
          </w:rPr>
          <w:t>82</w:t>
        </w:r>
        <w:r>
          <w:rPr>
            <w:noProof/>
            <w:webHidden/>
          </w:rPr>
          <w:fldChar w:fldCharType="end"/>
        </w:r>
        <w:r w:rsidRPr="00EA08AF">
          <w:rPr>
            <w:rStyle w:val="Hyperlink"/>
            <w:rFonts w:eastAsiaTheme="majorEastAsia"/>
            <w:noProof/>
          </w:rPr>
          <w:fldChar w:fldCharType="end"/>
        </w:r>
      </w:ins>
    </w:p>
    <w:p w14:paraId="35EE1946" w14:textId="5D64D3D3" w:rsidR="00B46735" w:rsidRDefault="00B46735">
      <w:pPr>
        <w:pStyle w:val="TableofFigures"/>
        <w:tabs>
          <w:tab w:val="right" w:leader="dot" w:pos="7927"/>
        </w:tabs>
        <w:rPr>
          <w:ins w:id="367" w:author="chaniaayulestari@outlook.com" w:date="2021-11-13T21:30:00Z"/>
          <w:rFonts w:asciiTheme="minorHAnsi" w:eastAsiaTheme="minorEastAsia" w:hAnsiTheme="minorHAnsi" w:cstheme="minorBidi"/>
          <w:noProof/>
          <w:sz w:val="22"/>
          <w:szCs w:val="22"/>
          <w:lang w:val="en-ID"/>
        </w:rPr>
      </w:pPr>
      <w:ins w:id="368"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68"</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3 Sequence Diagram Tambah Data Kelas</w:t>
        </w:r>
        <w:r>
          <w:rPr>
            <w:noProof/>
            <w:webHidden/>
          </w:rPr>
          <w:tab/>
        </w:r>
        <w:r>
          <w:rPr>
            <w:noProof/>
            <w:webHidden/>
          </w:rPr>
          <w:fldChar w:fldCharType="begin"/>
        </w:r>
        <w:r>
          <w:rPr>
            <w:noProof/>
            <w:webHidden/>
          </w:rPr>
          <w:instrText xml:space="preserve"> PAGEREF _Toc87731468 \h </w:instrText>
        </w:r>
      </w:ins>
      <w:r>
        <w:rPr>
          <w:noProof/>
          <w:webHidden/>
        </w:rPr>
      </w:r>
      <w:r>
        <w:rPr>
          <w:noProof/>
          <w:webHidden/>
        </w:rPr>
        <w:fldChar w:fldCharType="separate"/>
      </w:r>
      <w:ins w:id="369" w:author="chaniaayulestari@outlook.com" w:date="2021-11-13T21:30:00Z">
        <w:r>
          <w:rPr>
            <w:noProof/>
            <w:webHidden/>
          </w:rPr>
          <w:t>82</w:t>
        </w:r>
        <w:r>
          <w:rPr>
            <w:noProof/>
            <w:webHidden/>
          </w:rPr>
          <w:fldChar w:fldCharType="end"/>
        </w:r>
        <w:r w:rsidRPr="00EA08AF">
          <w:rPr>
            <w:rStyle w:val="Hyperlink"/>
            <w:rFonts w:eastAsiaTheme="majorEastAsia"/>
            <w:noProof/>
          </w:rPr>
          <w:fldChar w:fldCharType="end"/>
        </w:r>
      </w:ins>
    </w:p>
    <w:p w14:paraId="0A4C5C16" w14:textId="31E081D0" w:rsidR="00B46735" w:rsidRDefault="00B46735">
      <w:pPr>
        <w:pStyle w:val="TableofFigures"/>
        <w:tabs>
          <w:tab w:val="right" w:leader="dot" w:pos="7927"/>
        </w:tabs>
        <w:rPr>
          <w:ins w:id="370" w:author="chaniaayulestari@outlook.com" w:date="2021-11-13T21:30:00Z"/>
          <w:rFonts w:asciiTheme="minorHAnsi" w:eastAsiaTheme="minorEastAsia" w:hAnsiTheme="minorHAnsi" w:cstheme="minorBidi"/>
          <w:noProof/>
          <w:sz w:val="22"/>
          <w:szCs w:val="22"/>
          <w:lang w:val="en-ID"/>
        </w:rPr>
      </w:pPr>
      <w:ins w:id="371"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69"</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4 Sequence Diagram  Lihat Profile Kelas</w:t>
        </w:r>
        <w:r>
          <w:rPr>
            <w:noProof/>
            <w:webHidden/>
          </w:rPr>
          <w:tab/>
        </w:r>
        <w:r>
          <w:rPr>
            <w:noProof/>
            <w:webHidden/>
          </w:rPr>
          <w:fldChar w:fldCharType="begin"/>
        </w:r>
        <w:r>
          <w:rPr>
            <w:noProof/>
            <w:webHidden/>
          </w:rPr>
          <w:instrText xml:space="preserve"> PAGEREF _Toc87731469 \h </w:instrText>
        </w:r>
      </w:ins>
      <w:r>
        <w:rPr>
          <w:noProof/>
          <w:webHidden/>
        </w:rPr>
      </w:r>
      <w:r>
        <w:rPr>
          <w:noProof/>
          <w:webHidden/>
        </w:rPr>
        <w:fldChar w:fldCharType="separate"/>
      </w:r>
      <w:ins w:id="372" w:author="chaniaayulestari@outlook.com" w:date="2021-11-13T21:30:00Z">
        <w:r>
          <w:rPr>
            <w:noProof/>
            <w:webHidden/>
          </w:rPr>
          <w:t>83</w:t>
        </w:r>
        <w:r>
          <w:rPr>
            <w:noProof/>
            <w:webHidden/>
          </w:rPr>
          <w:fldChar w:fldCharType="end"/>
        </w:r>
        <w:r w:rsidRPr="00EA08AF">
          <w:rPr>
            <w:rStyle w:val="Hyperlink"/>
            <w:rFonts w:eastAsiaTheme="majorEastAsia"/>
            <w:noProof/>
          </w:rPr>
          <w:fldChar w:fldCharType="end"/>
        </w:r>
      </w:ins>
    </w:p>
    <w:p w14:paraId="2E7580AD" w14:textId="2FAEDE16" w:rsidR="00B46735" w:rsidRDefault="00B46735">
      <w:pPr>
        <w:pStyle w:val="TableofFigures"/>
        <w:tabs>
          <w:tab w:val="right" w:leader="dot" w:pos="7927"/>
        </w:tabs>
        <w:rPr>
          <w:ins w:id="373" w:author="chaniaayulestari@outlook.com" w:date="2021-11-13T21:30:00Z"/>
          <w:rFonts w:asciiTheme="minorHAnsi" w:eastAsiaTheme="minorEastAsia" w:hAnsiTheme="minorHAnsi" w:cstheme="minorBidi"/>
          <w:noProof/>
          <w:sz w:val="22"/>
          <w:szCs w:val="22"/>
          <w:lang w:val="en-ID"/>
        </w:rPr>
      </w:pPr>
      <w:ins w:id="374"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70"</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5 Sequence Diagram  Lihat Data Kelas</w:t>
        </w:r>
        <w:r>
          <w:rPr>
            <w:noProof/>
            <w:webHidden/>
          </w:rPr>
          <w:tab/>
        </w:r>
        <w:r>
          <w:rPr>
            <w:noProof/>
            <w:webHidden/>
          </w:rPr>
          <w:fldChar w:fldCharType="begin"/>
        </w:r>
        <w:r>
          <w:rPr>
            <w:noProof/>
            <w:webHidden/>
          </w:rPr>
          <w:instrText xml:space="preserve"> PAGEREF _Toc87731470 \h </w:instrText>
        </w:r>
      </w:ins>
      <w:r>
        <w:rPr>
          <w:noProof/>
          <w:webHidden/>
        </w:rPr>
      </w:r>
      <w:r>
        <w:rPr>
          <w:noProof/>
          <w:webHidden/>
        </w:rPr>
        <w:fldChar w:fldCharType="separate"/>
      </w:r>
      <w:ins w:id="375" w:author="chaniaayulestari@outlook.com" w:date="2021-11-13T21:30:00Z">
        <w:r>
          <w:rPr>
            <w:noProof/>
            <w:webHidden/>
          </w:rPr>
          <w:t>83</w:t>
        </w:r>
        <w:r>
          <w:rPr>
            <w:noProof/>
            <w:webHidden/>
          </w:rPr>
          <w:fldChar w:fldCharType="end"/>
        </w:r>
        <w:r w:rsidRPr="00EA08AF">
          <w:rPr>
            <w:rStyle w:val="Hyperlink"/>
            <w:rFonts w:eastAsiaTheme="majorEastAsia"/>
            <w:noProof/>
          </w:rPr>
          <w:fldChar w:fldCharType="end"/>
        </w:r>
      </w:ins>
    </w:p>
    <w:p w14:paraId="6CD627AA" w14:textId="3A363985" w:rsidR="00B46735" w:rsidRDefault="00B46735">
      <w:pPr>
        <w:pStyle w:val="TableofFigures"/>
        <w:tabs>
          <w:tab w:val="right" w:leader="dot" w:pos="7927"/>
        </w:tabs>
        <w:rPr>
          <w:ins w:id="376" w:author="chaniaayulestari@outlook.com" w:date="2021-11-13T21:30:00Z"/>
          <w:rFonts w:asciiTheme="minorHAnsi" w:eastAsiaTheme="minorEastAsia" w:hAnsiTheme="minorHAnsi" w:cstheme="minorBidi"/>
          <w:noProof/>
          <w:sz w:val="22"/>
          <w:szCs w:val="22"/>
          <w:lang w:val="en-ID"/>
        </w:rPr>
      </w:pPr>
      <w:ins w:id="377"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71"</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6 Sequence Diagram Cetak riwayat Absensi Anggota Kelas</w:t>
        </w:r>
        <w:r>
          <w:rPr>
            <w:noProof/>
            <w:webHidden/>
          </w:rPr>
          <w:tab/>
        </w:r>
        <w:r>
          <w:rPr>
            <w:noProof/>
            <w:webHidden/>
          </w:rPr>
          <w:fldChar w:fldCharType="begin"/>
        </w:r>
        <w:r>
          <w:rPr>
            <w:noProof/>
            <w:webHidden/>
          </w:rPr>
          <w:instrText xml:space="preserve"> PAGEREF _Toc87731471 \h </w:instrText>
        </w:r>
      </w:ins>
      <w:r>
        <w:rPr>
          <w:noProof/>
          <w:webHidden/>
        </w:rPr>
      </w:r>
      <w:r>
        <w:rPr>
          <w:noProof/>
          <w:webHidden/>
        </w:rPr>
        <w:fldChar w:fldCharType="separate"/>
      </w:r>
      <w:ins w:id="378" w:author="chaniaayulestari@outlook.com" w:date="2021-11-13T21:30:00Z">
        <w:r>
          <w:rPr>
            <w:noProof/>
            <w:webHidden/>
          </w:rPr>
          <w:t>84</w:t>
        </w:r>
        <w:r>
          <w:rPr>
            <w:noProof/>
            <w:webHidden/>
          </w:rPr>
          <w:fldChar w:fldCharType="end"/>
        </w:r>
        <w:r w:rsidRPr="00EA08AF">
          <w:rPr>
            <w:rStyle w:val="Hyperlink"/>
            <w:rFonts w:eastAsiaTheme="majorEastAsia"/>
            <w:noProof/>
          </w:rPr>
          <w:fldChar w:fldCharType="end"/>
        </w:r>
      </w:ins>
    </w:p>
    <w:p w14:paraId="6EBC9526" w14:textId="17C9802A" w:rsidR="00B46735" w:rsidRDefault="00B46735">
      <w:pPr>
        <w:pStyle w:val="TableofFigures"/>
        <w:tabs>
          <w:tab w:val="right" w:leader="dot" w:pos="7927"/>
        </w:tabs>
        <w:rPr>
          <w:ins w:id="379" w:author="chaniaayulestari@outlook.com" w:date="2021-11-13T21:30:00Z"/>
          <w:rFonts w:asciiTheme="minorHAnsi" w:eastAsiaTheme="minorEastAsia" w:hAnsiTheme="minorHAnsi" w:cstheme="minorBidi"/>
          <w:noProof/>
          <w:sz w:val="22"/>
          <w:szCs w:val="22"/>
          <w:lang w:val="en-ID"/>
        </w:rPr>
      </w:pPr>
      <w:ins w:id="380"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72"</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7 Sequence Diagram Lihat Data Siswa</w:t>
        </w:r>
        <w:r>
          <w:rPr>
            <w:noProof/>
            <w:webHidden/>
          </w:rPr>
          <w:tab/>
        </w:r>
        <w:r>
          <w:rPr>
            <w:noProof/>
            <w:webHidden/>
          </w:rPr>
          <w:fldChar w:fldCharType="begin"/>
        </w:r>
        <w:r>
          <w:rPr>
            <w:noProof/>
            <w:webHidden/>
          </w:rPr>
          <w:instrText xml:space="preserve"> PAGEREF _Toc87731472 \h </w:instrText>
        </w:r>
      </w:ins>
      <w:r>
        <w:rPr>
          <w:noProof/>
          <w:webHidden/>
        </w:rPr>
      </w:r>
      <w:r>
        <w:rPr>
          <w:noProof/>
          <w:webHidden/>
        </w:rPr>
        <w:fldChar w:fldCharType="separate"/>
      </w:r>
      <w:ins w:id="381" w:author="chaniaayulestari@outlook.com" w:date="2021-11-13T21:30:00Z">
        <w:r>
          <w:rPr>
            <w:noProof/>
            <w:webHidden/>
          </w:rPr>
          <w:t>84</w:t>
        </w:r>
        <w:r>
          <w:rPr>
            <w:noProof/>
            <w:webHidden/>
          </w:rPr>
          <w:fldChar w:fldCharType="end"/>
        </w:r>
        <w:r w:rsidRPr="00EA08AF">
          <w:rPr>
            <w:rStyle w:val="Hyperlink"/>
            <w:rFonts w:eastAsiaTheme="majorEastAsia"/>
            <w:noProof/>
          </w:rPr>
          <w:fldChar w:fldCharType="end"/>
        </w:r>
      </w:ins>
    </w:p>
    <w:p w14:paraId="53B2BE53" w14:textId="2F81C06C" w:rsidR="00B46735" w:rsidRDefault="00B46735">
      <w:pPr>
        <w:pStyle w:val="TableofFigures"/>
        <w:tabs>
          <w:tab w:val="right" w:leader="dot" w:pos="7927"/>
        </w:tabs>
        <w:rPr>
          <w:ins w:id="382" w:author="chaniaayulestari@outlook.com" w:date="2021-11-13T21:30:00Z"/>
          <w:rFonts w:asciiTheme="minorHAnsi" w:eastAsiaTheme="minorEastAsia" w:hAnsiTheme="minorHAnsi" w:cstheme="minorBidi"/>
          <w:noProof/>
          <w:sz w:val="22"/>
          <w:szCs w:val="22"/>
          <w:lang w:val="en-ID"/>
        </w:rPr>
      </w:pPr>
      <w:ins w:id="383"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73"</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8 Sequence Diagram Hapus Data Siswa</w:t>
        </w:r>
        <w:r>
          <w:rPr>
            <w:noProof/>
            <w:webHidden/>
          </w:rPr>
          <w:tab/>
        </w:r>
        <w:r>
          <w:rPr>
            <w:noProof/>
            <w:webHidden/>
          </w:rPr>
          <w:fldChar w:fldCharType="begin"/>
        </w:r>
        <w:r>
          <w:rPr>
            <w:noProof/>
            <w:webHidden/>
          </w:rPr>
          <w:instrText xml:space="preserve"> PAGEREF _Toc87731473 \h </w:instrText>
        </w:r>
      </w:ins>
      <w:r>
        <w:rPr>
          <w:noProof/>
          <w:webHidden/>
        </w:rPr>
      </w:r>
      <w:r>
        <w:rPr>
          <w:noProof/>
          <w:webHidden/>
        </w:rPr>
        <w:fldChar w:fldCharType="separate"/>
      </w:r>
      <w:ins w:id="384" w:author="chaniaayulestari@outlook.com" w:date="2021-11-13T21:30:00Z">
        <w:r>
          <w:rPr>
            <w:noProof/>
            <w:webHidden/>
          </w:rPr>
          <w:t>85</w:t>
        </w:r>
        <w:r>
          <w:rPr>
            <w:noProof/>
            <w:webHidden/>
          </w:rPr>
          <w:fldChar w:fldCharType="end"/>
        </w:r>
        <w:r w:rsidRPr="00EA08AF">
          <w:rPr>
            <w:rStyle w:val="Hyperlink"/>
            <w:rFonts w:eastAsiaTheme="majorEastAsia"/>
            <w:noProof/>
          </w:rPr>
          <w:fldChar w:fldCharType="end"/>
        </w:r>
      </w:ins>
    </w:p>
    <w:p w14:paraId="0B3C692C" w14:textId="77750707" w:rsidR="00B46735" w:rsidRDefault="00B46735">
      <w:pPr>
        <w:pStyle w:val="TableofFigures"/>
        <w:tabs>
          <w:tab w:val="right" w:leader="dot" w:pos="7927"/>
        </w:tabs>
        <w:rPr>
          <w:ins w:id="385" w:author="chaniaayulestari@outlook.com" w:date="2021-11-13T21:30:00Z"/>
          <w:rFonts w:asciiTheme="minorHAnsi" w:eastAsiaTheme="minorEastAsia" w:hAnsiTheme="minorHAnsi" w:cstheme="minorBidi"/>
          <w:noProof/>
          <w:sz w:val="22"/>
          <w:szCs w:val="22"/>
          <w:lang w:val="en-ID"/>
        </w:rPr>
      </w:pPr>
      <w:ins w:id="386"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74"</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9 Sequence Diagram Edit Data Siswa</w:t>
        </w:r>
        <w:r>
          <w:rPr>
            <w:noProof/>
            <w:webHidden/>
          </w:rPr>
          <w:tab/>
        </w:r>
        <w:r>
          <w:rPr>
            <w:noProof/>
            <w:webHidden/>
          </w:rPr>
          <w:fldChar w:fldCharType="begin"/>
        </w:r>
        <w:r>
          <w:rPr>
            <w:noProof/>
            <w:webHidden/>
          </w:rPr>
          <w:instrText xml:space="preserve"> PAGEREF _Toc87731474 \h </w:instrText>
        </w:r>
      </w:ins>
      <w:r>
        <w:rPr>
          <w:noProof/>
          <w:webHidden/>
        </w:rPr>
      </w:r>
      <w:r>
        <w:rPr>
          <w:noProof/>
          <w:webHidden/>
        </w:rPr>
        <w:fldChar w:fldCharType="separate"/>
      </w:r>
      <w:ins w:id="387" w:author="chaniaayulestari@outlook.com" w:date="2021-11-13T21:30:00Z">
        <w:r>
          <w:rPr>
            <w:noProof/>
            <w:webHidden/>
          </w:rPr>
          <w:t>85</w:t>
        </w:r>
        <w:r>
          <w:rPr>
            <w:noProof/>
            <w:webHidden/>
          </w:rPr>
          <w:fldChar w:fldCharType="end"/>
        </w:r>
        <w:r w:rsidRPr="00EA08AF">
          <w:rPr>
            <w:rStyle w:val="Hyperlink"/>
            <w:rFonts w:eastAsiaTheme="majorEastAsia"/>
            <w:noProof/>
          </w:rPr>
          <w:fldChar w:fldCharType="end"/>
        </w:r>
      </w:ins>
    </w:p>
    <w:p w14:paraId="279B697E" w14:textId="70F27282" w:rsidR="00B46735" w:rsidRDefault="00B46735">
      <w:pPr>
        <w:pStyle w:val="TableofFigures"/>
        <w:tabs>
          <w:tab w:val="right" w:leader="dot" w:pos="7927"/>
        </w:tabs>
        <w:rPr>
          <w:ins w:id="388" w:author="chaniaayulestari@outlook.com" w:date="2021-11-13T21:30:00Z"/>
          <w:rFonts w:asciiTheme="minorHAnsi" w:eastAsiaTheme="minorEastAsia" w:hAnsiTheme="minorHAnsi" w:cstheme="minorBidi"/>
          <w:noProof/>
          <w:sz w:val="22"/>
          <w:szCs w:val="22"/>
          <w:lang w:val="en-ID"/>
        </w:rPr>
      </w:pPr>
      <w:ins w:id="389"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75"</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0 Sequence Diagram Tambah Data Siswa</w:t>
        </w:r>
        <w:r>
          <w:rPr>
            <w:noProof/>
            <w:webHidden/>
          </w:rPr>
          <w:tab/>
        </w:r>
        <w:r>
          <w:rPr>
            <w:noProof/>
            <w:webHidden/>
          </w:rPr>
          <w:fldChar w:fldCharType="begin"/>
        </w:r>
        <w:r>
          <w:rPr>
            <w:noProof/>
            <w:webHidden/>
          </w:rPr>
          <w:instrText xml:space="preserve"> PAGEREF _Toc87731475 \h </w:instrText>
        </w:r>
      </w:ins>
      <w:r>
        <w:rPr>
          <w:noProof/>
          <w:webHidden/>
        </w:rPr>
      </w:r>
      <w:r>
        <w:rPr>
          <w:noProof/>
          <w:webHidden/>
        </w:rPr>
        <w:fldChar w:fldCharType="separate"/>
      </w:r>
      <w:ins w:id="390" w:author="chaniaayulestari@outlook.com" w:date="2021-11-13T21:30:00Z">
        <w:r>
          <w:rPr>
            <w:noProof/>
            <w:webHidden/>
          </w:rPr>
          <w:t>85</w:t>
        </w:r>
        <w:r>
          <w:rPr>
            <w:noProof/>
            <w:webHidden/>
          </w:rPr>
          <w:fldChar w:fldCharType="end"/>
        </w:r>
        <w:r w:rsidRPr="00EA08AF">
          <w:rPr>
            <w:rStyle w:val="Hyperlink"/>
            <w:rFonts w:eastAsiaTheme="majorEastAsia"/>
            <w:noProof/>
          </w:rPr>
          <w:fldChar w:fldCharType="end"/>
        </w:r>
      </w:ins>
    </w:p>
    <w:p w14:paraId="102ADC92" w14:textId="1F1DC508" w:rsidR="00B46735" w:rsidRDefault="00B46735">
      <w:pPr>
        <w:pStyle w:val="TableofFigures"/>
        <w:tabs>
          <w:tab w:val="right" w:leader="dot" w:pos="7927"/>
        </w:tabs>
        <w:rPr>
          <w:ins w:id="391" w:author="chaniaayulestari@outlook.com" w:date="2021-11-13T21:30:00Z"/>
          <w:rFonts w:asciiTheme="minorHAnsi" w:eastAsiaTheme="minorEastAsia" w:hAnsiTheme="minorHAnsi" w:cstheme="minorBidi"/>
          <w:noProof/>
          <w:sz w:val="22"/>
          <w:szCs w:val="22"/>
          <w:lang w:val="en-ID"/>
        </w:rPr>
      </w:pPr>
      <w:ins w:id="392"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76"</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1 Sequence Diagram Lihat Profile Siswa</w:t>
        </w:r>
        <w:r>
          <w:rPr>
            <w:noProof/>
            <w:webHidden/>
          </w:rPr>
          <w:tab/>
        </w:r>
        <w:r>
          <w:rPr>
            <w:noProof/>
            <w:webHidden/>
          </w:rPr>
          <w:fldChar w:fldCharType="begin"/>
        </w:r>
        <w:r>
          <w:rPr>
            <w:noProof/>
            <w:webHidden/>
          </w:rPr>
          <w:instrText xml:space="preserve"> PAGEREF _Toc87731476 \h </w:instrText>
        </w:r>
      </w:ins>
      <w:r>
        <w:rPr>
          <w:noProof/>
          <w:webHidden/>
        </w:rPr>
      </w:r>
      <w:r>
        <w:rPr>
          <w:noProof/>
          <w:webHidden/>
        </w:rPr>
        <w:fldChar w:fldCharType="separate"/>
      </w:r>
      <w:ins w:id="393" w:author="chaniaayulestari@outlook.com" w:date="2021-11-13T21:30:00Z">
        <w:r>
          <w:rPr>
            <w:noProof/>
            <w:webHidden/>
          </w:rPr>
          <w:t>86</w:t>
        </w:r>
        <w:r>
          <w:rPr>
            <w:noProof/>
            <w:webHidden/>
          </w:rPr>
          <w:fldChar w:fldCharType="end"/>
        </w:r>
        <w:r w:rsidRPr="00EA08AF">
          <w:rPr>
            <w:rStyle w:val="Hyperlink"/>
            <w:rFonts w:eastAsiaTheme="majorEastAsia"/>
            <w:noProof/>
          </w:rPr>
          <w:fldChar w:fldCharType="end"/>
        </w:r>
      </w:ins>
    </w:p>
    <w:p w14:paraId="575C7FB1" w14:textId="1F8E4CA1" w:rsidR="00B46735" w:rsidRDefault="00B46735">
      <w:pPr>
        <w:pStyle w:val="TableofFigures"/>
        <w:tabs>
          <w:tab w:val="right" w:leader="dot" w:pos="7927"/>
        </w:tabs>
        <w:rPr>
          <w:ins w:id="394" w:author="chaniaayulestari@outlook.com" w:date="2021-11-13T21:30:00Z"/>
          <w:rFonts w:asciiTheme="minorHAnsi" w:eastAsiaTheme="minorEastAsia" w:hAnsiTheme="minorHAnsi" w:cstheme="minorBidi"/>
          <w:noProof/>
          <w:sz w:val="22"/>
          <w:szCs w:val="22"/>
          <w:lang w:val="en-ID"/>
        </w:rPr>
      </w:pPr>
      <w:ins w:id="395"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77"</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2 Sequence Diagram  Lihat ROwayat Absen</w:t>
        </w:r>
        <w:r>
          <w:rPr>
            <w:noProof/>
            <w:webHidden/>
          </w:rPr>
          <w:tab/>
        </w:r>
        <w:r>
          <w:rPr>
            <w:noProof/>
            <w:webHidden/>
          </w:rPr>
          <w:fldChar w:fldCharType="begin"/>
        </w:r>
        <w:r>
          <w:rPr>
            <w:noProof/>
            <w:webHidden/>
          </w:rPr>
          <w:instrText xml:space="preserve"> PAGEREF _Toc87731477 \h </w:instrText>
        </w:r>
      </w:ins>
      <w:r>
        <w:rPr>
          <w:noProof/>
          <w:webHidden/>
        </w:rPr>
      </w:r>
      <w:r>
        <w:rPr>
          <w:noProof/>
          <w:webHidden/>
        </w:rPr>
        <w:fldChar w:fldCharType="separate"/>
      </w:r>
      <w:ins w:id="396" w:author="chaniaayulestari@outlook.com" w:date="2021-11-13T21:30:00Z">
        <w:r>
          <w:rPr>
            <w:noProof/>
            <w:webHidden/>
          </w:rPr>
          <w:t>86</w:t>
        </w:r>
        <w:r>
          <w:rPr>
            <w:noProof/>
            <w:webHidden/>
          </w:rPr>
          <w:fldChar w:fldCharType="end"/>
        </w:r>
        <w:r w:rsidRPr="00EA08AF">
          <w:rPr>
            <w:rStyle w:val="Hyperlink"/>
            <w:rFonts w:eastAsiaTheme="majorEastAsia"/>
            <w:noProof/>
          </w:rPr>
          <w:fldChar w:fldCharType="end"/>
        </w:r>
      </w:ins>
    </w:p>
    <w:p w14:paraId="129B7B0D" w14:textId="7EBCC05F" w:rsidR="00B46735" w:rsidRDefault="00B46735">
      <w:pPr>
        <w:pStyle w:val="TableofFigures"/>
        <w:tabs>
          <w:tab w:val="right" w:leader="dot" w:pos="7927"/>
        </w:tabs>
        <w:rPr>
          <w:ins w:id="397" w:author="chaniaayulestari@outlook.com" w:date="2021-11-13T21:30:00Z"/>
          <w:rFonts w:asciiTheme="minorHAnsi" w:eastAsiaTheme="minorEastAsia" w:hAnsiTheme="minorHAnsi" w:cstheme="minorBidi"/>
          <w:noProof/>
          <w:sz w:val="22"/>
          <w:szCs w:val="22"/>
          <w:lang w:val="en-ID"/>
        </w:rPr>
      </w:pPr>
      <w:ins w:id="398"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78"</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3 Sequence Diagram  Cetak Riwayat Absensi Siswa</w:t>
        </w:r>
        <w:r>
          <w:rPr>
            <w:noProof/>
            <w:webHidden/>
          </w:rPr>
          <w:tab/>
        </w:r>
        <w:r>
          <w:rPr>
            <w:noProof/>
            <w:webHidden/>
          </w:rPr>
          <w:fldChar w:fldCharType="begin"/>
        </w:r>
        <w:r>
          <w:rPr>
            <w:noProof/>
            <w:webHidden/>
          </w:rPr>
          <w:instrText xml:space="preserve"> PAGEREF _Toc87731478 \h </w:instrText>
        </w:r>
      </w:ins>
      <w:r>
        <w:rPr>
          <w:noProof/>
          <w:webHidden/>
        </w:rPr>
      </w:r>
      <w:r>
        <w:rPr>
          <w:noProof/>
          <w:webHidden/>
        </w:rPr>
        <w:fldChar w:fldCharType="separate"/>
      </w:r>
      <w:ins w:id="399" w:author="chaniaayulestari@outlook.com" w:date="2021-11-13T21:30:00Z">
        <w:r>
          <w:rPr>
            <w:noProof/>
            <w:webHidden/>
          </w:rPr>
          <w:t>87</w:t>
        </w:r>
        <w:r>
          <w:rPr>
            <w:noProof/>
            <w:webHidden/>
          </w:rPr>
          <w:fldChar w:fldCharType="end"/>
        </w:r>
        <w:r w:rsidRPr="00EA08AF">
          <w:rPr>
            <w:rStyle w:val="Hyperlink"/>
            <w:rFonts w:eastAsiaTheme="majorEastAsia"/>
            <w:noProof/>
          </w:rPr>
          <w:fldChar w:fldCharType="end"/>
        </w:r>
      </w:ins>
    </w:p>
    <w:p w14:paraId="71CC5BB7" w14:textId="45162F19" w:rsidR="00B46735" w:rsidRDefault="00B46735">
      <w:pPr>
        <w:pStyle w:val="TableofFigures"/>
        <w:tabs>
          <w:tab w:val="right" w:leader="dot" w:pos="7927"/>
        </w:tabs>
        <w:rPr>
          <w:ins w:id="400" w:author="chaniaayulestari@outlook.com" w:date="2021-11-13T21:30:00Z"/>
          <w:rFonts w:asciiTheme="minorHAnsi" w:eastAsiaTheme="minorEastAsia" w:hAnsiTheme="minorHAnsi" w:cstheme="minorBidi"/>
          <w:noProof/>
          <w:sz w:val="22"/>
          <w:szCs w:val="22"/>
          <w:lang w:val="en-ID"/>
        </w:rPr>
      </w:pPr>
      <w:ins w:id="401"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79"</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4 Sequence Diagram  Lihat Data Laporan absen</w:t>
        </w:r>
        <w:r>
          <w:rPr>
            <w:noProof/>
            <w:webHidden/>
          </w:rPr>
          <w:tab/>
        </w:r>
        <w:r>
          <w:rPr>
            <w:noProof/>
            <w:webHidden/>
          </w:rPr>
          <w:fldChar w:fldCharType="begin"/>
        </w:r>
        <w:r>
          <w:rPr>
            <w:noProof/>
            <w:webHidden/>
          </w:rPr>
          <w:instrText xml:space="preserve"> PAGEREF _Toc87731479 \h </w:instrText>
        </w:r>
      </w:ins>
      <w:r>
        <w:rPr>
          <w:noProof/>
          <w:webHidden/>
        </w:rPr>
      </w:r>
      <w:r>
        <w:rPr>
          <w:noProof/>
          <w:webHidden/>
        </w:rPr>
        <w:fldChar w:fldCharType="separate"/>
      </w:r>
      <w:ins w:id="402" w:author="chaniaayulestari@outlook.com" w:date="2021-11-13T21:30:00Z">
        <w:r>
          <w:rPr>
            <w:noProof/>
            <w:webHidden/>
          </w:rPr>
          <w:t>87</w:t>
        </w:r>
        <w:r>
          <w:rPr>
            <w:noProof/>
            <w:webHidden/>
          </w:rPr>
          <w:fldChar w:fldCharType="end"/>
        </w:r>
        <w:r w:rsidRPr="00EA08AF">
          <w:rPr>
            <w:rStyle w:val="Hyperlink"/>
            <w:rFonts w:eastAsiaTheme="majorEastAsia"/>
            <w:noProof/>
          </w:rPr>
          <w:fldChar w:fldCharType="end"/>
        </w:r>
      </w:ins>
    </w:p>
    <w:p w14:paraId="47E76BF3" w14:textId="59374D1B" w:rsidR="00B46735" w:rsidRDefault="00B46735">
      <w:pPr>
        <w:pStyle w:val="TableofFigures"/>
        <w:tabs>
          <w:tab w:val="right" w:leader="dot" w:pos="7927"/>
        </w:tabs>
        <w:rPr>
          <w:ins w:id="403" w:author="chaniaayulestari@outlook.com" w:date="2021-11-13T21:30:00Z"/>
          <w:rFonts w:asciiTheme="minorHAnsi" w:eastAsiaTheme="minorEastAsia" w:hAnsiTheme="minorHAnsi" w:cstheme="minorBidi"/>
          <w:noProof/>
          <w:sz w:val="22"/>
          <w:szCs w:val="22"/>
          <w:lang w:val="en-ID"/>
        </w:rPr>
      </w:pPr>
      <w:ins w:id="404"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80"</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5 Sequence Diagram Tambah Histori Laporan Absen</w:t>
        </w:r>
        <w:r>
          <w:rPr>
            <w:noProof/>
            <w:webHidden/>
          </w:rPr>
          <w:tab/>
        </w:r>
        <w:r>
          <w:rPr>
            <w:noProof/>
            <w:webHidden/>
          </w:rPr>
          <w:fldChar w:fldCharType="begin"/>
        </w:r>
        <w:r>
          <w:rPr>
            <w:noProof/>
            <w:webHidden/>
          </w:rPr>
          <w:instrText xml:space="preserve"> PAGEREF _Toc87731480 \h </w:instrText>
        </w:r>
      </w:ins>
      <w:r>
        <w:rPr>
          <w:noProof/>
          <w:webHidden/>
        </w:rPr>
      </w:r>
      <w:r>
        <w:rPr>
          <w:noProof/>
          <w:webHidden/>
        </w:rPr>
        <w:fldChar w:fldCharType="separate"/>
      </w:r>
      <w:ins w:id="405" w:author="chaniaayulestari@outlook.com" w:date="2021-11-13T21:30:00Z">
        <w:r>
          <w:rPr>
            <w:noProof/>
            <w:webHidden/>
          </w:rPr>
          <w:t>88</w:t>
        </w:r>
        <w:r>
          <w:rPr>
            <w:noProof/>
            <w:webHidden/>
          </w:rPr>
          <w:fldChar w:fldCharType="end"/>
        </w:r>
        <w:r w:rsidRPr="00EA08AF">
          <w:rPr>
            <w:rStyle w:val="Hyperlink"/>
            <w:rFonts w:eastAsiaTheme="majorEastAsia"/>
            <w:noProof/>
          </w:rPr>
          <w:fldChar w:fldCharType="end"/>
        </w:r>
      </w:ins>
    </w:p>
    <w:p w14:paraId="1425157B" w14:textId="2396FFDD" w:rsidR="00B46735" w:rsidRDefault="00B46735">
      <w:pPr>
        <w:pStyle w:val="TableofFigures"/>
        <w:tabs>
          <w:tab w:val="right" w:leader="dot" w:pos="7927"/>
        </w:tabs>
        <w:rPr>
          <w:ins w:id="406" w:author="chaniaayulestari@outlook.com" w:date="2021-11-13T21:30:00Z"/>
          <w:rFonts w:asciiTheme="minorHAnsi" w:eastAsiaTheme="minorEastAsia" w:hAnsiTheme="minorHAnsi" w:cstheme="minorBidi"/>
          <w:noProof/>
          <w:sz w:val="22"/>
          <w:szCs w:val="22"/>
          <w:lang w:val="en-ID"/>
        </w:rPr>
      </w:pPr>
      <w:ins w:id="407"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81"</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6 Sequence Diagram Lihat Laporan Absen</w:t>
        </w:r>
        <w:r>
          <w:rPr>
            <w:noProof/>
            <w:webHidden/>
          </w:rPr>
          <w:tab/>
        </w:r>
        <w:r>
          <w:rPr>
            <w:noProof/>
            <w:webHidden/>
          </w:rPr>
          <w:fldChar w:fldCharType="begin"/>
        </w:r>
        <w:r>
          <w:rPr>
            <w:noProof/>
            <w:webHidden/>
          </w:rPr>
          <w:instrText xml:space="preserve"> PAGEREF _Toc87731481 \h </w:instrText>
        </w:r>
      </w:ins>
      <w:r>
        <w:rPr>
          <w:noProof/>
          <w:webHidden/>
        </w:rPr>
      </w:r>
      <w:r>
        <w:rPr>
          <w:noProof/>
          <w:webHidden/>
        </w:rPr>
        <w:fldChar w:fldCharType="separate"/>
      </w:r>
      <w:ins w:id="408" w:author="chaniaayulestari@outlook.com" w:date="2021-11-13T21:30:00Z">
        <w:r>
          <w:rPr>
            <w:noProof/>
            <w:webHidden/>
          </w:rPr>
          <w:t>88</w:t>
        </w:r>
        <w:r>
          <w:rPr>
            <w:noProof/>
            <w:webHidden/>
          </w:rPr>
          <w:fldChar w:fldCharType="end"/>
        </w:r>
        <w:r w:rsidRPr="00EA08AF">
          <w:rPr>
            <w:rStyle w:val="Hyperlink"/>
            <w:rFonts w:eastAsiaTheme="majorEastAsia"/>
            <w:noProof/>
          </w:rPr>
          <w:fldChar w:fldCharType="end"/>
        </w:r>
      </w:ins>
    </w:p>
    <w:p w14:paraId="6DB5DF1B" w14:textId="23D224DA" w:rsidR="00B46735" w:rsidRDefault="00B46735">
      <w:pPr>
        <w:pStyle w:val="TableofFigures"/>
        <w:tabs>
          <w:tab w:val="right" w:leader="dot" w:pos="7927"/>
        </w:tabs>
        <w:rPr>
          <w:ins w:id="409" w:author="chaniaayulestari@outlook.com" w:date="2021-11-13T21:30:00Z"/>
          <w:rFonts w:asciiTheme="minorHAnsi" w:eastAsiaTheme="minorEastAsia" w:hAnsiTheme="minorHAnsi" w:cstheme="minorBidi"/>
          <w:noProof/>
          <w:sz w:val="22"/>
          <w:szCs w:val="22"/>
          <w:lang w:val="en-ID"/>
        </w:rPr>
      </w:pPr>
      <w:ins w:id="410"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82"</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7 Sequence Diagram  Edit Laporan Siswa Bermasalah</w:t>
        </w:r>
        <w:r>
          <w:rPr>
            <w:noProof/>
            <w:webHidden/>
          </w:rPr>
          <w:tab/>
        </w:r>
        <w:r>
          <w:rPr>
            <w:noProof/>
            <w:webHidden/>
          </w:rPr>
          <w:fldChar w:fldCharType="begin"/>
        </w:r>
        <w:r>
          <w:rPr>
            <w:noProof/>
            <w:webHidden/>
          </w:rPr>
          <w:instrText xml:space="preserve"> PAGEREF _Toc87731482 \h </w:instrText>
        </w:r>
      </w:ins>
      <w:r>
        <w:rPr>
          <w:noProof/>
          <w:webHidden/>
        </w:rPr>
      </w:r>
      <w:r>
        <w:rPr>
          <w:noProof/>
          <w:webHidden/>
        </w:rPr>
        <w:fldChar w:fldCharType="separate"/>
      </w:r>
      <w:ins w:id="411" w:author="chaniaayulestari@outlook.com" w:date="2021-11-13T21:30:00Z">
        <w:r>
          <w:rPr>
            <w:noProof/>
            <w:webHidden/>
          </w:rPr>
          <w:t>89</w:t>
        </w:r>
        <w:r>
          <w:rPr>
            <w:noProof/>
            <w:webHidden/>
          </w:rPr>
          <w:fldChar w:fldCharType="end"/>
        </w:r>
        <w:r w:rsidRPr="00EA08AF">
          <w:rPr>
            <w:rStyle w:val="Hyperlink"/>
            <w:rFonts w:eastAsiaTheme="majorEastAsia"/>
            <w:noProof/>
          </w:rPr>
          <w:fldChar w:fldCharType="end"/>
        </w:r>
      </w:ins>
    </w:p>
    <w:p w14:paraId="753CFD53" w14:textId="4945D196" w:rsidR="00B46735" w:rsidRDefault="00B46735">
      <w:pPr>
        <w:pStyle w:val="TableofFigures"/>
        <w:tabs>
          <w:tab w:val="right" w:leader="dot" w:pos="7927"/>
        </w:tabs>
        <w:rPr>
          <w:ins w:id="412" w:author="chaniaayulestari@outlook.com" w:date="2021-11-13T21:30:00Z"/>
          <w:rFonts w:asciiTheme="minorHAnsi" w:eastAsiaTheme="minorEastAsia" w:hAnsiTheme="minorHAnsi" w:cstheme="minorBidi"/>
          <w:noProof/>
          <w:sz w:val="22"/>
          <w:szCs w:val="22"/>
          <w:lang w:val="en-ID"/>
        </w:rPr>
      </w:pPr>
      <w:ins w:id="413"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83"</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8 Sequence Diagram Login</w:t>
        </w:r>
        <w:r>
          <w:rPr>
            <w:noProof/>
            <w:webHidden/>
          </w:rPr>
          <w:tab/>
        </w:r>
        <w:r>
          <w:rPr>
            <w:noProof/>
            <w:webHidden/>
          </w:rPr>
          <w:fldChar w:fldCharType="begin"/>
        </w:r>
        <w:r>
          <w:rPr>
            <w:noProof/>
            <w:webHidden/>
          </w:rPr>
          <w:instrText xml:space="preserve"> PAGEREF _Toc87731483 \h </w:instrText>
        </w:r>
      </w:ins>
      <w:r>
        <w:rPr>
          <w:noProof/>
          <w:webHidden/>
        </w:rPr>
      </w:r>
      <w:r>
        <w:rPr>
          <w:noProof/>
          <w:webHidden/>
        </w:rPr>
        <w:fldChar w:fldCharType="separate"/>
      </w:r>
      <w:ins w:id="414" w:author="chaniaayulestari@outlook.com" w:date="2021-11-13T21:30:00Z">
        <w:r>
          <w:rPr>
            <w:noProof/>
            <w:webHidden/>
          </w:rPr>
          <w:t>89</w:t>
        </w:r>
        <w:r>
          <w:rPr>
            <w:noProof/>
            <w:webHidden/>
          </w:rPr>
          <w:fldChar w:fldCharType="end"/>
        </w:r>
        <w:r w:rsidRPr="00EA08AF">
          <w:rPr>
            <w:rStyle w:val="Hyperlink"/>
            <w:rFonts w:eastAsiaTheme="majorEastAsia"/>
            <w:noProof/>
          </w:rPr>
          <w:fldChar w:fldCharType="end"/>
        </w:r>
      </w:ins>
    </w:p>
    <w:p w14:paraId="3FCF565C" w14:textId="58974944" w:rsidR="00B46735" w:rsidRDefault="00B46735">
      <w:pPr>
        <w:pStyle w:val="TableofFigures"/>
        <w:tabs>
          <w:tab w:val="right" w:leader="dot" w:pos="7927"/>
        </w:tabs>
        <w:rPr>
          <w:ins w:id="415" w:author="chaniaayulestari@outlook.com" w:date="2021-11-13T21:30:00Z"/>
          <w:rFonts w:asciiTheme="minorHAnsi" w:eastAsiaTheme="minorEastAsia" w:hAnsiTheme="minorHAnsi" w:cstheme="minorBidi"/>
          <w:noProof/>
          <w:sz w:val="22"/>
          <w:szCs w:val="22"/>
          <w:lang w:val="en-ID"/>
        </w:rPr>
      </w:pPr>
      <w:ins w:id="416"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84"</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9 Sequence Diagram Lupa Password</w:t>
        </w:r>
        <w:r>
          <w:rPr>
            <w:noProof/>
            <w:webHidden/>
          </w:rPr>
          <w:tab/>
        </w:r>
        <w:r>
          <w:rPr>
            <w:noProof/>
            <w:webHidden/>
          </w:rPr>
          <w:fldChar w:fldCharType="begin"/>
        </w:r>
        <w:r>
          <w:rPr>
            <w:noProof/>
            <w:webHidden/>
          </w:rPr>
          <w:instrText xml:space="preserve"> PAGEREF _Toc87731484 \h </w:instrText>
        </w:r>
      </w:ins>
      <w:r>
        <w:rPr>
          <w:noProof/>
          <w:webHidden/>
        </w:rPr>
      </w:r>
      <w:r>
        <w:rPr>
          <w:noProof/>
          <w:webHidden/>
        </w:rPr>
        <w:fldChar w:fldCharType="separate"/>
      </w:r>
      <w:ins w:id="417" w:author="chaniaayulestari@outlook.com" w:date="2021-11-13T21:30:00Z">
        <w:r>
          <w:rPr>
            <w:noProof/>
            <w:webHidden/>
          </w:rPr>
          <w:t>90</w:t>
        </w:r>
        <w:r>
          <w:rPr>
            <w:noProof/>
            <w:webHidden/>
          </w:rPr>
          <w:fldChar w:fldCharType="end"/>
        </w:r>
        <w:r w:rsidRPr="00EA08AF">
          <w:rPr>
            <w:rStyle w:val="Hyperlink"/>
            <w:rFonts w:eastAsiaTheme="majorEastAsia"/>
            <w:noProof/>
          </w:rPr>
          <w:fldChar w:fldCharType="end"/>
        </w:r>
      </w:ins>
    </w:p>
    <w:p w14:paraId="1030CEFB" w14:textId="0228E038" w:rsidR="00B46735" w:rsidRDefault="00B46735">
      <w:pPr>
        <w:pStyle w:val="TableofFigures"/>
        <w:tabs>
          <w:tab w:val="right" w:leader="dot" w:pos="7927"/>
        </w:tabs>
        <w:rPr>
          <w:ins w:id="418" w:author="chaniaayulestari@outlook.com" w:date="2021-11-13T21:30:00Z"/>
          <w:rFonts w:asciiTheme="minorHAnsi" w:eastAsiaTheme="minorEastAsia" w:hAnsiTheme="minorHAnsi" w:cstheme="minorBidi"/>
          <w:noProof/>
          <w:sz w:val="22"/>
          <w:szCs w:val="22"/>
          <w:lang w:val="en-ID"/>
        </w:rPr>
      </w:pPr>
      <w:ins w:id="419"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85"</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0 Sequence Diagram Logout</w:t>
        </w:r>
        <w:r>
          <w:rPr>
            <w:noProof/>
            <w:webHidden/>
          </w:rPr>
          <w:tab/>
        </w:r>
        <w:r>
          <w:rPr>
            <w:noProof/>
            <w:webHidden/>
          </w:rPr>
          <w:fldChar w:fldCharType="begin"/>
        </w:r>
        <w:r>
          <w:rPr>
            <w:noProof/>
            <w:webHidden/>
          </w:rPr>
          <w:instrText xml:space="preserve"> PAGEREF _Toc87731485 \h </w:instrText>
        </w:r>
      </w:ins>
      <w:r>
        <w:rPr>
          <w:noProof/>
          <w:webHidden/>
        </w:rPr>
      </w:r>
      <w:r>
        <w:rPr>
          <w:noProof/>
          <w:webHidden/>
        </w:rPr>
        <w:fldChar w:fldCharType="separate"/>
      </w:r>
      <w:ins w:id="420" w:author="chaniaayulestari@outlook.com" w:date="2021-11-13T21:30:00Z">
        <w:r>
          <w:rPr>
            <w:noProof/>
            <w:webHidden/>
          </w:rPr>
          <w:t>90</w:t>
        </w:r>
        <w:r>
          <w:rPr>
            <w:noProof/>
            <w:webHidden/>
          </w:rPr>
          <w:fldChar w:fldCharType="end"/>
        </w:r>
        <w:r w:rsidRPr="00EA08AF">
          <w:rPr>
            <w:rStyle w:val="Hyperlink"/>
            <w:rFonts w:eastAsiaTheme="majorEastAsia"/>
            <w:noProof/>
          </w:rPr>
          <w:fldChar w:fldCharType="end"/>
        </w:r>
      </w:ins>
    </w:p>
    <w:p w14:paraId="3B813891" w14:textId="73595738" w:rsidR="00B46735" w:rsidRDefault="00B46735">
      <w:pPr>
        <w:pStyle w:val="TableofFigures"/>
        <w:tabs>
          <w:tab w:val="right" w:leader="dot" w:pos="7927"/>
        </w:tabs>
        <w:rPr>
          <w:ins w:id="421" w:author="chaniaayulestari@outlook.com" w:date="2021-11-13T21:30:00Z"/>
          <w:rFonts w:asciiTheme="minorHAnsi" w:eastAsiaTheme="minorEastAsia" w:hAnsiTheme="minorHAnsi" w:cstheme="minorBidi"/>
          <w:noProof/>
          <w:sz w:val="22"/>
          <w:szCs w:val="22"/>
          <w:lang w:val="en-ID"/>
        </w:rPr>
      </w:pPr>
      <w:ins w:id="422"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86"</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1 Sequence Diagram  Notifikasi</w:t>
        </w:r>
        <w:r>
          <w:rPr>
            <w:noProof/>
            <w:webHidden/>
          </w:rPr>
          <w:tab/>
        </w:r>
        <w:r>
          <w:rPr>
            <w:noProof/>
            <w:webHidden/>
          </w:rPr>
          <w:fldChar w:fldCharType="begin"/>
        </w:r>
        <w:r>
          <w:rPr>
            <w:noProof/>
            <w:webHidden/>
          </w:rPr>
          <w:instrText xml:space="preserve"> PAGEREF _Toc87731486 \h </w:instrText>
        </w:r>
      </w:ins>
      <w:r>
        <w:rPr>
          <w:noProof/>
          <w:webHidden/>
        </w:rPr>
      </w:r>
      <w:r>
        <w:rPr>
          <w:noProof/>
          <w:webHidden/>
        </w:rPr>
        <w:fldChar w:fldCharType="separate"/>
      </w:r>
      <w:ins w:id="423" w:author="chaniaayulestari@outlook.com" w:date="2021-11-13T21:30:00Z">
        <w:r>
          <w:rPr>
            <w:noProof/>
            <w:webHidden/>
          </w:rPr>
          <w:t>91</w:t>
        </w:r>
        <w:r>
          <w:rPr>
            <w:noProof/>
            <w:webHidden/>
          </w:rPr>
          <w:fldChar w:fldCharType="end"/>
        </w:r>
        <w:r w:rsidRPr="00EA08AF">
          <w:rPr>
            <w:rStyle w:val="Hyperlink"/>
            <w:rFonts w:eastAsiaTheme="majorEastAsia"/>
            <w:noProof/>
          </w:rPr>
          <w:fldChar w:fldCharType="end"/>
        </w:r>
      </w:ins>
    </w:p>
    <w:p w14:paraId="6763F428" w14:textId="76653DE2" w:rsidR="00B46735" w:rsidRDefault="00B46735">
      <w:pPr>
        <w:pStyle w:val="TableofFigures"/>
        <w:tabs>
          <w:tab w:val="right" w:leader="dot" w:pos="7927"/>
        </w:tabs>
        <w:rPr>
          <w:ins w:id="424" w:author="chaniaayulestari@outlook.com" w:date="2021-11-13T21:30:00Z"/>
          <w:rFonts w:asciiTheme="minorHAnsi" w:eastAsiaTheme="minorEastAsia" w:hAnsiTheme="minorHAnsi" w:cstheme="minorBidi"/>
          <w:noProof/>
          <w:sz w:val="22"/>
          <w:szCs w:val="22"/>
          <w:lang w:val="en-ID"/>
        </w:rPr>
      </w:pPr>
      <w:ins w:id="425"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87"</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2 Perancangan Antarmuka Registrasi</w:t>
        </w:r>
        <w:r>
          <w:rPr>
            <w:noProof/>
            <w:webHidden/>
          </w:rPr>
          <w:tab/>
        </w:r>
        <w:r>
          <w:rPr>
            <w:noProof/>
            <w:webHidden/>
          </w:rPr>
          <w:fldChar w:fldCharType="begin"/>
        </w:r>
        <w:r>
          <w:rPr>
            <w:noProof/>
            <w:webHidden/>
          </w:rPr>
          <w:instrText xml:space="preserve"> PAGEREF _Toc87731487 \h </w:instrText>
        </w:r>
      </w:ins>
      <w:r>
        <w:rPr>
          <w:noProof/>
          <w:webHidden/>
        </w:rPr>
      </w:r>
      <w:r>
        <w:rPr>
          <w:noProof/>
          <w:webHidden/>
        </w:rPr>
        <w:fldChar w:fldCharType="separate"/>
      </w:r>
      <w:ins w:id="426" w:author="chaniaayulestari@outlook.com" w:date="2021-11-13T21:30:00Z">
        <w:r>
          <w:rPr>
            <w:noProof/>
            <w:webHidden/>
          </w:rPr>
          <w:t>98</w:t>
        </w:r>
        <w:r>
          <w:rPr>
            <w:noProof/>
            <w:webHidden/>
          </w:rPr>
          <w:fldChar w:fldCharType="end"/>
        </w:r>
        <w:r w:rsidRPr="00EA08AF">
          <w:rPr>
            <w:rStyle w:val="Hyperlink"/>
            <w:rFonts w:eastAsiaTheme="majorEastAsia"/>
            <w:noProof/>
          </w:rPr>
          <w:fldChar w:fldCharType="end"/>
        </w:r>
      </w:ins>
    </w:p>
    <w:p w14:paraId="009A8870" w14:textId="3446B6C5" w:rsidR="00B46735" w:rsidRDefault="00B46735">
      <w:pPr>
        <w:pStyle w:val="TableofFigures"/>
        <w:tabs>
          <w:tab w:val="right" w:leader="dot" w:pos="7927"/>
        </w:tabs>
        <w:rPr>
          <w:ins w:id="427" w:author="chaniaayulestari@outlook.com" w:date="2021-11-13T21:30:00Z"/>
          <w:rFonts w:asciiTheme="minorHAnsi" w:eastAsiaTheme="minorEastAsia" w:hAnsiTheme="minorHAnsi" w:cstheme="minorBidi"/>
          <w:noProof/>
          <w:sz w:val="22"/>
          <w:szCs w:val="22"/>
          <w:lang w:val="en-ID"/>
        </w:rPr>
      </w:pPr>
      <w:ins w:id="428"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88"</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3 Perancangan Antarmuka  Login</w:t>
        </w:r>
        <w:r>
          <w:rPr>
            <w:noProof/>
            <w:webHidden/>
          </w:rPr>
          <w:tab/>
        </w:r>
        <w:r>
          <w:rPr>
            <w:noProof/>
            <w:webHidden/>
          </w:rPr>
          <w:fldChar w:fldCharType="begin"/>
        </w:r>
        <w:r>
          <w:rPr>
            <w:noProof/>
            <w:webHidden/>
          </w:rPr>
          <w:instrText xml:space="preserve"> PAGEREF _Toc87731488 \h </w:instrText>
        </w:r>
      </w:ins>
      <w:r>
        <w:rPr>
          <w:noProof/>
          <w:webHidden/>
        </w:rPr>
      </w:r>
      <w:r>
        <w:rPr>
          <w:noProof/>
          <w:webHidden/>
        </w:rPr>
        <w:fldChar w:fldCharType="separate"/>
      </w:r>
      <w:ins w:id="429" w:author="chaniaayulestari@outlook.com" w:date="2021-11-13T21:30:00Z">
        <w:r>
          <w:rPr>
            <w:noProof/>
            <w:webHidden/>
          </w:rPr>
          <w:t>98</w:t>
        </w:r>
        <w:r>
          <w:rPr>
            <w:noProof/>
            <w:webHidden/>
          </w:rPr>
          <w:fldChar w:fldCharType="end"/>
        </w:r>
        <w:r w:rsidRPr="00EA08AF">
          <w:rPr>
            <w:rStyle w:val="Hyperlink"/>
            <w:rFonts w:eastAsiaTheme="majorEastAsia"/>
            <w:noProof/>
          </w:rPr>
          <w:fldChar w:fldCharType="end"/>
        </w:r>
      </w:ins>
    </w:p>
    <w:p w14:paraId="4370E55D" w14:textId="2F48A449" w:rsidR="00B46735" w:rsidRDefault="00B46735">
      <w:pPr>
        <w:pStyle w:val="TableofFigures"/>
        <w:tabs>
          <w:tab w:val="right" w:leader="dot" w:pos="7927"/>
        </w:tabs>
        <w:rPr>
          <w:ins w:id="430" w:author="chaniaayulestari@outlook.com" w:date="2021-11-13T21:30:00Z"/>
          <w:rFonts w:asciiTheme="minorHAnsi" w:eastAsiaTheme="minorEastAsia" w:hAnsiTheme="minorHAnsi" w:cstheme="minorBidi"/>
          <w:noProof/>
          <w:sz w:val="22"/>
          <w:szCs w:val="22"/>
          <w:lang w:val="en-ID"/>
        </w:rPr>
      </w:pPr>
      <w:ins w:id="431"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89"</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4 Perancangan Antarmuka Dashboard</w:t>
        </w:r>
        <w:r>
          <w:rPr>
            <w:noProof/>
            <w:webHidden/>
          </w:rPr>
          <w:tab/>
        </w:r>
        <w:r>
          <w:rPr>
            <w:noProof/>
            <w:webHidden/>
          </w:rPr>
          <w:fldChar w:fldCharType="begin"/>
        </w:r>
        <w:r>
          <w:rPr>
            <w:noProof/>
            <w:webHidden/>
          </w:rPr>
          <w:instrText xml:space="preserve"> PAGEREF _Toc87731489 \h </w:instrText>
        </w:r>
      </w:ins>
      <w:r>
        <w:rPr>
          <w:noProof/>
          <w:webHidden/>
        </w:rPr>
      </w:r>
      <w:r>
        <w:rPr>
          <w:noProof/>
          <w:webHidden/>
        </w:rPr>
        <w:fldChar w:fldCharType="separate"/>
      </w:r>
      <w:ins w:id="432" w:author="chaniaayulestari@outlook.com" w:date="2021-11-13T21:30:00Z">
        <w:r>
          <w:rPr>
            <w:noProof/>
            <w:webHidden/>
          </w:rPr>
          <w:t>99</w:t>
        </w:r>
        <w:r>
          <w:rPr>
            <w:noProof/>
            <w:webHidden/>
          </w:rPr>
          <w:fldChar w:fldCharType="end"/>
        </w:r>
        <w:r w:rsidRPr="00EA08AF">
          <w:rPr>
            <w:rStyle w:val="Hyperlink"/>
            <w:rFonts w:eastAsiaTheme="majorEastAsia"/>
            <w:noProof/>
          </w:rPr>
          <w:fldChar w:fldCharType="end"/>
        </w:r>
      </w:ins>
    </w:p>
    <w:p w14:paraId="5D1BEEDC" w14:textId="0B877ABD" w:rsidR="00B46735" w:rsidRDefault="00B46735">
      <w:pPr>
        <w:pStyle w:val="TableofFigures"/>
        <w:tabs>
          <w:tab w:val="right" w:leader="dot" w:pos="7927"/>
        </w:tabs>
        <w:rPr>
          <w:ins w:id="433" w:author="chaniaayulestari@outlook.com" w:date="2021-11-13T21:30:00Z"/>
          <w:rFonts w:asciiTheme="minorHAnsi" w:eastAsiaTheme="minorEastAsia" w:hAnsiTheme="minorHAnsi" w:cstheme="minorBidi"/>
          <w:noProof/>
          <w:sz w:val="22"/>
          <w:szCs w:val="22"/>
          <w:lang w:val="en-ID"/>
        </w:rPr>
      </w:pPr>
      <w:ins w:id="434"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0"</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5 Perancangan Antarmuka Menu Utama</w:t>
        </w:r>
        <w:r>
          <w:rPr>
            <w:noProof/>
            <w:webHidden/>
          </w:rPr>
          <w:tab/>
        </w:r>
        <w:r>
          <w:rPr>
            <w:noProof/>
            <w:webHidden/>
          </w:rPr>
          <w:fldChar w:fldCharType="begin"/>
        </w:r>
        <w:r>
          <w:rPr>
            <w:noProof/>
            <w:webHidden/>
          </w:rPr>
          <w:instrText xml:space="preserve"> PAGEREF _Toc87731490 \h </w:instrText>
        </w:r>
      </w:ins>
      <w:r>
        <w:rPr>
          <w:noProof/>
          <w:webHidden/>
        </w:rPr>
      </w:r>
      <w:r>
        <w:rPr>
          <w:noProof/>
          <w:webHidden/>
        </w:rPr>
        <w:fldChar w:fldCharType="separate"/>
      </w:r>
      <w:ins w:id="435" w:author="chaniaayulestari@outlook.com" w:date="2021-11-13T21:30:00Z">
        <w:r>
          <w:rPr>
            <w:noProof/>
            <w:webHidden/>
          </w:rPr>
          <w:t>99</w:t>
        </w:r>
        <w:r>
          <w:rPr>
            <w:noProof/>
            <w:webHidden/>
          </w:rPr>
          <w:fldChar w:fldCharType="end"/>
        </w:r>
        <w:r w:rsidRPr="00EA08AF">
          <w:rPr>
            <w:rStyle w:val="Hyperlink"/>
            <w:rFonts w:eastAsiaTheme="majorEastAsia"/>
            <w:noProof/>
          </w:rPr>
          <w:fldChar w:fldCharType="end"/>
        </w:r>
      </w:ins>
    </w:p>
    <w:p w14:paraId="13A75D91" w14:textId="1D6F5789" w:rsidR="00B46735" w:rsidRDefault="00B46735">
      <w:pPr>
        <w:pStyle w:val="TableofFigures"/>
        <w:tabs>
          <w:tab w:val="right" w:leader="dot" w:pos="7927"/>
        </w:tabs>
        <w:rPr>
          <w:ins w:id="436" w:author="chaniaayulestari@outlook.com" w:date="2021-11-13T21:30:00Z"/>
          <w:rFonts w:asciiTheme="minorHAnsi" w:eastAsiaTheme="minorEastAsia" w:hAnsiTheme="minorHAnsi" w:cstheme="minorBidi"/>
          <w:noProof/>
          <w:sz w:val="22"/>
          <w:szCs w:val="22"/>
          <w:lang w:val="en-ID"/>
        </w:rPr>
      </w:pPr>
      <w:ins w:id="437"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1"</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6 Perancangan Antarmuka Data Siswa</w:t>
        </w:r>
        <w:r>
          <w:rPr>
            <w:noProof/>
            <w:webHidden/>
          </w:rPr>
          <w:tab/>
        </w:r>
        <w:r>
          <w:rPr>
            <w:noProof/>
            <w:webHidden/>
          </w:rPr>
          <w:fldChar w:fldCharType="begin"/>
        </w:r>
        <w:r>
          <w:rPr>
            <w:noProof/>
            <w:webHidden/>
          </w:rPr>
          <w:instrText xml:space="preserve"> PAGEREF _Toc87731491 \h </w:instrText>
        </w:r>
      </w:ins>
      <w:r>
        <w:rPr>
          <w:noProof/>
          <w:webHidden/>
        </w:rPr>
      </w:r>
      <w:r>
        <w:rPr>
          <w:noProof/>
          <w:webHidden/>
        </w:rPr>
        <w:fldChar w:fldCharType="separate"/>
      </w:r>
      <w:ins w:id="438" w:author="chaniaayulestari@outlook.com" w:date="2021-11-13T21:30:00Z">
        <w:r>
          <w:rPr>
            <w:noProof/>
            <w:webHidden/>
          </w:rPr>
          <w:t>100</w:t>
        </w:r>
        <w:r>
          <w:rPr>
            <w:noProof/>
            <w:webHidden/>
          </w:rPr>
          <w:fldChar w:fldCharType="end"/>
        </w:r>
        <w:r w:rsidRPr="00EA08AF">
          <w:rPr>
            <w:rStyle w:val="Hyperlink"/>
            <w:rFonts w:eastAsiaTheme="majorEastAsia"/>
            <w:noProof/>
          </w:rPr>
          <w:fldChar w:fldCharType="end"/>
        </w:r>
      </w:ins>
    </w:p>
    <w:p w14:paraId="16BD4FE1" w14:textId="3FA53010" w:rsidR="00B46735" w:rsidRDefault="00B46735">
      <w:pPr>
        <w:pStyle w:val="TableofFigures"/>
        <w:tabs>
          <w:tab w:val="right" w:leader="dot" w:pos="7927"/>
        </w:tabs>
        <w:rPr>
          <w:ins w:id="439" w:author="chaniaayulestari@outlook.com" w:date="2021-11-13T21:30:00Z"/>
          <w:rFonts w:asciiTheme="minorHAnsi" w:eastAsiaTheme="minorEastAsia" w:hAnsiTheme="minorHAnsi" w:cstheme="minorBidi"/>
          <w:noProof/>
          <w:sz w:val="22"/>
          <w:szCs w:val="22"/>
          <w:lang w:val="en-ID"/>
        </w:rPr>
      </w:pPr>
      <w:ins w:id="440"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2"</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7 Perancangan Antarmuka Profile Siswa</w:t>
        </w:r>
        <w:r>
          <w:rPr>
            <w:noProof/>
            <w:webHidden/>
          </w:rPr>
          <w:tab/>
        </w:r>
        <w:r>
          <w:rPr>
            <w:noProof/>
            <w:webHidden/>
          </w:rPr>
          <w:fldChar w:fldCharType="begin"/>
        </w:r>
        <w:r>
          <w:rPr>
            <w:noProof/>
            <w:webHidden/>
          </w:rPr>
          <w:instrText xml:space="preserve"> PAGEREF _Toc87731492 \h </w:instrText>
        </w:r>
      </w:ins>
      <w:r>
        <w:rPr>
          <w:noProof/>
          <w:webHidden/>
        </w:rPr>
      </w:r>
      <w:r>
        <w:rPr>
          <w:noProof/>
          <w:webHidden/>
        </w:rPr>
        <w:fldChar w:fldCharType="separate"/>
      </w:r>
      <w:ins w:id="441" w:author="chaniaayulestari@outlook.com" w:date="2021-11-13T21:30:00Z">
        <w:r>
          <w:rPr>
            <w:noProof/>
            <w:webHidden/>
          </w:rPr>
          <w:t>100</w:t>
        </w:r>
        <w:r>
          <w:rPr>
            <w:noProof/>
            <w:webHidden/>
          </w:rPr>
          <w:fldChar w:fldCharType="end"/>
        </w:r>
        <w:r w:rsidRPr="00EA08AF">
          <w:rPr>
            <w:rStyle w:val="Hyperlink"/>
            <w:rFonts w:eastAsiaTheme="majorEastAsia"/>
            <w:noProof/>
          </w:rPr>
          <w:fldChar w:fldCharType="end"/>
        </w:r>
      </w:ins>
    </w:p>
    <w:p w14:paraId="77AE3A29" w14:textId="127F2C56" w:rsidR="00B46735" w:rsidRDefault="00B46735">
      <w:pPr>
        <w:pStyle w:val="TableofFigures"/>
        <w:tabs>
          <w:tab w:val="right" w:leader="dot" w:pos="7927"/>
        </w:tabs>
        <w:rPr>
          <w:ins w:id="442" w:author="chaniaayulestari@outlook.com" w:date="2021-11-13T21:30:00Z"/>
          <w:rFonts w:asciiTheme="minorHAnsi" w:eastAsiaTheme="minorEastAsia" w:hAnsiTheme="minorHAnsi" w:cstheme="minorBidi"/>
          <w:noProof/>
          <w:sz w:val="22"/>
          <w:szCs w:val="22"/>
          <w:lang w:val="en-ID"/>
        </w:rPr>
      </w:pPr>
      <w:ins w:id="443"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3"</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8 Perancangan Antarmuka Data Guru</w:t>
        </w:r>
        <w:r>
          <w:rPr>
            <w:noProof/>
            <w:webHidden/>
          </w:rPr>
          <w:tab/>
        </w:r>
        <w:r>
          <w:rPr>
            <w:noProof/>
            <w:webHidden/>
          </w:rPr>
          <w:fldChar w:fldCharType="begin"/>
        </w:r>
        <w:r>
          <w:rPr>
            <w:noProof/>
            <w:webHidden/>
          </w:rPr>
          <w:instrText xml:space="preserve"> PAGEREF _Toc87731493 \h </w:instrText>
        </w:r>
      </w:ins>
      <w:r>
        <w:rPr>
          <w:noProof/>
          <w:webHidden/>
        </w:rPr>
      </w:r>
      <w:r>
        <w:rPr>
          <w:noProof/>
          <w:webHidden/>
        </w:rPr>
        <w:fldChar w:fldCharType="separate"/>
      </w:r>
      <w:ins w:id="444" w:author="chaniaayulestari@outlook.com" w:date="2021-11-13T21:30:00Z">
        <w:r>
          <w:rPr>
            <w:noProof/>
            <w:webHidden/>
          </w:rPr>
          <w:t>101</w:t>
        </w:r>
        <w:r>
          <w:rPr>
            <w:noProof/>
            <w:webHidden/>
          </w:rPr>
          <w:fldChar w:fldCharType="end"/>
        </w:r>
        <w:r w:rsidRPr="00EA08AF">
          <w:rPr>
            <w:rStyle w:val="Hyperlink"/>
            <w:rFonts w:eastAsiaTheme="majorEastAsia"/>
            <w:noProof/>
          </w:rPr>
          <w:fldChar w:fldCharType="end"/>
        </w:r>
      </w:ins>
    </w:p>
    <w:p w14:paraId="71FA2569" w14:textId="36550F3D" w:rsidR="00B46735" w:rsidRDefault="00B46735">
      <w:pPr>
        <w:pStyle w:val="TableofFigures"/>
        <w:tabs>
          <w:tab w:val="right" w:leader="dot" w:pos="7927"/>
        </w:tabs>
        <w:rPr>
          <w:ins w:id="445" w:author="chaniaayulestari@outlook.com" w:date="2021-11-13T21:30:00Z"/>
          <w:rFonts w:asciiTheme="minorHAnsi" w:eastAsiaTheme="minorEastAsia" w:hAnsiTheme="minorHAnsi" w:cstheme="minorBidi"/>
          <w:noProof/>
          <w:sz w:val="22"/>
          <w:szCs w:val="22"/>
          <w:lang w:val="en-ID"/>
        </w:rPr>
      </w:pPr>
      <w:ins w:id="446"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4"</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9 Perancangan Profile Guru</w:t>
        </w:r>
        <w:r>
          <w:rPr>
            <w:noProof/>
            <w:webHidden/>
          </w:rPr>
          <w:tab/>
        </w:r>
        <w:r>
          <w:rPr>
            <w:noProof/>
            <w:webHidden/>
          </w:rPr>
          <w:fldChar w:fldCharType="begin"/>
        </w:r>
        <w:r>
          <w:rPr>
            <w:noProof/>
            <w:webHidden/>
          </w:rPr>
          <w:instrText xml:space="preserve"> PAGEREF _Toc87731494 \h </w:instrText>
        </w:r>
      </w:ins>
      <w:r>
        <w:rPr>
          <w:noProof/>
          <w:webHidden/>
        </w:rPr>
      </w:r>
      <w:r>
        <w:rPr>
          <w:noProof/>
          <w:webHidden/>
        </w:rPr>
        <w:fldChar w:fldCharType="separate"/>
      </w:r>
      <w:ins w:id="447" w:author="chaniaayulestari@outlook.com" w:date="2021-11-13T21:30:00Z">
        <w:r>
          <w:rPr>
            <w:noProof/>
            <w:webHidden/>
          </w:rPr>
          <w:t>101</w:t>
        </w:r>
        <w:r>
          <w:rPr>
            <w:noProof/>
            <w:webHidden/>
          </w:rPr>
          <w:fldChar w:fldCharType="end"/>
        </w:r>
        <w:r w:rsidRPr="00EA08AF">
          <w:rPr>
            <w:rStyle w:val="Hyperlink"/>
            <w:rFonts w:eastAsiaTheme="majorEastAsia"/>
            <w:noProof/>
          </w:rPr>
          <w:fldChar w:fldCharType="end"/>
        </w:r>
      </w:ins>
    </w:p>
    <w:p w14:paraId="247A2A5A" w14:textId="7FF1E871" w:rsidR="00B46735" w:rsidRDefault="00B46735">
      <w:pPr>
        <w:pStyle w:val="TableofFigures"/>
        <w:tabs>
          <w:tab w:val="right" w:leader="dot" w:pos="7927"/>
        </w:tabs>
        <w:rPr>
          <w:ins w:id="448" w:author="chaniaayulestari@outlook.com" w:date="2021-11-13T21:30:00Z"/>
          <w:rFonts w:asciiTheme="minorHAnsi" w:eastAsiaTheme="minorEastAsia" w:hAnsiTheme="minorHAnsi" w:cstheme="minorBidi"/>
          <w:noProof/>
          <w:sz w:val="22"/>
          <w:szCs w:val="22"/>
          <w:lang w:val="en-ID"/>
        </w:rPr>
      </w:pPr>
      <w:ins w:id="449"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5"</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0 Perancangan Antarmuka Kelola Semester</w:t>
        </w:r>
        <w:r>
          <w:rPr>
            <w:noProof/>
            <w:webHidden/>
          </w:rPr>
          <w:tab/>
        </w:r>
        <w:r>
          <w:rPr>
            <w:noProof/>
            <w:webHidden/>
          </w:rPr>
          <w:fldChar w:fldCharType="begin"/>
        </w:r>
        <w:r>
          <w:rPr>
            <w:noProof/>
            <w:webHidden/>
          </w:rPr>
          <w:instrText xml:space="preserve"> PAGEREF _Toc87731495 \h </w:instrText>
        </w:r>
      </w:ins>
      <w:r>
        <w:rPr>
          <w:noProof/>
          <w:webHidden/>
        </w:rPr>
      </w:r>
      <w:r>
        <w:rPr>
          <w:noProof/>
          <w:webHidden/>
        </w:rPr>
        <w:fldChar w:fldCharType="separate"/>
      </w:r>
      <w:ins w:id="450" w:author="chaniaayulestari@outlook.com" w:date="2021-11-13T21:30:00Z">
        <w:r>
          <w:rPr>
            <w:noProof/>
            <w:webHidden/>
          </w:rPr>
          <w:t>102</w:t>
        </w:r>
        <w:r>
          <w:rPr>
            <w:noProof/>
            <w:webHidden/>
          </w:rPr>
          <w:fldChar w:fldCharType="end"/>
        </w:r>
        <w:r w:rsidRPr="00EA08AF">
          <w:rPr>
            <w:rStyle w:val="Hyperlink"/>
            <w:rFonts w:eastAsiaTheme="majorEastAsia"/>
            <w:noProof/>
          </w:rPr>
          <w:fldChar w:fldCharType="end"/>
        </w:r>
      </w:ins>
    </w:p>
    <w:p w14:paraId="7DB78640" w14:textId="7C8B54A5" w:rsidR="00B46735" w:rsidRDefault="00B46735">
      <w:pPr>
        <w:pStyle w:val="TableofFigures"/>
        <w:tabs>
          <w:tab w:val="right" w:leader="dot" w:pos="7927"/>
        </w:tabs>
        <w:rPr>
          <w:ins w:id="451" w:author="chaniaayulestari@outlook.com" w:date="2021-11-13T21:30:00Z"/>
          <w:rFonts w:asciiTheme="minorHAnsi" w:eastAsiaTheme="minorEastAsia" w:hAnsiTheme="minorHAnsi" w:cstheme="minorBidi"/>
          <w:noProof/>
          <w:sz w:val="22"/>
          <w:szCs w:val="22"/>
          <w:lang w:val="en-ID"/>
        </w:rPr>
      </w:pPr>
      <w:ins w:id="452"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6"</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1 Perancangan Antarmuka Data Absensi</w:t>
        </w:r>
        <w:r>
          <w:rPr>
            <w:noProof/>
            <w:webHidden/>
          </w:rPr>
          <w:tab/>
        </w:r>
        <w:r>
          <w:rPr>
            <w:noProof/>
            <w:webHidden/>
          </w:rPr>
          <w:fldChar w:fldCharType="begin"/>
        </w:r>
        <w:r>
          <w:rPr>
            <w:noProof/>
            <w:webHidden/>
          </w:rPr>
          <w:instrText xml:space="preserve"> PAGEREF _Toc87731496 \h </w:instrText>
        </w:r>
      </w:ins>
      <w:r>
        <w:rPr>
          <w:noProof/>
          <w:webHidden/>
        </w:rPr>
      </w:r>
      <w:r>
        <w:rPr>
          <w:noProof/>
          <w:webHidden/>
        </w:rPr>
        <w:fldChar w:fldCharType="separate"/>
      </w:r>
      <w:ins w:id="453" w:author="chaniaayulestari@outlook.com" w:date="2021-11-13T21:30:00Z">
        <w:r>
          <w:rPr>
            <w:noProof/>
            <w:webHidden/>
          </w:rPr>
          <w:t>103</w:t>
        </w:r>
        <w:r>
          <w:rPr>
            <w:noProof/>
            <w:webHidden/>
          </w:rPr>
          <w:fldChar w:fldCharType="end"/>
        </w:r>
        <w:r w:rsidRPr="00EA08AF">
          <w:rPr>
            <w:rStyle w:val="Hyperlink"/>
            <w:rFonts w:eastAsiaTheme="majorEastAsia"/>
            <w:noProof/>
          </w:rPr>
          <w:fldChar w:fldCharType="end"/>
        </w:r>
      </w:ins>
    </w:p>
    <w:p w14:paraId="04A63100" w14:textId="245376F2" w:rsidR="00B46735" w:rsidRDefault="00B46735">
      <w:pPr>
        <w:pStyle w:val="TableofFigures"/>
        <w:tabs>
          <w:tab w:val="right" w:leader="dot" w:pos="7927"/>
        </w:tabs>
        <w:rPr>
          <w:ins w:id="454" w:author="chaniaayulestari@outlook.com" w:date="2021-11-13T21:30:00Z"/>
          <w:rFonts w:asciiTheme="minorHAnsi" w:eastAsiaTheme="minorEastAsia" w:hAnsiTheme="minorHAnsi" w:cstheme="minorBidi"/>
          <w:noProof/>
          <w:sz w:val="22"/>
          <w:szCs w:val="22"/>
          <w:lang w:val="en-ID"/>
        </w:rPr>
      </w:pPr>
      <w:ins w:id="455" w:author="chaniaayulestari@outlook.com" w:date="2021-11-13T21:30:00Z">
        <w:r w:rsidRPr="00EA08AF">
          <w:rPr>
            <w:rStyle w:val="Hyperlink"/>
            <w:rFonts w:eastAsiaTheme="majorEastAsia"/>
            <w:noProof/>
          </w:rPr>
          <w:lastRenderedPageBreak/>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7"</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2 Perancangan AntarmukaLaporan Absen</w:t>
        </w:r>
        <w:r>
          <w:rPr>
            <w:noProof/>
            <w:webHidden/>
          </w:rPr>
          <w:tab/>
        </w:r>
        <w:r>
          <w:rPr>
            <w:noProof/>
            <w:webHidden/>
          </w:rPr>
          <w:fldChar w:fldCharType="begin"/>
        </w:r>
        <w:r>
          <w:rPr>
            <w:noProof/>
            <w:webHidden/>
          </w:rPr>
          <w:instrText xml:space="preserve"> PAGEREF _Toc87731497 \h </w:instrText>
        </w:r>
      </w:ins>
      <w:r>
        <w:rPr>
          <w:noProof/>
          <w:webHidden/>
        </w:rPr>
      </w:r>
      <w:r>
        <w:rPr>
          <w:noProof/>
          <w:webHidden/>
        </w:rPr>
        <w:fldChar w:fldCharType="separate"/>
      </w:r>
      <w:ins w:id="456" w:author="chaniaayulestari@outlook.com" w:date="2021-11-13T21:30:00Z">
        <w:r>
          <w:rPr>
            <w:noProof/>
            <w:webHidden/>
          </w:rPr>
          <w:t>103</w:t>
        </w:r>
        <w:r>
          <w:rPr>
            <w:noProof/>
            <w:webHidden/>
          </w:rPr>
          <w:fldChar w:fldCharType="end"/>
        </w:r>
        <w:r w:rsidRPr="00EA08AF">
          <w:rPr>
            <w:rStyle w:val="Hyperlink"/>
            <w:rFonts w:eastAsiaTheme="majorEastAsia"/>
            <w:noProof/>
          </w:rPr>
          <w:fldChar w:fldCharType="end"/>
        </w:r>
      </w:ins>
    </w:p>
    <w:p w14:paraId="76B28844" w14:textId="13E4EA7F" w:rsidR="00B46735" w:rsidRDefault="00B46735">
      <w:pPr>
        <w:pStyle w:val="TableofFigures"/>
        <w:tabs>
          <w:tab w:val="right" w:leader="dot" w:pos="7927"/>
        </w:tabs>
        <w:rPr>
          <w:ins w:id="457" w:author="chaniaayulestari@outlook.com" w:date="2021-11-13T21:30:00Z"/>
          <w:rFonts w:asciiTheme="minorHAnsi" w:eastAsiaTheme="minorEastAsia" w:hAnsiTheme="minorHAnsi" w:cstheme="minorBidi"/>
          <w:noProof/>
          <w:sz w:val="22"/>
          <w:szCs w:val="22"/>
          <w:lang w:val="en-ID"/>
        </w:rPr>
      </w:pPr>
      <w:ins w:id="458"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8"</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3 Perancangan Antarmuka  Data Siswa</w:t>
        </w:r>
        <w:r>
          <w:rPr>
            <w:noProof/>
            <w:webHidden/>
          </w:rPr>
          <w:tab/>
        </w:r>
        <w:r>
          <w:rPr>
            <w:noProof/>
            <w:webHidden/>
          </w:rPr>
          <w:fldChar w:fldCharType="begin"/>
        </w:r>
        <w:r>
          <w:rPr>
            <w:noProof/>
            <w:webHidden/>
          </w:rPr>
          <w:instrText xml:space="preserve"> PAGEREF _Toc87731498 \h </w:instrText>
        </w:r>
      </w:ins>
      <w:r>
        <w:rPr>
          <w:noProof/>
          <w:webHidden/>
        </w:rPr>
      </w:r>
      <w:r>
        <w:rPr>
          <w:noProof/>
          <w:webHidden/>
        </w:rPr>
        <w:fldChar w:fldCharType="separate"/>
      </w:r>
      <w:ins w:id="459" w:author="chaniaayulestari@outlook.com" w:date="2021-11-13T21:30:00Z">
        <w:r>
          <w:rPr>
            <w:noProof/>
            <w:webHidden/>
          </w:rPr>
          <w:t>104</w:t>
        </w:r>
        <w:r>
          <w:rPr>
            <w:noProof/>
            <w:webHidden/>
          </w:rPr>
          <w:fldChar w:fldCharType="end"/>
        </w:r>
        <w:r w:rsidRPr="00EA08AF">
          <w:rPr>
            <w:rStyle w:val="Hyperlink"/>
            <w:rFonts w:eastAsiaTheme="majorEastAsia"/>
            <w:noProof/>
          </w:rPr>
          <w:fldChar w:fldCharType="end"/>
        </w:r>
      </w:ins>
    </w:p>
    <w:p w14:paraId="3A228C8B" w14:textId="2D7167C6" w:rsidR="00B46735" w:rsidRDefault="00B46735">
      <w:pPr>
        <w:pStyle w:val="TableofFigures"/>
        <w:tabs>
          <w:tab w:val="right" w:leader="dot" w:pos="7927"/>
        </w:tabs>
        <w:rPr>
          <w:ins w:id="460" w:author="chaniaayulestari@outlook.com" w:date="2021-11-13T21:30:00Z"/>
          <w:rFonts w:asciiTheme="minorHAnsi" w:eastAsiaTheme="minorEastAsia" w:hAnsiTheme="minorHAnsi" w:cstheme="minorBidi"/>
          <w:noProof/>
          <w:sz w:val="22"/>
          <w:szCs w:val="22"/>
          <w:lang w:val="en-ID"/>
        </w:rPr>
      </w:pPr>
      <w:ins w:id="461"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9"</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4 Perancangan Antarmuka Tambah Data Siswa</w:t>
        </w:r>
        <w:r>
          <w:rPr>
            <w:noProof/>
            <w:webHidden/>
          </w:rPr>
          <w:tab/>
        </w:r>
        <w:r>
          <w:rPr>
            <w:noProof/>
            <w:webHidden/>
          </w:rPr>
          <w:fldChar w:fldCharType="begin"/>
        </w:r>
        <w:r>
          <w:rPr>
            <w:noProof/>
            <w:webHidden/>
          </w:rPr>
          <w:instrText xml:space="preserve"> PAGEREF _Toc87731499 \h </w:instrText>
        </w:r>
      </w:ins>
      <w:r>
        <w:rPr>
          <w:noProof/>
          <w:webHidden/>
        </w:rPr>
      </w:r>
      <w:r>
        <w:rPr>
          <w:noProof/>
          <w:webHidden/>
        </w:rPr>
        <w:fldChar w:fldCharType="separate"/>
      </w:r>
      <w:ins w:id="462" w:author="chaniaayulestari@outlook.com" w:date="2021-11-13T21:30:00Z">
        <w:r>
          <w:rPr>
            <w:noProof/>
            <w:webHidden/>
          </w:rPr>
          <w:t>104</w:t>
        </w:r>
        <w:r>
          <w:rPr>
            <w:noProof/>
            <w:webHidden/>
          </w:rPr>
          <w:fldChar w:fldCharType="end"/>
        </w:r>
        <w:r w:rsidRPr="00EA08AF">
          <w:rPr>
            <w:rStyle w:val="Hyperlink"/>
            <w:rFonts w:eastAsiaTheme="majorEastAsia"/>
            <w:noProof/>
          </w:rPr>
          <w:fldChar w:fldCharType="end"/>
        </w:r>
      </w:ins>
    </w:p>
    <w:p w14:paraId="5A768371" w14:textId="51A56BC4" w:rsidR="00B46735" w:rsidRDefault="00B46735">
      <w:pPr>
        <w:pStyle w:val="TableofFigures"/>
        <w:tabs>
          <w:tab w:val="right" w:leader="dot" w:pos="7927"/>
        </w:tabs>
        <w:rPr>
          <w:ins w:id="463" w:author="chaniaayulestari@outlook.com" w:date="2021-11-13T21:30:00Z"/>
          <w:rFonts w:asciiTheme="minorHAnsi" w:eastAsiaTheme="minorEastAsia" w:hAnsiTheme="minorHAnsi" w:cstheme="minorBidi"/>
          <w:noProof/>
          <w:sz w:val="22"/>
          <w:szCs w:val="22"/>
          <w:lang w:val="en-ID"/>
        </w:rPr>
      </w:pPr>
      <w:ins w:id="464"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0"</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5 Perancangan Antarmuka Tambah Data Guru</w:t>
        </w:r>
        <w:r>
          <w:rPr>
            <w:noProof/>
            <w:webHidden/>
          </w:rPr>
          <w:tab/>
        </w:r>
        <w:r>
          <w:rPr>
            <w:noProof/>
            <w:webHidden/>
          </w:rPr>
          <w:fldChar w:fldCharType="begin"/>
        </w:r>
        <w:r>
          <w:rPr>
            <w:noProof/>
            <w:webHidden/>
          </w:rPr>
          <w:instrText xml:space="preserve"> PAGEREF _Toc87731500 \h </w:instrText>
        </w:r>
      </w:ins>
      <w:r>
        <w:rPr>
          <w:noProof/>
          <w:webHidden/>
        </w:rPr>
      </w:r>
      <w:r>
        <w:rPr>
          <w:noProof/>
          <w:webHidden/>
        </w:rPr>
        <w:fldChar w:fldCharType="separate"/>
      </w:r>
      <w:ins w:id="465" w:author="chaniaayulestari@outlook.com" w:date="2021-11-13T21:30:00Z">
        <w:r>
          <w:rPr>
            <w:noProof/>
            <w:webHidden/>
          </w:rPr>
          <w:t>105</w:t>
        </w:r>
        <w:r>
          <w:rPr>
            <w:noProof/>
            <w:webHidden/>
          </w:rPr>
          <w:fldChar w:fldCharType="end"/>
        </w:r>
        <w:r w:rsidRPr="00EA08AF">
          <w:rPr>
            <w:rStyle w:val="Hyperlink"/>
            <w:rFonts w:eastAsiaTheme="majorEastAsia"/>
            <w:noProof/>
          </w:rPr>
          <w:fldChar w:fldCharType="end"/>
        </w:r>
      </w:ins>
    </w:p>
    <w:p w14:paraId="0F9D62D1" w14:textId="2E18FC34" w:rsidR="00B46735" w:rsidRDefault="00B46735">
      <w:pPr>
        <w:pStyle w:val="TableofFigures"/>
        <w:tabs>
          <w:tab w:val="right" w:leader="dot" w:pos="7927"/>
        </w:tabs>
        <w:rPr>
          <w:ins w:id="466" w:author="chaniaayulestari@outlook.com" w:date="2021-11-13T21:30:00Z"/>
          <w:rFonts w:asciiTheme="minorHAnsi" w:eastAsiaTheme="minorEastAsia" w:hAnsiTheme="minorHAnsi" w:cstheme="minorBidi"/>
          <w:noProof/>
          <w:sz w:val="22"/>
          <w:szCs w:val="22"/>
          <w:lang w:val="en-ID"/>
        </w:rPr>
      </w:pPr>
      <w:ins w:id="467"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1"</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6 Perancangan Antarmuka Tambah Data Walikelas</w:t>
        </w:r>
        <w:r>
          <w:rPr>
            <w:noProof/>
            <w:webHidden/>
          </w:rPr>
          <w:tab/>
        </w:r>
        <w:r>
          <w:rPr>
            <w:noProof/>
            <w:webHidden/>
          </w:rPr>
          <w:fldChar w:fldCharType="begin"/>
        </w:r>
        <w:r>
          <w:rPr>
            <w:noProof/>
            <w:webHidden/>
          </w:rPr>
          <w:instrText xml:space="preserve"> PAGEREF _Toc87731501 \h </w:instrText>
        </w:r>
      </w:ins>
      <w:r>
        <w:rPr>
          <w:noProof/>
          <w:webHidden/>
        </w:rPr>
      </w:r>
      <w:r>
        <w:rPr>
          <w:noProof/>
          <w:webHidden/>
        </w:rPr>
        <w:fldChar w:fldCharType="separate"/>
      </w:r>
      <w:ins w:id="468" w:author="chaniaayulestari@outlook.com" w:date="2021-11-13T21:30:00Z">
        <w:r>
          <w:rPr>
            <w:noProof/>
            <w:webHidden/>
          </w:rPr>
          <w:t>105</w:t>
        </w:r>
        <w:r>
          <w:rPr>
            <w:noProof/>
            <w:webHidden/>
          </w:rPr>
          <w:fldChar w:fldCharType="end"/>
        </w:r>
        <w:r w:rsidRPr="00EA08AF">
          <w:rPr>
            <w:rStyle w:val="Hyperlink"/>
            <w:rFonts w:eastAsiaTheme="majorEastAsia"/>
            <w:noProof/>
          </w:rPr>
          <w:fldChar w:fldCharType="end"/>
        </w:r>
      </w:ins>
    </w:p>
    <w:p w14:paraId="23E49A75" w14:textId="21FBDCFC" w:rsidR="00B46735" w:rsidRDefault="00B46735">
      <w:pPr>
        <w:pStyle w:val="TableofFigures"/>
        <w:tabs>
          <w:tab w:val="right" w:leader="dot" w:pos="7927"/>
        </w:tabs>
        <w:rPr>
          <w:ins w:id="469" w:author="chaniaayulestari@outlook.com" w:date="2021-11-13T21:30:00Z"/>
          <w:rFonts w:asciiTheme="minorHAnsi" w:eastAsiaTheme="minorEastAsia" w:hAnsiTheme="minorHAnsi" w:cstheme="minorBidi"/>
          <w:noProof/>
          <w:sz w:val="22"/>
          <w:szCs w:val="22"/>
          <w:lang w:val="en-ID"/>
        </w:rPr>
      </w:pPr>
      <w:ins w:id="470"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2"</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7 Perancangan Antarmuka  Tambah Data Kelas</w:t>
        </w:r>
        <w:r>
          <w:rPr>
            <w:noProof/>
            <w:webHidden/>
          </w:rPr>
          <w:tab/>
        </w:r>
        <w:r>
          <w:rPr>
            <w:noProof/>
            <w:webHidden/>
          </w:rPr>
          <w:fldChar w:fldCharType="begin"/>
        </w:r>
        <w:r>
          <w:rPr>
            <w:noProof/>
            <w:webHidden/>
          </w:rPr>
          <w:instrText xml:space="preserve"> PAGEREF _Toc87731502 \h </w:instrText>
        </w:r>
      </w:ins>
      <w:r>
        <w:rPr>
          <w:noProof/>
          <w:webHidden/>
        </w:rPr>
      </w:r>
      <w:r>
        <w:rPr>
          <w:noProof/>
          <w:webHidden/>
        </w:rPr>
        <w:fldChar w:fldCharType="separate"/>
      </w:r>
      <w:ins w:id="471" w:author="chaniaayulestari@outlook.com" w:date="2021-11-13T21:30:00Z">
        <w:r>
          <w:rPr>
            <w:noProof/>
            <w:webHidden/>
          </w:rPr>
          <w:t>106</w:t>
        </w:r>
        <w:r>
          <w:rPr>
            <w:noProof/>
            <w:webHidden/>
          </w:rPr>
          <w:fldChar w:fldCharType="end"/>
        </w:r>
        <w:r w:rsidRPr="00EA08AF">
          <w:rPr>
            <w:rStyle w:val="Hyperlink"/>
            <w:rFonts w:eastAsiaTheme="majorEastAsia"/>
            <w:noProof/>
          </w:rPr>
          <w:fldChar w:fldCharType="end"/>
        </w:r>
      </w:ins>
    </w:p>
    <w:p w14:paraId="14064CA1" w14:textId="7B7574AB" w:rsidR="00B46735" w:rsidRDefault="00B46735">
      <w:pPr>
        <w:pStyle w:val="TableofFigures"/>
        <w:tabs>
          <w:tab w:val="right" w:leader="dot" w:pos="7927"/>
        </w:tabs>
        <w:rPr>
          <w:ins w:id="472" w:author="chaniaayulestari@outlook.com" w:date="2021-11-13T21:30:00Z"/>
          <w:rFonts w:asciiTheme="minorHAnsi" w:eastAsiaTheme="minorEastAsia" w:hAnsiTheme="minorHAnsi" w:cstheme="minorBidi"/>
          <w:noProof/>
          <w:sz w:val="22"/>
          <w:szCs w:val="22"/>
          <w:lang w:val="en-ID"/>
        </w:rPr>
      </w:pPr>
      <w:ins w:id="473"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3"</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8 Perancangan Antarmuka  Data Anggota Kelas</w:t>
        </w:r>
        <w:r>
          <w:rPr>
            <w:noProof/>
            <w:webHidden/>
          </w:rPr>
          <w:tab/>
        </w:r>
        <w:r>
          <w:rPr>
            <w:noProof/>
            <w:webHidden/>
          </w:rPr>
          <w:fldChar w:fldCharType="begin"/>
        </w:r>
        <w:r>
          <w:rPr>
            <w:noProof/>
            <w:webHidden/>
          </w:rPr>
          <w:instrText xml:space="preserve"> PAGEREF _Toc87731503 \h </w:instrText>
        </w:r>
      </w:ins>
      <w:r>
        <w:rPr>
          <w:noProof/>
          <w:webHidden/>
        </w:rPr>
      </w:r>
      <w:r>
        <w:rPr>
          <w:noProof/>
          <w:webHidden/>
        </w:rPr>
        <w:fldChar w:fldCharType="separate"/>
      </w:r>
      <w:ins w:id="474" w:author="chaniaayulestari@outlook.com" w:date="2021-11-13T21:30:00Z">
        <w:r>
          <w:rPr>
            <w:noProof/>
            <w:webHidden/>
          </w:rPr>
          <w:t>106</w:t>
        </w:r>
        <w:r>
          <w:rPr>
            <w:noProof/>
            <w:webHidden/>
          </w:rPr>
          <w:fldChar w:fldCharType="end"/>
        </w:r>
        <w:r w:rsidRPr="00EA08AF">
          <w:rPr>
            <w:rStyle w:val="Hyperlink"/>
            <w:rFonts w:eastAsiaTheme="majorEastAsia"/>
            <w:noProof/>
          </w:rPr>
          <w:fldChar w:fldCharType="end"/>
        </w:r>
      </w:ins>
    </w:p>
    <w:p w14:paraId="50B672F6" w14:textId="6ACECA1C" w:rsidR="00B46735" w:rsidRDefault="00B46735">
      <w:pPr>
        <w:pStyle w:val="TableofFigures"/>
        <w:tabs>
          <w:tab w:val="right" w:leader="dot" w:pos="7927"/>
        </w:tabs>
        <w:rPr>
          <w:ins w:id="475" w:author="chaniaayulestari@outlook.com" w:date="2021-11-13T21:30:00Z"/>
          <w:rFonts w:asciiTheme="minorHAnsi" w:eastAsiaTheme="minorEastAsia" w:hAnsiTheme="minorHAnsi" w:cstheme="minorBidi"/>
          <w:noProof/>
          <w:sz w:val="22"/>
          <w:szCs w:val="22"/>
          <w:lang w:val="en-ID"/>
        </w:rPr>
      </w:pPr>
      <w:ins w:id="476"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4"</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9 Perancangan Antarmuka  Data Kelas</w:t>
        </w:r>
        <w:r>
          <w:rPr>
            <w:noProof/>
            <w:webHidden/>
          </w:rPr>
          <w:tab/>
        </w:r>
        <w:r>
          <w:rPr>
            <w:noProof/>
            <w:webHidden/>
          </w:rPr>
          <w:fldChar w:fldCharType="begin"/>
        </w:r>
        <w:r>
          <w:rPr>
            <w:noProof/>
            <w:webHidden/>
          </w:rPr>
          <w:instrText xml:space="preserve"> PAGEREF _Toc87731504 \h </w:instrText>
        </w:r>
      </w:ins>
      <w:r>
        <w:rPr>
          <w:noProof/>
          <w:webHidden/>
        </w:rPr>
      </w:r>
      <w:r>
        <w:rPr>
          <w:noProof/>
          <w:webHidden/>
        </w:rPr>
        <w:fldChar w:fldCharType="separate"/>
      </w:r>
      <w:ins w:id="477" w:author="chaniaayulestari@outlook.com" w:date="2021-11-13T21:30:00Z">
        <w:r>
          <w:rPr>
            <w:noProof/>
            <w:webHidden/>
          </w:rPr>
          <w:t>107</w:t>
        </w:r>
        <w:r>
          <w:rPr>
            <w:noProof/>
            <w:webHidden/>
          </w:rPr>
          <w:fldChar w:fldCharType="end"/>
        </w:r>
        <w:r w:rsidRPr="00EA08AF">
          <w:rPr>
            <w:rStyle w:val="Hyperlink"/>
            <w:rFonts w:eastAsiaTheme="majorEastAsia"/>
            <w:noProof/>
          </w:rPr>
          <w:fldChar w:fldCharType="end"/>
        </w:r>
      </w:ins>
    </w:p>
    <w:p w14:paraId="0265233C" w14:textId="6E53B359" w:rsidR="00B46735" w:rsidRDefault="00B46735">
      <w:pPr>
        <w:pStyle w:val="TableofFigures"/>
        <w:tabs>
          <w:tab w:val="right" w:leader="dot" w:pos="7927"/>
        </w:tabs>
        <w:rPr>
          <w:ins w:id="478" w:author="chaniaayulestari@outlook.com" w:date="2021-11-13T21:30:00Z"/>
          <w:rFonts w:asciiTheme="minorHAnsi" w:eastAsiaTheme="minorEastAsia" w:hAnsiTheme="minorHAnsi" w:cstheme="minorBidi"/>
          <w:noProof/>
          <w:sz w:val="22"/>
          <w:szCs w:val="22"/>
          <w:lang w:val="en-ID"/>
        </w:rPr>
      </w:pPr>
      <w:ins w:id="479"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5"</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70 Perancangan Antarmuka Profile Kelas</w:t>
        </w:r>
        <w:r>
          <w:rPr>
            <w:noProof/>
            <w:webHidden/>
          </w:rPr>
          <w:tab/>
        </w:r>
        <w:r>
          <w:rPr>
            <w:noProof/>
            <w:webHidden/>
          </w:rPr>
          <w:fldChar w:fldCharType="begin"/>
        </w:r>
        <w:r>
          <w:rPr>
            <w:noProof/>
            <w:webHidden/>
          </w:rPr>
          <w:instrText xml:space="preserve"> PAGEREF _Toc87731505 \h </w:instrText>
        </w:r>
      </w:ins>
      <w:r>
        <w:rPr>
          <w:noProof/>
          <w:webHidden/>
        </w:rPr>
      </w:r>
      <w:r>
        <w:rPr>
          <w:noProof/>
          <w:webHidden/>
        </w:rPr>
        <w:fldChar w:fldCharType="separate"/>
      </w:r>
      <w:ins w:id="480" w:author="chaniaayulestari@outlook.com" w:date="2021-11-13T21:30:00Z">
        <w:r>
          <w:rPr>
            <w:noProof/>
            <w:webHidden/>
          </w:rPr>
          <w:t>107</w:t>
        </w:r>
        <w:r>
          <w:rPr>
            <w:noProof/>
            <w:webHidden/>
          </w:rPr>
          <w:fldChar w:fldCharType="end"/>
        </w:r>
        <w:r w:rsidRPr="00EA08AF">
          <w:rPr>
            <w:rStyle w:val="Hyperlink"/>
            <w:rFonts w:eastAsiaTheme="majorEastAsia"/>
            <w:noProof/>
          </w:rPr>
          <w:fldChar w:fldCharType="end"/>
        </w:r>
      </w:ins>
    </w:p>
    <w:p w14:paraId="7D055C6E" w14:textId="16E193E7" w:rsidR="00B46735" w:rsidRDefault="00B46735">
      <w:pPr>
        <w:pStyle w:val="TableofFigures"/>
        <w:tabs>
          <w:tab w:val="right" w:leader="dot" w:pos="7927"/>
        </w:tabs>
        <w:rPr>
          <w:ins w:id="481" w:author="chaniaayulestari@outlook.com" w:date="2021-11-13T21:30:00Z"/>
          <w:rFonts w:asciiTheme="minorHAnsi" w:eastAsiaTheme="minorEastAsia" w:hAnsiTheme="minorHAnsi" w:cstheme="minorBidi"/>
          <w:noProof/>
          <w:sz w:val="22"/>
          <w:szCs w:val="22"/>
          <w:lang w:val="en-ID"/>
        </w:rPr>
      </w:pPr>
      <w:ins w:id="482"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6"</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71 Perancangan Antarmuka Profile Walikelas</w:t>
        </w:r>
        <w:r>
          <w:rPr>
            <w:noProof/>
            <w:webHidden/>
          </w:rPr>
          <w:tab/>
        </w:r>
        <w:r>
          <w:rPr>
            <w:noProof/>
            <w:webHidden/>
          </w:rPr>
          <w:fldChar w:fldCharType="begin"/>
        </w:r>
        <w:r>
          <w:rPr>
            <w:noProof/>
            <w:webHidden/>
          </w:rPr>
          <w:instrText xml:space="preserve"> PAGEREF _Toc87731506 \h </w:instrText>
        </w:r>
      </w:ins>
      <w:r>
        <w:rPr>
          <w:noProof/>
          <w:webHidden/>
        </w:rPr>
      </w:r>
      <w:r>
        <w:rPr>
          <w:noProof/>
          <w:webHidden/>
        </w:rPr>
        <w:fldChar w:fldCharType="separate"/>
      </w:r>
      <w:ins w:id="483" w:author="chaniaayulestari@outlook.com" w:date="2021-11-13T21:30:00Z">
        <w:r>
          <w:rPr>
            <w:noProof/>
            <w:webHidden/>
          </w:rPr>
          <w:t>108</w:t>
        </w:r>
        <w:r>
          <w:rPr>
            <w:noProof/>
            <w:webHidden/>
          </w:rPr>
          <w:fldChar w:fldCharType="end"/>
        </w:r>
        <w:r w:rsidRPr="00EA08AF">
          <w:rPr>
            <w:rStyle w:val="Hyperlink"/>
            <w:rFonts w:eastAsiaTheme="majorEastAsia"/>
            <w:noProof/>
          </w:rPr>
          <w:fldChar w:fldCharType="end"/>
        </w:r>
      </w:ins>
    </w:p>
    <w:p w14:paraId="51B7EB89" w14:textId="5BBFE317" w:rsidR="00B46735" w:rsidRDefault="00B46735">
      <w:pPr>
        <w:pStyle w:val="TableofFigures"/>
        <w:tabs>
          <w:tab w:val="right" w:leader="dot" w:pos="7927"/>
        </w:tabs>
        <w:rPr>
          <w:ins w:id="484" w:author="chaniaayulestari@outlook.com" w:date="2021-11-13T21:30:00Z"/>
          <w:rFonts w:asciiTheme="minorHAnsi" w:eastAsiaTheme="minorEastAsia" w:hAnsiTheme="minorHAnsi" w:cstheme="minorBidi"/>
          <w:noProof/>
          <w:sz w:val="22"/>
          <w:szCs w:val="22"/>
          <w:lang w:val="en-ID"/>
        </w:rPr>
      </w:pPr>
      <w:ins w:id="485"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7"</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72 Perancangan Antarmuka Riwayat Absen</w:t>
        </w:r>
        <w:r>
          <w:rPr>
            <w:noProof/>
            <w:webHidden/>
          </w:rPr>
          <w:tab/>
        </w:r>
        <w:r>
          <w:rPr>
            <w:noProof/>
            <w:webHidden/>
          </w:rPr>
          <w:fldChar w:fldCharType="begin"/>
        </w:r>
        <w:r>
          <w:rPr>
            <w:noProof/>
            <w:webHidden/>
          </w:rPr>
          <w:instrText xml:space="preserve"> PAGEREF _Toc87731507 \h </w:instrText>
        </w:r>
      </w:ins>
      <w:r>
        <w:rPr>
          <w:noProof/>
          <w:webHidden/>
        </w:rPr>
      </w:r>
      <w:r>
        <w:rPr>
          <w:noProof/>
          <w:webHidden/>
        </w:rPr>
        <w:fldChar w:fldCharType="separate"/>
      </w:r>
      <w:ins w:id="486" w:author="chaniaayulestari@outlook.com" w:date="2021-11-13T21:30:00Z">
        <w:r>
          <w:rPr>
            <w:noProof/>
            <w:webHidden/>
          </w:rPr>
          <w:t>108</w:t>
        </w:r>
        <w:r>
          <w:rPr>
            <w:noProof/>
            <w:webHidden/>
          </w:rPr>
          <w:fldChar w:fldCharType="end"/>
        </w:r>
        <w:r w:rsidRPr="00EA08AF">
          <w:rPr>
            <w:rStyle w:val="Hyperlink"/>
            <w:rFonts w:eastAsiaTheme="majorEastAsia"/>
            <w:noProof/>
          </w:rPr>
          <w:fldChar w:fldCharType="end"/>
        </w:r>
      </w:ins>
    </w:p>
    <w:p w14:paraId="17D3D631" w14:textId="7B56634B" w:rsidR="00B46735" w:rsidRDefault="00B46735">
      <w:pPr>
        <w:pStyle w:val="TableofFigures"/>
        <w:tabs>
          <w:tab w:val="right" w:leader="dot" w:pos="7927"/>
        </w:tabs>
        <w:rPr>
          <w:ins w:id="487" w:author="chaniaayulestari@outlook.com" w:date="2021-11-13T21:30:00Z"/>
          <w:rFonts w:asciiTheme="minorHAnsi" w:eastAsiaTheme="minorEastAsia" w:hAnsiTheme="minorHAnsi" w:cstheme="minorBidi"/>
          <w:noProof/>
          <w:sz w:val="22"/>
          <w:szCs w:val="22"/>
          <w:lang w:val="en-ID"/>
        </w:rPr>
      </w:pPr>
      <w:ins w:id="488"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8"</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73 Perancangan Antarmuka Data Walikelas</w:t>
        </w:r>
        <w:r>
          <w:rPr>
            <w:noProof/>
            <w:webHidden/>
          </w:rPr>
          <w:tab/>
        </w:r>
        <w:r>
          <w:rPr>
            <w:noProof/>
            <w:webHidden/>
          </w:rPr>
          <w:fldChar w:fldCharType="begin"/>
        </w:r>
        <w:r>
          <w:rPr>
            <w:noProof/>
            <w:webHidden/>
          </w:rPr>
          <w:instrText xml:space="preserve"> PAGEREF _Toc87731508 \h </w:instrText>
        </w:r>
      </w:ins>
      <w:r>
        <w:rPr>
          <w:noProof/>
          <w:webHidden/>
        </w:rPr>
      </w:r>
      <w:r>
        <w:rPr>
          <w:noProof/>
          <w:webHidden/>
        </w:rPr>
        <w:fldChar w:fldCharType="separate"/>
      </w:r>
      <w:ins w:id="489" w:author="chaniaayulestari@outlook.com" w:date="2021-11-13T21:30:00Z">
        <w:r>
          <w:rPr>
            <w:noProof/>
            <w:webHidden/>
          </w:rPr>
          <w:t>109</w:t>
        </w:r>
        <w:r>
          <w:rPr>
            <w:noProof/>
            <w:webHidden/>
          </w:rPr>
          <w:fldChar w:fldCharType="end"/>
        </w:r>
        <w:r w:rsidRPr="00EA08AF">
          <w:rPr>
            <w:rStyle w:val="Hyperlink"/>
            <w:rFonts w:eastAsiaTheme="majorEastAsia"/>
            <w:noProof/>
          </w:rPr>
          <w:fldChar w:fldCharType="end"/>
        </w:r>
      </w:ins>
    </w:p>
    <w:p w14:paraId="14BC9F47" w14:textId="7F64926A" w:rsidR="00B46735" w:rsidRDefault="006A1DDD">
      <w:pPr>
        <w:pStyle w:val="TableofFigures"/>
        <w:tabs>
          <w:tab w:val="right" w:leader="dot" w:pos="7927"/>
        </w:tabs>
        <w:rPr>
          <w:ins w:id="490" w:author="chaniaayulestari@outlook.com" w:date="2021-11-13T21:31:00Z"/>
          <w:rFonts w:asciiTheme="minorHAnsi" w:eastAsiaTheme="minorEastAsia" w:hAnsiTheme="minorHAnsi" w:cstheme="minorBidi"/>
          <w:noProof/>
          <w:sz w:val="22"/>
          <w:szCs w:val="22"/>
          <w:lang w:val="en-ID"/>
        </w:rPr>
      </w:pPr>
      <w:ins w:id="491" w:author="chaniaayulestari@outlook.com" w:date="2021-11-13T20:55:00Z">
        <w:r>
          <w:fldChar w:fldCharType="end"/>
        </w:r>
      </w:ins>
      <w:ins w:id="492" w:author="chaniaayulestari@outlook.com" w:date="2021-11-13T21:31:00Z">
        <w:r w:rsidR="00B46735">
          <w:fldChar w:fldCharType="begin"/>
        </w:r>
        <w:r w:rsidR="00B46735">
          <w:instrText xml:space="preserve"> TOC \h \z \c "Gambar 4." </w:instrText>
        </w:r>
      </w:ins>
      <w:r w:rsidR="00B46735">
        <w:fldChar w:fldCharType="separate"/>
      </w:r>
      <w:ins w:id="493" w:author="chaniaayulestari@outlook.com" w:date="2021-11-13T21:31:00Z">
        <w:r w:rsidR="00B46735" w:rsidRPr="0099336E">
          <w:rPr>
            <w:rStyle w:val="Hyperlink"/>
            <w:rFonts w:eastAsiaTheme="majorEastAsia"/>
            <w:noProof/>
          </w:rPr>
          <w:fldChar w:fldCharType="begin"/>
        </w:r>
        <w:r w:rsidR="00B46735" w:rsidRPr="0099336E">
          <w:rPr>
            <w:rStyle w:val="Hyperlink"/>
            <w:rFonts w:eastAsiaTheme="majorEastAsia"/>
            <w:noProof/>
          </w:rPr>
          <w:instrText xml:space="preserve"> </w:instrText>
        </w:r>
        <w:r w:rsidR="00B46735">
          <w:rPr>
            <w:noProof/>
          </w:rPr>
          <w:instrText>HYPERLINK "D:\\chania\\Informatika\\KERJA PRAKTIK\\SISTEM ABSENSI\\SistemAbsensi\\Dokumen\\LAPORAN KERJA PRAKTIK V1.4.docx" \l "_Toc87731509"</w:instrText>
        </w:r>
        <w:r w:rsidR="00B46735" w:rsidRPr="0099336E">
          <w:rPr>
            <w:rStyle w:val="Hyperlink"/>
            <w:rFonts w:eastAsiaTheme="majorEastAsia"/>
            <w:noProof/>
          </w:rPr>
          <w:instrText xml:space="preserve"> </w:instrText>
        </w:r>
        <w:r w:rsidR="00B46735" w:rsidRPr="0099336E">
          <w:rPr>
            <w:rStyle w:val="Hyperlink"/>
            <w:rFonts w:eastAsiaTheme="majorEastAsia"/>
            <w:noProof/>
          </w:rPr>
          <w:fldChar w:fldCharType="separate"/>
        </w:r>
        <w:r w:rsidR="00B46735" w:rsidRPr="0099336E">
          <w:rPr>
            <w:rStyle w:val="Hyperlink"/>
            <w:rFonts w:eastAsiaTheme="majorEastAsia"/>
            <w:noProof/>
          </w:rPr>
          <w:t>Gambar 4. 1 Tabel Siswa</w:t>
        </w:r>
        <w:r w:rsidR="00B46735">
          <w:rPr>
            <w:noProof/>
            <w:webHidden/>
          </w:rPr>
          <w:tab/>
        </w:r>
        <w:r w:rsidR="00B46735">
          <w:rPr>
            <w:noProof/>
            <w:webHidden/>
          </w:rPr>
          <w:fldChar w:fldCharType="begin"/>
        </w:r>
        <w:r w:rsidR="00B46735">
          <w:rPr>
            <w:noProof/>
            <w:webHidden/>
          </w:rPr>
          <w:instrText xml:space="preserve"> PAGEREF _Toc87731509 \h </w:instrText>
        </w:r>
      </w:ins>
      <w:r w:rsidR="00B46735">
        <w:rPr>
          <w:noProof/>
          <w:webHidden/>
        </w:rPr>
      </w:r>
      <w:r w:rsidR="00B46735">
        <w:rPr>
          <w:noProof/>
          <w:webHidden/>
        </w:rPr>
        <w:fldChar w:fldCharType="separate"/>
      </w:r>
      <w:ins w:id="494" w:author="chaniaayulestari@outlook.com" w:date="2021-11-13T21:31:00Z">
        <w:r w:rsidR="00B46735">
          <w:rPr>
            <w:noProof/>
            <w:webHidden/>
          </w:rPr>
          <w:t>35</w:t>
        </w:r>
        <w:r w:rsidR="00B46735">
          <w:rPr>
            <w:noProof/>
            <w:webHidden/>
          </w:rPr>
          <w:fldChar w:fldCharType="end"/>
        </w:r>
        <w:r w:rsidR="00B46735" w:rsidRPr="0099336E">
          <w:rPr>
            <w:rStyle w:val="Hyperlink"/>
            <w:rFonts w:eastAsiaTheme="majorEastAsia"/>
            <w:noProof/>
          </w:rPr>
          <w:fldChar w:fldCharType="end"/>
        </w:r>
      </w:ins>
    </w:p>
    <w:p w14:paraId="23372F1A" w14:textId="50D2BB84" w:rsidR="00B46735" w:rsidRDefault="00B46735">
      <w:pPr>
        <w:pStyle w:val="TableofFigures"/>
        <w:tabs>
          <w:tab w:val="right" w:leader="dot" w:pos="7927"/>
        </w:tabs>
        <w:rPr>
          <w:ins w:id="495" w:author="chaniaayulestari@outlook.com" w:date="2021-11-13T21:31:00Z"/>
          <w:rFonts w:asciiTheme="minorHAnsi" w:eastAsiaTheme="minorEastAsia" w:hAnsiTheme="minorHAnsi" w:cstheme="minorBidi"/>
          <w:noProof/>
          <w:sz w:val="22"/>
          <w:szCs w:val="22"/>
          <w:lang w:val="en-ID"/>
        </w:rPr>
      </w:pPr>
      <w:ins w:id="496"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0"</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1 Tabel Siswa</w:t>
        </w:r>
        <w:r>
          <w:rPr>
            <w:noProof/>
            <w:webHidden/>
          </w:rPr>
          <w:tab/>
        </w:r>
        <w:r>
          <w:rPr>
            <w:noProof/>
            <w:webHidden/>
          </w:rPr>
          <w:fldChar w:fldCharType="begin"/>
        </w:r>
        <w:r>
          <w:rPr>
            <w:noProof/>
            <w:webHidden/>
          </w:rPr>
          <w:instrText xml:space="preserve"> PAGEREF _Toc87731510 \h </w:instrText>
        </w:r>
      </w:ins>
      <w:r>
        <w:rPr>
          <w:noProof/>
          <w:webHidden/>
        </w:rPr>
      </w:r>
      <w:r>
        <w:rPr>
          <w:noProof/>
          <w:webHidden/>
        </w:rPr>
        <w:fldChar w:fldCharType="separate"/>
      </w:r>
      <w:ins w:id="497" w:author="chaniaayulestari@outlook.com" w:date="2021-11-13T21:31:00Z">
        <w:r>
          <w:rPr>
            <w:noProof/>
            <w:webHidden/>
          </w:rPr>
          <w:t>35</w:t>
        </w:r>
        <w:r>
          <w:rPr>
            <w:noProof/>
            <w:webHidden/>
          </w:rPr>
          <w:fldChar w:fldCharType="end"/>
        </w:r>
        <w:r w:rsidRPr="0099336E">
          <w:rPr>
            <w:rStyle w:val="Hyperlink"/>
            <w:rFonts w:eastAsiaTheme="majorEastAsia"/>
            <w:noProof/>
          </w:rPr>
          <w:fldChar w:fldCharType="end"/>
        </w:r>
      </w:ins>
    </w:p>
    <w:p w14:paraId="1716B6CA" w14:textId="27BC098A" w:rsidR="00B46735" w:rsidRDefault="00B46735">
      <w:pPr>
        <w:pStyle w:val="TableofFigures"/>
        <w:tabs>
          <w:tab w:val="right" w:leader="dot" w:pos="7927"/>
        </w:tabs>
        <w:rPr>
          <w:ins w:id="498" w:author="chaniaayulestari@outlook.com" w:date="2021-11-13T21:31:00Z"/>
          <w:rFonts w:asciiTheme="minorHAnsi" w:eastAsiaTheme="minorEastAsia" w:hAnsiTheme="minorHAnsi" w:cstheme="minorBidi"/>
          <w:noProof/>
          <w:sz w:val="22"/>
          <w:szCs w:val="22"/>
          <w:lang w:val="en-ID"/>
        </w:rPr>
      </w:pPr>
      <w:ins w:id="499"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1"</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2 Tabel Guru</w:t>
        </w:r>
        <w:r>
          <w:rPr>
            <w:noProof/>
            <w:webHidden/>
          </w:rPr>
          <w:tab/>
        </w:r>
        <w:r>
          <w:rPr>
            <w:noProof/>
            <w:webHidden/>
          </w:rPr>
          <w:fldChar w:fldCharType="begin"/>
        </w:r>
        <w:r>
          <w:rPr>
            <w:noProof/>
            <w:webHidden/>
          </w:rPr>
          <w:instrText xml:space="preserve"> PAGEREF _Toc87731511 \h </w:instrText>
        </w:r>
      </w:ins>
      <w:r>
        <w:rPr>
          <w:noProof/>
          <w:webHidden/>
        </w:rPr>
      </w:r>
      <w:r>
        <w:rPr>
          <w:noProof/>
          <w:webHidden/>
        </w:rPr>
        <w:fldChar w:fldCharType="separate"/>
      </w:r>
      <w:ins w:id="500" w:author="chaniaayulestari@outlook.com" w:date="2021-11-13T21:31:00Z">
        <w:r>
          <w:rPr>
            <w:noProof/>
            <w:webHidden/>
          </w:rPr>
          <w:t>36</w:t>
        </w:r>
        <w:r>
          <w:rPr>
            <w:noProof/>
            <w:webHidden/>
          </w:rPr>
          <w:fldChar w:fldCharType="end"/>
        </w:r>
        <w:r w:rsidRPr="0099336E">
          <w:rPr>
            <w:rStyle w:val="Hyperlink"/>
            <w:rFonts w:eastAsiaTheme="majorEastAsia"/>
            <w:noProof/>
          </w:rPr>
          <w:fldChar w:fldCharType="end"/>
        </w:r>
      </w:ins>
    </w:p>
    <w:p w14:paraId="5D6F1BA7" w14:textId="0D6EBC05" w:rsidR="00B46735" w:rsidRDefault="00B46735">
      <w:pPr>
        <w:pStyle w:val="TableofFigures"/>
        <w:tabs>
          <w:tab w:val="right" w:leader="dot" w:pos="7927"/>
        </w:tabs>
        <w:rPr>
          <w:ins w:id="501" w:author="chaniaayulestari@outlook.com" w:date="2021-11-13T21:31:00Z"/>
          <w:rFonts w:asciiTheme="minorHAnsi" w:eastAsiaTheme="minorEastAsia" w:hAnsiTheme="minorHAnsi" w:cstheme="minorBidi"/>
          <w:noProof/>
          <w:sz w:val="22"/>
          <w:szCs w:val="22"/>
          <w:lang w:val="en-ID"/>
        </w:rPr>
      </w:pPr>
      <w:ins w:id="502"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2"</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2 Tabel Guru</w:t>
        </w:r>
        <w:r>
          <w:rPr>
            <w:noProof/>
            <w:webHidden/>
          </w:rPr>
          <w:tab/>
        </w:r>
        <w:r>
          <w:rPr>
            <w:noProof/>
            <w:webHidden/>
          </w:rPr>
          <w:fldChar w:fldCharType="begin"/>
        </w:r>
        <w:r>
          <w:rPr>
            <w:noProof/>
            <w:webHidden/>
          </w:rPr>
          <w:instrText xml:space="preserve"> PAGEREF _Toc87731512 \h </w:instrText>
        </w:r>
      </w:ins>
      <w:r>
        <w:rPr>
          <w:noProof/>
          <w:webHidden/>
        </w:rPr>
      </w:r>
      <w:r>
        <w:rPr>
          <w:noProof/>
          <w:webHidden/>
        </w:rPr>
        <w:fldChar w:fldCharType="separate"/>
      </w:r>
      <w:ins w:id="503" w:author="chaniaayulestari@outlook.com" w:date="2021-11-13T21:31:00Z">
        <w:r>
          <w:rPr>
            <w:noProof/>
            <w:webHidden/>
          </w:rPr>
          <w:t>36</w:t>
        </w:r>
        <w:r>
          <w:rPr>
            <w:noProof/>
            <w:webHidden/>
          </w:rPr>
          <w:fldChar w:fldCharType="end"/>
        </w:r>
        <w:r w:rsidRPr="0099336E">
          <w:rPr>
            <w:rStyle w:val="Hyperlink"/>
            <w:rFonts w:eastAsiaTheme="majorEastAsia"/>
            <w:noProof/>
          </w:rPr>
          <w:fldChar w:fldCharType="end"/>
        </w:r>
      </w:ins>
    </w:p>
    <w:p w14:paraId="0A84BF52" w14:textId="6586B0B4" w:rsidR="00B46735" w:rsidRDefault="00B46735">
      <w:pPr>
        <w:pStyle w:val="TableofFigures"/>
        <w:tabs>
          <w:tab w:val="right" w:leader="dot" w:pos="7927"/>
        </w:tabs>
        <w:rPr>
          <w:ins w:id="504" w:author="chaniaayulestari@outlook.com" w:date="2021-11-13T21:31:00Z"/>
          <w:rFonts w:asciiTheme="minorHAnsi" w:eastAsiaTheme="minorEastAsia" w:hAnsiTheme="minorHAnsi" w:cstheme="minorBidi"/>
          <w:noProof/>
          <w:sz w:val="22"/>
          <w:szCs w:val="22"/>
          <w:lang w:val="en-ID"/>
        </w:rPr>
      </w:pPr>
      <w:ins w:id="505"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3"</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3 Tabel Walikelas</w:t>
        </w:r>
        <w:r>
          <w:rPr>
            <w:noProof/>
            <w:webHidden/>
          </w:rPr>
          <w:tab/>
        </w:r>
        <w:r>
          <w:rPr>
            <w:noProof/>
            <w:webHidden/>
          </w:rPr>
          <w:fldChar w:fldCharType="begin"/>
        </w:r>
        <w:r>
          <w:rPr>
            <w:noProof/>
            <w:webHidden/>
          </w:rPr>
          <w:instrText xml:space="preserve"> PAGEREF _Toc87731513 \h </w:instrText>
        </w:r>
      </w:ins>
      <w:r>
        <w:rPr>
          <w:noProof/>
          <w:webHidden/>
        </w:rPr>
      </w:r>
      <w:r>
        <w:rPr>
          <w:noProof/>
          <w:webHidden/>
        </w:rPr>
        <w:fldChar w:fldCharType="separate"/>
      </w:r>
      <w:ins w:id="506" w:author="chaniaayulestari@outlook.com" w:date="2021-11-13T21:31:00Z">
        <w:r>
          <w:rPr>
            <w:noProof/>
            <w:webHidden/>
          </w:rPr>
          <w:t>36</w:t>
        </w:r>
        <w:r>
          <w:rPr>
            <w:noProof/>
            <w:webHidden/>
          </w:rPr>
          <w:fldChar w:fldCharType="end"/>
        </w:r>
        <w:r w:rsidRPr="0099336E">
          <w:rPr>
            <w:rStyle w:val="Hyperlink"/>
            <w:rFonts w:eastAsiaTheme="majorEastAsia"/>
            <w:noProof/>
          </w:rPr>
          <w:fldChar w:fldCharType="end"/>
        </w:r>
      </w:ins>
    </w:p>
    <w:p w14:paraId="21AC649D" w14:textId="30DB94F1" w:rsidR="00B46735" w:rsidRDefault="00B46735">
      <w:pPr>
        <w:pStyle w:val="TableofFigures"/>
        <w:tabs>
          <w:tab w:val="right" w:leader="dot" w:pos="7927"/>
        </w:tabs>
        <w:rPr>
          <w:ins w:id="507" w:author="chaniaayulestari@outlook.com" w:date="2021-11-13T21:31:00Z"/>
          <w:rFonts w:asciiTheme="minorHAnsi" w:eastAsiaTheme="minorEastAsia" w:hAnsiTheme="minorHAnsi" w:cstheme="minorBidi"/>
          <w:noProof/>
          <w:sz w:val="22"/>
          <w:szCs w:val="22"/>
          <w:lang w:val="en-ID"/>
        </w:rPr>
      </w:pPr>
      <w:ins w:id="508"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4"</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3 Tabel Walikelas</w:t>
        </w:r>
        <w:r>
          <w:rPr>
            <w:noProof/>
            <w:webHidden/>
          </w:rPr>
          <w:tab/>
        </w:r>
        <w:r>
          <w:rPr>
            <w:noProof/>
            <w:webHidden/>
          </w:rPr>
          <w:fldChar w:fldCharType="begin"/>
        </w:r>
        <w:r>
          <w:rPr>
            <w:noProof/>
            <w:webHidden/>
          </w:rPr>
          <w:instrText xml:space="preserve"> PAGEREF _Toc87731514 \h </w:instrText>
        </w:r>
      </w:ins>
      <w:r>
        <w:rPr>
          <w:noProof/>
          <w:webHidden/>
        </w:rPr>
      </w:r>
      <w:r>
        <w:rPr>
          <w:noProof/>
          <w:webHidden/>
        </w:rPr>
        <w:fldChar w:fldCharType="separate"/>
      </w:r>
      <w:ins w:id="509" w:author="chaniaayulestari@outlook.com" w:date="2021-11-13T21:31:00Z">
        <w:r>
          <w:rPr>
            <w:noProof/>
            <w:webHidden/>
          </w:rPr>
          <w:t>36</w:t>
        </w:r>
        <w:r>
          <w:rPr>
            <w:noProof/>
            <w:webHidden/>
          </w:rPr>
          <w:fldChar w:fldCharType="end"/>
        </w:r>
        <w:r w:rsidRPr="0099336E">
          <w:rPr>
            <w:rStyle w:val="Hyperlink"/>
            <w:rFonts w:eastAsiaTheme="majorEastAsia"/>
            <w:noProof/>
          </w:rPr>
          <w:fldChar w:fldCharType="end"/>
        </w:r>
      </w:ins>
    </w:p>
    <w:p w14:paraId="6D9C9ADF" w14:textId="2DBBC4DB" w:rsidR="00B46735" w:rsidRDefault="00B46735">
      <w:pPr>
        <w:pStyle w:val="TableofFigures"/>
        <w:tabs>
          <w:tab w:val="right" w:leader="dot" w:pos="7927"/>
        </w:tabs>
        <w:rPr>
          <w:ins w:id="510" w:author="chaniaayulestari@outlook.com" w:date="2021-11-13T21:31:00Z"/>
          <w:rFonts w:asciiTheme="minorHAnsi" w:eastAsiaTheme="minorEastAsia" w:hAnsiTheme="minorHAnsi" w:cstheme="minorBidi"/>
          <w:noProof/>
          <w:sz w:val="22"/>
          <w:szCs w:val="22"/>
          <w:lang w:val="en-ID"/>
        </w:rPr>
      </w:pPr>
      <w:ins w:id="511"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5"</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4 Tabel Admin</w:t>
        </w:r>
        <w:r>
          <w:rPr>
            <w:noProof/>
            <w:webHidden/>
          </w:rPr>
          <w:tab/>
        </w:r>
        <w:r>
          <w:rPr>
            <w:noProof/>
            <w:webHidden/>
          </w:rPr>
          <w:fldChar w:fldCharType="begin"/>
        </w:r>
        <w:r>
          <w:rPr>
            <w:noProof/>
            <w:webHidden/>
          </w:rPr>
          <w:instrText xml:space="preserve"> PAGEREF _Toc87731515 \h </w:instrText>
        </w:r>
      </w:ins>
      <w:r>
        <w:rPr>
          <w:noProof/>
          <w:webHidden/>
        </w:rPr>
      </w:r>
      <w:r>
        <w:rPr>
          <w:noProof/>
          <w:webHidden/>
        </w:rPr>
        <w:fldChar w:fldCharType="separate"/>
      </w:r>
      <w:ins w:id="512" w:author="chaniaayulestari@outlook.com" w:date="2021-11-13T21:31:00Z">
        <w:r>
          <w:rPr>
            <w:noProof/>
            <w:webHidden/>
          </w:rPr>
          <w:t>36</w:t>
        </w:r>
        <w:r>
          <w:rPr>
            <w:noProof/>
            <w:webHidden/>
          </w:rPr>
          <w:fldChar w:fldCharType="end"/>
        </w:r>
        <w:r w:rsidRPr="0099336E">
          <w:rPr>
            <w:rStyle w:val="Hyperlink"/>
            <w:rFonts w:eastAsiaTheme="majorEastAsia"/>
            <w:noProof/>
          </w:rPr>
          <w:fldChar w:fldCharType="end"/>
        </w:r>
      </w:ins>
    </w:p>
    <w:p w14:paraId="2BEE53ED" w14:textId="3B152CF6" w:rsidR="00B46735" w:rsidRDefault="00B46735">
      <w:pPr>
        <w:pStyle w:val="TableofFigures"/>
        <w:tabs>
          <w:tab w:val="right" w:leader="dot" w:pos="7927"/>
        </w:tabs>
        <w:rPr>
          <w:ins w:id="513" w:author="chaniaayulestari@outlook.com" w:date="2021-11-13T21:31:00Z"/>
          <w:rFonts w:asciiTheme="minorHAnsi" w:eastAsiaTheme="minorEastAsia" w:hAnsiTheme="minorHAnsi" w:cstheme="minorBidi"/>
          <w:noProof/>
          <w:sz w:val="22"/>
          <w:szCs w:val="22"/>
          <w:lang w:val="en-ID"/>
        </w:rPr>
      </w:pPr>
      <w:ins w:id="514"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6"</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4 Tabel Admin</w:t>
        </w:r>
        <w:r>
          <w:rPr>
            <w:noProof/>
            <w:webHidden/>
          </w:rPr>
          <w:tab/>
        </w:r>
        <w:r>
          <w:rPr>
            <w:noProof/>
            <w:webHidden/>
          </w:rPr>
          <w:fldChar w:fldCharType="begin"/>
        </w:r>
        <w:r>
          <w:rPr>
            <w:noProof/>
            <w:webHidden/>
          </w:rPr>
          <w:instrText xml:space="preserve"> PAGEREF _Toc87731516 \h </w:instrText>
        </w:r>
      </w:ins>
      <w:r>
        <w:rPr>
          <w:noProof/>
          <w:webHidden/>
        </w:rPr>
      </w:r>
      <w:r>
        <w:rPr>
          <w:noProof/>
          <w:webHidden/>
        </w:rPr>
        <w:fldChar w:fldCharType="separate"/>
      </w:r>
      <w:ins w:id="515" w:author="chaniaayulestari@outlook.com" w:date="2021-11-13T21:31:00Z">
        <w:r>
          <w:rPr>
            <w:noProof/>
            <w:webHidden/>
          </w:rPr>
          <w:t>36</w:t>
        </w:r>
        <w:r>
          <w:rPr>
            <w:noProof/>
            <w:webHidden/>
          </w:rPr>
          <w:fldChar w:fldCharType="end"/>
        </w:r>
        <w:r w:rsidRPr="0099336E">
          <w:rPr>
            <w:rStyle w:val="Hyperlink"/>
            <w:rFonts w:eastAsiaTheme="majorEastAsia"/>
            <w:noProof/>
          </w:rPr>
          <w:fldChar w:fldCharType="end"/>
        </w:r>
      </w:ins>
    </w:p>
    <w:p w14:paraId="711668C3" w14:textId="44350865" w:rsidR="00B46735" w:rsidRDefault="00B46735">
      <w:pPr>
        <w:pStyle w:val="TableofFigures"/>
        <w:tabs>
          <w:tab w:val="right" w:leader="dot" w:pos="7927"/>
        </w:tabs>
        <w:rPr>
          <w:ins w:id="516" w:author="chaniaayulestari@outlook.com" w:date="2021-11-13T21:31:00Z"/>
          <w:rFonts w:asciiTheme="minorHAnsi" w:eastAsiaTheme="minorEastAsia" w:hAnsiTheme="minorHAnsi" w:cstheme="minorBidi"/>
          <w:noProof/>
          <w:sz w:val="22"/>
          <w:szCs w:val="22"/>
          <w:lang w:val="en-ID"/>
        </w:rPr>
      </w:pPr>
      <w:ins w:id="517"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7"</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5 Tabel Absen</w:t>
        </w:r>
        <w:r>
          <w:rPr>
            <w:noProof/>
            <w:webHidden/>
          </w:rPr>
          <w:tab/>
        </w:r>
        <w:r>
          <w:rPr>
            <w:noProof/>
            <w:webHidden/>
          </w:rPr>
          <w:fldChar w:fldCharType="begin"/>
        </w:r>
        <w:r>
          <w:rPr>
            <w:noProof/>
            <w:webHidden/>
          </w:rPr>
          <w:instrText xml:space="preserve"> PAGEREF _Toc87731517 \h </w:instrText>
        </w:r>
      </w:ins>
      <w:r>
        <w:rPr>
          <w:noProof/>
          <w:webHidden/>
        </w:rPr>
      </w:r>
      <w:r>
        <w:rPr>
          <w:noProof/>
          <w:webHidden/>
        </w:rPr>
        <w:fldChar w:fldCharType="separate"/>
      </w:r>
      <w:ins w:id="518" w:author="chaniaayulestari@outlook.com" w:date="2021-11-13T21:31:00Z">
        <w:r>
          <w:rPr>
            <w:noProof/>
            <w:webHidden/>
          </w:rPr>
          <w:t>37</w:t>
        </w:r>
        <w:r>
          <w:rPr>
            <w:noProof/>
            <w:webHidden/>
          </w:rPr>
          <w:fldChar w:fldCharType="end"/>
        </w:r>
        <w:r w:rsidRPr="0099336E">
          <w:rPr>
            <w:rStyle w:val="Hyperlink"/>
            <w:rFonts w:eastAsiaTheme="majorEastAsia"/>
            <w:noProof/>
          </w:rPr>
          <w:fldChar w:fldCharType="end"/>
        </w:r>
      </w:ins>
    </w:p>
    <w:p w14:paraId="03BDED7D" w14:textId="30F3E343" w:rsidR="00B46735" w:rsidRDefault="00B46735">
      <w:pPr>
        <w:pStyle w:val="TableofFigures"/>
        <w:tabs>
          <w:tab w:val="right" w:leader="dot" w:pos="7927"/>
        </w:tabs>
        <w:rPr>
          <w:ins w:id="519" w:author="chaniaayulestari@outlook.com" w:date="2021-11-13T21:31:00Z"/>
          <w:rFonts w:asciiTheme="minorHAnsi" w:eastAsiaTheme="minorEastAsia" w:hAnsiTheme="minorHAnsi" w:cstheme="minorBidi"/>
          <w:noProof/>
          <w:sz w:val="22"/>
          <w:szCs w:val="22"/>
          <w:lang w:val="en-ID"/>
        </w:rPr>
      </w:pPr>
      <w:ins w:id="520"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8"</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5 Tabel Absen</w:t>
        </w:r>
        <w:r>
          <w:rPr>
            <w:noProof/>
            <w:webHidden/>
          </w:rPr>
          <w:tab/>
        </w:r>
        <w:r>
          <w:rPr>
            <w:noProof/>
            <w:webHidden/>
          </w:rPr>
          <w:fldChar w:fldCharType="begin"/>
        </w:r>
        <w:r>
          <w:rPr>
            <w:noProof/>
            <w:webHidden/>
          </w:rPr>
          <w:instrText xml:space="preserve"> PAGEREF _Toc87731518 \h </w:instrText>
        </w:r>
      </w:ins>
      <w:r>
        <w:rPr>
          <w:noProof/>
          <w:webHidden/>
        </w:rPr>
      </w:r>
      <w:r>
        <w:rPr>
          <w:noProof/>
          <w:webHidden/>
        </w:rPr>
        <w:fldChar w:fldCharType="separate"/>
      </w:r>
      <w:ins w:id="521" w:author="chaniaayulestari@outlook.com" w:date="2021-11-13T21:31:00Z">
        <w:r>
          <w:rPr>
            <w:noProof/>
            <w:webHidden/>
          </w:rPr>
          <w:t>37</w:t>
        </w:r>
        <w:r>
          <w:rPr>
            <w:noProof/>
            <w:webHidden/>
          </w:rPr>
          <w:fldChar w:fldCharType="end"/>
        </w:r>
        <w:r w:rsidRPr="0099336E">
          <w:rPr>
            <w:rStyle w:val="Hyperlink"/>
            <w:rFonts w:eastAsiaTheme="majorEastAsia"/>
            <w:noProof/>
          </w:rPr>
          <w:fldChar w:fldCharType="end"/>
        </w:r>
      </w:ins>
    </w:p>
    <w:p w14:paraId="284C9693" w14:textId="7EE9BE25" w:rsidR="00B46735" w:rsidRDefault="00B46735">
      <w:pPr>
        <w:pStyle w:val="TableofFigures"/>
        <w:tabs>
          <w:tab w:val="right" w:leader="dot" w:pos="7927"/>
        </w:tabs>
        <w:rPr>
          <w:ins w:id="522" w:author="chaniaayulestari@outlook.com" w:date="2021-11-13T21:31:00Z"/>
          <w:rFonts w:asciiTheme="minorHAnsi" w:eastAsiaTheme="minorEastAsia" w:hAnsiTheme="minorHAnsi" w:cstheme="minorBidi"/>
          <w:noProof/>
          <w:sz w:val="22"/>
          <w:szCs w:val="22"/>
          <w:lang w:val="en-ID"/>
        </w:rPr>
      </w:pPr>
      <w:ins w:id="523"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9"</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6 Tabel Laporan Absen</w:t>
        </w:r>
        <w:r>
          <w:rPr>
            <w:noProof/>
            <w:webHidden/>
          </w:rPr>
          <w:tab/>
        </w:r>
        <w:r>
          <w:rPr>
            <w:noProof/>
            <w:webHidden/>
          </w:rPr>
          <w:fldChar w:fldCharType="begin"/>
        </w:r>
        <w:r>
          <w:rPr>
            <w:noProof/>
            <w:webHidden/>
          </w:rPr>
          <w:instrText xml:space="preserve"> PAGEREF _Toc87731519 \h </w:instrText>
        </w:r>
      </w:ins>
      <w:r>
        <w:rPr>
          <w:noProof/>
          <w:webHidden/>
        </w:rPr>
      </w:r>
      <w:r>
        <w:rPr>
          <w:noProof/>
          <w:webHidden/>
        </w:rPr>
        <w:fldChar w:fldCharType="separate"/>
      </w:r>
      <w:ins w:id="524" w:author="chaniaayulestari@outlook.com" w:date="2021-11-13T21:31:00Z">
        <w:r>
          <w:rPr>
            <w:noProof/>
            <w:webHidden/>
          </w:rPr>
          <w:t>37</w:t>
        </w:r>
        <w:r>
          <w:rPr>
            <w:noProof/>
            <w:webHidden/>
          </w:rPr>
          <w:fldChar w:fldCharType="end"/>
        </w:r>
        <w:r w:rsidRPr="0099336E">
          <w:rPr>
            <w:rStyle w:val="Hyperlink"/>
            <w:rFonts w:eastAsiaTheme="majorEastAsia"/>
            <w:noProof/>
          </w:rPr>
          <w:fldChar w:fldCharType="end"/>
        </w:r>
      </w:ins>
    </w:p>
    <w:p w14:paraId="1D3947CB" w14:textId="29814FE0" w:rsidR="00B46735" w:rsidRDefault="00B46735">
      <w:pPr>
        <w:pStyle w:val="TableofFigures"/>
        <w:tabs>
          <w:tab w:val="right" w:leader="dot" w:pos="7927"/>
        </w:tabs>
        <w:rPr>
          <w:ins w:id="525" w:author="chaniaayulestari@outlook.com" w:date="2021-11-13T21:31:00Z"/>
          <w:rFonts w:asciiTheme="minorHAnsi" w:eastAsiaTheme="minorEastAsia" w:hAnsiTheme="minorHAnsi" w:cstheme="minorBidi"/>
          <w:noProof/>
          <w:sz w:val="22"/>
          <w:szCs w:val="22"/>
          <w:lang w:val="en-ID"/>
        </w:rPr>
      </w:pPr>
      <w:ins w:id="526"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0"</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6 Tabel Laporan Absen</w:t>
        </w:r>
        <w:r>
          <w:rPr>
            <w:noProof/>
            <w:webHidden/>
          </w:rPr>
          <w:tab/>
        </w:r>
        <w:r>
          <w:rPr>
            <w:noProof/>
            <w:webHidden/>
          </w:rPr>
          <w:fldChar w:fldCharType="begin"/>
        </w:r>
        <w:r>
          <w:rPr>
            <w:noProof/>
            <w:webHidden/>
          </w:rPr>
          <w:instrText xml:space="preserve"> PAGEREF _Toc87731520 \h </w:instrText>
        </w:r>
      </w:ins>
      <w:r>
        <w:rPr>
          <w:noProof/>
          <w:webHidden/>
        </w:rPr>
      </w:r>
      <w:r>
        <w:rPr>
          <w:noProof/>
          <w:webHidden/>
        </w:rPr>
        <w:fldChar w:fldCharType="separate"/>
      </w:r>
      <w:ins w:id="527" w:author="chaniaayulestari@outlook.com" w:date="2021-11-13T21:31:00Z">
        <w:r>
          <w:rPr>
            <w:noProof/>
            <w:webHidden/>
          </w:rPr>
          <w:t>37</w:t>
        </w:r>
        <w:r>
          <w:rPr>
            <w:noProof/>
            <w:webHidden/>
          </w:rPr>
          <w:fldChar w:fldCharType="end"/>
        </w:r>
        <w:r w:rsidRPr="0099336E">
          <w:rPr>
            <w:rStyle w:val="Hyperlink"/>
            <w:rFonts w:eastAsiaTheme="majorEastAsia"/>
            <w:noProof/>
          </w:rPr>
          <w:fldChar w:fldCharType="end"/>
        </w:r>
      </w:ins>
    </w:p>
    <w:p w14:paraId="3983E7AD" w14:textId="4126572D" w:rsidR="00B46735" w:rsidRDefault="00B46735">
      <w:pPr>
        <w:pStyle w:val="TableofFigures"/>
        <w:tabs>
          <w:tab w:val="right" w:leader="dot" w:pos="7927"/>
        </w:tabs>
        <w:rPr>
          <w:ins w:id="528" w:author="chaniaayulestari@outlook.com" w:date="2021-11-13T21:31:00Z"/>
          <w:rFonts w:asciiTheme="minorHAnsi" w:eastAsiaTheme="minorEastAsia" w:hAnsiTheme="minorHAnsi" w:cstheme="minorBidi"/>
          <w:noProof/>
          <w:sz w:val="22"/>
          <w:szCs w:val="22"/>
          <w:lang w:val="en-ID"/>
        </w:rPr>
      </w:pPr>
      <w:ins w:id="529"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1"</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7 Tabel RFID Log</w:t>
        </w:r>
        <w:r>
          <w:rPr>
            <w:noProof/>
            <w:webHidden/>
          </w:rPr>
          <w:tab/>
        </w:r>
        <w:r>
          <w:rPr>
            <w:noProof/>
            <w:webHidden/>
          </w:rPr>
          <w:fldChar w:fldCharType="begin"/>
        </w:r>
        <w:r>
          <w:rPr>
            <w:noProof/>
            <w:webHidden/>
          </w:rPr>
          <w:instrText xml:space="preserve"> PAGEREF _Toc87731521 \h </w:instrText>
        </w:r>
      </w:ins>
      <w:r>
        <w:rPr>
          <w:noProof/>
          <w:webHidden/>
        </w:rPr>
      </w:r>
      <w:r>
        <w:rPr>
          <w:noProof/>
          <w:webHidden/>
        </w:rPr>
        <w:fldChar w:fldCharType="separate"/>
      </w:r>
      <w:ins w:id="530" w:author="chaniaayulestari@outlook.com" w:date="2021-11-13T21:31:00Z">
        <w:r>
          <w:rPr>
            <w:noProof/>
            <w:webHidden/>
          </w:rPr>
          <w:t>37</w:t>
        </w:r>
        <w:r>
          <w:rPr>
            <w:noProof/>
            <w:webHidden/>
          </w:rPr>
          <w:fldChar w:fldCharType="end"/>
        </w:r>
        <w:r w:rsidRPr="0099336E">
          <w:rPr>
            <w:rStyle w:val="Hyperlink"/>
            <w:rFonts w:eastAsiaTheme="majorEastAsia"/>
            <w:noProof/>
          </w:rPr>
          <w:fldChar w:fldCharType="end"/>
        </w:r>
      </w:ins>
    </w:p>
    <w:p w14:paraId="145BA2C7" w14:textId="6EEE79C8" w:rsidR="00B46735" w:rsidRDefault="00B46735">
      <w:pPr>
        <w:pStyle w:val="TableofFigures"/>
        <w:tabs>
          <w:tab w:val="right" w:leader="dot" w:pos="7927"/>
        </w:tabs>
        <w:rPr>
          <w:ins w:id="531" w:author="chaniaayulestari@outlook.com" w:date="2021-11-13T21:31:00Z"/>
          <w:rFonts w:asciiTheme="minorHAnsi" w:eastAsiaTheme="minorEastAsia" w:hAnsiTheme="minorHAnsi" w:cstheme="minorBidi"/>
          <w:noProof/>
          <w:sz w:val="22"/>
          <w:szCs w:val="22"/>
          <w:lang w:val="en-ID"/>
        </w:rPr>
      </w:pPr>
      <w:ins w:id="532"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2"</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7 Tabel RFID Log</w:t>
        </w:r>
        <w:r>
          <w:rPr>
            <w:noProof/>
            <w:webHidden/>
          </w:rPr>
          <w:tab/>
        </w:r>
        <w:r>
          <w:rPr>
            <w:noProof/>
            <w:webHidden/>
          </w:rPr>
          <w:fldChar w:fldCharType="begin"/>
        </w:r>
        <w:r>
          <w:rPr>
            <w:noProof/>
            <w:webHidden/>
          </w:rPr>
          <w:instrText xml:space="preserve"> PAGEREF _Toc87731522 \h </w:instrText>
        </w:r>
      </w:ins>
      <w:r>
        <w:rPr>
          <w:noProof/>
          <w:webHidden/>
        </w:rPr>
      </w:r>
      <w:r>
        <w:rPr>
          <w:noProof/>
          <w:webHidden/>
        </w:rPr>
        <w:fldChar w:fldCharType="separate"/>
      </w:r>
      <w:ins w:id="533" w:author="chaniaayulestari@outlook.com" w:date="2021-11-13T21:31:00Z">
        <w:r>
          <w:rPr>
            <w:noProof/>
            <w:webHidden/>
          </w:rPr>
          <w:t>37</w:t>
        </w:r>
        <w:r>
          <w:rPr>
            <w:noProof/>
            <w:webHidden/>
          </w:rPr>
          <w:fldChar w:fldCharType="end"/>
        </w:r>
        <w:r w:rsidRPr="0099336E">
          <w:rPr>
            <w:rStyle w:val="Hyperlink"/>
            <w:rFonts w:eastAsiaTheme="majorEastAsia"/>
            <w:noProof/>
          </w:rPr>
          <w:fldChar w:fldCharType="end"/>
        </w:r>
      </w:ins>
    </w:p>
    <w:p w14:paraId="1A807859" w14:textId="6B82657B" w:rsidR="00B46735" w:rsidRDefault="00B46735">
      <w:pPr>
        <w:pStyle w:val="TableofFigures"/>
        <w:tabs>
          <w:tab w:val="right" w:leader="dot" w:pos="7927"/>
        </w:tabs>
        <w:rPr>
          <w:ins w:id="534" w:author="chaniaayulestari@outlook.com" w:date="2021-11-13T21:31:00Z"/>
          <w:rFonts w:asciiTheme="minorHAnsi" w:eastAsiaTheme="minorEastAsia" w:hAnsiTheme="minorHAnsi" w:cstheme="minorBidi"/>
          <w:noProof/>
          <w:sz w:val="22"/>
          <w:szCs w:val="22"/>
          <w:lang w:val="en-ID"/>
        </w:rPr>
      </w:pPr>
      <w:ins w:id="535"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3"</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8 Tabel RFID</w:t>
        </w:r>
        <w:r>
          <w:rPr>
            <w:noProof/>
            <w:webHidden/>
          </w:rPr>
          <w:tab/>
        </w:r>
        <w:r>
          <w:rPr>
            <w:noProof/>
            <w:webHidden/>
          </w:rPr>
          <w:fldChar w:fldCharType="begin"/>
        </w:r>
        <w:r>
          <w:rPr>
            <w:noProof/>
            <w:webHidden/>
          </w:rPr>
          <w:instrText xml:space="preserve"> PAGEREF _Toc87731523 \h </w:instrText>
        </w:r>
      </w:ins>
      <w:r>
        <w:rPr>
          <w:noProof/>
          <w:webHidden/>
        </w:rPr>
      </w:r>
      <w:r>
        <w:rPr>
          <w:noProof/>
          <w:webHidden/>
        </w:rPr>
        <w:fldChar w:fldCharType="separate"/>
      </w:r>
      <w:ins w:id="536" w:author="chaniaayulestari@outlook.com" w:date="2021-11-13T21:31:00Z">
        <w:r>
          <w:rPr>
            <w:noProof/>
            <w:webHidden/>
          </w:rPr>
          <w:t>38</w:t>
        </w:r>
        <w:r>
          <w:rPr>
            <w:noProof/>
            <w:webHidden/>
          </w:rPr>
          <w:fldChar w:fldCharType="end"/>
        </w:r>
        <w:r w:rsidRPr="0099336E">
          <w:rPr>
            <w:rStyle w:val="Hyperlink"/>
            <w:rFonts w:eastAsiaTheme="majorEastAsia"/>
            <w:noProof/>
          </w:rPr>
          <w:fldChar w:fldCharType="end"/>
        </w:r>
      </w:ins>
    </w:p>
    <w:p w14:paraId="4D95AFD2" w14:textId="2CD1BF28" w:rsidR="00B46735" w:rsidRDefault="00B46735">
      <w:pPr>
        <w:pStyle w:val="TableofFigures"/>
        <w:tabs>
          <w:tab w:val="right" w:leader="dot" w:pos="7927"/>
        </w:tabs>
        <w:rPr>
          <w:ins w:id="537" w:author="chaniaayulestari@outlook.com" w:date="2021-11-13T21:31:00Z"/>
          <w:rFonts w:asciiTheme="minorHAnsi" w:eastAsiaTheme="minorEastAsia" w:hAnsiTheme="minorHAnsi" w:cstheme="minorBidi"/>
          <w:noProof/>
          <w:sz w:val="22"/>
          <w:szCs w:val="22"/>
          <w:lang w:val="en-ID"/>
        </w:rPr>
      </w:pPr>
      <w:ins w:id="538"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4"</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8 Tabel RFID</w:t>
        </w:r>
        <w:r>
          <w:rPr>
            <w:noProof/>
            <w:webHidden/>
          </w:rPr>
          <w:tab/>
        </w:r>
        <w:r>
          <w:rPr>
            <w:noProof/>
            <w:webHidden/>
          </w:rPr>
          <w:fldChar w:fldCharType="begin"/>
        </w:r>
        <w:r>
          <w:rPr>
            <w:noProof/>
            <w:webHidden/>
          </w:rPr>
          <w:instrText xml:space="preserve"> PAGEREF _Toc87731524 \h </w:instrText>
        </w:r>
      </w:ins>
      <w:r>
        <w:rPr>
          <w:noProof/>
          <w:webHidden/>
        </w:rPr>
      </w:r>
      <w:r>
        <w:rPr>
          <w:noProof/>
          <w:webHidden/>
        </w:rPr>
        <w:fldChar w:fldCharType="separate"/>
      </w:r>
      <w:ins w:id="539" w:author="chaniaayulestari@outlook.com" w:date="2021-11-13T21:31:00Z">
        <w:r>
          <w:rPr>
            <w:noProof/>
            <w:webHidden/>
          </w:rPr>
          <w:t>38</w:t>
        </w:r>
        <w:r>
          <w:rPr>
            <w:noProof/>
            <w:webHidden/>
          </w:rPr>
          <w:fldChar w:fldCharType="end"/>
        </w:r>
        <w:r w:rsidRPr="0099336E">
          <w:rPr>
            <w:rStyle w:val="Hyperlink"/>
            <w:rFonts w:eastAsiaTheme="majorEastAsia"/>
            <w:noProof/>
          </w:rPr>
          <w:fldChar w:fldCharType="end"/>
        </w:r>
      </w:ins>
    </w:p>
    <w:p w14:paraId="0286DBB1" w14:textId="4A449E0E" w:rsidR="00B46735" w:rsidRDefault="00B46735">
      <w:pPr>
        <w:pStyle w:val="TableofFigures"/>
        <w:tabs>
          <w:tab w:val="right" w:leader="dot" w:pos="7927"/>
        </w:tabs>
        <w:rPr>
          <w:ins w:id="540" w:author="chaniaayulestari@outlook.com" w:date="2021-11-13T21:31:00Z"/>
          <w:rFonts w:asciiTheme="minorHAnsi" w:eastAsiaTheme="minorEastAsia" w:hAnsiTheme="minorHAnsi" w:cstheme="minorBidi"/>
          <w:noProof/>
          <w:sz w:val="22"/>
          <w:szCs w:val="22"/>
          <w:lang w:val="en-ID"/>
        </w:rPr>
      </w:pPr>
      <w:ins w:id="541"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5"</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9 Tabel Kelas</w:t>
        </w:r>
        <w:r>
          <w:rPr>
            <w:noProof/>
            <w:webHidden/>
          </w:rPr>
          <w:tab/>
        </w:r>
        <w:r>
          <w:rPr>
            <w:noProof/>
            <w:webHidden/>
          </w:rPr>
          <w:fldChar w:fldCharType="begin"/>
        </w:r>
        <w:r>
          <w:rPr>
            <w:noProof/>
            <w:webHidden/>
          </w:rPr>
          <w:instrText xml:space="preserve"> PAGEREF _Toc87731525 \h </w:instrText>
        </w:r>
      </w:ins>
      <w:r>
        <w:rPr>
          <w:noProof/>
          <w:webHidden/>
        </w:rPr>
      </w:r>
      <w:r>
        <w:rPr>
          <w:noProof/>
          <w:webHidden/>
        </w:rPr>
        <w:fldChar w:fldCharType="separate"/>
      </w:r>
      <w:ins w:id="542" w:author="chaniaayulestari@outlook.com" w:date="2021-11-13T21:31:00Z">
        <w:r>
          <w:rPr>
            <w:noProof/>
            <w:webHidden/>
          </w:rPr>
          <w:t>38</w:t>
        </w:r>
        <w:r>
          <w:rPr>
            <w:noProof/>
            <w:webHidden/>
          </w:rPr>
          <w:fldChar w:fldCharType="end"/>
        </w:r>
        <w:r w:rsidRPr="0099336E">
          <w:rPr>
            <w:rStyle w:val="Hyperlink"/>
            <w:rFonts w:eastAsiaTheme="majorEastAsia"/>
            <w:noProof/>
          </w:rPr>
          <w:fldChar w:fldCharType="end"/>
        </w:r>
      </w:ins>
    </w:p>
    <w:p w14:paraId="0AA6C4F5" w14:textId="46F113FD" w:rsidR="00B46735" w:rsidRDefault="00B46735">
      <w:pPr>
        <w:pStyle w:val="TableofFigures"/>
        <w:tabs>
          <w:tab w:val="right" w:leader="dot" w:pos="7927"/>
        </w:tabs>
        <w:rPr>
          <w:ins w:id="543" w:author="chaniaayulestari@outlook.com" w:date="2021-11-13T21:31:00Z"/>
          <w:rFonts w:asciiTheme="minorHAnsi" w:eastAsiaTheme="minorEastAsia" w:hAnsiTheme="minorHAnsi" w:cstheme="minorBidi"/>
          <w:noProof/>
          <w:sz w:val="22"/>
          <w:szCs w:val="22"/>
          <w:lang w:val="en-ID"/>
        </w:rPr>
      </w:pPr>
      <w:ins w:id="544"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6"</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9 Tabel Kelas</w:t>
        </w:r>
        <w:r>
          <w:rPr>
            <w:noProof/>
            <w:webHidden/>
          </w:rPr>
          <w:tab/>
        </w:r>
        <w:r>
          <w:rPr>
            <w:noProof/>
            <w:webHidden/>
          </w:rPr>
          <w:fldChar w:fldCharType="begin"/>
        </w:r>
        <w:r>
          <w:rPr>
            <w:noProof/>
            <w:webHidden/>
          </w:rPr>
          <w:instrText xml:space="preserve"> PAGEREF _Toc87731526 \h </w:instrText>
        </w:r>
      </w:ins>
      <w:r>
        <w:rPr>
          <w:noProof/>
          <w:webHidden/>
        </w:rPr>
      </w:r>
      <w:r>
        <w:rPr>
          <w:noProof/>
          <w:webHidden/>
        </w:rPr>
        <w:fldChar w:fldCharType="separate"/>
      </w:r>
      <w:ins w:id="545" w:author="chaniaayulestari@outlook.com" w:date="2021-11-13T21:31:00Z">
        <w:r>
          <w:rPr>
            <w:noProof/>
            <w:webHidden/>
          </w:rPr>
          <w:t>38</w:t>
        </w:r>
        <w:r>
          <w:rPr>
            <w:noProof/>
            <w:webHidden/>
          </w:rPr>
          <w:fldChar w:fldCharType="end"/>
        </w:r>
        <w:r w:rsidRPr="0099336E">
          <w:rPr>
            <w:rStyle w:val="Hyperlink"/>
            <w:rFonts w:eastAsiaTheme="majorEastAsia"/>
            <w:noProof/>
          </w:rPr>
          <w:fldChar w:fldCharType="end"/>
        </w:r>
      </w:ins>
    </w:p>
    <w:p w14:paraId="3ADEB290" w14:textId="7605B162" w:rsidR="00B46735" w:rsidRDefault="00B46735">
      <w:pPr>
        <w:pStyle w:val="TableofFigures"/>
        <w:tabs>
          <w:tab w:val="right" w:leader="dot" w:pos="7927"/>
        </w:tabs>
        <w:rPr>
          <w:ins w:id="546" w:author="chaniaayulestari@outlook.com" w:date="2021-11-13T21:31:00Z"/>
          <w:rFonts w:asciiTheme="minorHAnsi" w:eastAsiaTheme="minorEastAsia" w:hAnsiTheme="minorHAnsi" w:cstheme="minorBidi"/>
          <w:noProof/>
          <w:sz w:val="22"/>
          <w:szCs w:val="22"/>
          <w:lang w:val="en-ID"/>
        </w:rPr>
      </w:pPr>
      <w:ins w:id="547"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7"</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10 Tabel Historiy Laporan Absen</w:t>
        </w:r>
        <w:r>
          <w:rPr>
            <w:noProof/>
            <w:webHidden/>
          </w:rPr>
          <w:tab/>
        </w:r>
        <w:r>
          <w:rPr>
            <w:noProof/>
            <w:webHidden/>
          </w:rPr>
          <w:fldChar w:fldCharType="begin"/>
        </w:r>
        <w:r>
          <w:rPr>
            <w:noProof/>
            <w:webHidden/>
          </w:rPr>
          <w:instrText xml:space="preserve"> PAGEREF _Toc87731527 \h </w:instrText>
        </w:r>
      </w:ins>
      <w:r>
        <w:rPr>
          <w:noProof/>
          <w:webHidden/>
        </w:rPr>
      </w:r>
      <w:r>
        <w:rPr>
          <w:noProof/>
          <w:webHidden/>
        </w:rPr>
        <w:fldChar w:fldCharType="separate"/>
      </w:r>
      <w:ins w:id="548" w:author="chaniaayulestari@outlook.com" w:date="2021-11-13T21:31:00Z">
        <w:r>
          <w:rPr>
            <w:noProof/>
            <w:webHidden/>
          </w:rPr>
          <w:t>38</w:t>
        </w:r>
        <w:r>
          <w:rPr>
            <w:noProof/>
            <w:webHidden/>
          </w:rPr>
          <w:fldChar w:fldCharType="end"/>
        </w:r>
        <w:r w:rsidRPr="0099336E">
          <w:rPr>
            <w:rStyle w:val="Hyperlink"/>
            <w:rFonts w:eastAsiaTheme="majorEastAsia"/>
            <w:noProof/>
          </w:rPr>
          <w:fldChar w:fldCharType="end"/>
        </w:r>
      </w:ins>
    </w:p>
    <w:p w14:paraId="0C751AB1" w14:textId="30755F00" w:rsidR="00B46735" w:rsidRDefault="00B46735">
      <w:pPr>
        <w:pStyle w:val="TableofFigures"/>
        <w:tabs>
          <w:tab w:val="right" w:leader="dot" w:pos="7927"/>
        </w:tabs>
        <w:rPr>
          <w:ins w:id="549" w:author="chaniaayulestari@outlook.com" w:date="2021-11-13T21:31:00Z"/>
          <w:rFonts w:asciiTheme="minorHAnsi" w:eastAsiaTheme="minorEastAsia" w:hAnsiTheme="minorHAnsi" w:cstheme="minorBidi"/>
          <w:noProof/>
          <w:sz w:val="22"/>
          <w:szCs w:val="22"/>
          <w:lang w:val="en-ID"/>
        </w:rPr>
      </w:pPr>
      <w:ins w:id="550" w:author="chaniaayulestari@outlook.com" w:date="2021-11-13T21:31:00Z">
        <w:r w:rsidRPr="0099336E">
          <w:rPr>
            <w:rStyle w:val="Hyperlink"/>
            <w:rFonts w:eastAsiaTheme="majorEastAsia"/>
            <w:noProof/>
          </w:rPr>
          <w:lastRenderedPageBreak/>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8"</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10 Tabel Historiy Laporan Absen</w:t>
        </w:r>
        <w:r>
          <w:rPr>
            <w:noProof/>
            <w:webHidden/>
          </w:rPr>
          <w:tab/>
        </w:r>
        <w:r>
          <w:rPr>
            <w:noProof/>
            <w:webHidden/>
          </w:rPr>
          <w:fldChar w:fldCharType="begin"/>
        </w:r>
        <w:r>
          <w:rPr>
            <w:noProof/>
            <w:webHidden/>
          </w:rPr>
          <w:instrText xml:space="preserve"> PAGEREF _Toc87731528 \h </w:instrText>
        </w:r>
      </w:ins>
      <w:r>
        <w:rPr>
          <w:noProof/>
          <w:webHidden/>
        </w:rPr>
      </w:r>
      <w:r>
        <w:rPr>
          <w:noProof/>
          <w:webHidden/>
        </w:rPr>
        <w:fldChar w:fldCharType="separate"/>
      </w:r>
      <w:ins w:id="551" w:author="chaniaayulestari@outlook.com" w:date="2021-11-13T21:31:00Z">
        <w:r>
          <w:rPr>
            <w:noProof/>
            <w:webHidden/>
          </w:rPr>
          <w:t>38</w:t>
        </w:r>
        <w:r>
          <w:rPr>
            <w:noProof/>
            <w:webHidden/>
          </w:rPr>
          <w:fldChar w:fldCharType="end"/>
        </w:r>
        <w:r w:rsidRPr="0099336E">
          <w:rPr>
            <w:rStyle w:val="Hyperlink"/>
            <w:rFonts w:eastAsiaTheme="majorEastAsia"/>
            <w:noProof/>
          </w:rPr>
          <w:fldChar w:fldCharType="end"/>
        </w:r>
      </w:ins>
    </w:p>
    <w:p w14:paraId="038DC16F" w14:textId="737BB3ED" w:rsidR="00B46735" w:rsidRDefault="00B46735">
      <w:pPr>
        <w:pStyle w:val="TableofFigures"/>
        <w:tabs>
          <w:tab w:val="right" w:leader="dot" w:pos="7927"/>
        </w:tabs>
        <w:rPr>
          <w:ins w:id="552" w:author="chaniaayulestari@outlook.com" w:date="2021-11-13T21:31:00Z"/>
          <w:rFonts w:asciiTheme="minorHAnsi" w:eastAsiaTheme="minorEastAsia" w:hAnsiTheme="minorHAnsi" w:cstheme="minorBidi"/>
          <w:noProof/>
          <w:sz w:val="22"/>
          <w:szCs w:val="22"/>
          <w:lang w:val="en-ID"/>
        </w:rPr>
      </w:pPr>
      <w:ins w:id="553"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9"</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11 Tabel History Absen</w:t>
        </w:r>
        <w:r>
          <w:rPr>
            <w:noProof/>
            <w:webHidden/>
          </w:rPr>
          <w:tab/>
        </w:r>
        <w:r>
          <w:rPr>
            <w:noProof/>
            <w:webHidden/>
          </w:rPr>
          <w:fldChar w:fldCharType="begin"/>
        </w:r>
        <w:r>
          <w:rPr>
            <w:noProof/>
            <w:webHidden/>
          </w:rPr>
          <w:instrText xml:space="preserve"> PAGEREF _Toc87731529 \h </w:instrText>
        </w:r>
      </w:ins>
      <w:r>
        <w:rPr>
          <w:noProof/>
          <w:webHidden/>
        </w:rPr>
      </w:r>
      <w:r>
        <w:rPr>
          <w:noProof/>
          <w:webHidden/>
        </w:rPr>
        <w:fldChar w:fldCharType="separate"/>
      </w:r>
      <w:ins w:id="554" w:author="chaniaayulestari@outlook.com" w:date="2021-11-13T21:31:00Z">
        <w:r>
          <w:rPr>
            <w:noProof/>
            <w:webHidden/>
          </w:rPr>
          <w:t>39</w:t>
        </w:r>
        <w:r>
          <w:rPr>
            <w:noProof/>
            <w:webHidden/>
          </w:rPr>
          <w:fldChar w:fldCharType="end"/>
        </w:r>
        <w:r w:rsidRPr="0099336E">
          <w:rPr>
            <w:rStyle w:val="Hyperlink"/>
            <w:rFonts w:eastAsiaTheme="majorEastAsia"/>
            <w:noProof/>
          </w:rPr>
          <w:fldChar w:fldCharType="end"/>
        </w:r>
      </w:ins>
    </w:p>
    <w:p w14:paraId="70427D96" w14:textId="3A647B4C" w:rsidR="00B46735" w:rsidRDefault="00B46735">
      <w:pPr>
        <w:pStyle w:val="TableofFigures"/>
        <w:tabs>
          <w:tab w:val="right" w:leader="dot" w:pos="7927"/>
        </w:tabs>
        <w:rPr>
          <w:ins w:id="555" w:author="chaniaayulestari@outlook.com" w:date="2021-11-13T21:31:00Z"/>
          <w:rFonts w:asciiTheme="minorHAnsi" w:eastAsiaTheme="minorEastAsia" w:hAnsiTheme="minorHAnsi" w:cstheme="minorBidi"/>
          <w:noProof/>
          <w:sz w:val="22"/>
          <w:szCs w:val="22"/>
          <w:lang w:val="en-ID"/>
        </w:rPr>
      </w:pPr>
      <w:ins w:id="556"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30"</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11 Tabel History Absen</w:t>
        </w:r>
        <w:r>
          <w:rPr>
            <w:noProof/>
            <w:webHidden/>
          </w:rPr>
          <w:tab/>
        </w:r>
        <w:r>
          <w:rPr>
            <w:noProof/>
            <w:webHidden/>
          </w:rPr>
          <w:fldChar w:fldCharType="begin"/>
        </w:r>
        <w:r>
          <w:rPr>
            <w:noProof/>
            <w:webHidden/>
          </w:rPr>
          <w:instrText xml:space="preserve"> PAGEREF _Toc87731530 \h </w:instrText>
        </w:r>
      </w:ins>
      <w:r>
        <w:rPr>
          <w:noProof/>
          <w:webHidden/>
        </w:rPr>
      </w:r>
      <w:r>
        <w:rPr>
          <w:noProof/>
          <w:webHidden/>
        </w:rPr>
        <w:fldChar w:fldCharType="separate"/>
      </w:r>
      <w:ins w:id="557" w:author="chaniaayulestari@outlook.com" w:date="2021-11-13T21:31:00Z">
        <w:r>
          <w:rPr>
            <w:noProof/>
            <w:webHidden/>
          </w:rPr>
          <w:t>39</w:t>
        </w:r>
        <w:r>
          <w:rPr>
            <w:noProof/>
            <w:webHidden/>
          </w:rPr>
          <w:fldChar w:fldCharType="end"/>
        </w:r>
        <w:r w:rsidRPr="0099336E">
          <w:rPr>
            <w:rStyle w:val="Hyperlink"/>
            <w:rFonts w:eastAsiaTheme="majorEastAsia"/>
            <w:noProof/>
          </w:rPr>
          <w:fldChar w:fldCharType="end"/>
        </w:r>
      </w:ins>
    </w:p>
    <w:p w14:paraId="41D8E186" w14:textId="0F7BEDDD" w:rsidR="00B46735" w:rsidRDefault="00B46735">
      <w:pPr>
        <w:pStyle w:val="TableofFigures"/>
        <w:tabs>
          <w:tab w:val="right" w:leader="dot" w:pos="7927"/>
        </w:tabs>
        <w:rPr>
          <w:ins w:id="558" w:author="chaniaayulestari@outlook.com" w:date="2021-11-13T21:31:00Z"/>
          <w:rFonts w:asciiTheme="minorHAnsi" w:eastAsiaTheme="minorEastAsia" w:hAnsiTheme="minorHAnsi" w:cstheme="minorBidi"/>
          <w:noProof/>
          <w:sz w:val="22"/>
          <w:szCs w:val="22"/>
          <w:lang w:val="en-ID"/>
        </w:rPr>
      </w:pPr>
      <w:ins w:id="559"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31"</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12 Tabel Semester</w:t>
        </w:r>
        <w:r>
          <w:rPr>
            <w:noProof/>
            <w:webHidden/>
          </w:rPr>
          <w:tab/>
        </w:r>
        <w:r>
          <w:rPr>
            <w:noProof/>
            <w:webHidden/>
          </w:rPr>
          <w:fldChar w:fldCharType="begin"/>
        </w:r>
        <w:r>
          <w:rPr>
            <w:noProof/>
            <w:webHidden/>
          </w:rPr>
          <w:instrText xml:space="preserve"> PAGEREF _Toc87731531 \h </w:instrText>
        </w:r>
      </w:ins>
      <w:r>
        <w:rPr>
          <w:noProof/>
          <w:webHidden/>
        </w:rPr>
      </w:r>
      <w:r>
        <w:rPr>
          <w:noProof/>
          <w:webHidden/>
        </w:rPr>
        <w:fldChar w:fldCharType="separate"/>
      </w:r>
      <w:ins w:id="560" w:author="chaniaayulestari@outlook.com" w:date="2021-11-13T21:31:00Z">
        <w:r>
          <w:rPr>
            <w:noProof/>
            <w:webHidden/>
          </w:rPr>
          <w:t>39</w:t>
        </w:r>
        <w:r>
          <w:rPr>
            <w:noProof/>
            <w:webHidden/>
          </w:rPr>
          <w:fldChar w:fldCharType="end"/>
        </w:r>
        <w:r w:rsidRPr="0099336E">
          <w:rPr>
            <w:rStyle w:val="Hyperlink"/>
            <w:rFonts w:eastAsiaTheme="majorEastAsia"/>
            <w:noProof/>
          </w:rPr>
          <w:fldChar w:fldCharType="end"/>
        </w:r>
      </w:ins>
    </w:p>
    <w:p w14:paraId="3850993D" w14:textId="6A843026" w:rsidR="00B46735" w:rsidRDefault="00B46735">
      <w:pPr>
        <w:pStyle w:val="TableofFigures"/>
        <w:tabs>
          <w:tab w:val="right" w:leader="dot" w:pos="7927"/>
        </w:tabs>
        <w:rPr>
          <w:ins w:id="561" w:author="chaniaayulestari@outlook.com" w:date="2021-11-13T21:31:00Z"/>
          <w:rFonts w:asciiTheme="minorHAnsi" w:eastAsiaTheme="minorEastAsia" w:hAnsiTheme="minorHAnsi" w:cstheme="minorBidi"/>
          <w:noProof/>
          <w:sz w:val="22"/>
          <w:szCs w:val="22"/>
          <w:lang w:val="en-ID"/>
        </w:rPr>
      </w:pPr>
      <w:ins w:id="562"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32"</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12 Tabel Semester</w:t>
        </w:r>
        <w:r>
          <w:rPr>
            <w:noProof/>
            <w:webHidden/>
          </w:rPr>
          <w:tab/>
        </w:r>
        <w:r>
          <w:rPr>
            <w:noProof/>
            <w:webHidden/>
          </w:rPr>
          <w:fldChar w:fldCharType="begin"/>
        </w:r>
        <w:r>
          <w:rPr>
            <w:noProof/>
            <w:webHidden/>
          </w:rPr>
          <w:instrText xml:space="preserve"> PAGEREF _Toc87731532 \h </w:instrText>
        </w:r>
      </w:ins>
      <w:r>
        <w:rPr>
          <w:noProof/>
          <w:webHidden/>
        </w:rPr>
      </w:r>
      <w:r>
        <w:rPr>
          <w:noProof/>
          <w:webHidden/>
        </w:rPr>
        <w:fldChar w:fldCharType="separate"/>
      </w:r>
      <w:ins w:id="563" w:author="chaniaayulestari@outlook.com" w:date="2021-11-13T21:31:00Z">
        <w:r>
          <w:rPr>
            <w:noProof/>
            <w:webHidden/>
          </w:rPr>
          <w:t>39</w:t>
        </w:r>
        <w:r>
          <w:rPr>
            <w:noProof/>
            <w:webHidden/>
          </w:rPr>
          <w:fldChar w:fldCharType="end"/>
        </w:r>
        <w:r w:rsidRPr="0099336E">
          <w:rPr>
            <w:rStyle w:val="Hyperlink"/>
            <w:rFonts w:eastAsiaTheme="majorEastAsia"/>
            <w:noProof/>
          </w:rPr>
          <w:fldChar w:fldCharType="end"/>
        </w:r>
      </w:ins>
    </w:p>
    <w:p w14:paraId="5E9EFF7F" w14:textId="07137E8C" w:rsidR="00B46735" w:rsidDel="00B46735" w:rsidRDefault="00B46735" w:rsidP="006A1DDD">
      <w:pPr>
        <w:pStyle w:val="TableofFigures"/>
        <w:tabs>
          <w:tab w:val="right" w:leader="dot" w:pos="7927"/>
        </w:tabs>
        <w:rPr>
          <w:del w:id="564" w:author="chaniaayulestari@outlook.com" w:date="2021-11-13T21:31:00Z"/>
          <w:noProof/>
        </w:rPr>
      </w:pPr>
    </w:p>
    <w:p w14:paraId="4B6ACCD1" w14:textId="1564FF33" w:rsidR="00FA382F" w:rsidDel="002F6E1C" w:rsidRDefault="00B46735">
      <w:pPr>
        <w:pStyle w:val="TableofFigures"/>
        <w:tabs>
          <w:tab w:val="right" w:leader="dot" w:pos="7927"/>
        </w:tabs>
        <w:rPr>
          <w:del w:id="565" w:author="chaniaayulestari@outlook.com" w:date="2021-11-13T14:56:00Z"/>
          <w:rFonts w:asciiTheme="minorHAnsi" w:eastAsiaTheme="minorEastAsia" w:hAnsiTheme="minorHAnsi" w:cstheme="minorBidi"/>
          <w:noProof/>
          <w:sz w:val="22"/>
          <w:szCs w:val="22"/>
          <w:lang w:val="en-ID"/>
        </w:rPr>
      </w:pPr>
      <w:ins w:id="566" w:author="chaniaayulestari@outlook.com" w:date="2021-11-13T21:31:00Z">
        <w:r>
          <w:fldChar w:fldCharType="end"/>
        </w:r>
      </w:ins>
      <w:del w:id="567" w:author="chaniaayulestari@outlook.com" w:date="2021-11-13T14:56:00Z">
        <w:r w:rsidR="00DF23AE" w:rsidDel="002F6E1C">
          <w:fldChar w:fldCharType="begin"/>
        </w:r>
        <w:r w:rsidR="00DF23AE" w:rsidDel="002F6E1C">
          <w:delInstrText xml:space="preserve"> TOC \h \z \c "Gambar 3." </w:delInstrText>
        </w:r>
        <w:r w:rsidR="00DF23AE" w:rsidDel="002F6E1C">
          <w:fldChar w:fldCharType="separate"/>
        </w:r>
        <w:r w:rsidR="007D3414" w:rsidDel="002F6E1C">
          <w:fldChar w:fldCharType="begin"/>
        </w:r>
        <w:r w:rsidR="007D3414" w:rsidDel="002F6E1C">
          <w:delInstrText xml:space="preserve"> HYPERLINK "file:///D:\\chania\\Informatika\\KERJA%20PRAKTIK\\SISTEM%20ABSENSI\\SistemAbsensi\\Dokumen\\LAPORAN%20KERJA%20PRAKTIK.docx" \l "_Toc83115814" </w:delInstrText>
        </w:r>
        <w:r w:rsidR="007D3414" w:rsidDel="002F6E1C">
          <w:fldChar w:fldCharType="separate"/>
        </w:r>
        <w:r w:rsidR="00FA382F" w:rsidRPr="002E113F" w:rsidDel="002F6E1C">
          <w:rPr>
            <w:rStyle w:val="Hyperlink"/>
            <w:rFonts w:eastAsiaTheme="majorEastAsia"/>
            <w:noProof/>
          </w:rPr>
          <w:delText>Gambar 3. 1 Logo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4 \h </w:delInstrText>
        </w:r>
        <w:r w:rsidR="00FA382F" w:rsidDel="002F6E1C">
          <w:rPr>
            <w:noProof/>
            <w:webHidden/>
          </w:rPr>
        </w:r>
        <w:r w:rsidR="00FA382F" w:rsidDel="002F6E1C">
          <w:rPr>
            <w:noProof/>
            <w:webHidden/>
          </w:rPr>
          <w:fldChar w:fldCharType="separate"/>
        </w:r>
        <w:r w:rsidR="00FA382F" w:rsidDel="002F6E1C">
          <w:rPr>
            <w:noProof/>
            <w:webHidden/>
          </w:rPr>
          <w:delText>12</w:delText>
        </w:r>
        <w:r w:rsidR="00FA382F" w:rsidDel="002F6E1C">
          <w:rPr>
            <w:noProof/>
            <w:webHidden/>
          </w:rPr>
          <w:fldChar w:fldCharType="end"/>
        </w:r>
        <w:r w:rsidR="007D3414" w:rsidDel="002F6E1C">
          <w:rPr>
            <w:noProof/>
          </w:rPr>
          <w:fldChar w:fldCharType="end"/>
        </w:r>
      </w:del>
    </w:p>
    <w:p w14:paraId="5B4041EB" w14:textId="4EB01620" w:rsidR="00FA382F" w:rsidDel="002F6E1C" w:rsidRDefault="007D3414">
      <w:pPr>
        <w:pStyle w:val="TableofFigures"/>
        <w:tabs>
          <w:tab w:val="right" w:leader="dot" w:pos="7927"/>
        </w:tabs>
        <w:rPr>
          <w:del w:id="568" w:author="chaniaayulestari@outlook.com" w:date="2021-11-13T14:56:00Z"/>
          <w:rFonts w:asciiTheme="minorHAnsi" w:eastAsiaTheme="minorEastAsia" w:hAnsiTheme="minorHAnsi" w:cstheme="minorBidi"/>
          <w:noProof/>
          <w:sz w:val="22"/>
          <w:szCs w:val="22"/>
          <w:lang w:val="en-ID"/>
        </w:rPr>
      </w:pPr>
      <w:del w:id="569" w:author="chaniaayulestari@outlook.com" w:date="2021-11-13T14:56:00Z">
        <w:r w:rsidDel="002F6E1C">
          <w:fldChar w:fldCharType="begin"/>
        </w:r>
        <w:r w:rsidDel="002F6E1C">
          <w:delInstrText xml:space="preserve"> HYPERLINK "file:///D:\\chania\\Informatika\\KERJA%20PRAKTIK\\SISTEM%20ABSENSI\\SistemAbsensi\\Dokumen\\LAPORAN%20KERJA%20PRAKTIK.docx" \l "_Toc83115815" </w:delInstrText>
        </w:r>
        <w:r w:rsidDel="002F6E1C">
          <w:fldChar w:fldCharType="separate"/>
        </w:r>
        <w:r w:rsidR="00FA382F" w:rsidRPr="002E113F" w:rsidDel="002F6E1C">
          <w:rPr>
            <w:rStyle w:val="Hyperlink"/>
            <w:rFonts w:eastAsiaTheme="majorEastAsia"/>
            <w:noProof/>
          </w:rPr>
          <w:delText>Gambar 3. 2 Struktur Ogranisasi pada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5 \h </w:delInstrText>
        </w:r>
        <w:r w:rsidR="00FA382F" w:rsidDel="002F6E1C">
          <w:rPr>
            <w:noProof/>
            <w:webHidden/>
          </w:rPr>
        </w:r>
        <w:r w:rsidR="00FA382F" w:rsidDel="002F6E1C">
          <w:rPr>
            <w:noProof/>
            <w:webHidden/>
          </w:rPr>
          <w:fldChar w:fldCharType="separate"/>
        </w:r>
        <w:r w:rsidR="00FA382F" w:rsidDel="002F6E1C">
          <w:rPr>
            <w:noProof/>
            <w:webHidden/>
          </w:rPr>
          <w:delText>14</w:delText>
        </w:r>
        <w:r w:rsidR="00FA382F" w:rsidDel="002F6E1C">
          <w:rPr>
            <w:noProof/>
            <w:webHidden/>
          </w:rPr>
          <w:fldChar w:fldCharType="end"/>
        </w:r>
        <w:r w:rsidDel="002F6E1C">
          <w:rPr>
            <w:noProof/>
          </w:rPr>
          <w:fldChar w:fldCharType="end"/>
        </w:r>
      </w:del>
    </w:p>
    <w:p w14:paraId="4B2DC5F6" w14:textId="2954C2A2" w:rsidR="00FA382F" w:rsidDel="002F6E1C" w:rsidRDefault="007D3414">
      <w:pPr>
        <w:pStyle w:val="TableofFigures"/>
        <w:tabs>
          <w:tab w:val="right" w:leader="dot" w:pos="7927"/>
        </w:tabs>
        <w:rPr>
          <w:del w:id="570" w:author="chaniaayulestari@outlook.com" w:date="2021-11-13T14:56:00Z"/>
          <w:rFonts w:asciiTheme="minorHAnsi" w:eastAsiaTheme="minorEastAsia" w:hAnsiTheme="minorHAnsi" w:cstheme="minorBidi"/>
          <w:noProof/>
          <w:sz w:val="22"/>
          <w:szCs w:val="22"/>
          <w:lang w:val="en-ID"/>
        </w:rPr>
      </w:pPr>
      <w:del w:id="571" w:author="chaniaayulestari@outlook.com" w:date="2021-11-13T14:56:00Z">
        <w:r w:rsidDel="002F6E1C">
          <w:fldChar w:fldCharType="begin"/>
        </w:r>
        <w:r w:rsidDel="002F6E1C">
          <w:delInstrText xml:space="preserve"> HYPERLINK \l "_Toc83115816" </w:delInstrText>
        </w:r>
        <w:r w:rsidDel="002F6E1C">
          <w:fldChar w:fldCharType="separate"/>
        </w:r>
        <w:r w:rsidR="00FA382F" w:rsidRPr="002E113F" w:rsidDel="002F6E1C">
          <w:rPr>
            <w:rStyle w:val="Hyperlink"/>
            <w:rFonts w:eastAsiaTheme="majorEastAsia"/>
            <w:noProof/>
          </w:rPr>
          <w:delText>Gambar 3. 3 Proses Bisnis Data Absen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6 \h </w:delInstrText>
        </w:r>
        <w:r w:rsidR="00FA382F" w:rsidDel="002F6E1C">
          <w:rPr>
            <w:noProof/>
            <w:webHidden/>
          </w:rPr>
        </w:r>
        <w:r w:rsidR="00FA382F" w:rsidDel="002F6E1C">
          <w:rPr>
            <w:noProof/>
            <w:webHidden/>
          </w:rPr>
          <w:fldChar w:fldCharType="separate"/>
        </w:r>
        <w:r w:rsidR="00FA382F" w:rsidDel="002F6E1C">
          <w:rPr>
            <w:noProof/>
            <w:webHidden/>
          </w:rPr>
          <w:delText>15</w:delText>
        </w:r>
        <w:r w:rsidR="00FA382F" w:rsidDel="002F6E1C">
          <w:rPr>
            <w:noProof/>
            <w:webHidden/>
          </w:rPr>
          <w:fldChar w:fldCharType="end"/>
        </w:r>
        <w:r w:rsidDel="002F6E1C">
          <w:rPr>
            <w:noProof/>
          </w:rPr>
          <w:fldChar w:fldCharType="end"/>
        </w:r>
      </w:del>
    </w:p>
    <w:p w14:paraId="3610564B" w14:textId="5FC0A01C" w:rsidR="00FA382F" w:rsidDel="002F6E1C" w:rsidRDefault="007D3414">
      <w:pPr>
        <w:pStyle w:val="TableofFigures"/>
        <w:tabs>
          <w:tab w:val="right" w:leader="dot" w:pos="7927"/>
        </w:tabs>
        <w:rPr>
          <w:del w:id="572" w:author="chaniaayulestari@outlook.com" w:date="2021-11-13T14:56:00Z"/>
          <w:rFonts w:asciiTheme="minorHAnsi" w:eastAsiaTheme="minorEastAsia" w:hAnsiTheme="minorHAnsi" w:cstheme="minorBidi"/>
          <w:noProof/>
          <w:sz w:val="22"/>
          <w:szCs w:val="22"/>
          <w:lang w:val="en-ID"/>
        </w:rPr>
      </w:pPr>
      <w:del w:id="573" w:author="chaniaayulestari@outlook.com" w:date="2021-11-13T14:56:00Z">
        <w:r w:rsidDel="002F6E1C">
          <w:fldChar w:fldCharType="begin"/>
        </w:r>
        <w:r w:rsidDel="002F6E1C">
          <w:delInstrText xml:space="preserve"> HYPERLINK "file:///D:\\chania\\Informatika\\KERJA%20PRAKTIK\\SISTEM%20ABSENSI\\SistemAbsensi\\Dokumen\\LAPORAN%20KERJA%20PRAKTIK.docx" \l "_Toc83115817" </w:delInstrText>
        </w:r>
        <w:r w:rsidDel="002F6E1C">
          <w:fldChar w:fldCharType="separate"/>
        </w:r>
        <w:r w:rsidR="00FA382F" w:rsidRPr="002E113F" w:rsidDel="002F6E1C">
          <w:rPr>
            <w:rStyle w:val="Hyperlink"/>
            <w:rFonts w:eastAsiaTheme="majorEastAsia"/>
            <w:noProof/>
          </w:rPr>
          <w:delText>Gambar 3. 4 Bisnis Aktor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7 \h </w:delInstrText>
        </w:r>
        <w:r w:rsidR="00FA382F" w:rsidDel="002F6E1C">
          <w:rPr>
            <w:noProof/>
            <w:webHidden/>
          </w:rPr>
        </w:r>
        <w:r w:rsidR="00FA382F" w:rsidDel="002F6E1C">
          <w:rPr>
            <w:noProof/>
            <w:webHidden/>
          </w:rPr>
          <w:fldChar w:fldCharType="separate"/>
        </w:r>
        <w:r w:rsidR="00FA382F" w:rsidDel="002F6E1C">
          <w:rPr>
            <w:noProof/>
            <w:webHidden/>
          </w:rPr>
          <w:delText>20</w:delText>
        </w:r>
        <w:r w:rsidR="00FA382F" w:rsidDel="002F6E1C">
          <w:rPr>
            <w:noProof/>
            <w:webHidden/>
          </w:rPr>
          <w:fldChar w:fldCharType="end"/>
        </w:r>
        <w:r w:rsidDel="002F6E1C">
          <w:rPr>
            <w:noProof/>
          </w:rPr>
          <w:fldChar w:fldCharType="end"/>
        </w:r>
      </w:del>
    </w:p>
    <w:p w14:paraId="2BCB529D" w14:textId="0C1709EC" w:rsidR="00FA382F" w:rsidDel="002F6E1C" w:rsidRDefault="007D3414">
      <w:pPr>
        <w:pStyle w:val="TableofFigures"/>
        <w:tabs>
          <w:tab w:val="right" w:leader="dot" w:pos="7927"/>
        </w:tabs>
        <w:rPr>
          <w:del w:id="574" w:author="chaniaayulestari@outlook.com" w:date="2021-11-13T14:56:00Z"/>
          <w:rFonts w:asciiTheme="minorHAnsi" w:eastAsiaTheme="minorEastAsia" w:hAnsiTheme="minorHAnsi" w:cstheme="minorBidi"/>
          <w:noProof/>
          <w:sz w:val="22"/>
          <w:szCs w:val="22"/>
          <w:lang w:val="en-ID"/>
        </w:rPr>
      </w:pPr>
      <w:del w:id="575" w:author="chaniaayulestari@outlook.com" w:date="2021-11-13T14:56:00Z">
        <w:r w:rsidDel="002F6E1C">
          <w:fldChar w:fldCharType="begin"/>
        </w:r>
        <w:r w:rsidDel="002F6E1C">
          <w:delInstrText xml:space="preserve"> HYPERLINK "file:///D:\\chania\\Informatika\\KERJA%20PRAKTIK\\SISTEM%20ABSENSI\\SistemAbsensi\\Dokumen\\LAPORAN%20KERJA%20PRAKTIK.docx" \l "_Toc83115818" </w:delInstrText>
        </w:r>
        <w:r w:rsidDel="002F6E1C">
          <w:fldChar w:fldCharType="separate"/>
        </w:r>
        <w:r w:rsidR="00FA382F" w:rsidRPr="002E113F" w:rsidDel="002F6E1C">
          <w:rPr>
            <w:rStyle w:val="Hyperlink"/>
            <w:rFonts w:eastAsiaTheme="majorEastAsia"/>
            <w:noProof/>
          </w:rPr>
          <w:delText>Gambar 3. 5 Bisnis Aktor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8 \h </w:delInstrText>
        </w:r>
        <w:r w:rsidR="00FA382F" w:rsidDel="002F6E1C">
          <w:rPr>
            <w:noProof/>
            <w:webHidden/>
          </w:rPr>
        </w:r>
        <w:r w:rsidR="00FA382F" w:rsidDel="002F6E1C">
          <w:rPr>
            <w:noProof/>
            <w:webHidden/>
          </w:rPr>
          <w:fldChar w:fldCharType="separate"/>
        </w:r>
        <w:r w:rsidR="00FA382F" w:rsidDel="002F6E1C">
          <w:rPr>
            <w:noProof/>
            <w:webHidden/>
          </w:rPr>
          <w:delText>21</w:delText>
        </w:r>
        <w:r w:rsidR="00FA382F" w:rsidDel="002F6E1C">
          <w:rPr>
            <w:noProof/>
            <w:webHidden/>
          </w:rPr>
          <w:fldChar w:fldCharType="end"/>
        </w:r>
        <w:r w:rsidDel="002F6E1C">
          <w:rPr>
            <w:noProof/>
          </w:rPr>
          <w:fldChar w:fldCharType="end"/>
        </w:r>
      </w:del>
    </w:p>
    <w:p w14:paraId="322D22EF" w14:textId="42FD09DF" w:rsidR="00FA382F" w:rsidDel="002F6E1C" w:rsidRDefault="007D3414">
      <w:pPr>
        <w:pStyle w:val="TableofFigures"/>
        <w:tabs>
          <w:tab w:val="right" w:leader="dot" w:pos="7927"/>
        </w:tabs>
        <w:rPr>
          <w:del w:id="576" w:author="chaniaayulestari@outlook.com" w:date="2021-11-13T14:56:00Z"/>
          <w:rFonts w:asciiTheme="minorHAnsi" w:eastAsiaTheme="minorEastAsia" w:hAnsiTheme="minorHAnsi" w:cstheme="minorBidi"/>
          <w:noProof/>
          <w:sz w:val="22"/>
          <w:szCs w:val="22"/>
          <w:lang w:val="en-ID"/>
        </w:rPr>
      </w:pPr>
      <w:del w:id="577" w:author="chaniaayulestari@outlook.com" w:date="2021-11-13T14:56:00Z">
        <w:r w:rsidDel="002F6E1C">
          <w:fldChar w:fldCharType="begin"/>
        </w:r>
        <w:r w:rsidDel="002F6E1C">
          <w:delInstrText xml:space="preserve"> HYPERLINK "file:///D:\\chania\\Informatika\\KERJA%20PRAKTIK\\SISTEM%20ABSENSI\\SistemAbsensi\\Dokumen\\LAPORAN%20KERJA%20PRAKTIK.docx" \l "_Toc83115819" </w:delInstrText>
        </w:r>
        <w:r w:rsidDel="002F6E1C">
          <w:fldChar w:fldCharType="separate"/>
        </w:r>
        <w:r w:rsidR="00FA382F" w:rsidRPr="002E113F" w:rsidDel="002F6E1C">
          <w:rPr>
            <w:rStyle w:val="Hyperlink"/>
            <w:rFonts w:eastAsiaTheme="majorEastAsia"/>
            <w:noProof/>
          </w:rPr>
          <w:delText>Gambar 3. 6 Bisnis Use Case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9 \h </w:delInstrText>
        </w:r>
        <w:r w:rsidR="00FA382F" w:rsidDel="002F6E1C">
          <w:rPr>
            <w:noProof/>
            <w:webHidden/>
          </w:rPr>
        </w:r>
        <w:r w:rsidR="00FA382F" w:rsidDel="002F6E1C">
          <w:rPr>
            <w:noProof/>
            <w:webHidden/>
          </w:rPr>
          <w:fldChar w:fldCharType="separate"/>
        </w:r>
        <w:r w:rsidR="00FA382F" w:rsidDel="002F6E1C">
          <w:rPr>
            <w:noProof/>
            <w:webHidden/>
          </w:rPr>
          <w:delText>22</w:delText>
        </w:r>
        <w:r w:rsidR="00FA382F" w:rsidDel="002F6E1C">
          <w:rPr>
            <w:noProof/>
            <w:webHidden/>
          </w:rPr>
          <w:fldChar w:fldCharType="end"/>
        </w:r>
        <w:r w:rsidDel="002F6E1C">
          <w:rPr>
            <w:noProof/>
          </w:rPr>
          <w:fldChar w:fldCharType="end"/>
        </w:r>
      </w:del>
    </w:p>
    <w:p w14:paraId="08A1F2C2" w14:textId="5AB5A74C" w:rsidR="00FA382F" w:rsidDel="002F6E1C" w:rsidRDefault="007D3414">
      <w:pPr>
        <w:pStyle w:val="TableofFigures"/>
        <w:tabs>
          <w:tab w:val="right" w:leader="dot" w:pos="7927"/>
        </w:tabs>
        <w:rPr>
          <w:del w:id="578" w:author="chaniaayulestari@outlook.com" w:date="2021-11-13T14:56:00Z"/>
          <w:rFonts w:asciiTheme="minorHAnsi" w:eastAsiaTheme="minorEastAsia" w:hAnsiTheme="minorHAnsi" w:cstheme="minorBidi"/>
          <w:noProof/>
          <w:sz w:val="22"/>
          <w:szCs w:val="22"/>
          <w:lang w:val="en-ID"/>
        </w:rPr>
      </w:pPr>
      <w:del w:id="579" w:author="chaniaayulestari@outlook.com" w:date="2021-11-13T14:56:00Z">
        <w:r w:rsidDel="002F6E1C">
          <w:fldChar w:fldCharType="begin"/>
        </w:r>
        <w:r w:rsidDel="002F6E1C">
          <w:delInstrText xml:space="preserve"> HYPERLINK \l "_Toc83115820" </w:delInstrText>
        </w:r>
        <w:r w:rsidDel="002F6E1C">
          <w:fldChar w:fldCharType="separate"/>
        </w:r>
        <w:r w:rsidR="00FA382F" w:rsidRPr="002E113F" w:rsidDel="002F6E1C">
          <w:rPr>
            <w:rStyle w:val="Hyperlink"/>
            <w:rFonts w:eastAsiaTheme="majorEastAsia"/>
            <w:noProof/>
          </w:rPr>
          <w:delText>Gambar 3. 7 Use Case Diagram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0 \h </w:delInstrText>
        </w:r>
        <w:r w:rsidR="00FA382F" w:rsidDel="002F6E1C">
          <w:rPr>
            <w:noProof/>
            <w:webHidden/>
          </w:rPr>
        </w:r>
        <w:r w:rsidR="00FA382F" w:rsidDel="002F6E1C">
          <w:rPr>
            <w:noProof/>
            <w:webHidden/>
          </w:rPr>
          <w:fldChar w:fldCharType="separate"/>
        </w:r>
        <w:r w:rsidR="00FA382F" w:rsidDel="002F6E1C">
          <w:rPr>
            <w:noProof/>
            <w:webHidden/>
          </w:rPr>
          <w:delText>23</w:delText>
        </w:r>
        <w:r w:rsidR="00FA382F" w:rsidDel="002F6E1C">
          <w:rPr>
            <w:noProof/>
            <w:webHidden/>
          </w:rPr>
          <w:fldChar w:fldCharType="end"/>
        </w:r>
        <w:r w:rsidDel="002F6E1C">
          <w:rPr>
            <w:noProof/>
          </w:rPr>
          <w:fldChar w:fldCharType="end"/>
        </w:r>
      </w:del>
    </w:p>
    <w:p w14:paraId="47EABE57" w14:textId="24708C87" w:rsidR="00FA382F" w:rsidDel="002F6E1C" w:rsidRDefault="007D3414">
      <w:pPr>
        <w:pStyle w:val="TableofFigures"/>
        <w:tabs>
          <w:tab w:val="right" w:leader="dot" w:pos="7927"/>
        </w:tabs>
        <w:rPr>
          <w:del w:id="580" w:author="chaniaayulestari@outlook.com" w:date="2021-11-13T14:56:00Z"/>
          <w:rFonts w:asciiTheme="minorHAnsi" w:eastAsiaTheme="minorEastAsia" w:hAnsiTheme="minorHAnsi" w:cstheme="minorBidi"/>
          <w:noProof/>
          <w:sz w:val="22"/>
          <w:szCs w:val="22"/>
          <w:lang w:val="en-ID"/>
        </w:rPr>
      </w:pPr>
      <w:del w:id="581"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1" </w:delInstrText>
        </w:r>
        <w:r w:rsidDel="002F6E1C">
          <w:fldChar w:fldCharType="separate"/>
        </w:r>
        <w:r w:rsidR="00FA382F" w:rsidRPr="002E113F" w:rsidDel="002F6E1C">
          <w:rPr>
            <w:rStyle w:val="Hyperlink"/>
            <w:rFonts w:eastAsiaTheme="majorEastAsia"/>
            <w:noProof/>
          </w:rPr>
          <w:delText>Gambar 3. 9 Sequence Diagram Kelola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1 \h </w:delInstrText>
        </w:r>
        <w:r w:rsidR="00FA382F" w:rsidDel="002F6E1C">
          <w:rPr>
            <w:noProof/>
            <w:webHidden/>
          </w:rPr>
        </w:r>
        <w:r w:rsidR="00FA382F" w:rsidDel="002F6E1C">
          <w:rPr>
            <w:noProof/>
            <w:webHidden/>
          </w:rPr>
          <w:fldChar w:fldCharType="separate"/>
        </w:r>
        <w:r w:rsidR="00FA382F" w:rsidDel="002F6E1C">
          <w:rPr>
            <w:noProof/>
            <w:webHidden/>
          </w:rPr>
          <w:delText>38</w:delText>
        </w:r>
        <w:r w:rsidR="00FA382F" w:rsidDel="002F6E1C">
          <w:rPr>
            <w:noProof/>
            <w:webHidden/>
          </w:rPr>
          <w:fldChar w:fldCharType="end"/>
        </w:r>
        <w:r w:rsidDel="002F6E1C">
          <w:rPr>
            <w:noProof/>
          </w:rPr>
          <w:fldChar w:fldCharType="end"/>
        </w:r>
      </w:del>
    </w:p>
    <w:p w14:paraId="1394DC7C" w14:textId="42DB7D10" w:rsidR="00FA382F" w:rsidDel="002F6E1C" w:rsidRDefault="007D3414">
      <w:pPr>
        <w:pStyle w:val="TableofFigures"/>
        <w:tabs>
          <w:tab w:val="right" w:leader="dot" w:pos="7927"/>
        </w:tabs>
        <w:rPr>
          <w:del w:id="582" w:author="chaniaayulestari@outlook.com" w:date="2021-11-13T14:56:00Z"/>
          <w:rFonts w:asciiTheme="minorHAnsi" w:eastAsiaTheme="minorEastAsia" w:hAnsiTheme="minorHAnsi" w:cstheme="minorBidi"/>
          <w:noProof/>
          <w:sz w:val="22"/>
          <w:szCs w:val="22"/>
          <w:lang w:val="en-ID"/>
        </w:rPr>
      </w:pPr>
      <w:del w:id="583"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2" </w:delInstrText>
        </w:r>
        <w:r w:rsidDel="002F6E1C">
          <w:fldChar w:fldCharType="separate"/>
        </w:r>
        <w:r w:rsidR="00FA382F" w:rsidRPr="002E113F" w:rsidDel="002F6E1C">
          <w:rPr>
            <w:rStyle w:val="Hyperlink"/>
            <w:rFonts w:eastAsiaTheme="majorEastAsia"/>
            <w:noProof/>
          </w:rPr>
          <w:delText>Gambar 3. 10 Sequence Diagram Kelola Adm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2 \h </w:delInstrText>
        </w:r>
        <w:r w:rsidR="00FA382F" w:rsidDel="002F6E1C">
          <w:rPr>
            <w:noProof/>
            <w:webHidden/>
          </w:rPr>
        </w:r>
        <w:r w:rsidR="00FA382F" w:rsidDel="002F6E1C">
          <w:rPr>
            <w:noProof/>
            <w:webHidden/>
          </w:rPr>
          <w:fldChar w:fldCharType="separate"/>
        </w:r>
        <w:r w:rsidR="00FA382F" w:rsidDel="002F6E1C">
          <w:rPr>
            <w:noProof/>
            <w:webHidden/>
          </w:rPr>
          <w:delText>39</w:delText>
        </w:r>
        <w:r w:rsidR="00FA382F" w:rsidDel="002F6E1C">
          <w:rPr>
            <w:noProof/>
            <w:webHidden/>
          </w:rPr>
          <w:fldChar w:fldCharType="end"/>
        </w:r>
        <w:r w:rsidDel="002F6E1C">
          <w:rPr>
            <w:noProof/>
          </w:rPr>
          <w:fldChar w:fldCharType="end"/>
        </w:r>
      </w:del>
    </w:p>
    <w:p w14:paraId="50DB4275" w14:textId="1BF51D21" w:rsidR="00FA382F" w:rsidDel="002F6E1C" w:rsidRDefault="007D3414">
      <w:pPr>
        <w:pStyle w:val="TableofFigures"/>
        <w:tabs>
          <w:tab w:val="right" w:leader="dot" w:pos="7927"/>
        </w:tabs>
        <w:rPr>
          <w:del w:id="584" w:author="chaniaayulestari@outlook.com" w:date="2021-11-13T14:56:00Z"/>
          <w:rFonts w:asciiTheme="minorHAnsi" w:eastAsiaTheme="minorEastAsia" w:hAnsiTheme="minorHAnsi" w:cstheme="minorBidi"/>
          <w:noProof/>
          <w:sz w:val="22"/>
          <w:szCs w:val="22"/>
          <w:lang w:val="en-ID"/>
        </w:rPr>
      </w:pPr>
      <w:del w:id="585"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3" </w:delInstrText>
        </w:r>
        <w:r w:rsidDel="002F6E1C">
          <w:fldChar w:fldCharType="separate"/>
        </w:r>
        <w:r w:rsidR="00FA382F" w:rsidRPr="002E113F" w:rsidDel="002F6E1C">
          <w:rPr>
            <w:rStyle w:val="Hyperlink"/>
            <w:rFonts w:eastAsiaTheme="majorEastAsia"/>
            <w:noProof/>
          </w:rPr>
          <w:delText>Gambar 3. 11 Sequence Diagram Kelola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3 \h </w:delInstrText>
        </w:r>
        <w:r w:rsidR="00FA382F" w:rsidDel="002F6E1C">
          <w:rPr>
            <w:noProof/>
            <w:webHidden/>
          </w:rPr>
        </w:r>
        <w:r w:rsidR="00FA382F" w:rsidDel="002F6E1C">
          <w:rPr>
            <w:noProof/>
            <w:webHidden/>
          </w:rPr>
          <w:fldChar w:fldCharType="separate"/>
        </w:r>
        <w:r w:rsidR="00FA382F" w:rsidDel="002F6E1C">
          <w:rPr>
            <w:noProof/>
            <w:webHidden/>
          </w:rPr>
          <w:delText>40</w:delText>
        </w:r>
        <w:r w:rsidR="00FA382F" w:rsidDel="002F6E1C">
          <w:rPr>
            <w:noProof/>
            <w:webHidden/>
          </w:rPr>
          <w:fldChar w:fldCharType="end"/>
        </w:r>
        <w:r w:rsidDel="002F6E1C">
          <w:rPr>
            <w:noProof/>
          </w:rPr>
          <w:fldChar w:fldCharType="end"/>
        </w:r>
      </w:del>
    </w:p>
    <w:p w14:paraId="0691724D" w14:textId="1D97B7DF" w:rsidR="00FA382F" w:rsidDel="002F6E1C" w:rsidRDefault="007D3414">
      <w:pPr>
        <w:pStyle w:val="TableofFigures"/>
        <w:tabs>
          <w:tab w:val="right" w:leader="dot" w:pos="7927"/>
        </w:tabs>
        <w:rPr>
          <w:del w:id="586" w:author="chaniaayulestari@outlook.com" w:date="2021-11-13T14:56:00Z"/>
          <w:rFonts w:asciiTheme="minorHAnsi" w:eastAsiaTheme="minorEastAsia" w:hAnsiTheme="minorHAnsi" w:cstheme="minorBidi"/>
          <w:noProof/>
          <w:sz w:val="22"/>
          <w:szCs w:val="22"/>
          <w:lang w:val="en-ID"/>
        </w:rPr>
      </w:pPr>
      <w:del w:id="587"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4" </w:delInstrText>
        </w:r>
        <w:r w:rsidDel="002F6E1C">
          <w:fldChar w:fldCharType="separate"/>
        </w:r>
        <w:r w:rsidR="00FA382F" w:rsidRPr="002E113F" w:rsidDel="002F6E1C">
          <w:rPr>
            <w:rStyle w:val="Hyperlink"/>
            <w:rFonts w:eastAsiaTheme="majorEastAsia"/>
            <w:noProof/>
          </w:rPr>
          <w:delText>Gambar 3. 12  Sequence Dagram Kelola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4 \h </w:delInstrText>
        </w:r>
        <w:r w:rsidR="00FA382F" w:rsidDel="002F6E1C">
          <w:rPr>
            <w:noProof/>
            <w:webHidden/>
          </w:rPr>
        </w:r>
        <w:r w:rsidR="00FA382F" w:rsidDel="002F6E1C">
          <w:rPr>
            <w:noProof/>
            <w:webHidden/>
          </w:rPr>
          <w:fldChar w:fldCharType="separate"/>
        </w:r>
        <w:r w:rsidR="00FA382F" w:rsidDel="002F6E1C">
          <w:rPr>
            <w:noProof/>
            <w:webHidden/>
          </w:rPr>
          <w:delText>41</w:delText>
        </w:r>
        <w:r w:rsidR="00FA382F" w:rsidDel="002F6E1C">
          <w:rPr>
            <w:noProof/>
            <w:webHidden/>
          </w:rPr>
          <w:fldChar w:fldCharType="end"/>
        </w:r>
        <w:r w:rsidDel="002F6E1C">
          <w:rPr>
            <w:noProof/>
          </w:rPr>
          <w:fldChar w:fldCharType="end"/>
        </w:r>
      </w:del>
    </w:p>
    <w:p w14:paraId="14DAA7C0" w14:textId="0B9277E4" w:rsidR="00FA382F" w:rsidDel="002F6E1C" w:rsidRDefault="007D3414">
      <w:pPr>
        <w:pStyle w:val="TableofFigures"/>
        <w:tabs>
          <w:tab w:val="right" w:leader="dot" w:pos="7927"/>
        </w:tabs>
        <w:rPr>
          <w:del w:id="588" w:author="chaniaayulestari@outlook.com" w:date="2021-11-13T14:56:00Z"/>
          <w:rFonts w:asciiTheme="minorHAnsi" w:eastAsiaTheme="minorEastAsia" w:hAnsiTheme="minorHAnsi" w:cstheme="minorBidi"/>
          <w:noProof/>
          <w:sz w:val="22"/>
          <w:szCs w:val="22"/>
          <w:lang w:val="en-ID"/>
        </w:rPr>
      </w:pPr>
      <w:del w:id="589"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5" </w:delInstrText>
        </w:r>
        <w:r w:rsidDel="002F6E1C">
          <w:fldChar w:fldCharType="separate"/>
        </w:r>
        <w:r w:rsidR="00FA382F" w:rsidRPr="002E113F" w:rsidDel="002F6E1C">
          <w:rPr>
            <w:rStyle w:val="Hyperlink"/>
            <w:rFonts w:eastAsiaTheme="majorEastAsia"/>
            <w:noProof/>
          </w:rPr>
          <w:delText>Gambar 3. 13 Sequence Diagram Kelola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5 \h </w:delInstrText>
        </w:r>
        <w:r w:rsidR="00FA382F" w:rsidDel="002F6E1C">
          <w:rPr>
            <w:noProof/>
            <w:webHidden/>
          </w:rPr>
        </w:r>
        <w:r w:rsidR="00FA382F" w:rsidDel="002F6E1C">
          <w:rPr>
            <w:noProof/>
            <w:webHidden/>
          </w:rPr>
          <w:fldChar w:fldCharType="separate"/>
        </w:r>
        <w:r w:rsidR="00FA382F" w:rsidDel="002F6E1C">
          <w:rPr>
            <w:noProof/>
            <w:webHidden/>
          </w:rPr>
          <w:delText>42</w:delText>
        </w:r>
        <w:r w:rsidR="00FA382F" w:rsidDel="002F6E1C">
          <w:rPr>
            <w:noProof/>
            <w:webHidden/>
          </w:rPr>
          <w:fldChar w:fldCharType="end"/>
        </w:r>
        <w:r w:rsidDel="002F6E1C">
          <w:rPr>
            <w:noProof/>
          </w:rPr>
          <w:fldChar w:fldCharType="end"/>
        </w:r>
      </w:del>
    </w:p>
    <w:p w14:paraId="236237EF" w14:textId="3BD5DC17" w:rsidR="00FA382F" w:rsidDel="002F6E1C" w:rsidRDefault="007D3414">
      <w:pPr>
        <w:pStyle w:val="TableofFigures"/>
        <w:tabs>
          <w:tab w:val="right" w:leader="dot" w:pos="7927"/>
        </w:tabs>
        <w:rPr>
          <w:del w:id="590" w:author="chaniaayulestari@outlook.com" w:date="2021-11-13T14:56:00Z"/>
          <w:rFonts w:asciiTheme="minorHAnsi" w:eastAsiaTheme="minorEastAsia" w:hAnsiTheme="minorHAnsi" w:cstheme="minorBidi"/>
          <w:noProof/>
          <w:sz w:val="22"/>
          <w:szCs w:val="22"/>
          <w:lang w:val="en-ID"/>
        </w:rPr>
      </w:pPr>
      <w:del w:id="591"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6" </w:delInstrText>
        </w:r>
        <w:r w:rsidDel="002F6E1C">
          <w:fldChar w:fldCharType="separate"/>
        </w:r>
        <w:r w:rsidR="00FA382F" w:rsidRPr="002E113F" w:rsidDel="002F6E1C">
          <w:rPr>
            <w:rStyle w:val="Hyperlink"/>
            <w:rFonts w:eastAsiaTheme="majorEastAsia"/>
            <w:noProof/>
          </w:rPr>
          <w:delText>Gambar 3. 14 Sequence Diagram Log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6 \h </w:delInstrText>
        </w:r>
        <w:r w:rsidR="00FA382F" w:rsidDel="002F6E1C">
          <w:rPr>
            <w:noProof/>
            <w:webHidden/>
          </w:rPr>
        </w:r>
        <w:r w:rsidR="00FA382F" w:rsidDel="002F6E1C">
          <w:rPr>
            <w:noProof/>
            <w:webHidden/>
          </w:rPr>
          <w:fldChar w:fldCharType="separate"/>
        </w:r>
        <w:r w:rsidR="00FA382F" w:rsidDel="002F6E1C">
          <w:rPr>
            <w:noProof/>
            <w:webHidden/>
          </w:rPr>
          <w:delText>43</w:delText>
        </w:r>
        <w:r w:rsidR="00FA382F" w:rsidDel="002F6E1C">
          <w:rPr>
            <w:noProof/>
            <w:webHidden/>
          </w:rPr>
          <w:fldChar w:fldCharType="end"/>
        </w:r>
        <w:r w:rsidDel="002F6E1C">
          <w:rPr>
            <w:noProof/>
          </w:rPr>
          <w:fldChar w:fldCharType="end"/>
        </w:r>
      </w:del>
    </w:p>
    <w:p w14:paraId="0A0894BC" w14:textId="57102996" w:rsidR="00FA382F" w:rsidDel="002F6E1C" w:rsidRDefault="007D3414">
      <w:pPr>
        <w:pStyle w:val="TableofFigures"/>
        <w:tabs>
          <w:tab w:val="right" w:leader="dot" w:pos="7927"/>
        </w:tabs>
        <w:rPr>
          <w:del w:id="592" w:author="chaniaayulestari@outlook.com" w:date="2021-11-13T14:56:00Z"/>
          <w:rFonts w:asciiTheme="minorHAnsi" w:eastAsiaTheme="minorEastAsia" w:hAnsiTheme="minorHAnsi" w:cstheme="minorBidi"/>
          <w:noProof/>
          <w:sz w:val="22"/>
          <w:szCs w:val="22"/>
          <w:lang w:val="en-ID"/>
        </w:rPr>
      </w:pPr>
      <w:del w:id="593"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7" </w:delInstrText>
        </w:r>
        <w:r w:rsidDel="002F6E1C">
          <w:fldChar w:fldCharType="separate"/>
        </w:r>
        <w:r w:rsidR="00FA382F" w:rsidRPr="002E113F" w:rsidDel="002F6E1C">
          <w:rPr>
            <w:rStyle w:val="Hyperlink"/>
            <w:rFonts w:eastAsiaTheme="majorEastAsia"/>
            <w:noProof/>
          </w:rPr>
          <w:delText>Gambar 3. 15 Sequence Diagram Profil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7 \h </w:delInstrText>
        </w:r>
        <w:r w:rsidR="00FA382F" w:rsidDel="002F6E1C">
          <w:rPr>
            <w:noProof/>
            <w:webHidden/>
          </w:rPr>
        </w:r>
        <w:r w:rsidR="00FA382F" w:rsidDel="002F6E1C">
          <w:rPr>
            <w:noProof/>
            <w:webHidden/>
          </w:rPr>
          <w:fldChar w:fldCharType="separate"/>
        </w:r>
        <w:r w:rsidR="00FA382F" w:rsidDel="002F6E1C">
          <w:rPr>
            <w:noProof/>
            <w:webHidden/>
          </w:rPr>
          <w:delText>43</w:delText>
        </w:r>
        <w:r w:rsidR="00FA382F" w:rsidDel="002F6E1C">
          <w:rPr>
            <w:noProof/>
            <w:webHidden/>
          </w:rPr>
          <w:fldChar w:fldCharType="end"/>
        </w:r>
        <w:r w:rsidDel="002F6E1C">
          <w:rPr>
            <w:noProof/>
          </w:rPr>
          <w:fldChar w:fldCharType="end"/>
        </w:r>
      </w:del>
    </w:p>
    <w:p w14:paraId="063E99A9" w14:textId="7C23B806" w:rsidR="00FA382F" w:rsidDel="002F6E1C" w:rsidRDefault="007D3414">
      <w:pPr>
        <w:pStyle w:val="TableofFigures"/>
        <w:tabs>
          <w:tab w:val="right" w:leader="dot" w:pos="7927"/>
        </w:tabs>
        <w:rPr>
          <w:del w:id="594" w:author="chaniaayulestari@outlook.com" w:date="2021-11-13T14:56:00Z"/>
          <w:rFonts w:asciiTheme="minorHAnsi" w:eastAsiaTheme="minorEastAsia" w:hAnsiTheme="minorHAnsi" w:cstheme="minorBidi"/>
          <w:noProof/>
          <w:sz w:val="22"/>
          <w:szCs w:val="22"/>
          <w:lang w:val="en-ID"/>
        </w:rPr>
      </w:pPr>
      <w:del w:id="595"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8" </w:delInstrText>
        </w:r>
        <w:r w:rsidDel="002F6E1C">
          <w:fldChar w:fldCharType="separate"/>
        </w:r>
        <w:r w:rsidR="00FA382F" w:rsidRPr="002E113F" w:rsidDel="002F6E1C">
          <w:rPr>
            <w:rStyle w:val="Hyperlink"/>
            <w:rFonts w:eastAsiaTheme="majorEastAsia"/>
            <w:noProof/>
          </w:rPr>
          <w:delText>Gambar 3. 16 Sequence Diagram Profile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8 \h </w:delInstrText>
        </w:r>
        <w:r w:rsidR="00FA382F" w:rsidDel="002F6E1C">
          <w:rPr>
            <w:noProof/>
            <w:webHidden/>
          </w:rPr>
        </w:r>
        <w:r w:rsidR="00FA382F" w:rsidDel="002F6E1C">
          <w:rPr>
            <w:noProof/>
            <w:webHidden/>
          </w:rPr>
          <w:fldChar w:fldCharType="separate"/>
        </w:r>
        <w:r w:rsidR="00FA382F" w:rsidDel="002F6E1C">
          <w:rPr>
            <w:noProof/>
            <w:webHidden/>
          </w:rPr>
          <w:delText>44</w:delText>
        </w:r>
        <w:r w:rsidR="00FA382F" w:rsidDel="002F6E1C">
          <w:rPr>
            <w:noProof/>
            <w:webHidden/>
          </w:rPr>
          <w:fldChar w:fldCharType="end"/>
        </w:r>
        <w:r w:rsidDel="002F6E1C">
          <w:rPr>
            <w:noProof/>
          </w:rPr>
          <w:fldChar w:fldCharType="end"/>
        </w:r>
      </w:del>
    </w:p>
    <w:p w14:paraId="2A99A610" w14:textId="7A486F51" w:rsidR="00FA382F" w:rsidDel="002F6E1C" w:rsidRDefault="007D3414">
      <w:pPr>
        <w:pStyle w:val="TableofFigures"/>
        <w:tabs>
          <w:tab w:val="right" w:leader="dot" w:pos="7927"/>
        </w:tabs>
        <w:rPr>
          <w:del w:id="596" w:author="chaniaayulestari@outlook.com" w:date="2021-11-13T14:56:00Z"/>
          <w:rFonts w:asciiTheme="minorHAnsi" w:eastAsiaTheme="minorEastAsia" w:hAnsiTheme="minorHAnsi" w:cstheme="minorBidi"/>
          <w:noProof/>
          <w:sz w:val="22"/>
          <w:szCs w:val="22"/>
          <w:lang w:val="en-ID"/>
        </w:rPr>
      </w:pPr>
      <w:del w:id="597"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9" </w:delInstrText>
        </w:r>
        <w:r w:rsidDel="002F6E1C">
          <w:fldChar w:fldCharType="separate"/>
        </w:r>
        <w:r w:rsidR="00FA382F" w:rsidRPr="002E113F" w:rsidDel="002F6E1C">
          <w:rPr>
            <w:rStyle w:val="Hyperlink"/>
            <w:rFonts w:eastAsiaTheme="majorEastAsia"/>
            <w:noProof/>
          </w:rPr>
          <w:delText>Gambar 3. 17 Sequence Diagram Laporan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9 \h </w:delInstrText>
        </w:r>
        <w:r w:rsidR="00FA382F" w:rsidDel="002F6E1C">
          <w:rPr>
            <w:noProof/>
            <w:webHidden/>
          </w:rPr>
        </w:r>
        <w:r w:rsidR="00FA382F" w:rsidDel="002F6E1C">
          <w:rPr>
            <w:noProof/>
            <w:webHidden/>
          </w:rPr>
          <w:fldChar w:fldCharType="separate"/>
        </w:r>
        <w:r w:rsidR="00FA382F" w:rsidDel="002F6E1C">
          <w:rPr>
            <w:noProof/>
            <w:webHidden/>
          </w:rPr>
          <w:delText>45</w:delText>
        </w:r>
        <w:r w:rsidR="00FA382F" w:rsidDel="002F6E1C">
          <w:rPr>
            <w:noProof/>
            <w:webHidden/>
          </w:rPr>
          <w:fldChar w:fldCharType="end"/>
        </w:r>
        <w:r w:rsidDel="002F6E1C">
          <w:rPr>
            <w:noProof/>
          </w:rPr>
          <w:fldChar w:fldCharType="end"/>
        </w:r>
      </w:del>
    </w:p>
    <w:p w14:paraId="63847A18" w14:textId="7BB846C1" w:rsidR="00FA382F" w:rsidDel="002F6E1C" w:rsidRDefault="007D3414">
      <w:pPr>
        <w:pStyle w:val="TableofFigures"/>
        <w:tabs>
          <w:tab w:val="right" w:leader="dot" w:pos="7927"/>
        </w:tabs>
        <w:rPr>
          <w:del w:id="598" w:author="chaniaayulestari@outlook.com" w:date="2021-11-13T14:56:00Z"/>
          <w:rFonts w:asciiTheme="minorHAnsi" w:eastAsiaTheme="minorEastAsia" w:hAnsiTheme="minorHAnsi" w:cstheme="minorBidi"/>
          <w:noProof/>
          <w:sz w:val="22"/>
          <w:szCs w:val="22"/>
          <w:lang w:val="en-ID"/>
        </w:rPr>
      </w:pPr>
      <w:del w:id="599" w:author="chaniaayulestari@outlook.com" w:date="2021-11-13T14:56:00Z">
        <w:r w:rsidDel="002F6E1C">
          <w:fldChar w:fldCharType="begin"/>
        </w:r>
        <w:r w:rsidDel="002F6E1C">
          <w:delInstrText xml:space="preserve"> HYPERLINK \l "_Toc83115830" </w:delInstrText>
        </w:r>
        <w:r w:rsidDel="002F6E1C">
          <w:fldChar w:fldCharType="separate"/>
        </w:r>
        <w:r w:rsidR="00FA382F" w:rsidRPr="002E113F" w:rsidDel="002F6E1C">
          <w:rPr>
            <w:rStyle w:val="Hyperlink"/>
            <w:rFonts w:eastAsiaTheme="majorEastAsia"/>
            <w:noProof/>
          </w:rPr>
          <w:delText>Gambar 3. 18 Sequence Diagram Laporan Riwayat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0 \h </w:delInstrText>
        </w:r>
        <w:r w:rsidR="00FA382F" w:rsidDel="002F6E1C">
          <w:rPr>
            <w:noProof/>
            <w:webHidden/>
          </w:rPr>
        </w:r>
        <w:r w:rsidR="00FA382F" w:rsidDel="002F6E1C">
          <w:rPr>
            <w:noProof/>
            <w:webHidden/>
          </w:rPr>
          <w:fldChar w:fldCharType="separate"/>
        </w:r>
        <w:r w:rsidR="00FA382F" w:rsidDel="002F6E1C">
          <w:rPr>
            <w:noProof/>
            <w:webHidden/>
          </w:rPr>
          <w:delText>45</w:delText>
        </w:r>
        <w:r w:rsidR="00FA382F" w:rsidDel="002F6E1C">
          <w:rPr>
            <w:noProof/>
            <w:webHidden/>
          </w:rPr>
          <w:fldChar w:fldCharType="end"/>
        </w:r>
        <w:r w:rsidDel="002F6E1C">
          <w:rPr>
            <w:noProof/>
          </w:rPr>
          <w:fldChar w:fldCharType="end"/>
        </w:r>
      </w:del>
    </w:p>
    <w:p w14:paraId="6C4CD317" w14:textId="4FC3AE69" w:rsidR="00FA382F" w:rsidDel="002F6E1C" w:rsidRDefault="007D3414">
      <w:pPr>
        <w:pStyle w:val="TableofFigures"/>
        <w:tabs>
          <w:tab w:val="right" w:leader="dot" w:pos="7927"/>
        </w:tabs>
        <w:rPr>
          <w:del w:id="600" w:author="chaniaayulestari@outlook.com" w:date="2021-11-13T14:56:00Z"/>
          <w:rFonts w:asciiTheme="minorHAnsi" w:eastAsiaTheme="minorEastAsia" w:hAnsiTheme="minorHAnsi" w:cstheme="minorBidi"/>
          <w:noProof/>
          <w:sz w:val="22"/>
          <w:szCs w:val="22"/>
          <w:lang w:val="en-ID"/>
        </w:rPr>
      </w:pPr>
      <w:del w:id="601"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1" </w:delInstrText>
        </w:r>
        <w:r w:rsidDel="002F6E1C">
          <w:fldChar w:fldCharType="separate"/>
        </w:r>
        <w:r w:rsidR="00FA382F" w:rsidRPr="002E113F" w:rsidDel="002F6E1C">
          <w:rPr>
            <w:rStyle w:val="Hyperlink"/>
            <w:rFonts w:eastAsiaTheme="majorEastAsia"/>
            <w:noProof/>
          </w:rPr>
          <w:delText>Gambar 3. 19 Sequence Diagram Laporan Siswa Bermasalah</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1 \h </w:delInstrText>
        </w:r>
        <w:r w:rsidR="00FA382F" w:rsidDel="002F6E1C">
          <w:rPr>
            <w:noProof/>
            <w:webHidden/>
          </w:rPr>
        </w:r>
        <w:r w:rsidR="00FA382F" w:rsidDel="002F6E1C">
          <w:rPr>
            <w:noProof/>
            <w:webHidden/>
          </w:rPr>
          <w:fldChar w:fldCharType="separate"/>
        </w:r>
        <w:r w:rsidR="00FA382F" w:rsidDel="002F6E1C">
          <w:rPr>
            <w:noProof/>
            <w:webHidden/>
          </w:rPr>
          <w:delText>46</w:delText>
        </w:r>
        <w:r w:rsidR="00FA382F" w:rsidDel="002F6E1C">
          <w:rPr>
            <w:noProof/>
            <w:webHidden/>
          </w:rPr>
          <w:fldChar w:fldCharType="end"/>
        </w:r>
        <w:r w:rsidDel="002F6E1C">
          <w:rPr>
            <w:noProof/>
          </w:rPr>
          <w:fldChar w:fldCharType="end"/>
        </w:r>
      </w:del>
    </w:p>
    <w:p w14:paraId="5A4B1A88" w14:textId="1CECC7B6" w:rsidR="00FA382F" w:rsidDel="002F6E1C" w:rsidRDefault="007D3414">
      <w:pPr>
        <w:pStyle w:val="TableofFigures"/>
        <w:tabs>
          <w:tab w:val="right" w:leader="dot" w:pos="7927"/>
        </w:tabs>
        <w:rPr>
          <w:del w:id="602" w:author="chaniaayulestari@outlook.com" w:date="2021-11-13T14:56:00Z"/>
          <w:rFonts w:asciiTheme="minorHAnsi" w:eastAsiaTheme="minorEastAsia" w:hAnsiTheme="minorHAnsi" w:cstheme="minorBidi"/>
          <w:noProof/>
          <w:sz w:val="22"/>
          <w:szCs w:val="22"/>
          <w:lang w:val="en-ID"/>
        </w:rPr>
      </w:pPr>
      <w:del w:id="603"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2" </w:delInstrText>
        </w:r>
        <w:r w:rsidDel="002F6E1C">
          <w:fldChar w:fldCharType="separate"/>
        </w:r>
        <w:r w:rsidR="00FA382F" w:rsidRPr="002E113F" w:rsidDel="002F6E1C">
          <w:rPr>
            <w:rStyle w:val="Hyperlink"/>
            <w:rFonts w:eastAsiaTheme="majorEastAsia"/>
            <w:noProof/>
          </w:rPr>
          <w:delText>Gambar 3. 20 Sequence Diagram Notifikasi Siswa Bermasalah</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2 \h </w:delInstrText>
        </w:r>
        <w:r w:rsidR="00FA382F" w:rsidDel="002F6E1C">
          <w:rPr>
            <w:noProof/>
            <w:webHidden/>
          </w:rPr>
        </w:r>
        <w:r w:rsidR="00FA382F" w:rsidDel="002F6E1C">
          <w:rPr>
            <w:noProof/>
            <w:webHidden/>
          </w:rPr>
          <w:fldChar w:fldCharType="separate"/>
        </w:r>
        <w:r w:rsidR="00FA382F" w:rsidDel="002F6E1C">
          <w:rPr>
            <w:noProof/>
            <w:webHidden/>
          </w:rPr>
          <w:delText>46</w:delText>
        </w:r>
        <w:r w:rsidR="00FA382F" w:rsidDel="002F6E1C">
          <w:rPr>
            <w:noProof/>
            <w:webHidden/>
          </w:rPr>
          <w:fldChar w:fldCharType="end"/>
        </w:r>
        <w:r w:rsidDel="002F6E1C">
          <w:rPr>
            <w:noProof/>
          </w:rPr>
          <w:fldChar w:fldCharType="end"/>
        </w:r>
      </w:del>
    </w:p>
    <w:p w14:paraId="0E45B2F1" w14:textId="6B47BD90" w:rsidR="00FA382F" w:rsidDel="002F6E1C" w:rsidRDefault="007D3414">
      <w:pPr>
        <w:pStyle w:val="TableofFigures"/>
        <w:tabs>
          <w:tab w:val="right" w:leader="dot" w:pos="7927"/>
        </w:tabs>
        <w:rPr>
          <w:del w:id="604" w:author="chaniaayulestari@outlook.com" w:date="2021-11-13T14:56:00Z"/>
          <w:rFonts w:asciiTheme="minorHAnsi" w:eastAsiaTheme="minorEastAsia" w:hAnsiTheme="minorHAnsi" w:cstheme="minorBidi"/>
          <w:noProof/>
          <w:sz w:val="22"/>
          <w:szCs w:val="22"/>
          <w:lang w:val="en-ID"/>
        </w:rPr>
      </w:pPr>
      <w:del w:id="605"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3" </w:delInstrText>
        </w:r>
        <w:r w:rsidDel="002F6E1C">
          <w:fldChar w:fldCharType="separate"/>
        </w:r>
        <w:r w:rsidR="00FA382F" w:rsidRPr="002E113F" w:rsidDel="002F6E1C">
          <w:rPr>
            <w:rStyle w:val="Hyperlink"/>
            <w:rFonts w:eastAsiaTheme="majorEastAsia"/>
            <w:noProof/>
          </w:rPr>
          <w:delText>Gambar 3. 21 Class Diagram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3 \h </w:delInstrText>
        </w:r>
        <w:r w:rsidR="00FA382F" w:rsidDel="002F6E1C">
          <w:rPr>
            <w:noProof/>
            <w:webHidden/>
          </w:rPr>
        </w:r>
        <w:r w:rsidR="00FA382F" w:rsidDel="002F6E1C">
          <w:rPr>
            <w:noProof/>
            <w:webHidden/>
          </w:rPr>
          <w:fldChar w:fldCharType="separate"/>
        </w:r>
        <w:r w:rsidR="00FA382F" w:rsidDel="002F6E1C">
          <w:rPr>
            <w:noProof/>
            <w:webHidden/>
          </w:rPr>
          <w:delText>47</w:delText>
        </w:r>
        <w:r w:rsidR="00FA382F" w:rsidDel="002F6E1C">
          <w:rPr>
            <w:noProof/>
            <w:webHidden/>
          </w:rPr>
          <w:fldChar w:fldCharType="end"/>
        </w:r>
        <w:r w:rsidDel="002F6E1C">
          <w:rPr>
            <w:noProof/>
          </w:rPr>
          <w:fldChar w:fldCharType="end"/>
        </w:r>
      </w:del>
    </w:p>
    <w:p w14:paraId="22EE91BB" w14:textId="405ABD16" w:rsidR="00FA382F" w:rsidDel="002F6E1C" w:rsidRDefault="007D3414">
      <w:pPr>
        <w:pStyle w:val="TableofFigures"/>
        <w:tabs>
          <w:tab w:val="right" w:leader="dot" w:pos="7927"/>
        </w:tabs>
        <w:rPr>
          <w:del w:id="606" w:author="chaniaayulestari@outlook.com" w:date="2021-11-13T14:56:00Z"/>
          <w:rFonts w:asciiTheme="minorHAnsi" w:eastAsiaTheme="minorEastAsia" w:hAnsiTheme="minorHAnsi" w:cstheme="minorBidi"/>
          <w:noProof/>
          <w:sz w:val="22"/>
          <w:szCs w:val="22"/>
          <w:lang w:val="en-ID"/>
        </w:rPr>
      </w:pPr>
      <w:del w:id="607"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4" </w:delInstrText>
        </w:r>
        <w:r w:rsidDel="002F6E1C">
          <w:fldChar w:fldCharType="separate"/>
        </w:r>
        <w:r w:rsidR="00FA382F" w:rsidRPr="002E113F" w:rsidDel="002F6E1C">
          <w:rPr>
            <w:rStyle w:val="Hyperlink"/>
            <w:rFonts w:eastAsiaTheme="majorEastAsia"/>
            <w:noProof/>
          </w:rPr>
          <w:delText>Gambar 3. 23 Halaman Antarmuka Registrasi</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4 \h </w:delInstrText>
        </w:r>
        <w:r w:rsidR="00FA382F" w:rsidDel="002F6E1C">
          <w:rPr>
            <w:noProof/>
            <w:webHidden/>
          </w:rPr>
        </w:r>
        <w:r w:rsidR="00FA382F" w:rsidDel="002F6E1C">
          <w:rPr>
            <w:noProof/>
            <w:webHidden/>
          </w:rPr>
          <w:fldChar w:fldCharType="separate"/>
        </w:r>
        <w:r w:rsidR="00FA382F" w:rsidDel="002F6E1C">
          <w:rPr>
            <w:noProof/>
            <w:webHidden/>
          </w:rPr>
          <w:delText>53</w:delText>
        </w:r>
        <w:r w:rsidR="00FA382F" w:rsidDel="002F6E1C">
          <w:rPr>
            <w:noProof/>
            <w:webHidden/>
          </w:rPr>
          <w:fldChar w:fldCharType="end"/>
        </w:r>
        <w:r w:rsidDel="002F6E1C">
          <w:rPr>
            <w:noProof/>
          </w:rPr>
          <w:fldChar w:fldCharType="end"/>
        </w:r>
      </w:del>
    </w:p>
    <w:p w14:paraId="35598608" w14:textId="26A13FA6" w:rsidR="00FA382F" w:rsidDel="002F6E1C" w:rsidRDefault="007D3414">
      <w:pPr>
        <w:pStyle w:val="TableofFigures"/>
        <w:tabs>
          <w:tab w:val="right" w:leader="dot" w:pos="7927"/>
        </w:tabs>
        <w:rPr>
          <w:del w:id="608" w:author="chaniaayulestari@outlook.com" w:date="2021-11-13T14:56:00Z"/>
          <w:rFonts w:asciiTheme="minorHAnsi" w:eastAsiaTheme="minorEastAsia" w:hAnsiTheme="minorHAnsi" w:cstheme="minorBidi"/>
          <w:noProof/>
          <w:sz w:val="22"/>
          <w:szCs w:val="22"/>
          <w:lang w:val="en-ID"/>
        </w:rPr>
      </w:pPr>
      <w:del w:id="609"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5" </w:delInstrText>
        </w:r>
        <w:r w:rsidDel="002F6E1C">
          <w:fldChar w:fldCharType="separate"/>
        </w:r>
        <w:r w:rsidR="00FA382F" w:rsidRPr="002E113F" w:rsidDel="002F6E1C">
          <w:rPr>
            <w:rStyle w:val="Hyperlink"/>
            <w:rFonts w:eastAsiaTheme="majorEastAsia"/>
            <w:noProof/>
          </w:rPr>
          <w:delText>Gambar 3. 24 Halaman Antarmuka Log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5 \h </w:delInstrText>
        </w:r>
        <w:r w:rsidR="00FA382F" w:rsidDel="002F6E1C">
          <w:rPr>
            <w:noProof/>
            <w:webHidden/>
          </w:rPr>
        </w:r>
        <w:r w:rsidR="00FA382F" w:rsidDel="002F6E1C">
          <w:rPr>
            <w:noProof/>
            <w:webHidden/>
          </w:rPr>
          <w:fldChar w:fldCharType="separate"/>
        </w:r>
        <w:r w:rsidR="00FA382F" w:rsidDel="002F6E1C">
          <w:rPr>
            <w:noProof/>
            <w:webHidden/>
          </w:rPr>
          <w:delText>53</w:delText>
        </w:r>
        <w:r w:rsidR="00FA382F" w:rsidDel="002F6E1C">
          <w:rPr>
            <w:noProof/>
            <w:webHidden/>
          </w:rPr>
          <w:fldChar w:fldCharType="end"/>
        </w:r>
        <w:r w:rsidDel="002F6E1C">
          <w:rPr>
            <w:noProof/>
          </w:rPr>
          <w:fldChar w:fldCharType="end"/>
        </w:r>
      </w:del>
    </w:p>
    <w:p w14:paraId="4677A53E" w14:textId="5ABFEB3C" w:rsidR="00FA382F" w:rsidDel="002F6E1C" w:rsidRDefault="007D3414">
      <w:pPr>
        <w:pStyle w:val="TableofFigures"/>
        <w:tabs>
          <w:tab w:val="right" w:leader="dot" w:pos="7927"/>
        </w:tabs>
        <w:rPr>
          <w:del w:id="610" w:author="chaniaayulestari@outlook.com" w:date="2021-11-13T14:56:00Z"/>
          <w:rFonts w:asciiTheme="minorHAnsi" w:eastAsiaTheme="minorEastAsia" w:hAnsiTheme="minorHAnsi" w:cstheme="minorBidi"/>
          <w:noProof/>
          <w:sz w:val="22"/>
          <w:szCs w:val="22"/>
          <w:lang w:val="en-ID"/>
        </w:rPr>
      </w:pPr>
      <w:del w:id="611"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6" </w:delInstrText>
        </w:r>
        <w:r w:rsidDel="002F6E1C">
          <w:fldChar w:fldCharType="separate"/>
        </w:r>
        <w:r w:rsidR="00FA382F" w:rsidRPr="002E113F" w:rsidDel="002F6E1C">
          <w:rPr>
            <w:rStyle w:val="Hyperlink"/>
            <w:rFonts w:eastAsiaTheme="majorEastAsia"/>
            <w:noProof/>
          </w:rPr>
          <w:delText>Gambar 3. 25 Halaman Antarmuka Dashboard</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6 \h </w:delInstrText>
        </w:r>
        <w:r w:rsidR="00FA382F" w:rsidDel="002F6E1C">
          <w:rPr>
            <w:noProof/>
            <w:webHidden/>
          </w:rPr>
        </w:r>
        <w:r w:rsidR="00FA382F" w:rsidDel="002F6E1C">
          <w:rPr>
            <w:noProof/>
            <w:webHidden/>
          </w:rPr>
          <w:fldChar w:fldCharType="separate"/>
        </w:r>
        <w:r w:rsidR="00FA382F" w:rsidDel="002F6E1C">
          <w:rPr>
            <w:noProof/>
            <w:webHidden/>
          </w:rPr>
          <w:delText>54</w:delText>
        </w:r>
        <w:r w:rsidR="00FA382F" w:rsidDel="002F6E1C">
          <w:rPr>
            <w:noProof/>
            <w:webHidden/>
          </w:rPr>
          <w:fldChar w:fldCharType="end"/>
        </w:r>
        <w:r w:rsidDel="002F6E1C">
          <w:rPr>
            <w:noProof/>
          </w:rPr>
          <w:fldChar w:fldCharType="end"/>
        </w:r>
      </w:del>
    </w:p>
    <w:p w14:paraId="770B082C" w14:textId="3CA1008C" w:rsidR="00FA382F" w:rsidDel="002F6E1C" w:rsidRDefault="007D3414">
      <w:pPr>
        <w:pStyle w:val="TableofFigures"/>
        <w:tabs>
          <w:tab w:val="right" w:leader="dot" w:pos="7927"/>
        </w:tabs>
        <w:rPr>
          <w:del w:id="612" w:author="chaniaayulestari@outlook.com" w:date="2021-11-13T14:56:00Z"/>
          <w:rFonts w:asciiTheme="minorHAnsi" w:eastAsiaTheme="minorEastAsia" w:hAnsiTheme="minorHAnsi" w:cstheme="minorBidi"/>
          <w:noProof/>
          <w:sz w:val="22"/>
          <w:szCs w:val="22"/>
          <w:lang w:val="en-ID"/>
        </w:rPr>
      </w:pPr>
      <w:del w:id="613"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7" </w:delInstrText>
        </w:r>
        <w:r w:rsidDel="002F6E1C">
          <w:fldChar w:fldCharType="separate"/>
        </w:r>
        <w:r w:rsidR="00FA382F" w:rsidRPr="002E113F" w:rsidDel="002F6E1C">
          <w:rPr>
            <w:rStyle w:val="Hyperlink"/>
            <w:rFonts w:eastAsiaTheme="majorEastAsia"/>
            <w:noProof/>
          </w:rPr>
          <w:delText>Gambar 3. 26 Halaman Antarmuka Menu Utam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7 \h </w:delInstrText>
        </w:r>
        <w:r w:rsidR="00FA382F" w:rsidDel="002F6E1C">
          <w:rPr>
            <w:noProof/>
            <w:webHidden/>
          </w:rPr>
        </w:r>
        <w:r w:rsidR="00FA382F" w:rsidDel="002F6E1C">
          <w:rPr>
            <w:noProof/>
            <w:webHidden/>
          </w:rPr>
          <w:fldChar w:fldCharType="separate"/>
        </w:r>
        <w:r w:rsidR="00FA382F" w:rsidDel="002F6E1C">
          <w:rPr>
            <w:noProof/>
            <w:webHidden/>
          </w:rPr>
          <w:delText>54</w:delText>
        </w:r>
        <w:r w:rsidR="00FA382F" w:rsidDel="002F6E1C">
          <w:rPr>
            <w:noProof/>
            <w:webHidden/>
          </w:rPr>
          <w:fldChar w:fldCharType="end"/>
        </w:r>
        <w:r w:rsidDel="002F6E1C">
          <w:rPr>
            <w:noProof/>
          </w:rPr>
          <w:fldChar w:fldCharType="end"/>
        </w:r>
      </w:del>
    </w:p>
    <w:p w14:paraId="7D457937" w14:textId="18F3EBC8" w:rsidR="00FA382F" w:rsidDel="002F6E1C" w:rsidRDefault="007D3414">
      <w:pPr>
        <w:pStyle w:val="TableofFigures"/>
        <w:tabs>
          <w:tab w:val="right" w:leader="dot" w:pos="7927"/>
        </w:tabs>
        <w:rPr>
          <w:del w:id="614" w:author="chaniaayulestari@outlook.com" w:date="2021-11-13T14:56:00Z"/>
          <w:rFonts w:asciiTheme="minorHAnsi" w:eastAsiaTheme="minorEastAsia" w:hAnsiTheme="minorHAnsi" w:cstheme="minorBidi"/>
          <w:noProof/>
          <w:sz w:val="22"/>
          <w:szCs w:val="22"/>
          <w:lang w:val="en-ID"/>
        </w:rPr>
      </w:pPr>
      <w:del w:id="615"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8" </w:delInstrText>
        </w:r>
        <w:r w:rsidDel="002F6E1C">
          <w:fldChar w:fldCharType="separate"/>
        </w:r>
        <w:r w:rsidR="00FA382F" w:rsidRPr="002E113F" w:rsidDel="002F6E1C">
          <w:rPr>
            <w:rStyle w:val="Hyperlink"/>
            <w:rFonts w:eastAsiaTheme="majorEastAsia"/>
            <w:noProof/>
          </w:rPr>
          <w:delText>Gambar 3. 27 Halaman Antarmuka Data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8 \h </w:delInstrText>
        </w:r>
        <w:r w:rsidR="00FA382F" w:rsidDel="002F6E1C">
          <w:rPr>
            <w:noProof/>
            <w:webHidden/>
          </w:rPr>
        </w:r>
        <w:r w:rsidR="00FA382F" w:rsidDel="002F6E1C">
          <w:rPr>
            <w:noProof/>
            <w:webHidden/>
          </w:rPr>
          <w:fldChar w:fldCharType="separate"/>
        </w:r>
        <w:r w:rsidR="00FA382F" w:rsidDel="002F6E1C">
          <w:rPr>
            <w:noProof/>
            <w:webHidden/>
          </w:rPr>
          <w:delText>55</w:delText>
        </w:r>
        <w:r w:rsidR="00FA382F" w:rsidDel="002F6E1C">
          <w:rPr>
            <w:noProof/>
            <w:webHidden/>
          </w:rPr>
          <w:fldChar w:fldCharType="end"/>
        </w:r>
        <w:r w:rsidDel="002F6E1C">
          <w:rPr>
            <w:noProof/>
          </w:rPr>
          <w:fldChar w:fldCharType="end"/>
        </w:r>
      </w:del>
    </w:p>
    <w:p w14:paraId="6D482F49" w14:textId="04B485C8" w:rsidR="00FA382F" w:rsidDel="002F6E1C" w:rsidRDefault="007D3414">
      <w:pPr>
        <w:pStyle w:val="TableofFigures"/>
        <w:tabs>
          <w:tab w:val="right" w:leader="dot" w:pos="7927"/>
        </w:tabs>
        <w:rPr>
          <w:del w:id="616" w:author="chaniaayulestari@outlook.com" w:date="2021-11-13T14:56:00Z"/>
          <w:rFonts w:asciiTheme="minorHAnsi" w:eastAsiaTheme="minorEastAsia" w:hAnsiTheme="minorHAnsi" w:cstheme="minorBidi"/>
          <w:noProof/>
          <w:sz w:val="22"/>
          <w:szCs w:val="22"/>
          <w:lang w:val="en-ID"/>
        </w:rPr>
      </w:pPr>
      <w:del w:id="617"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9" </w:delInstrText>
        </w:r>
        <w:r w:rsidDel="002F6E1C">
          <w:fldChar w:fldCharType="separate"/>
        </w:r>
        <w:r w:rsidR="00FA382F" w:rsidRPr="002E113F" w:rsidDel="002F6E1C">
          <w:rPr>
            <w:rStyle w:val="Hyperlink"/>
            <w:rFonts w:eastAsiaTheme="majorEastAsia"/>
            <w:noProof/>
          </w:rPr>
          <w:delText>Gambar 3. 28Halaman Antarmuaka Profile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9 \h </w:delInstrText>
        </w:r>
        <w:r w:rsidR="00FA382F" w:rsidDel="002F6E1C">
          <w:rPr>
            <w:noProof/>
            <w:webHidden/>
          </w:rPr>
        </w:r>
        <w:r w:rsidR="00FA382F" w:rsidDel="002F6E1C">
          <w:rPr>
            <w:noProof/>
            <w:webHidden/>
          </w:rPr>
          <w:fldChar w:fldCharType="separate"/>
        </w:r>
        <w:r w:rsidR="00FA382F" w:rsidDel="002F6E1C">
          <w:rPr>
            <w:noProof/>
            <w:webHidden/>
          </w:rPr>
          <w:delText>55</w:delText>
        </w:r>
        <w:r w:rsidR="00FA382F" w:rsidDel="002F6E1C">
          <w:rPr>
            <w:noProof/>
            <w:webHidden/>
          </w:rPr>
          <w:fldChar w:fldCharType="end"/>
        </w:r>
        <w:r w:rsidDel="002F6E1C">
          <w:rPr>
            <w:noProof/>
          </w:rPr>
          <w:fldChar w:fldCharType="end"/>
        </w:r>
      </w:del>
    </w:p>
    <w:p w14:paraId="054AEA8D" w14:textId="37A93E5D" w:rsidR="00FA382F" w:rsidDel="002F6E1C" w:rsidRDefault="007D3414">
      <w:pPr>
        <w:pStyle w:val="TableofFigures"/>
        <w:tabs>
          <w:tab w:val="right" w:leader="dot" w:pos="7927"/>
        </w:tabs>
        <w:rPr>
          <w:del w:id="618" w:author="chaniaayulestari@outlook.com" w:date="2021-11-13T14:56:00Z"/>
          <w:rFonts w:asciiTheme="minorHAnsi" w:eastAsiaTheme="minorEastAsia" w:hAnsiTheme="minorHAnsi" w:cstheme="minorBidi"/>
          <w:noProof/>
          <w:sz w:val="22"/>
          <w:szCs w:val="22"/>
          <w:lang w:val="en-ID"/>
        </w:rPr>
      </w:pPr>
      <w:del w:id="619"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0" </w:delInstrText>
        </w:r>
        <w:r w:rsidDel="002F6E1C">
          <w:fldChar w:fldCharType="separate"/>
        </w:r>
        <w:r w:rsidR="00FA382F" w:rsidRPr="002E113F" w:rsidDel="002F6E1C">
          <w:rPr>
            <w:rStyle w:val="Hyperlink"/>
            <w:rFonts w:eastAsiaTheme="majorEastAsia"/>
            <w:noProof/>
          </w:rPr>
          <w:delText>Gambar 3. 29 Halaman Antarmuka Data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0 \h </w:delInstrText>
        </w:r>
        <w:r w:rsidR="00FA382F" w:rsidDel="002F6E1C">
          <w:rPr>
            <w:noProof/>
            <w:webHidden/>
          </w:rPr>
        </w:r>
        <w:r w:rsidR="00FA382F" w:rsidDel="002F6E1C">
          <w:rPr>
            <w:noProof/>
            <w:webHidden/>
          </w:rPr>
          <w:fldChar w:fldCharType="separate"/>
        </w:r>
        <w:r w:rsidR="00FA382F" w:rsidDel="002F6E1C">
          <w:rPr>
            <w:noProof/>
            <w:webHidden/>
          </w:rPr>
          <w:delText>56</w:delText>
        </w:r>
        <w:r w:rsidR="00FA382F" w:rsidDel="002F6E1C">
          <w:rPr>
            <w:noProof/>
            <w:webHidden/>
          </w:rPr>
          <w:fldChar w:fldCharType="end"/>
        </w:r>
        <w:r w:rsidDel="002F6E1C">
          <w:rPr>
            <w:noProof/>
          </w:rPr>
          <w:fldChar w:fldCharType="end"/>
        </w:r>
      </w:del>
    </w:p>
    <w:p w14:paraId="2614CD69" w14:textId="4563E9EA" w:rsidR="00FA382F" w:rsidDel="002F6E1C" w:rsidRDefault="007D3414">
      <w:pPr>
        <w:pStyle w:val="TableofFigures"/>
        <w:tabs>
          <w:tab w:val="right" w:leader="dot" w:pos="7927"/>
        </w:tabs>
        <w:rPr>
          <w:del w:id="620" w:author="chaniaayulestari@outlook.com" w:date="2021-11-13T14:56:00Z"/>
          <w:rFonts w:asciiTheme="minorHAnsi" w:eastAsiaTheme="minorEastAsia" w:hAnsiTheme="minorHAnsi" w:cstheme="minorBidi"/>
          <w:noProof/>
          <w:sz w:val="22"/>
          <w:szCs w:val="22"/>
          <w:lang w:val="en-ID"/>
        </w:rPr>
      </w:pPr>
      <w:del w:id="621"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1" </w:delInstrText>
        </w:r>
        <w:r w:rsidDel="002F6E1C">
          <w:fldChar w:fldCharType="separate"/>
        </w:r>
        <w:r w:rsidR="00FA382F" w:rsidRPr="002E113F" w:rsidDel="002F6E1C">
          <w:rPr>
            <w:rStyle w:val="Hyperlink"/>
            <w:rFonts w:eastAsiaTheme="majorEastAsia"/>
            <w:noProof/>
          </w:rPr>
          <w:delText>Gambar 3. 30 Halaman Antarmuka Profile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1 \h </w:delInstrText>
        </w:r>
        <w:r w:rsidR="00FA382F" w:rsidDel="002F6E1C">
          <w:rPr>
            <w:noProof/>
            <w:webHidden/>
          </w:rPr>
        </w:r>
        <w:r w:rsidR="00FA382F" w:rsidDel="002F6E1C">
          <w:rPr>
            <w:noProof/>
            <w:webHidden/>
          </w:rPr>
          <w:fldChar w:fldCharType="separate"/>
        </w:r>
        <w:r w:rsidR="00FA382F" w:rsidDel="002F6E1C">
          <w:rPr>
            <w:noProof/>
            <w:webHidden/>
          </w:rPr>
          <w:delText>56</w:delText>
        </w:r>
        <w:r w:rsidR="00FA382F" w:rsidDel="002F6E1C">
          <w:rPr>
            <w:noProof/>
            <w:webHidden/>
          </w:rPr>
          <w:fldChar w:fldCharType="end"/>
        </w:r>
        <w:r w:rsidDel="002F6E1C">
          <w:rPr>
            <w:noProof/>
          </w:rPr>
          <w:fldChar w:fldCharType="end"/>
        </w:r>
      </w:del>
    </w:p>
    <w:p w14:paraId="0718F2BD" w14:textId="7F14F8C6" w:rsidR="00FA382F" w:rsidDel="002F6E1C" w:rsidRDefault="007D3414">
      <w:pPr>
        <w:pStyle w:val="TableofFigures"/>
        <w:tabs>
          <w:tab w:val="right" w:leader="dot" w:pos="7927"/>
        </w:tabs>
        <w:rPr>
          <w:del w:id="622" w:author="chaniaayulestari@outlook.com" w:date="2021-11-13T14:56:00Z"/>
          <w:rFonts w:asciiTheme="minorHAnsi" w:eastAsiaTheme="minorEastAsia" w:hAnsiTheme="minorHAnsi" w:cstheme="minorBidi"/>
          <w:noProof/>
          <w:sz w:val="22"/>
          <w:szCs w:val="22"/>
          <w:lang w:val="en-ID"/>
        </w:rPr>
      </w:pPr>
      <w:del w:id="623"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2" </w:delInstrText>
        </w:r>
        <w:r w:rsidDel="002F6E1C">
          <w:fldChar w:fldCharType="separate"/>
        </w:r>
        <w:r w:rsidR="00FA382F" w:rsidRPr="002E113F" w:rsidDel="002F6E1C">
          <w:rPr>
            <w:rStyle w:val="Hyperlink"/>
            <w:rFonts w:eastAsiaTheme="majorEastAsia"/>
            <w:noProof/>
          </w:rPr>
          <w:delText>Gambar 3. 31 Halaman Antarmuka Data Adm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2 \h </w:delInstrText>
        </w:r>
        <w:r w:rsidR="00FA382F" w:rsidDel="002F6E1C">
          <w:rPr>
            <w:noProof/>
            <w:webHidden/>
          </w:rPr>
        </w:r>
        <w:r w:rsidR="00FA382F" w:rsidDel="002F6E1C">
          <w:rPr>
            <w:noProof/>
            <w:webHidden/>
          </w:rPr>
          <w:fldChar w:fldCharType="separate"/>
        </w:r>
        <w:r w:rsidR="00FA382F" w:rsidDel="002F6E1C">
          <w:rPr>
            <w:noProof/>
            <w:webHidden/>
          </w:rPr>
          <w:delText>57</w:delText>
        </w:r>
        <w:r w:rsidR="00FA382F" w:rsidDel="002F6E1C">
          <w:rPr>
            <w:noProof/>
            <w:webHidden/>
          </w:rPr>
          <w:fldChar w:fldCharType="end"/>
        </w:r>
        <w:r w:rsidDel="002F6E1C">
          <w:rPr>
            <w:noProof/>
          </w:rPr>
          <w:fldChar w:fldCharType="end"/>
        </w:r>
      </w:del>
    </w:p>
    <w:p w14:paraId="6324FBF9" w14:textId="33D4D15E" w:rsidR="00FA382F" w:rsidDel="002F6E1C" w:rsidRDefault="007D3414">
      <w:pPr>
        <w:pStyle w:val="TableofFigures"/>
        <w:tabs>
          <w:tab w:val="right" w:leader="dot" w:pos="7927"/>
        </w:tabs>
        <w:rPr>
          <w:del w:id="624" w:author="chaniaayulestari@outlook.com" w:date="2021-11-13T14:56:00Z"/>
          <w:rFonts w:asciiTheme="minorHAnsi" w:eastAsiaTheme="minorEastAsia" w:hAnsiTheme="minorHAnsi" w:cstheme="minorBidi"/>
          <w:noProof/>
          <w:sz w:val="22"/>
          <w:szCs w:val="22"/>
          <w:lang w:val="en-ID"/>
        </w:rPr>
      </w:pPr>
      <w:del w:id="625"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3" </w:delInstrText>
        </w:r>
        <w:r w:rsidDel="002F6E1C">
          <w:fldChar w:fldCharType="separate"/>
        </w:r>
        <w:r w:rsidR="00FA382F" w:rsidRPr="002E113F" w:rsidDel="002F6E1C">
          <w:rPr>
            <w:rStyle w:val="Hyperlink"/>
            <w:rFonts w:eastAsiaTheme="majorEastAsia"/>
            <w:noProof/>
          </w:rPr>
          <w:delText>Gambar 3. 32 Halaman Antarmuka Data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3 \h </w:delInstrText>
        </w:r>
        <w:r w:rsidR="00FA382F" w:rsidDel="002F6E1C">
          <w:rPr>
            <w:noProof/>
            <w:webHidden/>
          </w:rPr>
        </w:r>
        <w:r w:rsidR="00FA382F" w:rsidDel="002F6E1C">
          <w:rPr>
            <w:noProof/>
            <w:webHidden/>
          </w:rPr>
          <w:fldChar w:fldCharType="separate"/>
        </w:r>
        <w:r w:rsidR="00FA382F" w:rsidDel="002F6E1C">
          <w:rPr>
            <w:noProof/>
            <w:webHidden/>
          </w:rPr>
          <w:delText>57</w:delText>
        </w:r>
        <w:r w:rsidR="00FA382F" w:rsidDel="002F6E1C">
          <w:rPr>
            <w:noProof/>
            <w:webHidden/>
          </w:rPr>
          <w:fldChar w:fldCharType="end"/>
        </w:r>
        <w:r w:rsidDel="002F6E1C">
          <w:rPr>
            <w:noProof/>
          </w:rPr>
          <w:fldChar w:fldCharType="end"/>
        </w:r>
      </w:del>
    </w:p>
    <w:p w14:paraId="1CE36BF5" w14:textId="689B4C0A" w:rsidR="00FA382F" w:rsidDel="002F6E1C" w:rsidRDefault="007D3414">
      <w:pPr>
        <w:pStyle w:val="TableofFigures"/>
        <w:tabs>
          <w:tab w:val="right" w:leader="dot" w:pos="7927"/>
        </w:tabs>
        <w:rPr>
          <w:del w:id="626" w:author="chaniaayulestari@outlook.com" w:date="2021-11-13T14:56:00Z"/>
          <w:rFonts w:asciiTheme="minorHAnsi" w:eastAsiaTheme="minorEastAsia" w:hAnsiTheme="minorHAnsi" w:cstheme="minorBidi"/>
          <w:noProof/>
          <w:sz w:val="22"/>
          <w:szCs w:val="22"/>
          <w:lang w:val="en-ID"/>
        </w:rPr>
      </w:pPr>
      <w:del w:id="627"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4" </w:delInstrText>
        </w:r>
        <w:r w:rsidDel="002F6E1C">
          <w:fldChar w:fldCharType="separate"/>
        </w:r>
        <w:r w:rsidR="00FA382F" w:rsidRPr="002E113F" w:rsidDel="002F6E1C">
          <w:rPr>
            <w:rStyle w:val="Hyperlink"/>
            <w:rFonts w:eastAsiaTheme="majorEastAsia"/>
            <w:noProof/>
          </w:rPr>
          <w:delText>Gambar 3. 33 Halaman Antarmuka Laporan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4 \h </w:delInstrText>
        </w:r>
        <w:r w:rsidR="00FA382F" w:rsidDel="002F6E1C">
          <w:rPr>
            <w:noProof/>
            <w:webHidden/>
          </w:rPr>
        </w:r>
        <w:r w:rsidR="00FA382F" w:rsidDel="002F6E1C">
          <w:rPr>
            <w:noProof/>
            <w:webHidden/>
          </w:rPr>
          <w:fldChar w:fldCharType="separate"/>
        </w:r>
        <w:r w:rsidR="00FA382F" w:rsidDel="002F6E1C">
          <w:rPr>
            <w:noProof/>
            <w:webHidden/>
          </w:rPr>
          <w:delText>58</w:delText>
        </w:r>
        <w:r w:rsidR="00FA382F" w:rsidDel="002F6E1C">
          <w:rPr>
            <w:noProof/>
            <w:webHidden/>
          </w:rPr>
          <w:fldChar w:fldCharType="end"/>
        </w:r>
        <w:r w:rsidDel="002F6E1C">
          <w:rPr>
            <w:noProof/>
          </w:rPr>
          <w:fldChar w:fldCharType="end"/>
        </w:r>
      </w:del>
    </w:p>
    <w:p w14:paraId="5BB14A14" w14:textId="6F58DABE" w:rsidR="00FA382F" w:rsidDel="002F6E1C" w:rsidRDefault="007D3414">
      <w:pPr>
        <w:pStyle w:val="TableofFigures"/>
        <w:tabs>
          <w:tab w:val="right" w:leader="dot" w:pos="7927"/>
        </w:tabs>
        <w:rPr>
          <w:del w:id="628" w:author="chaniaayulestari@outlook.com" w:date="2021-11-13T14:56:00Z"/>
          <w:rFonts w:asciiTheme="minorHAnsi" w:eastAsiaTheme="minorEastAsia" w:hAnsiTheme="minorHAnsi" w:cstheme="minorBidi"/>
          <w:noProof/>
          <w:sz w:val="22"/>
          <w:szCs w:val="22"/>
          <w:lang w:val="en-ID"/>
        </w:rPr>
      </w:pPr>
      <w:del w:id="629"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5" </w:delInstrText>
        </w:r>
        <w:r w:rsidDel="002F6E1C">
          <w:fldChar w:fldCharType="separate"/>
        </w:r>
        <w:r w:rsidR="00FA382F" w:rsidRPr="002E113F" w:rsidDel="002F6E1C">
          <w:rPr>
            <w:rStyle w:val="Hyperlink"/>
            <w:rFonts w:eastAsiaTheme="majorEastAsia"/>
            <w:noProof/>
          </w:rPr>
          <w:delText>Gambar 3. 34 Halaman Antarmuka Laporan Siswa Bermasalah</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5 \h </w:delInstrText>
        </w:r>
        <w:r w:rsidR="00FA382F" w:rsidDel="002F6E1C">
          <w:rPr>
            <w:noProof/>
            <w:webHidden/>
          </w:rPr>
        </w:r>
        <w:r w:rsidR="00FA382F" w:rsidDel="002F6E1C">
          <w:rPr>
            <w:noProof/>
            <w:webHidden/>
          </w:rPr>
          <w:fldChar w:fldCharType="separate"/>
        </w:r>
        <w:r w:rsidR="00FA382F" w:rsidDel="002F6E1C">
          <w:rPr>
            <w:noProof/>
            <w:webHidden/>
          </w:rPr>
          <w:delText>58</w:delText>
        </w:r>
        <w:r w:rsidR="00FA382F" w:rsidDel="002F6E1C">
          <w:rPr>
            <w:noProof/>
            <w:webHidden/>
          </w:rPr>
          <w:fldChar w:fldCharType="end"/>
        </w:r>
        <w:r w:rsidDel="002F6E1C">
          <w:rPr>
            <w:noProof/>
          </w:rPr>
          <w:fldChar w:fldCharType="end"/>
        </w:r>
      </w:del>
    </w:p>
    <w:p w14:paraId="3B73C452" w14:textId="7EEAF087" w:rsidR="00FA382F" w:rsidDel="002F6E1C" w:rsidRDefault="007D3414">
      <w:pPr>
        <w:pStyle w:val="TableofFigures"/>
        <w:tabs>
          <w:tab w:val="right" w:leader="dot" w:pos="7927"/>
        </w:tabs>
        <w:rPr>
          <w:del w:id="630" w:author="chaniaayulestari@outlook.com" w:date="2021-11-13T14:56:00Z"/>
          <w:rFonts w:asciiTheme="minorHAnsi" w:eastAsiaTheme="minorEastAsia" w:hAnsiTheme="minorHAnsi" w:cstheme="minorBidi"/>
          <w:noProof/>
          <w:sz w:val="22"/>
          <w:szCs w:val="22"/>
          <w:lang w:val="en-ID"/>
        </w:rPr>
      </w:pPr>
      <w:del w:id="631"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6" </w:delInstrText>
        </w:r>
        <w:r w:rsidDel="002F6E1C">
          <w:fldChar w:fldCharType="separate"/>
        </w:r>
        <w:r w:rsidR="00FA382F" w:rsidRPr="002E113F" w:rsidDel="002F6E1C">
          <w:rPr>
            <w:rStyle w:val="Hyperlink"/>
            <w:rFonts w:eastAsiaTheme="majorEastAsia"/>
            <w:noProof/>
          </w:rPr>
          <w:delText>Gambar 3. 35 Halaman Antarmuka Form Data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6 \h </w:delInstrText>
        </w:r>
        <w:r w:rsidR="00FA382F" w:rsidDel="002F6E1C">
          <w:rPr>
            <w:noProof/>
            <w:webHidden/>
          </w:rPr>
        </w:r>
        <w:r w:rsidR="00FA382F" w:rsidDel="002F6E1C">
          <w:rPr>
            <w:noProof/>
            <w:webHidden/>
          </w:rPr>
          <w:fldChar w:fldCharType="separate"/>
        </w:r>
        <w:r w:rsidR="00FA382F" w:rsidDel="002F6E1C">
          <w:rPr>
            <w:noProof/>
            <w:webHidden/>
          </w:rPr>
          <w:delText>59</w:delText>
        </w:r>
        <w:r w:rsidR="00FA382F" w:rsidDel="002F6E1C">
          <w:rPr>
            <w:noProof/>
            <w:webHidden/>
          </w:rPr>
          <w:fldChar w:fldCharType="end"/>
        </w:r>
        <w:r w:rsidDel="002F6E1C">
          <w:rPr>
            <w:noProof/>
          </w:rPr>
          <w:fldChar w:fldCharType="end"/>
        </w:r>
      </w:del>
    </w:p>
    <w:p w14:paraId="633F5C92" w14:textId="61526C83" w:rsidR="00FA382F" w:rsidDel="002F6E1C" w:rsidRDefault="007D3414">
      <w:pPr>
        <w:pStyle w:val="TableofFigures"/>
        <w:tabs>
          <w:tab w:val="right" w:leader="dot" w:pos="7927"/>
        </w:tabs>
        <w:rPr>
          <w:del w:id="632" w:author="chaniaayulestari@outlook.com" w:date="2021-11-13T14:56:00Z"/>
          <w:rFonts w:asciiTheme="minorHAnsi" w:eastAsiaTheme="minorEastAsia" w:hAnsiTheme="minorHAnsi" w:cstheme="minorBidi"/>
          <w:noProof/>
          <w:sz w:val="22"/>
          <w:szCs w:val="22"/>
          <w:lang w:val="en-ID"/>
        </w:rPr>
      </w:pPr>
      <w:del w:id="633"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7" </w:delInstrText>
        </w:r>
        <w:r w:rsidDel="002F6E1C">
          <w:fldChar w:fldCharType="separate"/>
        </w:r>
        <w:r w:rsidR="00FA382F" w:rsidRPr="002E113F" w:rsidDel="002F6E1C">
          <w:rPr>
            <w:rStyle w:val="Hyperlink"/>
            <w:rFonts w:eastAsiaTheme="majorEastAsia"/>
            <w:noProof/>
          </w:rPr>
          <w:delText>Gambar 3. 36 Halaman Antarmuka form Data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7 \h </w:delInstrText>
        </w:r>
        <w:r w:rsidR="00FA382F" w:rsidDel="002F6E1C">
          <w:rPr>
            <w:noProof/>
            <w:webHidden/>
          </w:rPr>
        </w:r>
        <w:r w:rsidR="00FA382F" w:rsidDel="002F6E1C">
          <w:rPr>
            <w:noProof/>
            <w:webHidden/>
          </w:rPr>
          <w:fldChar w:fldCharType="separate"/>
        </w:r>
        <w:r w:rsidR="00FA382F" w:rsidDel="002F6E1C">
          <w:rPr>
            <w:noProof/>
            <w:webHidden/>
          </w:rPr>
          <w:delText>59</w:delText>
        </w:r>
        <w:r w:rsidR="00FA382F" w:rsidDel="002F6E1C">
          <w:rPr>
            <w:noProof/>
            <w:webHidden/>
          </w:rPr>
          <w:fldChar w:fldCharType="end"/>
        </w:r>
        <w:r w:rsidDel="002F6E1C">
          <w:rPr>
            <w:noProof/>
          </w:rPr>
          <w:fldChar w:fldCharType="end"/>
        </w:r>
      </w:del>
    </w:p>
    <w:p w14:paraId="10CF44A1" w14:textId="1248BE7C" w:rsidR="00FA382F" w:rsidDel="002F6E1C" w:rsidRDefault="007D3414">
      <w:pPr>
        <w:pStyle w:val="TableofFigures"/>
        <w:tabs>
          <w:tab w:val="right" w:leader="dot" w:pos="7927"/>
        </w:tabs>
        <w:rPr>
          <w:del w:id="634" w:author="chaniaayulestari@outlook.com" w:date="2021-11-13T14:56:00Z"/>
          <w:rFonts w:asciiTheme="minorHAnsi" w:eastAsiaTheme="minorEastAsia" w:hAnsiTheme="minorHAnsi" w:cstheme="minorBidi"/>
          <w:noProof/>
          <w:sz w:val="22"/>
          <w:szCs w:val="22"/>
          <w:lang w:val="en-ID"/>
        </w:rPr>
      </w:pPr>
      <w:del w:id="635"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8" </w:delInstrText>
        </w:r>
        <w:r w:rsidDel="002F6E1C">
          <w:fldChar w:fldCharType="separate"/>
        </w:r>
        <w:r w:rsidR="00FA382F" w:rsidRPr="002E113F" w:rsidDel="002F6E1C">
          <w:rPr>
            <w:rStyle w:val="Hyperlink"/>
            <w:rFonts w:eastAsiaTheme="majorEastAsia"/>
            <w:noProof/>
          </w:rPr>
          <w:delText>Gambar 3. 37 Halaman Antarmuka Form Wali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8 \h </w:delInstrText>
        </w:r>
        <w:r w:rsidR="00FA382F" w:rsidDel="002F6E1C">
          <w:rPr>
            <w:noProof/>
            <w:webHidden/>
          </w:rPr>
        </w:r>
        <w:r w:rsidR="00FA382F" w:rsidDel="002F6E1C">
          <w:rPr>
            <w:noProof/>
            <w:webHidden/>
          </w:rPr>
          <w:fldChar w:fldCharType="separate"/>
        </w:r>
        <w:r w:rsidR="00FA382F" w:rsidDel="002F6E1C">
          <w:rPr>
            <w:noProof/>
            <w:webHidden/>
          </w:rPr>
          <w:delText>60</w:delText>
        </w:r>
        <w:r w:rsidR="00FA382F" w:rsidDel="002F6E1C">
          <w:rPr>
            <w:noProof/>
            <w:webHidden/>
          </w:rPr>
          <w:fldChar w:fldCharType="end"/>
        </w:r>
        <w:r w:rsidDel="002F6E1C">
          <w:rPr>
            <w:noProof/>
          </w:rPr>
          <w:fldChar w:fldCharType="end"/>
        </w:r>
      </w:del>
    </w:p>
    <w:p w14:paraId="7A888411" w14:textId="35FC532F" w:rsidR="00FA382F" w:rsidDel="002F6E1C" w:rsidRDefault="007D3414">
      <w:pPr>
        <w:pStyle w:val="TableofFigures"/>
        <w:tabs>
          <w:tab w:val="right" w:leader="dot" w:pos="7927"/>
        </w:tabs>
        <w:rPr>
          <w:del w:id="636" w:author="chaniaayulestari@outlook.com" w:date="2021-11-13T14:56:00Z"/>
          <w:rFonts w:asciiTheme="minorHAnsi" w:eastAsiaTheme="minorEastAsia" w:hAnsiTheme="minorHAnsi" w:cstheme="minorBidi"/>
          <w:noProof/>
          <w:sz w:val="22"/>
          <w:szCs w:val="22"/>
          <w:lang w:val="en-ID"/>
        </w:rPr>
      </w:pPr>
      <w:del w:id="637"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9" </w:delInstrText>
        </w:r>
        <w:r w:rsidDel="002F6E1C">
          <w:fldChar w:fldCharType="separate"/>
        </w:r>
        <w:r w:rsidR="00FA382F" w:rsidRPr="002E113F" w:rsidDel="002F6E1C">
          <w:rPr>
            <w:rStyle w:val="Hyperlink"/>
            <w:rFonts w:eastAsiaTheme="majorEastAsia"/>
            <w:noProof/>
          </w:rPr>
          <w:delText>Gambar 3. 38 Halaman Antarmuka form Tambah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9 \h </w:delInstrText>
        </w:r>
        <w:r w:rsidR="00FA382F" w:rsidDel="002F6E1C">
          <w:rPr>
            <w:noProof/>
            <w:webHidden/>
          </w:rPr>
        </w:r>
        <w:r w:rsidR="00FA382F" w:rsidDel="002F6E1C">
          <w:rPr>
            <w:noProof/>
            <w:webHidden/>
          </w:rPr>
          <w:fldChar w:fldCharType="separate"/>
        </w:r>
        <w:r w:rsidR="00FA382F" w:rsidDel="002F6E1C">
          <w:rPr>
            <w:noProof/>
            <w:webHidden/>
          </w:rPr>
          <w:delText>60</w:delText>
        </w:r>
        <w:r w:rsidR="00FA382F" w:rsidDel="002F6E1C">
          <w:rPr>
            <w:noProof/>
            <w:webHidden/>
          </w:rPr>
          <w:fldChar w:fldCharType="end"/>
        </w:r>
        <w:r w:rsidDel="002F6E1C">
          <w:rPr>
            <w:noProof/>
          </w:rPr>
          <w:fldChar w:fldCharType="end"/>
        </w:r>
      </w:del>
    </w:p>
    <w:p w14:paraId="623F6720" w14:textId="6C5D532B" w:rsidR="00FA382F" w:rsidDel="002F6E1C" w:rsidRDefault="007D3414">
      <w:pPr>
        <w:pStyle w:val="TableofFigures"/>
        <w:tabs>
          <w:tab w:val="right" w:leader="dot" w:pos="7927"/>
        </w:tabs>
        <w:rPr>
          <w:del w:id="638" w:author="chaniaayulestari@outlook.com" w:date="2021-11-13T14:56:00Z"/>
          <w:rFonts w:asciiTheme="minorHAnsi" w:eastAsiaTheme="minorEastAsia" w:hAnsiTheme="minorHAnsi" w:cstheme="minorBidi"/>
          <w:noProof/>
          <w:sz w:val="22"/>
          <w:szCs w:val="22"/>
          <w:lang w:val="en-ID"/>
        </w:rPr>
      </w:pPr>
      <w:del w:id="639"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0" </w:delInstrText>
        </w:r>
        <w:r w:rsidDel="002F6E1C">
          <w:fldChar w:fldCharType="separate"/>
        </w:r>
        <w:r w:rsidR="00FA382F" w:rsidRPr="002E113F" w:rsidDel="002F6E1C">
          <w:rPr>
            <w:rStyle w:val="Hyperlink"/>
            <w:rFonts w:eastAsiaTheme="majorEastAsia"/>
            <w:noProof/>
          </w:rPr>
          <w:delText>Gambar 3. 39 Halaman Antarmuka Anggota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0 \h </w:delInstrText>
        </w:r>
        <w:r w:rsidR="00FA382F" w:rsidDel="002F6E1C">
          <w:rPr>
            <w:noProof/>
            <w:webHidden/>
          </w:rPr>
        </w:r>
        <w:r w:rsidR="00FA382F" w:rsidDel="002F6E1C">
          <w:rPr>
            <w:noProof/>
            <w:webHidden/>
          </w:rPr>
          <w:fldChar w:fldCharType="separate"/>
        </w:r>
        <w:r w:rsidR="00FA382F" w:rsidDel="002F6E1C">
          <w:rPr>
            <w:noProof/>
            <w:webHidden/>
          </w:rPr>
          <w:delText>61</w:delText>
        </w:r>
        <w:r w:rsidR="00FA382F" w:rsidDel="002F6E1C">
          <w:rPr>
            <w:noProof/>
            <w:webHidden/>
          </w:rPr>
          <w:fldChar w:fldCharType="end"/>
        </w:r>
        <w:r w:rsidDel="002F6E1C">
          <w:rPr>
            <w:noProof/>
          </w:rPr>
          <w:fldChar w:fldCharType="end"/>
        </w:r>
      </w:del>
    </w:p>
    <w:p w14:paraId="356426A5" w14:textId="5FCA5C5F" w:rsidR="00FA382F" w:rsidDel="002F6E1C" w:rsidRDefault="007D3414">
      <w:pPr>
        <w:pStyle w:val="TableofFigures"/>
        <w:tabs>
          <w:tab w:val="right" w:leader="dot" w:pos="7927"/>
        </w:tabs>
        <w:rPr>
          <w:del w:id="640" w:author="chaniaayulestari@outlook.com" w:date="2021-11-13T14:56:00Z"/>
          <w:rFonts w:asciiTheme="minorHAnsi" w:eastAsiaTheme="minorEastAsia" w:hAnsiTheme="minorHAnsi" w:cstheme="minorBidi"/>
          <w:noProof/>
          <w:sz w:val="22"/>
          <w:szCs w:val="22"/>
          <w:lang w:val="en-ID"/>
        </w:rPr>
      </w:pPr>
      <w:del w:id="641"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1" </w:delInstrText>
        </w:r>
        <w:r w:rsidDel="002F6E1C">
          <w:fldChar w:fldCharType="separate"/>
        </w:r>
        <w:r w:rsidR="00FA382F" w:rsidRPr="002E113F" w:rsidDel="002F6E1C">
          <w:rPr>
            <w:rStyle w:val="Hyperlink"/>
            <w:rFonts w:eastAsiaTheme="majorEastAsia"/>
            <w:noProof/>
          </w:rPr>
          <w:delText>Gambar 3. 40 Halaman Antarmuka Data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1 \h </w:delInstrText>
        </w:r>
        <w:r w:rsidR="00FA382F" w:rsidDel="002F6E1C">
          <w:rPr>
            <w:noProof/>
            <w:webHidden/>
          </w:rPr>
        </w:r>
        <w:r w:rsidR="00FA382F" w:rsidDel="002F6E1C">
          <w:rPr>
            <w:noProof/>
            <w:webHidden/>
          </w:rPr>
          <w:fldChar w:fldCharType="separate"/>
        </w:r>
        <w:r w:rsidR="00FA382F" w:rsidDel="002F6E1C">
          <w:rPr>
            <w:noProof/>
            <w:webHidden/>
          </w:rPr>
          <w:delText>61</w:delText>
        </w:r>
        <w:r w:rsidR="00FA382F" w:rsidDel="002F6E1C">
          <w:rPr>
            <w:noProof/>
            <w:webHidden/>
          </w:rPr>
          <w:fldChar w:fldCharType="end"/>
        </w:r>
        <w:r w:rsidDel="002F6E1C">
          <w:rPr>
            <w:noProof/>
          </w:rPr>
          <w:fldChar w:fldCharType="end"/>
        </w:r>
      </w:del>
    </w:p>
    <w:p w14:paraId="5E2B509F" w14:textId="135FD8C1" w:rsidR="00FA382F" w:rsidDel="002F6E1C" w:rsidRDefault="007D3414">
      <w:pPr>
        <w:pStyle w:val="TableofFigures"/>
        <w:tabs>
          <w:tab w:val="right" w:leader="dot" w:pos="7927"/>
        </w:tabs>
        <w:rPr>
          <w:del w:id="642" w:author="chaniaayulestari@outlook.com" w:date="2021-11-13T14:56:00Z"/>
          <w:rFonts w:asciiTheme="minorHAnsi" w:eastAsiaTheme="minorEastAsia" w:hAnsiTheme="minorHAnsi" w:cstheme="minorBidi"/>
          <w:noProof/>
          <w:sz w:val="22"/>
          <w:szCs w:val="22"/>
          <w:lang w:val="en-ID"/>
        </w:rPr>
      </w:pPr>
      <w:del w:id="643"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2" </w:delInstrText>
        </w:r>
        <w:r w:rsidDel="002F6E1C">
          <w:fldChar w:fldCharType="separate"/>
        </w:r>
        <w:r w:rsidR="00FA382F" w:rsidRPr="002E113F" w:rsidDel="002F6E1C">
          <w:rPr>
            <w:rStyle w:val="Hyperlink"/>
            <w:rFonts w:eastAsiaTheme="majorEastAsia"/>
            <w:noProof/>
          </w:rPr>
          <w:delText>Gambar 3. 41 Halaman Antarmuka Profile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2 \h </w:delInstrText>
        </w:r>
        <w:r w:rsidR="00FA382F" w:rsidDel="002F6E1C">
          <w:rPr>
            <w:noProof/>
            <w:webHidden/>
          </w:rPr>
        </w:r>
        <w:r w:rsidR="00FA382F" w:rsidDel="002F6E1C">
          <w:rPr>
            <w:noProof/>
            <w:webHidden/>
          </w:rPr>
          <w:fldChar w:fldCharType="separate"/>
        </w:r>
        <w:r w:rsidR="00FA382F" w:rsidDel="002F6E1C">
          <w:rPr>
            <w:noProof/>
            <w:webHidden/>
          </w:rPr>
          <w:delText>62</w:delText>
        </w:r>
        <w:r w:rsidR="00FA382F" w:rsidDel="002F6E1C">
          <w:rPr>
            <w:noProof/>
            <w:webHidden/>
          </w:rPr>
          <w:fldChar w:fldCharType="end"/>
        </w:r>
        <w:r w:rsidDel="002F6E1C">
          <w:rPr>
            <w:noProof/>
          </w:rPr>
          <w:fldChar w:fldCharType="end"/>
        </w:r>
      </w:del>
    </w:p>
    <w:p w14:paraId="3EC0C4F2" w14:textId="28C45A10" w:rsidR="00FA382F" w:rsidDel="002F6E1C" w:rsidRDefault="007D3414">
      <w:pPr>
        <w:pStyle w:val="TableofFigures"/>
        <w:tabs>
          <w:tab w:val="right" w:leader="dot" w:pos="7927"/>
        </w:tabs>
        <w:rPr>
          <w:del w:id="644" w:author="chaniaayulestari@outlook.com" w:date="2021-11-13T14:56:00Z"/>
          <w:rFonts w:asciiTheme="minorHAnsi" w:eastAsiaTheme="minorEastAsia" w:hAnsiTheme="minorHAnsi" w:cstheme="minorBidi"/>
          <w:noProof/>
          <w:sz w:val="22"/>
          <w:szCs w:val="22"/>
          <w:lang w:val="en-ID"/>
        </w:rPr>
      </w:pPr>
      <w:del w:id="645"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3" </w:delInstrText>
        </w:r>
        <w:r w:rsidDel="002F6E1C">
          <w:fldChar w:fldCharType="separate"/>
        </w:r>
        <w:r w:rsidR="00FA382F" w:rsidRPr="002E113F" w:rsidDel="002F6E1C">
          <w:rPr>
            <w:rStyle w:val="Hyperlink"/>
            <w:rFonts w:eastAsiaTheme="majorEastAsia"/>
            <w:noProof/>
          </w:rPr>
          <w:delText>Gambar 3. 42 Halaman Antarmuka Data Profil Wali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3 \h </w:delInstrText>
        </w:r>
        <w:r w:rsidR="00FA382F" w:rsidDel="002F6E1C">
          <w:rPr>
            <w:noProof/>
            <w:webHidden/>
          </w:rPr>
        </w:r>
        <w:r w:rsidR="00FA382F" w:rsidDel="002F6E1C">
          <w:rPr>
            <w:noProof/>
            <w:webHidden/>
          </w:rPr>
          <w:fldChar w:fldCharType="separate"/>
        </w:r>
        <w:r w:rsidR="00FA382F" w:rsidDel="002F6E1C">
          <w:rPr>
            <w:noProof/>
            <w:webHidden/>
          </w:rPr>
          <w:delText>62</w:delText>
        </w:r>
        <w:r w:rsidR="00FA382F" w:rsidDel="002F6E1C">
          <w:rPr>
            <w:noProof/>
            <w:webHidden/>
          </w:rPr>
          <w:fldChar w:fldCharType="end"/>
        </w:r>
        <w:r w:rsidDel="002F6E1C">
          <w:rPr>
            <w:noProof/>
          </w:rPr>
          <w:fldChar w:fldCharType="end"/>
        </w:r>
      </w:del>
    </w:p>
    <w:p w14:paraId="045041F2" w14:textId="5CE35AED" w:rsidR="00FA382F" w:rsidDel="002F6E1C" w:rsidRDefault="007D3414">
      <w:pPr>
        <w:pStyle w:val="TableofFigures"/>
        <w:tabs>
          <w:tab w:val="right" w:leader="dot" w:pos="7927"/>
        </w:tabs>
        <w:rPr>
          <w:del w:id="646" w:author="chaniaayulestari@outlook.com" w:date="2021-11-13T14:56:00Z"/>
          <w:rFonts w:asciiTheme="minorHAnsi" w:eastAsiaTheme="minorEastAsia" w:hAnsiTheme="minorHAnsi" w:cstheme="minorBidi"/>
          <w:noProof/>
          <w:sz w:val="22"/>
          <w:szCs w:val="22"/>
          <w:lang w:val="en-ID"/>
        </w:rPr>
      </w:pPr>
      <w:del w:id="647"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4" </w:delInstrText>
        </w:r>
        <w:r w:rsidDel="002F6E1C">
          <w:fldChar w:fldCharType="separate"/>
        </w:r>
        <w:r w:rsidR="00FA382F" w:rsidRPr="002E113F" w:rsidDel="002F6E1C">
          <w:rPr>
            <w:rStyle w:val="Hyperlink"/>
            <w:rFonts w:eastAsiaTheme="majorEastAsia"/>
            <w:noProof/>
          </w:rPr>
          <w:delText>Gambar 3. 43 Halaman Antarmuka Data Riwayat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4 \h </w:delInstrText>
        </w:r>
        <w:r w:rsidR="00FA382F" w:rsidDel="002F6E1C">
          <w:rPr>
            <w:noProof/>
            <w:webHidden/>
          </w:rPr>
        </w:r>
        <w:r w:rsidR="00FA382F" w:rsidDel="002F6E1C">
          <w:rPr>
            <w:noProof/>
            <w:webHidden/>
          </w:rPr>
          <w:fldChar w:fldCharType="separate"/>
        </w:r>
        <w:r w:rsidR="00FA382F" w:rsidDel="002F6E1C">
          <w:rPr>
            <w:noProof/>
            <w:webHidden/>
          </w:rPr>
          <w:delText>63</w:delText>
        </w:r>
        <w:r w:rsidR="00FA382F" w:rsidDel="002F6E1C">
          <w:rPr>
            <w:noProof/>
            <w:webHidden/>
          </w:rPr>
          <w:fldChar w:fldCharType="end"/>
        </w:r>
        <w:r w:rsidDel="002F6E1C">
          <w:rPr>
            <w:noProof/>
          </w:rPr>
          <w:fldChar w:fldCharType="end"/>
        </w:r>
      </w:del>
    </w:p>
    <w:p w14:paraId="15FEA613" w14:textId="342343EC" w:rsidR="00FA382F" w:rsidDel="002F6E1C" w:rsidRDefault="007D3414">
      <w:pPr>
        <w:pStyle w:val="TableofFigures"/>
        <w:tabs>
          <w:tab w:val="right" w:leader="dot" w:pos="7927"/>
        </w:tabs>
        <w:rPr>
          <w:del w:id="648" w:author="chaniaayulestari@outlook.com" w:date="2021-11-13T14:56:00Z"/>
          <w:rFonts w:asciiTheme="minorHAnsi" w:eastAsiaTheme="minorEastAsia" w:hAnsiTheme="minorHAnsi" w:cstheme="minorBidi"/>
          <w:noProof/>
          <w:sz w:val="22"/>
          <w:szCs w:val="22"/>
          <w:lang w:val="en-ID"/>
        </w:rPr>
      </w:pPr>
      <w:del w:id="649"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5" </w:delInstrText>
        </w:r>
        <w:r w:rsidDel="002F6E1C">
          <w:fldChar w:fldCharType="separate"/>
        </w:r>
        <w:r w:rsidR="00FA382F" w:rsidRPr="002E113F" w:rsidDel="002F6E1C">
          <w:rPr>
            <w:rStyle w:val="Hyperlink"/>
            <w:rFonts w:eastAsiaTheme="majorEastAsia"/>
            <w:noProof/>
          </w:rPr>
          <w:delText>Gambar 3. 44 Halaman Antarmuka Data Wali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5 \h </w:delInstrText>
        </w:r>
        <w:r w:rsidR="00FA382F" w:rsidDel="002F6E1C">
          <w:rPr>
            <w:noProof/>
            <w:webHidden/>
          </w:rPr>
        </w:r>
        <w:r w:rsidR="00FA382F" w:rsidDel="002F6E1C">
          <w:rPr>
            <w:noProof/>
            <w:webHidden/>
          </w:rPr>
          <w:fldChar w:fldCharType="separate"/>
        </w:r>
        <w:r w:rsidR="00FA382F" w:rsidDel="002F6E1C">
          <w:rPr>
            <w:noProof/>
            <w:webHidden/>
          </w:rPr>
          <w:delText>63</w:delText>
        </w:r>
        <w:r w:rsidR="00FA382F" w:rsidDel="002F6E1C">
          <w:rPr>
            <w:noProof/>
            <w:webHidden/>
          </w:rPr>
          <w:fldChar w:fldCharType="end"/>
        </w:r>
        <w:r w:rsidDel="002F6E1C">
          <w:rPr>
            <w:noProof/>
          </w:rPr>
          <w:fldChar w:fldCharType="end"/>
        </w:r>
      </w:del>
    </w:p>
    <w:p w14:paraId="68E50420" w14:textId="74819A8F" w:rsidR="006A1DDD" w:rsidDel="006A1DDD" w:rsidRDefault="00DF23AE">
      <w:pPr>
        <w:pStyle w:val="TableofFigures"/>
        <w:tabs>
          <w:tab w:val="right" w:leader="dot" w:pos="7927"/>
        </w:tabs>
        <w:rPr>
          <w:del w:id="650" w:author="chaniaayulestari@outlook.com" w:date="2021-11-13T20:53:00Z"/>
          <w:noProof/>
        </w:rPr>
      </w:pPr>
      <w:del w:id="651" w:author="chaniaayulestari@outlook.com" w:date="2021-11-13T14:56:00Z">
        <w:r w:rsidDel="002F6E1C">
          <w:fldChar w:fldCharType="end"/>
        </w:r>
      </w:del>
      <w:ins w:id="652" w:author="chaniaayulestari@outlook.com" w:date="2021-11-13T14:56:00Z">
        <w:r w:rsidR="002F6E1C">
          <w:fldChar w:fldCharType="begin"/>
        </w:r>
        <w:r w:rsidR="002F6E1C">
          <w:instrText xml:space="preserve"> TOC \h \z \c "Gambar  3." </w:instrText>
        </w:r>
      </w:ins>
      <w:r w:rsidR="002F6E1C">
        <w:fldChar w:fldCharType="separate"/>
      </w:r>
    </w:p>
    <w:p w14:paraId="3DD35D46" w14:textId="6ADA1E20" w:rsidR="00224DD9" w:rsidDel="00224DD9" w:rsidRDefault="00224DD9">
      <w:pPr>
        <w:pStyle w:val="TableofFigures"/>
        <w:tabs>
          <w:tab w:val="right" w:leader="dot" w:pos="7927"/>
        </w:tabs>
        <w:rPr>
          <w:del w:id="653" w:author="chaniaayulestari@outlook.com" w:date="2021-11-13T19:49:00Z"/>
          <w:noProof/>
        </w:rPr>
      </w:pPr>
    </w:p>
    <w:p w14:paraId="5DAC426F" w14:textId="41DB721A" w:rsidR="002040D9" w:rsidDel="002040D9" w:rsidRDefault="002040D9">
      <w:pPr>
        <w:pStyle w:val="TableofFigures"/>
        <w:tabs>
          <w:tab w:val="right" w:leader="dot" w:pos="7927"/>
        </w:tabs>
        <w:rPr>
          <w:del w:id="654" w:author="chaniaayulestari@outlook.com" w:date="2021-11-13T15:19:00Z"/>
          <w:noProof/>
        </w:rPr>
      </w:pPr>
    </w:p>
    <w:p w14:paraId="7F96571D" w14:textId="4836725F" w:rsidR="007E3876" w:rsidDel="007E3876" w:rsidRDefault="007E3876">
      <w:pPr>
        <w:pStyle w:val="TableofFigures"/>
        <w:tabs>
          <w:tab w:val="right" w:leader="dot" w:pos="7927"/>
        </w:tabs>
        <w:rPr>
          <w:del w:id="655" w:author="chaniaayulestari@outlook.com" w:date="2021-11-13T15:15:00Z"/>
          <w:noProof/>
        </w:rPr>
      </w:pPr>
    </w:p>
    <w:p w14:paraId="3B954BD0" w14:textId="36726B3A" w:rsidR="002778AA" w:rsidDel="002778AA" w:rsidRDefault="002778AA">
      <w:pPr>
        <w:pStyle w:val="TableofFigures"/>
        <w:tabs>
          <w:tab w:val="right" w:leader="dot" w:pos="7927"/>
        </w:tabs>
        <w:rPr>
          <w:del w:id="656" w:author="chaniaayulestari@outlook.com" w:date="2021-11-13T15:07:00Z"/>
          <w:noProof/>
        </w:rPr>
      </w:pPr>
    </w:p>
    <w:p w14:paraId="7A2BF14A" w14:textId="490709AC" w:rsidR="002778AA" w:rsidDel="002778AA" w:rsidRDefault="002778AA">
      <w:pPr>
        <w:pStyle w:val="TableofFigures"/>
        <w:tabs>
          <w:tab w:val="right" w:leader="dot" w:pos="7927"/>
        </w:tabs>
        <w:rPr>
          <w:del w:id="657" w:author="chaniaayulestari@outlook.com" w:date="2021-11-13T15:05:00Z"/>
          <w:noProof/>
        </w:rPr>
      </w:pPr>
    </w:p>
    <w:p w14:paraId="0BFB35BA" w14:textId="58CCCB53" w:rsidR="00575898" w:rsidDel="00575898" w:rsidRDefault="00575898">
      <w:pPr>
        <w:pStyle w:val="TableofFigures"/>
        <w:tabs>
          <w:tab w:val="right" w:leader="dot" w:pos="7927"/>
        </w:tabs>
        <w:rPr>
          <w:del w:id="658" w:author="chaniaayulestari@outlook.com" w:date="2021-11-13T15:03:00Z"/>
          <w:noProof/>
        </w:rPr>
      </w:pPr>
    </w:p>
    <w:p w14:paraId="59AD98ED" w14:textId="46717EA3" w:rsidR="000C4633" w:rsidDel="000C4633" w:rsidRDefault="000C4633">
      <w:pPr>
        <w:pStyle w:val="TableofFigures"/>
        <w:tabs>
          <w:tab w:val="right" w:leader="dot" w:pos="7927"/>
        </w:tabs>
        <w:rPr>
          <w:del w:id="659" w:author="chaniaayulestari@outlook.com" w:date="2021-11-13T15:00:00Z"/>
          <w:noProof/>
        </w:rPr>
      </w:pPr>
    </w:p>
    <w:p w14:paraId="643EDF0C" w14:textId="243D6C9C" w:rsidR="002F6E1C" w:rsidDel="002F6E1C" w:rsidRDefault="002F6E1C">
      <w:pPr>
        <w:pStyle w:val="TableofFigures"/>
        <w:tabs>
          <w:tab w:val="right" w:leader="dot" w:pos="7927"/>
        </w:tabs>
        <w:rPr>
          <w:del w:id="660" w:author="chaniaayulestari@outlook.com" w:date="2021-11-13T14:56:00Z"/>
          <w:noProof/>
        </w:rPr>
        <w:pPrChange w:id="661" w:author="chaniaayulestari@outlook.com" w:date="2021-11-13T20:54:00Z">
          <w:pPr/>
        </w:pPrChange>
      </w:pPr>
    </w:p>
    <w:p w14:paraId="0411623F" w14:textId="31A6BA1E" w:rsidR="00AA549F" w:rsidRDefault="002F6E1C">
      <w:pPr>
        <w:pStyle w:val="TableofFigures"/>
        <w:tabs>
          <w:tab w:val="right" w:leader="dot" w:pos="7927"/>
        </w:tabs>
        <w:pPrChange w:id="662" w:author="chaniaayulestari@outlook.com" w:date="2021-11-13T20:54:00Z">
          <w:pPr/>
        </w:pPrChange>
      </w:pPr>
      <w:ins w:id="663" w:author="chaniaayulestari@outlook.com" w:date="2021-11-13T14:56:00Z">
        <w:r>
          <w:fldChar w:fldCharType="end"/>
        </w:r>
      </w:ins>
    </w:p>
    <w:p w14:paraId="5E3641B5" w14:textId="77777777" w:rsidR="00AA549F" w:rsidRPr="00AA549F" w:rsidRDefault="00AA549F" w:rsidP="00AA549F"/>
    <w:p w14:paraId="15516563" w14:textId="71C70241" w:rsidR="00AA549F" w:rsidRDefault="00AA549F" w:rsidP="00764905">
      <w:pPr>
        <w:rPr>
          <w:bCs/>
        </w:rPr>
      </w:pPr>
      <w:r>
        <w:rPr>
          <w:bCs/>
        </w:rPr>
        <w:br w:type="page"/>
      </w:r>
    </w:p>
    <w:p w14:paraId="0E016F19" w14:textId="5D26D343" w:rsidR="00AA549F" w:rsidRDefault="00AA549F" w:rsidP="00AA549F">
      <w:pPr>
        <w:pStyle w:val="Heading1"/>
        <w:numPr>
          <w:ilvl w:val="0"/>
          <w:numId w:val="0"/>
        </w:numPr>
        <w:rPr>
          <w:lang w:val="en-US"/>
        </w:rPr>
      </w:pPr>
      <w:bookmarkStart w:id="664" w:name="_Toc80034205"/>
      <w:bookmarkStart w:id="665" w:name="_Toc83115707"/>
      <w:r>
        <w:rPr>
          <w:lang w:val="en-US"/>
        </w:rPr>
        <w:lastRenderedPageBreak/>
        <w:t>DAFTAR TABEL</w:t>
      </w:r>
      <w:bookmarkEnd w:id="664"/>
      <w:bookmarkEnd w:id="665"/>
    </w:p>
    <w:p w14:paraId="271896C4" w14:textId="71EFE83F" w:rsidR="00FA382F"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Table 0." </w:instrText>
      </w:r>
      <w:r>
        <w:fldChar w:fldCharType="separate"/>
      </w:r>
      <w:hyperlink w:anchor="_Toc83115856" w:history="1">
        <w:r w:rsidR="00FA382F" w:rsidRPr="0085625E">
          <w:rPr>
            <w:rStyle w:val="Hyperlink"/>
            <w:rFonts w:eastAsiaTheme="majorEastAsia"/>
            <w:noProof/>
          </w:rPr>
          <w:t>Table 0. 1 Daftar Singkatan</w:t>
        </w:r>
        <w:r w:rsidR="00FA382F">
          <w:rPr>
            <w:noProof/>
            <w:webHidden/>
          </w:rPr>
          <w:tab/>
        </w:r>
        <w:r w:rsidR="00FA382F">
          <w:rPr>
            <w:noProof/>
            <w:webHidden/>
          </w:rPr>
          <w:fldChar w:fldCharType="begin"/>
        </w:r>
        <w:r w:rsidR="00FA382F">
          <w:rPr>
            <w:noProof/>
            <w:webHidden/>
          </w:rPr>
          <w:instrText xml:space="preserve"> PAGEREF _Toc83115856 \h </w:instrText>
        </w:r>
        <w:r w:rsidR="00FA382F">
          <w:rPr>
            <w:noProof/>
            <w:webHidden/>
          </w:rPr>
        </w:r>
        <w:r w:rsidR="00FA382F">
          <w:rPr>
            <w:noProof/>
            <w:webHidden/>
          </w:rPr>
          <w:fldChar w:fldCharType="separate"/>
        </w:r>
        <w:r w:rsidR="00FA382F">
          <w:rPr>
            <w:noProof/>
            <w:webHidden/>
          </w:rPr>
          <w:t>xii</w:t>
        </w:r>
        <w:r w:rsidR="00FA382F">
          <w:rPr>
            <w:noProof/>
            <w:webHidden/>
          </w:rPr>
          <w:fldChar w:fldCharType="end"/>
        </w:r>
      </w:hyperlink>
    </w:p>
    <w:p w14:paraId="755CAC66" w14:textId="02E9E602" w:rsidR="00FA382F" w:rsidRDefault="00ED34E2">
      <w:pPr>
        <w:pStyle w:val="TableofFigures"/>
        <w:tabs>
          <w:tab w:val="right" w:leader="dot" w:pos="7927"/>
        </w:tabs>
        <w:rPr>
          <w:rFonts w:asciiTheme="minorHAnsi" w:eastAsiaTheme="minorEastAsia" w:hAnsiTheme="minorHAnsi" w:cstheme="minorBidi"/>
          <w:noProof/>
          <w:sz w:val="22"/>
          <w:szCs w:val="22"/>
          <w:lang w:val="en-ID"/>
        </w:rPr>
      </w:pPr>
      <w:hyperlink w:anchor="_Toc83115857" w:history="1">
        <w:r w:rsidR="00FA382F" w:rsidRPr="0085625E">
          <w:rPr>
            <w:rStyle w:val="Hyperlink"/>
            <w:rFonts w:eastAsiaTheme="majorEastAsia"/>
            <w:noProof/>
          </w:rPr>
          <w:t>Table 0. 2 Simbol Flowchart</w:t>
        </w:r>
        <w:r w:rsidR="00FA382F">
          <w:rPr>
            <w:noProof/>
            <w:webHidden/>
          </w:rPr>
          <w:tab/>
        </w:r>
        <w:r w:rsidR="00FA382F">
          <w:rPr>
            <w:noProof/>
            <w:webHidden/>
          </w:rPr>
          <w:fldChar w:fldCharType="begin"/>
        </w:r>
        <w:r w:rsidR="00FA382F">
          <w:rPr>
            <w:noProof/>
            <w:webHidden/>
          </w:rPr>
          <w:instrText xml:space="preserve"> PAGEREF _Toc83115857 \h </w:instrText>
        </w:r>
        <w:r w:rsidR="00FA382F">
          <w:rPr>
            <w:noProof/>
            <w:webHidden/>
          </w:rPr>
        </w:r>
        <w:r w:rsidR="00FA382F">
          <w:rPr>
            <w:noProof/>
            <w:webHidden/>
          </w:rPr>
          <w:fldChar w:fldCharType="separate"/>
        </w:r>
        <w:r w:rsidR="00FA382F">
          <w:rPr>
            <w:noProof/>
            <w:webHidden/>
          </w:rPr>
          <w:t>xiii</w:t>
        </w:r>
        <w:r w:rsidR="00FA382F">
          <w:rPr>
            <w:noProof/>
            <w:webHidden/>
          </w:rPr>
          <w:fldChar w:fldCharType="end"/>
        </w:r>
      </w:hyperlink>
    </w:p>
    <w:p w14:paraId="7F4EC507" w14:textId="1BD5A277" w:rsidR="00FA382F" w:rsidRDefault="00ED34E2">
      <w:pPr>
        <w:pStyle w:val="TableofFigures"/>
        <w:tabs>
          <w:tab w:val="right" w:leader="dot" w:pos="7927"/>
        </w:tabs>
        <w:rPr>
          <w:rFonts w:asciiTheme="minorHAnsi" w:eastAsiaTheme="minorEastAsia" w:hAnsiTheme="minorHAnsi" w:cstheme="minorBidi"/>
          <w:noProof/>
          <w:sz w:val="22"/>
          <w:szCs w:val="22"/>
          <w:lang w:val="en-ID"/>
        </w:rPr>
      </w:pPr>
      <w:hyperlink w:anchor="_Toc83115858" w:history="1">
        <w:r w:rsidR="00FA382F" w:rsidRPr="0085625E">
          <w:rPr>
            <w:rStyle w:val="Hyperlink"/>
            <w:rFonts w:eastAsiaTheme="majorEastAsia"/>
            <w:noProof/>
          </w:rPr>
          <w:t>Table 0. 3 Simbol Use Case Diagram</w:t>
        </w:r>
        <w:r w:rsidR="00FA382F">
          <w:rPr>
            <w:noProof/>
            <w:webHidden/>
          </w:rPr>
          <w:tab/>
        </w:r>
        <w:r w:rsidR="00FA382F">
          <w:rPr>
            <w:noProof/>
            <w:webHidden/>
          </w:rPr>
          <w:fldChar w:fldCharType="begin"/>
        </w:r>
        <w:r w:rsidR="00FA382F">
          <w:rPr>
            <w:noProof/>
            <w:webHidden/>
          </w:rPr>
          <w:instrText xml:space="preserve"> PAGEREF _Toc83115858 \h </w:instrText>
        </w:r>
        <w:r w:rsidR="00FA382F">
          <w:rPr>
            <w:noProof/>
            <w:webHidden/>
          </w:rPr>
        </w:r>
        <w:r w:rsidR="00FA382F">
          <w:rPr>
            <w:noProof/>
            <w:webHidden/>
          </w:rPr>
          <w:fldChar w:fldCharType="separate"/>
        </w:r>
        <w:r w:rsidR="00FA382F">
          <w:rPr>
            <w:noProof/>
            <w:webHidden/>
          </w:rPr>
          <w:t>xv</w:t>
        </w:r>
        <w:r w:rsidR="00FA382F">
          <w:rPr>
            <w:noProof/>
            <w:webHidden/>
          </w:rPr>
          <w:fldChar w:fldCharType="end"/>
        </w:r>
      </w:hyperlink>
    </w:p>
    <w:p w14:paraId="0BE9A70A" w14:textId="01A077D5" w:rsidR="00FA382F" w:rsidRDefault="00ED34E2">
      <w:pPr>
        <w:pStyle w:val="TableofFigures"/>
        <w:tabs>
          <w:tab w:val="right" w:leader="dot" w:pos="7927"/>
        </w:tabs>
        <w:rPr>
          <w:rFonts w:asciiTheme="minorHAnsi" w:eastAsiaTheme="minorEastAsia" w:hAnsiTheme="minorHAnsi" w:cstheme="minorBidi"/>
          <w:noProof/>
          <w:sz w:val="22"/>
          <w:szCs w:val="22"/>
          <w:lang w:val="en-ID"/>
        </w:rPr>
      </w:pPr>
      <w:hyperlink w:anchor="_Toc83115859" w:history="1">
        <w:r w:rsidR="00FA382F" w:rsidRPr="0085625E">
          <w:rPr>
            <w:rStyle w:val="Hyperlink"/>
            <w:rFonts w:eastAsiaTheme="majorEastAsia"/>
            <w:noProof/>
          </w:rPr>
          <w:t>Table 0. 4 Simbol Class Diagram</w:t>
        </w:r>
        <w:r w:rsidR="00FA382F">
          <w:rPr>
            <w:noProof/>
            <w:webHidden/>
          </w:rPr>
          <w:tab/>
        </w:r>
        <w:r w:rsidR="00FA382F">
          <w:rPr>
            <w:noProof/>
            <w:webHidden/>
          </w:rPr>
          <w:fldChar w:fldCharType="begin"/>
        </w:r>
        <w:r w:rsidR="00FA382F">
          <w:rPr>
            <w:noProof/>
            <w:webHidden/>
          </w:rPr>
          <w:instrText xml:space="preserve"> PAGEREF _Toc83115859 \h </w:instrText>
        </w:r>
        <w:r w:rsidR="00FA382F">
          <w:rPr>
            <w:noProof/>
            <w:webHidden/>
          </w:rPr>
        </w:r>
        <w:r w:rsidR="00FA382F">
          <w:rPr>
            <w:noProof/>
            <w:webHidden/>
          </w:rPr>
          <w:fldChar w:fldCharType="separate"/>
        </w:r>
        <w:r w:rsidR="00FA382F">
          <w:rPr>
            <w:noProof/>
            <w:webHidden/>
          </w:rPr>
          <w:t>xvi</w:t>
        </w:r>
        <w:r w:rsidR="00FA382F">
          <w:rPr>
            <w:noProof/>
            <w:webHidden/>
          </w:rPr>
          <w:fldChar w:fldCharType="end"/>
        </w:r>
      </w:hyperlink>
    </w:p>
    <w:p w14:paraId="1DB9EA19" w14:textId="27A4916B" w:rsidR="00FA382F" w:rsidRDefault="00ED34E2">
      <w:pPr>
        <w:pStyle w:val="TableofFigures"/>
        <w:tabs>
          <w:tab w:val="right" w:leader="dot" w:pos="7927"/>
        </w:tabs>
        <w:rPr>
          <w:rFonts w:asciiTheme="minorHAnsi" w:eastAsiaTheme="minorEastAsia" w:hAnsiTheme="minorHAnsi" w:cstheme="minorBidi"/>
          <w:noProof/>
          <w:sz w:val="22"/>
          <w:szCs w:val="22"/>
          <w:lang w:val="en-ID"/>
        </w:rPr>
      </w:pPr>
      <w:hyperlink w:anchor="_Toc83115860" w:history="1">
        <w:r w:rsidR="00FA382F" w:rsidRPr="0085625E">
          <w:rPr>
            <w:rStyle w:val="Hyperlink"/>
            <w:rFonts w:eastAsiaTheme="majorEastAsia"/>
            <w:noProof/>
          </w:rPr>
          <w:t>Table 0. 5 Simbol Sequence Diagram</w:t>
        </w:r>
        <w:r w:rsidR="00FA382F">
          <w:rPr>
            <w:noProof/>
            <w:webHidden/>
          </w:rPr>
          <w:tab/>
        </w:r>
        <w:r w:rsidR="00FA382F">
          <w:rPr>
            <w:noProof/>
            <w:webHidden/>
          </w:rPr>
          <w:fldChar w:fldCharType="begin"/>
        </w:r>
        <w:r w:rsidR="00FA382F">
          <w:rPr>
            <w:noProof/>
            <w:webHidden/>
          </w:rPr>
          <w:instrText xml:space="preserve"> PAGEREF _Toc83115860 \h </w:instrText>
        </w:r>
        <w:r w:rsidR="00FA382F">
          <w:rPr>
            <w:noProof/>
            <w:webHidden/>
          </w:rPr>
        </w:r>
        <w:r w:rsidR="00FA382F">
          <w:rPr>
            <w:noProof/>
            <w:webHidden/>
          </w:rPr>
          <w:fldChar w:fldCharType="separate"/>
        </w:r>
        <w:r w:rsidR="00FA382F">
          <w:rPr>
            <w:noProof/>
            <w:webHidden/>
          </w:rPr>
          <w:t>xviii</w:t>
        </w:r>
        <w:r w:rsidR="00FA382F">
          <w:rPr>
            <w:noProof/>
            <w:webHidden/>
          </w:rPr>
          <w:fldChar w:fldCharType="end"/>
        </w:r>
      </w:hyperlink>
    </w:p>
    <w:p w14:paraId="00569528" w14:textId="604650B5" w:rsidR="00FA382F" w:rsidRDefault="00ED34E2">
      <w:pPr>
        <w:pStyle w:val="TableofFigures"/>
        <w:tabs>
          <w:tab w:val="right" w:leader="dot" w:pos="7927"/>
        </w:tabs>
        <w:rPr>
          <w:rFonts w:asciiTheme="minorHAnsi" w:eastAsiaTheme="minorEastAsia" w:hAnsiTheme="minorHAnsi" w:cstheme="minorBidi"/>
          <w:noProof/>
          <w:sz w:val="22"/>
          <w:szCs w:val="22"/>
          <w:lang w:val="en-ID"/>
        </w:rPr>
      </w:pPr>
      <w:hyperlink w:anchor="_Toc83115861" w:history="1">
        <w:r w:rsidR="00FA382F" w:rsidRPr="0085625E">
          <w:rPr>
            <w:rStyle w:val="Hyperlink"/>
            <w:rFonts w:eastAsiaTheme="majorEastAsia"/>
            <w:noProof/>
          </w:rPr>
          <w:t>Table 0. 7 Simbol Activity Diagram</w:t>
        </w:r>
        <w:r w:rsidR="00FA382F">
          <w:rPr>
            <w:noProof/>
            <w:webHidden/>
          </w:rPr>
          <w:tab/>
        </w:r>
        <w:r w:rsidR="00FA382F">
          <w:rPr>
            <w:noProof/>
            <w:webHidden/>
          </w:rPr>
          <w:fldChar w:fldCharType="begin"/>
        </w:r>
        <w:r w:rsidR="00FA382F">
          <w:rPr>
            <w:noProof/>
            <w:webHidden/>
          </w:rPr>
          <w:instrText xml:space="preserve"> PAGEREF _Toc83115861 \h </w:instrText>
        </w:r>
        <w:r w:rsidR="00FA382F">
          <w:rPr>
            <w:noProof/>
            <w:webHidden/>
          </w:rPr>
        </w:r>
        <w:r w:rsidR="00FA382F">
          <w:rPr>
            <w:noProof/>
            <w:webHidden/>
          </w:rPr>
          <w:fldChar w:fldCharType="separate"/>
        </w:r>
        <w:r w:rsidR="00FA382F">
          <w:rPr>
            <w:noProof/>
            <w:webHidden/>
          </w:rPr>
          <w:t>xix</w:t>
        </w:r>
        <w:r w:rsidR="00FA382F">
          <w:rPr>
            <w:noProof/>
            <w:webHidden/>
          </w:rPr>
          <w:fldChar w:fldCharType="end"/>
        </w:r>
      </w:hyperlink>
    </w:p>
    <w:p w14:paraId="1A0B05CC" w14:textId="4B40B4C1" w:rsidR="001B5BCE" w:rsidDel="001B5BCE" w:rsidRDefault="00DF23AE">
      <w:pPr>
        <w:rPr>
          <w:del w:id="666" w:author="chaniaayulestari@outlook.com" w:date="2021-11-14T06:10:00Z"/>
          <w:noProof/>
        </w:rPr>
        <w:pPrChange w:id="667" w:author="chaniaayulestari@outlook.com" w:date="2021-11-14T06:11:00Z">
          <w:pPr>
            <w:pStyle w:val="TableofFigures"/>
            <w:tabs>
              <w:tab w:val="right" w:leader="dot" w:pos="7927"/>
            </w:tabs>
          </w:pPr>
        </w:pPrChange>
      </w:pPr>
      <w:r>
        <w:fldChar w:fldCharType="end"/>
      </w:r>
      <w:del w:id="668" w:author="chaniaayulestari@outlook.com" w:date="2021-11-14T06:11:00Z">
        <w:r w:rsidDel="001B5BCE">
          <w:fldChar w:fldCharType="begin"/>
        </w:r>
        <w:r w:rsidRPr="001B5BCE" w:rsidDel="001B5BCE">
          <w:delInstrText xml:space="preserve"> TOC \h \z \c "Table 3." </w:delInstrText>
        </w:r>
        <w:r w:rsidDel="001B5BCE">
          <w:fldChar w:fldCharType="separate"/>
        </w:r>
      </w:del>
    </w:p>
    <w:p w14:paraId="2954C0BB" w14:textId="245CE006" w:rsidR="00FA382F" w:rsidDel="001B5BCE" w:rsidRDefault="00FA382F">
      <w:pPr>
        <w:rPr>
          <w:del w:id="669" w:author="chaniaayulestari@outlook.com" w:date="2021-11-14T06:10:00Z"/>
          <w:noProof/>
        </w:rPr>
        <w:pPrChange w:id="670" w:author="chaniaayulestari@outlook.com" w:date="2021-11-14T06:11:00Z">
          <w:pPr>
            <w:pStyle w:val="TableofFigures"/>
            <w:tabs>
              <w:tab w:val="right" w:leader="dot" w:pos="7927"/>
            </w:tabs>
          </w:pPr>
        </w:pPrChange>
      </w:pPr>
    </w:p>
    <w:p w14:paraId="3372877F" w14:textId="1E52B54F" w:rsidR="00FA382F" w:rsidDel="001B5BCE" w:rsidRDefault="00FA382F">
      <w:pPr>
        <w:rPr>
          <w:del w:id="671" w:author="chaniaayulestari@outlook.com" w:date="2021-11-14T06:10:00Z"/>
          <w:rFonts w:asciiTheme="minorHAnsi" w:eastAsiaTheme="minorEastAsia" w:hAnsiTheme="minorHAnsi" w:cstheme="minorBidi"/>
          <w:noProof/>
          <w:sz w:val="22"/>
          <w:szCs w:val="22"/>
          <w:lang w:val="en-ID"/>
        </w:rPr>
        <w:pPrChange w:id="672" w:author="chaniaayulestari@outlook.com" w:date="2021-11-14T06:11:00Z">
          <w:pPr>
            <w:pStyle w:val="TableofFigures"/>
            <w:tabs>
              <w:tab w:val="right" w:leader="dot" w:pos="7927"/>
            </w:tabs>
          </w:pPr>
        </w:pPrChange>
      </w:pPr>
      <w:del w:id="673" w:author="chaniaayulestari@outlook.com" w:date="2021-11-14T06:10:00Z">
        <w:r w:rsidRPr="001B5BCE" w:rsidDel="001B5BCE">
          <w:rPr>
            <w:rFonts w:eastAsiaTheme="majorEastAsia"/>
            <w:rPrChange w:id="674" w:author="chaniaayulestari@outlook.com" w:date="2021-11-14T06:10:00Z">
              <w:rPr>
                <w:rStyle w:val="Hyperlink"/>
                <w:rFonts w:eastAsiaTheme="majorEastAsia"/>
                <w:noProof/>
              </w:rPr>
            </w:rPrChange>
          </w:rPr>
          <w:delText>Table 3. 1 Hasil Analisis Pengguna Sistem pada SMK Cendekia Batujajar</w:delText>
        </w:r>
        <w:r w:rsidDel="001B5BCE">
          <w:rPr>
            <w:noProof/>
            <w:webHidden/>
          </w:rPr>
          <w:tab/>
          <w:delText>16</w:delText>
        </w:r>
      </w:del>
    </w:p>
    <w:p w14:paraId="4BC4EA81" w14:textId="61610104" w:rsidR="00FA382F" w:rsidDel="001B5BCE" w:rsidRDefault="00FA382F">
      <w:pPr>
        <w:rPr>
          <w:del w:id="675" w:author="chaniaayulestari@outlook.com" w:date="2021-11-14T06:10:00Z"/>
          <w:rFonts w:asciiTheme="minorHAnsi" w:eastAsiaTheme="minorEastAsia" w:hAnsiTheme="minorHAnsi" w:cstheme="minorBidi"/>
          <w:noProof/>
          <w:sz w:val="22"/>
          <w:szCs w:val="22"/>
          <w:lang w:val="en-ID"/>
        </w:rPr>
        <w:pPrChange w:id="676" w:author="chaniaayulestari@outlook.com" w:date="2021-11-14T06:11:00Z">
          <w:pPr>
            <w:pStyle w:val="TableofFigures"/>
            <w:tabs>
              <w:tab w:val="right" w:leader="dot" w:pos="7927"/>
            </w:tabs>
          </w:pPr>
        </w:pPrChange>
      </w:pPr>
      <w:del w:id="677" w:author="chaniaayulestari@outlook.com" w:date="2021-11-14T06:10:00Z">
        <w:r w:rsidRPr="001B5BCE" w:rsidDel="001B5BCE">
          <w:rPr>
            <w:rFonts w:eastAsiaTheme="majorEastAsia"/>
            <w:rPrChange w:id="678" w:author="chaniaayulestari@outlook.com" w:date="2021-11-14T06:10:00Z">
              <w:rPr>
                <w:rStyle w:val="Hyperlink"/>
                <w:rFonts w:eastAsiaTheme="majorEastAsia"/>
                <w:noProof/>
              </w:rPr>
            </w:rPrChange>
          </w:rPr>
          <w:delText>Table 3. 2 Hasil Analisis Kebutuhan Pengguna</w:delText>
        </w:r>
        <w:r w:rsidDel="001B5BCE">
          <w:rPr>
            <w:noProof/>
            <w:webHidden/>
          </w:rPr>
          <w:tab/>
          <w:delText>17</w:delText>
        </w:r>
      </w:del>
    </w:p>
    <w:p w14:paraId="5C6528C2" w14:textId="2C7AFD0E" w:rsidR="00FA382F" w:rsidDel="001B5BCE" w:rsidRDefault="00FA382F">
      <w:pPr>
        <w:rPr>
          <w:del w:id="679" w:author="chaniaayulestari@outlook.com" w:date="2021-11-14T06:10:00Z"/>
          <w:rFonts w:asciiTheme="minorHAnsi" w:eastAsiaTheme="minorEastAsia" w:hAnsiTheme="minorHAnsi" w:cstheme="minorBidi"/>
          <w:noProof/>
          <w:sz w:val="22"/>
          <w:szCs w:val="22"/>
          <w:lang w:val="en-ID"/>
        </w:rPr>
        <w:pPrChange w:id="680" w:author="chaniaayulestari@outlook.com" w:date="2021-11-14T06:11:00Z">
          <w:pPr>
            <w:pStyle w:val="TableofFigures"/>
            <w:tabs>
              <w:tab w:val="right" w:leader="dot" w:pos="7927"/>
            </w:tabs>
          </w:pPr>
        </w:pPrChange>
      </w:pPr>
      <w:del w:id="681" w:author="chaniaayulestari@outlook.com" w:date="2021-11-14T06:10:00Z">
        <w:r w:rsidRPr="001B5BCE" w:rsidDel="001B5BCE">
          <w:rPr>
            <w:rFonts w:eastAsiaTheme="majorEastAsia"/>
            <w:rPrChange w:id="682" w:author="chaniaayulestari@outlook.com" w:date="2021-11-14T06:10:00Z">
              <w:rPr>
                <w:rStyle w:val="Hyperlink"/>
                <w:rFonts w:eastAsiaTheme="majorEastAsia"/>
                <w:noProof/>
              </w:rPr>
            </w:rPrChange>
          </w:rPr>
          <w:delText>Table 3. 3 Hasil Analisis Kebutuhan Fungsional</w:delText>
        </w:r>
        <w:r w:rsidDel="001B5BCE">
          <w:rPr>
            <w:noProof/>
            <w:webHidden/>
          </w:rPr>
          <w:tab/>
          <w:delText>18</w:delText>
        </w:r>
      </w:del>
    </w:p>
    <w:p w14:paraId="2FD988C6" w14:textId="3AC7453E" w:rsidR="00FA382F" w:rsidDel="001B5BCE" w:rsidRDefault="00FA382F">
      <w:pPr>
        <w:rPr>
          <w:del w:id="683" w:author="chaniaayulestari@outlook.com" w:date="2021-11-14T06:10:00Z"/>
          <w:rFonts w:asciiTheme="minorHAnsi" w:eastAsiaTheme="minorEastAsia" w:hAnsiTheme="minorHAnsi" w:cstheme="minorBidi"/>
          <w:noProof/>
          <w:sz w:val="22"/>
          <w:szCs w:val="22"/>
          <w:lang w:val="en-ID"/>
        </w:rPr>
        <w:pPrChange w:id="684" w:author="chaniaayulestari@outlook.com" w:date="2021-11-14T06:11:00Z">
          <w:pPr>
            <w:pStyle w:val="TableofFigures"/>
            <w:tabs>
              <w:tab w:val="right" w:leader="dot" w:pos="7927"/>
            </w:tabs>
          </w:pPr>
        </w:pPrChange>
      </w:pPr>
      <w:del w:id="685" w:author="chaniaayulestari@outlook.com" w:date="2021-11-14T06:10:00Z">
        <w:r w:rsidRPr="001B5BCE" w:rsidDel="001B5BCE">
          <w:rPr>
            <w:rFonts w:eastAsiaTheme="majorEastAsia"/>
            <w:rPrChange w:id="686" w:author="chaniaayulestari@outlook.com" w:date="2021-11-14T06:10:00Z">
              <w:rPr>
                <w:rStyle w:val="Hyperlink"/>
                <w:rFonts w:eastAsiaTheme="majorEastAsia"/>
                <w:noProof/>
              </w:rPr>
            </w:rPrChange>
          </w:rPr>
          <w:delText>Table 3. 4 Deskripsi Aktor</w:delText>
        </w:r>
        <w:r w:rsidDel="001B5BCE">
          <w:rPr>
            <w:noProof/>
            <w:webHidden/>
          </w:rPr>
          <w:tab/>
          <w:delText>21</w:delText>
        </w:r>
      </w:del>
    </w:p>
    <w:p w14:paraId="4760D5CB" w14:textId="54564FCE" w:rsidR="00FA382F" w:rsidDel="001B5BCE" w:rsidRDefault="00FA382F">
      <w:pPr>
        <w:rPr>
          <w:del w:id="687" w:author="chaniaayulestari@outlook.com" w:date="2021-11-14T06:10:00Z"/>
          <w:rFonts w:asciiTheme="minorHAnsi" w:eastAsiaTheme="minorEastAsia" w:hAnsiTheme="minorHAnsi" w:cstheme="minorBidi"/>
          <w:noProof/>
          <w:sz w:val="22"/>
          <w:szCs w:val="22"/>
          <w:lang w:val="en-ID"/>
        </w:rPr>
        <w:pPrChange w:id="688" w:author="chaniaayulestari@outlook.com" w:date="2021-11-14T06:11:00Z">
          <w:pPr>
            <w:pStyle w:val="TableofFigures"/>
            <w:tabs>
              <w:tab w:val="right" w:leader="dot" w:pos="7927"/>
            </w:tabs>
          </w:pPr>
        </w:pPrChange>
      </w:pPr>
      <w:del w:id="689" w:author="chaniaayulestari@outlook.com" w:date="2021-11-14T06:10:00Z">
        <w:r w:rsidRPr="001B5BCE" w:rsidDel="001B5BCE">
          <w:rPr>
            <w:rFonts w:eastAsiaTheme="majorEastAsia"/>
            <w:rPrChange w:id="690" w:author="chaniaayulestari@outlook.com" w:date="2021-11-14T06:10:00Z">
              <w:rPr>
                <w:rStyle w:val="Hyperlink"/>
                <w:rFonts w:eastAsiaTheme="majorEastAsia"/>
                <w:noProof/>
              </w:rPr>
            </w:rPrChange>
          </w:rPr>
          <w:delText>Table 3. 5 Skenario Use Case Login</w:delText>
        </w:r>
        <w:r w:rsidDel="001B5BCE">
          <w:rPr>
            <w:noProof/>
            <w:webHidden/>
          </w:rPr>
          <w:tab/>
          <w:delText>23</w:delText>
        </w:r>
      </w:del>
    </w:p>
    <w:p w14:paraId="68F6999F" w14:textId="68ACA9A8" w:rsidR="00FA382F" w:rsidDel="001B5BCE" w:rsidRDefault="00FA382F">
      <w:pPr>
        <w:rPr>
          <w:del w:id="691" w:author="chaniaayulestari@outlook.com" w:date="2021-11-14T06:10:00Z"/>
          <w:rFonts w:asciiTheme="minorHAnsi" w:eastAsiaTheme="minorEastAsia" w:hAnsiTheme="minorHAnsi" w:cstheme="minorBidi"/>
          <w:noProof/>
          <w:sz w:val="22"/>
          <w:szCs w:val="22"/>
          <w:lang w:val="en-ID"/>
        </w:rPr>
        <w:pPrChange w:id="692" w:author="chaniaayulestari@outlook.com" w:date="2021-11-14T06:11:00Z">
          <w:pPr>
            <w:pStyle w:val="TableofFigures"/>
            <w:tabs>
              <w:tab w:val="right" w:leader="dot" w:pos="7927"/>
            </w:tabs>
          </w:pPr>
        </w:pPrChange>
      </w:pPr>
      <w:del w:id="693" w:author="chaniaayulestari@outlook.com" w:date="2021-11-14T06:10:00Z">
        <w:r w:rsidRPr="001B5BCE" w:rsidDel="001B5BCE">
          <w:rPr>
            <w:rFonts w:eastAsiaTheme="majorEastAsia"/>
            <w:rPrChange w:id="694" w:author="chaniaayulestari@outlook.com" w:date="2021-11-14T06:10:00Z">
              <w:rPr>
                <w:rStyle w:val="Hyperlink"/>
                <w:rFonts w:eastAsiaTheme="majorEastAsia"/>
                <w:noProof/>
              </w:rPr>
            </w:rPrChange>
          </w:rPr>
          <w:delText>Table 3. 6 Skenario Use Case Dashboard</w:delText>
        </w:r>
        <w:r w:rsidDel="001B5BCE">
          <w:rPr>
            <w:noProof/>
            <w:webHidden/>
          </w:rPr>
          <w:tab/>
          <w:delText>25</w:delText>
        </w:r>
      </w:del>
    </w:p>
    <w:p w14:paraId="57705089" w14:textId="65BFAD6B" w:rsidR="00FA382F" w:rsidDel="001B5BCE" w:rsidRDefault="00FA382F">
      <w:pPr>
        <w:rPr>
          <w:del w:id="695" w:author="chaniaayulestari@outlook.com" w:date="2021-11-14T06:10:00Z"/>
          <w:rFonts w:asciiTheme="minorHAnsi" w:eastAsiaTheme="minorEastAsia" w:hAnsiTheme="minorHAnsi" w:cstheme="minorBidi"/>
          <w:noProof/>
          <w:sz w:val="22"/>
          <w:szCs w:val="22"/>
          <w:lang w:val="en-ID"/>
        </w:rPr>
        <w:pPrChange w:id="696" w:author="chaniaayulestari@outlook.com" w:date="2021-11-14T06:11:00Z">
          <w:pPr>
            <w:pStyle w:val="TableofFigures"/>
            <w:tabs>
              <w:tab w:val="right" w:leader="dot" w:pos="7927"/>
            </w:tabs>
          </w:pPr>
        </w:pPrChange>
      </w:pPr>
      <w:del w:id="697" w:author="chaniaayulestari@outlook.com" w:date="2021-11-14T06:10:00Z">
        <w:r w:rsidRPr="001B5BCE" w:rsidDel="001B5BCE">
          <w:rPr>
            <w:rFonts w:eastAsiaTheme="majorEastAsia"/>
            <w:rPrChange w:id="698" w:author="chaniaayulestari@outlook.com" w:date="2021-11-14T06:10:00Z">
              <w:rPr>
                <w:rStyle w:val="Hyperlink"/>
                <w:rFonts w:eastAsiaTheme="majorEastAsia"/>
                <w:noProof/>
              </w:rPr>
            </w:rPrChange>
          </w:rPr>
          <w:delText>Table 3. 7 Skenario Use Case Profil Siswa</w:delText>
        </w:r>
        <w:r w:rsidDel="001B5BCE">
          <w:rPr>
            <w:noProof/>
            <w:webHidden/>
          </w:rPr>
          <w:tab/>
          <w:delText>25</w:delText>
        </w:r>
      </w:del>
    </w:p>
    <w:p w14:paraId="0ACE8791" w14:textId="270BB156" w:rsidR="00FA382F" w:rsidDel="001B5BCE" w:rsidRDefault="00FA382F">
      <w:pPr>
        <w:rPr>
          <w:del w:id="699" w:author="chaniaayulestari@outlook.com" w:date="2021-11-14T06:10:00Z"/>
          <w:rFonts w:asciiTheme="minorHAnsi" w:eastAsiaTheme="minorEastAsia" w:hAnsiTheme="minorHAnsi" w:cstheme="minorBidi"/>
          <w:noProof/>
          <w:sz w:val="22"/>
          <w:szCs w:val="22"/>
          <w:lang w:val="en-ID"/>
        </w:rPr>
        <w:pPrChange w:id="700" w:author="chaniaayulestari@outlook.com" w:date="2021-11-14T06:11:00Z">
          <w:pPr>
            <w:pStyle w:val="TableofFigures"/>
            <w:tabs>
              <w:tab w:val="right" w:leader="dot" w:pos="7927"/>
            </w:tabs>
          </w:pPr>
        </w:pPrChange>
      </w:pPr>
      <w:del w:id="701" w:author="chaniaayulestari@outlook.com" w:date="2021-11-14T06:10:00Z">
        <w:r w:rsidRPr="001B5BCE" w:rsidDel="001B5BCE">
          <w:rPr>
            <w:rFonts w:eastAsiaTheme="majorEastAsia"/>
            <w:rPrChange w:id="702" w:author="chaniaayulestari@outlook.com" w:date="2021-11-14T06:10:00Z">
              <w:rPr>
                <w:rStyle w:val="Hyperlink"/>
                <w:rFonts w:eastAsiaTheme="majorEastAsia"/>
                <w:noProof/>
              </w:rPr>
            </w:rPrChange>
          </w:rPr>
          <w:delText>Table 3. 8 Skenario Use Case Profil Guru</w:delText>
        </w:r>
        <w:r w:rsidDel="001B5BCE">
          <w:rPr>
            <w:noProof/>
            <w:webHidden/>
          </w:rPr>
          <w:tab/>
          <w:delText>26</w:delText>
        </w:r>
      </w:del>
    </w:p>
    <w:p w14:paraId="30337974" w14:textId="1C14E6AE" w:rsidR="00FA382F" w:rsidDel="001B5BCE" w:rsidRDefault="00FA382F">
      <w:pPr>
        <w:rPr>
          <w:del w:id="703" w:author="chaniaayulestari@outlook.com" w:date="2021-11-14T06:10:00Z"/>
          <w:rFonts w:asciiTheme="minorHAnsi" w:eastAsiaTheme="minorEastAsia" w:hAnsiTheme="minorHAnsi" w:cstheme="minorBidi"/>
          <w:noProof/>
          <w:sz w:val="22"/>
          <w:szCs w:val="22"/>
          <w:lang w:val="en-ID"/>
        </w:rPr>
        <w:pPrChange w:id="704" w:author="chaniaayulestari@outlook.com" w:date="2021-11-14T06:11:00Z">
          <w:pPr>
            <w:pStyle w:val="TableofFigures"/>
            <w:tabs>
              <w:tab w:val="right" w:leader="dot" w:pos="7927"/>
            </w:tabs>
          </w:pPr>
        </w:pPrChange>
      </w:pPr>
      <w:del w:id="705" w:author="chaniaayulestari@outlook.com" w:date="2021-11-14T06:10:00Z">
        <w:r w:rsidRPr="001B5BCE" w:rsidDel="001B5BCE">
          <w:rPr>
            <w:rFonts w:eastAsiaTheme="majorEastAsia"/>
            <w:rPrChange w:id="706" w:author="chaniaayulestari@outlook.com" w:date="2021-11-14T06:10:00Z">
              <w:rPr>
                <w:rStyle w:val="Hyperlink"/>
                <w:rFonts w:eastAsiaTheme="majorEastAsia"/>
                <w:noProof/>
              </w:rPr>
            </w:rPrChange>
          </w:rPr>
          <w:delText>Table 3. 9 Skenario Use Case Kelola Siswa</w:delText>
        </w:r>
        <w:r w:rsidDel="001B5BCE">
          <w:rPr>
            <w:noProof/>
            <w:webHidden/>
          </w:rPr>
          <w:tab/>
          <w:delText>27</w:delText>
        </w:r>
      </w:del>
    </w:p>
    <w:p w14:paraId="41C71E53" w14:textId="6F6987BC" w:rsidR="00FA382F" w:rsidDel="001B5BCE" w:rsidRDefault="00FA382F">
      <w:pPr>
        <w:rPr>
          <w:del w:id="707" w:author="chaniaayulestari@outlook.com" w:date="2021-11-14T06:10:00Z"/>
          <w:rFonts w:asciiTheme="minorHAnsi" w:eastAsiaTheme="minorEastAsia" w:hAnsiTheme="minorHAnsi" w:cstheme="minorBidi"/>
          <w:noProof/>
          <w:sz w:val="22"/>
          <w:szCs w:val="22"/>
          <w:lang w:val="en-ID"/>
        </w:rPr>
        <w:pPrChange w:id="708" w:author="chaniaayulestari@outlook.com" w:date="2021-11-14T06:11:00Z">
          <w:pPr>
            <w:pStyle w:val="TableofFigures"/>
            <w:tabs>
              <w:tab w:val="right" w:leader="dot" w:pos="7927"/>
            </w:tabs>
          </w:pPr>
        </w:pPrChange>
      </w:pPr>
      <w:del w:id="709" w:author="chaniaayulestari@outlook.com" w:date="2021-11-14T06:10:00Z">
        <w:r w:rsidRPr="001B5BCE" w:rsidDel="001B5BCE">
          <w:rPr>
            <w:rFonts w:eastAsiaTheme="majorEastAsia"/>
            <w:rPrChange w:id="710" w:author="chaniaayulestari@outlook.com" w:date="2021-11-14T06:10:00Z">
              <w:rPr>
                <w:rStyle w:val="Hyperlink"/>
                <w:rFonts w:eastAsiaTheme="majorEastAsia"/>
                <w:noProof/>
              </w:rPr>
            </w:rPrChange>
          </w:rPr>
          <w:delText>Table 3. 10 Skenario Use Case Kelola Guru</w:delText>
        </w:r>
        <w:r w:rsidDel="001B5BCE">
          <w:rPr>
            <w:noProof/>
            <w:webHidden/>
          </w:rPr>
          <w:tab/>
          <w:delText>28</w:delText>
        </w:r>
      </w:del>
    </w:p>
    <w:p w14:paraId="0EE31F10" w14:textId="1E951BD7" w:rsidR="00FA382F" w:rsidDel="001B5BCE" w:rsidRDefault="00FA382F">
      <w:pPr>
        <w:rPr>
          <w:del w:id="711" w:author="chaniaayulestari@outlook.com" w:date="2021-11-14T06:10:00Z"/>
          <w:rFonts w:asciiTheme="minorHAnsi" w:eastAsiaTheme="minorEastAsia" w:hAnsiTheme="minorHAnsi" w:cstheme="minorBidi"/>
          <w:noProof/>
          <w:sz w:val="22"/>
          <w:szCs w:val="22"/>
          <w:lang w:val="en-ID"/>
        </w:rPr>
        <w:pPrChange w:id="712" w:author="chaniaayulestari@outlook.com" w:date="2021-11-14T06:11:00Z">
          <w:pPr>
            <w:pStyle w:val="TableofFigures"/>
            <w:tabs>
              <w:tab w:val="right" w:leader="dot" w:pos="7927"/>
            </w:tabs>
          </w:pPr>
        </w:pPrChange>
      </w:pPr>
      <w:del w:id="713" w:author="chaniaayulestari@outlook.com" w:date="2021-11-14T06:10:00Z">
        <w:r w:rsidRPr="001B5BCE" w:rsidDel="001B5BCE">
          <w:rPr>
            <w:rFonts w:eastAsiaTheme="majorEastAsia"/>
            <w:rPrChange w:id="714" w:author="chaniaayulestari@outlook.com" w:date="2021-11-14T06:10:00Z">
              <w:rPr>
                <w:rStyle w:val="Hyperlink"/>
                <w:rFonts w:eastAsiaTheme="majorEastAsia"/>
                <w:noProof/>
              </w:rPr>
            </w:rPrChange>
          </w:rPr>
          <w:delText>Table 3. 11 Skenario Use Case Kelola Kelas</w:delText>
        </w:r>
        <w:r w:rsidDel="001B5BCE">
          <w:rPr>
            <w:noProof/>
            <w:webHidden/>
          </w:rPr>
          <w:tab/>
          <w:delText>29</w:delText>
        </w:r>
      </w:del>
    </w:p>
    <w:p w14:paraId="3A2B522C" w14:textId="331CEE09" w:rsidR="00FA382F" w:rsidDel="001B5BCE" w:rsidRDefault="00FA382F">
      <w:pPr>
        <w:rPr>
          <w:del w:id="715" w:author="chaniaayulestari@outlook.com" w:date="2021-11-14T06:10:00Z"/>
          <w:rFonts w:asciiTheme="minorHAnsi" w:eastAsiaTheme="minorEastAsia" w:hAnsiTheme="minorHAnsi" w:cstheme="minorBidi"/>
          <w:noProof/>
          <w:sz w:val="22"/>
          <w:szCs w:val="22"/>
          <w:lang w:val="en-ID"/>
        </w:rPr>
        <w:pPrChange w:id="716" w:author="chaniaayulestari@outlook.com" w:date="2021-11-14T06:11:00Z">
          <w:pPr>
            <w:pStyle w:val="TableofFigures"/>
            <w:tabs>
              <w:tab w:val="right" w:leader="dot" w:pos="7927"/>
            </w:tabs>
          </w:pPr>
        </w:pPrChange>
      </w:pPr>
      <w:del w:id="717" w:author="chaniaayulestari@outlook.com" w:date="2021-11-14T06:10:00Z">
        <w:r w:rsidRPr="001B5BCE" w:rsidDel="001B5BCE">
          <w:rPr>
            <w:rFonts w:eastAsiaTheme="majorEastAsia"/>
            <w:rPrChange w:id="718" w:author="chaniaayulestari@outlook.com" w:date="2021-11-14T06:10:00Z">
              <w:rPr>
                <w:rStyle w:val="Hyperlink"/>
                <w:rFonts w:eastAsiaTheme="majorEastAsia"/>
                <w:noProof/>
              </w:rPr>
            </w:rPrChange>
          </w:rPr>
          <w:delText>Table 3. 12 Skenario Use Case Kelola Admin</w:delText>
        </w:r>
        <w:r w:rsidDel="001B5BCE">
          <w:rPr>
            <w:noProof/>
            <w:webHidden/>
          </w:rPr>
          <w:tab/>
          <w:delText>30</w:delText>
        </w:r>
      </w:del>
    </w:p>
    <w:p w14:paraId="2AFC4604" w14:textId="20EFF20A" w:rsidR="00FA382F" w:rsidDel="001B5BCE" w:rsidRDefault="00FA382F">
      <w:pPr>
        <w:rPr>
          <w:del w:id="719" w:author="chaniaayulestari@outlook.com" w:date="2021-11-14T06:10:00Z"/>
          <w:rFonts w:asciiTheme="minorHAnsi" w:eastAsiaTheme="minorEastAsia" w:hAnsiTheme="minorHAnsi" w:cstheme="minorBidi"/>
          <w:noProof/>
          <w:sz w:val="22"/>
          <w:szCs w:val="22"/>
          <w:lang w:val="en-ID"/>
        </w:rPr>
        <w:pPrChange w:id="720" w:author="chaniaayulestari@outlook.com" w:date="2021-11-14T06:11:00Z">
          <w:pPr>
            <w:pStyle w:val="TableofFigures"/>
            <w:tabs>
              <w:tab w:val="right" w:leader="dot" w:pos="7927"/>
            </w:tabs>
          </w:pPr>
        </w:pPrChange>
      </w:pPr>
      <w:del w:id="721" w:author="chaniaayulestari@outlook.com" w:date="2021-11-14T06:10:00Z">
        <w:r w:rsidRPr="001B5BCE" w:rsidDel="001B5BCE">
          <w:rPr>
            <w:rFonts w:eastAsiaTheme="majorEastAsia"/>
            <w:rPrChange w:id="722" w:author="chaniaayulestari@outlook.com" w:date="2021-11-14T06:10:00Z">
              <w:rPr>
                <w:rStyle w:val="Hyperlink"/>
                <w:rFonts w:eastAsiaTheme="majorEastAsia"/>
                <w:noProof/>
              </w:rPr>
            </w:rPrChange>
          </w:rPr>
          <w:delText>Table 3. 13 Skenario Use Case Kelola Absensi</w:delText>
        </w:r>
        <w:r w:rsidDel="001B5BCE">
          <w:rPr>
            <w:noProof/>
            <w:webHidden/>
          </w:rPr>
          <w:tab/>
          <w:delText>31</w:delText>
        </w:r>
      </w:del>
    </w:p>
    <w:p w14:paraId="2B16CDBD" w14:textId="25FA3F0B" w:rsidR="00FA382F" w:rsidDel="001B5BCE" w:rsidRDefault="00FA382F">
      <w:pPr>
        <w:rPr>
          <w:del w:id="723" w:author="chaniaayulestari@outlook.com" w:date="2021-11-14T06:10:00Z"/>
          <w:rFonts w:asciiTheme="minorHAnsi" w:eastAsiaTheme="minorEastAsia" w:hAnsiTheme="minorHAnsi" w:cstheme="minorBidi"/>
          <w:noProof/>
          <w:sz w:val="22"/>
          <w:szCs w:val="22"/>
          <w:lang w:val="en-ID"/>
        </w:rPr>
        <w:pPrChange w:id="724" w:author="chaniaayulestari@outlook.com" w:date="2021-11-14T06:11:00Z">
          <w:pPr>
            <w:pStyle w:val="TableofFigures"/>
            <w:tabs>
              <w:tab w:val="right" w:leader="dot" w:pos="7927"/>
            </w:tabs>
          </w:pPr>
        </w:pPrChange>
      </w:pPr>
      <w:del w:id="725" w:author="chaniaayulestari@outlook.com" w:date="2021-11-14T06:10:00Z">
        <w:r w:rsidRPr="001B5BCE" w:rsidDel="001B5BCE">
          <w:rPr>
            <w:rFonts w:eastAsiaTheme="majorEastAsia"/>
            <w:rPrChange w:id="726" w:author="chaniaayulestari@outlook.com" w:date="2021-11-14T06:10:00Z">
              <w:rPr>
                <w:rStyle w:val="Hyperlink"/>
                <w:rFonts w:eastAsiaTheme="majorEastAsia"/>
                <w:noProof/>
              </w:rPr>
            </w:rPrChange>
          </w:rPr>
          <w:delText>Table 3. 14 Skenario Use Case Laporan Absen</w:delText>
        </w:r>
        <w:r w:rsidDel="001B5BCE">
          <w:rPr>
            <w:noProof/>
            <w:webHidden/>
          </w:rPr>
          <w:tab/>
          <w:delText>32</w:delText>
        </w:r>
      </w:del>
    </w:p>
    <w:p w14:paraId="24DF8DAD" w14:textId="3C504348" w:rsidR="00FA382F" w:rsidDel="001B5BCE" w:rsidRDefault="00FA382F">
      <w:pPr>
        <w:rPr>
          <w:del w:id="727" w:author="chaniaayulestari@outlook.com" w:date="2021-11-14T06:10:00Z"/>
          <w:rFonts w:asciiTheme="minorHAnsi" w:eastAsiaTheme="minorEastAsia" w:hAnsiTheme="minorHAnsi" w:cstheme="minorBidi"/>
          <w:noProof/>
          <w:sz w:val="22"/>
          <w:szCs w:val="22"/>
          <w:lang w:val="en-ID"/>
        </w:rPr>
        <w:pPrChange w:id="728" w:author="chaniaayulestari@outlook.com" w:date="2021-11-14T06:11:00Z">
          <w:pPr>
            <w:pStyle w:val="TableofFigures"/>
            <w:tabs>
              <w:tab w:val="right" w:leader="dot" w:pos="7927"/>
            </w:tabs>
          </w:pPr>
        </w:pPrChange>
      </w:pPr>
      <w:del w:id="729" w:author="chaniaayulestari@outlook.com" w:date="2021-11-14T06:10:00Z">
        <w:r w:rsidRPr="001B5BCE" w:rsidDel="001B5BCE">
          <w:rPr>
            <w:rFonts w:eastAsiaTheme="majorEastAsia"/>
            <w:rPrChange w:id="730" w:author="chaniaayulestari@outlook.com" w:date="2021-11-14T06:10:00Z">
              <w:rPr>
                <w:rStyle w:val="Hyperlink"/>
                <w:rFonts w:eastAsiaTheme="majorEastAsia"/>
                <w:noProof/>
              </w:rPr>
            </w:rPrChange>
          </w:rPr>
          <w:delText>Table 3. 15 Skenario Use Case Laporan Riwayat Absen</w:delText>
        </w:r>
        <w:r w:rsidDel="001B5BCE">
          <w:rPr>
            <w:noProof/>
            <w:webHidden/>
          </w:rPr>
          <w:tab/>
          <w:delText>34</w:delText>
        </w:r>
      </w:del>
    </w:p>
    <w:p w14:paraId="2F4ADA4C" w14:textId="02E2280F" w:rsidR="00FA382F" w:rsidDel="001B5BCE" w:rsidRDefault="00FA382F">
      <w:pPr>
        <w:rPr>
          <w:del w:id="731" w:author="chaniaayulestari@outlook.com" w:date="2021-11-14T06:10:00Z"/>
          <w:rFonts w:asciiTheme="minorHAnsi" w:eastAsiaTheme="minorEastAsia" w:hAnsiTheme="minorHAnsi" w:cstheme="minorBidi"/>
          <w:noProof/>
          <w:sz w:val="22"/>
          <w:szCs w:val="22"/>
          <w:lang w:val="en-ID"/>
        </w:rPr>
        <w:pPrChange w:id="732" w:author="chaniaayulestari@outlook.com" w:date="2021-11-14T06:11:00Z">
          <w:pPr>
            <w:pStyle w:val="TableofFigures"/>
            <w:tabs>
              <w:tab w:val="right" w:leader="dot" w:pos="7927"/>
            </w:tabs>
          </w:pPr>
        </w:pPrChange>
      </w:pPr>
      <w:del w:id="733" w:author="chaniaayulestari@outlook.com" w:date="2021-11-14T06:10:00Z">
        <w:r w:rsidRPr="001B5BCE" w:rsidDel="001B5BCE">
          <w:rPr>
            <w:rFonts w:eastAsiaTheme="majorEastAsia"/>
            <w:rPrChange w:id="734" w:author="chaniaayulestari@outlook.com" w:date="2021-11-14T06:10:00Z">
              <w:rPr>
                <w:rStyle w:val="Hyperlink"/>
                <w:rFonts w:eastAsiaTheme="majorEastAsia"/>
                <w:noProof/>
              </w:rPr>
            </w:rPrChange>
          </w:rPr>
          <w:delText>Table 3. 16 Skenario Use Case Notifikasi</w:delText>
        </w:r>
        <w:r w:rsidDel="001B5BCE">
          <w:rPr>
            <w:noProof/>
            <w:webHidden/>
          </w:rPr>
          <w:tab/>
          <w:delText>35</w:delText>
        </w:r>
      </w:del>
    </w:p>
    <w:p w14:paraId="65A57524" w14:textId="4DE515CE" w:rsidR="00FA382F" w:rsidDel="001B5BCE" w:rsidRDefault="00FA382F">
      <w:pPr>
        <w:rPr>
          <w:del w:id="735" w:author="chaniaayulestari@outlook.com" w:date="2021-11-14T06:10:00Z"/>
          <w:rFonts w:asciiTheme="minorHAnsi" w:eastAsiaTheme="minorEastAsia" w:hAnsiTheme="minorHAnsi" w:cstheme="minorBidi"/>
          <w:noProof/>
          <w:sz w:val="22"/>
          <w:szCs w:val="22"/>
          <w:lang w:val="en-ID"/>
        </w:rPr>
        <w:pPrChange w:id="736" w:author="chaniaayulestari@outlook.com" w:date="2021-11-14T06:11:00Z">
          <w:pPr>
            <w:pStyle w:val="TableofFigures"/>
            <w:tabs>
              <w:tab w:val="right" w:leader="dot" w:pos="7927"/>
            </w:tabs>
          </w:pPr>
        </w:pPrChange>
      </w:pPr>
      <w:del w:id="737" w:author="chaniaayulestari@outlook.com" w:date="2021-11-14T06:10:00Z">
        <w:r w:rsidRPr="001B5BCE" w:rsidDel="001B5BCE">
          <w:rPr>
            <w:rFonts w:eastAsiaTheme="majorEastAsia"/>
            <w:rPrChange w:id="738" w:author="chaniaayulestari@outlook.com" w:date="2021-11-14T06:10:00Z">
              <w:rPr>
                <w:rStyle w:val="Hyperlink"/>
                <w:rFonts w:eastAsiaTheme="majorEastAsia"/>
                <w:noProof/>
              </w:rPr>
            </w:rPrChange>
          </w:rPr>
          <w:delText>Table 3. 17 Skenario Use Case Lapoan Siswa Bermasalah</w:delText>
        </w:r>
        <w:r w:rsidDel="001B5BCE">
          <w:rPr>
            <w:noProof/>
            <w:webHidden/>
          </w:rPr>
          <w:tab/>
          <w:delText>36</w:delText>
        </w:r>
      </w:del>
    </w:p>
    <w:p w14:paraId="178BD6A0" w14:textId="56967E34" w:rsidR="00FA382F" w:rsidDel="001B5BCE" w:rsidRDefault="00FA382F">
      <w:pPr>
        <w:rPr>
          <w:del w:id="739" w:author="chaniaayulestari@outlook.com" w:date="2021-11-14T06:10:00Z"/>
          <w:rFonts w:asciiTheme="minorHAnsi" w:eastAsiaTheme="minorEastAsia" w:hAnsiTheme="minorHAnsi" w:cstheme="minorBidi"/>
          <w:noProof/>
          <w:sz w:val="22"/>
          <w:szCs w:val="22"/>
          <w:lang w:val="en-ID"/>
        </w:rPr>
        <w:pPrChange w:id="740" w:author="chaniaayulestari@outlook.com" w:date="2021-11-14T06:11:00Z">
          <w:pPr>
            <w:pStyle w:val="TableofFigures"/>
            <w:tabs>
              <w:tab w:val="right" w:leader="dot" w:pos="7927"/>
            </w:tabs>
          </w:pPr>
        </w:pPrChange>
      </w:pPr>
      <w:del w:id="741" w:author="chaniaayulestari@outlook.com" w:date="2021-11-14T06:10:00Z">
        <w:r w:rsidRPr="001B5BCE" w:rsidDel="001B5BCE">
          <w:rPr>
            <w:rFonts w:eastAsiaTheme="majorEastAsia"/>
            <w:rPrChange w:id="742" w:author="chaniaayulestari@outlook.com" w:date="2021-11-14T06:10:00Z">
              <w:rPr>
                <w:rStyle w:val="Hyperlink"/>
                <w:rFonts w:eastAsiaTheme="majorEastAsia"/>
                <w:noProof/>
              </w:rPr>
            </w:rPrChange>
          </w:rPr>
          <w:delText>Table 3. 18 Tabel RFID</w:delText>
        </w:r>
        <w:r w:rsidDel="001B5BCE">
          <w:rPr>
            <w:noProof/>
            <w:webHidden/>
          </w:rPr>
          <w:tab/>
          <w:delText>48</w:delText>
        </w:r>
      </w:del>
    </w:p>
    <w:p w14:paraId="6AB564DB" w14:textId="74610E65" w:rsidR="00FA382F" w:rsidDel="001B5BCE" w:rsidRDefault="00FA382F">
      <w:pPr>
        <w:rPr>
          <w:del w:id="743" w:author="chaniaayulestari@outlook.com" w:date="2021-11-14T06:10:00Z"/>
          <w:rFonts w:asciiTheme="minorHAnsi" w:eastAsiaTheme="minorEastAsia" w:hAnsiTheme="minorHAnsi" w:cstheme="minorBidi"/>
          <w:noProof/>
          <w:sz w:val="22"/>
          <w:szCs w:val="22"/>
          <w:lang w:val="en-ID"/>
        </w:rPr>
        <w:pPrChange w:id="744" w:author="chaniaayulestari@outlook.com" w:date="2021-11-14T06:11:00Z">
          <w:pPr>
            <w:pStyle w:val="TableofFigures"/>
            <w:tabs>
              <w:tab w:val="right" w:leader="dot" w:pos="7927"/>
            </w:tabs>
          </w:pPr>
        </w:pPrChange>
      </w:pPr>
      <w:del w:id="745" w:author="chaniaayulestari@outlook.com" w:date="2021-11-14T06:10:00Z">
        <w:r w:rsidRPr="001B5BCE" w:rsidDel="001B5BCE">
          <w:rPr>
            <w:rFonts w:eastAsiaTheme="majorEastAsia"/>
            <w:rPrChange w:id="746" w:author="chaniaayulestari@outlook.com" w:date="2021-11-14T06:10:00Z">
              <w:rPr>
                <w:rStyle w:val="Hyperlink"/>
                <w:rFonts w:eastAsiaTheme="majorEastAsia"/>
                <w:noProof/>
              </w:rPr>
            </w:rPrChange>
          </w:rPr>
          <w:delText>Table 3. 19 Tabel Siswa</w:delText>
        </w:r>
        <w:r w:rsidDel="001B5BCE">
          <w:rPr>
            <w:noProof/>
            <w:webHidden/>
          </w:rPr>
          <w:tab/>
          <w:delText>48</w:delText>
        </w:r>
      </w:del>
    </w:p>
    <w:p w14:paraId="4BEB1042" w14:textId="64F1A6E6" w:rsidR="00FA382F" w:rsidDel="001B5BCE" w:rsidRDefault="00FA382F">
      <w:pPr>
        <w:rPr>
          <w:del w:id="747" w:author="chaniaayulestari@outlook.com" w:date="2021-11-14T06:10:00Z"/>
          <w:rFonts w:asciiTheme="minorHAnsi" w:eastAsiaTheme="minorEastAsia" w:hAnsiTheme="minorHAnsi" w:cstheme="minorBidi"/>
          <w:noProof/>
          <w:sz w:val="22"/>
          <w:szCs w:val="22"/>
          <w:lang w:val="en-ID"/>
        </w:rPr>
        <w:pPrChange w:id="748" w:author="chaniaayulestari@outlook.com" w:date="2021-11-14T06:11:00Z">
          <w:pPr>
            <w:pStyle w:val="TableofFigures"/>
            <w:tabs>
              <w:tab w:val="right" w:leader="dot" w:pos="7927"/>
            </w:tabs>
          </w:pPr>
        </w:pPrChange>
      </w:pPr>
      <w:del w:id="749" w:author="chaniaayulestari@outlook.com" w:date="2021-11-14T06:10:00Z">
        <w:r w:rsidRPr="001B5BCE" w:rsidDel="001B5BCE">
          <w:rPr>
            <w:rFonts w:eastAsiaTheme="majorEastAsia"/>
            <w:rPrChange w:id="750" w:author="chaniaayulestari@outlook.com" w:date="2021-11-14T06:10:00Z">
              <w:rPr>
                <w:rStyle w:val="Hyperlink"/>
                <w:rFonts w:eastAsiaTheme="majorEastAsia"/>
                <w:noProof/>
              </w:rPr>
            </w:rPrChange>
          </w:rPr>
          <w:delText>Table 3. 20 Tabel Kelola Absen</w:delText>
        </w:r>
        <w:r w:rsidDel="001B5BCE">
          <w:rPr>
            <w:noProof/>
            <w:webHidden/>
          </w:rPr>
          <w:tab/>
          <w:delText>49</w:delText>
        </w:r>
      </w:del>
    </w:p>
    <w:p w14:paraId="13DB80A2" w14:textId="58EF2E6F" w:rsidR="00FA382F" w:rsidDel="001B5BCE" w:rsidRDefault="00FA382F">
      <w:pPr>
        <w:rPr>
          <w:del w:id="751" w:author="chaniaayulestari@outlook.com" w:date="2021-11-14T06:10:00Z"/>
          <w:rFonts w:asciiTheme="minorHAnsi" w:eastAsiaTheme="minorEastAsia" w:hAnsiTheme="minorHAnsi" w:cstheme="minorBidi"/>
          <w:noProof/>
          <w:sz w:val="22"/>
          <w:szCs w:val="22"/>
          <w:lang w:val="en-ID"/>
        </w:rPr>
        <w:pPrChange w:id="752" w:author="chaniaayulestari@outlook.com" w:date="2021-11-14T06:11:00Z">
          <w:pPr>
            <w:pStyle w:val="TableofFigures"/>
            <w:tabs>
              <w:tab w:val="right" w:leader="dot" w:pos="7927"/>
            </w:tabs>
          </w:pPr>
        </w:pPrChange>
      </w:pPr>
      <w:del w:id="753" w:author="chaniaayulestari@outlook.com" w:date="2021-11-14T06:10:00Z">
        <w:r w:rsidRPr="001B5BCE" w:rsidDel="001B5BCE">
          <w:rPr>
            <w:rFonts w:eastAsiaTheme="majorEastAsia"/>
            <w:rPrChange w:id="754" w:author="chaniaayulestari@outlook.com" w:date="2021-11-14T06:10:00Z">
              <w:rPr>
                <w:rStyle w:val="Hyperlink"/>
                <w:rFonts w:eastAsiaTheme="majorEastAsia"/>
                <w:noProof/>
              </w:rPr>
            </w:rPrChange>
          </w:rPr>
          <w:delText>Table 3. 21 Tabel Laporan Absen</w:delText>
        </w:r>
        <w:r w:rsidDel="001B5BCE">
          <w:rPr>
            <w:noProof/>
            <w:webHidden/>
          </w:rPr>
          <w:tab/>
          <w:delText>49</w:delText>
        </w:r>
      </w:del>
    </w:p>
    <w:p w14:paraId="66E2735B" w14:textId="6222113F" w:rsidR="00FA382F" w:rsidDel="001B5BCE" w:rsidRDefault="00FA382F">
      <w:pPr>
        <w:rPr>
          <w:del w:id="755" w:author="chaniaayulestari@outlook.com" w:date="2021-11-14T06:10:00Z"/>
          <w:rFonts w:asciiTheme="minorHAnsi" w:eastAsiaTheme="minorEastAsia" w:hAnsiTheme="minorHAnsi" w:cstheme="minorBidi"/>
          <w:noProof/>
          <w:sz w:val="22"/>
          <w:szCs w:val="22"/>
          <w:lang w:val="en-ID"/>
        </w:rPr>
        <w:pPrChange w:id="756" w:author="chaniaayulestari@outlook.com" w:date="2021-11-14T06:11:00Z">
          <w:pPr>
            <w:pStyle w:val="TableofFigures"/>
            <w:tabs>
              <w:tab w:val="right" w:leader="dot" w:pos="7927"/>
            </w:tabs>
          </w:pPr>
        </w:pPrChange>
      </w:pPr>
      <w:del w:id="757" w:author="chaniaayulestari@outlook.com" w:date="2021-11-14T06:10:00Z">
        <w:r w:rsidRPr="001B5BCE" w:rsidDel="001B5BCE">
          <w:rPr>
            <w:rFonts w:eastAsiaTheme="majorEastAsia"/>
            <w:rPrChange w:id="758" w:author="chaniaayulestari@outlook.com" w:date="2021-11-14T06:10:00Z">
              <w:rPr>
                <w:rStyle w:val="Hyperlink"/>
                <w:rFonts w:eastAsiaTheme="majorEastAsia"/>
                <w:noProof/>
              </w:rPr>
            </w:rPrChange>
          </w:rPr>
          <w:delText>Table 3. 22 Tabel Guru</w:delText>
        </w:r>
        <w:r w:rsidDel="001B5BCE">
          <w:rPr>
            <w:noProof/>
            <w:webHidden/>
          </w:rPr>
          <w:tab/>
          <w:delText>50</w:delText>
        </w:r>
      </w:del>
    </w:p>
    <w:p w14:paraId="18706638" w14:textId="54E0A534" w:rsidR="00FA382F" w:rsidDel="001B5BCE" w:rsidRDefault="00FA382F">
      <w:pPr>
        <w:rPr>
          <w:del w:id="759" w:author="chaniaayulestari@outlook.com" w:date="2021-11-14T06:10:00Z"/>
          <w:rFonts w:asciiTheme="minorHAnsi" w:eastAsiaTheme="minorEastAsia" w:hAnsiTheme="minorHAnsi" w:cstheme="minorBidi"/>
          <w:noProof/>
          <w:sz w:val="22"/>
          <w:szCs w:val="22"/>
          <w:lang w:val="en-ID"/>
        </w:rPr>
        <w:pPrChange w:id="760" w:author="chaniaayulestari@outlook.com" w:date="2021-11-14T06:11:00Z">
          <w:pPr>
            <w:pStyle w:val="TableofFigures"/>
            <w:tabs>
              <w:tab w:val="right" w:leader="dot" w:pos="7927"/>
            </w:tabs>
          </w:pPr>
        </w:pPrChange>
      </w:pPr>
      <w:del w:id="761" w:author="chaniaayulestari@outlook.com" w:date="2021-11-14T06:10:00Z">
        <w:r w:rsidRPr="001B5BCE" w:rsidDel="001B5BCE">
          <w:rPr>
            <w:rFonts w:eastAsiaTheme="majorEastAsia"/>
            <w:rPrChange w:id="762" w:author="chaniaayulestari@outlook.com" w:date="2021-11-14T06:10:00Z">
              <w:rPr>
                <w:rStyle w:val="Hyperlink"/>
                <w:rFonts w:eastAsiaTheme="majorEastAsia"/>
                <w:noProof/>
              </w:rPr>
            </w:rPrChange>
          </w:rPr>
          <w:delText>Table 3. 23 Tabel Admin</w:delText>
        </w:r>
        <w:r w:rsidDel="001B5BCE">
          <w:rPr>
            <w:noProof/>
            <w:webHidden/>
          </w:rPr>
          <w:tab/>
          <w:delText>50</w:delText>
        </w:r>
      </w:del>
    </w:p>
    <w:p w14:paraId="2B0E24FF" w14:textId="067697CC" w:rsidR="00FA382F" w:rsidDel="001B5BCE" w:rsidRDefault="00FA382F">
      <w:pPr>
        <w:rPr>
          <w:del w:id="763" w:author="chaniaayulestari@outlook.com" w:date="2021-11-14T06:10:00Z"/>
          <w:rFonts w:asciiTheme="minorHAnsi" w:eastAsiaTheme="minorEastAsia" w:hAnsiTheme="minorHAnsi" w:cstheme="minorBidi"/>
          <w:noProof/>
          <w:sz w:val="22"/>
          <w:szCs w:val="22"/>
          <w:lang w:val="en-ID"/>
        </w:rPr>
        <w:pPrChange w:id="764" w:author="chaniaayulestari@outlook.com" w:date="2021-11-14T06:11:00Z">
          <w:pPr>
            <w:pStyle w:val="TableofFigures"/>
            <w:tabs>
              <w:tab w:val="right" w:leader="dot" w:pos="7927"/>
            </w:tabs>
          </w:pPr>
        </w:pPrChange>
      </w:pPr>
      <w:del w:id="765" w:author="chaniaayulestari@outlook.com" w:date="2021-11-14T06:10:00Z">
        <w:r w:rsidRPr="001B5BCE" w:rsidDel="001B5BCE">
          <w:rPr>
            <w:rFonts w:eastAsiaTheme="majorEastAsia"/>
            <w:rPrChange w:id="766" w:author="chaniaayulestari@outlook.com" w:date="2021-11-14T06:10:00Z">
              <w:rPr>
                <w:rStyle w:val="Hyperlink"/>
                <w:rFonts w:eastAsiaTheme="majorEastAsia"/>
                <w:noProof/>
              </w:rPr>
            </w:rPrChange>
          </w:rPr>
          <w:delText>Table 3. 24 Tabel Walikelas</w:delText>
        </w:r>
        <w:r w:rsidDel="001B5BCE">
          <w:rPr>
            <w:noProof/>
            <w:webHidden/>
          </w:rPr>
          <w:tab/>
          <w:delText>51</w:delText>
        </w:r>
      </w:del>
    </w:p>
    <w:p w14:paraId="58AE1C62" w14:textId="11F7E137" w:rsidR="00FA382F" w:rsidDel="001B5BCE" w:rsidRDefault="00FA382F">
      <w:pPr>
        <w:rPr>
          <w:del w:id="767" w:author="chaniaayulestari@outlook.com" w:date="2021-11-14T06:10:00Z"/>
          <w:rFonts w:asciiTheme="minorHAnsi" w:eastAsiaTheme="minorEastAsia" w:hAnsiTheme="minorHAnsi" w:cstheme="minorBidi"/>
          <w:noProof/>
          <w:sz w:val="22"/>
          <w:szCs w:val="22"/>
          <w:lang w:val="en-ID"/>
        </w:rPr>
        <w:pPrChange w:id="768" w:author="chaniaayulestari@outlook.com" w:date="2021-11-14T06:11:00Z">
          <w:pPr>
            <w:pStyle w:val="TableofFigures"/>
            <w:tabs>
              <w:tab w:val="right" w:leader="dot" w:pos="7927"/>
            </w:tabs>
          </w:pPr>
        </w:pPrChange>
      </w:pPr>
      <w:del w:id="769" w:author="chaniaayulestari@outlook.com" w:date="2021-11-14T06:10:00Z">
        <w:r w:rsidRPr="001B5BCE" w:rsidDel="001B5BCE">
          <w:rPr>
            <w:rFonts w:eastAsiaTheme="majorEastAsia"/>
            <w:rPrChange w:id="770" w:author="chaniaayulestari@outlook.com" w:date="2021-11-14T06:10:00Z">
              <w:rPr>
                <w:rStyle w:val="Hyperlink"/>
                <w:rFonts w:eastAsiaTheme="majorEastAsia"/>
                <w:noProof/>
              </w:rPr>
            </w:rPrChange>
          </w:rPr>
          <w:delText>Table 3. 25 Tabel Kelas</w:delText>
        </w:r>
        <w:r w:rsidDel="001B5BCE">
          <w:rPr>
            <w:noProof/>
            <w:webHidden/>
          </w:rPr>
          <w:tab/>
          <w:delText>51</w:delText>
        </w:r>
      </w:del>
    </w:p>
    <w:p w14:paraId="2A83BBF6" w14:textId="132F946E" w:rsidR="00FA382F" w:rsidDel="001B5BCE" w:rsidRDefault="00FA382F">
      <w:pPr>
        <w:rPr>
          <w:del w:id="771" w:author="chaniaayulestari@outlook.com" w:date="2021-11-14T06:10:00Z"/>
          <w:rFonts w:asciiTheme="minorHAnsi" w:eastAsiaTheme="minorEastAsia" w:hAnsiTheme="minorHAnsi" w:cstheme="minorBidi"/>
          <w:noProof/>
          <w:sz w:val="22"/>
          <w:szCs w:val="22"/>
          <w:lang w:val="en-ID"/>
        </w:rPr>
        <w:pPrChange w:id="772" w:author="chaniaayulestari@outlook.com" w:date="2021-11-14T06:11:00Z">
          <w:pPr>
            <w:pStyle w:val="TableofFigures"/>
            <w:tabs>
              <w:tab w:val="right" w:leader="dot" w:pos="7927"/>
            </w:tabs>
          </w:pPr>
        </w:pPrChange>
      </w:pPr>
      <w:del w:id="773" w:author="chaniaayulestari@outlook.com" w:date="2021-11-14T06:10:00Z">
        <w:r w:rsidRPr="001B5BCE" w:rsidDel="001B5BCE">
          <w:rPr>
            <w:rFonts w:eastAsiaTheme="majorEastAsia"/>
            <w:rPrChange w:id="774" w:author="chaniaayulestari@outlook.com" w:date="2021-11-14T06:10:00Z">
              <w:rPr>
                <w:rStyle w:val="Hyperlink"/>
                <w:rFonts w:eastAsiaTheme="majorEastAsia"/>
                <w:noProof/>
              </w:rPr>
            </w:rPrChange>
          </w:rPr>
          <w:delText>Table 3. 26 Tabel Manajemen Kelas</w:delText>
        </w:r>
        <w:r w:rsidDel="001B5BCE">
          <w:rPr>
            <w:noProof/>
            <w:webHidden/>
          </w:rPr>
          <w:tab/>
          <w:delText>52</w:delText>
        </w:r>
      </w:del>
    </w:p>
    <w:p w14:paraId="1ACE9679" w14:textId="71418579" w:rsidR="00FA382F" w:rsidDel="001B5BCE" w:rsidRDefault="00FA382F">
      <w:pPr>
        <w:rPr>
          <w:del w:id="775" w:author="chaniaayulestari@outlook.com" w:date="2021-11-14T06:10:00Z"/>
          <w:rFonts w:asciiTheme="minorHAnsi" w:eastAsiaTheme="minorEastAsia" w:hAnsiTheme="minorHAnsi" w:cstheme="minorBidi"/>
          <w:noProof/>
          <w:sz w:val="22"/>
          <w:szCs w:val="22"/>
          <w:lang w:val="en-ID"/>
        </w:rPr>
        <w:pPrChange w:id="776" w:author="chaniaayulestari@outlook.com" w:date="2021-11-14T06:11:00Z">
          <w:pPr>
            <w:pStyle w:val="TableofFigures"/>
            <w:tabs>
              <w:tab w:val="right" w:leader="dot" w:pos="7927"/>
            </w:tabs>
          </w:pPr>
        </w:pPrChange>
      </w:pPr>
      <w:del w:id="777" w:author="chaniaayulestari@outlook.com" w:date="2021-11-14T06:10:00Z">
        <w:r w:rsidRPr="001B5BCE" w:rsidDel="001B5BCE">
          <w:rPr>
            <w:rFonts w:eastAsiaTheme="majorEastAsia"/>
            <w:rPrChange w:id="778" w:author="chaniaayulestari@outlook.com" w:date="2021-11-14T06:10:00Z">
              <w:rPr>
                <w:rStyle w:val="Hyperlink"/>
                <w:rFonts w:eastAsiaTheme="majorEastAsia"/>
                <w:noProof/>
              </w:rPr>
            </w:rPrChange>
          </w:rPr>
          <w:delText>Table 3. 27 Tabel RFID Log</w:delText>
        </w:r>
        <w:r w:rsidDel="001B5BCE">
          <w:rPr>
            <w:noProof/>
            <w:webHidden/>
          </w:rPr>
          <w:tab/>
          <w:delText>52</w:delText>
        </w:r>
      </w:del>
    </w:p>
    <w:p w14:paraId="379FB175" w14:textId="0C632A1B" w:rsidR="00AA549F" w:rsidDel="001B5BCE" w:rsidRDefault="00DF23AE">
      <w:pPr>
        <w:rPr>
          <w:del w:id="779" w:author="chaniaayulestari@outlook.com" w:date="2021-11-14T06:11:00Z"/>
        </w:rPr>
      </w:pPr>
      <w:del w:id="780" w:author="chaniaayulestari@outlook.com" w:date="2021-11-14T06:11:00Z">
        <w:r w:rsidDel="001B5BCE">
          <w:fldChar w:fldCharType="end"/>
        </w:r>
      </w:del>
    </w:p>
    <w:p w14:paraId="74C16724" w14:textId="53369ACE" w:rsidR="001B5BCE" w:rsidRDefault="001B5BCE">
      <w:pPr>
        <w:pStyle w:val="TableofFigures"/>
        <w:tabs>
          <w:tab w:val="right" w:leader="dot" w:pos="7927"/>
        </w:tabs>
        <w:rPr>
          <w:ins w:id="781" w:author="chaniaayulestari@outlook.com" w:date="2021-11-14T06:11:00Z"/>
          <w:rFonts w:asciiTheme="minorHAnsi" w:eastAsiaTheme="minorEastAsia" w:hAnsiTheme="minorHAnsi" w:cstheme="minorBidi"/>
          <w:noProof/>
          <w:sz w:val="22"/>
          <w:szCs w:val="22"/>
          <w:lang w:val="en-ID"/>
        </w:rPr>
      </w:pPr>
      <w:ins w:id="782" w:author="chaniaayulestari@outlook.com" w:date="2021-11-14T06:10:00Z">
        <w:r>
          <w:fldChar w:fldCharType="begin"/>
        </w:r>
        <w:r>
          <w:instrText xml:space="preserve"> TOC \h \z \c "Tabel 3." </w:instrText>
        </w:r>
      </w:ins>
      <w:r>
        <w:fldChar w:fldCharType="separate"/>
      </w:r>
      <w:ins w:id="783"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14"</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Analisis Pengguna Sistem Berjalan</w:t>
        </w:r>
        <w:r>
          <w:rPr>
            <w:noProof/>
            <w:webHidden/>
          </w:rPr>
          <w:tab/>
        </w:r>
        <w:r>
          <w:rPr>
            <w:noProof/>
            <w:webHidden/>
          </w:rPr>
          <w:fldChar w:fldCharType="begin"/>
        </w:r>
        <w:r>
          <w:rPr>
            <w:noProof/>
            <w:webHidden/>
          </w:rPr>
          <w:instrText xml:space="preserve"> PAGEREF _Toc87762714 \h </w:instrText>
        </w:r>
      </w:ins>
      <w:r>
        <w:rPr>
          <w:noProof/>
          <w:webHidden/>
        </w:rPr>
      </w:r>
      <w:r>
        <w:rPr>
          <w:noProof/>
          <w:webHidden/>
        </w:rPr>
        <w:fldChar w:fldCharType="separate"/>
      </w:r>
      <w:ins w:id="784" w:author="chaniaayulestari@outlook.com" w:date="2021-11-14T06:11:00Z">
        <w:r>
          <w:rPr>
            <w:noProof/>
            <w:webHidden/>
          </w:rPr>
          <w:t>17</w:t>
        </w:r>
        <w:r>
          <w:rPr>
            <w:noProof/>
            <w:webHidden/>
          </w:rPr>
          <w:fldChar w:fldCharType="end"/>
        </w:r>
        <w:r w:rsidRPr="00B840A3">
          <w:rPr>
            <w:rStyle w:val="Hyperlink"/>
            <w:rFonts w:eastAsiaTheme="majorEastAsia"/>
            <w:noProof/>
          </w:rPr>
          <w:fldChar w:fldCharType="end"/>
        </w:r>
      </w:ins>
    </w:p>
    <w:p w14:paraId="3A9ECE7C" w14:textId="665A06AD" w:rsidR="001B5BCE" w:rsidRDefault="001B5BCE">
      <w:pPr>
        <w:pStyle w:val="TableofFigures"/>
        <w:tabs>
          <w:tab w:val="right" w:leader="dot" w:pos="7927"/>
        </w:tabs>
        <w:rPr>
          <w:ins w:id="785" w:author="chaniaayulestari@outlook.com" w:date="2021-11-14T06:11:00Z"/>
          <w:rFonts w:asciiTheme="minorHAnsi" w:eastAsiaTheme="minorEastAsia" w:hAnsiTheme="minorHAnsi" w:cstheme="minorBidi"/>
          <w:noProof/>
          <w:sz w:val="22"/>
          <w:szCs w:val="22"/>
          <w:lang w:val="en-ID"/>
        </w:rPr>
      </w:pPr>
      <w:ins w:id="786"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15"</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 Analisis Kebutuhan Pengguna</w:t>
        </w:r>
        <w:r>
          <w:rPr>
            <w:noProof/>
            <w:webHidden/>
          </w:rPr>
          <w:tab/>
        </w:r>
        <w:r>
          <w:rPr>
            <w:noProof/>
            <w:webHidden/>
          </w:rPr>
          <w:fldChar w:fldCharType="begin"/>
        </w:r>
        <w:r>
          <w:rPr>
            <w:noProof/>
            <w:webHidden/>
          </w:rPr>
          <w:instrText xml:space="preserve"> PAGEREF _Toc87762715 \h </w:instrText>
        </w:r>
      </w:ins>
      <w:r>
        <w:rPr>
          <w:noProof/>
          <w:webHidden/>
        </w:rPr>
      </w:r>
      <w:r>
        <w:rPr>
          <w:noProof/>
          <w:webHidden/>
        </w:rPr>
        <w:fldChar w:fldCharType="separate"/>
      </w:r>
      <w:ins w:id="787" w:author="chaniaayulestari@outlook.com" w:date="2021-11-14T06:11:00Z">
        <w:r>
          <w:rPr>
            <w:noProof/>
            <w:webHidden/>
          </w:rPr>
          <w:t>18</w:t>
        </w:r>
        <w:r>
          <w:rPr>
            <w:noProof/>
            <w:webHidden/>
          </w:rPr>
          <w:fldChar w:fldCharType="end"/>
        </w:r>
        <w:r w:rsidRPr="00B840A3">
          <w:rPr>
            <w:rStyle w:val="Hyperlink"/>
            <w:rFonts w:eastAsiaTheme="majorEastAsia"/>
            <w:noProof/>
          </w:rPr>
          <w:fldChar w:fldCharType="end"/>
        </w:r>
      </w:ins>
    </w:p>
    <w:p w14:paraId="79642F01" w14:textId="5E3A3860" w:rsidR="001B5BCE" w:rsidRDefault="001B5BCE">
      <w:pPr>
        <w:pStyle w:val="TableofFigures"/>
        <w:tabs>
          <w:tab w:val="right" w:leader="dot" w:pos="7927"/>
        </w:tabs>
        <w:rPr>
          <w:ins w:id="788" w:author="chaniaayulestari@outlook.com" w:date="2021-11-14T06:11:00Z"/>
          <w:rFonts w:asciiTheme="minorHAnsi" w:eastAsiaTheme="minorEastAsia" w:hAnsiTheme="minorHAnsi" w:cstheme="minorBidi"/>
          <w:noProof/>
          <w:sz w:val="22"/>
          <w:szCs w:val="22"/>
          <w:lang w:val="en-ID"/>
        </w:rPr>
      </w:pPr>
      <w:ins w:id="789"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16"</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 Deskripsi Aktor</w:t>
        </w:r>
        <w:r>
          <w:rPr>
            <w:noProof/>
            <w:webHidden/>
          </w:rPr>
          <w:tab/>
        </w:r>
        <w:r>
          <w:rPr>
            <w:noProof/>
            <w:webHidden/>
          </w:rPr>
          <w:fldChar w:fldCharType="begin"/>
        </w:r>
        <w:r>
          <w:rPr>
            <w:noProof/>
            <w:webHidden/>
          </w:rPr>
          <w:instrText xml:space="preserve"> PAGEREF _Toc87762716 \h </w:instrText>
        </w:r>
      </w:ins>
      <w:r>
        <w:rPr>
          <w:noProof/>
          <w:webHidden/>
        </w:rPr>
      </w:r>
      <w:r>
        <w:rPr>
          <w:noProof/>
          <w:webHidden/>
        </w:rPr>
        <w:fldChar w:fldCharType="separate"/>
      </w:r>
      <w:ins w:id="790" w:author="chaniaayulestari@outlook.com" w:date="2021-11-14T06:11:00Z">
        <w:r>
          <w:rPr>
            <w:noProof/>
            <w:webHidden/>
          </w:rPr>
          <w:t>21</w:t>
        </w:r>
        <w:r>
          <w:rPr>
            <w:noProof/>
            <w:webHidden/>
          </w:rPr>
          <w:fldChar w:fldCharType="end"/>
        </w:r>
        <w:r w:rsidRPr="00B840A3">
          <w:rPr>
            <w:rStyle w:val="Hyperlink"/>
            <w:rFonts w:eastAsiaTheme="majorEastAsia"/>
            <w:noProof/>
          </w:rPr>
          <w:fldChar w:fldCharType="end"/>
        </w:r>
      </w:ins>
    </w:p>
    <w:p w14:paraId="136C2FE7" w14:textId="28B8E860" w:rsidR="001B5BCE" w:rsidRDefault="001B5BCE">
      <w:pPr>
        <w:pStyle w:val="TableofFigures"/>
        <w:tabs>
          <w:tab w:val="right" w:leader="dot" w:pos="7927"/>
        </w:tabs>
        <w:rPr>
          <w:ins w:id="791" w:author="chaniaayulestari@outlook.com" w:date="2021-11-14T06:11:00Z"/>
          <w:rFonts w:asciiTheme="minorHAnsi" w:eastAsiaTheme="minorEastAsia" w:hAnsiTheme="minorHAnsi" w:cstheme="minorBidi"/>
          <w:noProof/>
          <w:sz w:val="22"/>
          <w:szCs w:val="22"/>
          <w:lang w:val="en-ID"/>
        </w:rPr>
      </w:pPr>
      <w:ins w:id="792"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17"</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 Analis Kebutuhan Fungsional</w:t>
        </w:r>
        <w:r>
          <w:rPr>
            <w:noProof/>
            <w:webHidden/>
          </w:rPr>
          <w:tab/>
        </w:r>
        <w:r>
          <w:rPr>
            <w:noProof/>
            <w:webHidden/>
          </w:rPr>
          <w:fldChar w:fldCharType="begin"/>
        </w:r>
        <w:r>
          <w:rPr>
            <w:noProof/>
            <w:webHidden/>
          </w:rPr>
          <w:instrText xml:space="preserve"> PAGEREF _Toc87762717 \h </w:instrText>
        </w:r>
      </w:ins>
      <w:r>
        <w:rPr>
          <w:noProof/>
          <w:webHidden/>
        </w:rPr>
      </w:r>
      <w:r>
        <w:rPr>
          <w:noProof/>
          <w:webHidden/>
        </w:rPr>
        <w:fldChar w:fldCharType="separate"/>
      </w:r>
      <w:ins w:id="793" w:author="chaniaayulestari@outlook.com" w:date="2021-11-14T06:11:00Z">
        <w:r>
          <w:rPr>
            <w:noProof/>
            <w:webHidden/>
          </w:rPr>
          <w:t>21</w:t>
        </w:r>
        <w:r>
          <w:rPr>
            <w:noProof/>
            <w:webHidden/>
          </w:rPr>
          <w:fldChar w:fldCharType="end"/>
        </w:r>
        <w:r w:rsidRPr="00B840A3">
          <w:rPr>
            <w:rStyle w:val="Hyperlink"/>
            <w:rFonts w:eastAsiaTheme="majorEastAsia"/>
            <w:noProof/>
          </w:rPr>
          <w:fldChar w:fldCharType="end"/>
        </w:r>
      </w:ins>
    </w:p>
    <w:p w14:paraId="3876722E" w14:textId="6D679D70" w:rsidR="001B5BCE" w:rsidRDefault="001B5BCE">
      <w:pPr>
        <w:pStyle w:val="TableofFigures"/>
        <w:tabs>
          <w:tab w:val="right" w:leader="dot" w:pos="7927"/>
        </w:tabs>
        <w:rPr>
          <w:ins w:id="794" w:author="chaniaayulestari@outlook.com" w:date="2021-11-14T06:11:00Z"/>
          <w:rFonts w:asciiTheme="minorHAnsi" w:eastAsiaTheme="minorEastAsia" w:hAnsiTheme="minorHAnsi" w:cstheme="minorBidi"/>
          <w:noProof/>
          <w:sz w:val="22"/>
          <w:szCs w:val="22"/>
          <w:lang w:val="en-ID"/>
        </w:rPr>
      </w:pPr>
      <w:ins w:id="795"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18"</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5 Skenarion Login</w:t>
        </w:r>
        <w:r>
          <w:rPr>
            <w:noProof/>
            <w:webHidden/>
          </w:rPr>
          <w:tab/>
        </w:r>
        <w:r>
          <w:rPr>
            <w:noProof/>
            <w:webHidden/>
          </w:rPr>
          <w:fldChar w:fldCharType="begin"/>
        </w:r>
        <w:r>
          <w:rPr>
            <w:noProof/>
            <w:webHidden/>
          </w:rPr>
          <w:instrText xml:space="preserve"> PAGEREF _Toc87762718 \h </w:instrText>
        </w:r>
      </w:ins>
      <w:r>
        <w:rPr>
          <w:noProof/>
          <w:webHidden/>
        </w:rPr>
      </w:r>
      <w:r>
        <w:rPr>
          <w:noProof/>
          <w:webHidden/>
        </w:rPr>
        <w:fldChar w:fldCharType="separate"/>
      </w:r>
      <w:ins w:id="796" w:author="chaniaayulestari@outlook.com" w:date="2021-11-14T06:11:00Z">
        <w:r>
          <w:rPr>
            <w:noProof/>
            <w:webHidden/>
          </w:rPr>
          <w:t>25</w:t>
        </w:r>
        <w:r>
          <w:rPr>
            <w:noProof/>
            <w:webHidden/>
          </w:rPr>
          <w:fldChar w:fldCharType="end"/>
        </w:r>
        <w:r w:rsidRPr="00B840A3">
          <w:rPr>
            <w:rStyle w:val="Hyperlink"/>
            <w:rFonts w:eastAsiaTheme="majorEastAsia"/>
            <w:noProof/>
          </w:rPr>
          <w:fldChar w:fldCharType="end"/>
        </w:r>
      </w:ins>
    </w:p>
    <w:p w14:paraId="33073092" w14:textId="043D9F8F" w:rsidR="001B5BCE" w:rsidRDefault="001B5BCE">
      <w:pPr>
        <w:pStyle w:val="TableofFigures"/>
        <w:tabs>
          <w:tab w:val="right" w:leader="dot" w:pos="7927"/>
        </w:tabs>
        <w:rPr>
          <w:ins w:id="797" w:author="chaniaayulestari@outlook.com" w:date="2021-11-14T06:11:00Z"/>
          <w:rFonts w:asciiTheme="minorHAnsi" w:eastAsiaTheme="minorEastAsia" w:hAnsiTheme="minorHAnsi" w:cstheme="minorBidi"/>
          <w:noProof/>
          <w:sz w:val="22"/>
          <w:szCs w:val="22"/>
          <w:lang w:val="en-ID"/>
        </w:rPr>
      </w:pPr>
      <w:ins w:id="798"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19"</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6 Skenario Dashboard</w:t>
        </w:r>
        <w:r>
          <w:rPr>
            <w:noProof/>
            <w:webHidden/>
          </w:rPr>
          <w:tab/>
        </w:r>
        <w:r>
          <w:rPr>
            <w:noProof/>
            <w:webHidden/>
          </w:rPr>
          <w:fldChar w:fldCharType="begin"/>
        </w:r>
        <w:r>
          <w:rPr>
            <w:noProof/>
            <w:webHidden/>
          </w:rPr>
          <w:instrText xml:space="preserve"> PAGEREF _Toc87762719 \h </w:instrText>
        </w:r>
      </w:ins>
      <w:r>
        <w:rPr>
          <w:noProof/>
          <w:webHidden/>
        </w:rPr>
      </w:r>
      <w:r>
        <w:rPr>
          <w:noProof/>
          <w:webHidden/>
        </w:rPr>
        <w:fldChar w:fldCharType="separate"/>
      </w:r>
      <w:ins w:id="799" w:author="chaniaayulestari@outlook.com" w:date="2021-11-14T06:11:00Z">
        <w:r>
          <w:rPr>
            <w:noProof/>
            <w:webHidden/>
          </w:rPr>
          <w:t>26</w:t>
        </w:r>
        <w:r>
          <w:rPr>
            <w:noProof/>
            <w:webHidden/>
          </w:rPr>
          <w:fldChar w:fldCharType="end"/>
        </w:r>
        <w:r w:rsidRPr="00B840A3">
          <w:rPr>
            <w:rStyle w:val="Hyperlink"/>
            <w:rFonts w:eastAsiaTheme="majorEastAsia"/>
            <w:noProof/>
          </w:rPr>
          <w:fldChar w:fldCharType="end"/>
        </w:r>
      </w:ins>
    </w:p>
    <w:p w14:paraId="35DF0D0F" w14:textId="71BC6AE1" w:rsidR="001B5BCE" w:rsidRDefault="001B5BCE">
      <w:pPr>
        <w:pStyle w:val="TableofFigures"/>
        <w:tabs>
          <w:tab w:val="right" w:leader="dot" w:pos="7927"/>
        </w:tabs>
        <w:rPr>
          <w:ins w:id="800" w:author="chaniaayulestari@outlook.com" w:date="2021-11-14T06:11:00Z"/>
          <w:rFonts w:asciiTheme="minorHAnsi" w:eastAsiaTheme="minorEastAsia" w:hAnsiTheme="minorHAnsi" w:cstheme="minorBidi"/>
          <w:noProof/>
          <w:sz w:val="22"/>
          <w:szCs w:val="22"/>
          <w:lang w:val="en-ID"/>
        </w:rPr>
      </w:pPr>
      <w:ins w:id="801"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0"</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7 Skenarion Menu Kelola Utama</w:t>
        </w:r>
        <w:r>
          <w:rPr>
            <w:noProof/>
            <w:webHidden/>
          </w:rPr>
          <w:tab/>
        </w:r>
        <w:r>
          <w:rPr>
            <w:noProof/>
            <w:webHidden/>
          </w:rPr>
          <w:fldChar w:fldCharType="begin"/>
        </w:r>
        <w:r>
          <w:rPr>
            <w:noProof/>
            <w:webHidden/>
          </w:rPr>
          <w:instrText xml:space="preserve"> PAGEREF _Toc87762720 \h </w:instrText>
        </w:r>
      </w:ins>
      <w:r>
        <w:rPr>
          <w:noProof/>
          <w:webHidden/>
        </w:rPr>
      </w:r>
      <w:r>
        <w:rPr>
          <w:noProof/>
          <w:webHidden/>
        </w:rPr>
        <w:fldChar w:fldCharType="separate"/>
      </w:r>
      <w:ins w:id="802" w:author="chaniaayulestari@outlook.com" w:date="2021-11-14T06:11:00Z">
        <w:r>
          <w:rPr>
            <w:noProof/>
            <w:webHidden/>
          </w:rPr>
          <w:t>27</w:t>
        </w:r>
        <w:r>
          <w:rPr>
            <w:noProof/>
            <w:webHidden/>
          </w:rPr>
          <w:fldChar w:fldCharType="end"/>
        </w:r>
        <w:r w:rsidRPr="00B840A3">
          <w:rPr>
            <w:rStyle w:val="Hyperlink"/>
            <w:rFonts w:eastAsiaTheme="majorEastAsia"/>
            <w:noProof/>
          </w:rPr>
          <w:fldChar w:fldCharType="end"/>
        </w:r>
      </w:ins>
    </w:p>
    <w:p w14:paraId="4904BEE2" w14:textId="0DED3371" w:rsidR="001B5BCE" w:rsidRDefault="001B5BCE">
      <w:pPr>
        <w:pStyle w:val="TableofFigures"/>
        <w:tabs>
          <w:tab w:val="right" w:leader="dot" w:pos="7927"/>
        </w:tabs>
        <w:rPr>
          <w:ins w:id="803" w:author="chaniaayulestari@outlook.com" w:date="2021-11-14T06:11:00Z"/>
          <w:rFonts w:asciiTheme="minorHAnsi" w:eastAsiaTheme="minorEastAsia" w:hAnsiTheme="minorHAnsi" w:cstheme="minorBidi"/>
          <w:noProof/>
          <w:sz w:val="22"/>
          <w:szCs w:val="22"/>
          <w:lang w:val="en-ID"/>
        </w:rPr>
      </w:pPr>
      <w:ins w:id="804"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1"</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8 Skenario Profil Siswa</w:t>
        </w:r>
        <w:r>
          <w:rPr>
            <w:noProof/>
            <w:webHidden/>
          </w:rPr>
          <w:tab/>
        </w:r>
        <w:r>
          <w:rPr>
            <w:noProof/>
            <w:webHidden/>
          </w:rPr>
          <w:fldChar w:fldCharType="begin"/>
        </w:r>
        <w:r>
          <w:rPr>
            <w:noProof/>
            <w:webHidden/>
          </w:rPr>
          <w:instrText xml:space="preserve"> PAGEREF _Toc87762721 \h </w:instrText>
        </w:r>
      </w:ins>
      <w:r>
        <w:rPr>
          <w:noProof/>
          <w:webHidden/>
        </w:rPr>
      </w:r>
      <w:r>
        <w:rPr>
          <w:noProof/>
          <w:webHidden/>
        </w:rPr>
        <w:fldChar w:fldCharType="separate"/>
      </w:r>
      <w:ins w:id="805" w:author="chaniaayulestari@outlook.com" w:date="2021-11-14T06:11:00Z">
        <w:r>
          <w:rPr>
            <w:noProof/>
            <w:webHidden/>
          </w:rPr>
          <w:t>28</w:t>
        </w:r>
        <w:r>
          <w:rPr>
            <w:noProof/>
            <w:webHidden/>
          </w:rPr>
          <w:fldChar w:fldCharType="end"/>
        </w:r>
        <w:r w:rsidRPr="00B840A3">
          <w:rPr>
            <w:rStyle w:val="Hyperlink"/>
            <w:rFonts w:eastAsiaTheme="majorEastAsia"/>
            <w:noProof/>
          </w:rPr>
          <w:fldChar w:fldCharType="end"/>
        </w:r>
      </w:ins>
    </w:p>
    <w:p w14:paraId="561BB40D" w14:textId="0341F871" w:rsidR="001B5BCE" w:rsidRDefault="001B5BCE">
      <w:pPr>
        <w:pStyle w:val="TableofFigures"/>
        <w:tabs>
          <w:tab w:val="right" w:leader="dot" w:pos="7927"/>
        </w:tabs>
        <w:rPr>
          <w:ins w:id="806" w:author="chaniaayulestari@outlook.com" w:date="2021-11-14T06:11:00Z"/>
          <w:rFonts w:asciiTheme="minorHAnsi" w:eastAsiaTheme="minorEastAsia" w:hAnsiTheme="minorHAnsi" w:cstheme="minorBidi"/>
          <w:noProof/>
          <w:sz w:val="22"/>
          <w:szCs w:val="22"/>
          <w:lang w:val="en-ID"/>
        </w:rPr>
      </w:pPr>
      <w:ins w:id="807"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2"</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9 Skenario Riwayat Siswa</w:t>
        </w:r>
        <w:r>
          <w:rPr>
            <w:noProof/>
            <w:webHidden/>
          </w:rPr>
          <w:tab/>
        </w:r>
        <w:r>
          <w:rPr>
            <w:noProof/>
            <w:webHidden/>
          </w:rPr>
          <w:fldChar w:fldCharType="begin"/>
        </w:r>
        <w:r>
          <w:rPr>
            <w:noProof/>
            <w:webHidden/>
          </w:rPr>
          <w:instrText xml:space="preserve"> PAGEREF _Toc87762722 \h </w:instrText>
        </w:r>
      </w:ins>
      <w:r>
        <w:rPr>
          <w:noProof/>
          <w:webHidden/>
        </w:rPr>
      </w:r>
      <w:r>
        <w:rPr>
          <w:noProof/>
          <w:webHidden/>
        </w:rPr>
        <w:fldChar w:fldCharType="separate"/>
      </w:r>
      <w:ins w:id="808" w:author="chaniaayulestari@outlook.com" w:date="2021-11-14T06:11:00Z">
        <w:r>
          <w:rPr>
            <w:noProof/>
            <w:webHidden/>
          </w:rPr>
          <w:t>29</w:t>
        </w:r>
        <w:r>
          <w:rPr>
            <w:noProof/>
            <w:webHidden/>
          </w:rPr>
          <w:fldChar w:fldCharType="end"/>
        </w:r>
        <w:r w:rsidRPr="00B840A3">
          <w:rPr>
            <w:rStyle w:val="Hyperlink"/>
            <w:rFonts w:eastAsiaTheme="majorEastAsia"/>
            <w:noProof/>
          </w:rPr>
          <w:fldChar w:fldCharType="end"/>
        </w:r>
      </w:ins>
    </w:p>
    <w:p w14:paraId="7FD7294A" w14:textId="6536FD83" w:rsidR="001B5BCE" w:rsidRDefault="001B5BCE">
      <w:pPr>
        <w:pStyle w:val="TableofFigures"/>
        <w:tabs>
          <w:tab w:val="right" w:leader="dot" w:pos="7927"/>
        </w:tabs>
        <w:rPr>
          <w:ins w:id="809" w:author="chaniaayulestari@outlook.com" w:date="2021-11-14T06:11:00Z"/>
          <w:rFonts w:asciiTheme="minorHAnsi" w:eastAsiaTheme="minorEastAsia" w:hAnsiTheme="minorHAnsi" w:cstheme="minorBidi"/>
          <w:noProof/>
          <w:sz w:val="22"/>
          <w:szCs w:val="22"/>
          <w:lang w:val="en-ID"/>
        </w:rPr>
      </w:pPr>
      <w:ins w:id="810"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3"</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0 Skenario Profil Guru</w:t>
        </w:r>
        <w:r>
          <w:rPr>
            <w:noProof/>
            <w:webHidden/>
          </w:rPr>
          <w:tab/>
        </w:r>
        <w:r>
          <w:rPr>
            <w:noProof/>
            <w:webHidden/>
          </w:rPr>
          <w:fldChar w:fldCharType="begin"/>
        </w:r>
        <w:r>
          <w:rPr>
            <w:noProof/>
            <w:webHidden/>
          </w:rPr>
          <w:instrText xml:space="preserve"> PAGEREF _Toc87762723 \h </w:instrText>
        </w:r>
      </w:ins>
      <w:r>
        <w:rPr>
          <w:noProof/>
          <w:webHidden/>
        </w:rPr>
      </w:r>
      <w:r>
        <w:rPr>
          <w:noProof/>
          <w:webHidden/>
        </w:rPr>
        <w:fldChar w:fldCharType="separate"/>
      </w:r>
      <w:ins w:id="811" w:author="chaniaayulestari@outlook.com" w:date="2021-11-14T06:11:00Z">
        <w:r>
          <w:rPr>
            <w:noProof/>
            <w:webHidden/>
          </w:rPr>
          <w:t>30</w:t>
        </w:r>
        <w:r>
          <w:rPr>
            <w:noProof/>
            <w:webHidden/>
          </w:rPr>
          <w:fldChar w:fldCharType="end"/>
        </w:r>
        <w:r w:rsidRPr="00B840A3">
          <w:rPr>
            <w:rStyle w:val="Hyperlink"/>
            <w:rFonts w:eastAsiaTheme="majorEastAsia"/>
            <w:noProof/>
          </w:rPr>
          <w:fldChar w:fldCharType="end"/>
        </w:r>
      </w:ins>
    </w:p>
    <w:p w14:paraId="7C580287" w14:textId="53FA7B8B" w:rsidR="001B5BCE" w:rsidRDefault="001B5BCE">
      <w:pPr>
        <w:pStyle w:val="TableofFigures"/>
        <w:tabs>
          <w:tab w:val="right" w:leader="dot" w:pos="7927"/>
        </w:tabs>
        <w:rPr>
          <w:ins w:id="812" w:author="chaniaayulestari@outlook.com" w:date="2021-11-14T06:11:00Z"/>
          <w:rFonts w:asciiTheme="minorHAnsi" w:eastAsiaTheme="minorEastAsia" w:hAnsiTheme="minorHAnsi" w:cstheme="minorBidi"/>
          <w:noProof/>
          <w:sz w:val="22"/>
          <w:szCs w:val="22"/>
          <w:lang w:val="en-ID"/>
        </w:rPr>
      </w:pPr>
      <w:ins w:id="813"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4"</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1 Skenario Profile Walikelas</w:t>
        </w:r>
        <w:r>
          <w:rPr>
            <w:noProof/>
            <w:webHidden/>
          </w:rPr>
          <w:tab/>
        </w:r>
        <w:r>
          <w:rPr>
            <w:noProof/>
            <w:webHidden/>
          </w:rPr>
          <w:fldChar w:fldCharType="begin"/>
        </w:r>
        <w:r>
          <w:rPr>
            <w:noProof/>
            <w:webHidden/>
          </w:rPr>
          <w:instrText xml:space="preserve"> PAGEREF _Toc87762724 \h </w:instrText>
        </w:r>
      </w:ins>
      <w:r>
        <w:rPr>
          <w:noProof/>
          <w:webHidden/>
        </w:rPr>
      </w:r>
      <w:r>
        <w:rPr>
          <w:noProof/>
          <w:webHidden/>
        </w:rPr>
        <w:fldChar w:fldCharType="separate"/>
      </w:r>
      <w:ins w:id="814" w:author="chaniaayulestari@outlook.com" w:date="2021-11-14T06:11:00Z">
        <w:r>
          <w:rPr>
            <w:noProof/>
            <w:webHidden/>
          </w:rPr>
          <w:t>31</w:t>
        </w:r>
        <w:r>
          <w:rPr>
            <w:noProof/>
            <w:webHidden/>
          </w:rPr>
          <w:fldChar w:fldCharType="end"/>
        </w:r>
        <w:r w:rsidRPr="00B840A3">
          <w:rPr>
            <w:rStyle w:val="Hyperlink"/>
            <w:rFonts w:eastAsiaTheme="majorEastAsia"/>
            <w:noProof/>
          </w:rPr>
          <w:fldChar w:fldCharType="end"/>
        </w:r>
      </w:ins>
    </w:p>
    <w:p w14:paraId="5765DE9E" w14:textId="2A628618" w:rsidR="001B5BCE" w:rsidRDefault="001B5BCE">
      <w:pPr>
        <w:pStyle w:val="TableofFigures"/>
        <w:tabs>
          <w:tab w:val="right" w:leader="dot" w:pos="7927"/>
        </w:tabs>
        <w:rPr>
          <w:ins w:id="815" w:author="chaniaayulestari@outlook.com" w:date="2021-11-14T06:11:00Z"/>
          <w:rFonts w:asciiTheme="minorHAnsi" w:eastAsiaTheme="minorEastAsia" w:hAnsiTheme="minorHAnsi" w:cstheme="minorBidi"/>
          <w:noProof/>
          <w:sz w:val="22"/>
          <w:szCs w:val="22"/>
          <w:lang w:val="en-ID"/>
        </w:rPr>
      </w:pPr>
      <w:ins w:id="816"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5"</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2 Skenario Anggota Siswa</w:t>
        </w:r>
        <w:r>
          <w:rPr>
            <w:noProof/>
            <w:webHidden/>
          </w:rPr>
          <w:tab/>
        </w:r>
        <w:r>
          <w:rPr>
            <w:noProof/>
            <w:webHidden/>
          </w:rPr>
          <w:fldChar w:fldCharType="begin"/>
        </w:r>
        <w:r>
          <w:rPr>
            <w:noProof/>
            <w:webHidden/>
          </w:rPr>
          <w:instrText xml:space="preserve"> PAGEREF _Toc87762725 \h </w:instrText>
        </w:r>
      </w:ins>
      <w:r>
        <w:rPr>
          <w:noProof/>
          <w:webHidden/>
        </w:rPr>
      </w:r>
      <w:r>
        <w:rPr>
          <w:noProof/>
          <w:webHidden/>
        </w:rPr>
        <w:fldChar w:fldCharType="separate"/>
      </w:r>
      <w:ins w:id="817" w:author="chaniaayulestari@outlook.com" w:date="2021-11-14T06:11:00Z">
        <w:r>
          <w:rPr>
            <w:noProof/>
            <w:webHidden/>
          </w:rPr>
          <w:t>32</w:t>
        </w:r>
        <w:r>
          <w:rPr>
            <w:noProof/>
            <w:webHidden/>
          </w:rPr>
          <w:fldChar w:fldCharType="end"/>
        </w:r>
        <w:r w:rsidRPr="00B840A3">
          <w:rPr>
            <w:rStyle w:val="Hyperlink"/>
            <w:rFonts w:eastAsiaTheme="majorEastAsia"/>
            <w:noProof/>
          </w:rPr>
          <w:fldChar w:fldCharType="end"/>
        </w:r>
      </w:ins>
    </w:p>
    <w:p w14:paraId="7A1A2AB0" w14:textId="1A879854" w:rsidR="001B5BCE" w:rsidRDefault="001B5BCE">
      <w:pPr>
        <w:pStyle w:val="TableofFigures"/>
        <w:tabs>
          <w:tab w:val="right" w:leader="dot" w:pos="7927"/>
        </w:tabs>
        <w:rPr>
          <w:ins w:id="818" w:author="chaniaayulestari@outlook.com" w:date="2021-11-14T06:11:00Z"/>
          <w:rFonts w:asciiTheme="minorHAnsi" w:eastAsiaTheme="minorEastAsia" w:hAnsiTheme="minorHAnsi" w:cstheme="minorBidi"/>
          <w:noProof/>
          <w:sz w:val="22"/>
          <w:szCs w:val="22"/>
          <w:lang w:val="en-ID"/>
        </w:rPr>
      </w:pPr>
      <w:ins w:id="819"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6"</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3 Skenario Profile Kelas</w:t>
        </w:r>
        <w:r>
          <w:rPr>
            <w:noProof/>
            <w:webHidden/>
          </w:rPr>
          <w:tab/>
        </w:r>
        <w:r>
          <w:rPr>
            <w:noProof/>
            <w:webHidden/>
          </w:rPr>
          <w:fldChar w:fldCharType="begin"/>
        </w:r>
        <w:r>
          <w:rPr>
            <w:noProof/>
            <w:webHidden/>
          </w:rPr>
          <w:instrText xml:space="preserve"> PAGEREF _Toc87762726 \h </w:instrText>
        </w:r>
      </w:ins>
      <w:r>
        <w:rPr>
          <w:noProof/>
          <w:webHidden/>
        </w:rPr>
      </w:r>
      <w:r>
        <w:rPr>
          <w:noProof/>
          <w:webHidden/>
        </w:rPr>
        <w:fldChar w:fldCharType="separate"/>
      </w:r>
      <w:ins w:id="820" w:author="chaniaayulestari@outlook.com" w:date="2021-11-14T06:11:00Z">
        <w:r>
          <w:rPr>
            <w:noProof/>
            <w:webHidden/>
          </w:rPr>
          <w:t>33</w:t>
        </w:r>
        <w:r>
          <w:rPr>
            <w:noProof/>
            <w:webHidden/>
          </w:rPr>
          <w:fldChar w:fldCharType="end"/>
        </w:r>
        <w:r w:rsidRPr="00B840A3">
          <w:rPr>
            <w:rStyle w:val="Hyperlink"/>
            <w:rFonts w:eastAsiaTheme="majorEastAsia"/>
            <w:noProof/>
          </w:rPr>
          <w:fldChar w:fldCharType="end"/>
        </w:r>
      </w:ins>
    </w:p>
    <w:p w14:paraId="58E4933A" w14:textId="08B9334B" w:rsidR="001B5BCE" w:rsidRDefault="001B5BCE">
      <w:pPr>
        <w:pStyle w:val="TableofFigures"/>
        <w:tabs>
          <w:tab w:val="right" w:leader="dot" w:pos="7927"/>
        </w:tabs>
        <w:rPr>
          <w:ins w:id="821" w:author="chaniaayulestari@outlook.com" w:date="2021-11-14T06:11:00Z"/>
          <w:rFonts w:asciiTheme="minorHAnsi" w:eastAsiaTheme="minorEastAsia" w:hAnsiTheme="minorHAnsi" w:cstheme="minorBidi"/>
          <w:noProof/>
          <w:sz w:val="22"/>
          <w:szCs w:val="22"/>
          <w:lang w:val="en-ID"/>
        </w:rPr>
      </w:pPr>
      <w:ins w:id="822"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7"</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4 Skenario Anggora Kelas</w:t>
        </w:r>
        <w:r>
          <w:rPr>
            <w:noProof/>
            <w:webHidden/>
          </w:rPr>
          <w:tab/>
        </w:r>
        <w:r>
          <w:rPr>
            <w:noProof/>
            <w:webHidden/>
          </w:rPr>
          <w:fldChar w:fldCharType="begin"/>
        </w:r>
        <w:r>
          <w:rPr>
            <w:noProof/>
            <w:webHidden/>
          </w:rPr>
          <w:instrText xml:space="preserve"> PAGEREF _Toc87762727 \h </w:instrText>
        </w:r>
      </w:ins>
      <w:r>
        <w:rPr>
          <w:noProof/>
          <w:webHidden/>
        </w:rPr>
      </w:r>
      <w:r>
        <w:rPr>
          <w:noProof/>
          <w:webHidden/>
        </w:rPr>
        <w:fldChar w:fldCharType="separate"/>
      </w:r>
      <w:ins w:id="823" w:author="chaniaayulestari@outlook.com" w:date="2021-11-14T06:11:00Z">
        <w:r>
          <w:rPr>
            <w:noProof/>
            <w:webHidden/>
          </w:rPr>
          <w:t>34</w:t>
        </w:r>
        <w:r>
          <w:rPr>
            <w:noProof/>
            <w:webHidden/>
          </w:rPr>
          <w:fldChar w:fldCharType="end"/>
        </w:r>
        <w:r w:rsidRPr="00B840A3">
          <w:rPr>
            <w:rStyle w:val="Hyperlink"/>
            <w:rFonts w:eastAsiaTheme="majorEastAsia"/>
            <w:noProof/>
          </w:rPr>
          <w:fldChar w:fldCharType="end"/>
        </w:r>
      </w:ins>
    </w:p>
    <w:p w14:paraId="53F10A7C" w14:textId="7F2501D6" w:rsidR="001B5BCE" w:rsidRDefault="001B5BCE">
      <w:pPr>
        <w:pStyle w:val="TableofFigures"/>
        <w:tabs>
          <w:tab w:val="right" w:leader="dot" w:pos="7927"/>
        </w:tabs>
        <w:rPr>
          <w:ins w:id="824" w:author="chaniaayulestari@outlook.com" w:date="2021-11-14T06:11:00Z"/>
          <w:rFonts w:asciiTheme="minorHAnsi" w:eastAsiaTheme="minorEastAsia" w:hAnsiTheme="minorHAnsi" w:cstheme="minorBidi"/>
          <w:noProof/>
          <w:sz w:val="22"/>
          <w:szCs w:val="22"/>
          <w:lang w:val="en-ID"/>
        </w:rPr>
      </w:pPr>
      <w:ins w:id="825"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8"</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5 SKenario Profil Admin</w:t>
        </w:r>
        <w:r>
          <w:rPr>
            <w:noProof/>
            <w:webHidden/>
          </w:rPr>
          <w:tab/>
        </w:r>
        <w:r>
          <w:rPr>
            <w:noProof/>
            <w:webHidden/>
          </w:rPr>
          <w:fldChar w:fldCharType="begin"/>
        </w:r>
        <w:r>
          <w:rPr>
            <w:noProof/>
            <w:webHidden/>
          </w:rPr>
          <w:instrText xml:space="preserve"> PAGEREF _Toc87762728 \h </w:instrText>
        </w:r>
      </w:ins>
      <w:r>
        <w:rPr>
          <w:noProof/>
          <w:webHidden/>
        </w:rPr>
      </w:r>
      <w:r>
        <w:rPr>
          <w:noProof/>
          <w:webHidden/>
        </w:rPr>
        <w:fldChar w:fldCharType="separate"/>
      </w:r>
      <w:ins w:id="826" w:author="chaniaayulestari@outlook.com" w:date="2021-11-14T06:11:00Z">
        <w:r>
          <w:rPr>
            <w:noProof/>
            <w:webHidden/>
          </w:rPr>
          <w:t>35</w:t>
        </w:r>
        <w:r>
          <w:rPr>
            <w:noProof/>
            <w:webHidden/>
          </w:rPr>
          <w:fldChar w:fldCharType="end"/>
        </w:r>
        <w:r w:rsidRPr="00B840A3">
          <w:rPr>
            <w:rStyle w:val="Hyperlink"/>
            <w:rFonts w:eastAsiaTheme="majorEastAsia"/>
            <w:noProof/>
          </w:rPr>
          <w:fldChar w:fldCharType="end"/>
        </w:r>
      </w:ins>
    </w:p>
    <w:p w14:paraId="612C1EE5" w14:textId="49AE57A3" w:rsidR="001B5BCE" w:rsidRDefault="001B5BCE">
      <w:pPr>
        <w:pStyle w:val="TableofFigures"/>
        <w:tabs>
          <w:tab w:val="right" w:leader="dot" w:pos="7927"/>
        </w:tabs>
        <w:rPr>
          <w:ins w:id="827" w:author="chaniaayulestari@outlook.com" w:date="2021-11-14T06:11:00Z"/>
          <w:rFonts w:asciiTheme="minorHAnsi" w:eastAsiaTheme="minorEastAsia" w:hAnsiTheme="minorHAnsi" w:cstheme="minorBidi"/>
          <w:noProof/>
          <w:sz w:val="22"/>
          <w:szCs w:val="22"/>
          <w:lang w:val="en-ID"/>
        </w:rPr>
      </w:pPr>
      <w:ins w:id="828"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9"</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6 Skenario Tambah Siswa</w:t>
        </w:r>
        <w:r>
          <w:rPr>
            <w:noProof/>
            <w:webHidden/>
          </w:rPr>
          <w:tab/>
        </w:r>
        <w:r>
          <w:rPr>
            <w:noProof/>
            <w:webHidden/>
          </w:rPr>
          <w:fldChar w:fldCharType="begin"/>
        </w:r>
        <w:r>
          <w:rPr>
            <w:noProof/>
            <w:webHidden/>
          </w:rPr>
          <w:instrText xml:space="preserve"> PAGEREF _Toc87762729 \h </w:instrText>
        </w:r>
      </w:ins>
      <w:r>
        <w:rPr>
          <w:noProof/>
          <w:webHidden/>
        </w:rPr>
      </w:r>
      <w:r>
        <w:rPr>
          <w:noProof/>
          <w:webHidden/>
        </w:rPr>
        <w:fldChar w:fldCharType="separate"/>
      </w:r>
      <w:ins w:id="829" w:author="chaniaayulestari@outlook.com" w:date="2021-11-14T06:11:00Z">
        <w:r>
          <w:rPr>
            <w:noProof/>
            <w:webHidden/>
          </w:rPr>
          <w:t>36</w:t>
        </w:r>
        <w:r>
          <w:rPr>
            <w:noProof/>
            <w:webHidden/>
          </w:rPr>
          <w:fldChar w:fldCharType="end"/>
        </w:r>
        <w:r w:rsidRPr="00B840A3">
          <w:rPr>
            <w:rStyle w:val="Hyperlink"/>
            <w:rFonts w:eastAsiaTheme="majorEastAsia"/>
            <w:noProof/>
          </w:rPr>
          <w:fldChar w:fldCharType="end"/>
        </w:r>
      </w:ins>
    </w:p>
    <w:p w14:paraId="74AA2DF3" w14:textId="3F33252A" w:rsidR="001B5BCE" w:rsidRDefault="001B5BCE">
      <w:pPr>
        <w:pStyle w:val="TableofFigures"/>
        <w:tabs>
          <w:tab w:val="right" w:leader="dot" w:pos="7927"/>
        </w:tabs>
        <w:rPr>
          <w:ins w:id="830" w:author="chaniaayulestari@outlook.com" w:date="2021-11-14T06:11:00Z"/>
          <w:rFonts w:asciiTheme="minorHAnsi" w:eastAsiaTheme="minorEastAsia" w:hAnsiTheme="minorHAnsi" w:cstheme="minorBidi"/>
          <w:noProof/>
          <w:sz w:val="22"/>
          <w:szCs w:val="22"/>
          <w:lang w:val="en-ID"/>
        </w:rPr>
      </w:pPr>
      <w:ins w:id="831"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0"</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7 Skenario Hapus Siswa</w:t>
        </w:r>
        <w:r>
          <w:rPr>
            <w:noProof/>
            <w:webHidden/>
          </w:rPr>
          <w:tab/>
        </w:r>
        <w:r>
          <w:rPr>
            <w:noProof/>
            <w:webHidden/>
          </w:rPr>
          <w:fldChar w:fldCharType="begin"/>
        </w:r>
        <w:r>
          <w:rPr>
            <w:noProof/>
            <w:webHidden/>
          </w:rPr>
          <w:instrText xml:space="preserve"> PAGEREF _Toc87762730 \h </w:instrText>
        </w:r>
      </w:ins>
      <w:r>
        <w:rPr>
          <w:noProof/>
          <w:webHidden/>
        </w:rPr>
      </w:r>
      <w:r>
        <w:rPr>
          <w:noProof/>
          <w:webHidden/>
        </w:rPr>
        <w:fldChar w:fldCharType="separate"/>
      </w:r>
      <w:ins w:id="832" w:author="chaniaayulestari@outlook.com" w:date="2021-11-14T06:11:00Z">
        <w:r>
          <w:rPr>
            <w:noProof/>
            <w:webHidden/>
          </w:rPr>
          <w:t>37</w:t>
        </w:r>
        <w:r>
          <w:rPr>
            <w:noProof/>
            <w:webHidden/>
          </w:rPr>
          <w:fldChar w:fldCharType="end"/>
        </w:r>
        <w:r w:rsidRPr="00B840A3">
          <w:rPr>
            <w:rStyle w:val="Hyperlink"/>
            <w:rFonts w:eastAsiaTheme="majorEastAsia"/>
            <w:noProof/>
          </w:rPr>
          <w:fldChar w:fldCharType="end"/>
        </w:r>
      </w:ins>
    </w:p>
    <w:p w14:paraId="3FB1BFA9" w14:textId="55CCF452" w:rsidR="001B5BCE" w:rsidRDefault="001B5BCE">
      <w:pPr>
        <w:pStyle w:val="TableofFigures"/>
        <w:tabs>
          <w:tab w:val="right" w:leader="dot" w:pos="7927"/>
        </w:tabs>
        <w:rPr>
          <w:ins w:id="833" w:author="chaniaayulestari@outlook.com" w:date="2021-11-14T06:11:00Z"/>
          <w:rFonts w:asciiTheme="minorHAnsi" w:eastAsiaTheme="minorEastAsia" w:hAnsiTheme="minorHAnsi" w:cstheme="minorBidi"/>
          <w:noProof/>
          <w:sz w:val="22"/>
          <w:szCs w:val="22"/>
          <w:lang w:val="en-ID"/>
        </w:rPr>
      </w:pPr>
      <w:ins w:id="834"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1"</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8 Skenario Edit Siswa</w:t>
        </w:r>
        <w:r>
          <w:rPr>
            <w:noProof/>
            <w:webHidden/>
          </w:rPr>
          <w:tab/>
        </w:r>
        <w:r>
          <w:rPr>
            <w:noProof/>
            <w:webHidden/>
          </w:rPr>
          <w:fldChar w:fldCharType="begin"/>
        </w:r>
        <w:r>
          <w:rPr>
            <w:noProof/>
            <w:webHidden/>
          </w:rPr>
          <w:instrText xml:space="preserve"> PAGEREF _Toc87762731 \h </w:instrText>
        </w:r>
      </w:ins>
      <w:r>
        <w:rPr>
          <w:noProof/>
          <w:webHidden/>
        </w:rPr>
      </w:r>
      <w:r>
        <w:rPr>
          <w:noProof/>
          <w:webHidden/>
        </w:rPr>
        <w:fldChar w:fldCharType="separate"/>
      </w:r>
      <w:ins w:id="835" w:author="chaniaayulestari@outlook.com" w:date="2021-11-14T06:11:00Z">
        <w:r>
          <w:rPr>
            <w:noProof/>
            <w:webHidden/>
          </w:rPr>
          <w:t>38</w:t>
        </w:r>
        <w:r>
          <w:rPr>
            <w:noProof/>
            <w:webHidden/>
          </w:rPr>
          <w:fldChar w:fldCharType="end"/>
        </w:r>
        <w:r w:rsidRPr="00B840A3">
          <w:rPr>
            <w:rStyle w:val="Hyperlink"/>
            <w:rFonts w:eastAsiaTheme="majorEastAsia"/>
            <w:noProof/>
          </w:rPr>
          <w:fldChar w:fldCharType="end"/>
        </w:r>
      </w:ins>
    </w:p>
    <w:p w14:paraId="21127DF4" w14:textId="0E34F90E" w:rsidR="001B5BCE" w:rsidRDefault="001B5BCE">
      <w:pPr>
        <w:pStyle w:val="TableofFigures"/>
        <w:tabs>
          <w:tab w:val="right" w:leader="dot" w:pos="7927"/>
        </w:tabs>
        <w:rPr>
          <w:ins w:id="836" w:author="chaniaayulestari@outlook.com" w:date="2021-11-14T06:11:00Z"/>
          <w:rFonts w:asciiTheme="minorHAnsi" w:eastAsiaTheme="minorEastAsia" w:hAnsiTheme="minorHAnsi" w:cstheme="minorBidi"/>
          <w:noProof/>
          <w:sz w:val="22"/>
          <w:szCs w:val="22"/>
          <w:lang w:val="en-ID"/>
        </w:rPr>
      </w:pPr>
      <w:ins w:id="837"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2"</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9 Skenario Lihat Siswa</w:t>
        </w:r>
        <w:r>
          <w:rPr>
            <w:noProof/>
            <w:webHidden/>
          </w:rPr>
          <w:tab/>
        </w:r>
        <w:r>
          <w:rPr>
            <w:noProof/>
            <w:webHidden/>
          </w:rPr>
          <w:fldChar w:fldCharType="begin"/>
        </w:r>
        <w:r>
          <w:rPr>
            <w:noProof/>
            <w:webHidden/>
          </w:rPr>
          <w:instrText xml:space="preserve"> PAGEREF _Toc87762732 \h </w:instrText>
        </w:r>
      </w:ins>
      <w:r>
        <w:rPr>
          <w:noProof/>
          <w:webHidden/>
        </w:rPr>
      </w:r>
      <w:r>
        <w:rPr>
          <w:noProof/>
          <w:webHidden/>
        </w:rPr>
        <w:fldChar w:fldCharType="separate"/>
      </w:r>
      <w:ins w:id="838" w:author="chaniaayulestari@outlook.com" w:date="2021-11-14T06:11:00Z">
        <w:r>
          <w:rPr>
            <w:noProof/>
            <w:webHidden/>
          </w:rPr>
          <w:t>39</w:t>
        </w:r>
        <w:r>
          <w:rPr>
            <w:noProof/>
            <w:webHidden/>
          </w:rPr>
          <w:fldChar w:fldCharType="end"/>
        </w:r>
        <w:r w:rsidRPr="00B840A3">
          <w:rPr>
            <w:rStyle w:val="Hyperlink"/>
            <w:rFonts w:eastAsiaTheme="majorEastAsia"/>
            <w:noProof/>
          </w:rPr>
          <w:fldChar w:fldCharType="end"/>
        </w:r>
      </w:ins>
    </w:p>
    <w:p w14:paraId="5D76BF06" w14:textId="4A1B572A" w:rsidR="001B5BCE" w:rsidRDefault="001B5BCE">
      <w:pPr>
        <w:pStyle w:val="TableofFigures"/>
        <w:tabs>
          <w:tab w:val="right" w:leader="dot" w:pos="7927"/>
        </w:tabs>
        <w:rPr>
          <w:ins w:id="839" w:author="chaniaayulestari@outlook.com" w:date="2021-11-14T06:11:00Z"/>
          <w:rFonts w:asciiTheme="minorHAnsi" w:eastAsiaTheme="minorEastAsia" w:hAnsiTheme="minorHAnsi" w:cstheme="minorBidi"/>
          <w:noProof/>
          <w:sz w:val="22"/>
          <w:szCs w:val="22"/>
          <w:lang w:val="en-ID"/>
        </w:rPr>
      </w:pPr>
      <w:ins w:id="840"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3"</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0 Skenario Kelola Guru</w:t>
        </w:r>
        <w:r>
          <w:rPr>
            <w:noProof/>
            <w:webHidden/>
          </w:rPr>
          <w:tab/>
        </w:r>
        <w:r>
          <w:rPr>
            <w:noProof/>
            <w:webHidden/>
          </w:rPr>
          <w:fldChar w:fldCharType="begin"/>
        </w:r>
        <w:r>
          <w:rPr>
            <w:noProof/>
            <w:webHidden/>
          </w:rPr>
          <w:instrText xml:space="preserve"> PAGEREF _Toc87762733 \h </w:instrText>
        </w:r>
      </w:ins>
      <w:r>
        <w:rPr>
          <w:noProof/>
          <w:webHidden/>
        </w:rPr>
      </w:r>
      <w:r>
        <w:rPr>
          <w:noProof/>
          <w:webHidden/>
        </w:rPr>
        <w:fldChar w:fldCharType="separate"/>
      </w:r>
      <w:ins w:id="841" w:author="chaniaayulestari@outlook.com" w:date="2021-11-14T06:11:00Z">
        <w:r>
          <w:rPr>
            <w:noProof/>
            <w:webHidden/>
          </w:rPr>
          <w:t>40</w:t>
        </w:r>
        <w:r>
          <w:rPr>
            <w:noProof/>
            <w:webHidden/>
          </w:rPr>
          <w:fldChar w:fldCharType="end"/>
        </w:r>
        <w:r w:rsidRPr="00B840A3">
          <w:rPr>
            <w:rStyle w:val="Hyperlink"/>
            <w:rFonts w:eastAsiaTheme="majorEastAsia"/>
            <w:noProof/>
          </w:rPr>
          <w:fldChar w:fldCharType="end"/>
        </w:r>
      </w:ins>
    </w:p>
    <w:p w14:paraId="2F8B2AAA" w14:textId="4D04A745" w:rsidR="001B5BCE" w:rsidRDefault="001B5BCE">
      <w:pPr>
        <w:pStyle w:val="TableofFigures"/>
        <w:tabs>
          <w:tab w:val="right" w:leader="dot" w:pos="7927"/>
        </w:tabs>
        <w:rPr>
          <w:ins w:id="842" w:author="chaniaayulestari@outlook.com" w:date="2021-11-14T06:11:00Z"/>
          <w:rFonts w:asciiTheme="minorHAnsi" w:eastAsiaTheme="minorEastAsia" w:hAnsiTheme="minorHAnsi" w:cstheme="minorBidi"/>
          <w:noProof/>
          <w:sz w:val="22"/>
          <w:szCs w:val="22"/>
          <w:lang w:val="en-ID"/>
        </w:rPr>
      </w:pPr>
      <w:ins w:id="843"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4"</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1 Skenario Hapus Guru</w:t>
        </w:r>
        <w:r>
          <w:rPr>
            <w:noProof/>
            <w:webHidden/>
          </w:rPr>
          <w:tab/>
        </w:r>
        <w:r>
          <w:rPr>
            <w:noProof/>
            <w:webHidden/>
          </w:rPr>
          <w:fldChar w:fldCharType="begin"/>
        </w:r>
        <w:r>
          <w:rPr>
            <w:noProof/>
            <w:webHidden/>
          </w:rPr>
          <w:instrText xml:space="preserve"> PAGEREF _Toc87762734 \h </w:instrText>
        </w:r>
      </w:ins>
      <w:r>
        <w:rPr>
          <w:noProof/>
          <w:webHidden/>
        </w:rPr>
      </w:r>
      <w:r>
        <w:rPr>
          <w:noProof/>
          <w:webHidden/>
        </w:rPr>
        <w:fldChar w:fldCharType="separate"/>
      </w:r>
      <w:ins w:id="844" w:author="chaniaayulestari@outlook.com" w:date="2021-11-14T06:11:00Z">
        <w:r>
          <w:rPr>
            <w:noProof/>
            <w:webHidden/>
          </w:rPr>
          <w:t>42</w:t>
        </w:r>
        <w:r>
          <w:rPr>
            <w:noProof/>
            <w:webHidden/>
          </w:rPr>
          <w:fldChar w:fldCharType="end"/>
        </w:r>
        <w:r w:rsidRPr="00B840A3">
          <w:rPr>
            <w:rStyle w:val="Hyperlink"/>
            <w:rFonts w:eastAsiaTheme="majorEastAsia"/>
            <w:noProof/>
          </w:rPr>
          <w:fldChar w:fldCharType="end"/>
        </w:r>
      </w:ins>
    </w:p>
    <w:p w14:paraId="08F07B4D" w14:textId="0593CAA4" w:rsidR="001B5BCE" w:rsidRDefault="001B5BCE">
      <w:pPr>
        <w:pStyle w:val="TableofFigures"/>
        <w:tabs>
          <w:tab w:val="right" w:leader="dot" w:pos="7927"/>
        </w:tabs>
        <w:rPr>
          <w:ins w:id="845" w:author="chaniaayulestari@outlook.com" w:date="2021-11-14T06:11:00Z"/>
          <w:rFonts w:asciiTheme="minorHAnsi" w:eastAsiaTheme="minorEastAsia" w:hAnsiTheme="minorHAnsi" w:cstheme="minorBidi"/>
          <w:noProof/>
          <w:sz w:val="22"/>
          <w:szCs w:val="22"/>
          <w:lang w:val="en-ID"/>
        </w:rPr>
      </w:pPr>
      <w:ins w:id="846"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5"</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2 Skenari Edit Guru</w:t>
        </w:r>
        <w:r>
          <w:rPr>
            <w:noProof/>
            <w:webHidden/>
          </w:rPr>
          <w:tab/>
        </w:r>
        <w:r>
          <w:rPr>
            <w:noProof/>
            <w:webHidden/>
          </w:rPr>
          <w:fldChar w:fldCharType="begin"/>
        </w:r>
        <w:r>
          <w:rPr>
            <w:noProof/>
            <w:webHidden/>
          </w:rPr>
          <w:instrText xml:space="preserve"> PAGEREF _Toc87762735 \h </w:instrText>
        </w:r>
      </w:ins>
      <w:r>
        <w:rPr>
          <w:noProof/>
          <w:webHidden/>
        </w:rPr>
      </w:r>
      <w:r>
        <w:rPr>
          <w:noProof/>
          <w:webHidden/>
        </w:rPr>
        <w:fldChar w:fldCharType="separate"/>
      </w:r>
      <w:ins w:id="847" w:author="chaniaayulestari@outlook.com" w:date="2021-11-14T06:11:00Z">
        <w:r>
          <w:rPr>
            <w:noProof/>
            <w:webHidden/>
          </w:rPr>
          <w:t>43</w:t>
        </w:r>
        <w:r>
          <w:rPr>
            <w:noProof/>
            <w:webHidden/>
          </w:rPr>
          <w:fldChar w:fldCharType="end"/>
        </w:r>
        <w:r w:rsidRPr="00B840A3">
          <w:rPr>
            <w:rStyle w:val="Hyperlink"/>
            <w:rFonts w:eastAsiaTheme="majorEastAsia"/>
            <w:noProof/>
          </w:rPr>
          <w:fldChar w:fldCharType="end"/>
        </w:r>
      </w:ins>
    </w:p>
    <w:p w14:paraId="0CB6EDA7" w14:textId="5D0FBC4B" w:rsidR="001B5BCE" w:rsidRDefault="001B5BCE">
      <w:pPr>
        <w:pStyle w:val="TableofFigures"/>
        <w:tabs>
          <w:tab w:val="right" w:leader="dot" w:pos="7927"/>
        </w:tabs>
        <w:rPr>
          <w:ins w:id="848" w:author="chaniaayulestari@outlook.com" w:date="2021-11-14T06:11:00Z"/>
          <w:rFonts w:asciiTheme="minorHAnsi" w:eastAsiaTheme="minorEastAsia" w:hAnsiTheme="minorHAnsi" w:cstheme="minorBidi"/>
          <w:noProof/>
          <w:sz w:val="22"/>
          <w:szCs w:val="22"/>
          <w:lang w:val="en-ID"/>
        </w:rPr>
      </w:pPr>
      <w:ins w:id="849"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6"</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3 Skenario Lihat Guru</w:t>
        </w:r>
        <w:r>
          <w:rPr>
            <w:noProof/>
            <w:webHidden/>
          </w:rPr>
          <w:tab/>
        </w:r>
        <w:r>
          <w:rPr>
            <w:noProof/>
            <w:webHidden/>
          </w:rPr>
          <w:fldChar w:fldCharType="begin"/>
        </w:r>
        <w:r>
          <w:rPr>
            <w:noProof/>
            <w:webHidden/>
          </w:rPr>
          <w:instrText xml:space="preserve"> PAGEREF _Toc87762736 \h </w:instrText>
        </w:r>
      </w:ins>
      <w:r>
        <w:rPr>
          <w:noProof/>
          <w:webHidden/>
        </w:rPr>
      </w:r>
      <w:r>
        <w:rPr>
          <w:noProof/>
          <w:webHidden/>
        </w:rPr>
        <w:fldChar w:fldCharType="separate"/>
      </w:r>
      <w:ins w:id="850" w:author="chaniaayulestari@outlook.com" w:date="2021-11-14T06:11:00Z">
        <w:r>
          <w:rPr>
            <w:noProof/>
            <w:webHidden/>
          </w:rPr>
          <w:t>44</w:t>
        </w:r>
        <w:r>
          <w:rPr>
            <w:noProof/>
            <w:webHidden/>
          </w:rPr>
          <w:fldChar w:fldCharType="end"/>
        </w:r>
        <w:r w:rsidRPr="00B840A3">
          <w:rPr>
            <w:rStyle w:val="Hyperlink"/>
            <w:rFonts w:eastAsiaTheme="majorEastAsia"/>
            <w:noProof/>
          </w:rPr>
          <w:fldChar w:fldCharType="end"/>
        </w:r>
      </w:ins>
    </w:p>
    <w:p w14:paraId="60C7C761" w14:textId="00031EEA" w:rsidR="001B5BCE" w:rsidRDefault="001B5BCE">
      <w:pPr>
        <w:pStyle w:val="TableofFigures"/>
        <w:tabs>
          <w:tab w:val="right" w:leader="dot" w:pos="7927"/>
        </w:tabs>
        <w:rPr>
          <w:ins w:id="851" w:author="chaniaayulestari@outlook.com" w:date="2021-11-14T06:11:00Z"/>
          <w:rFonts w:asciiTheme="minorHAnsi" w:eastAsiaTheme="minorEastAsia" w:hAnsiTheme="minorHAnsi" w:cstheme="minorBidi"/>
          <w:noProof/>
          <w:sz w:val="22"/>
          <w:szCs w:val="22"/>
          <w:lang w:val="en-ID"/>
        </w:rPr>
      </w:pPr>
      <w:ins w:id="852"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7"</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4 Skenario Kelola Walikelas</w:t>
        </w:r>
        <w:r>
          <w:rPr>
            <w:noProof/>
            <w:webHidden/>
          </w:rPr>
          <w:tab/>
        </w:r>
        <w:r>
          <w:rPr>
            <w:noProof/>
            <w:webHidden/>
          </w:rPr>
          <w:fldChar w:fldCharType="begin"/>
        </w:r>
        <w:r>
          <w:rPr>
            <w:noProof/>
            <w:webHidden/>
          </w:rPr>
          <w:instrText xml:space="preserve"> PAGEREF _Toc87762737 \h </w:instrText>
        </w:r>
      </w:ins>
      <w:r>
        <w:rPr>
          <w:noProof/>
          <w:webHidden/>
        </w:rPr>
      </w:r>
      <w:r>
        <w:rPr>
          <w:noProof/>
          <w:webHidden/>
        </w:rPr>
        <w:fldChar w:fldCharType="separate"/>
      </w:r>
      <w:ins w:id="853" w:author="chaniaayulestari@outlook.com" w:date="2021-11-14T06:11:00Z">
        <w:r>
          <w:rPr>
            <w:noProof/>
            <w:webHidden/>
          </w:rPr>
          <w:t>45</w:t>
        </w:r>
        <w:r>
          <w:rPr>
            <w:noProof/>
            <w:webHidden/>
          </w:rPr>
          <w:fldChar w:fldCharType="end"/>
        </w:r>
        <w:r w:rsidRPr="00B840A3">
          <w:rPr>
            <w:rStyle w:val="Hyperlink"/>
            <w:rFonts w:eastAsiaTheme="majorEastAsia"/>
            <w:noProof/>
          </w:rPr>
          <w:fldChar w:fldCharType="end"/>
        </w:r>
      </w:ins>
    </w:p>
    <w:p w14:paraId="6B38B86A" w14:textId="2137E09F" w:rsidR="001B5BCE" w:rsidRDefault="001B5BCE">
      <w:pPr>
        <w:pStyle w:val="TableofFigures"/>
        <w:tabs>
          <w:tab w:val="right" w:leader="dot" w:pos="7927"/>
        </w:tabs>
        <w:rPr>
          <w:ins w:id="854" w:author="chaniaayulestari@outlook.com" w:date="2021-11-14T06:11:00Z"/>
          <w:rFonts w:asciiTheme="minorHAnsi" w:eastAsiaTheme="minorEastAsia" w:hAnsiTheme="minorHAnsi" w:cstheme="minorBidi"/>
          <w:noProof/>
          <w:sz w:val="22"/>
          <w:szCs w:val="22"/>
          <w:lang w:val="en-ID"/>
        </w:rPr>
      </w:pPr>
      <w:ins w:id="855" w:author="chaniaayulestari@outlook.com" w:date="2021-11-14T06:11:00Z">
        <w:r w:rsidRPr="00B840A3">
          <w:rPr>
            <w:rStyle w:val="Hyperlink"/>
            <w:rFonts w:eastAsiaTheme="majorEastAsia"/>
            <w:noProof/>
          </w:rPr>
          <w:lastRenderedPageBreak/>
          <w:fldChar w:fldCharType="begin"/>
        </w:r>
        <w:r w:rsidRPr="00B840A3">
          <w:rPr>
            <w:rStyle w:val="Hyperlink"/>
            <w:rFonts w:eastAsiaTheme="majorEastAsia"/>
            <w:noProof/>
          </w:rPr>
          <w:instrText xml:space="preserve"> </w:instrText>
        </w:r>
        <w:r>
          <w:rPr>
            <w:noProof/>
          </w:rPr>
          <w:instrText>HYPERLINK \l "_Toc87762738"</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5 Skenari Hapus Walikelas</w:t>
        </w:r>
        <w:r>
          <w:rPr>
            <w:noProof/>
            <w:webHidden/>
          </w:rPr>
          <w:tab/>
        </w:r>
        <w:r>
          <w:rPr>
            <w:noProof/>
            <w:webHidden/>
          </w:rPr>
          <w:fldChar w:fldCharType="begin"/>
        </w:r>
        <w:r>
          <w:rPr>
            <w:noProof/>
            <w:webHidden/>
          </w:rPr>
          <w:instrText xml:space="preserve"> PAGEREF _Toc87762738 \h </w:instrText>
        </w:r>
      </w:ins>
      <w:r>
        <w:rPr>
          <w:noProof/>
          <w:webHidden/>
        </w:rPr>
      </w:r>
      <w:r>
        <w:rPr>
          <w:noProof/>
          <w:webHidden/>
        </w:rPr>
        <w:fldChar w:fldCharType="separate"/>
      </w:r>
      <w:ins w:id="856" w:author="chaniaayulestari@outlook.com" w:date="2021-11-14T06:11:00Z">
        <w:r>
          <w:rPr>
            <w:noProof/>
            <w:webHidden/>
          </w:rPr>
          <w:t>46</w:t>
        </w:r>
        <w:r>
          <w:rPr>
            <w:noProof/>
            <w:webHidden/>
          </w:rPr>
          <w:fldChar w:fldCharType="end"/>
        </w:r>
        <w:r w:rsidRPr="00B840A3">
          <w:rPr>
            <w:rStyle w:val="Hyperlink"/>
            <w:rFonts w:eastAsiaTheme="majorEastAsia"/>
            <w:noProof/>
          </w:rPr>
          <w:fldChar w:fldCharType="end"/>
        </w:r>
      </w:ins>
    </w:p>
    <w:p w14:paraId="7A07B516" w14:textId="2C5362A1" w:rsidR="001B5BCE" w:rsidRDefault="001B5BCE">
      <w:pPr>
        <w:pStyle w:val="TableofFigures"/>
        <w:tabs>
          <w:tab w:val="right" w:leader="dot" w:pos="7927"/>
        </w:tabs>
        <w:rPr>
          <w:ins w:id="857" w:author="chaniaayulestari@outlook.com" w:date="2021-11-14T06:11:00Z"/>
          <w:rFonts w:asciiTheme="minorHAnsi" w:eastAsiaTheme="minorEastAsia" w:hAnsiTheme="minorHAnsi" w:cstheme="minorBidi"/>
          <w:noProof/>
          <w:sz w:val="22"/>
          <w:szCs w:val="22"/>
          <w:lang w:val="en-ID"/>
        </w:rPr>
      </w:pPr>
      <w:ins w:id="858"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9"</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6 Skenario Edit Walikelas</w:t>
        </w:r>
        <w:r>
          <w:rPr>
            <w:noProof/>
            <w:webHidden/>
          </w:rPr>
          <w:tab/>
        </w:r>
        <w:r>
          <w:rPr>
            <w:noProof/>
            <w:webHidden/>
          </w:rPr>
          <w:fldChar w:fldCharType="begin"/>
        </w:r>
        <w:r>
          <w:rPr>
            <w:noProof/>
            <w:webHidden/>
          </w:rPr>
          <w:instrText xml:space="preserve"> PAGEREF _Toc87762739 \h </w:instrText>
        </w:r>
      </w:ins>
      <w:r>
        <w:rPr>
          <w:noProof/>
          <w:webHidden/>
        </w:rPr>
      </w:r>
      <w:r>
        <w:rPr>
          <w:noProof/>
          <w:webHidden/>
        </w:rPr>
        <w:fldChar w:fldCharType="separate"/>
      </w:r>
      <w:ins w:id="859" w:author="chaniaayulestari@outlook.com" w:date="2021-11-14T06:11:00Z">
        <w:r>
          <w:rPr>
            <w:noProof/>
            <w:webHidden/>
          </w:rPr>
          <w:t>47</w:t>
        </w:r>
        <w:r>
          <w:rPr>
            <w:noProof/>
            <w:webHidden/>
          </w:rPr>
          <w:fldChar w:fldCharType="end"/>
        </w:r>
        <w:r w:rsidRPr="00B840A3">
          <w:rPr>
            <w:rStyle w:val="Hyperlink"/>
            <w:rFonts w:eastAsiaTheme="majorEastAsia"/>
            <w:noProof/>
          </w:rPr>
          <w:fldChar w:fldCharType="end"/>
        </w:r>
      </w:ins>
    </w:p>
    <w:p w14:paraId="14BB137E" w14:textId="418FA434" w:rsidR="001B5BCE" w:rsidRDefault="001B5BCE">
      <w:pPr>
        <w:pStyle w:val="TableofFigures"/>
        <w:tabs>
          <w:tab w:val="right" w:leader="dot" w:pos="7927"/>
        </w:tabs>
        <w:rPr>
          <w:ins w:id="860" w:author="chaniaayulestari@outlook.com" w:date="2021-11-14T06:11:00Z"/>
          <w:rFonts w:asciiTheme="minorHAnsi" w:eastAsiaTheme="minorEastAsia" w:hAnsiTheme="minorHAnsi" w:cstheme="minorBidi"/>
          <w:noProof/>
          <w:sz w:val="22"/>
          <w:szCs w:val="22"/>
          <w:lang w:val="en-ID"/>
        </w:rPr>
      </w:pPr>
      <w:ins w:id="861"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0"</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7 Skenari Lihat Walikelas</w:t>
        </w:r>
        <w:r>
          <w:rPr>
            <w:noProof/>
            <w:webHidden/>
          </w:rPr>
          <w:tab/>
        </w:r>
        <w:r>
          <w:rPr>
            <w:noProof/>
            <w:webHidden/>
          </w:rPr>
          <w:fldChar w:fldCharType="begin"/>
        </w:r>
        <w:r>
          <w:rPr>
            <w:noProof/>
            <w:webHidden/>
          </w:rPr>
          <w:instrText xml:space="preserve"> PAGEREF _Toc87762740 \h </w:instrText>
        </w:r>
      </w:ins>
      <w:r>
        <w:rPr>
          <w:noProof/>
          <w:webHidden/>
        </w:rPr>
      </w:r>
      <w:r>
        <w:rPr>
          <w:noProof/>
          <w:webHidden/>
        </w:rPr>
        <w:fldChar w:fldCharType="separate"/>
      </w:r>
      <w:ins w:id="862" w:author="chaniaayulestari@outlook.com" w:date="2021-11-14T06:11:00Z">
        <w:r>
          <w:rPr>
            <w:noProof/>
            <w:webHidden/>
          </w:rPr>
          <w:t>48</w:t>
        </w:r>
        <w:r>
          <w:rPr>
            <w:noProof/>
            <w:webHidden/>
          </w:rPr>
          <w:fldChar w:fldCharType="end"/>
        </w:r>
        <w:r w:rsidRPr="00B840A3">
          <w:rPr>
            <w:rStyle w:val="Hyperlink"/>
            <w:rFonts w:eastAsiaTheme="majorEastAsia"/>
            <w:noProof/>
          </w:rPr>
          <w:fldChar w:fldCharType="end"/>
        </w:r>
      </w:ins>
    </w:p>
    <w:p w14:paraId="67E77E0C" w14:textId="37534E87" w:rsidR="001B5BCE" w:rsidRDefault="001B5BCE">
      <w:pPr>
        <w:pStyle w:val="TableofFigures"/>
        <w:tabs>
          <w:tab w:val="right" w:leader="dot" w:pos="7927"/>
        </w:tabs>
        <w:rPr>
          <w:ins w:id="863" w:author="chaniaayulestari@outlook.com" w:date="2021-11-14T06:11:00Z"/>
          <w:rFonts w:asciiTheme="minorHAnsi" w:eastAsiaTheme="minorEastAsia" w:hAnsiTheme="minorHAnsi" w:cstheme="minorBidi"/>
          <w:noProof/>
          <w:sz w:val="22"/>
          <w:szCs w:val="22"/>
          <w:lang w:val="en-ID"/>
        </w:rPr>
      </w:pPr>
      <w:ins w:id="864"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1"</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8 Skenario Tambah Kelas</w:t>
        </w:r>
        <w:r>
          <w:rPr>
            <w:noProof/>
            <w:webHidden/>
          </w:rPr>
          <w:tab/>
        </w:r>
        <w:r>
          <w:rPr>
            <w:noProof/>
            <w:webHidden/>
          </w:rPr>
          <w:fldChar w:fldCharType="begin"/>
        </w:r>
        <w:r>
          <w:rPr>
            <w:noProof/>
            <w:webHidden/>
          </w:rPr>
          <w:instrText xml:space="preserve"> PAGEREF _Toc87762741 \h </w:instrText>
        </w:r>
      </w:ins>
      <w:r>
        <w:rPr>
          <w:noProof/>
          <w:webHidden/>
        </w:rPr>
      </w:r>
      <w:r>
        <w:rPr>
          <w:noProof/>
          <w:webHidden/>
        </w:rPr>
        <w:fldChar w:fldCharType="separate"/>
      </w:r>
      <w:ins w:id="865" w:author="chaniaayulestari@outlook.com" w:date="2021-11-14T06:11:00Z">
        <w:r>
          <w:rPr>
            <w:noProof/>
            <w:webHidden/>
          </w:rPr>
          <w:t>49</w:t>
        </w:r>
        <w:r>
          <w:rPr>
            <w:noProof/>
            <w:webHidden/>
          </w:rPr>
          <w:fldChar w:fldCharType="end"/>
        </w:r>
        <w:r w:rsidRPr="00B840A3">
          <w:rPr>
            <w:rStyle w:val="Hyperlink"/>
            <w:rFonts w:eastAsiaTheme="majorEastAsia"/>
            <w:noProof/>
          </w:rPr>
          <w:fldChar w:fldCharType="end"/>
        </w:r>
      </w:ins>
    </w:p>
    <w:p w14:paraId="36DB71D2" w14:textId="43056D94" w:rsidR="001B5BCE" w:rsidRDefault="001B5BCE">
      <w:pPr>
        <w:pStyle w:val="TableofFigures"/>
        <w:tabs>
          <w:tab w:val="right" w:leader="dot" w:pos="7927"/>
        </w:tabs>
        <w:rPr>
          <w:ins w:id="866" w:author="chaniaayulestari@outlook.com" w:date="2021-11-14T06:11:00Z"/>
          <w:rFonts w:asciiTheme="minorHAnsi" w:eastAsiaTheme="minorEastAsia" w:hAnsiTheme="minorHAnsi" w:cstheme="minorBidi"/>
          <w:noProof/>
          <w:sz w:val="22"/>
          <w:szCs w:val="22"/>
          <w:lang w:val="en-ID"/>
        </w:rPr>
      </w:pPr>
      <w:ins w:id="867"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2"</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9 Skenario Hapus Kelas</w:t>
        </w:r>
        <w:r>
          <w:rPr>
            <w:noProof/>
            <w:webHidden/>
          </w:rPr>
          <w:tab/>
        </w:r>
        <w:r>
          <w:rPr>
            <w:noProof/>
            <w:webHidden/>
          </w:rPr>
          <w:fldChar w:fldCharType="begin"/>
        </w:r>
        <w:r>
          <w:rPr>
            <w:noProof/>
            <w:webHidden/>
          </w:rPr>
          <w:instrText xml:space="preserve"> PAGEREF _Toc87762742 \h </w:instrText>
        </w:r>
      </w:ins>
      <w:r>
        <w:rPr>
          <w:noProof/>
          <w:webHidden/>
        </w:rPr>
      </w:r>
      <w:r>
        <w:rPr>
          <w:noProof/>
          <w:webHidden/>
        </w:rPr>
        <w:fldChar w:fldCharType="separate"/>
      </w:r>
      <w:ins w:id="868" w:author="chaniaayulestari@outlook.com" w:date="2021-11-14T06:11:00Z">
        <w:r>
          <w:rPr>
            <w:noProof/>
            <w:webHidden/>
          </w:rPr>
          <w:t>50</w:t>
        </w:r>
        <w:r>
          <w:rPr>
            <w:noProof/>
            <w:webHidden/>
          </w:rPr>
          <w:fldChar w:fldCharType="end"/>
        </w:r>
        <w:r w:rsidRPr="00B840A3">
          <w:rPr>
            <w:rStyle w:val="Hyperlink"/>
            <w:rFonts w:eastAsiaTheme="majorEastAsia"/>
            <w:noProof/>
          </w:rPr>
          <w:fldChar w:fldCharType="end"/>
        </w:r>
      </w:ins>
    </w:p>
    <w:p w14:paraId="1BAA4881" w14:textId="04359527" w:rsidR="001B5BCE" w:rsidRDefault="001B5BCE">
      <w:pPr>
        <w:pStyle w:val="TableofFigures"/>
        <w:tabs>
          <w:tab w:val="right" w:leader="dot" w:pos="7927"/>
        </w:tabs>
        <w:rPr>
          <w:ins w:id="869" w:author="chaniaayulestari@outlook.com" w:date="2021-11-14T06:11:00Z"/>
          <w:rFonts w:asciiTheme="minorHAnsi" w:eastAsiaTheme="minorEastAsia" w:hAnsiTheme="minorHAnsi" w:cstheme="minorBidi"/>
          <w:noProof/>
          <w:sz w:val="22"/>
          <w:szCs w:val="22"/>
          <w:lang w:val="en-ID"/>
        </w:rPr>
      </w:pPr>
      <w:ins w:id="870"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3"</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0 Skenario Edit Kelas</w:t>
        </w:r>
        <w:r>
          <w:rPr>
            <w:noProof/>
            <w:webHidden/>
          </w:rPr>
          <w:tab/>
        </w:r>
        <w:r>
          <w:rPr>
            <w:noProof/>
            <w:webHidden/>
          </w:rPr>
          <w:fldChar w:fldCharType="begin"/>
        </w:r>
        <w:r>
          <w:rPr>
            <w:noProof/>
            <w:webHidden/>
          </w:rPr>
          <w:instrText xml:space="preserve"> PAGEREF _Toc87762743 \h </w:instrText>
        </w:r>
      </w:ins>
      <w:r>
        <w:rPr>
          <w:noProof/>
          <w:webHidden/>
        </w:rPr>
      </w:r>
      <w:r>
        <w:rPr>
          <w:noProof/>
          <w:webHidden/>
        </w:rPr>
        <w:fldChar w:fldCharType="separate"/>
      </w:r>
      <w:ins w:id="871" w:author="chaniaayulestari@outlook.com" w:date="2021-11-14T06:11:00Z">
        <w:r>
          <w:rPr>
            <w:noProof/>
            <w:webHidden/>
          </w:rPr>
          <w:t>51</w:t>
        </w:r>
        <w:r>
          <w:rPr>
            <w:noProof/>
            <w:webHidden/>
          </w:rPr>
          <w:fldChar w:fldCharType="end"/>
        </w:r>
        <w:r w:rsidRPr="00B840A3">
          <w:rPr>
            <w:rStyle w:val="Hyperlink"/>
            <w:rFonts w:eastAsiaTheme="majorEastAsia"/>
            <w:noProof/>
          </w:rPr>
          <w:fldChar w:fldCharType="end"/>
        </w:r>
      </w:ins>
    </w:p>
    <w:p w14:paraId="6EAC2DB7" w14:textId="1AF47809" w:rsidR="001B5BCE" w:rsidRDefault="001B5BCE">
      <w:pPr>
        <w:pStyle w:val="TableofFigures"/>
        <w:tabs>
          <w:tab w:val="right" w:leader="dot" w:pos="7927"/>
        </w:tabs>
        <w:rPr>
          <w:ins w:id="872" w:author="chaniaayulestari@outlook.com" w:date="2021-11-14T06:11:00Z"/>
          <w:rFonts w:asciiTheme="minorHAnsi" w:eastAsiaTheme="minorEastAsia" w:hAnsiTheme="minorHAnsi" w:cstheme="minorBidi"/>
          <w:noProof/>
          <w:sz w:val="22"/>
          <w:szCs w:val="22"/>
          <w:lang w:val="en-ID"/>
        </w:rPr>
      </w:pPr>
      <w:ins w:id="873"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4"</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1 Skenario Lihat Kelas</w:t>
        </w:r>
        <w:r>
          <w:rPr>
            <w:noProof/>
            <w:webHidden/>
          </w:rPr>
          <w:tab/>
        </w:r>
        <w:r>
          <w:rPr>
            <w:noProof/>
            <w:webHidden/>
          </w:rPr>
          <w:fldChar w:fldCharType="begin"/>
        </w:r>
        <w:r>
          <w:rPr>
            <w:noProof/>
            <w:webHidden/>
          </w:rPr>
          <w:instrText xml:space="preserve"> PAGEREF _Toc87762744 \h </w:instrText>
        </w:r>
      </w:ins>
      <w:r>
        <w:rPr>
          <w:noProof/>
          <w:webHidden/>
        </w:rPr>
      </w:r>
      <w:r>
        <w:rPr>
          <w:noProof/>
          <w:webHidden/>
        </w:rPr>
        <w:fldChar w:fldCharType="separate"/>
      </w:r>
      <w:ins w:id="874" w:author="chaniaayulestari@outlook.com" w:date="2021-11-14T06:11:00Z">
        <w:r>
          <w:rPr>
            <w:noProof/>
            <w:webHidden/>
          </w:rPr>
          <w:t>53</w:t>
        </w:r>
        <w:r>
          <w:rPr>
            <w:noProof/>
            <w:webHidden/>
          </w:rPr>
          <w:fldChar w:fldCharType="end"/>
        </w:r>
        <w:r w:rsidRPr="00B840A3">
          <w:rPr>
            <w:rStyle w:val="Hyperlink"/>
            <w:rFonts w:eastAsiaTheme="majorEastAsia"/>
            <w:noProof/>
          </w:rPr>
          <w:fldChar w:fldCharType="end"/>
        </w:r>
      </w:ins>
    </w:p>
    <w:p w14:paraId="5E62AFCD" w14:textId="1099E4B4" w:rsidR="001B5BCE" w:rsidRDefault="001B5BCE">
      <w:pPr>
        <w:pStyle w:val="TableofFigures"/>
        <w:tabs>
          <w:tab w:val="right" w:leader="dot" w:pos="7927"/>
        </w:tabs>
        <w:rPr>
          <w:ins w:id="875" w:author="chaniaayulestari@outlook.com" w:date="2021-11-14T06:11:00Z"/>
          <w:rFonts w:asciiTheme="minorHAnsi" w:eastAsiaTheme="minorEastAsia" w:hAnsiTheme="minorHAnsi" w:cstheme="minorBidi"/>
          <w:noProof/>
          <w:sz w:val="22"/>
          <w:szCs w:val="22"/>
          <w:lang w:val="en-ID"/>
        </w:rPr>
      </w:pPr>
      <w:ins w:id="876"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5"</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2 Skenario Tambah Admin</w:t>
        </w:r>
        <w:r>
          <w:rPr>
            <w:noProof/>
            <w:webHidden/>
          </w:rPr>
          <w:tab/>
        </w:r>
        <w:r>
          <w:rPr>
            <w:noProof/>
            <w:webHidden/>
          </w:rPr>
          <w:fldChar w:fldCharType="begin"/>
        </w:r>
        <w:r>
          <w:rPr>
            <w:noProof/>
            <w:webHidden/>
          </w:rPr>
          <w:instrText xml:space="preserve"> PAGEREF _Toc87762745 \h </w:instrText>
        </w:r>
      </w:ins>
      <w:r>
        <w:rPr>
          <w:noProof/>
          <w:webHidden/>
        </w:rPr>
      </w:r>
      <w:r>
        <w:rPr>
          <w:noProof/>
          <w:webHidden/>
        </w:rPr>
        <w:fldChar w:fldCharType="separate"/>
      </w:r>
      <w:ins w:id="877" w:author="chaniaayulestari@outlook.com" w:date="2021-11-14T06:11:00Z">
        <w:r>
          <w:rPr>
            <w:noProof/>
            <w:webHidden/>
          </w:rPr>
          <w:t>54</w:t>
        </w:r>
        <w:r>
          <w:rPr>
            <w:noProof/>
            <w:webHidden/>
          </w:rPr>
          <w:fldChar w:fldCharType="end"/>
        </w:r>
        <w:r w:rsidRPr="00B840A3">
          <w:rPr>
            <w:rStyle w:val="Hyperlink"/>
            <w:rFonts w:eastAsiaTheme="majorEastAsia"/>
            <w:noProof/>
          </w:rPr>
          <w:fldChar w:fldCharType="end"/>
        </w:r>
      </w:ins>
    </w:p>
    <w:p w14:paraId="0AFF4216" w14:textId="5C368E17" w:rsidR="001B5BCE" w:rsidRDefault="001B5BCE">
      <w:pPr>
        <w:pStyle w:val="TableofFigures"/>
        <w:tabs>
          <w:tab w:val="right" w:leader="dot" w:pos="7927"/>
        </w:tabs>
        <w:rPr>
          <w:ins w:id="878" w:author="chaniaayulestari@outlook.com" w:date="2021-11-14T06:11:00Z"/>
          <w:rFonts w:asciiTheme="minorHAnsi" w:eastAsiaTheme="minorEastAsia" w:hAnsiTheme="minorHAnsi" w:cstheme="minorBidi"/>
          <w:noProof/>
          <w:sz w:val="22"/>
          <w:szCs w:val="22"/>
          <w:lang w:val="en-ID"/>
        </w:rPr>
      </w:pPr>
      <w:ins w:id="879"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6"</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3 Skenario Hapus Admin</w:t>
        </w:r>
        <w:r>
          <w:rPr>
            <w:noProof/>
            <w:webHidden/>
          </w:rPr>
          <w:tab/>
        </w:r>
        <w:r>
          <w:rPr>
            <w:noProof/>
            <w:webHidden/>
          </w:rPr>
          <w:fldChar w:fldCharType="begin"/>
        </w:r>
        <w:r>
          <w:rPr>
            <w:noProof/>
            <w:webHidden/>
          </w:rPr>
          <w:instrText xml:space="preserve"> PAGEREF _Toc87762746 \h </w:instrText>
        </w:r>
      </w:ins>
      <w:r>
        <w:rPr>
          <w:noProof/>
          <w:webHidden/>
        </w:rPr>
      </w:r>
      <w:r>
        <w:rPr>
          <w:noProof/>
          <w:webHidden/>
        </w:rPr>
        <w:fldChar w:fldCharType="separate"/>
      </w:r>
      <w:ins w:id="880" w:author="chaniaayulestari@outlook.com" w:date="2021-11-14T06:11:00Z">
        <w:r>
          <w:rPr>
            <w:noProof/>
            <w:webHidden/>
          </w:rPr>
          <w:t>55</w:t>
        </w:r>
        <w:r>
          <w:rPr>
            <w:noProof/>
            <w:webHidden/>
          </w:rPr>
          <w:fldChar w:fldCharType="end"/>
        </w:r>
        <w:r w:rsidRPr="00B840A3">
          <w:rPr>
            <w:rStyle w:val="Hyperlink"/>
            <w:rFonts w:eastAsiaTheme="majorEastAsia"/>
            <w:noProof/>
          </w:rPr>
          <w:fldChar w:fldCharType="end"/>
        </w:r>
      </w:ins>
    </w:p>
    <w:p w14:paraId="7D970E12" w14:textId="3CC159A0" w:rsidR="001B5BCE" w:rsidRDefault="001B5BCE">
      <w:pPr>
        <w:pStyle w:val="TableofFigures"/>
        <w:tabs>
          <w:tab w:val="right" w:leader="dot" w:pos="7927"/>
        </w:tabs>
        <w:rPr>
          <w:ins w:id="881" w:author="chaniaayulestari@outlook.com" w:date="2021-11-14T06:11:00Z"/>
          <w:rFonts w:asciiTheme="minorHAnsi" w:eastAsiaTheme="minorEastAsia" w:hAnsiTheme="minorHAnsi" w:cstheme="minorBidi"/>
          <w:noProof/>
          <w:sz w:val="22"/>
          <w:szCs w:val="22"/>
          <w:lang w:val="en-ID"/>
        </w:rPr>
      </w:pPr>
      <w:ins w:id="882"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7"</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4 Skenario Edit Admin</w:t>
        </w:r>
        <w:r>
          <w:rPr>
            <w:noProof/>
            <w:webHidden/>
          </w:rPr>
          <w:tab/>
        </w:r>
        <w:r>
          <w:rPr>
            <w:noProof/>
            <w:webHidden/>
          </w:rPr>
          <w:fldChar w:fldCharType="begin"/>
        </w:r>
        <w:r>
          <w:rPr>
            <w:noProof/>
            <w:webHidden/>
          </w:rPr>
          <w:instrText xml:space="preserve"> PAGEREF _Toc87762747 \h </w:instrText>
        </w:r>
      </w:ins>
      <w:r>
        <w:rPr>
          <w:noProof/>
          <w:webHidden/>
        </w:rPr>
      </w:r>
      <w:r>
        <w:rPr>
          <w:noProof/>
          <w:webHidden/>
        </w:rPr>
        <w:fldChar w:fldCharType="separate"/>
      </w:r>
      <w:ins w:id="883" w:author="chaniaayulestari@outlook.com" w:date="2021-11-14T06:11:00Z">
        <w:r>
          <w:rPr>
            <w:noProof/>
            <w:webHidden/>
          </w:rPr>
          <w:t>56</w:t>
        </w:r>
        <w:r>
          <w:rPr>
            <w:noProof/>
            <w:webHidden/>
          </w:rPr>
          <w:fldChar w:fldCharType="end"/>
        </w:r>
        <w:r w:rsidRPr="00B840A3">
          <w:rPr>
            <w:rStyle w:val="Hyperlink"/>
            <w:rFonts w:eastAsiaTheme="majorEastAsia"/>
            <w:noProof/>
          </w:rPr>
          <w:fldChar w:fldCharType="end"/>
        </w:r>
      </w:ins>
    </w:p>
    <w:p w14:paraId="2703BEB4" w14:textId="6945DBCE" w:rsidR="001B5BCE" w:rsidRDefault="001B5BCE">
      <w:pPr>
        <w:pStyle w:val="TableofFigures"/>
        <w:tabs>
          <w:tab w:val="right" w:leader="dot" w:pos="7927"/>
        </w:tabs>
        <w:rPr>
          <w:ins w:id="884" w:author="chaniaayulestari@outlook.com" w:date="2021-11-14T06:11:00Z"/>
          <w:rFonts w:asciiTheme="minorHAnsi" w:eastAsiaTheme="minorEastAsia" w:hAnsiTheme="minorHAnsi" w:cstheme="minorBidi"/>
          <w:noProof/>
          <w:sz w:val="22"/>
          <w:szCs w:val="22"/>
          <w:lang w:val="en-ID"/>
        </w:rPr>
      </w:pPr>
      <w:ins w:id="885"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8"</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5 Skenario Lihat Admin</w:t>
        </w:r>
        <w:r>
          <w:rPr>
            <w:noProof/>
            <w:webHidden/>
          </w:rPr>
          <w:tab/>
        </w:r>
        <w:r>
          <w:rPr>
            <w:noProof/>
            <w:webHidden/>
          </w:rPr>
          <w:fldChar w:fldCharType="begin"/>
        </w:r>
        <w:r>
          <w:rPr>
            <w:noProof/>
            <w:webHidden/>
          </w:rPr>
          <w:instrText xml:space="preserve"> PAGEREF _Toc87762748 \h </w:instrText>
        </w:r>
      </w:ins>
      <w:r>
        <w:rPr>
          <w:noProof/>
          <w:webHidden/>
        </w:rPr>
      </w:r>
      <w:r>
        <w:rPr>
          <w:noProof/>
          <w:webHidden/>
        </w:rPr>
        <w:fldChar w:fldCharType="separate"/>
      </w:r>
      <w:ins w:id="886" w:author="chaniaayulestari@outlook.com" w:date="2021-11-14T06:11:00Z">
        <w:r>
          <w:rPr>
            <w:noProof/>
            <w:webHidden/>
          </w:rPr>
          <w:t>57</w:t>
        </w:r>
        <w:r>
          <w:rPr>
            <w:noProof/>
            <w:webHidden/>
          </w:rPr>
          <w:fldChar w:fldCharType="end"/>
        </w:r>
        <w:r w:rsidRPr="00B840A3">
          <w:rPr>
            <w:rStyle w:val="Hyperlink"/>
            <w:rFonts w:eastAsiaTheme="majorEastAsia"/>
            <w:noProof/>
          </w:rPr>
          <w:fldChar w:fldCharType="end"/>
        </w:r>
      </w:ins>
    </w:p>
    <w:p w14:paraId="55B7C419" w14:textId="2AEA948E" w:rsidR="001B5BCE" w:rsidRDefault="001B5BCE">
      <w:pPr>
        <w:pStyle w:val="TableofFigures"/>
        <w:tabs>
          <w:tab w:val="right" w:leader="dot" w:pos="7927"/>
        </w:tabs>
        <w:rPr>
          <w:ins w:id="887" w:author="chaniaayulestari@outlook.com" w:date="2021-11-14T06:11:00Z"/>
          <w:rFonts w:asciiTheme="minorHAnsi" w:eastAsiaTheme="minorEastAsia" w:hAnsiTheme="minorHAnsi" w:cstheme="minorBidi"/>
          <w:noProof/>
          <w:sz w:val="22"/>
          <w:szCs w:val="22"/>
          <w:lang w:val="en-ID"/>
        </w:rPr>
      </w:pPr>
      <w:ins w:id="888"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9"</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6 Skenario Tambah Semester</w:t>
        </w:r>
        <w:r>
          <w:rPr>
            <w:noProof/>
            <w:webHidden/>
          </w:rPr>
          <w:tab/>
        </w:r>
        <w:r>
          <w:rPr>
            <w:noProof/>
            <w:webHidden/>
          </w:rPr>
          <w:fldChar w:fldCharType="begin"/>
        </w:r>
        <w:r>
          <w:rPr>
            <w:noProof/>
            <w:webHidden/>
          </w:rPr>
          <w:instrText xml:space="preserve"> PAGEREF _Toc87762749 \h </w:instrText>
        </w:r>
      </w:ins>
      <w:r>
        <w:rPr>
          <w:noProof/>
          <w:webHidden/>
        </w:rPr>
      </w:r>
      <w:r>
        <w:rPr>
          <w:noProof/>
          <w:webHidden/>
        </w:rPr>
        <w:fldChar w:fldCharType="separate"/>
      </w:r>
      <w:ins w:id="889" w:author="chaniaayulestari@outlook.com" w:date="2021-11-14T06:11:00Z">
        <w:r>
          <w:rPr>
            <w:noProof/>
            <w:webHidden/>
          </w:rPr>
          <w:t>58</w:t>
        </w:r>
        <w:r>
          <w:rPr>
            <w:noProof/>
            <w:webHidden/>
          </w:rPr>
          <w:fldChar w:fldCharType="end"/>
        </w:r>
        <w:r w:rsidRPr="00B840A3">
          <w:rPr>
            <w:rStyle w:val="Hyperlink"/>
            <w:rFonts w:eastAsiaTheme="majorEastAsia"/>
            <w:noProof/>
          </w:rPr>
          <w:fldChar w:fldCharType="end"/>
        </w:r>
      </w:ins>
    </w:p>
    <w:p w14:paraId="05EAE294" w14:textId="07A4D3AF" w:rsidR="001B5BCE" w:rsidRDefault="001B5BCE">
      <w:pPr>
        <w:pStyle w:val="TableofFigures"/>
        <w:tabs>
          <w:tab w:val="right" w:leader="dot" w:pos="7927"/>
        </w:tabs>
        <w:rPr>
          <w:ins w:id="890" w:author="chaniaayulestari@outlook.com" w:date="2021-11-14T06:11:00Z"/>
          <w:rFonts w:asciiTheme="minorHAnsi" w:eastAsiaTheme="minorEastAsia" w:hAnsiTheme="minorHAnsi" w:cstheme="minorBidi"/>
          <w:noProof/>
          <w:sz w:val="22"/>
          <w:szCs w:val="22"/>
          <w:lang w:val="en-ID"/>
        </w:rPr>
      </w:pPr>
      <w:ins w:id="891"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0"</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7 Skenario Hapus Semester</w:t>
        </w:r>
        <w:r>
          <w:rPr>
            <w:noProof/>
            <w:webHidden/>
          </w:rPr>
          <w:tab/>
        </w:r>
        <w:r>
          <w:rPr>
            <w:noProof/>
            <w:webHidden/>
          </w:rPr>
          <w:fldChar w:fldCharType="begin"/>
        </w:r>
        <w:r>
          <w:rPr>
            <w:noProof/>
            <w:webHidden/>
          </w:rPr>
          <w:instrText xml:space="preserve"> PAGEREF _Toc87762750 \h </w:instrText>
        </w:r>
      </w:ins>
      <w:r>
        <w:rPr>
          <w:noProof/>
          <w:webHidden/>
        </w:rPr>
      </w:r>
      <w:r>
        <w:rPr>
          <w:noProof/>
          <w:webHidden/>
        </w:rPr>
        <w:fldChar w:fldCharType="separate"/>
      </w:r>
      <w:ins w:id="892" w:author="chaniaayulestari@outlook.com" w:date="2021-11-14T06:11:00Z">
        <w:r>
          <w:rPr>
            <w:noProof/>
            <w:webHidden/>
          </w:rPr>
          <w:t>59</w:t>
        </w:r>
        <w:r>
          <w:rPr>
            <w:noProof/>
            <w:webHidden/>
          </w:rPr>
          <w:fldChar w:fldCharType="end"/>
        </w:r>
        <w:r w:rsidRPr="00B840A3">
          <w:rPr>
            <w:rStyle w:val="Hyperlink"/>
            <w:rFonts w:eastAsiaTheme="majorEastAsia"/>
            <w:noProof/>
          </w:rPr>
          <w:fldChar w:fldCharType="end"/>
        </w:r>
      </w:ins>
    </w:p>
    <w:p w14:paraId="1F030609" w14:textId="39A6592C" w:rsidR="001B5BCE" w:rsidRDefault="001B5BCE">
      <w:pPr>
        <w:pStyle w:val="TableofFigures"/>
        <w:tabs>
          <w:tab w:val="right" w:leader="dot" w:pos="7927"/>
        </w:tabs>
        <w:rPr>
          <w:ins w:id="893" w:author="chaniaayulestari@outlook.com" w:date="2021-11-14T06:11:00Z"/>
          <w:rFonts w:asciiTheme="minorHAnsi" w:eastAsiaTheme="minorEastAsia" w:hAnsiTheme="minorHAnsi" w:cstheme="minorBidi"/>
          <w:noProof/>
          <w:sz w:val="22"/>
          <w:szCs w:val="22"/>
          <w:lang w:val="en-ID"/>
        </w:rPr>
      </w:pPr>
      <w:ins w:id="894"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1"</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8 Skenario Edit Semester</w:t>
        </w:r>
        <w:r>
          <w:rPr>
            <w:noProof/>
            <w:webHidden/>
          </w:rPr>
          <w:tab/>
        </w:r>
        <w:r>
          <w:rPr>
            <w:noProof/>
            <w:webHidden/>
          </w:rPr>
          <w:fldChar w:fldCharType="begin"/>
        </w:r>
        <w:r>
          <w:rPr>
            <w:noProof/>
            <w:webHidden/>
          </w:rPr>
          <w:instrText xml:space="preserve"> PAGEREF _Toc87762751 \h </w:instrText>
        </w:r>
      </w:ins>
      <w:r>
        <w:rPr>
          <w:noProof/>
          <w:webHidden/>
        </w:rPr>
      </w:r>
      <w:r>
        <w:rPr>
          <w:noProof/>
          <w:webHidden/>
        </w:rPr>
        <w:fldChar w:fldCharType="separate"/>
      </w:r>
      <w:ins w:id="895" w:author="chaniaayulestari@outlook.com" w:date="2021-11-14T06:11:00Z">
        <w:r>
          <w:rPr>
            <w:noProof/>
            <w:webHidden/>
          </w:rPr>
          <w:t>60</w:t>
        </w:r>
        <w:r>
          <w:rPr>
            <w:noProof/>
            <w:webHidden/>
          </w:rPr>
          <w:fldChar w:fldCharType="end"/>
        </w:r>
        <w:r w:rsidRPr="00B840A3">
          <w:rPr>
            <w:rStyle w:val="Hyperlink"/>
            <w:rFonts w:eastAsiaTheme="majorEastAsia"/>
            <w:noProof/>
          </w:rPr>
          <w:fldChar w:fldCharType="end"/>
        </w:r>
      </w:ins>
    </w:p>
    <w:p w14:paraId="520B3892" w14:textId="30FF43EA" w:rsidR="001B5BCE" w:rsidRDefault="001B5BCE">
      <w:pPr>
        <w:pStyle w:val="TableofFigures"/>
        <w:tabs>
          <w:tab w:val="right" w:leader="dot" w:pos="7927"/>
        </w:tabs>
        <w:rPr>
          <w:ins w:id="896" w:author="chaniaayulestari@outlook.com" w:date="2021-11-14T06:11:00Z"/>
          <w:rFonts w:asciiTheme="minorHAnsi" w:eastAsiaTheme="minorEastAsia" w:hAnsiTheme="minorHAnsi" w:cstheme="minorBidi"/>
          <w:noProof/>
          <w:sz w:val="22"/>
          <w:szCs w:val="22"/>
          <w:lang w:val="en-ID"/>
        </w:rPr>
      </w:pPr>
      <w:ins w:id="897"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2"</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9 Skenario Lihat Semester</w:t>
        </w:r>
        <w:r>
          <w:rPr>
            <w:noProof/>
            <w:webHidden/>
          </w:rPr>
          <w:tab/>
        </w:r>
        <w:r>
          <w:rPr>
            <w:noProof/>
            <w:webHidden/>
          </w:rPr>
          <w:fldChar w:fldCharType="begin"/>
        </w:r>
        <w:r>
          <w:rPr>
            <w:noProof/>
            <w:webHidden/>
          </w:rPr>
          <w:instrText xml:space="preserve"> PAGEREF _Toc87762752 \h </w:instrText>
        </w:r>
      </w:ins>
      <w:r>
        <w:rPr>
          <w:noProof/>
          <w:webHidden/>
        </w:rPr>
      </w:r>
      <w:r>
        <w:rPr>
          <w:noProof/>
          <w:webHidden/>
        </w:rPr>
        <w:fldChar w:fldCharType="separate"/>
      </w:r>
      <w:ins w:id="898" w:author="chaniaayulestari@outlook.com" w:date="2021-11-14T06:11:00Z">
        <w:r>
          <w:rPr>
            <w:noProof/>
            <w:webHidden/>
          </w:rPr>
          <w:t>61</w:t>
        </w:r>
        <w:r>
          <w:rPr>
            <w:noProof/>
            <w:webHidden/>
          </w:rPr>
          <w:fldChar w:fldCharType="end"/>
        </w:r>
        <w:r w:rsidRPr="00B840A3">
          <w:rPr>
            <w:rStyle w:val="Hyperlink"/>
            <w:rFonts w:eastAsiaTheme="majorEastAsia"/>
            <w:noProof/>
          </w:rPr>
          <w:fldChar w:fldCharType="end"/>
        </w:r>
      </w:ins>
    </w:p>
    <w:p w14:paraId="138626D0" w14:textId="3C69AC23" w:rsidR="001B5BCE" w:rsidRDefault="001B5BCE">
      <w:pPr>
        <w:pStyle w:val="TableofFigures"/>
        <w:tabs>
          <w:tab w:val="right" w:leader="dot" w:pos="7927"/>
        </w:tabs>
        <w:rPr>
          <w:ins w:id="899" w:author="chaniaayulestari@outlook.com" w:date="2021-11-14T06:11:00Z"/>
          <w:rFonts w:asciiTheme="minorHAnsi" w:eastAsiaTheme="minorEastAsia" w:hAnsiTheme="minorHAnsi" w:cstheme="minorBidi"/>
          <w:noProof/>
          <w:sz w:val="22"/>
          <w:szCs w:val="22"/>
          <w:lang w:val="en-ID"/>
        </w:rPr>
      </w:pPr>
      <w:ins w:id="900"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3"</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0 Skenario Absen</w:t>
        </w:r>
        <w:r>
          <w:rPr>
            <w:noProof/>
            <w:webHidden/>
          </w:rPr>
          <w:tab/>
        </w:r>
        <w:r>
          <w:rPr>
            <w:noProof/>
            <w:webHidden/>
          </w:rPr>
          <w:fldChar w:fldCharType="begin"/>
        </w:r>
        <w:r>
          <w:rPr>
            <w:noProof/>
            <w:webHidden/>
          </w:rPr>
          <w:instrText xml:space="preserve"> PAGEREF _Toc87762753 \h </w:instrText>
        </w:r>
      </w:ins>
      <w:r>
        <w:rPr>
          <w:noProof/>
          <w:webHidden/>
        </w:rPr>
      </w:r>
      <w:r>
        <w:rPr>
          <w:noProof/>
          <w:webHidden/>
        </w:rPr>
        <w:fldChar w:fldCharType="separate"/>
      </w:r>
      <w:ins w:id="901" w:author="chaniaayulestari@outlook.com" w:date="2021-11-14T06:11:00Z">
        <w:r>
          <w:rPr>
            <w:noProof/>
            <w:webHidden/>
          </w:rPr>
          <w:t>62</w:t>
        </w:r>
        <w:r>
          <w:rPr>
            <w:noProof/>
            <w:webHidden/>
          </w:rPr>
          <w:fldChar w:fldCharType="end"/>
        </w:r>
        <w:r w:rsidRPr="00B840A3">
          <w:rPr>
            <w:rStyle w:val="Hyperlink"/>
            <w:rFonts w:eastAsiaTheme="majorEastAsia"/>
            <w:noProof/>
          </w:rPr>
          <w:fldChar w:fldCharType="end"/>
        </w:r>
      </w:ins>
    </w:p>
    <w:p w14:paraId="1C8BB103" w14:textId="1CCBC799" w:rsidR="001B5BCE" w:rsidRDefault="001B5BCE">
      <w:pPr>
        <w:pStyle w:val="TableofFigures"/>
        <w:tabs>
          <w:tab w:val="right" w:leader="dot" w:pos="7927"/>
        </w:tabs>
        <w:rPr>
          <w:ins w:id="902" w:author="chaniaayulestari@outlook.com" w:date="2021-11-14T06:11:00Z"/>
          <w:rFonts w:asciiTheme="minorHAnsi" w:eastAsiaTheme="minorEastAsia" w:hAnsiTheme="minorHAnsi" w:cstheme="minorBidi"/>
          <w:noProof/>
          <w:sz w:val="22"/>
          <w:szCs w:val="22"/>
          <w:lang w:val="en-ID"/>
        </w:rPr>
      </w:pPr>
      <w:ins w:id="903"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4"</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1 Skenario Kelola Absensi</w:t>
        </w:r>
        <w:r>
          <w:rPr>
            <w:noProof/>
            <w:webHidden/>
          </w:rPr>
          <w:tab/>
        </w:r>
        <w:r>
          <w:rPr>
            <w:noProof/>
            <w:webHidden/>
          </w:rPr>
          <w:fldChar w:fldCharType="begin"/>
        </w:r>
        <w:r>
          <w:rPr>
            <w:noProof/>
            <w:webHidden/>
          </w:rPr>
          <w:instrText xml:space="preserve"> PAGEREF _Toc87762754 \h </w:instrText>
        </w:r>
      </w:ins>
      <w:r>
        <w:rPr>
          <w:noProof/>
          <w:webHidden/>
        </w:rPr>
      </w:r>
      <w:r>
        <w:rPr>
          <w:noProof/>
          <w:webHidden/>
        </w:rPr>
        <w:fldChar w:fldCharType="separate"/>
      </w:r>
      <w:ins w:id="904" w:author="chaniaayulestari@outlook.com" w:date="2021-11-14T06:11:00Z">
        <w:r>
          <w:rPr>
            <w:noProof/>
            <w:webHidden/>
          </w:rPr>
          <w:t>63</w:t>
        </w:r>
        <w:r>
          <w:rPr>
            <w:noProof/>
            <w:webHidden/>
          </w:rPr>
          <w:fldChar w:fldCharType="end"/>
        </w:r>
        <w:r w:rsidRPr="00B840A3">
          <w:rPr>
            <w:rStyle w:val="Hyperlink"/>
            <w:rFonts w:eastAsiaTheme="majorEastAsia"/>
            <w:noProof/>
          </w:rPr>
          <w:fldChar w:fldCharType="end"/>
        </w:r>
      </w:ins>
    </w:p>
    <w:p w14:paraId="36128374" w14:textId="73A46079" w:rsidR="001B5BCE" w:rsidRDefault="001B5BCE">
      <w:pPr>
        <w:pStyle w:val="TableofFigures"/>
        <w:tabs>
          <w:tab w:val="right" w:leader="dot" w:pos="7927"/>
        </w:tabs>
        <w:rPr>
          <w:ins w:id="905" w:author="chaniaayulestari@outlook.com" w:date="2021-11-14T06:11:00Z"/>
          <w:rFonts w:asciiTheme="minorHAnsi" w:eastAsiaTheme="minorEastAsia" w:hAnsiTheme="minorHAnsi" w:cstheme="minorBidi"/>
          <w:noProof/>
          <w:sz w:val="22"/>
          <w:szCs w:val="22"/>
          <w:lang w:val="en-ID"/>
        </w:rPr>
      </w:pPr>
      <w:ins w:id="906"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5"</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2 Skenario Laporan Absensi</w:t>
        </w:r>
        <w:r>
          <w:rPr>
            <w:noProof/>
            <w:webHidden/>
          </w:rPr>
          <w:tab/>
        </w:r>
        <w:r>
          <w:rPr>
            <w:noProof/>
            <w:webHidden/>
          </w:rPr>
          <w:fldChar w:fldCharType="begin"/>
        </w:r>
        <w:r>
          <w:rPr>
            <w:noProof/>
            <w:webHidden/>
          </w:rPr>
          <w:instrText xml:space="preserve"> PAGEREF _Toc87762755 \h </w:instrText>
        </w:r>
      </w:ins>
      <w:r>
        <w:rPr>
          <w:noProof/>
          <w:webHidden/>
        </w:rPr>
      </w:r>
      <w:r>
        <w:rPr>
          <w:noProof/>
          <w:webHidden/>
        </w:rPr>
        <w:fldChar w:fldCharType="separate"/>
      </w:r>
      <w:ins w:id="907" w:author="chaniaayulestari@outlook.com" w:date="2021-11-14T06:11:00Z">
        <w:r>
          <w:rPr>
            <w:noProof/>
            <w:webHidden/>
          </w:rPr>
          <w:t>64</w:t>
        </w:r>
        <w:r>
          <w:rPr>
            <w:noProof/>
            <w:webHidden/>
          </w:rPr>
          <w:fldChar w:fldCharType="end"/>
        </w:r>
        <w:r w:rsidRPr="00B840A3">
          <w:rPr>
            <w:rStyle w:val="Hyperlink"/>
            <w:rFonts w:eastAsiaTheme="majorEastAsia"/>
            <w:noProof/>
          </w:rPr>
          <w:fldChar w:fldCharType="end"/>
        </w:r>
      </w:ins>
    </w:p>
    <w:p w14:paraId="7F49B7ED" w14:textId="79A0B372" w:rsidR="001B5BCE" w:rsidRDefault="001B5BCE">
      <w:pPr>
        <w:pStyle w:val="TableofFigures"/>
        <w:tabs>
          <w:tab w:val="right" w:leader="dot" w:pos="7927"/>
        </w:tabs>
        <w:rPr>
          <w:ins w:id="908" w:author="chaniaayulestari@outlook.com" w:date="2021-11-14T06:11:00Z"/>
          <w:rFonts w:asciiTheme="minorHAnsi" w:eastAsiaTheme="minorEastAsia" w:hAnsiTheme="minorHAnsi" w:cstheme="minorBidi"/>
          <w:noProof/>
          <w:sz w:val="22"/>
          <w:szCs w:val="22"/>
          <w:lang w:val="en-ID"/>
        </w:rPr>
      </w:pPr>
      <w:ins w:id="909"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6"</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3 Skenario Notifikasi</w:t>
        </w:r>
        <w:r>
          <w:rPr>
            <w:noProof/>
            <w:webHidden/>
          </w:rPr>
          <w:tab/>
        </w:r>
        <w:r>
          <w:rPr>
            <w:noProof/>
            <w:webHidden/>
          </w:rPr>
          <w:fldChar w:fldCharType="begin"/>
        </w:r>
        <w:r>
          <w:rPr>
            <w:noProof/>
            <w:webHidden/>
          </w:rPr>
          <w:instrText xml:space="preserve"> PAGEREF _Toc87762756 \h </w:instrText>
        </w:r>
      </w:ins>
      <w:r>
        <w:rPr>
          <w:noProof/>
          <w:webHidden/>
        </w:rPr>
      </w:r>
      <w:r>
        <w:rPr>
          <w:noProof/>
          <w:webHidden/>
        </w:rPr>
        <w:fldChar w:fldCharType="separate"/>
      </w:r>
      <w:ins w:id="910" w:author="chaniaayulestari@outlook.com" w:date="2021-11-14T06:11:00Z">
        <w:r>
          <w:rPr>
            <w:noProof/>
            <w:webHidden/>
          </w:rPr>
          <w:t>65</w:t>
        </w:r>
        <w:r>
          <w:rPr>
            <w:noProof/>
            <w:webHidden/>
          </w:rPr>
          <w:fldChar w:fldCharType="end"/>
        </w:r>
        <w:r w:rsidRPr="00B840A3">
          <w:rPr>
            <w:rStyle w:val="Hyperlink"/>
            <w:rFonts w:eastAsiaTheme="majorEastAsia"/>
            <w:noProof/>
          </w:rPr>
          <w:fldChar w:fldCharType="end"/>
        </w:r>
      </w:ins>
    </w:p>
    <w:p w14:paraId="4A22078B" w14:textId="0B7B1701" w:rsidR="001B5BCE" w:rsidRDefault="001B5BCE">
      <w:pPr>
        <w:pStyle w:val="TableofFigures"/>
        <w:tabs>
          <w:tab w:val="right" w:leader="dot" w:pos="7927"/>
        </w:tabs>
        <w:rPr>
          <w:ins w:id="911" w:author="chaniaayulestari@outlook.com" w:date="2021-11-14T06:11:00Z"/>
          <w:rFonts w:asciiTheme="minorHAnsi" w:eastAsiaTheme="minorEastAsia" w:hAnsiTheme="minorHAnsi" w:cstheme="minorBidi"/>
          <w:noProof/>
          <w:sz w:val="22"/>
          <w:szCs w:val="22"/>
          <w:lang w:val="en-ID"/>
        </w:rPr>
      </w:pPr>
      <w:ins w:id="912"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7"</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4 Skenario Laporan Siswa Bermmasalah</w:t>
        </w:r>
        <w:r>
          <w:rPr>
            <w:noProof/>
            <w:webHidden/>
          </w:rPr>
          <w:tab/>
        </w:r>
        <w:r>
          <w:rPr>
            <w:noProof/>
            <w:webHidden/>
          </w:rPr>
          <w:fldChar w:fldCharType="begin"/>
        </w:r>
        <w:r>
          <w:rPr>
            <w:noProof/>
            <w:webHidden/>
          </w:rPr>
          <w:instrText xml:space="preserve"> PAGEREF _Toc87762757 \h </w:instrText>
        </w:r>
      </w:ins>
      <w:r>
        <w:rPr>
          <w:noProof/>
          <w:webHidden/>
        </w:rPr>
      </w:r>
      <w:r>
        <w:rPr>
          <w:noProof/>
          <w:webHidden/>
        </w:rPr>
        <w:fldChar w:fldCharType="separate"/>
      </w:r>
      <w:ins w:id="913" w:author="chaniaayulestari@outlook.com" w:date="2021-11-14T06:11:00Z">
        <w:r>
          <w:rPr>
            <w:noProof/>
            <w:webHidden/>
          </w:rPr>
          <w:t>66</w:t>
        </w:r>
        <w:r>
          <w:rPr>
            <w:noProof/>
            <w:webHidden/>
          </w:rPr>
          <w:fldChar w:fldCharType="end"/>
        </w:r>
        <w:r w:rsidRPr="00B840A3">
          <w:rPr>
            <w:rStyle w:val="Hyperlink"/>
            <w:rFonts w:eastAsiaTheme="majorEastAsia"/>
            <w:noProof/>
          </w:rPr>
          <w:fldChar w:fldCharType="end"/>
        </w:r>
      </w:ins>
    </w:p>
    <w:p w14:paraId="1688307F" w14:textId="5E03F436" w:rsidR="001B5BCE" w:rsidRDefault="001B5BCE">
      <w:pPr>
        <w:pStyle w:val="TableofFigures"/>
        <w:tabs>
          <w:tab w:val="right" w:leader="dot" w:pos="7927"/>
        </w:tabs>
        <w:rPr>
          <w:ins w:id="914" w:author="chaniaayulestari@outlook.com" w:date="2021-11-14T06:11:00Z"/>
          <w:rFonts w:asciiTheme="minorHAnsi" w:eastAsiaTheme="minorEastAsia" w:hAnsiTheme="minorHAnsi" w:cstheme="minorBidi"/>
          <w:noProof/>
          <w:sz w:val="22"/>
          <w:szCs w:val="22"/>
          <w:lang w:val="en-ID"/>
        </w:rPr>
      </w:pPr>
      <w:ins w:id="915"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8"</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5 Perancangan Tabel RFID</w:t>
        </w:r>
        <w:r>
          <w:rPr>
            <w:noProof/>
            <w:webHidden/>
          </w:rPr>
          <w:tab/>
        </w:r>
        <w:r>
          <w:rPr>
            <w:noProof/>
            <w:webHidden/>
          </w:rPr>
          <w:fldChar w:fldCharType="begin"/>
        </w:r>
        <w:r>
          <w:rPr>
            <w:noProof/>
            <w:webHidden/>
          </w:rPr>
          <w:instrText xml:space="preserve"> PAGEREF _Toc87762758 \h </w:instrText>
        </w:r>
      </w:ins>
      <w:r>
        <w:rPr>
          <w:noProof/>
          <w:webHidden/>
        </w:rPr>
      </w:r>
      <w:r>
        <w:rPr>
          <w:noProof/>
          <w:webHidden/>
        </w:rPr>
        <w:fldChar w:fldCharType="separate"/>
      </w:r>
      <w:ins w:id="916" w:author="chaniaayulestari@outlook.com" w:date="2021-11-14T06:11:00Z">
        <w:r>
          <w:rPr>
            <w:noProof/>
            <w:webHidden/>
          </w:rPr>
          <w:t>92</w:t>
        </w:r>
        <w:r>
          <w:rPr>
            <w:noProof/>
            <w:webHidden/>
          </w:rPr>
          <w:fldChar w:fldCharType="end"/>
        </w:r>
        <w:r w:rsidRPr="00B840A3">
          <w:rPr>
            <w:rStyle w:val="Hyperlink"/>
            <w:rFonts w:eastAsiaTheme="majorEastAsia"/>
            <w:noProof/>
          </w:rPr>
          <w:fldChar w:fldCharType="end"/>
        </w:r>
      </w:ins>
    </w:p>
    <w:p w14:paraId="01B9392E" w14:textId="21E81176" w:rsidR="001B5BCE" w:rsidRDefault="001B5BCE">
      <w:pPr>
        <w:pStyle w:val="TableofFigures"/>
        <w:tabs>
          <w:tab w:val="right" w:leader="dot" w:pos="7927"/>
        </w:tabs>
        <w:rPr>
          <w:ins w:id="917" w:author="chaniaayulestari@outlook.com" w:date="2021-11-14T06:11:00Z"/>
          <w:rFonts w:asciiTheme="minorHAnsi" w:eastAsiaTheme="minorEastAsia" w:hAnsiTheme="minorHAnsi" w:cstheme="minorBidi"/>
          <w:noProof/>
          <w:sz w:val="22"/>
          <w:szCs w:val="22"/>
          <w:lang w:val="en-ID"/>
        </w:rPr>
      </w:pPr>
      <w:ins w:id="918"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9"</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6 Perancangan Tabel Siswa</w:t>
        </w:r>
        <w:r>
          <w:rPr>
            <w:noProof/>
            <w:webHidden/>
          </w:rPr>
          <w:tab/>
        </w:r>
        <w:r>
          <w:rPr>
            <w:noProof/>
            <w:webHidden/>
          </w:rPr>
          <w:fldChar w:fldCharType="begin"/>
        </w:r>
        <w:r>
          <w:rPr>
            <w:noProof/>
            <w:webHidden/>
          </w:rPr>
          <w:instrText xml:space="preserve"> PAGEREF _Toc87762759 \h </w:instrText>
        </w:r>
      </w:ins>
      <w:r>
        <w:rPr>
          <w:noProof/>
          <w:webHidden/>
        </w:rPr>
      </w:r>
      <w:r>
        <w:rPr>
          <w:noProof/>
          <w:webHidden/>
        </w:rPr>
        <w:fldChar w:fldCharType="separate"/>
      </w:r>
      <w:ins w:id="919" w:author="chaniaayulestari@outlook.com" w:date="2021-11-14T06:11:00Z">
        <w:r>
          <w:rPr>
            <w:noProof/>
            <w:webHidden/>
          </w:rPr>
          <w:t>92</w:t>
        </w:r>
        <w:r>
          <w:rPr>
            <w:noProof/>
            <w:webHidden/>
          </w:rPr>
          <w:fldChar w:fldCharType="end"/>
        </w:r>
        <w:r w:rsidRPr="00B840A3">
          <w:rPr>
            <w:rStyle w:val="Hyperlink"/>
            <w:rFonts w:eastAsiaTheme="majorEastAsia"/>
            <w:noProof/>
          </w:rPr>
          <w:fldChar w:fldCharType="end"/>
        </w:r>
      </w:ins>
    </w:p>
    <w:p w14:paraId="39D3404D" w14:textId="302FDF6E" w:rsidR="001B5BCE" w:rsidRDefault="001B5BCE">
      <w:pPr>
        <w:pStyle w:val="TableofFigures"/>
        <w:tabs>
          <w:tab w:val="right" w:leader="dot" w:pos="7927"/>
        </w:tabs>
        <w:rPr>
          <w:ins w:id="920" w:author="chaniaayulestari@outlook.com" w:date="2021-11-14T06:11:00Z"/>
          <w:rFonts w:asciiTheme="minorHAnsi" w:eastAsiaTheme="minorEastAsia" w:hAnsiTheme="minorHAnsi" w:cstheme="minorBidi"/>
          <w:noProof/>
          <w:sz w:val="22"/>
          <w:szCs w:val="22"/>
          <w:lang w:val="en-ID"/>
        </w:rPr>
      </w:pPr>
      <w:ins w:id="921"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0"</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7 Perancangan Tabel Absen</w:t>
        </w:r>
        <w:r>
          <w:rPr>
            <w:noProof/>
            <w:webHidden/>
          </w:rPr>
          <w:tab/>
        </w:r>
        <w:r>
          <w:rPr>
            <w:noProof/>
            <w:webHidden/>
          </w:rPr>
          <w:fldChar w:fldCharType="begin"/>
        </w:r>
        <w:r>
          <w:rPr>
            <w:noProof/>
            <w:webHidden/>
          </w:rPr>
          <w:instrText xml:space="preserve"> PAGEREF _Toc87762760 \h </w:instrText>
        </w:r>
      </w:ins>
      <w:r>
        <w:rPr>
          <w:noProof/>
          <w:webHidden/>
        </w:rPr>
      </w:r>
      <w:r>
        <w:rPr>
          <w:noProof/>
          <w:webHidden/>
        </w:rPr>
        <w:fldChar w:fldCharType="separate"/>
      </w:r>
      <w:ins w:id="922" w:author="chaniaayulestari@outlook.com" w:date="2021-11-14T06:11:00Z">
        <w:r>
          <w:rPr>
            <w:noProof/>
            <w:webHidden/>
          </w:rPr>
          <w:t>93</w:t>
        </w:r>
        <w:r>
          <w:rPr>
            <w:noProof/>
            <w:webHidden/>
          </w:rPr>
          <w:fldChar w:fldCharType="end"/>
        </w:r>
        <w:r w:rsidRPr="00B840A3">
          <w:rPr>
            <w:rStyle w:val="Hyperlink"/>
            <w:rFonts w:eastAsiaTheme="majorEastAsia"/>
            <w:noProof/>
          </w:rPr>
          <w:fldChar w:fldCharType="end"/>
        </w:r>
      </w:ins>
    </w:p>
    <w:p w14:paraId="7856925A" w14:textId="274C915C" w:rsidR="001B5BCE" w:rsidRDefault="001B5BCE">
      <w:pPr>
        <w:pStyle w:val="TableofFigures"/>
        <w:tabs>
          <w:tab w:val="right" w:leader="dot" w:pos="7927"/>
        </w:tabs>
        <w:rPr>
          <w:ins w:id="923" w:author="chaniaayulestari@outlook.com" w:date="2021-11-14T06:11:00Z"/>
          <w:rFonts w:asciiTheme="minorHAnsi" w:eastAsiaTheme="minorEastAsia" w:hAnsiTheme="minorHAnsi" w:cstheme="minorBidi"/>
          <w:noProof/>
          <w:sz w:val="22"/>
          <w:szCs w:val="22"/>
          <w:lang w:val="en-ID"/>
        </w:rPr>
      </w:pPr>
      <w:ins w:id="924"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1"</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8 Perancangan Tabel Laporan Absen</w:t>
        </w:r>
        <w:r>
          <w:rPr>
            <w:noProof/>
            <w:webHidden/>
          </w:rPr>
          <w:tab/>
        </w:r>
        <w:r>
          <w:rPr>
            <w:noProof/>
            <w:webHidden/>
          </w:rPr>
          <w:fldChar w:fldCharType="begin"/>
        </w:r>
        <w:r>
          <w:rPr>
            <w:noProof/>
            <w:webHidden/>
          </w:rPr>
          <w:instrText xml:space="preserve"> PAGEREF _Toc87762761 \h </w:instrText>
        </w:r>
      </w:ins>
      <w:r>
        <w:rPr>
          <w:noProof/>
          <w:webHidden/>
        </w:rPr>
      </w:r>
      <w:r>
        <w:rPr>
          <w:noProof/>
          <w:webHidden/>
        </w:rPr>
        <w:fldChar w:fldCharType="separate"/>
      </w:r>
      <w:ins w:id="925" w:author="chaniaayulestari@outlook.com" w:date="2021-11-14T06:11:00Z">
        <w:r>
          <w:rPr>
            <w:noProof/>
            <w:webHidden/>
          </w:rPr>
          <w:t>93</w:t>
        </w:r>
        <w:r>
          <w:rPr>
            <w:noProof/>
            <w:webHidden/>
          </w:rPr>
          <w:fldChar w:fldCharType="end"/>
        </w:r>
        <w:r w:rsidRPr="00B840A3">
          <w:rPr>
            <w:rStyle w:val="Hyperlink"/>
            <w:rFonts w:eastAsiaTheme="majorEastAsia"/>
            <w:noProof/>
          </w:rPr>
          <w:fldChar w:fldCharType="end"/>
        </w:r>
      </w:ins>
    </w:p>
    <w:p w14:paraId="2C39895F" w14:textId="5FCCE215" w:rsidR="001B5BCE" w:rsidRDefault="001B5BCE">
      <w:pPr>
        <w:pStyle w:val="TableofFigures"/>
        <w:tabs>
          <w:tab w:val="right" w:leader="dot" w:pos="7927"/>
        </w:tabs>
        <w:rPr>
          <w:ins w:id="926" w:author="chaniaayulestari@outlook.com" w:date="2021-11-14T06:11:00Z"/>
          <w:rFonts w:asciiTheme="minorHAnsi" w:eastAsiaTheme="minorEastAsia" w:hAnsiTheme="minorHAnsi" w:cstheme="minorBidi"/>
          <w:noProof/>
          <w:sz w:val="22"/>
          <w:szCs w:val="22"/>
          <w:lang w:val="en-ID"/>
        </w:rPr>
      </w:pPr>
      <w:ins w:id="927"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2"</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9 Perancangan Tabel Guru</w:t>
        </w:r>
        <w:r>
          <w:rPr>
            <w:noProof/>
            <w:webHidden/>
          </w:rPr>
          <w:tab/>
        </w:r>
        <w:r>
          <w:rPr>
            <w:noProof/>
            <w:webHidden/>
          </w:rPr>
          <w:fldChar w:fldCharType="begin"/>
        </w:r>
        <w:r>
          <w:rPr>
            <w:noProof/>
            <w:webHidden/>
          </w:rPr>
          <w:instrText xml:space="preserve"> PAGEREF _Toc87762762 \h </w:instrText>
        </w:r>
      </w:ins>
      <w:r>
        <w:rPr>
          <w:noProof/>
          <w:webHidden/>
        </w:rPr>
      </w:r>
      <w:r>
        <w:rPr>
          <w:noProof/>
          <w:webHidden/>
        </w:rPr>
        <w:fldChar w:fldCharType="separate"/>
      </w:r>
      <w:ins w:id="928" w:author="chaniaayulestari@outlook.com" w:date="2021-11-14T06:11:00Z">
        <w:r>
          <w:rPr>
            <w:noProof/>
            <w:webHidden/>
          </w:rPr>
          <w:t>94</w:t>
        </w:r>
        <w:r>
          <w:rPr>
            <w:noProof/>
            <w:webHidden/>
          </w:rPr>
          <w:fldChar w:fldCharType="end"/>
        </w:r>
        <w:r w:rsidRPr="00B840A3">
          <w:rPr>
            <w:rStyle w:val="Hyperlink"/>
            <w:rFonts w:eastAsiaTheme="majorEastAsia"/>
            <w:noProof/>
          </w:rPr>
          <w:fldChar w:fldCharType="end"/>
        </w:r>
      </w:ins>
    </w:p>
    <w:p w14:paraId="3657D2F6" w14:textId="3545CD31" w:rsidR="001B5BCE" w:rsidRDefault="001B5BCE">
      <w:pPr>
        <w:pStyle w:val="TableofFigures"/>
        <w:tabs>
          <w:tab w:val="right" w:leader="dot" w:pos="7927"/>
        </w:tabs>
        <w:rPr>
          <w:ins w:id="929" w:author="chaniaayulestari@outlook.com" w:date="2021-11-14T06:11:00Z"/>
          <w:rFonts w:asciiTheme="minorHAnsi" w:eastAsiaTheme="minorEastAsia" w:hAnsiTheme="minorHAnsi" w:cstheme="minorBidi"/>
          <w:noProof/>
          <w:sz w:val="22"/>
          <w:szCs w:val="22"/>
          <w:lang w:val="en-ID"/>
        </w:rPr>
      </w:pPr>
      <w:ins w:id="930"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3"</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50 Perancangan Tabel Admin</w:t>
        </w:r>
        <w:r>
          <w:rPr>
            <w:noProof/>
            <w:webHidden/>
          </w:rPr>
          <w:tab/>
        </w:r>
        <w:r>
          <w:rPr>
            <w:noProof/>
            <w:webHidden/>
          </w:rPr>
          <w:fldChar w:fldCharType="begin"/>
        </w:r>
        <w:r>
          <w:rPr>
            <w:noProof/>
            <w:webHidden/>
          </w:rPr>
          <w:instrText xml:space="preserve"> PAGEREF _Toc87762763 \h </w:instrText>
        </w:r>
      </w:ins>
      <w:r>
        <w:rPr>
          <w:noProof/>
          <w:webHidden/>
        </w:rPr>
      </w:r>
      <w:r>
        <w:rPr>
          <w:noProof/>
          <w:webHidden/>
        </w:rPr>
        <w:fldChar w:fldCharType="separate"/>
      </w:r>
      <w:ins w:id="931" w:author="chaniaayulestari@outlook.com" w:date="2021-11-14T06:11:00Z">
        <w:r>
          <w:rPr>
            <w:noProof/>
            <w:webHidden/>
          </w:rPr>
          <w:t>94</w:t>
        </w:r>
        <w:r>
          <w:rPr>
            <w:noProof/>
            <w:webHidden/>
          </w:rPr>
          <w:fldChar w:fldCharType="end"/>
        </w:r>
        <w:r w:rsidRPr="00B840A3">
          <w:rPr>
            <w:rStyle w:val="Hyperlink"/>
            <w:rFonts w:eastAsiaTheme="majorEastAsia"/>
            <w:noProof/>
          </w:rPr>
          <w:fldChar w:fldCharType="end"/>
        </w:r>
      </w:ins>
    </w:p>
    <w:p w14:paraId="6244EBDA" w14:textId="1E9E2B6E" w:rsidR="001B5BCE" w:rsidRDefault="001B5BCE">
      <w:pPr>
        <w:pStyle w:val="TableofFigures"/>
        <w:tabs>
          <w:tab w:val="right" w:leader="dot" w:pos="7927"/>
        </w:tabs>
        <w:rPr>
          <w:ins w:id="932" w:author="chaniaayulestari@outlook.com" w:date="2021-11-14T06:11:00Z"/>
          <w:rFonts w:asciiTheme="minorHAnsi" w:eastAsiaTheme="minorEastAsia" w:hAnsiTheme="minorHAnsi" w:cstheme="minorBidi"/>
          <w:noProof/>
          <w:sz w:val="22"/>
          <w:szCs w:val="22"/>
          <w:lang w:val="en-ID"/>
        </w:rPr>
      </w:pPr>
      <w:ins w:id="933"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4"</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51 Perancangan Tabel Walikelas</w:t>
        </w:r>
        <w:r>
          <w:rPr>
            <w:noProof/>
            <w:webHidden/>
          </w:rPr>
          <w:tab/>
        </w:r>
        <w:r>
          <w:rPr>
            <w:noProof/>
            <w:webHidden/>
          </w:rPr>
          <w:fldChar w:fldCharType="begin"/>
        </w:r>
        <w:r>
          <w:rPr>
            <w:noProof/>
            <w:webHidden/>
          </w:rPr>
          <w:instrText xml:space="preserve"> PAGEREF _Toc87762764 \h </w:instrText>
        </w:r>
      </w:ins>
      <w:r>
        <w:rPr>
          <w:noProof/>
          <w:webHidden/>
        </w:rPr>
      </w:r>
      <w:r>
        <w:rPr>
          <w:noProof/>
          <w:webHidden/>
        </w:rPr>
        <w:fldChar w:fldCharType="separate"/>
      </w:r>
      <w:ins w:id="934" w:author="chaniaayulestari@outlook.com" w:date="2021-11-14T06:11:00Z">
        <w:r>
          <w:rPr>
            <w:noProof/>
            <w:webHidden/>
          </w:rPr>
          <w:t>95</w:t>
        </w:r>
        <w:r>
          <w:rPr>
            <w:noProof/>
            <w:webHidden/>
          </w:rPr>
          <w:fldChar w:fldCharType="end"/>
        </w:r>
        <w:r w:rsidRPr="00B840A3">
          <w:rPr>
            <w:rStyle w:val="Hyperlink"/>
            <w:rFonts w:eastAsiaTheme="majorEastAsia"/>
            <w:noProof/>
          </w:rPr>
          <w:fldChar w:fldCharType="end"/>
        </w:r>
      </w:ins>
    </w:p>
    <w:p w14:paraId="0918E4CA" w14:textId="68E64B53" w:rsidR="001B5BCE" w:rsidRDefault="001B5BCE">
      <w:pPr>
        <w:pStyle w:val="TableofFigures"/>
        <w:tabs>
          <w:tab w:val="right" w:leader="dot" w:pos="7927"/>
        </w:tabs>
        <w:rPr>
          <w:ins w:id="935" w:author="chaniaayulestari@outlook.com" w:date="2021-11-14T06:11:00Z"/>
          <w:rFonts w:asciiTheme="minorHAnsi" w:eastAsiaTheme="minorEastAsia" w:hAnsiTheme="minorHAnsi" w:cstheme="minorBidi"/>
          <w:noProof/>
          <w:sz w:val="22"/>
          <w:szCs w:val="22"/>
          <w:lang w:val="en-ID"/>
        </w:rPr>
      </w:pPr>
      <w:ins w:id="936"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5"</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52 Perancangan Tabel Kelas</w:t>
        </w:r>
        <w:r>
          <w:rPr>
            <w:noProof/>
            <w:webHidden/>
          </w:rPr>
          <w:tab/>
        </w:r>
        <w:r>
          <w:rPr>
            <w:noProof/>
            <w:webHidden/>
          </w:rPr>
          <w:fldChar w:fldCharType="begin"/>
        </w:r>
        <w:r>
          <w:rPr>
            <w:noProof/>
            <w:webHidden/>
          </w:rPr>
          <w:instrText xml:space="preserve"> PAGEREF _Toc87762765 \h </w:instrText>
        </w:r>
      </w:ins>
      <w:r>
        <w:rPr>
          <w:noProof/>
          <w:webHidden/>
        </w:rPr>
      </w:r>
      <w:r>
        <w:rPr>
          <w:noProof/>
          <w:webHidden/>
        </w:rPr>
        <w:fldChar w:fldCharType="separate"/>
      </w:r>
      <w:ins w:id="937" w:author="chaniaayulestari@outlook.com" w:date="2021-11-14T06:11:00Z">
        <w:r>
          <w:rPr>
            <w:noProof/>
            <w:webHidden/>
          </w:rPr>
          <w:t>95</w:t>
        </w:r>
        <w:r>
          <w:rPr>
            <w:noProof/>
            <w:webHidden/>
          </w:rPr>
          <w:fldChar w:fldCharType="end"/>
        </w:r>
        <w:r w:rsidRPr="00B840A3">
          <w:rPr>
            <w:rStyle w:val="Hyperlink"/>
            <w:rFonts w:eastAsiaTheme="majorEastAsia"/>
            <w:noProof/>
          </w:rPr>
          <w:fldChar w:fldCharType="end"/>
        </w:r>
      </w:ins>
    </w:p>
    <w:p w14:paraId="1B0DBDA7" w14:textId="32CBE3E4" w:rsidR="001B5BCE" w:rsidRDefault="001B5BCE">
      <w:pPr>
        <w:pStyle w:val="TableofFigures"/>
        <w:tabs>
          <w:tab w:val="right" w:leader="dot" w:pos="7927"/>
        </w:tabs>
        <w:rPr>
          <w:ins w:id="938" w:author="chaniaayulestari@outlook.com" w:date="2021-11-14T06:11:00Z"/>
          <w:rFonts w:asciiTheme="minorHAnsi" w:eastAsiaTheme="minorEastAsia" w:hAnsiTheme="minorHAnsi" w:cstheme="minorBidi"/>
          <w:noProof/>
          <w:sz w:val="22"/>
          <w:szCs w:val="22"/>
          <w:lang w:val="en-ID"/>
        </w:rPr>
      </w:pPr>
      <w:ins w:id="939"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6"</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53 Perancangan Tabel RFID Log</w:t>
        </w:r>
        <w:r>
          <w:rPr>
            <w:noProof/>
            <w:webHidden/>
          </w:rPr>
          <w:tab/>
        </w:r>
        <w:r>
          <w:rPr>
            <w:noProof/>
            <w:webHidden/>
          </w:rPr>
          <w:fldChar w:fldCharType="begin"/>
        </w:r>
        <w:r>
          <w:rPr>
            <w:noProof/>
            <w:webHidden/>
          </w:rPr>
          <w:instrText xml:space="preserve"> PAGEREF _Toc87762766 \h </w:instrText>
        </w:r>
      </w:ins>
      <w:r>
        <w:rPr>
          <w:noProof/>
          <w:webHidden/>
        </w:rPr>
      </w:r>
      <w:r>
        <w:rPr>
          <w:noProof/>
          <w:webHidden/>
        </w:rPr>
        <w:fldChar w:fldCharType="separate"/>
      </w:r>
      <w:ins w:id="940" w:author="chaniaayulestari@outlook.com" w:date="2021-11-14T06:11:00Z">
        <w:r>
          <w:rPr>
            <w:noProof/>
            <w:webHidden/>
          </w:rPr>
          <w:t>96</w:t>
        </w:r>
        <w:r>
          <w:rPr>
            <w:noProof/>
            <w:webHidden/>
          </w:rPr>
          <w:fldChar w:fldCharType="end"/>
        </w:r>
        <w:r w:rsidRPr="00B840A3">
          <w:rPr>
            <w:rStyle w:val="Hyperlink"/>
            <w:rFonts w:eastAsiaTheme="majorEastAsia"/>
            <w:noProof/>
          </w:rPr>
          <w:fldChar w:fldCharType="end"/>
        </w:r>
      </w:ins>
    </w:p>
    <w:p w14:paraId="79315FD8" w14:textId="575C7EBF" w:rsidR="001B5BCE" w:rsidRDefault="001B5BCE">
      <w:pPr>
        <w:pStyle w:val="TableofFigures"/>
        <w:tabs>
          <w:tab w:val="right" w:leader="dot" w:pos="7927"/>
        </w:tabs>
        <w:rPr>
          <w:ins w:id="941" w:author="chaniaayulestari@outlook.com" w:date="2021-11-14T06:11:00Z"/>
          <w:rFonts w:asciiTheme="minorHAnsi" w:eastAsiaTheme="minorEastAsia" w:hAnsiTheme="minorHAnsi" w:cstheme="minorBidi"/>
          <w:noProof/>
          <w:sz w:val="22"/>
          <w:szCs w:val="22"/>
          <w:lang w:val="en-ID"/>
        </w:rPr>
      </w:pPr>
      <w:ins w:id="942"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7"</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54 Perancangan Tabel Semester</w:t>
        </w:r>
        <w:r>
          <w:rPr>
            <w:noProof/>
            <w:webHidden/>
          </w:rPr>
          <w:tab/>
        </w:r>
        <w:r>
          <w:rPr>
            <w:noProof/>
            <w:webHidden/>
          </w:rPr>
          <w:fldChar w:fldCharType="begin"/>
        </w:r>
        <w:r>
          <w:rPr>
            <w:noProof/>
            <w:webHidden/>
          </w:rPr>
          <w:instrText xml:space="preserve"> PAGEREF _Toc87762767 \h </w:instrText>
        </w:r>
      </w:ins>
      <w:r>
        <w:rPr>
          <w:noProof/>
          <w:webHidden/>
        </w:rPr>
      </w:r>
      <w:r>
        <w:rPr>
          <w:noProof/>
          <w:webHidden/>
        </w:rPr>
        <w:fldChar w:fldCharType="separate"/>
      </w:r>
      <w:ins w:id="943" w:author="chaniaayulestari@outlook.com" w:date="2021-11-14T06:11:00Z">
        <w:r>
          <w:rPr>
            <w:noProof/>
            <w:webHidden/>
          </w:rPr>
          <w:t>96</w:t>
        </w:r>
        <w:r>
          <w:rPr>
            <w:noProof/>
            <w:webHidden/>
          </w:rPr>
          <w:fldChar w:fldCharType="end"/>
        </w:r>
        <w:r w:rsidRPr="00B840A3">
          <w:rPr>
            <w:rStyle w:val="Hyperlink"/>
            <w:rFonts w:eastAsiaTheme="majorEastAsia"/>
            <w:noProof/>
          </w:rPr>
          <w:fldChar w:fldCharType="end"/>
        </w:r>
      </w:ins>
    </w:p>
    <w:p w14:paraId="7636D9CD" w14:textId="695C7523" w:rsidR="001B5BCE" w:rsidRDefault="001B5BCE">
      <w:pPr>
        <w:pStyle w:val="TableofFigures"/>
        <w:tabs>
          <w:tab w:val="right" w:leader="dot" w:pos="7927"/>
        </w:tabs>
        <w:rPr>
          <w:ins w:id="944" w:author="chaniaayulestari@outlook.com" w:date="2021-11-14T06:11:00Z"/>
          <w:rFonts w:asciiTheme="minorHAnsi" w:eastAsiaTheme="minorEastAsia" w:hAnsiTheme="minorHAnsi" w:cstheme="minorBidi"/>
          <w:noProof/>
          <w:sz w:val="22"/>
          <w:szCs w:val="22"/>
          <w:lang w:val="en-ID"/>
        </w:rPr>
      </w:pPr>
      <w:ins w:id="945"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8"</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55 Perancangan Tabel History</w:t>
        </w:r>
        <w:r>
          <w:rPr>
            <w:noProof/>
            <w:webHidden/>
          </w:rPr>
          <w:tab/>
        </w:r>
        <w:r>
          <w:rPr>
            <w:noProof/>
            <w:webHidden/>
          </w:rPr>
          <w:fldChar w:fldCharType="begin"/>
        </w:r>
        <w:r>
          <w:rPr>
            <w:noProof/>
            <w:webHidden/>
          </w:rPr>
          <w:instrText xml:space="preserve"> PAGEREF _Toc87762768 \h </w:instrText>
        </w:r>
      </w:ins>
      <w:r>
        <w:rPr>
          <w:noProof/>
          <w:webHidden/>
        </w:rPr>
      </w:r>
      <w:r>
        <w:rPr>
          <w:noProof/>
          <w:webHidden/>
        </w:rPr>
        <w:fldChar w:fldCharType="separate"/>
      </w:r>
      <w:ins w:id="946" w:author="chaniaayulestari@outlook.com" w:date="2021-11-14T06:11:00Z">
        <w:r>
          <w:rPr>
            <w:noProof/>
            <w:webHidden/>
          </w:rPr>
          <w:t>96</w:t>
        </w:r>
        <w:r>
          <w:rPr>
            <w:noProof/>
            <w:webHidden/>
          </w:rPr>
          <w:fldChar w:fldCharType="end"/>
        </w:r>
        <w:r w:rsidRPr="00B840A3">
          <w:rPr>
            <w:rStyle w:val="Hyperlink"/>
            <w:rFonts w:eastAsiaTheme="majorEastAsia"/>
            <w:noProof/>
          </w:rPr>
          <w:fldChar w:fldCharType="end"/>
        </w:r>
      </w:ins>
    </w:p>
    <w:p w14:paraId="314E82E3" w14:textId="08F06950" w:rsidR="001B5BCE" w:rsidRDefault="001B5BCE">
      <w:pPr>
        <w:pStyle w:val="TableofFigures"/>
        <w:tabs>
          <w:tab w:val="right" w:leader="dot" w:pos="7927"/>
        </w:tabs>
        <w:rPr>
          <w:ins w:id="947" w:author="chaniaayulestari@outlook.com" w:date="2021-11-14T06:11:00Z"/>
          <w:rFonts w:asciiTheme="minorHAnsi" w:eastAsiaTheme="minorEastAsia" w:hAnsiTheme="minorHAnsi" w:cstheme="minorBidi"/>
          <w:noProof/>
          <w:sz w:val="22"/>
          <w:szCs w:val="22"/>
          <w:lang w:val="en-ID"/>
        </w:rPr>
      </w:pPr>
      <w:ins w:id="948" w:author="chaniaayulestari@outlook.com" w:date="2021-11-14T06:11:00Z">
        <w:r w:rsidRPr="00B840A3">
          <w:rPr>
            <w:rStyle w:val="Hyperlink"/>
            <w:rFonts w:eastAsiaTheme="majorEastAsia"/>
            <w:noProof/>
          </w:rPr>
          <w:lastRenderedPageBreak/>
          <w:fldChar w:fldCharType="begin"/>
        </w:r>
        <w:r w:rsidRPr="00B840A3">
          <w:rPr>
            <w:rStyle w:val="Hyperlink"/>
            <w:rFonts w:eastAsiaTheme="majorEastAsia"/>
            <w:noProof/>
          </w:rPr>
          <w:instrText xml:space="preserve"> </w:instrText>
        </w:r>
        <w:r>
          <w:rPr>
            <w:noProof/>
          </w:rPr>
          <w:instrText>HYPERLINK \l "_Toc87762769"</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56 Perancangan Tabel Lapoean Absen</w:t>
        </w:r>
        <w:r>
          <w:rPr>
            <w:noProof/>
            <w:webHidden/>
          </w:rPr>
          <w:tab/>
        </w:r>
        <w:r>
          <w:rPr>
            <w:noProof/>
            <w:webHidden/>
          </w:rPr>
          <w:fldChar w:fldCharType="begin"/>
        </w:r>
        <w:r>
          <w:rPr>
            <w:noProof/>
            <w:webHidden/>
          </w:rPr>
          <w:instrText xml:space="preserve"> PAGEREF _Toc87762769 \h </w:instrText>
        </w:r>
      </w:ins>
      <w:r>
        <w:rPr>
          <w:noProof/>
          <w:webHidden/>
        </w:rPr>
      </w:r>
      <w:r>
        <w:rPr>
          <w:noProof/>
          <w:webHidden/>
        </w:rPr>
        <w:fldChar w:fldCharType="separate"/>
      </w:r>
      <w:ins w:id="949" w:author="chaniaayulestari@outlook.com" w:date="2021-11-14T06:11:00Z">
        <w:r>
          <w:rPr>
            <w:noProof/>
            <w:webHidden/>
          </w:rPr>
          <w:t>97</w:t>
        </w:r>
        <w:r>
          <w:rPr>
            <w:noProof/>
            <w:webHidden/>
          </w:rPr>
          <w:fldChar w:fldCharType="end"/>
        </w:r>
        <w:r w:rsidRPr="00B840A3">
          <w:rPr>
            <w:rStyle w:val="Hyperlink"/>
            <w:rFonts w:eastAsiaTheme="majorEastAsia"/>
            <w:noProof/>
          </w:rPr>
          <w:fldChar w:fldCharType="end"/>
        </w:r>
      </w:ins>
    </w:p>
    <w:p w14:paraId="40066366" w14:textId="61DE5A52" w:rsidR="001B5BCE" w:rsidRDefault="001B5BCE">
      <w:pPr>
        <w:pStyle w:val="TableofFigures"/>
        <w:tabs>
          <w:tab w:val="right" w:leader="dot" w:pos="7927"/>
        </w:tabs>
        <w:rPr>
          <w:ins w:id="950" w:author="chaniaayulestari@outlook.com" w:date="2021-11-14T06:11:00Z"/>
          <w:rFonts w:asciiTheme="minorHAnsi" w:eastAsiaTheme="minorEastAsia" w:hAnsiTheme="minorHAnsi" w:cstheme="minorBidi"/>
          <w:noProof/>
          <w:sz w:val="22"/>
          <w:szCs w:val="22"/>
          <w:lang w:val="en-ID"/>
        </w:rPr>
      </w:pPr>
      <w:ins w:id="951" w:author="chaniaayulestari@outlook.com" w:date="2021-11-14T06:10:00Z">
        <w:r>
          <w:fldChar w:fldCharType="end"/>
        </w:r>
      </w:ins>
      <w:ins w:id="952" w:author="chaniaayulestari@outlook.com" w:date="2021-11-14T06:11:00Z">
        <w:r>
          <w:fldChar w:fldCharType="begin"/>
        </w:r>
        <w:r>
          <w:instrText xml:space="preserve"> TOC \h \z \c "Tabel 4." </w:instrText>
        </w:r>
      </w:ins>
      <w:r>
        <w:fldChar w:fldCharType="separate"/>
      </w:r>
      <w:ins w:id="953" w:author="chaniaayulestari@outlook.com" w:date="2021-11-14T06:11:00Z">
        <w:r w:rsidRPr="003C7727">
          <w:rPr>
            <w:rStyle w:val="Hyperlink"/>
            <w:rFonts w:eastAsiaTheme="majorEastAsia"/>
            <w:noProof/>
          </w:rPr>
          <w:fldChar w:fldCharType="begin"/>
        </w:r>
        <w:r w:rsidRPr="003C7727">
          <w:rPr>
            <w:rStyle w:val="Hyperlink"/>
            <w:rFonts w:eastAsiaTheme="majorEastAsia"/>
            <w:noProof/>
          </w:rPr>
          <w:instrText xml:space="preserve"> </w:instrText>
        </w:r>
        <w:r>
          <w:rPr>
            <w:noProof/>
          </w:rPr>
          <w:instrText>HYPERLINK \l "_Toc87762770"</w:instrText>
        </w:r>
        <w:r w:rsidRPr="003C7727">
          <w:rPr>
            <w:rStyle w:val="Hyperlink"/>
            <w:rFonts w:eastAsiaTheme="majorEastAsia"/>
            <w:noProof/>
          </w:rPr>
          <w:instrText xml:space="preserve"> </w:instrText>
        </w:r>
        <w:r w:rsidRPr="003C7727">
          <w:rPr>
            <w:rStyle w:val="Hyperlink"/>
            <w:rFonts w:eastAsiaTheme="majorEastAsia"/>
            <w:noProof/>
          </w:rPr>
          <w:fldChar w:fldCharType="separate"/>
        </w:r>
        <w:r w:rsidRPr="003C7727">
          <w:rPr>
            <w:rStyle w:val="Hyperlink"/>
            <w:rFonts w:eastAsiaTheme="majorEastAsia"/>
            <w:noProof/>
          </w:rPr>
          <w:t>Tabel 4. 1 Tujuan Pengujian</w:t>
        </w:r>
        <w:r>
          <w:rPr>
            <w:noProof/>
            <w:webHidden/>
          </w:rPr>
          <w:tab/>
        </w:r>
        <w:r>
          <w:rPr>
            <w:noProof/>
            <w:webHidden/>
          </w:rPr>
          <w:fldChar w:fldCharType="begin"/>
        </w:r>
        <w:r>
          <w:rPr>
            <w:noProof/>
            <w:webHidden/>
          </w:rPr>
          <w:instrText xml:space="preserve"> PAGEREF _Toc87762770 \h </w:instrText>
        </w:r>
      </w:ins>
      <w:r>
        <w:rPr>
          <w:noProof/>
          <w:webHidden/>
        </w:rPr>
      </w:r>
      <w:r>
        <w:rPr>
          <w:noProof/>
          <w:webHidden/>
        </w:rPr>
        <w:fldChar w:fldCharType="separate"/>
      </w:r>
      <w:ins w:id="954" w:author="chaniaayulestari@outlook.com" w:date="2021-11-14T06:11:00Z">
        <w:r>
          <w:rPr>
            <w:noProof/>
            <w:webHidden/>
          </w:rPr>
          <w:t>62</w:t>
        </w:r>
        <w:r>
          <w:rPr>
            <w:noProof/>
            <w:webHidden/>
          </w:rPr>
          <w:fldChar w:fldCharType="end"/>
        </w:r>
        <w:r w:rsidRPr="003C7727">
          <w:rPr>
            <w:rStyle w:val="Hyperlink"/>
            <w:rFonts w:eastAsiaTheme="majorEastAsia"/>
            <w:noProof/>
          </w:rPr>
          <w:fldChar w:fldCharType="end"/>
        </w:r>
      </w:ins>
    </w:p>
    <w:p w14:paraId="50201A31" w14:textId="1129EFCF" w:rsidR="001B5BCE" w:rsidRDefault="001B5BCE">
      <w:pPr>
        <w:pStyle w:val="TableofFigures"/>
        <w:tabs>
          <w:tab w:val="right" w:leader="dot" w:pos="7927"/>
        </w:tabs>
        <w:rPr>
          <w:ins w:id="955" w:author="chaniaayulestari@outlook.com" w:date="2021-11-14T06:11:00Z"/>
          <w:rFonts w:asciiTheme="minorHAnsi" w:eastAsiaTheme="minorEastAsia" w:hAnsiTheme="minorHAnsi" w:cstheme="minorBidi"/>
          <w:noProof/>
          <w:sz w:val="22"/>
          <w:szCs w:val="22"/>
          <w:lang w:val="en-ID"/>
        </w:rPr>
      </w:pPr>
      <w:ins w:id="956" w:author="chaniaayulestari@outlook.com" w:date="2021-11-14T06:11:00Z">
        <w:r w:rsidRPr="003C7727">
          <w:rPr>
            <w:rStyle w:val="Hyperlink"/>
            <w:rFonts w:eastAsiaTheme="majorEastAsia"/>
            <w:noProof/>
          </w:rPr>
          <w:fldChar w:fldCharType="begin"/>
        </w:r>
        <w:r w:rsidRPr="003C7727">
          <w:rPr>
            <w:rStyle w:val="Hyperlink"/>
            <w:rFonts w:eastAsiaTheme="majorEastAsia"/>
            <w:noProof/>
          </w:rPr>
          <w:instrText xml:space="preserve"> </w:instrText>
        </w:r>
        <w:r>
          <w:rPr>
            <w:noProof/>
          </w:rPr>
          <w:instrText>HYPERLINK \l "_Toc87762771"</w:instrText>
        </w:r>
        <w:r w:rsidRPr="003C7727">
          <w:rPr>
            <w:rStyle w:val="Hyperlink"/>
            <w:rFonts w:eastAsiaTheme="majorEastAsia"/>
            <w:noProof/>
          </w:rPr>
          <w:instrText xml:space="preserve"> </w:instrText>
        </w:r>
        <w:r w:rsidRPr="003C7727">
          <w:rPr>
            <w:rStyle w:val="Hyperlink"/>
            <w:rFonts w:eastAsiaTheme="majorEastAsia"/>
            <w:noProof/>
          </w:rPr>
          <w:fldChar w:fldCharType="separate"/>
        </w:r>
        <w:r w:rsidRPr="003C7727">
          <w:rPr>
            <w:rStyle w:val="Hyperlink"/>
            <w:rFonts w:eastAsiaTheme="majorEastAsia"/>
            <w:noProof/>
          </w:rPr>
          <w:t>Tabel 4. 2 Skenario Pengujian</w:t>
        </w:r>
        <w:r>
          <w:rPr>
            <w:noProof/>
            <w:webHidden/>
          </w:rPr>
          <w:tab/>
        </w:r>
        <w:r>
          <w:rPr>
            <w:noProof/>
            <w:webHidden/>
          </w:rPr>
          <w:fldChar w:fldCharType="begin"/>
        </w:r>
        <w:r>
          <w:rPr>
            <w:noProof/>
            <w:webHidden/>
          </w:rPr>
          <w:instrText xml:space="preserve"> PAGEREF _Toc87762771 \h </w:instrText>
        </w:r>
      </w:ins>
      <w:r>
        <w:rPr>
          <w:noProof/>
          <w:webHidden/>
        </w:rPr>
      </w:r>
      <w:r>
        <w:rPr>
          <w:noProof/>
          <w:webHidden/>
        </w:rPr>
        <w:fldChar w:fldCharType="separate"/>
      </w:r>
      <w:ins w:id="957" w:author="chaniaayulestari@outlook.com" w:date="2021-11-14T06:11:00Z">
        <w:r>
          <w:rPr>
            <w:noProof/>
            <w:webHidden/>
          </w:rPr>
          <w:t>63</w:t>
        </w:r>
        <w:r>
          <w:rPr>
            <w:noProof/>
            <w:webHidden/>
          </w:rPr>
          <w:fldChar w:fldCharType="end"/>
        </w:r>
        <w:r w:rsidRPr="003C7727">
          <w:rPr>
            <w:rStyle w:val="Hyperlink"/>
            <w:rFonts w:eastAsiaTheme="majorEastAsia"/>
            <w:noProof/>
          </w:rPr>
          <w:fldChar w:fldCharType="end"/>
        </w:r>
      </w:ins>
    </w:p>
    <w:p w14:paraId="74998168" w14:textId="7A99B758" w:rsidR="001B5BCE" w:rsidDel="001B5BCE" w:rsidRDefault="001B5BCE" w:rsidP="00AA549F">
      <w:pPr>
        <w:rPr>
          <w:del w:id="958" w:author="chaniaayulestari@outlook.com" w:date="2021-11-14T06:11:00Z"/>
          <w:noProof/>
        </w:rPr>
      </w:pPr>
    </w:p>
    <w:p w14:paraId="15A81835" w14:textId="245F3C50" w:rsidR="00AA549F" w:rsidRDefault="001B5BCE" w:rsidP="00AA549F">
      <w:ins w:id="959" w:author="chaniaayulestari@outlook.com" w:date="2021-11-14T06:11:00Z">
        <w:r>
          <w:fldChar w:fldCharType="end"/>
        </w:r>
      </w:ins>
    </w:p>
    <w:p w14:paraId="07BE4090" w14:textId="77777777" w:rsidR="00AA549F" w:rsidRPr="00AA549F" w:rsidRDefault="00AA549F" w:rsidP="00AA549F"/>
    <w:p w14:paraId="7AAE5BB7" w14:textId="5616EA12" w:rsidR="00AA549F" w:rsidRDefault="00AA549F" w:rsidP="00764905">
      <w:pPr>
        <w:rPr>
          <w:bCs/>
        </w:rPr>
      </w:pPr>
      <w:r>
        <w:rPr>
          <w:bCs/>
        </w:rPr>
        <w:br w:type="page"/>
      </w:r>
    </w:p>
    <w:p w14:paraId="5B0345F9" w14:textId="3A674F87" w:rsidR="00AA549F" w:rsidRDefault="00AA549F" w:rsidP="00AA549F">
      <w:pPr>
        <w:pStyle w:val="Heading1"/>
        <w:numPr>
          <w:ilvl w:val="0"/>
          <w:numId w:val="0"/>
        </w:numPr>
        <w:rPr>
          <w:lang w:val="en-US"/>
        </w:rPr>
      </w:pPr>
      <w:bookmarkStart w:id="960" w:name="_Toc80034206"/>
      <w:bookmarkStart w:id="961" w:name="_Toc83115708"/>
      <w:r>
        <w:rPr>
          <w:lang w:val="en-US"/>
        </w:rPr>
        <w:lastRenderedPageBreak/>
        <w:t>DAFTAR SINGKATAN</w:t>
      </w:r>
      <w:bookmarkEnd w:id="960"/>
      <w:bookmarkEnd w:id="961"/>
    </w:p>
    <w:p w14:paraId="59DFD177" w14:textId="7A7397CC" w:rsidR="00AA549F" w:rsidRDefault="00AA549F" w:rsidP="00AA549F"/>
    <w:p w14:paraId="25865BA1" w14:textId="4B3E2E87" w:rsidR="00546290" w:rsidRDefault="00546290" w:rsidP="00FA382F">
      <w:pPr>
        <w:pStyle w:val="Caption"/>
        <w:keepNext/>
        <w:jc w:val="center"/>
      </w:pPr>
      <w:bookmarkStart w:id="962" w:name="_Toc83115856"/>
      <w:r>
        <w:t xml:space="preserve">Table 0. </w:t>
      </w:r>
      <w:r>
        <w:fldChar w:fldCharType="begin"/>
      </w:r>
      <w:r>
        <w:instrText xml:space="preserve"> SEQ Table_0. \* ARABIC </w:instrText>
      </w:r>
      <w:r>
        <w:fldChar w:fldCharType="separate"/>
      </w:r>
      <w:r>
        <w:rPr>
          <w:noProof/>
        </w:rPr>
        <w:t>1</w:t>
      </w:r>
      <w:r>
        <w:fldChar w:fldCharType="end"/>
      </w:r>
      <w:r>
        <w:t xml:space="preserve"> Daftar Singkatan</w:t>
      </w:r>
      <w:bookmarkEnd w:id="962"/>
    </w:p>
    <w:tbl>
      <w:tblPr>
        <w:tblStyle w:val="TableGrid"/>
        <w:tblW w:w="7933" w:type="dxa"/>
        <w:tblLook w:val="04A0" w:firstRow="1" w:lastRow="0" w:firstColumn="1" w:lastColumn="0" w:noHBand="0" w:noVBand="1"/>
      </w:tblPr>
      <w:tblGrid>
        <w:gridCol w:w="570"/>
        <w:gridCol w:w="2544"/>
        <w:gridCol w:w="4819"/>
      </w:tblGrid>
      <w:tr w:rsidR="00DF23AE" w:rsidRPr="00E32F8C" w14:paraId="0ABA3865" w14:textId="77777777" w:rsidTr="00546290">
        <w:trPr>
          <w:trHeight w:val="580"/>
        </w:trPr>
        <w:tc>
          <w:tcPr>
            <w:tcW w:w="570" w:type="dxa"/>
            <w:shd w:val="clear" w:color="auto" w:fill="FFE599" w:themeFill="accent4" w:themeFillTint="66"/>
            <w:vAlign w:val="center"/>
          </w:tcPr>
          <w:p w14:paraId="7B14F7EB" w14:textId="77777777" w:rsidR="00DF23AE" w:rsidRPr="00E32F8C" w:rsidRDefault="00DF23AE" w:rsidP="00A2766B">
            <w:pPr>
              <w:jc w:val="center"/>
              <w:rPr>
                <w:b/>
              </w:rPr>
            </w:pPr>
            <w:r>
              <w:rPr>
                <w:b/>
              </w:rPr>
              <w:t>No</w:t>
            </w:r>
          </w:p>
        </w:tc>
        <w:tc>
          <w:tcPr>
            <w:tcW w:w="2544" w:type="dxa"/>
            <w:shd w:val="clear" w:color="auto" w:fill="FFE599" w:themeFill="accent4" w:themeFillTint="66"/>
            <w:vAlign w:val="center"/>
          </w:tcPr>
          <w:p w14:paraId="6E77EAEE" w14:textId="77777777" w:rsidR="00DF23AE" w:rsidRPr="00E32F8C" w:rsidRDefault="00DF23AE" w:rsidP="00A2766B">
            <w:pPr>
              <w:jc w:val="center"/>
              <w:rPr>
                <w:b/>
              </w:rPr>
            </w:pPr>
            <w:r w:rsidRPr="00E32F8C">
              <w:rPr>
                <w:b/>
              </w:rPr>
              <w:t>Istilah dan Singkatan</w:t>
            </w:r>
          </w:p>
        </w:tc>
        <w:tc>
          <w:tcPr>
            <w:tcW w:w="4819" w:type="dxa"/>
            <w:shd w:val="clear" w:color="auto" w:fill="FFE599" w:themeFill="accent4" w:themeFillTint="66"/>
            <w:vAlign w:val="center"/>
          </w:tcPr>
          <w:p w14:paraId="097C9058" w14:textId="77777777" w:rsidR="00DF23AE" w:rsidRPr="00E32F8C" w:rsidRDefault="00DF23AE" w:rsidP="00A2766B">
            <w:pPr>
              <w:jc w:val="center"/>
              <w:rPr>
                <w:b/>
              </w:rPr>
            </w:pPr>
            <w:r w:rsidRPr="00E32F8C">
              <w:rPr>
                <w:b/>
              </w:rPr>
              <w:t>Keterangan</w:t>
            </w:r>
          </w:p>
        </w:tc>
      </w:tr>
      <w:tr w:rsidR="00DF23AE" w:rsidRPr="00E32F8C" w14:paraId="1603B915" w14:textId="77777777" w:rsidTr="00A2766B">
        <w:tc>
          <w:tcPr>
            <w:tcW w:w="570" w:type="dxa"/>
          </w:tcPr>
          <w:p w14:paraId="65A5DAB7" w14:textId="77777777" w:rsidR="00DF23AE" w:rsidRPr="00E915AF" w:rsidRDefault="00DF23AE" w:rsidP="00FF2590">
            <w:pPr>
              <w:pStyle w:val="ListParagraph"/>
              <w:numPr>
                <w:ilvl w:val="0"/>
                <w:numId w:val="44"/>
              </w:numPr>
            </w:pPr>
          </w:p>
        </w:tc>
        <w:tc>
          <w:tcPr>
            <w:tcW w:w="2544" w:type="dxa"/>
          </w:tcPr>
          <w:p w14:paraId="26C48D00" w14:textId="77777777" w:rsidR="00DF23AE" w:rsidRPr="00C51017" w:rsidRDefault="00DF23AE" w:rsidP="00A2766B">
            <w:pPr>
              <w:jc w:val="left"/>
            </w:pPr>
            <w:r>
              <w:t>UML</w:t>
            </w:r>
          </w:p>
        </w:tc>
        <w:tc>
          <w:tcPr>
            <w:tcW w:w="4819" w:type="dxa"/>
          </w:tcPr>
          <w:p w14:paraId="5D620FC4" w14:textId="77777777" w:rsidR="00DF23AE" w:rsidRPr="00780E2B" w:rsidRDefault="00DF23AE" w:rsidP="00A2766B">
            <w:r w:rsidRPr="00E2321E">
              <w:t>Unified Modeling Language</w:t>
            </w:r>
          </w:p>
        </w:tc>
      </w:tr>
      <w:tr w:rsidR="00DF23AE" w:rsidRPr="00E32F8C" w14:paraId="23BE92E3" w14:textId="77777777" w:rsidTr="00A2766B">
        <w:tc>
          <w:tcPr>
            <w:tcW w:w="570" w:type="dxa"/>
          </w:tcPr>
          <w:p w14:paraId="27E01D2B" w14:textId="77777777" w:rsidR="00DF23AE" w:rsidRPr="00E915AF" w:rsidRDefault="00DF23AE" w:rsidP="00FF2590">
            <w:pPr>
              <w:pStyle w:val="ListParagraph"/>
              <w:numPr>
                <w:ilvl w:val="0"/>
                <w:numId w:val="44"/>
              </w:numPr>
            </w:pPr>
          </w:p>
        </w:tc>
        <w:tc>
          <w:tcPr>
            <w:tcW w:w="2544" w:type="dxa"/>
          </w:tcPr>
          <w:p w14:paraId="5BCBB97C" w14:textId="77777777" w:rsidR="00DF23AE" w:rsidRPr="00C51017" w:rsidRDefault="00DF23AE" w:rsidP="00A2766B">
            <w:pPr>
              <w:jc w:val="left"/>
            </w:pPr>
            <w:r>
              <w:t>DBMS</w:t>
            </w:r>
          </w:p>
        </w:tc>
        <w:tc>
          <w:tcPr>
            <w:tcW w:w="4819" w:type="dxa"/>
          </w:tcPr>
          <w:p w14:paraId="3197B319" w14:textId="77777777" w:rsidR="00DF23AE" w:rsidRPr="00E2321E" w:rsidRDefault="00DF23AE" w:rsidP="00A2766B">
            <w:r w:rsidRPr="00171BC9">
              <w:t>Database Management System</w:t>
            </w:r>
          </w:p>
        </w:tc>
      </w:tr>
      <w:tr w:rsidR="00DF23AE" w:rsidRPr="00E32F8C" w14:paraId="137A702B" w14:textId="77777777" w:rsidTr="00A2766B">
        <w:tc>
          <w:tcPr>
            <w:tcW w:w="570" w:type="dxa"/>
          </w:tcPr>
          <w:p w14:paraId="6115C8E8" w14:textId="77777777" w:rsidR="00DF23AE" w:rsidRPr="00E915AF" w:rsidRDefault="00DF23AE" w:rsidP="00FF2590">
            <w:pPr>
              <w:pStyle w:val="ListParagraph"/>
              <w:numPr>
                <w:ilvl w:val="0"/>
                <w:numId w:val="44"/>
              </w:numPr>
            </w:pPr>
          </w:p>
        </w:tc>
        <w:tc>
          <w:tcPr>
            <w:tcW w:w="2544" w:type="dxa"/>
          </w:tcPr>
          <w:p w14:paraId="1BC96033" w14:textId="77777777" w:rsidR="00DF23AE" w:rsidRPr="00C51017" w:rsidRDefault="00DF23AE" w:rsidP="00A2766B">
            <w:pPr>
              <w:jc w:val="left"/>
            </w:pPr>
            <w:r>
              <w:t>SQL</w:t>
            </w:r>
          </w:p>
        </w:tc>
        <w:tc>
          <w:tcPr>
            <w:tcW w:w="4819" w:type="dxa"/>
          </w:tcPr>
          <w:p w14:paraId="177C37EE" w14:textId="77777777" w:rsidR="00DF23AE" w:rsidRPr="00171BC9" w:rsidRDefault="00DF23AE" w:rsidP="00A2766B">
            <w:r w:rsidRPr="004C30E9">
              <w:t>Structured Query Language</w:t>
            </w:r>
          </w:p>
        </w:tc>
      </w:tr>
      <w:tr w:rsidR="00E15EA9" w:rsidRPr="00E32F8C" w14:paraId="59F42B66" w14:textId="77777777" w:rsidTr="00A2766B">
        <w:tc>
          <w:tcPr>
            <w:tcW w:w="570" w:type="dxa"/>
          </w:tcPr>
          <w:p w14:paraId="69A430F4" w14:textId="77777777" w:rsidR="00E15EA9" w:rsidRPr="00E915AF" w:rsidRDefault="00E15EA9" w:rsidP="00FF2590">
            <w:pPr>
              <w:pStyle w:val="ListParagraph"/>
              <w:numPr>
                <w:ilvl w:val="0"/>
                <w:numId w:val="44"/>
              </w:numPr>
            </w:pPr>
          </w:p>
        </w:tc>
        <w:tc>
          <w:tcPr>
            <w:tcW w:w="2544" w:type="dxa"/>
          </w:tcPr>
          <w:p w14:paraId="5AF6EED2" w14:textId="7F6BFD5D" w:rsidR="00E15EA9" w:rsidRDefault="00E15EA9" w:rsidP="00A2766B">
            <w:pPr>
              <w:jc w:val="left"/>
            </w:pPr>
            <w:r>
              <w:t>TITL</w:t>
            </w:r>
          </w:p>
        </w:tc>
        <w:tc>
          <w:tcPr>
            <w:tcW w:w="4819" w:type="dxa"/>
          </w:tcPr>
          <w:p w14:paraId="4E34C847" w14:textId="445F6992" w:rsidR="00E15EA9" w:rsidRPr="004C30E9" w:rsidRDefault="00947816" w:rsidP="00A2766B">
            <w:r>
              <w:t>Teknik Instalasi Tenaga Listrik</w:t>
            </w:r>
          </w:p>
        </w:tc>
      </w:tr>
      <w:tr w:rsidR="00E15EA9" w:rsidRPr="00E32F8C" w14:paraId="53D7096A" w14:textId="77777777" w:rsidTr="00A2766B">
        <w:tc>
          <w:tcPr>
            <w:tcW w:w="570" w:type="dxa"/>
          </w:tcPr>
          <w:p w14:paraId="75E38793" w14:textId="77777777" w:rsidR="00E15EA9" w:rsidRPr="00E915AF" w:rsidRDefault="00E15EA9" w:rsidP="00FF2590">
            <w:pPr>
              <w:pStyle w:val="ListParagraph"/>
              <w:numPr>
                <w:ilvl w:val="0"/>
                <w:numId w:val="44"/>
              </w:numPr>
            </w:pPr>
          </w:p>
        </w:tc>
        <w:tc>
          <w:tcPr>
            <w:tcW w:w="2544" w:type="dxa"/>
          </w:tcPr>
          <w:p w14:paraId="34D4FF59" w14:textId="1F3A8649" w:rsidR="00E15EA9" w:rsidRDefault="00E15EA9" w:rsidP="00A2766B">
            <w:pPr>
              <w:jc w:val="left"/>
            </w:pPr>
            <w:r>
              <w:t>BDP</w:t>
            </w:r>
          </w:p>
        </w:tc>
        <w:tc>
          <w:tcPr>
            <w:tcW w:w="4819" w:type="dxa"/>
          </w:tcPr>
          <w:p w14:paraId="6A54D75D" w14:textId="112C5366" w:rsidR="00E15EA9" w:rsidRPr="004C30E9" w:rsidRDefault="00947816" w:rsidP="00A2766B">
            <w:r>
              <w:t>Bisnis Daring dan Pemasaran</w:t>
            </w:r>
          </w:p>
        </w:tc>
      </w:tr>
      <w:tr w:rsidR="00947816" w:rsidRPr="00E32F8C" w14:paraId="3E398618" w14:textId="77777777" w:rsidTr="00A2766B">
        <w:tc>
          <w:tcPr>
            <w:tcW w:w="570" w:type="dxa"/>
          </w:tcPr>
          <w:p w14:paraId="6FB1B874" w14:textId="77777777" w:rsidR="00947816" w:rsidRPr="00E915AF" w:rsidRDefault="00947816" w:rsidP="00FF2590">
            <w:pPr>
              <w:pStyle w:val="ListParagraph"/>
              <w:numPr>
                <w:ilvl w:val="0"/>
                <w:numId w:val="44"/>
              </w:numPr>
            </w:pPr>
          </w:p>
        </w:tc>
        <w:tc>
          <w:tcPr>
            <w:tcW w:w="2544" w:type="dxa"/>
          </w:tcPr>
          <w:p w14:paraId="0FFE1ED9" w14:textId="68A01071" w:rsidR="00947816" w:rsidRDefault="00947816" w:rsidP="00A2766B">
            <w:pPr>
              <w:jc w:val="left"/>
            </w:pPr>
            <w:r>
              <w:t>OTKP</w:t>
            </w:r>
          </w:p>
        </w:tc>
        <w:tc>
          <w:tcPr>
            <w:tcW w:w="4819" w:type="dxa"/>
          </w:tcPr>
          <w:p w14:paraId="22F2231B" w14:textId="38960B88" w:rsidR="00947816" w:rsidRPr="004C30E9" w:rsidRDefault="00947816" w:rsidP="00A2766B">
            <w:r>
              <w:t>Otomatis dan Tata Kelola Perkantoran</w:t>
            </w:r>
          </w:p>
        </w:tc>
      </w:tr>
      <w:tr w:rsidR="00947816" w:rsidRPr="00E32F8C" w14:paraId="4CAE8F1B" w14:textId="77777777" w:rsidTr="00A2766B">
        <w:tc>
          <w:tcPr>
            <w:tcW w:w="570" w:type="dxa"/>
          </w:tcPr>
          <w:p w14:paraId="627B0C07" w14:textId="77777777" w:rsidR="00947816" w:rsidRPr="00E915AF" w:rsidRDefault="00947816" w:rsidP="00FF2590">
            <w:pPr>
              <w:pStyle w:val="ListParagraph"/>
              <w:numPr>
                <w:ilvl w:val="0"/>
                <w:numId w:val="44"/>
              </w:numPr>
            </w:pPr>
          </w:p>
        </w:tc>
        <w:tc>
          <w:tcPr>
            <w:tcW w:w="2544" w:type="dxa"/>
          </w:tcPr>
          <w:p w14:paraId="258949BA" w14:textId="21EFFE91" w:rsidR="00947816" w:rsidRDefault="00947816" w:rsidP="00A2766B">
            <w:pPr>
              <w:jc w:val="left"/>
            </w:pPr>
            <w:r>
              <w:t>SMK</w:t>
            </w:r>
          </w:p>
        </w:tc>
        <w:tc>
          <w:tcPr>
            <w:tcW w:w="4819" w:type="dxa"/>
          </w:tcPr>
          <w:p w14:paraId="1EDE2E9A" w14:textId="29DF0A37" w:rsidR="00947816" w:rsidRDefault="00947816" w:rsidP="00A2766B">
            <w:r>
              <w:t>Sekolah Menengah Kejuruan</w:t>
            </w:r>
          </w:p>
        </w:tc>
      </w:tr>
      <w:tr w:rsidR="00947816" w:rsidRPr="00E32F8C" w14:paraId="41BF5642" w14:textId="77777777" w:rsidTr="00A2766B">
        <w:tc>
          <w:tcPr>
            <w:tcW w:w="570" w:type="dxa"/>
          </w:tcPr>
          <w:p w14:paraId="7A7F2454" w14:textId="77777777" w:rsidR="00947816" w:rsidRPr="00E915AF" w:rsidRDefault="00947816" w:rsidP="00FF2590">
            <w:pPr>
              <w:pStyle w:val="ListParagraph"/>
              <w:numPr>
                <w:ilvl w:val="0"/>
                <w:numId w:val="44"/>
              </w:numPr>
            </w:pPr>
          </w:p>
        </w:tc>
        <w:tc>
          <w:tcPr>
            <w:tcW w:w="2544" w:type="dxa"/>
          </w:tcPr>
          <w:p w14:paraId="7AA1AE29" w14:textId="7DA50067" w:rsidR="00947816" w:rsidRDefault="00947816" w:rsidP="00A2766B">
            <w:pPr>
              <w:jc w:val="left"/>
            </w:pPr>
            <w:r>
              <w:t>Bag. TI</w:t>
            </w:r>
          </w:p>
        </w:tc>
        <w:tc>
          <w:tcPr>
            <w:tcW w:w="4819" w:type="dxa"/>
          </w:tcPr>
          <w:p w14:paraId="27A360A5" w14:textId="60F7F0A6" w:rsidR="00947816" w:rsidRDefault="00947816" w:rsidP="00A2766B">
            <w:r>
              <w:t>Bagian Teknologi Informasi</w:t>
            </w:r>
          </w:p>
        </w:tc>
      </w:tr>
    </w:tbl>
    <w:p w14:paraId="4B385C44" w14:textId="4C386D40" w:rsidR="00AA549F" w:rsidRDefault="00AA549F" w:rsidP="00AA549F"/>
    <w:p w14:paraId="2BC41435" w14:textId="77777777" w:rsidR="00AA549F" w:rsidRPr="00AA549F" w:rsidRDefault="00AA549F" w:rsidP="00AA549F"/>
    <w:p w14:paraId="481EA741" w14:textId="0F7E4B2D" w:rsidR="00AA549F" w:rsidRDefault="00AA549F" w:rsidP="00764905">
      <w:pPr>
        <w:rPr>
          <w:bCs/>
        </w:rPr>
      </w:pPr>
      <w:r>
        <w:rPr>
          <w:bCs/>
        </w:rPr>
        <w:br w:type="page"/>
      </w:r>
    </w:p>
    <w:p w14:paraId="30A15F4A" w14:textId="5761C07E" w:rsidR="00AA549F" w:rsidRDefault="00AA549F" w:rsidP="00AA549F">
      <w:pPr>
        <w:pStyle w:val="Heading1"/>
        <w:numPr>
          <w:ilvl w:val="0"/>
          <w:numId w:val="0"/>
        </w:numPr>
        <w:rPr>
          <w:lang w:val="en-US"/>
        </w:rPr>
      </w:pPr>
      <w:bookmarkStart w:id="963" w:name="_Toc80034207"/>
      <w:bookmarkStart w:id="964" w:name="_Toc83115709"/>
      <w:r>
        <w:rPr>
          <w:lang w:val="en-US"/>
        </w:rPr>
        <w:lastRenderedPageBreak/>
        <w:t>DAFTAR SIMBOL</w:t>
      </w:r>
      <w:bookmarkEnd w:id="963"/>
      <w:bookmarkEnd w:id="964"/>
    </w:p>
    <w:p w14:paraId="0D432A72" w14:textId="7F654248" w:rsidR="007A06D1" w:rsidRPr="001A73FB" w:rsidDel="00362007" w:rsidRDefault="007A06D1" w:rsidP="00FF2590">
      <w:pPr>
        <w:pStyle w:val="ListParagraph"/>
        <w:numPr>
          <w:ilvl w:val="0"/>
          <w:numId w:val="23"/>
        </w:numPr>
        <w:ind w:left="426" w:hanging="426"/>
        <w:rPr>
          <w:del w:id="965" w:author="Rafi Aziizi" w:date="2021-11-13T10:10:00Z"/>
          <w:b/>
          <w:bCs/>
        </w:rPr>
      </w:pPr>
      <w:del w:id="966" w:author="Rafi Aziizi" w:date="2021-11-13T10:10:00Z">
        <w:r w:rsidRPr="001A73FB" w:rsidDel="00362007">
          <w:rPr>
            <w:b/>
            <w:bCs/>
          </w:rPr>
          <w:delText>Flowchart</w:delText>
        </w:r>
      </w:del>
    </w:p>
    <w:p w14:paraId="64C007BE" w14:textId="72AD16B6" w:rsidR="007A06D1" w:rsidDel="00362007" w:rsidRDefault="007A06D1" w:rsidP="001A73FB">
      <w:pPr>
        <w:ind w:firstLine="426"/>
        <w:rPr>
          <w:del w:id="967" w:author="Rafi Aziizi" w:date="2021-11-13T10:10:00Z"/>
        </w:rPr>
      </w:pPr>
      <w:del w:id="968" w:author="Rafi Aziizi" w:date="2021-11-13T10:10:00Z">
        <w:r w:rsidDel="00362007">
          <w:delText xml:space="preserve">Pada flowchart ini terdapat beberapa simbol yang perlu diketahui. Adapun simbol dan makna akan dipaparkan pada </w:delText>
        </w:r>
        <w:r w:rsidRPr="001A73FB" w:rsidDel="00362007">
          <w:rPr>
            <w:i/>
            <w:iCs/>
          </w:rPr>
          <w:delText xml:space="preserve">table </w:delText>
        </w:r>
        <w:r w:rsidDel="00362007">
          <w:delText>dibawah ini.</w:delText>
        </w:r>
      </w:del>
    </w:p>
    <w:p w14:paraId="35987E58" w14:textId="5459AFCD" w:rsidR="00DF23AE" w:rsidDel="00362007" w:rsidRDefault="00DF23AE" w:rsidP="00FA382F">
      <w:pPr>
        <w:pStyle w:val="Caption"/>
        <w:keepNext/>
        <w:jc w:val="center"/>
        <w:rPr>
          <w:del w:id="969" w:author="Rafi Aziizi" w:date="2021-11-13T10:10:00Z"/>
        </w:rPr>
      </w:pPr>
      <w:bookmarkStart w:id="970" w:name="_Toc83115857"/>
      <w:del w:id="971" w:author="Rafi Aziizi" w:date="2021-11-13T10:10:00Z">
        <w:r w:rsidDel="00362007">
          <w:delText xml:space="preserve">Table 0. </w:delText>
        </w:r>
        <w:r w:rsidDel="00362007">
          <w:fldChar w:fldCharType="begin"/>
        </w:r>
        <w:r w:rsidDel="00362007">
          <w:delInstrText xml:space="preserve"> SEQ Table_0. \* ARABIC </w:delInstrText>
        </w:r>
        <w:r w:rsidDel="00362007">
          <w:fldChar w:fldCharType="separate"/>
        </w:r>
        <w:r w:rsidR="00546290" w:rsidDel="00362007">
          <w:rPr>
            <w:noProof/>
          </w:rPr>
          <w:delText>2</w:delText>
        </w:r>
        <w:r w:rsidDel="00362007">
          <w:fldChar w:fldCharType="end"/>
        </w:r>
        <w:r w:rsidDel="00362007">
          <w:delText xml:space="preserve"> Simbol Flowchart</w:delText>
        </w:r>
        <w:bookmarkEnd w:id="970"/>
      </w:del>
    </w:p>
    <w:tbl>
      <w:tblPr>
        <w:tblStyle w:val="TableGrid"/>
        <w:tblW w:w="0" w:type="auto"/>
        <w:tblCellMar>
          <w:top w:w="72" w:type="dxa"/>
          <w:left w:w="115" w:type="dxa"/>
          <w:right w:w="115" w:type="dxa"/>
        </w:tblCellMar>
        <w:tblLook w:val="04A0" w:firstRow="1" w:lastRow="0" w:firstColumn="1" w:lastColumn="0" w:noHBand="0" w:noVBand="1"/>
      </w:tblPr>
      <w:tblGrid>
        <w:gridCol w:w="562"/>
        <w:gridCol w:w="3402"/>
        <w:gridCol w:w="3963"/>
      </w:tblGrid>
      <w:tr w:rsidR="007A06D1" w:rsidDel="00362007" w14:paraId="3D9B9957" w14:textId="2CB102F6" w:rsidTr="001807FF">
        <w:trPr>
          <w:del w:id="972" w:author="Rafi Aziizi" w:date="2021-11-13T10:10:00Z"/>
        </w:trPr>
        <w:tc>
          <w:tcPr>
            <w:tcW w:w="562" w:type="dxa"/>
          </w:tcPr>
          <w:p w14:paraId="35F5E3EF" w14:textId="666A2FD4" w:rsidR="007A06D1" w:rsidRPr="001A73FB" w:rsidDel="00362007" w:rsidRDefault="007A06D1" w:rsidP="001A73FB">
            <w:pPr>
              <w:jc w:val="center"/>
              <w:rPr>
                <w:del w:id="973" w:author="Rafi Aziizi" w:date="2021-11-13T10:10:00Z"/>
                <w:b/>
                <w:bCs/>
              </w:rPr>
            </w:pPr>
            <w:del w:id="974" w:author="Rafi Aziizi" w:date="2021-11-13T10:10:00Z">
              <w:r w:rsidRPr="001A73FB" w:rsidDel="00362007">
                <w:rPr>
                  <w:b/>
                  <w:bCs/>
                </w:rPr>
                <w:delText>No</w:delText>
              </w:r>
            </w:del>
          </w:p>
        </w:tc>
        <w:tc>
          <w:tcPr>
            <w:tcW w:w="3402" w:type="dxa"/>
          </w:tcPr>
          <w:p w14:paraId="35360E7C" w14:textId="7D66BC7F" w:rsidR="007A06D1" w:rsidRPr="001A73FB" w:rsidDel="00362007" w:rsidRDefault="007A06D1" w:rsidP="001807FF">
            <w:pPr>
              <w:jc w:val="center"/>
              <w:rPr>
                <w:del w:id="975" w:author="Rafi Aziizi" w:date="2021-11-13T10:10:00Z"/>
                <w:b/>
                <w:bCs/>
              </w:rPr>
            </w:pPr>
            <w:del w:id="976" w:author="Rafi Aziizi" w:date="2021-11-13T10:10:00Z">
              <w:r w:rsidRPr="001A73FB" w:rsidDel="00362007">
                <w:rPr>
                  <w:b/>
                  <w:bCs/>
                </w:rPr>
                <w:delText>Simbol</w:delText>
              </w:r>
            </w:del>
          </w:p>
        </w:tc>
        <w:tc>
          <w:tcPr>
            <w:tcW w:w="3963" w:type="dxa"/>
          </w:tcPr>
          <w:p w14:paraId="75D66989" w14:textId="497F1E0F" w:rsidR="007A06D1" w:rsidRPr="001A73FB" w:rsidDel="00362007" w:rsidRDefault="007A06D1" w:rsidP="001807FF">
            <w:pPr>
              <w:jc w:val="center"/>
              <w:rPr>
                <w:del w:id="977" w:author="Rafi Aziizi" w:date="2021-11-13T10:10:00Z"/>
                <w:b/>
                <w:bCs/>
              </w:rPr>
            </w:pPr>
            <w:del w:id="978" w:author="Rafi Aziizi" w:date="2021-11-13T10:10:00Z">
              <w:r w:rsidRPr="001A73FB" w:rsidDel="00362007">
                <w:rPr>
                  <w:b/>
                  <w:bCs/>
                </w:rPr>
                <w:delText>Deskripsi</w:delText>
              </w:r>
            </w:del>
          </w:p>
        </w:tc>
      </w:tr>
      <w:tr w:rsidR="007A06D1" w:rsidDel="00362007" w14:paraId="3D549A82" w14:textId="34D507C5" w:rsidTr="001807FF">
        <w:trPr>
          <w:del w:id="979" w:author="Rafi Aziizi" w:date="2021-11-13T10:10:00Z"/>
        </w:trPr>
        <w:tc>
          <w:tcPr>
            <w:tcW w:w="562" w:type="dxa"/>
          </w:tcPr>
          <w:p w14:paraId="15568017" w14:textId="1EF6E49F" w:rsidR="007A06D1" w:rsidDel="00362007" w:rsidRDefault="007A06D1" w:rsidP="001A73FB">
            <w:pPr>
              <w:jc w:val="center"/>
              <w:rPr>
                <w:del w:id="980" w:author="Rafi Aziizi" w:date="2021-11-13T10:10:00Z"/>
              </w:rPr>
            </w:pPr>
            <w:del w:id="981" w:author="Rafi Aziizi" w:date="2021-11-13T10:10:00Z">
              <w:r w:rsidDel="00362007">
                <w:delText>1</w:delText>
              </w:r>
            </w:del>
          </w:p>
        </w:tc>
        <w:tc>
          <w:tcPr>
            <w:tcW w:w="3402" w:type="dxa"/>
            <w:vAlign w:val="center"/>
          </w:tcPr>
          <w:p w14:paraId="327CB1E5" w14:textId="00720604" w:rsidR="007A06D1" w:rsidDel="00362007" w:rsidRDefault="00ED34E2" w:rsidP="001807FF">
            <w:pPr>
              <w:jc w:val="center"/>
              <w:rPr>
                <w:del w:id="982" w:author="Rafi Aziizi" w:date="2021-11-13T10:10:00Z"/>
              </w:rPr>
            </w:pPr>
            <w:r>
              <w:pict w14:anchorId="3449709D">
                <v:roundrect id="Rectangle: Rounded Corners 40" o:spid="_x0000_s1336" style="width:82.1pt;height:24.45pt;visibility:visible;mso-wrap-style:square;mso-left-percent:-10001;mso-top-percent:-10001;mso-position-horizontal:absolute;mso-position-horizontal-relative:char;mso-position-vertical:absolute;mso-position-vertical-relative:line;mso-left-percent:-10001;mso-top-percent:-10001;v-text-anchor:middle" arcsize="10923f" fillcolor="#0cf" strokecolor="black [3213]" strokeweight="1pt">
                  <v:stroke joinstyle="miter"/>
                  <o:lock v:ext="edit" rotation="t" position="t"/>
                  <w10:wrap type="none"/>
                  <w10:anchorlock/>
                </v:roundrect>
              </w:pict>
            </w:r>
          </w:p>
        </w:tc>
        <w:tc>
          <w:tcPr>
            <w:tcW w:w="3963" w:type="dxa"/>
          </w:tcPr>
          <w:p w14:paraId="74C1793A" w14:textId="0B8CD506" w:rsidR="007A06D1" w:rsidDel="00362007" w:rsidRDefault="007A06D1" w:rsidP="001807FF">
            <w:pPr>
              <w:rPr>
                <w:del w:id="983" w:author="Rafi Aziizi" w:date="2021-11-13T10:10:00Z"/>
              </w:rPr>
            </w:pPr>
            <w:del w:id="984" w:author="Rafi Aziizi" w:date="2021-11-13T10:10:00Z">
              <w:r w:rsidDel="00362007">
                <w:delText xml:space="preserve">Simbol </w:delText>
              </w:r>
              <w:r w:rsidRPr="00783E81" w:rsidDel="00362007">
                <w:rPr>
                  <w:i/>
                  <w:iCs/>
                </w:rPr>
                <w:delText>Terminator</w:delText>
              </w:r>
              <w:r w:rsidDel="00362007">
                <w:delText xml:space="preserve"> merupakan sebuah simbol yang mendefinisikan awal mula process (start) atau akhir dari suatu process (stop).</w:delText>
              </w:r>
            </w:del>
          </w:p>
        </w:tc>
      </w:tr>
      <w:tr w:rsidR="007A06D1" w:rsidDel="00362007" w14:paraId="33108310" w14:textId="357E9117" w:rsidTr="001807FF">
        <w:trPr>
          <w:del w:id="985" w:author="Rafi Aziizi" w:date="2021-11-13T10:10:00Z"/>
        </w:trPr>
        <w:tc>
          <w:tcPr>
            <w:tcW w:w="562" w:type="dxa"/>
          </w:tcPr>
          <w:p w14:paraId="71B8518E" w14:textId="3B95C5A6" w:rsidR="007A06D1" w:rsidDel="00362007" w:rsidRDefault="007A06D1" w:rsidP="001A73FB">
            <w:pPr>
              <w:jc w:val="center"/>
              <w:rPr>
                <w:del w:id="986" w:author="Rafi Aziizi" w:date="2021-11-13T10:10:00Z"/>
              </w:rPr>
            </w:pPr>
            <w:del w:id="987" w:author="Rafi Aziizi" w:date="2021-11-13T10:10:00Z">
              <w:r w:rsidDel="00362007">
                <w:delText>2</w:delText>
              </w:r>
            </w:del>
          </w:p>
        </w:tc>
        <w:tc>
          <w:tcPr>
            <w:tcW w:w="3402" w:type="dxa"/>
            <w:vAlign w:val="center"/>
          </w:tcPr>
          <w:p w14:paraId="471D96BE" w14:textId="6C396105" w:rsidR="007A06D1" w:rsidDel="00362007" w:rsidRDefault="00ED34E2" w:rsidP="001807FF">
            <w:pPr>
              <w:jc w:val="center"/>
              <w:rPr>
                <w:del w:id="988" w:author="Rafi Aziizi" w:date="2021-11-13T10:10:00Z"/>
              </w:rPr>
            </w:pPr>
            <w:r>
              <w:pict w14:anchorId="4B468A6D">
                <v:shapetype id="_x0000_t32" coordsize="21600,21600" o:spt="32" o:oned="t" path="m,l21600,21600e" filled="f">
                  <v:path arrowok="t" fillok="f" o:connecttype="none"/>
                  <o:lock v:ext="edit" shapetype="t"/>
                </v:shapetype>
                <v:shape id="Straight Arrow Connector 18" o:spid="_x0000_s1335" type="#_x0000_t32" style="width:79.5pt;height:.05pt;visibility:visible;mso-wrap-style:square;mso-left-percent:-10001;mso-top-percent:-10001;mso-position-horizontal:absolute;mso-position-horizontal-relative:char;mso-position-vertical:absolute;mso-position-vertical-relative:line;mso-left-percent:-10001;mso-top-percent:-10001" strokecolor="black [3200]" strokeweight=".5pt">
                  <v:stroke endarrow="block" joinstyle="miter"/>
                  <o:lock v:ext="edit" rotation="t" position="t"/>
                  <w10:wrap type="none"/>
                  <w10:anchorlock/>
                </v:shape>
              </w:pict>
            </w:r>
          </w:p>
        </w:tc>
        <w:tc>
          <w:tcPr>
            <w:tcW w:w="3963" w:type="dxa"/>
          </w:tcPr>
          <w:p w14:paraId="552CCF10" w14:textId="437D359D" w:rsidR="007A06D1" w:rsidDel="00362007" w:rsidRDefault="007A06D1" w:rsidP="001807FF">
            <w:pPr>
              <w:rPr>
                <w:del w:id="989" w:author="Rafi Aziizi" w:date="2021-11-13T10:10:00Z"/>
              </w:rPr>
            </w:pPr>
            <w:del w:id="990" w:author="Rafi Aziizi" w:date="2021-11-13T10:10:00Z">
              <w:r w:rsidDel="00362007">
                <w:rPr>
                  <w:color w:val="000000" w:themeColor="text1"/>
                </w:rPr>
                <w:delText xml:space="preserve">Simbol </w:delText>
              </w:r>
              <w:r w:rsidRPr="00107209" w:rsidDel="00362007">
                <w:rPr>
                  <w:i/>
                  <w:color w:val="000000" w:themeColor="text1"/>
                </w:rPr>
                <w:delText>Arrow line</w:delText>
              </w:r>
              <w:r w:rsidDel="00362007">
                <w:rPr>
                  <w:color w:val="000000" w:themeColor="text1"/>
                </w:rPr>
                <w:delText xml:space="preserve"> digunakan untuk menghubungkan antara simbol satu dengan simbol yang lain atau menyatakan jalannya arus dalam suatu proses.</w:delText>
              </w:r>
            </w:del>
          </w:p>
        </w:tc>
      </w:tr>
      <w:tr w:rsidR="007A06D1" w:rsidDel="00362007" w14:paraId="6ADB57D8" w14:textId="16BC9EE3" w:rsidTr="001807FF">
        <w:trPr>
          <w:trHeight w:val="1008"/>
          <w:del w:id="991" w:author="Rafi Aziizi" w:date="2021-11-13T10:10:00Z"/>
        </w:trPr>
        <w:tc>
          <w:tcPr>
            <w:tcW w:w="562" w:type="dxa"/>
          </w:tcPr>
          <w:p w14:paraId="1B80C605" w14:textId="7C475E3D" w:rsidR="007A06D1" w:rsidDel="00362007" w:rsidRDefault="007A06D1" w:rsidP="001A73FB">
            <w:pPr>
              <w:jc w:val="center"/>
              <w:rPr>
                <w:del w:id="992" w:author="Rafi Aziizi" w:date="2021-11-13T10:10:00Z"/>
              </w:rPr>
            </w:pPr>
            <w:del w:id="993" w:author="Rafi Aziizi" w:date="2021-11-13T10:10:00Z">
              <w:r w:rsidDel="00362007">
                <w:delText>3</w:delText>
              </w:r>
            </w:del>
          </w:p>
        </w:tc>
        <w:tc>
          <w:tcPr>
            <w:tcW w:w="3402" w:type="dxa"/>
            <w:vAlign w:val="center"/>
          </w:tcPr>
          <w:p w14:paraId="3639730D" w14:textId="27488504" w:rsidR="007A06D1" w:rsidDel="00362007" w:rsidRDefault="00ED34E2" w:rsidP="001807FF">
            <w:pPr>
              <w:jc w:val="center"/>
              <w:rPr>
                <w:del w:id="994" w:author="Rafi Aziizi" w:date="2021-11-13T10:10:00Z"/>
              </w:rPr>
            </w:pPr>
            <w:r>
              <w:pict w14:anchorId="146950AC">
                <v:rect id="Rectangle 32" o:spid="_x0000_s1334" style="width:75.35pt;height:42.7pt;visibility:visible;mso-wrap-style:square;mso-left-percent:-10001;mso-top-percent:-10001;mso-position-horizontal:absolute;mso-position-horizontal-relative:char;mso-position-vertical:absolute;mso-position-vertical-relative:line;mso-left-percent:-10001;mso-top-percent:-10001;v-text-anchor:middle" fillcolor="#0cf" strokecolor="black [3200]" strokeweight="1pt">
                  <o:lock v:ext="edit" rotation="t" aspectratio="t" position="t"/>
                  <w10:wrap type="none"/>
                  <w10:anchorlock/>
                </v:rect>
              </w:pict>
            </w:r>
          </w:p>
        </w:tc>
        <w:tc>
          <w:tcPr>
            <w:tcW w:w="3963" w:type="dxa"/>
          </w:tcPr>
          <w:p w14:paraId="54FF8D44" w14:textId="2BB6969C" w:rsidR="007A06D1" w:rsidRPr="00F62113" w:rsidDel="00362007" w:rsidRDefault="007A06D1" w:rsidP="001807FF">
            <w:pPr>
              <w:rPr>
                <w:del w:id="995" w:author="Rafi Aziizi" w:date="2021-11-13T10:10:00Z"/>
              </w:rPr>
            </w:pPr>
            <w:del w:id="996" w:author="Rafi Aziizi" w:date="2021-11-13T10:10:00Z">
              <w:r w:rsidDel="00362007">
                <w:delText xml:space="preserve">Simbol </w:delText>
              </w:r>
              <w:r w:rsidDel="00362007">
                <w:rPr>
                  <w:i/>
                  <w:iCs/>
                </w:rPr>
                <w:delText xml:space="preserve">Process </w:delText>
              </w:r>
              <w:r w:rsidDel="00362007">
                <w:delText>digunakan untuk menunjukan pengolahan yang akan dilakukan oleh sistem.</w:delText>
              </w:r>
            </w:del>
          </w:p>
        </w:tc>
      </w:tr>
      <w:tr w:rsidR="007A06D1" w:rsidDel="00362007" w14:paraId="46F0A703" w14:textId="3A468379" w:rsidTr="001807FF">
        <w:trPr>
          <w:del w:id="997" w:author="Rafi Aziizi" w:date="2021-11-13T10:10:00Z"/>
        </w:trPr>
        <w:tc>
          <w:tcPr>
            <w:tcW w:w="562" w:type="dxa"/>
          </w:tcPr>
          <w:p w14:paraId="7BC5FA1E" w14:textId="6AE5AC1F" w:rsidR="007A06D1" w:rsidDel="00362007" w:rsidRDefault="007A06D1" w:rsidP="001A73FB">
            <w:pPr>
              <w:jc w:val="center"/>
              <w:rPr>
                <w:del w:id="998" w:author="Rafi Aziizi" w:date="2021-11-13T10:10:00Z"/>
              </w:rPr>
            </w:pPr>
            <w:del w:id="999" w:author="Rafi Aziizi" w:date="2021-11-13T10:10:00Z">
              <w:r w:rsidDel="00362007">
                <w:delText>4</w:delText>
              </w:r>
            </w:del>
          </w:p>
        </w:tc>
        <w:tc>
          <w:tcPr>
            <w:tcW w:w="3402" w:type="dxa"/>
            <w:vAlign w:val="center"/>
          </w:tcPr>
          <w:p w14:paraId="75194C74" w14:textId="76E644B8" w:rsidR="007A06D1" w:rsidDel="00362007" w:rsidRDefault="00ED34E2" w:rsidP="001807FF">
            <w:pPr>
              <w:jc w:val="center"/>
              <w:rPr>
                <w:del w:id="1000" w:author="Rafi Aziizi" w:date="2021-11-13T10:10:00Z"/>
              </w:rPr>
            </w:pPr>
            <w:r>
              <w:pict w14:anchorId="63DB80BA">
                <v:shapetype id="_x0000_t119" coordsize="21600,21600" o:spt="119" path="m,l21600,,17240,21600r-12880,xe">
                  <v:stroke joinstyle="miter"/>
                  <v:path gradientshapeok="t" o:connecttype="custom" o:connectlocs="10800,0;2180,10800;10800,21600;19420,10800" textboxrect="4321,0,17204,21600"/>
                </v:shapetype>
                <v:shape id="Flowchart: Manual Operation 17" o:spid="_x0000_s1333" type="#_x0000_t119" style="width:69pt;height:39.75pt;visibility:visible;mso-wrap-style:square;mso-left-percent:-10001;mso-top-percent:-10001;mso-position-horizontal:absolute;mso-position-horizontal-relative:char;mso-position-vertical:absolute;mso-position-vertical-relative:line;mso-left-percent:-10001;mso-top-percent:-10001;v-text-anchor:middle" fillcolor="#0cf" strokecolor="black [3200]" strokeweight="1pt">
                  <o:lock v:ext="edit" rotation="t" aspectratio="t" position="t"/>
                  <w10:wrap type="none"/>
                  <w10:anchorlock/>
                </v:shape>
              </w:pict>
            </w:r>
          </w:p>
        </w:tc>
        <w:tc>
          <w:tcPr>
            <w:tcW w:w="3963" w:type="dxa"/>
          </w:tcPr>
          <w:p w14:paraId="6696EC35" w14:textId="27E93FEF" w:rsidR="007A06D1" w:rsidDel="00362007" w:rsidRDefault="007A06D1" w:rsidP="001807FF">
            <w:pPr>
              <w:rPr>
                <w:del w:id="1001" w:author="Rafi Aziizi" w:date="2021-11-13T10:10:00Z"/>
              </w:rPr>
            </w:pPr>
            <w:del w:id="1002" w:author="Rafi Aziizi" w:date="2021-11-13T10:10:00Z">
              <w:r w:rsidDel="00362007">
                <w:delText xml:space="preserve">Simbol </w:delText>
              </w:r>
              <w:r w:rsidRPr="00F62113" w:rsidDel="00362007">
                <w:rPr>
                  <w:i/>
                  <w:iCs/>
                </w:rPr>
                <w:delText>Manual Operation</w:delText>
              </w:r>
              <w:r w:rsidDel="00362007">
                <w:delText xml:space="preserve"> merupakan simbol yang digunakan untuk menjelaskan mengenai kegiatan atau proses yang tidak dilakukan oleh sistem (manual).</w:delText>
              </w:r>
            </w:del>
          </w:p>
        </w:tc>
      </w:tr>
      <w:tr w:rsidR="007A06D1" w:rsidDel="00362007" w14:paraId="07B3A47D" w14:textId="323D4545" w:rsidTr="001807FF">
        <w:trPr>
          <w:del w:id="1003" w:author="Rafi Aziizi" w:date="2021-11-13T10:10:00Z"/>
        </w:trPr>
        <w:tc>
          <w:tcPr>
            <w:tcW w:w="562" w:type="dxa"/>
          </w:tcPr>
          <w:p w14:paraId="1943FE4D" w14:textId="1C3E0839" w:rsidR="007A06D1" w:rsidDel="00362007" w:rsidRDefault="007A06D1" w:rsidP="001A73FB">
            <w:pPr>
              <w:jc w:val="center"/>
              <w:rPr>
                <w:del w:id="1004" w:author="Rafi Aziizi" w:date="2021-11-13T10:10:00Z"/>
              </w:rPr>
            </w:pPr>
            <w:del w:id="1005" w:author="Rafi Aziizi" w:date="2021-11-13T10:10:00Z">
              <w:r w:rsidDel="00362007">
                <w:delText>5</w:delText>
              </w:r>
            </w:del>
          </w:p>
        </w:tc>
        <w:tc>
          <w:tcPr>
            <w:tcW w:w="3402" w:type="dxa"/>
            <w:vAlign w:val="center"/>
          </w:tcPr>
          <w:p w14:paraId="607F8C23" w14:textId="65F9D979" w:rsidR="007A06D1" w:rsidDel="00362007" w:rsidRDefault="00ED34E2" w:rsidP="001807FF">
            <w:pPr>
              <w:jc w:val="center"/>
              <w:rPr>
                <w:del w:id="1006" w:author="Rafi Aziizi" w:date="2021-11-13T10:10:00Z"/>
              </w:rPr>
            </w:pPr>
            <w:r>
              <w:pict w14:anchorId="3FF99C9C">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4" o:spid="_x0000_s1332" type="#_x0000_t114" style="width:75.75pt;height:45pt;visibility:visible;mso-wrap-style:square;mso-left-percent:-10001;mso-top-percent:-10001;mso-position-horizontal:absolute;mso-position-horizontal-relative:char;mso-position-vertical:absolute;mso-position-vertical-relative:line;mso-left-percent:-10001;mso-top-percent:-10001;v-text-anchor:middle" fillcolor="#0cf" strokecolor="black [3200]" strokeweight="1pt">
                  <o:lock v:ext="edit" rotation="t" aspectratio="t" position="t"/>
                  <w10:wrap type="none"/>
                  <w10:anchorlock/>
                </v:shape>
              </w:pict>
            </w:r>
          </w:p>
        </w:tc>
        <w:tc>
          <w:tcPr>
            <w:tcW w:w="3963" w:type="dxa"/>
          </w:tcPr>
          <w:p w14:paraId="18301573" w14:textId="1678C57F" w:rsidR="007A06D1" w:rsidDel="00362007" w:rsidRDefault="007A06D1" w:rsidP="001807FF">
            <w:pPr>
              <w:rPr>
                <w:del w:id="1007" w:author="Rafi Aziizi" w:date="2021-11-13T10:10:00Z"/>
              </w:rPr>
            </w:pPr>
            <w:del w:id="1008" w:author="Rafi Aziizi" w:date="2021-11-13T10:10:00Z">
              <w:r w:rsidDel="00362007">
                <w:delText xml:space="preserve">Simbol </w:delText>
              </w:r>
              <w:r w:rsidRPr="00316A4B" w:rsidDel="00362007">
                <w:rPr>
                  <w:i/>
                  <w:iCs/>
                </w:rPr>
                <w:delText>Document</w:delText>
              </w:r>
              <w:r w:rsidDel="00362007">
                <w:delText xml:space="preserve"> digunakan untuk menyatakan input yang berasal dari dokumen dalam bentuk kertas, atau output berupa kertas.</w:delText>
              </w:r>
            </w:del>
          </w:p>
        </w:tc>
      </w:tr>
      <w:tr w:rsidR="007A06D1" w:rsidDel="00362007" w14:paraId="673A6064" w14:textId="3B5EADB4" w:rsidTr="001807FF">
        <w:trPr>
          <w:del w:id="1009" w:author="Rafi Aziizi" w:date="2021-11-13T10:10:00Z"/>
        </w:trPr>
        <w:tc>
          <w:tcPr>
            <w:tcW w:w="562" w:type="dxa"/>
          </w:tcPr>
          <w:p w14:paraId="11B9FC5F" w14:textId="0CB413DD" w:rsidR="007A06D1" w:rsidDel="00362007" w:rsidRDefault="007A06D1" w:rsidP="001A73FB">
            <w:pPr>
              <w:jc w:val="center"/>
              <w:rPr>
                <w:del w:id="1010" w:author="Rafi Aziizi" w:date="2021-11-13T10:10:00Z"/>
              </w:rPr>
            </w:pPr>
            <w:del w:id="1011" w:author="Rafi Aziizi" w:date="2021-11-13T10:10:00Z">
              <w:r w:rsidDel="00362007">
                <w:delText>6</w:delText>
              </w:r>
            </w:del>
          </w:p>
        </w:tc>
        <w:tc>
          <w:tcPr>
            <w:tcW w:w="3402" w:type="dxa"/>
            <w:vAlign w:val="center"/>
          </w:tcPr>
          <w:p w14:paraId="27137B64" w14:textId="0DBA1A95" w:rsidR="007A06D1" w:rsidDel="00362007" w:rsidRDefault="00ED34E2" w:rsidP="001807FF">
            <w:pPr>
              <w:jc w:val="center"/>
              <w:rPr>
                <w:del w:id="1012" w:author="Rafi Aziizi" w:date="2021-11-13T10:10:00Z"/>
                <w:noProof/>
              </w:rPr>
            </w:pPr>
            <w:r>
              <w:pict w14:anchorId="306E2CD1">
                <v:shapetype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41" o:spid="_x0000_s1331" type="#_x0000_t115" style="width:68.25pt;height:37.5pt;visibility:visible;mso-wrap-style:square;mso-left-percent:-10001;mso-top-percent:-10001;mso-position-horizontal:absolute;mso-position-horizontal-relative:char;mso-position-vertical:absolute;mso-position-vertical-relative:line;mso-left-percent:-10001;mso-top-percent:-10001;v-text-anchor:middle" fillcolor="#0cf" strokecolor="black [3213]" strokeweight="1pt">
                  <o:lock v:ext="edit" rotation="t" position="t"/>
                  <w10:wrap type="none"/>
                  <w10:anchorlock/>
                </v:shape>
              </w:pict>
            </w:r>
          </w:p>
        </w:tc>
        <w:tc>
          <w:tcPr>
            <w:tcW w:w="3963" w:type="dxa"/>
          </w:tcPr>
          <w:p w14:paraId="31716B9E" w14:textId="42E08BC4" w:rsidR="007A06D1" w:rsidRPr="00316A4B" w:rsidDel="00362007" w:rsidRDefault="007A06D1" w:rsidP="001807FF">
            <w:pPr>
              <w:rPr>
                <w:del w:id="1013" w:author="Rafi Aziizi" w:date="2021-11-13T10:10:00Z"/>
              </w:rPr>
            </w:pPr>
            <w:del w:id="1014" w:author="Rafi Aziizi" w:date="2021-11-13T10:10:00Z">
              <w:r w:rsidDel="00362007">
                <w:delText xml:space="preserve">Simbol </w:delText>
              </w:r>
              <w:r w:rsidRPr="00316A4B" w:rsidDel="00362007">
                <w:rPr>
                  <w:i/>
                  <w:iCs/>
                </w:rPr>
                <w:delText>Multi</w:delText>
              </w:r>
              <w:r w:rsidDel="00362007">
                <w:rPr>
                  <w:i/>
                  <w:iCs/>
                </w:rPr>
                <w:delText>ple</w:delText>
              </w:r>
              <w:r w:rsidRPr="00316A4B" w:rsidDel="00362007">
                <w:rPr>
                  <w:i/>
                  <w:iCs/>
                </w:rPr>
                <w:delText xml:space="preserve"> Document</w:delText>
              </w:r>
              <w:r w:rsidDel="00362007">
                <w:rPr>
                  <w:i/>
                  <w:iCs/>
                </w:rPr>
                <w:delText xml:space="preserve"> </w:delText>
              </w:r>
              <w:r w:rsidDel="00362007">
                <w:delText xml:space="preserve">digunakan sama seperti symbol </w:delText>
              </w:r>
              <w:r w:rsidRPr="00316A4B" w:rsidDel="00362007">
                <w:rPr>
                  <w:i/>
                  <w:iCs/>
                </w:rPr>
                <w:delText>Document</w:delText>
              </w:r>
              <w:r w:rsidDel="00362007">
                <w:rPr>
                  <w:i/>
                  <w:iCs/>
                </w:rPr>
                <w:delText xml:space="preserve"> </w:delText>
              </w:r>
              <w:r w:rsidRPr="00316A4B" w:rsidDel="00362007">
                <w:delText>yang membedakan adalah lebih dari satu document yang digunakan pada symbol ini.</w:delText>
              </w:r>
            </w:del>
          </w:p>
        </w:tc>
      </w:tr>
      <w:tr w:rsidR="007A06D1" w:rsidDel="00362007" w14:paraId="7F42B2B7" w14:textId="4D20029B" w:rsidTr="001807FF">
        <w:trPr>
          <w:del w:id="1015" w:author="Rafi Aziizi" w:date="2021-11-13T10:10:00Z"/>
        </w:trPr>
        <w:tc>
          <w:tcPr>
            <w:tcW w:w="562" w:type="dxa"/>
          </w:tcPr>
          <w:p w14:paraId="4590CDEB" w14:textId="76531799" w:rsidR="007A06D1" w:rsidDel="00362007" w:rsidRDefault="007A06D1" w:rsidP="001A73FB">
            <w:pPr>
              <w:jc w:val="center"/>
              <w:rPr>
                <w:del w:id="1016" w:author="Rafi Aziizi" w:date="2021-11-13T10:10:00Z"/>
              </w:rPr>
            </w:pPr>
            <w:del w:id="1017" w:author="Rafi Aziizi" w:date="2021-11-13T10:10:00Z">
              <w:r w:rsidDel="00362007">
                <w:delText>7</w:delText>
              </w:r>
            </w:del>
          </w:p>
        </w:tc>
        <w:tc>
          <w:tcPr>
            <w:tcW w:w="3402" w:type="dxa"/>
            <w:vAlign w:val="center"/>
          </w:tcPr>
          <w:p w14:paraId="5F38984C" w14:textId="0187EE19" w:rsidR="007A06D1" w:rsidDel="00362007" w:rsidRDefault="00ED34E2" w:rsidP="001807FF">
            <w:pPr>
              <w:jc w:val="center"/>
              <w:rPr>
                <w:del w:id="1018" w:author="Rafi Aziizi" w:date="2021-11-13T10:10:00Z"/>
                <w:noProof/>
              </w:rPr>
            </w:pPr>
            <w:r>
              <w:pict w14:anchorId="1126333A">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0" o:spid="_x0000_s1330" type="#_x0000_t5" style="width:41pt;height:29.3pt;rotation:180;visibility:visible;mso-wrap-style:square;mso-left-percent:-10001;mso-top-percent:-10001;mso-position-horizontal:absolute;mso-position-horizontal-relative:char;mso-position-vertical:absolute;mso-position-vertical-relative:line;mso-left-percent:-10001;mso-top-percent:-10001;v-text-anchor:middle" fillcolor="#0cf" strokecolor="black [3213]" strokeweight="1pt">
                  <o:lock v:ext="edit" rotation="t" aspectratio="t" position="t"/>
                  <w10:wrap type="none"/>
                  <w10:anchorlock/>
                </v:shape>
              </w:pict>
            </w:r>
          </w:p>
        </w:tc>
        <w:tc>
          <w:tcPr>
            <w:tcW w:w="3963" w:type="dxa"/>
          </w:tcPr>
          <w:p w14:paraId="193772FA" w14:textId="6E4AF82F" w:rsidR="007A06D1" w:rsidDel="00362007" w:rsidRDefault="007A06D1" w:rsidP="001807FF">
            <w:pPr>
              <w:rPr>
                <w:del w:id="1019" w:author="Rafi Aziizi" w:date="2021-11-13T10:10:00Z"/>
              </w:rPr>
            </w:pPr>
            <w:del w:id="1020" w:author="Rafi Aziizi" w:date="2021-11-13T10:10:00Z">
              <w:r w:rsidDel="00362007">
                <w:delText xml:space="preserve">Simbol </w:delText>
              </w:r>
              <w:r w:rsidRPr="00316A4B" w:rsidDel="00362007">
                <w:rPr>
                  <w:i/>
                  <w:iCs/>
                </w:rPr>
                <w:delText>Offline Storage</w:delText>
              </w:r>
              <w:r w:rsidDel="00362007">
                <w:delText xml:space="preserve"> merupakan symbol yang menunjukan tempat penyimpanan data seperti arsip secara offline.</w:delText>
              </w:r>
            </w:del>
          </w:p>
        </w:tc>
      </w:tr>
      <w:tr w:rsidR="007A06D1" w:rsidDel="00362007" w14:paraId="21EF84B5" w14:textId="6E84BFAA" w:rsidTr="001807FF">
        <w:trPr>
          <w:del w:id="1021" w:author="Rafi Aziizi" w:date="2021-11-13T10:10:00Z"/>
        </w:trPr>
        <w:tc>
          <w:tcPr>
            <w:tcW w:w="562" w:type="dxa"/>
          </w:tcPr>
          <w:p w14:paraId="3CCF04C7" w14:textId="032B322A" w:rsidR="007A06D1" w:rsidDel="00362007" w:rsidRDefault="007A06D1" w:rsidP="001A73FB">
            <w:pPr>
              <w:jc w:val="center"/>
              <w:rPr>
                <w:del w:id="1022" w:author="Rafi Aziizi" w:date="2021-11-13T10:10:00Z"/>
              </w:rPr>
            </w:pPr>
            <w:del w:id="1023" w:author="Rafi Aziizi" w:date="2021-11-13T10:10:00Z">
              <w:r w:rsidDel="00362007">
                <w:delText>8</w:delText>
              </w:r>
            </w:del>
          </w:p>
        </w:tc>
        <w:tc>
          <w:tcPr>
            <w:tcW w:w="3402" w:type="dxa"/>
            <w:vAlign w:val="center"/>
          </w:tcPr>
          <w:p w14:paraId="6CF70827" w14:textId="22533A22" w:rsidR="007A06D1" w:rsidDel="00362007" w:rsidRDefault="00ED34E2" w:rsidP="001807FF">
            <w:pPr>
              <w:jc w:val="center"/>
              <w:rPr>
                <w:del w:id="1024" w:author="Rafi Aziizi" w:date="2021-11-13T10:10:00Z"/>
                <w:noProof/>
              </w:rPr>
            </w:pPr>
            <w:r>
              <w:pict w14:anchorId="0BC1BBED">
                <v:shapetype id="_x0000_t118" coordsize="21600,21600" o:spt="118" path="m,4292l21600,r,21600l,21600xe">
                  <v:stroke joinstyle="miter"/>
                  <v:path gradientshapeok="t" o:connecttype="custom" o:connectlocs="10800,2146;0,10800;10800,21600;21600,10800" textboxrect="0,4291,21600,21600"/>
                </v:shapetype>
                <v:shape id="Flowchart: Manual Input 20" o:spid="_x0000_s1329" type="#_x0000_t118" style="width:76.5pt;height:43.5pt;visibility:visible;mso-wrap-style:square;mso-left-percent:-10001;mso-top-percent:-10001;mso-position-horizontal:absolute;mso-position-horizontal-relative:char;mso-position-vertical:absolute;mso-position-vertical-relative:line;mso-left-percent:-10001;mso-top-percent:-10001;v-text-anchor:middle" fillcolor="#0cf" strokecolor="black [3200]" strokeweight="1pt">
                  <o:lock v:ext="edit" rotation="t" aspectratio="t" position="t"/>
                  <w10:wrap type="none"/>
                  <w10:anchorlock/>
                </v:shape>
              </w:pict>
            </w:r>
          </w:p>
        </w:tc>
        <w:tc>
          <w:tcPr>
            <w:tcW w:w="3963" w:type="dxa"/>
          </w:tcPr>
          <w:p w14:paraId="5C00B368" w14:textId="1BC4F8AD" w:rsidR="007A06D1" w:rsidDel="00362007" w:rsidRDefault="007A06D1" w:rsidP="001807FF">
            <w:pPr>
              <w:rPr>
                <w:del w:id="1025" w:author="Rafi Aziizi" w:date="2021-11-13T10:10:00Z"/>
              </w:rPr>
            </w:pPr>
            <w:del w:id="1026" w:author="Rafi Aziizi" w:date="2021-11-13T10:10:00Z">
              <w:r w:rsidDel="00362007">
                <w:delText xml:space="preserve">Simbol </w:delText>
              </w:r>
              <w:r w:rsidDel="00362007">
                <w:rPr>
                  <w:i/>
                </w:rPr>
                <w:delText>manual input</w:delText>
              </w:r>
              <w:r w:rsidDel="00362007">
                <w:delText xml:space="preserve"> menunjukkan kegiatan input secara manual dengan menggunakan </w:delText>
              </w:r>
              <w:r w:rsidDel="00362007">
                <w:rPr>
                  <w:i/>
                </w:rPr>
                <w:delText>keyboard</w:delText>
              </w:r>
              <w:r w:rsidDel="00362007">
                <w:delText xml:space="preserve"> komputer atau yang lainnya.</w:delText>
              </w:r>
            </w:del>
          </w:p>
        </w:tc>
      </w:tr>
      <w:tr w:rsidR="007A06D1" w:rsidDel="00362007" w14:paraId="170F28C0" w14:textId="149448AC" w:rsidTr="001807FF">
        <w:trPr>
          <w:del w:id="1027" w:author="Rafi Aziizi" w:date="2021-11-13T10:10:00Z"/>
        </w:trPr>
        <w:tc>
          <w:tcPr>
            <w:tcW w:w="562" w:type="dxa"/>
          </w:tcPr>
          <w:p w14:paraId="7CC2EB1E" w14:textId="74001653" w:rsidR="007A06D1" w:rsidDel="00362007" w:rsidRDefault="007A06D1" w:rsidP="001A73FB">
            <w:pPr>
              <w:jc w:val="center"/>
              <w:rPr>
                <w:del w:id="1028" w:author="Rafi Aziizi" w:date="2021-11-13T10:10:00Z"/>
              </w:rPr>
            </w:pPr>
            <w:del w:id="1029" w:author="Rafi Aziizi" w:date="2021-11-13T10:10:00Z">
              <w:r w:rsidDel="00362007">
                <w:delText>9</w:delText>
              </w:r>
            </w:del>
          </w:p>
        </w:tc>
        <w:tc>
          <w:tcPr>
            <w:tcW w:w="3402" w:type="dxa"/>
            <w:vAlign w:val="center"/>
          </w:tcPr>
          <w:p w14:paraId="5CC2D628" w14:textId="00E3EF32" w:rsidR="007A06D1" w:rsidDel="00362007" w:rsidRDefault="00ED34E2" w:rsidP="001807FF">
            <w:pPr>
              <w:jc w:val="center"/>
              <w:rPr>
                <w:del w:id="1030" w:author="Rafi Aziizi" w:date="2021-11-13T10:10:00Z"/>
                <w:noProof/>
              </w:rPr>
            </w:pPr>
            <w:r>
              <w:pict w14:anchorId="734D8B3F">
                <v:shapetype id="_x0000_t110" coordsize="21600,21600" o:spt="110" path="m10800,l,10800,10800,21600,21600,10800xe">
                  <v:stroke joinstyle="miter"/>
                  <v:path gradientshapeok="t" o:connecttype="rect" textboxrect="5400,5400,16200,16200"/>
                </v:shapetype>
                <v:shape id="Flowchart: Decision 22" o:spid="_x0000_s1328" type="#_x0000_t110" style="width:78pt;height:51.75pt;visibility:visible;mso-wrap-style:square;mso-left-percent:-10001;mso-top-percent:-10001;mso-position-horizontal:absolute;mso-position-horizontal-relative:char;mso-position-vertical:absolute;mso-position-vertical-relative:line;mso-left-percent:-10001;mso-top-percent:-10001;v-text-anchor:middle" fillcolor="#0cf" strokecolor="black [3200]" strokeweight="1pt">
                  <o:lock v:ext="edit" rotation="t" aspectratio="t" position="t"/>
                  <w10:wrap type="none"/>
                  <w10:anchorlock/>
                </v:shape>
              </w:pict>
            </w:r>
          </w:p>
        </w:tc>
        <w:tc>
          <w:tcPr>
            <w:tcW w:w="3963" w:type="dxa"/>
          </w:tcPr>
          <w:p w14:paraId="399EAAE7" w14:textId="23948A8F" w:rsidR="007A06D1" w:rsidDel="00362007" w:rsidRDefault="007A06D1" w:rsidP="001807FF">
            <w:pPr>
              <w:rPr>
                <w:del w:id="1031" w:author="Rafi Aziizi" w:date="2021-11-13T10:10:00Z"/>
              </w:rPr>
            </w:pPr>
            <w:del w:id="1032" w:author="Rafi Aziizi" w:date="2021-11-13T10:10:00Z">
              <w:r w:rsidDel="00362007">
                <w:delText xml:space="preserve">Simbol </w:delText>
              </w:r>
              <w:r w:rsidDel="00362007">
                <w:rPr>
                  <w:i/>
                </w:rPr>
                <w:delText>decision</w:delText>
              </w:r>
              <w:r w:rsidDel="00362007">
                <w:delText xml:space="preserve"> menunjukkan pilhan yang akan dikerjakan atau keputusan yang harus dibuat dalam proses pengolahan data.</w:delText>
              </w:r>
            </w:del>
          </w:p>
        </w:tc>
      </w:tr>
      <w:tr w:rsidR="007A06D1" w:rsidDel="00362007" w14:paraId="7CA08B51" w14:textId="1CF5CAFF" w:rsidTr="001807FF">
        <w:trPr>
          <w:del w:id="1033" w:author="Rafi Aziizi" w:date="2021-11-13T10:10:00Z"/>
        </w:trPr>
        <w:tc>
          <w:tcPr>
            <w:tcW w:w="562" w:type="dxa"/>
          </w:tcPr>
          <w:p w14:paraId="3B9B1682" w14:textId="0A98EACE" w:rsidR="007A06D1" w:rsidDel="00362007" w:rsidRDefault="007A06D1" w:rsidP="001A73FB">
            <w:pPr>
              <w:jc w:val="center"/>
              <w:rPr>
                <w:del w:id="1034" w:author="Rafi Aziizi" w:date="2021-11-13T10:10:00Z"/>
              </w:rPr>
            </w:pPr>
            <w:del w:id="1035" w:author="Rafi Aziizi" w:date="2021-11-13T10:10:00Z">
              <w:r w:rsidDel="00362007">
                <w:delText>10</w:delText>
              </w:r>
            </w:del>
          </w:p>
        </w:tc>
        <w:tc>
          <w:tcPr>
            <w:tcW w:w="3402" w:type="dxa"/>
            <w:vAlign w:val="center"/>
          </w:tcPr>
          <w:p w14:paraId="47BB3B03" w14:textId="66AB3B48" w:rsidR="007A06D1" w:rsidDel="00362007" w:rsidRDefault="007A06D1" w:rsidP="001807FF">
            <w:pPr>
              <w:jc w:val="center"/>
              <w:rPr>
                <w:del w:id="1036" w:author="Rafi Aziizi" w:date="2021-11-13T10:10:00Z"/>
                <w:noProof/>
              </w:rPr>
            </w:pPr>
            <w:del w:id="1037" w:author="Rafi Aziizi" w:date="2021-11-13T10:10:00Z">
              <w:r w:rsidDel="00362007">
                <w:rPr>
                  <w:noProof/>
                </w:rPr>
                <w:drawing>
                  <wp:inline distT="0" distB="0" distL="0" distR="0" wp14:anchorId="0B42A12F" wp14:editId="3F825153">
                    <wp:extent cx="707390" cy="56959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707390" cy="569595"/>
                            </a:xfrm>
                            <a:prstGeom prst="rect">
                              <a:avLst/>
                            </a:prstGeom>
                            <a:noFill/>
                            <a:ln>
                              <a:noFill/>
                            </a:ln>
                          </pic:spPr>
                        </pic:pic>
                      </a:graphicData>
                    </a:graphic>
                  </wp:inline>
                </w:drawing>
              </w:r>
            </w:del>
          </w:p>
        </w:tc>
        <w:tc>
          <w:tcPr>
            <w:tcW w:w="3963" w:type="dxa"/>
          </w:tcPr>
          <w:p w14:paraId="74D3CE5C" w14:textId="13C23847" w:rsidR="007A06D1" w:rsidRPr="00316A4B" w:rsidDel="00362007" w:rsidRDefault="007A06D1" w:rsidP="001807FF">
            <w:pPr>
              <w:rPr>
                <w:del w:id="1038" w:author="Rafi Aziizi" w:date="2021-11-13T10:10:00Z"/>
              </w:rPr>
            </w:pPr>
            <w:del w:id="1039" w:author="Rafi Aziizi" w:date="2021-11-13T10:10:00Z">
              <w:r w:rsidDel="00362007">
                <w:delText xml:space="preserve">Simbol penghubung </w:delText>
              </w:r>
              <w:r w:rsidRPr="00316A4B" w:rsidDel="00362007">
                <w:rPr>
                  <w:i/>
                  <w:iCs/>
                </w:rPr>
                <w:delText>(On</w:delText>
              </w:r>
              <w:r w:rsidDel="00362007">
                <w:rPr>
                  <w:i/>
                  <w:iCs/>
                </w:rPr>
                <w:delText>-</w:delText>
              </w:r>
              <w:r w:rsidRPr="00316A4B" w:rsidDel="00362007">
                <w:rPr>
                  <w:i/>
                  <w:iCs/>
                </w:rPr>
                <w:delText>Page Connector)</w:delText>
              </w:r>
              <w:r w:rsidDel="00362007">
                <w:rPr>
                  <w:i/>
                  <w:iCs/>
                </w:rPr>
                <w:delText xml:space="preserve"> </w:delText>
              </w:r>
              <w:r w:rsidDel="00362007">
                <w:delText>digunakan untuk penghubung antar proses dalam satu halaman.</w:delText>
              </w:r>
            </w:del>
          </w:p>
        </w:tc>
      </w:tr>
      <w:tr w:rsidR="007A06D1" w:rsidDel="00362007" w14:paraId="2DB26D38" w14:textId="39C5BE29" w:rsidTr="001807FF">
        <w:trPr>
          <w:del w:id="1040" w:author="Rafi Aziizi" w:date="2021-11-13T10:10:00Z"/>
        </w:trPr>
        <w:tc>
          <w:tcPr>
            <w:tcW w:w="562" w:type="dxa"/>
          </w:tcPr>
          <w:p w14:paraId="360D91D8" w14:textId="74612698" w:rsidR="007A06D1" w:rsidDel="00362007" w:rsidRDefault="007A06D1" w:rsidP="001A73FB">
            <w:pPr>
              <w:jc w:val="center"/>
              <w:rPr>
                <w:del w:id="1041" w:author="Rafi Aziizi" w:date="2021-11-13T10:10:00Z"/>
              </w:rPr>
            </w:pPr>
            <w:del w:id="1042" w:author="Rafi Aziizi" w:date="2021-11-13T10:10:00Z">
              <w:r w:rsidDel="00362007">
                <w:delText>11</w:delText>
              </w:r>
            </w:del>
          </w:p>
        </w:tc>
        <w:tc>
          <w:tcPr>
            <w:tcW w:w="3402" w:type="dxa"/>
            <w:vAlign w:val="center"/>
          </w:tcPr>
          <w:p w14:paraId="41A0E934" w14:textId="5C051102" w:rsidR="007A06D1" w:rsidDel="00362007" w:rsidRDefault="00ED34E2" w:rsidP="001807FF">
            <w:pPr>
              <w:jc w:val="center"/>
              <w:rPr>
                <w:del w:id="1043" w:author="Rafi Aziizi" w:date="2021-11-13T10:10:00Z"/>
                <w:noProof/>
              </w:rPr>
            </w:pPr>
            <w:r>
              <w:pict w14:anchorId="05C46FE3">
                <v:shapetype id="_x0000_t177" coordsize="21600,21600" o:spt="177" path="m,l21600,r,17255l10800,21600,,17255xe">
                  <v:stroke joinstyle="miter"/>
                  <v:path gradientshapeok="t" o:connecttype="rect" textboxrect="0,0,21600,17255"/>
                </v:shapetype>
                <v:shape id="Flowchart: Off-page Connector 24" o:spid="_x0000_s1327" type="#_x0000_t177" style="width:33.75pt;height:33.75pt;visibility:visible;mso-wrap-style:square;mso-left-percent:-10001;mso-top-percent:-10001;mso-position-horizontal:absolute;mso-position-horizontal-relative:char;mso-position-vertical:absolute;mso-position-vertical-relative:line;mso-left-percent:-10001;mso-top-percent:-10001;v-text-anchor:middle" fillcolor="#0cf" strokecolor="black [3200]" strokeweight="1pt">
                  <o:lock v:ext="edit" rotation="t" aspectratio="t" position="t"/>
                  <w10:wrap type="none"/>
                  <w10:anchorlock/>
                </v:shape>
              </w:pict>
            </w:r>
          </w:p>
        </w:tc>
        <w:tc>
          <w:tcPr>
            <w:tcW w:w="3963" w:type="dxa"/>
          </w:tcPr>
          <w:p w14:paraId="551F52A5" w14:textId="2CB869F6" w:rsidR="007A06D1" w:rsidRPr="00316A4B" w:rsidDel="00362007" w:rsidRDefault="007A06D1" w:rsidP="001807FF">
            <w:pPr>
              <w:rPr>
                <w:del w:id="1044" w:author="Rafi Aziizi" w:date="2021-11-13T10:10:00Z"/>
              </w:rPr>
            </w:pPr>
            <w:del w:id="1045" w:author="Rafi Aziizi" w:date="2021-11-13T10:10:00Z">
              <w:r w:rsidDel="00362007">
                <w:delText xml:space="preserve">Simbol penghubung </w:delText>
              </w:r>
              <w:r w:rsidRPr="00316A4B" w:rsidDel="00362007">
                <w:rPr>
                  <w:i/>
                  <w:iCs/>
                </w:rPr>
                <w:delText>(Off-Page Connector)</w:delText>
              </w:r>
              <w:r w:rsidDel="00362007">
                <w:rPr>
                  <w:i/>
                  <w:iCs/>
                </w:rPr>
                <w:delText xml:space="preserve"> </w:delText>
              </w:r>
              <w:r w:rsidDel="00362007">
                <w:delText>merupakan penghubung antar proses pada halaman yang berbeda.</w:delText>
              </w:r>
            </w:del>
          </w:p>
        </w:tc>
      </w:tr>
      <w:tr w:rsidR="007A06D1" w:rsidDel="00362007" w14:paraId="651BA4FE" w14:textId="6699FD84" w:rsidTr="001807FF">
        <w:trPr>
          <w:del w:id="1046" w:author="Rafi Aziizi" w:date="2021-11-13T10:10:00Z"/>
        </w:trPr>
        <w:tc>
          <w:tcPr>
            <w:tcW w:w="562" w:type="dxa"/>
          </w:tcPr>
          <w:p w14:paraId="3114B8B0" w14:textId="5E00B554" w:rsidR="007A06D1" w:rsidDel="00362007" w:rsidRDefault="007A06D1" w:rsidP="001A73FB">
            <w:pPr>
              <w:jc w:val="center"/>
              <w:rPr>
                <w:del w:id="1047" w:author="Rafi Aziizi" w:date="2021-11-13T10:10:00Z"/>
              </w:rPr>
            </w:pPr>
            <w:del w:id="1048" w:author="Rafi Aziizi" w:date="2021-11-13T10:10:00Z">
              <w:r w:rsidDel="00362007">
                <w:delText>12</w:delText>
              </w:r>
            </w:del>
          </w:p>
        </w:tc>
        <w:tc>
          <w:tcPr>
            <w:tcW w:w="3402" w:type="dxa"/>
            <w:vAlign w:val="center"/>
          </w:tcPr>
          <w:p w14:paraId="02FE0C63" w14:textId="790860F5" w:rsidR="007A06D1" w:rsidDel="00362007" w:rsidRDefault="007A06D1" w:rsidP="001807FF">
            <w:pPr>
              <w:jc w:val="center"/>
              <w:rPr>
                <w:del w:id="1049" w:author="Rafi Aziizi" w:date="2021-11-13T10:10:00Z"/>
                <w:noProof/>
              </w:rPr>
            </w:pPr>
            <w:del w:id="1050" w:author="Rafi Aziizi" w:date="2021-11-13T10:10:00Z">
              <w:r w:rsidDel="00362007">
                <w:rPr>
                  <w:noProof/>
                </w:rPr>
                <w:drawing>
                  <wp:inline distT="0" distB="0" distL="0" distR="0" wp14:anchorId="57680951" wp14:editId="0576B4D3">
                    <wp:extent cx="707390" cy="474345"/>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707390" cy="474345"/>
                            </a:xfrm>
                            <a:prstGeom prst="rect">
                              <a:avLst/>
                            </a:prstGeom>
                            <a:noFill/>
                            <a:ln>
                              <a:noFill/>
                            </a:ln>
                          </pic:spPr>
                        </pic:pic>
                      </a:graphicData>
                    </a:graphic>
                  </wp:inline>
                </w:drawing>
              </w:r>
            </w:del>
          </w:p>
        </w:tc>
        <w:tc>
          <w:tcPr>
            <w:tcW w:w="3963" w:type="dxa"/>
          </w:tcPr>
          <w:p w14:paraId="672DDA46" w14:textId="5169E599" w:rsidR="007A06D1" w:rsidRPr="00316A4B" w:rsidDel="00362007" w:rsidRDefault="007A06D1" w:rsidP="00DF23AE">
            <w:pPr>
              <w:keepNext/>
              <w:rPr>
                <w:del w:id="1051" w:author="Rafi Aziizi" w:date="2021-11-13T10:10:00Z"/>
              </w:rPr>
            </w:pPr>
            <w:del w:id="1052" w:author="Rafi Aziizi" w:date="2021-11-13T10:10:00Z">
              <w:r w:rsidDel="00362007">
                <w:delText xml:space="preserve">Simbol </w:delText>
              </w:r>
              <w:r w:rsidRPr="00316A4B" w:rsidDel="00362007">
                <w:rPr>
                  <w:i/>
                  <w:iCs/>
                </w:rPr>
                <w:delText>storage</w:delText>
              </w:r>
              <w:r w:rsidDel="00362007">
                <w:rPr>
                  <w:i/>
                  <w:iCs/>
                </w:rPr>
                <w:delText xml:space="preserve"> </w:delText>
              </w:r>
              <w:r w:rsidDel="00362007">
                <w:delText xml:space="preserve">menjelaskan mengenai akses langsung pada penyimpanan seperti disket ataupun </w:delText>
              </w:r>
              <w:r w:rsidRPr="00316A4B" w:rsidDel="00362007">
                <w:rPr>
                  <w:i/>
                  <w:iCs/>
                </w:rPr>
                <w:delText>database</w:delText>
              </w:r>
              <w:r w:rsidDel="00362007">
                <w:delText>.</w:delText>
              </w:r>
            </w:del>
          </w:p>
        </w:tc>
      </w:tr>
    </w:tbl>
    <w:p w14:paraId="0E85D839" w14:textId="77777777" w:rsidR="00DF23AE" w:rsidRDefault="00DF23AE" w:rsidP="00DF23AE">
      <w:pPr>
        <w:pStyle w:val="ListParagraph"/>
        <w:ind w:left="426"/>
      </w:pPr>
    </w:p>
    <w:p w14:paraId="357DC8E5" w14:textId="11B60260" w:rsidR="007A06D1" w:rsidRPr="00362007" w:rsidRDefault="007A06D1" w:rsidP="00FF2590">
      <w:pPr>
        <w:pStyle w:val="ListParagraph"/>
        <w:numPr>
          <w:ilvl w:val="0"/>
          <w:numId w:val="23"/>
        </w:numPr>
        <w:ind w:left="426" w:hanging="426"/>
        <w:rPr>
          <w:b/>
          <w:bCs/>
          <w:rPrChange w:id="1053" w:author="Rafi Aziizi" w:date="2021-11-13T10:10:00Z">
            <w:rPr/>
          </w:rPrChange>
        </w:rPr>
      </w:pPr>
      <w:r w:rsidRPr="00362007">
        <w:rPr>
          <w:b/>
          <w:bCs/>
          <w:rPrChange w:id="1054" w:author="Rafi Aziizi" w:date="2021-11-13T10:10:00Z">
            <w:rPr/>
          </w:rPrChange>
        </w:rPr>
        <w:t>Use Case Diagram</w:t>
      </w:r>
    </w:p>
    <w:p w14:paraId="3590B98E" w14:textId="77777777" w:rsidR="007A06D1" w:rsidRDefault="007A06D1" w:rsidP="001A73FB">
      <w:pPr>
        <w:ind w:firstLine="426"/>
      </w:pPr>
      <w:r>
        <w:t xml:space="preserve">Pada use case diagram ini terdapat beberapa simbol yang perlu diketahui. Adapun simbol dan makna akan dipaparkan pada </w:t>
      </w:r>
      <w:r w:rsidRPr="001A73FB">
        <w:rPr>
          <w:i/>
          <w:iCs/>
        </w:rPr>
        <w:t>table</w:t>
      </w:r>
      <w:r>
        <w:t xml:space="preserve"> dibawah ini.</w:t>
      </w:r>
    </w:p>
    <w:p w14:paraId="0C1E51D0" w14:textId="2027AFCA" w:rsidR="00DF23AE" w:rsidRDefault="00DF23AE" w:rsidP="00FA382F">
      <w:pPr>
        <w:pStyle w:val="Caption"/>
        <w:keepNext/>
        <w:jc w:val="center"/>
      </w:pPr>
      <w:bookmarkStart w:id="1055" w:name="_Toc83115858"/>
      <w:r>
        <w:t xml:space="preserve">Table 0. </w:t>
      </w:r>
      <w:r>
        <w:fldChar w:fldCharType="begin"/>
      </w:r>
      <w:r>
        <w:instrText xml:space="preserve"> SEQ Table_0. \* ARABIC </w:instrText>
      </w:r>
      <w:r>
        <w:fldChar w:fldCharType="separate"/>
      </w:r>
      <w:r w:rsidR="00546290">
        <w:rPr>
          <w:noProof/>
        </w:rPr>
        <w:t>3</w:t>
      </w:r>
      <w:r>
        <w:fldChar w:fldCharType="end"/>
      </w:r>
      <w:r>
        <w:t xml:space="preserve"> </w:t>
      </w:r>
      <w:r w:rsidRPr="00B53945">
        <w:t>Simbol Use Case Diagram</w:t>
      </w:r>
      <w:bookmarkEnd w:id="1055"/>
    </w:p>
    <w:tbl>
      <w:tblPr>
        <w:tblStyle w:val="TableGrid"/>
        <w:tblW w:w="0" w:type="auto"/>
        <w:tblLook w:val="04A0" w:firstRow="1" w:lastRow="0" w:firstColumn="1" w:lastColumn="0" w:noHBand="0" w:noVBand="1"/>
      </w:tblPr>
      <w:tblGrid>
        <w:gridCol w:w="562"/>
        <w:gridCol w:w="3402"/>
        <w:gridCol w:w="3963"/>
      </w:tblGrid>
      <w:tr w:rsidR="007A06D1" w14:paraId="77DAC6C4" w14:textId="77777777" w:rsidTr="001807FF">
        <w:tc>
          <w:tcPr>
            <w:tcW w:w="562" w:type="dxa"/>
          </w:tcPr>
          <w:p w14:paraId="0C2B578D" w14:textId="77777777" w:rsidR="007A06D1" w:rsidRPr="001A73FB" w:rsidRDefault="007A06D1" w:rsidP="001A73FB">
            <w:pPr>
              <w:jc w:val="center"/>
              <w:rPr>
                <w:b/>
                <w:bCs/>
              </w:rPr>
            </w:pPr>
            <w:r w:rsidRPr="001A73FB">
              <w:rPr>
                <w:b/>
                <w:bCs/>
              </w:rPr>
              <w:t>No</w:t>
            </w:r>
          </w:p>
        </w:tc>
        <w:tc>
          <w:tcPr>
            <w:tcW w:w="3402" w:type="dxa"/>
          </w:tcPr>
          <w:p w14:paraId="75CA8354" w14:textId="77777777" w:rsidR="007A06D1" w:rsidRPr="001A73FB" w:rsidRDefault="007A06D1" w:rsidP="001807FF">
            <w:pPr>
              <w:jc w:val="center"/>
              <w:rPr>
                <w:b/>
                <w:bCs/>
              </w:rPr>
            </w:pPr>
            <w:r w:rsidRPr="001A73FB">
              <w:rPr>
                <w:b/>
                <w:bCs/>
              </w:rPr>
              <w:t>Simbol</w:t>
            </w:r>
          </w:p>
        </w:tc>
        <w:tc>
          <w:tcPr>
            <w:tcW w:w="3963" w:type="dxa"/>
          </w:tcPr>
          <w:p w14:paraId="751D15D0" w14:textId="77777777" w:rsidR="007A06D1" w:rsidRPr="001A73FB" w:rsidRDefault="007A06D1" w:rsidP="001807FF">
            <w:pPr>
              <w:jc w:val="center"/>
              <w:rPr>
                <w:b/>
                <w:bCs/>
              </w:rPr>
            </w:pPr>
            <w:r w:rsidRPr="001A73FB">
              <w:rPr>
                <w:b/>
                <w:bCs/>
              </w:rPr>
              <w:t>Deskripsi</w:t>
            </w:r>
          </w:p>
        </w:tc>
      </w:tr>
      <w:tr w:rsidR="007A06D1" w14:paraId="3C27C34A" w14:textId="77777777" w:rsidTr="001807FF">
        <w:tc>
          <w:tcPr>
            <w:tcW w:w="562" w:type="dxa"/>
          </w:tcPr>
          <w:p w14:paraId="1F08574C" w14:textId="77777777" w:rsidR="007A06D1" w:rsidRDefault="007A06D1" w:rsidP="001A73FB">
            <w:pPr>
              <w:jc w:val="center"/>
            </w:pPr>
            <w:r>
              <w:t>1</w:t>
            </w:r>
          </w:p>
        </w:tc>
        <w:tc>
          <w:tcPr>
            <w:tcW w:w="3402" w:type="dxa"/>
            <w:vAlign w:val="center"/>
          </w:tcPr>
          <w:p w14:paraId="1E09CF76" w14:textId="0DAD71FB" w:rsidR="007A06D1" w:rsidRDefault="007A06D1" w:rsidP="001807FF">
            <w:pPr>
              <w:jc w:val="center"/>
            </w:pPr>
            <w:r>
              <w:rPr>
                <w:noProof/>
              </w:rPr>
              <w:drawing>
                <wp:inline distT="0" distB="0" distL="0" distR="0" wp14:anchorId="504EEDE4" wp14:editId="3603AF29">
                  <wp:extent cx="533400" cy="7048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23">
                            <a:extLst>
                              <a:ext uri="{28A0092B-C50C-407E-A947-70E740481C1C}">
                                <a14:useLocalDpi xmlns:a14="http://schemas.microsoft.com/office/drawing/2010/main" val="0"/>
                              </a:ext>
                            </a:extLst>
                          </a:blip>
                          <a:srcRect r="42697" b="33801"/>
                          <a:stretch>
                            <a:fillRect/>
                          </a:stretch>
                        </pic:blipFill>
                        <pic:spPr bwMode="auto">
                          <a:xfrm>
                            <a:off x="0" y="0"/>
                            <a:ext cx="533400" cy="704850"/>
                          </a:xfrm>
                          <a:prstGeom prst="rect">
                            <a:avLst/>
                          </a:prstGeom>
                          <a:noFill/>
                          <a:ln>
                            <a:noFill/>
                          </a:ln>
                        </pic:spPr>
                      </pic:pic>
                    </a:graphicData>
                  </a:graphic>
                </wp:inline>
              </w:drawing>
            </w:r>
          </w:p>
        </w:tc>
        <w:tc>
          <w:tcPr>
            <w:tcW w:w="3963" w:type="dxa"/>
          </w:tcPr>
          <w:p w14:paraId="796894F7" w14:textId="77777777" w:rsidR="007A06D1" w:rsidRPr="00316A4B" w:rsidRDefault="007A06D1" w:rsidP="001807FF">
            <w:r>
              <w:t xml:space="preserve">Simbol </w:t>
            </w:r>
            <w:r w:rsidRPr="00316A4B">
              <w:rPr>
                <w:i/>
                <w:iCs/>
              </w:rPr>
              <w:t>Actor</w:t>
            </w:r>
            <w:r>
              <w:rPr>
                <w:i/>
                <w:iCs/>
              </w:rPr>
              <w:t xml:space="preserve"> </w:t>
            </w:r>
            <w:r>
              <w:t>merupakan symbol orang, proses, atau sistem lain yang beinteraksi dengan sistem informasi yang akan dibuat diluar sistem informasi yang akan dibuat itu sendiri.</w:t>
            </w:r>
          </w:p>
        </w:tc>
      </w:tr>
      <w:tr w:rsidR="007A06D1" w14:paraId="03F7D926" w14:textId="77777777" w:rsidTr="001807FF">
        <w:tc>
          <w:tcPr>
            <w:tcW w:w="562" w:type="dxa"/>
          </w:tcPr>
          <w:p w14:paraId="5C7BB596" w14:textId="77777777" w:rsidR="007A06D1" w:rsidRDefault="007A06D1" w:rsidP="001A73FB">
            <w:pPr>
              <w:jc w:val="center"/>
            </w:pPr>
            <w:r>
              <w:t>2</w:t>
            </w:r>
          </w:p>
        </w:tc>
        <w:tc>
          <w:tcPr>
            <w:tcW w:w="3402" w:type="dxa"/>
            <w:vAlign w:val="center"/>
          </w:tcPr>
          <w:p w14:paraId="10F2352E" w14:textId="419B67B5" w:rsidR="007A06D1" w:rsidRDefault="007A06D1" w:rsidP="001807FF">
            <w:pPr>
              <w:jc w:val="center"/>
            </w:pPr>
            <w:r>
              <w:rPr>
                <w:noProof/>
              </w:rPr>
              <w:drawing>
                <wp:inline distT="0" distB="0" distL="0" distR="0" wp14:anchorId="1B84BDA4" wp14:editId="46638DB0">
                  <wp:extent cx="1066800" cy="4286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24">
                            <a:extLst>
                              <a:ext uri="{28A0092B-C50C-407E-A947-70E740481C1C}">
                                <a14:useLocalDpi xmlns:a14="http://schemas.microsoft.com/office/drawing/2010/main" val="0"/>
                              </a:ext>
                            </a:extLst>
                          </a:blip>
                          <a:srcRect r="2609" b="27013"/>
                          <a:stretch>
                            <a:fillRect/>
                          </a:stretch>
                        </pic:blipFill>
                        <pic:spPr bwMode="auto">
                          <a:xfrm>
                            <a:off x="0" y="0"/>
                            <a:ext cx="1066800" cy="428625"/>
                          </a:xfrm>
                          <a:prstGeom prst="rect">
                            <a:avLst/>
                          </a:prstGeom>
                          <a:noFill/>
                          <a:ln>
                            <a:noFill/>
                          </a:ln>
                        </pic:spPr>
                      </pic:pic>
                    </a:graphicData>
                  </a:graphic>
                </wp:inline>
              </w:drawing>
            </w:r>
          </w:p>
        </w:tc>
        <w:tc>
          <w:tcPr>
            <w:tcW w:w="3963" w:type="dxa"/>
          </w:tcPr>
          <w:p w14:paraId="36EED897" w14:textId="77777777" w:rsidR="007A06D1" w:rsidRPr="00316A4B" w:rsidRDefault="007A06D1" w:rsidP="001807FF">
            <w:r>
              <w:t xml:space="preserve">Simbol </w:t>
            </w:r>
            <w:r>
              <w:rPr>
                <w:i/>
                <w:iCs/>
              </w:rPr>
              <w:t xml:space="preserve">Use Case </w:t>
            </w:r>
            <w:r>
              <w:t>merupakan symbol yang disediakan sistem sebagai unit-unit yang saling bertukar pesan antar unit atau aktor.</w:t>
            </w:r>
          </w:p>
        </w:tc>
      </w:tr>
      <w:tr w:rsidR="007A06D1" w14:paraId="2B682F31" w14:textId="77777777" w:rsidTr="001807FF">
        <w:tc>
          <w:tcPr>
            <w:tcW w:w="562" w:type="dxa"/>
          </w:tcPr>
          <w:p w14:paraId="5652346F" w14:textId="77777777" w:rsidR="007A06D1" w:rsidRDefault="007A06D1" w:rsidP="001A73FB">
            <w:pPr>
              <w:jc w:val="center"/>
            </w:pPr>
            <w:r>
              <w:t>3</w:t>
            </w:r>
          </w:p>
        </w:tc>
        <w:tc>
          <w:tcPr>
            <w:tcW w:w="3402" w:type="dxa"/>
            <w:vAlign w:val="center"/>
          </w:tcPr>
          <w:p w14:paraId="2AB277EB" w14:textId="06573885" w:rsidR="007A06D1" w:rsidRDefault="007A06D1" w:rsidP="001807FF">
            <w:pPr>
              <w:jc w:val="center"/>
            </w:pPr>
            <w:r>
              <w:rPr>
                <w:noProof/>
              </w:rPr>
              <w:drawing>
                <wp:inline distT="0" distB="0" distL="0" distR="0" wp14:anchorId="1FEA837B" wp14:editId="743F71F3">
                  <wp:extent cx="1085850" cy="247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085850" cy="247650"/>
                          </a:xfrm>
                          <a:prstGeom prst="rect">
                            <a:avLst/>
                          </a:prstGeom>
                          <a:noFill/>
                          <a:ln>
                            <a:noFill/>
                          </a:ln>
                        </pic:spPr>
                      </pic:pic>
                    </a:graphicData>
                  </a:graphic>
                </wp:inline>
              </w:drawing>
            </w:r>
          </w:p>
        </w:tc>
        <w:tc>
          <w:tcPr>
            <w:tcW w:w="3963" w:type="dxa"/>
          </w:tcPr>
          <w:p w14:paraId="1BAF33F0" w14:textId="77777777" w:rsidR="007A06D1" w:rsidRDefault="007A06D1" w:rsidP="001807FF">
            <w:r>
              <w:t xml:space="preserve">Simbol </w:t>
            </w:r>
            <w:r w:rsidRPr="00316A4B">
              <w:rPr>
                <w:i/>
                <w:iCs/>
              </w:rPr>
              <w:t>Extend</w:t>
            </w:r>
            <w:r>
              <w:rPr>
                <w:i/>
                <w:iCs/>
              </w:rPr>
              <w:t xml:space="preserve"> </w:t>
            </w:r>
            <w:r>
              <w:t>merupakan sebuah relasi use case tambahan ke sebuah use case yang ditambahkan dan dapat berdiri sendiri walau tanpa usecase tambahan tersebut.</w:t>
            </w:r>
          </w:p>
        </w:tc>
      </w:tr>
      <w:tr w:rsidR="007A06D1" w14:paraId="1BE47D50" w14:textId="77777777" w:rsidTr="001807FF">
        <w:tc>
          <w:tcPr>
            <w:tcW w:w="562" w:type="dxa"/>
          </w:tcPr>
          <w:p w14:paraId="56E73CB2" w14:textId="77777777" w:rsidR="007A06D1" w:rsidRDefault="007A06D1" w:rsidP="001A73FB">
            <w:pPr>
              <w:jc w:val="center"/>
            </w:pPr>
            <w:r>
              <w:t>4</w:t>
            </w:r>
          </w:p>
        </w:tc>
        <w:tc>
          <w:tcPr>
            <w:tcW w:w="3402" w:type="dxa"/>
            <w:vAlign w:val="center"/>
          </w:tcPr>
          <w:p w14:paraId="001066F6" w14:textId="2DD34487" w:rsidR="007A06D1" w:rsidRDefault="007A06D1" w:rsidP="001807FF">
            <w:pPr>
              <w:jc w:val="center"/>
            </w:pPr>
            <w:r>
              <w:rPr>
                <w:noProof/>
              </w:rPr>
              <w:drawing>
                <wp:inline distT="0" distB="0" distL="0" distR="0" wp14:anchorId="07064060" wp14:editId="41036F63">
                  <wp:extent cx="1114425" cy="3429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114425" cy="342900"/>
                          </a:xfrm>
                          <a:prstGeom prst="rect">
                            <a:avLst/>
                          </a:prstGeom>
                          <a:noFill/>
                          <a:ln>
                            <a:noFill/>
                          </a:ln>
                        </pic:spPr>
                      </pic:pic>
                    </a:graphicData>
                  </a:graphic>
                </wp:inline>
              </w:drawing>
            </w:r>
          </w:p>
        </w:tc>
        <w:tc>
          <w:tcPr>
            <w:tcW w:w="3963" w:type="dxa"/>
          </w:tcPr>
          <w:p w14:paraId="104AAD3B" w14:textId="77777777" w:rsidR="007A06D1" w:rsidRPr="001D113F" w:rsidRDefault="007A06D1" w:rsidP="001807FF">
            <w:r>
              <w:t xml:space="preserve">Simbol </w:t>
            </w:r>
            <w:r w:rsidRPr="001D113F">
              <w:rPr>
                <w:i/>
                <w:iCs/>
              </w:rPr>
              <w:t>Include</w:t>
            </w:r>
            <w:r>
              <w:rPr>
                <w:i/>
                <w:iCs/>
              </w:rPr>
              <w:t xml:space="preserve"> </w:t>
            </w:r>
            <w:r>
              <w:t>merupakan sebuah Relasi use case tambahan ke sebuah use case dimana use case yang ditambahkan memerlukan use case ini untuk menjalankan fungsinya atau sebagai syarat dijalankannya use case ini.</w:t>
            </w:r>
          </w:p>
        </w:tc>
      </w:tr>
      <w:tr w:rsidR="007A06D1" w14:paraId="381C4F7E" w14:textId="77777777" w:rsidTr="001807FF">
        <w:tc>
          <w:tcPr>
            <w:tcW w:w="562" w:type="dxa"/>
          </w:tcPr>
          <w:p w14:paraId="27A83522" w14:textId="77777777" w:rsidR="007A06D1" w:rsidRDefault="007A06D1" w:rsidP="001A73FB">
            <w:pPr>
              <w:jc w:val="center"/>
            </w:pPr>
            <w:r>
              <w:t>5</w:t>
            </w:r>
          </w:p>
        </w:tc>
        <w:tc>
          <w:tcPr>
            <w:tcW w:w="3402" w:type="dxa"/>
            <w:vAlign w:val="center"/>
          </w:tcPr>
          <w:p w14:paraId="7B0B1D29" w14:textId="5D4BCEF6" w:rsidR="007A06D1" w:rsidRDefault="00ED34E2" w:rsidP="001807FF">
            <w:pPr>
              <w:jc w:val="center"/>
              <w:rPr>
                <w:noProof/>
              </w:rPr>
            </w:pPr>
            <w:r>
              <w:rPr>
                <w:sz w:val="24"/>
                <w:szCs w:val="24"/>
              </w:rPr>
            </w:r>
            <w:r>
              <w:rPr>
                <w:sz w:val="24"/>
                <w:szCs w:val="24"/>
              </w:rPr>
              <w:pict w14:anchorId="797D7704">
                <v:line id="Straight Connector 47" o:spid="_x0000_s1326" style="visibility:visible;mso-wrap-style:square;mso-left-percent:-10001;mso-top-percent:-10001;mso-position-horizontal:absolute;mso-position-horizontal-relative:char;mso-position-vertical:absolute;mso-position-vertical-relative:line;mso-left-percent:-10001;mso-top-percent:-10001" from="0,0" to="84pt,.05pt" strokecolor="black [3213]" strokeweight=".5pt">
                  <v:stroke joinstyle="miter"/>
                  <o:lock v:ext="edit" rotation="t" position="t"/>
                  <w10:wrap type="none"/>
                  <w10:anchorlock/>
                </v:line>
              </w:pict>
            </w:r>
          </w:p>
        </w:tc>
        <w:tc>
          <w:tcPr>
            <w:tcW w:w="3963" w:type="dxa"/>
          </w:tcPr>
          <w:p w14:paraId="746A967E" w14:textId="77777777" w:rsidR="007A06D1" w:rsidRPr="001D113F" w:rsidRDefault="007A06D1" w:rsidP="001807FF">
            <w:r>
              <w:t xml:space="preserve">Simbol </w:t>
            </w:r>
            <w:r w:rsidRPr="001D113F">
              <w:rPr>
                <w:i/>
                <w:iCs/>
              </w:rPr>
              <w:t>Association</w:t>
            </w:r>
            <w:r>
              <w:rPr>
                <w:i/>
                <w:iCs/>
              </w:rPr>
              <w:t xml:space="preserve"> </w:t>
            </w:r>
            <w:r w:rsidRPr="001D113F">
              <w:t>digunakan untuk</w:t>
            </w:r>
            <w:r>
              <w:rPr>
                <w:i/>
                <w:iCs/>
              </w:rPr>
              <w:t xml:space="preserve"> k</w:t>
            </w:r>
            <w:r>
              <w:t>omunikasi antara aktor dan use case yang berpartisipasi pada use case atau use case memiliki interaksi dengan aktor.</w:t>
            </w:r>
          </w:p>
        </w:tc>
      </w:tr>
      <w:tr w:rsidR="007A06D1" w14:paraId="176F7AD3" w14:textId="77777777" w:rsidTr="001807FF">
        <w:tc>
          <w:tcPr>
            <w:tcW w:w="562" w:type="dxa"/>
          </w:tcPr>
          <w:p w14:paraId="31226805" w14:textId="77777777" w:rsidR="007A06D1" w:rsidRDefault="007A06D1" w:rsidP="001A73FB">
            <w:pPr>
              <w:jc w:val="center"/>
            </w:pPr>
            <w:r>
              <w:t>6</w:t>
            </w:r>
          </w:p>
        </w:tc>
        <w:tc>
          <w:tcPr>
            <w:tcW w:w="3402" w:type="dxa"/>
            <w:vAlign w:val="center"/>
          </w:tcPr>
          <w:p w14:paraId="0FFD5A17" w14:textId="1BB33B9F" w:rsidR="007A06D1" w:rsidRDefault="00ED34E2" w:rsidP="001807FF">
            <w:pPr>
              <w:jc w:val="center"/>
              <w:rPr>
                <w:noProof/>
              </w:rPr>
            </w:pPr>
            <w:r>
              <w:rPr>
                <w:sz w:val="24"/>
                <w:szCs w:val="24"/>
              </w:rPr>
            </w:r>
            <w:r>
              <w:rPr>
                <w:sz w:val="24"/>
                <w:szCs w:val="24"/>
              </w:rPr>
              <w:pict w14:anchorId="69131255">
                <v:line id="Straight Connector 48" o:spid="_x0000_s1325" style="visibility:visible;mso-wrap-style:square;mso-left-percent:-10001;mso-top-percent:-10001;mso-position-horizontal:absolute;mso-position-horizontal-relative:char;mso-position-vertical:absolute;mso-position-vertical-relative:line;mso-left-percent:-10001;mso-top-percent:-10001" from="0,0" to="84pt,.05pt" strokecolor="black [3213]" strokeweight=".5pt">
                  <v:stroke endarrow="block" joinstyle="miter"/>
                  <o:lock v:ext="edit" rotation="t" position="t"/>
                  <w10:wrap type="none"/>
                  <w10:anchorlock/>
                </v:line>
              </w:pict>
            </w:r>
          </w:p>
        </w:tc>
        <w:tc>
          <w:tcPr>
            <w:tcW w:w="3963" w:type="dxa"/>
          </w:tcPr>
          <w:p w14:paraId="0575E8C5" w14:textId="77777777" w:rsidR="007A06D1" w:rsidRDefault="007A06D1" w:rsidP="001807FF">
            <w:r>
              <w:t xml:space="preserve">Simbol </w:t>
            </w:r>
            <w:r>
              <w:rPr>
                <w:i/>
                <w:iCs/>
              </w:rPr>
              <w:t xml:space="preserve">Generalization </w:t>
            </w:r>
            <w:r w:rsidRPr="001D113F">
              <w:t>merupakan</w:t>
            </w:r>
            <w:r>
              <w:rPr>
                <w:i/>
                <w:iCs/>
              </w:rPr>
              <w:t xml:space="preserve"> </w:t>
            </w:r>
            <w:r>
              <w:t xml:space="preserve">Hubungan generalisasi dan spesialisasi (umum-khusus) antara dua buah use case </w:t>
            </w:r>
            <w:r>
              <w:lastRenderedPageBreak/>
              <w:t xml:space="preserve">dimana fungsi yang satu adalah fungsi yang lebih umum dari lainnya. </w:t>
            </w:r>
          </w:p>
        </w:tc>
      </w:tr>
    </w:tbl>
    <w:p w14:paraId="2AC7BF67" w14:textId="77777777" w:rsidR="007A06D1" w:rsidRDefault="007A06D1" w:rsidP="007A06D1"/>
    <w:p w14:paraId="4C06A896" w14:textId="77777777" w:rsidR="007A06D1" w:rsidRPr="00362007" w:rsidRDefault="007A06D1" w:rsidP="00FF2590">
      <w:pPr>
        <w:pStyle w:val="ListParagraph"/>
        <w:numPr>
          <w:ilvl w:val="0"/>
          <w:numId w:val="23"/>
        </w:numPr>
        <w:ind w:left="426" w:hanging="426"/>
        <w:rPr>
          <w:b/>
          <w:bCs/>
          <w:rPrChange w:id="1056" w:author="Rafi Aziizi" w:date="2021-11-13T10:10:00Z">
            <w:rPr/>
          </w:rPrChange>
        </w:rPr>
      </w:pPr>
      <w:r w:rsidRPr="00362007">
        <w:rPr>
          <w:b/>
          <w:bCs/>
          <w:rPrChange w:id="1057" w:author="Rafi Aziizi" w:date="2021-11-13T10:10:00Z">
            <w:rPr/>
          </w:rPrChange>
        </w:rPr>
        <w:t>Class Diagram</w:t>
      </w:r>
    </w:p>
    <w:p w14:paraId="367E57FC" w14:textId="77777777" w:rsidR="007A06D1" w:rsidRDefault="007A06D1" w:rsidP="007A06D1">
      <w:pPr>
        <w:ind w:firstLine="426"/>
      </w:pPr>
      <w:r>
        <w:t xml:space="preserve">Pada class diagram ini terdapat beberapa simbol yang perlu diketahui. Adapun simbol dan makna akan dipaparkan pada </w:t>
      </w:r>
      <w:r w:rsidRPr="001A73FB">
        <w:rPr>
          <w:i/>
          <w:iCs/>
        </w:rPr>
        <w:t xml:space="preserve">table </w:t>
      </w:r>
      <w:r>
        <w:t>dibawah ini.</w:t>
      </w:r>
    </w:p>
    <w:p w14:paraId="3360E57D" w14:textId="6CB57FC8" w:rsidR="00DF23AE" w:rsidRDefault="00DF23AE" w:rsidP="00FA382F">
      <w:pPr>
        <w:pStyle w:val="Caption"/>
        <w:keepNext/>
        <w:jc w:val="center"/>
      </w:pPr>
      <w:bookmarkStart w:id="1058" w:name="_Toc83115859"/>
      <w:r>
        <w:t xml:space="preserve">Table 0. </w:t>
      </w:r>
      <w:r>
        <w:fldChar w:fldCharType="begin"/>
      </w:r>
      <w:r>
        <w:instrText xml:space="preserve"> SEQ Table_0. \* ARABIC </w:instrText>
      </w:r>
      <w:r>
        <w:fldChar w:fldCharType="separate"/>
      </w:r>
      <w:r w:rsidR="00546290">
        <w:rPr>
          <w:noProof/>
        </w:rPr>
        <w:t>4</w:t>
      </w:r>
      <w:r>
        <w:fldChar w:fldCharType="end"/>
      </w:r>
      <w:r>
        <w:t xml:space="preserve"> Simbol Class Diagram</w:t>
      </w:r>
      <w:bookmarkEnd w:id="1058"/>
    </w:p>
    <w:tbl>
      <w:tblPr>
        <w:tblStyle w:val="TableGrid"/>
        <w:tblW w:w="0" w:type="auto"/>
        <w:tblLook w:val="04A0" w:firstRow="1" w:lastRow="0" w:firstColumn="1" w:lastColumn="0" w:noHBand="0" w:noVBand="1"/>
      </w:tblPr>
      <w:tblGrid>
        <w:gridCol w:w="562"/>
        <w:gridCol w:w="3402"/>
        <w:gridCol w:w="3963"/>
      </w:tblGrid>
      <w:tr w:rsidR="007A06D1" w:rsidRPr="001A73FB" w14:paraId="215317D8" w14:textId="77777777" w:rsidTr="001807FF">
        <w:tc>
          <w:tcPr>
            <w:tcW w:w="562" w:type="dxa"/>
          </w:tcPr>
          <w:p w14:paraId="2802420E" w14:textId="77777777" w:rsidR="007A06D1" w:rsidRPr="001A73FB" w:rsidRDefault="007A06D1" w:rsidP="001A73FB">
            <w:pPr>
              <w:jc w:val="center"/>
              <w:rPr>
                <w:b/>
                <w:bCs/>
              </w:rPr>
            </w:pPr>
            <w:r w:rsidRPr="001A73FB">
              <w:rPr>
                <w:b/>
                <w:bCs/>
              </w:rPr>
              <w:t>No</w:t>
            </w:r>
          </w:p>
        </w:tc>
        <w:tc>
          <w:tcPr>
            <w:tcW w:w="3402" w:type="dxa"/>
          </w:tcPr>
          <w:p w14:paraId="79ACCEF3" w14:textId="77777777" w:rsidR="007A06D1" w:rsidRPr="001A73FB" w:rsidRDefault="007A06D1" w:rsidP="001807FF">
            <w:pPr>
              <w:jc w:val="center"/>
              <w:rPr>
                <w:b/>
                <w:bCs/>
              </w:rPr>
            </w:pPr>
            <w:r w:rsidRPr="001A73FB">
              <w:rPr>
                <w:b/>
                <w:bCs/>
              </w:rPr>
              <w:t>Simbol</w:t>
            </w:r>
          </w:p>
        </w:tc>
        <w:tc>
          <w:tcPr>
            <w:tcW w:w="3963" w:type="dxa"/>
          </w:tcPr>
          <w:p w14:paraId="758C457F" w14:textId="77777777" w:rsidR="007A06D1" w:rsidRPr="001A73FB" w:rsidRDefault="007A06D1" w:rsidP="001807FF">
            <w:pPr>
              <w:jc w:val="center"/>
              <w:rPr>
                <w:b/>
                <w:bCs/>
              </w:rPr>
            </w:pPr>
            <w:r w:rsidRPr="001A73FB">
              <w:rPr>
                <w:b/>
                <w:bCs/>
              </w:rPr>
              <w:t>Deskripsi</w:t>
            </w:r>
          </w:p>
        </w:tc>
      </w:tr>
      <w:tr w:rsidR="007A06D1" w14:paraId="41797C8C" w14:textId="77777777" w:rsidTr="001807FF">
        <w:tc>
          <w:tcPr>
            <w:tcW w:w="562" w:type="dxa"/>
          </w:tcPr>
          <w:p w14:paraId="0BC672F1" w14:textId="77777777" w:rsidR="007A06D1" w:rsidRDefault="007A06D1" w:rsidP="001A73FB">
            <w:pPr>
              <w:jc w:val="center"/>
            </w:pPr>
            <w:r>
              <w:t>1</w:t>
            </w:r>
          </w:p>
        </w:tc>
        <w:tc>
          <w:tcPr>
            <w:tcW w:w="3402" w:type="dxa"/>
            <w:vAlign w:val="center"/>
          </w:tcPr>
          <w:p w14:paraId="5734473D" w14:textId="4596BB58" w:rsidR="007A06D1" w:rsidRDefault="007A06D1" w:rsidP="001807FF">
            <w:pPr>
              <w:jc w:val="center"/>
            </w:pPr>
            <w:r w:rsidRPr="00396D6F">
              <w:rPr>
                <w:noProof/>
                <w:lang w:val="id-ID" w:eastAsia="id-ID"/>
              </w:rPr>
              <w:drawing>
                <wp:inline distT="0" distB="0" distL="0" distR="0" wp14:anchorId="58A14B28" wp14:editId="3BD50966">
                  <wp:extent cx="590550" cy="4953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0550" cy="495300"/>
                          </a:xfrm>
                          <a:prstGeom prst="rect">
                            <a:avLst/>
                          </a:prstGeom>
                        </pic:spPr>
                      </pic:pic>
                    </a:graphicData>
                  </a:graphic>
                </wp:inline>
              </w:drawing>
            </w:r>
          </w:p>
        </w:tc>
        <w:tc>
          <w:tcPr>
            <w:tcW w:w="3963" w:type="dxa"/>
          </w:tcPr>
          <w:p w14:paraId="0B9DD823" w14:textId="77777777" w:rsidR="007A06D1" w:rsidRDefault="007A06D1" w:rsidP="001807FF">
            <w:r w:rsidRPr="001D113F">
              <w:rPr>
                <w:color w:val="000000"/>
                <w:spacing w:val="-1"/>
              </w:rPr>
              <w:t>Simbol</w:t>
            </w:r>
            <w:r w:rsidRPr="00396D6F">
              <w:rPr>
                <w:i/>
                <w:iCs/>
                <w:color w:val="000000"/>
                <w:spacing w:val="-1"/>
              </w:rPr>
              <w:t xml:space="preserve"> Class </w:t>
            </w:r>
            <w:r w:rsidRPr="00396D6F">
              <w:rPr>
                <w:color w:val="000000"/>
                <w:spacing w:val="-1"/>
              </w:rPr>
              <w:t xml:space="preserve">adalah blok-blok pembangun pada pemrograman berorientasi obyek. Sebuah </w:t>
            </w:r>
            <w:r w:rsidRPr="00396D6F">
              <w:rPr>
                <w:i/>
                <w:iCs/>
                <w:color w:val="000000"/>
                <w:spacing w:val="-1"/>
              </w:rPr>
              <w:t xml:space="preserve">class </w:t>
            </w:r>
            <w:r w:rsidRPr="00396D6F">
              <w:rPr>
                <w:color w:val="000000"/>
                <w:spacing w:val="-1"/>
              </w:rPr>
              <w:t xml:space="preserve">digambarkan sebagai sebuah kotak yang terbagi atas 3 bagian. Bagian atas adalah bagian nama dari </w:t>
            </w:r>
            <w:r w:rsidRPr="00396D6F">
              <w:rPr>
                <w:i/>
                <w:iCs/>
                <w:color w:val="000000"/>
                <w:spacing w:val="-1"/>
              </w:rPr>
              <w:t>class</w:t>
            </w:r>
            <w:r w:rsidRPr="00396D6F">
              <w:rPr>
                <w:color w:val="000000"/>
                <w:spacing w:val="-1"/>
              </w:rPr>
              <w:t xml:space="preserve">. Bagian tengah mendefinisikan </w:t>
            </w:r>
            <w:r w:rsidRPr="00396D6F">
              <w:rPr>
                <w:i/>
                <w:color w:val="000000"/>
                <w:spacing w:val="-1"/>
              </w:rPr>
              <w:t>property/atribut</w:t>
            </w:r>
            <w:r w:rsidRPr="00396D6F">
              <w:rPr>
                <w:color w:val="000000"/>
                <w:spacing w:val="-1"/>
              </w:rPr>
              <w:t xml:space="preserve"> </w:t>
            </w:r>
            <w:r w:rsidRPr="00396D6F">
              <w:rPr>
                <w:i/>
                <w:iCs/>
                <w:color w:val="000000"/>
                <w:spacing w:val="-1"/>
              </w:rPr>
              <w:t>class</w:t>
            </w:r>
            <w:r w:rsidRPr="00396D6F">
              <w:rPr>
                <w:color w:val="000000"/>
                <w:spacing w:val="-1"/>
              </w:rPr>
              <w:t xml:space="preserve">. Bagian </w:t>
            </w:r>
            <w:r>
              <w:rPr>
                <w:color w:val="000000"/>
                <w:spacing w:val="-1"/>
              </w:rPr>
              <w:t>bawah</w:t>
            </w:r>
            <w:r w:rsidRPr="00396D6F">
              <w:rPr>
                <w:color w:val="000000"/>
                <w:spacing w:val="-1"/>
              </w:rPr>
              <w:t xml:space="preserve"> mendefinisikan </w:t>
            </w:r>
            <w:r w:rsidRPr="00396D6F">
              <w:rPr>
                <w:i/>
                <w:iCs/>
                <w:color w:val="000000"/>
                <w:spacing w:val="-1"/>
              </w:rPr>
              <w:t xml:space="preserve">method-method </w:t>
            </w:r>
            <w:r w:rsidRPr="00396D6F">
              <w:rPr>
                <w:color w:val="000000"/>
                <w:spacing w:val="-1"/>
              </w:rPr>
              <w:t xml:space="preserve">dari sebuah </w:t>
            </w:r>
            <w:r w:rsidRPr="00396D6F">
              <w:rPr>
                <w:i/>
                <w:iCs/>
                <w:color w:val="000000"/>
                <w:spacing w:val="-1"/>
              </w:rPr>
              <w:t>class</w:t>
            </w:r>
          </w:p>
        </w:tc>
      </w:tr>
      <w:tr w:rsidR="007A06D1" w14:paraId="3CC194D9" w14:textId="77777777" w:rsidTr="001807FF">
        <w:tc>
          <w:tcPr>
            <w:tcW w:w="562" w:type="dxa"/>
          </w:tcPr>
          <w:p w14:paraId="6CABEBC9" w14:textId="77777777" w:rsidR="007A06D1" w:rsidRDefault="007A06D1" w:rsidP="001A73FB">
            <w:pPr>
              <w:jc w:val="center"/>
            </w:pPr>
            <w:r>
              <w:t>2</w:t>
            </w:r>
          </w:p>
        </w:tc>
        <w:tc>
          <w:tcPr>
            <w:tcW w:w="3402" w:type="dxa"/>
            <w:vAlign w:val="center"/>
          </w:tcPr>
          <w:p w14:paraId="1A817190" w14:textId="54C775D6" w:rsidR="007A06D1" w:rsidRDefault="007A06D1" w:rsidP="001807FF">
            <w:pPr>
              <w:jc w:val="center"/>
            </w:pPr>
            <w:r w:rsidRPr="00396D6F">
              <w:rPr>
                <w:noProof/>
                <w:lang w:val="id-ID" w:eastAsia="id-ID"/>
              </w:rPr>
              <w:drawing>
                <wp:inline distT="0" distB="0" distL="0" distR="0" wp14:anchorId="5FE08855" wp14:editId="76D65F20">
                  <wp:extent cx="742950" cy="161925"/>
                  <wp:effectExtent l="0" t="0" r="0" b="952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42950" cy="161925"/>
                          </a:xfrm>
                          <a:prstGeom prst="rect">
                            <a:avLst/>
                          </a:prstGeom>
                        </pic:spPr>
                      </pic:pic>
                    </a:graphicData>
                  </a:graphic>
                </wp:inline>
              </w:drawing>
            </w:r>
          </w:p>
        </w:tc>
        <w:tc>
          <w:tcPr>
            <w:tcW w:w="3963" w:type="dxa"/>
          </w:tcPr>
          <w:p w14:paraId="72EE5862" w14:textId="77777777" w:rsidR="007A06D1" w:rsidRDefault="007A06D1" w:rsidP="001807FF">
            <w:r w:rsidRPr="00396D6F">
              <w:rPr>
                <w:color w:val="000000"/>
                <w:spacing w:val="-1"/>
              </w:rPr>
              <w:t xml:space="preserve">Simbol </w:t>
            </w:r>
            <w:r w:rsidRPr="00396D6F">
              <w:rPr>
                <w:i/>
                <w:color w:val="000000"/>
                <w:spacing w:val="-1"/>
              </w:rPr>
              <w:t xml:space="preserve">association </w:t>
            </w:r>
            <w:r w:rsidRPr="00396D6F">
              <w:rPr>
                <w:color w:val="000000"/>
                <w:spacing w:val="-1"/>
              </w:rPr>
              <w:t xml:space="preserve">merupakan sebuah </w:t>
            </w:r>
            <w:r w:rsidRPr="00396D6F">
              <w:rPr>
                <w:i/>
                <w:color w:val="000000"/>
                <w:spacing w:val="-1"/>
              </w:rPr>
              <w:t>relationship</w:t>
            </w:r>
            <w:r w:rsidRPr="00396D6F">
              <w:rPr>
                <w:color w:val="000000"/>
                <w:spacing w:val="-1"/>
              </w:rPr>
              <w:t xml:space="preserve"> paling umum antara 2 </w:t>
            </w:r>
            <w:r w:rsidRPr="00396D6F">
              <w:rPr>
                <w:i/>
                <w:iCs/>
                <w:color w:val="000000"/>
                <w:spacing w:val="-1"/>
              </w:rPr>
              <w:t xml:space="preserve">class </w:t>
            </w:r>
            <w:r w:rsidRPr="00396D6F">
              <w:rPr>
                <w:color w:val="000000"/>
                <w:spacing w:val="-1"/>
              </w:rPr>
              <w:t xml:space="preserve">dan dilambangkan oleh sebuah garis yang menghubungkan antara 2 </w:t>
            </w:r>
            <w:r w:rsidRPr="00396D6F">
              <w:rPr>
                <w:i/>
                <w:iCs/>
                <w:color w:val="000000"/>
                <w:spacing w:val="-1"/>
              </w:rPr>
              <w:t>class</w:t>
            </w:r>
            <w:r w:rsidRPr="00396D6F">
              <w:rPr>
                <w:color w:val="000000"/>
                <w:spacing w:val="-1"/>
              </w:rPr>
              <w:t xml:space="preserve">. Garis ini bisa melambangkan tipe-tipe </w:t>
            </w:r>
            <w:r w:rsidRPr="00396D6F">
              <w:rPr>
                <w:i/>
                <w:iCs/>
                <w:color w:val="000000"/>
                <w:spacing w:val="-1"/>
              </w:rPr>
              <w:t xml:space="preserve">relationship </w:t>
            </w:r>
            <w:r w:rsidRPr="00396D6F">
              <w:rPr>
                <w:color w:val="000000"/>
                <w:spacing w:val="-1"/>
              </w:rPr>
              <w:t xml:space="preserve">dan juga dapat menampilkan hukum-hukum </w:t>
            </w:r>
            <w:r w:rsidRPr="00396D6F">
              <w:rPr>
                <w:i/>
                <w:color w:val="000000"/>
                <w:spacing w:val="-1"/>
              </w:rPr>
              <w:t>multiplisitas</w:t>
            </w:r>
            <w:r w:rsidRPr="00396D6F">
              <w:rPr>
                <w:color w:val="000000"/>
                <w:spacing w:val="-1"/>
              </w:rPr>
              <w:t xml:space="preserve"> pada sebuah </w:t>
            </w:r>
            <w:r w:rsidRPr="00396D6F">
              <w:rPr>
                <w:i/>
                <w:iCs/>
                <w:color w:val="000000"/>
                <w:spacing w:val="-1"/>
              </w:rPr>
              <w:t xml:space="preserve">relationship. </w:t>
            </w:r>
            <w:r w:rsidRPr="00396D6F">
              <w:rPr>
                <w:color w:val="000000"/>
                <w:spacing w:val="-1"/>
              </w:rPr>
              <w:t xml:space="preserve">(Contoh: </w:t>
            </w:r>
            <w:r w:rsidRPr="00396D6F">
              <w:rPr>
                <w:i/>
                <w:iCs/>
                <w:color w:val="000000"/>
                <w:spacing w:val="-1"/>
              </w:rPr>
              <w:t>One-to-one, one-to-many, many-to-many</w:t>
            </w:r>
            <w:r w:rsidRPr="00396D6F">
              <w:rPr>
                <w:color w:val="000000"/>
                <w:spacing w:val="-1"/>
              </w:rPr>
              <w:t>).</w:t>
            </w:r>
          </w:p>
        </w:tc>
      </w:tr>
      <w:tr w:rsidR="007A06D1" w14:paraId="4F55F7ED" w14:textId="77777777" w:rsidTr="001807FF">
        <w:tc>
          <w:tcPr>
            <w:tcW w:w="562" w:type="dxa"/>
          </w:tcPr>
          <w:p w14:paraId="69781C60" w14:textId="77777777" w:rsidR="007A06D1" w:rsidRDefault="007A06D1" w:rsidP="001A73FB">
            <w:pPr>
              <w:jc w:val="center"/>
            </w:pPr>
            <w:r>
              <w:t>3</w:t>
            </w:r>
          </w:p>
        </w:tc>
        <w:tc>
          <w:tcPr>
            <w:tcW w:w="3402" w:type="dxa"/>
            <w:vAlign w:val="center"/>
          </w:tcPr>
          <w:p w14:paraId="3FE57D05" w14:textId="5AC3C99E" w:rsidR="007A06D1" w:rsidRDefault="007A06D1" w:rsidP="001807FF">
            <w:pPr>
              <w:jc w:val="center"/>
            </w:pPr>
            <w:r w:rsidRPr="00396D6F">
              <w:rPr>
                <w:noProof/>
                <w:color w:val="000000"/>
                <w:spacing w:val="-1"/>
                <w:lang w:val="id-ID" w:eastAsia="id-ID"/>
              </w:rPr>
              <w:drawing>
                <wp:inline distT="0" distB="0" distL="0" distR="0" wp14:anchorId="47757BF5" wp14:editId="190C3CFF">
                  <wp:extent cx="981075" cy="28575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81075" cy="285750"/>
                          </a:xfrm>
                          <a:prstGeom prst="rect">
                            <a:avLst/>
                          </a:prstGeom>
                          <a:noFill/>
                          <a:ln>
                            <a:noFill/>
                          </a:ln>
                        </pic:spPr>
                      </pic:pic>
                    </a:graphicData>
                  </a:graphic>
                </wp:inline>
              </w:drawing>
            </w:r>
          </w:p>
        </w:tc>
        <w:tc>
          <w:tcPr>
            <w:tcW w:w="3963" w:type="dxa"/>
          </w:tcPr>
          <w:p w14:paraId="61FA031A" w14:textId="77777777" w:rsidR="007A06D1" w:rsidRDefault="007A06D1" w:rsidP="001807FF">
            <w:r w:rsidRPr="00396D6F">
              <w:rPr>
                <w:color w:val="000000"/>
                <w:spacing w:val="-1"/>
              </w:rPr>
              <w:t xml:space="preserve">Sebuah </w:t>
            </w:r>
            <w:r w:rsidRPr="00396D6F">
              <w:rPr>
                <w:i/>
                <w:iCs/>
                <w:color w:val="000000"/>
                <w:spacing w:val="-1"/>
              </w:rPr>
              <w:t xml:space="preserve">class </w:t>
            </w:r>
            <w:r w:rsidRPr="00396D6F">
              <w:rPr>
                <w:color w:val="000000"/>
                <w:spacing w:val="-1"/>
              </w:rPr>
              <w:t xml:space="preserve">tidak bisa berdiri sendiri dan harus merupakan bagian dari </w:t>
            </w:r>
            <w:r w:rsidRPr="00396D6F">
              <w:rPr>
                <w:i/>
                <w:iCs/>
                <w:color w:val="000000"/>
                <w:spacing w:val="-1"/>
              </w:rPr>
              <w:t xml:space="preserve">class </w:t>
            </w:r>
            <w:r w:rsidRPr="00396D6F">
              <w:rPr>
                <w:color w:val="000000"/>
                <w:spacing w:val="-1"/>
              </w:rPr>
              <w:t xml:space="preserve">yang lain, maka </w:t>
            </w:r>
            <w:r w:rsidRPr="00396D6F">
              <w:rPr>
                <w:i/>
                <w:iCs/>
                <w:color w:val="000000"/>
                <w:spacing w:val="-1"/>
              </w:rPr>
              <w:t xml:space="preserve">class </w:t>
            </w:r>
            <w:r w:rsidRPr="00396D6F">
              <w:rPr>
                <w:color w:val="000000"/>
                <w:spacing w:val="-1"/>
              </w:rPr>
              <w:t xml:space="preserve">tersebut memiliki relasi </w:t>
            </w:r>
            <w:r w:rsidRPr="00396D6F">
              <w:rPr>
                <w:i/>
                <w:iCs/>
                <w:color w:val="000000"/>
                <w:spacing w:val="-1"/>
              </w:rPr>
              <w:t xml:space="preserve">Composition </w:t>
            </w:r>
            <w:r w:rsidRPr="00396D6F">
              <w:rPr>
                <w:color w:val="000000"/>
                <w:spacing w:val="-1"/>
              </w:rPr>
              <w:t xml:space="preserve">terhadap </w:t>
            </w:r>
            <w:r w:rsidRPr="00396D6F">
              <w:rPr>
                <w:i/>
                <w:iCs/>
                <w:color w:val="000000"/>
                <w:spacing w:val="-1"/>
              </w:rPr>
              <w:t xml:space="preserve">class </w:t>
            </w:r>
            <w:r w:rsidRPr="00396D6F">
              <w:rPr>
                <w:color w:val="000000"/>
                <w:spacing w:val="-1"/>
              </w:rPr>
              <w:t xml:space="preserve">tempat dia bergantung tersebut. Sebuah </w:t>
            </w:r>
            <w:r w:rsidRPr="00396D6F">
              <w:rPr>
                <w:i/>
                <w:iCs/>
                <w:color w:val="000000"/>
                <w:spacing w:val="-1"/>
              </w:rPr>
              <w:t xml:space="preserve">relationship composition </w:t>
            </w:r>
            <w:r w:rsidRPr="00396D6F">
              <w:rPr>
                <w:color w:val="000000"/>
                <w:spacing w:val="-1"/>
              </w:rPr>
              <w:t xml:space="preserve">digambarkan sebagai garis dengan ujung berbentuk jajaran genjang </w:t>
            </w:r>
            <w:r w:rsidRPr="00396D6F">
              <w:rPr>
                <w:i/>
                <w:color w:val="000000"/>
                <w:spacing w:val="-1"/>
              </w:rPr>
              <w:lastRenderedPageBreak/>
              <w:t>berisi/solid.</w:t>
            </w:r>
          </w:p>
        </w:tc>
      </w:tr>
      <w:tr w:rsidR="007A06D1" w14:paraId="54595BF9" w14:textId="77777777" w:rsidTr="001807FF">
        <w:tc>
          <w:tcPr>
            <w:tcW w:w="562" w:type="dxa"/>
          </w:tcPr>
          <w:p w14:paraId="30152620" w14:textId="77777777" w:rsidR="007A06D1" w:rsidRDefault="007A06D1" w:rsidP="001A73FB">
            <w:pPr>
              <w:jc w:val="center"/>
            </w:pPr>
            <w:r>
              <w:lastRenderedPageBreak/>
              <w:t>4</w:t>
            </w:r>
          </w:p>
        </w:tc>
        <w:tc>
          <w:tcPr>
            <w:tcW w:w="3402" w:type="dxa"/>
            <w:vAlign w:val="center"/>
          </w:tcPr>
          <w:p w14:paraId="36646A19" w14:textId="52C112B0" w:rsidR="007A06D1" w:rsidRDefault="007A06D1" w:rsidP="001807FF">
            <w:pPr>
              <w:jc w:val="center"/>
            </w:pPr>
            <w:r w:rsidRPr="00396D6F">
              <w:rPr>
                <w:noProof/>
                <w:lang w:val="id-ID" w:eastAsia="id-ID"/>
              </w:rPr>
              <w:drawing>
                <wp:inline distT="0" distB="0" distL="0" distR="0" wp14:anchorId="756CBE30" wp14:editId="058CCB8C">
                  <wp:extent cx="752475" cy="18097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752475" cy="180975"/>
                          </a:xfrm>
                          <a:prstGeom prst="rect">
                            <a:avLst/>
                          </a:prstGeom>
                        </pic:spPr>
                      </pic:pic>
                    </a:graphicData>
                  </a:graphic>
                </wp:inline>
              </w:drawing>
            </w:r>
          </w:p>
        </w:tc>
        <w:tc>
          <w:tcPr>
            <w:tcW w:w="3963" w:type="dxa"/>
          </w:tcPr>
          <w:p w14:paraId="45471E11" w14:textId="77777777" w:rsidR="007A06D1" w:rsidRDefault="007A06D1" w:rsidP="001807FF">
            <w:pPr>
              <w:tabs>
                <w:tab w:val="left" w:pos="900"/>
              </w:tabs>
            </w:pPr>
            <w:r w:rsidRPr="00396D6F">
              <w:t xml:space="preserve">Simbol </w:t>
            </w:r>
            <w:r>
              <w:rPr>
                <w:i/>
              </w:rPr>
              <w:t>Realizatio</w:t>
            </w:r>
            <w:r w:rsidRPr="00396D6F">
              <w:rPr>
                <w:i/>
              </w:rPr>
              <w:t>n</w:t>
            </w:r>
            <w:r w:rsidRPr="00396D6F">
              <w:t xml:space="preserve"> </w:t>
            </w:r>
            <w:r>
              <w:t>merupakan simbol</w:t>
            </w:r>
            <w:r w:rsidRPr="00396D6F">
              <w:t xml:space="preserve"> untuk operasi yang benar-benar dilakukan suatu objek.</w:t>
            </w:r>
          </w:p>
        </w:tc>
      </w:tr>
      <w:tr w:rsidR="007A06D1" w14:paraId="5124428D" w14:textId="77777777" w:rsidTr="001807FF">
        <w:tc>
          <w:tcPr>
            <w:tcW w:w="562" w:type="dxa"/>
          </w:tcPr>
          <w:p w14:paraId="032A4B95" w14:textId="77777777" w:rsidR="007A06D1" w:rsidRDefault="007A06D1" w:rsidP="001A73FB">
            <w:pPr>
              <w:jc w:val="center"/>
            </w:pPr>
            <w:r>
              <w:t>5</w:t>
            </w:r>
          </w:p>
        </w:tc>
        <w:tc>
          <w:tcPr>
            <w:tcW w:w="3402" w:type="dxa"/>
            <w:vAlign w:val="center"/>
          </w:tcPr>
          <w:p w14:paraId="08A24ABB" w14:textId="50B6C827" w:rsidR="007A06D1" w:rsidRPr="00396D6F" w:rsidRDefault="007A06D1" w:rsidP="001807FF">
            <w:pPr>
              <w:jc w:val="center"/>
              <w:rPr>
                <w:noProof/>
                <w:lang w:val="id-ID" w:eastAsia="id-ID"/>
              </w:rPr>
            </w:pPr>
            <w:r w:rsidRPr="00396D6F">
              <w:rPr>
                <w:noProof/>
                <w:lang w:val="id-ID" w:eastAsia="id-ID"/>
              </w:rPr>
              <w:drawing>
                <wp:inline distT="0" distB="0" distL="0" distR="0" wp14:anchorId="2B070748" wp14:editId="05696339">
                  <wp:extent cx="733425" cy="19050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733425" cy="190500"/>
                          </a:xfrm>
                          <a:prstGeom prst="rect">
                            <a:avLst/>
                          </a:prstGeom>
                        </pic:spPr>
                      </pic:pic>
                    </a:graphicData>
                  </a:graphic>
                </wp:inline>
              </w:drawing>
            </w:r>
          </w:p>
        </w:tc>
        <w:tc>
          <w:tcPr>
            <w:tcW w:w="3963" w:type="dxa"/>
          </w:tcPr>
          <w:p w14:paraId="551992DE" w14:textId="77777777" w:rsidR="007A06D1" w:rsidRDefault="007A06D1" w:rsidP="001807FF">
            <w:r w:rsidRPr="00396D6F">
              <w:t xml:space="preserve">Simbol </w:t>
            </w:r>
            <w:r>
              <w:rPr>
                <w:i/>
                <w:iCs/>
              </w:rPr>
              <w:t>Generalization</w:t>
            </w:r>
            <w:r w:rsidRPr="00396D6F">
              <w:t xml:space="preserve"> digunakan untuk hubungan dimana objek anak (</w:t>
            </w:r>
            <w:r w:rsidRPr="00396D6F">
              <w:rPr>
                <w:i/>
              </w:rPr>
              <w:t>descendent</w:t>
            </w:r>
            <w:r w:rsidRPr="00396D6F">
              <w:t>) berbagi perilaku dan struktur data dari objek yang ada di atasnya objek induk (</w:t>
            </w:r>
            <w:r w:rsidRPr="00396D6F">
              <w:rPr>
                <w:i/>
              </w:rPr>
              <w:t>ancestor</w:t>
            </w:r>
            <w:r w:rsidRPr="00396D6F">
              <w:t>).</w:t>
            </w:r>
          </w:p>
        </w:tc>
      </w:tr>
      <w:tr w:rsidR="007A06D1" w14:paraId="21DA9309" w14:textId="77777777" w:rsidTr="001807FF">
        <w:tc>
          <w:tcPr>
            <w:tcW w:w="562" w:type="dxa"/>
          </w:tcPr>
          <w:p w14:paraId="771A0C10" w14:textId="77777777" w:rsidR="007A06D1" w:rsidRDefault="007A06D1" w:rsidP="001A73FB">
            <w:pPr>
              <w:jc w:val="center"/>
            </w:pPr>
            <w:r>
              <w:t>6</w:t>
            </w:r>
          </w:p>
        </w:tc>
        <w:tc>
          <w:tcPr>
            <w:tcW w:w="3402" w:type="dxa"/>
            <w:vAlign w:val="center"/>
          </w:tcPr>
          <w:p w14:paraId="3D4DB0C8" w14:textId="42CCFFA8" w:rsidR="007A06D1" w:rsidRPr="00396D6F" w:rsidRDefault="00ED34E2" w:rsidP="001807FF">
            <w:pPr>
              <w:jc w:val="center"/>
              <w:rPr>
                <w:noProof/>
                <w:lang w:val="id-ID" w:eastAsia="id-ID"/>
              </w:rPr>
            </w:pPr>
            <w:r>
              <w:rPr>
                <w:sz w:val="24"/>
                <w:szCs w:val="24"/>
              </w:rPr>
            </w:r>
            <w:r>
              <w:rPr>
                <w:sz w:val="24"/>
                <w:szCs w:val="24"/>
              </w:rPr>
              <w:pict w14:anchorId="645C44EC">
                <v:shapetype id="_x0000_t4" coordsize="21600,21600" o:spt="4" path="m10800,l,10800,10800,21600,21600,10800xe">
                  <v:stroke joinstyle="miter"/>
                  <v:path gradientshapeok="t" o:connecttype="rect" textboxrect="5400,5400,16200,16200"/>
                </v:shapetype>
                <v:shape id="Diamond 85" o:spid="_x0000_s1324" type="#_x0000_t4" style="width:27.1pt;height:25.2pt;visibility:visible;mso-wrap-style:square;mso-left-percent:-10001;mso-top-percent:-10001;mso-position-horizontal:absolute;mso-position-horizontal-relative:char;mso-position-vertical:absolute;mso-position-vertical-relative:line;mso-left-percent:-10001;mso-top-percent:-10001;v-text-anchor:middle" fillcolor="window" strokecolor="windowText" strokeweight="1pt">
                  <v:path arrowok="t"/>
                  <o:lock v:ext="edit" rotation="t" position="t"/>
                  <w10:wrap type="none"/>
                  <w10:anchorlock/>
                </v:shape>
              </w:pict>
            </w:r>
          </w:p>
        </w:tc>
        <w:tc>
          <w:tcPr>
            <w:tcW w:w="3963" w:type="dxa"/>
          </w:tcPr>
          <w:p w14:paraId="6883C2F1" w14:textId="77777777" w:rsidR="007A06D1" w:rsidRDefault="007A06D1" w:rsidP="001807FF">
            <w:r w:rsidRPr="00396D6F">
              <w:t xml:space="preserve">Simbol </w:t>
            </w:r>
            <w:r w:rsidRPr="00396D6F">
              <w:rPr>
                <w:i/>
              </w:rPr>
              <w:t>Nary</w:t>
            </w:r>
            <w:r>
              <w:t xml:space="preserve"> </w:t>
            </w:r>
            <w:r w:rsidRPr="00396D6F">
              <w:rPr>
                <w:i/>
              </w:rPr>
              <w:t>Association</w:t>
            </w:r>
            <w:r w:rsidRPr="00396D6F">
              <w:t xml:space="preserve"> digunakan untuk menghindari asosiasi dengan lebih dari dua objek.</w:t>
            </w:r>
          </w:p>
        </w:tc>
      </w:tr>
      <w:tr w:rsidR="007A06D1" w14:paraId="05E3DA05" w14:textId="77777777" w:rsidTr="001807FF">
        <w:tc>
          <w:tcPr>
            <w:tcW w:w="562" w:type="dxa"/>
          </w:tcPr>
          <w:p w14:paraId="594780EE" w14:textId="77777777" w:rsidR="007A06D1" w:rsidRDefault="007A06D1" w:rsidP="001A73FB">
            <w:pPr>
              <w:jc w:val="center"/>
            </w:pPr>
            <w:r>
              <w:t>7</w:t>
            </w:r>
          </w:p>
        </w:tc>
        <w:tc>
          <w:tcPr>
            <w:tcW w:w="3402" w:type="dxa"/>
            <w:vAlign w:val="center"/>
          </w:tcPr>
          <w:p w14:paraId="272A214D" w14:textId="61FAEB4A" w:rsidR="007A06D1" w:rsidRPr="00396D6F" w:rsidRDefault="00ED34E2" w:rsidP="001807FF">
            <w:pPr>
              <w:jc w:val="center"/>
              <w:rPr>
                <w:noProof/>
                <w:lang w:val="id-ID" w:eastAsia="id-ID"/>
              </w:rPr>
            </w:pPr>
            <w:r>
              <w:rPr>
                <w:sz w:val="24"/>
                <w:szCs w:val="24"/>
              </w:rPr>
            </w:r>
            <w:r>
              <w:rPr>
                <w:sz w:val="24"/>
                <w:szCs w:val="24"/>
              </w:rPr>
              <w:pict w14:anchorId="5CC08D55">
                <v:oval id="Oval 86" o:spid="_x0000_s1323" style="width:54.25pt;height:25.25pt;visibility:visible;mso-wrap-style:square;mso-left-percent:-10001;mso-top-percent:-10001;mso-position-horizontal:absolute;mso-position-horizontal-relative:char;mso-position-vertical:absolute;mso-position-vertical-relative:line;mso-left-percent:-10001;mso-top-percent:-10001;v-text-anchor:middle" fillcolor="window" strokecolor="windowText" strokeweight="1pt">
                  <v:stroke dashstyle="dash" joinstyle="miter"/>
                  <v:path arrowok="t"/>
                  <o:lock v:ext="edit" rotation="t" position="t"/>
                  <w10:wrap type="none"/>
                  <w10:anchorlock/>
                </v:oval>
              </w:pict>
            </w:r>
          </w:p>
        </w:tc>
        <w:tc>
          <w:tcPr>
            <w:tcW w:w="3963" w:type="dxa"/>
          </w:tcPr>
          <w:p w14:paraId="164C3D99" w14:textId="77777777" w:rsidR="007A06D1" w:rsidRDefault="007A06D1" w:rsidP="001807FF">
            <w:r w:rsidRPr="00396D6F">
              <w:t xml:space="preserve">Simbol </w:t>
            </w:r>
            <w:r w:rsidRPr="00396D6F">
              <w:rPr>
                <w:i/>
              </w:rPr>
              <w:t>Collaboration</w:t>
            </w:r>
            <w:r w:rsidRPr="00396D6F">
              <w:t xml:space="preserve"> digunakan untuk deskripsi dari urutan aksi-aksi yang ditampilkan sistem yang menghasilkan suatu hasil yang terukur bagi suatu actor.</w:t>
            </w:r>
          </w:p>
        </w:tc>
      </w:tr>
      <w:tr w:rsidR="007A06D1" w14:paraId="4ACB7F9D" w14:textId="77777777" w:rsidTr="001807FF">
        <w:tc>
          <w:tcPr>
            <w:tcW w:w="562" w:type="dxa"/>
          </w:tcPr>
          <w:p w14:paraId="112FB794" w14:textId="77777777" w:rsidR="007A06D1" w:rsidRDefault="007A06D1" w:rsidP="001A73FB">
            <w:pPr>
              <w:jc w:val="center"/>
            </w:pPr>
            <w:r>
              <w:t>8</w:t>
            </w:r>
          </w:p>
        </w:tc>
        <w:tc>
          <w:tcPr>
            <w:tcW w:w="3402" w:type="dxa"/>
            <w:vAlign w:val="center"/>
          </w:tcPr>
          <w:p w14:paraId="6EA2605C" w14:textId="17955E7C" w:rsidR="007A06D1" w:rsidRPr="00396D6F" w:rsidRDefault="007A06D1" w:rsidP="001807FF">
            <w:pPr>
              <w:jc w:val="center"/>
              <w:rPr>
                <w:noProof/>
                <w:lang w:val="id-ID" w:eastAsia="id-ID"/>
              </w:rPr>
            </w:pPr>
            <w:r w:rsidRPr="00396D6F">
              <w:rPr>
                <w:noProof/>
                <w:lang w:val="id-ID" w:eastAsia="id-ID"/>
              </w:rPr>
              <w:drawing>
                <wp:inline distT="0" distB="0" distL="0" distR="0" wp14:anchorId="68355DF8" wp14:editId="37103F60">
                  <wp:extent cx="714375" cy="30480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714375" cy="304800"/>
                          </a:xfrm>
                          <a:prstGeom prst="rect">
                            <a:avLst/>
                          </a:prstGeom>
                        </pic:spPr>
                      </pic:pic>
                    </a:graphicData>
                  </a:graphic>
                </wp:inline>
              </w:drawing>
            </w:r>
          </w:p>
        </w:tc>
        <w:tc>
          <w:tcPr>
            <w:tcW w:w="3963" w:type="dxa"/>
          </w:tcPr>
          <w:p w14:paraId="6657A115" w14:textId="77777777" w:rsidR="007A06D1" w:rsidRDefault="007A06D1" w:rsidP="001807FF">
            <w:r w:rsidRPr="00396D6F">
              <w:t xml:space="preserve">Simbol </w:t>
            </w:r>
            <w:r w:rsidRPr="00396D6F">
              <w:rPr>
                <w:i/>
              </w:rPr>
              <w:t>Dependency</w:t>
            </w:r>
            <w:r w:rsidRPr="00396D6F">
              <w:t xml:space="preserve"> digunakan untuk hubungan dimana perubahan yang terjadi pada suatu elemen mandiri (</w:t>
            </w:r>
            <w:r w:rsidRPr="00396D6F">
              <w:rPr>
                <w:i/>
              </w:rPr>
              <w:t>independent</w:t>
            </w:r>
            <w:r w:rsidRPr="00396D6F">
              <w:t>) akan mempengaruhi elemen yang bergantung padanya yang tidak mandiri.</w:t>
            </w:r>
          </w:p>
        </w:tc>
      </w:tr>
    </w:tbl>
    <w:p w14:paraId="26CCD75F" w14:textId="77777777" w:rsidR="00826E86" w:rsidRDefault="00826E86" w:rsidP="00826E86">
      <w:pPr>
        <w:pStyle w:val="ListParagraph"/>
        <w:ind w:left="426"/>
      </w:pPr>
    </w:p>
    <w:p w14:paraId="25B85019" w14:textId="1FAAE87A" w:rsidR="00714F8D" w:rsidRPr="00362007" w:rsidRDefault="00714F8D" w:rsidP="00FF2590">
      <w:pPr>
        <w:pStyle w:val="ListParagraph"/>
        <w:numPr>
          <w:ilvl w:val="0"/>
          <w:numId w:val="23"/>
        </w:numPr>
        <w:ind w:left="426" w:hanging="426"/>
        <w:rPr>
          <w:b/>
          <w:bCs/>
          <w:rPrChange w:id="1059" w:author="Rafi Aziizi" w:date="2021-11-13T10:10:00Z">
            <w:rPr/>
          </w:rPrChange>
        </w:rPr>
      </w:pPr>
      <w:r w:rsidRPr="00362007">
        <w:rPr>
          <w:b/>
          <w:bCs/>
          <w:rPrChange w:id="1060" w:author="Rafi Aziizi" w:date="2021-11-13T10:10:00Z">
            <w:rPr/>
          </w:rPrChange>
        </w:rPr>
        <w:t xml:space="preserve">Sequece Diagram </w:t>
      </w:r>
    </w:p>
    <w:p w14:paraId="7AA563F0" w14:textId="0D852CE7" w:rsidR="00714F8D" w:rsidRDefault="00714F8D" w:rsidP="00714F8D">
      <w:pPr>
        <w:pStyle w:val="ListParagraph"/>
        <w:ind w:left="0" w:firstLine="426"/>
      </w:pPr>
      <w:r>
        <w:t>Pada sequence diagram ini terdapat beberapa simbol yang perlu diketahui.  Adapun simbol dan makna akan dipaparkan pada</w:t>
      </w:r>
      <w:r w:rsidRPr="001A73FB">
        <w:rPr>
          <w:i/>
          <w:iCs/>
        </w:rPr>
        <w:t xml:space="preserve"> table </w:t>
      </w:r>
      <w:r>
        <w:t>dibawah ini.</w:t>
      </w:r>
    </w:p>
    <w:p w14:paraId="1A84CAF8" w14:textId="08FD9B4F" w:rsidR="00DF23AE" w:rsidRDefault="00DF23AE" w:rsidP="00FA382F">
      <w:pPr>
        <w:pStyle w:val="Caption"/>
        <w:keepNext/>
        <w:jc w:val="center"/>
      </w:pPr>
      <w:bookmarkStart w:id="1061" w:name="_Toc83115860"/>
      <w:r>
        <w:t xml:space="preserve">Table 0. </w:t>
      </w:r>
      <w:r>
        <w:fldChar w:fldCharType="begin"/>
      </w:r>
      <w:r>
        <w:instrText xml:space="preserve"> SEQ Table_0. \* ARABIC </w:instrText>
      </w:r>
      <w:r>
        <w:fldChar w:fldCharType="separate"/>
      </w:r>
      <w:r w:rsidR="00546290">
        <w:rPr>
          <w:noProof/>
        </w:rPr>
        <w:t>5</w:t>
      </w:r>
      <w:r>
        <w:fldChar w:fldCharType="end"/>
      </w:r>
      <w:r>
        <w:t xml:space="preserve"> Simbol Sequence Diagram</w:t>
      </w:r>
      <w:bookmarkEnd w:id="1061"/>
    </w:p>
    <w:tbl>
      <w:tblPr>
        <w:tblStyle w:val="TableGrid"/>
        <w:tblW w:w="0" w:type="auto"/>
        <w:tblLook w:val="04A0" w:firstRow="1" w:lastRow="0" w:firstColumn="1" w:lastColumn="0" w:noHBand="0" w:noVBand="1"/>
      </w:tblPr>
      <w:tblGrid>
        <w:gridCol w:w="548"/>
        <w:gridCol w:w="3366"/>
        <w:gridCol w:w="4013"/>
      </w:tblGrid>
      <w:tr w:rsidR="00DB399E" w14:paraId="617A2080" w14:textId="77777777" w:rsidTr="00DB399E">
        <w:tc>
          <w:tcPr>
            <w:tcW w:w="548" w:type="dxa"/>
          </w:tcPr>
          <w:p w14:paraId="2F692713" w14:textId="0B9ED10E" w:rsidR="00714F8D" w:rsidRPr="00DF23AE" w:rsidRDefault="00714F8D" w:rsidP="00DF23AE">
            <w:pPr>
              <w:pStyle w:val="ListParagraph"/>
              <w:ind w:left="0"/>
              <w:jc w:val="center"/>
              <w:rPr>
                <w:b/>
                <w:bCs/>
              </w:rPr>
            </w:pPr>
            <w:r w:rsidRPr="00DF23AE">
              <w:rPr>
                <w:b/>
                <w:bCs/>
              </w:rPr>
              <w:t>No</w:t>
            </w:r>
          </w:p>
        </w:tc>
        <w:tc>
          <w:tcPr>
            <w:tcW w:w="3366" w:type="dxa"/>
          </w:tcPr>
          <w:p w14:paraId="700CC011" w14:textId="497F2901" w:rsidR="00714F8D" w:rsidRPr="00DF23AE" w:rsidRDefault="00714F8D" w:rsidP="00F95FEC">
            <w:pPr>
              <w:pStyle w:val="ListParagraph"/>
              <w:ind w:left="0"/>
              <w:jc w:val="center"/>
              <w:rPr>
                <w:b/>
                <w:bCs/>
              </w:rPr>
            </w:pPr>
            <w:r w:rsidRPr="00DF23AE">
              <w:rPr>
                <w:b/>
                <w:bCs/>
              </w:rPr>
              <w:t>Simbol</w:t>
            </w:r>
          </w:p>
        </w:tc>
        <w:tc>
          <w:tcPr>
            <w:tcW w:w="4013" w:type="dxa"/>
          </w:tcPr>
          <w:p w14:paraId="343146E9" w14:textId="1AB3146F" w:rsidR="00714F8D" w:rsidRPr="00DF23AE" w:rsidRDefault="00714F8D" w:rsidP="00F95FEC">
            <w:pPr>
              <w:pStyle w:val="ListParagraph"/>
              <w:ind w:left="0"/>
              <w:jc w:val="center"/>
              <w:rPr>
                <w:b/>
                <w:bCs/>
              </w:rPr>
            </w:pPr>
            <w:r w:rsidRPr="00DF23AE">
              <w:rPr>
                <w:b/>
                <w:bCs/>
              </w:rPr>
              <w:t>Deskripsi</w:t>
            </w:r>
          </w:p>
        </w:tc>
      </w:tr>
      <w:tr w:rsidR="00DB399E" w14:paraId="561D815F" w14:textId="77777777" w:rsidTr="00DB399E">
        <w:tc>
          <w:tcPr>
            <w:tcW w:w="548" w:type="dxa"/>
          </w:tcPr>
          <w:p w14:paraId="253DAFC2" w14:textId="2E54D95D" w:rsidR="00714F8D" w:rsidRDefault="00F95FEC" w:rsidP="00DF23AE">
            <w:pPr>
              <w:pStyle w:val="ListParagraph"/>
              <w:ind w:left="0"/>
              <w:jc w:val="center"/>
            </w:pPr>
            <w:r>
              <w:t>1</w:t>
            </w:r>
          </w:p>
        </w:tc>
        <w:tc>
          <w:tcPr>
            <w:tcW w:w="3366" w:type="dxa"/>
          </w:tcPr>
          <w:p w14:paraId="090E2240" w14:textId="42140DB8" w:rsidR="00F95FEC" w:rsidRDefault="00F95FEC" w:rsidP="00F95FEC">
            <w:pPr>
              <w:pStyle w:val="ListParagraph"/>
              <w:ind w:left="0"/>
              <w:jc w:val="center"/>
            </w:pPr>
            <w:r w:rsidRPr="00F95FEC">
              <w:rPr>
                <w:noProof/>
              </w:rPr>
              <w:drawing>
                <wp:anchor distT="0" distB="0" distL="114300" distR="114300" simplePos="0" relativeHeight="251524608" behindDoc="1" locked="0" layoutInCell="1" allowOverlap="1" wp14:anchorId="3AB837D8" wp14:editId="055C0C29">
                  <wp:simplePos x="0" y="0"/>
                  <wp:positionH relativeFrom="column">
                    <wp:posOffset>636270</wp:posOffset>
                  </wp:positionH>
                  <wp:positionV relativeFrom="paragraph">
                    <wp:posOffset>120650</wp:posOffset>
                  </wp:positionV>
                  <wp:extent cx="752475" cy="814705"/>
                  <wp:effectExtent l="0" t="0" r="9525" b="4445"/>
                  <wp:wrapTight wrapText="bothSides">
                    <wp:wrapPolygon edited="0">
                      <wp:start x="0" y="0"/>
                      <wp:lineTo x="0" y="21213"/>
                      <wp:lineTo x="21327" y="21213"/>
                      <wp:lineTo x="2132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752475" cy="814705"/>
                          </a:xfrm>
                          <a:prstGeom prst="rect">
                            <a:avLst/>
                          </a:prstGeom>
                        </pic:spPr>
                      </pic:pic>
                    </a:graphicData>
                  </a:graphic>
                  <wp14:sizeRelH relativeFrom="margin">
                    <wp14:pctWidth>0</wp14:pctWidth>
                  </wp14:sizeRelH>
                  <wp14:sizeRelV relativeFrom="margin">
                    <wp14:pctHeight>0</wp14:pctHeight>
                  </wp14:sizeRelV>
                </wp:anchor>
              </w:drawing>
            </w:r>
          </w:p>
          <w:p w14:paraId="24205775" w14:textId="2C641387" w:rsidR="00714F8D" w:rsidRDefault="00714F8D" w:rsidP="00F95FEC">
            <w:pPr>
              <w:pStyle w:val="ListParagraph"/>
              <w:ind w:left="0"/>
              <w:jc w:val="center"/>
            </w:pPr>
          </w:p>
          <w:p w14:paraId="5A906330" w14:textId="1BBCC360" w:rsidR="00F95FEC" w:rsidRDefault="00F95FEC" w:rsidP="00F95FEC">
            <w:pPr>
              <w:pStyle w:val="ListParagraph"/>
              <w:ind w:left="0"/>
              <w:jc w:val="center"/>
            </w:pPr>
          </w:p>
          <w:p w14:paraId="339FFFDC" w14:textId="77777777" w:rsidR="00F95FEC" w:rsidRDefault="00F95FEC" w:rsidP="00F95FEC">
            <w:pPr>
              <w:pStyle w:val="ListParagraph"/>
              <w:ind w:left="0"/>
              <w:jc w:val="center"/>
            </w:pPr>
          </w:p>
          <w:p w14:paraId="4A8C7679" w14:textId="3751DCCD" w:rsidR="00F95FEC" w:rsidRDefault="00F95FEC" w:rsidP="00F95FEC">
            <w:pPr>
              <w:pStyle w:val="ListParagraph"/>
              <w:ind w:left="0"/>
              <w:jc w:val="center"/>
            </w:pPr>
            <w:r>
              <w:t>(Aktor)</w:t>
            </w:r>
          </w:p>
        </w:tc>
        <w:tc>
          <w:tcPr>
            <w:tcW w:w="4013" w:type="dxa"/>
          </w:tcPr>
          <w:p w14:paraId="09A9E75D" w14:textId="551889D2" w:rsidR="00714F8D" w:rsidRDefault="00F95FEC" w:rsidP="00714F8D">
            <w:pPr>
              <w:pStyle w:val="ListParagraph"/>
              <w:ind w:left="0"/>
            </w:pPr>
            <w:r>
              <w:t>Simbol Aktor digunakan untuk objek dari Aktor yang berinteraksi dengan sistem.</w:t>
            </w:r>
          </w:p>
        </w:tc>
      </w:tr>
      <w:tr w:rsidR="00DB399E" w14:paraId="1081B4EF" w14:textId="77777777" w:rsidTr="00DB399E">
        <w:tc>
          <w:tcPr>
            <w:tcW w:w="548" w:type="dxa"/>
          </w:tcPr>
          <w:p w14:paraId="44F90841" w14:textId="0823A200" w:rsidR="00714F8D" w:rsidRDefault="00F95FEC" w:rsidP="00DF23AE">
            <w:pPr>
              <w:pStyle w:val="ListParagraph"/>
              <w:ind w:left="0"/>
              <w:jc w:val="center"/>
            </w:pPr>
            <w:r>
              <w:lastRenderedPageBreak/>
              <w:t>2</w:t>
            </w:r>
          </w:p>
        </w:tc>
        <w:tc>
          <w:tcPr>
            <w:tcW w:w="3366" w:type="dxa"/>
          </w:tcPr>
          <w:p w14:paraId="381C4A1A" w14:textId="51AD5745" w:rsidR="00F95FEC" w:rsidRDefault="00F95FEC" w:rsidP="00714F8D">
            <w:pPr>
              <w:pStyle w:val="ListParagraph"/>
              <w:ind w:left="0"/>
            </w:pPr>
            <w:r w:rsidRPr="00F95FEC">
              <w:rPr>
                <w:noProof/>
              </w:rPr>
              <w:drawing>
                <wp:anchor distT="0" distB="0" distL="114300" distR="114300" simplePos="0" relativeHeight="251525632" behindDoc="1" locked="0" layoutInCell="1" allowOverlap="1" wp14:anchorId="0C174D8A" wp14:editId="374B42E8">
                  <wp:simplePos x="0" y="0"/>
                  <wp:positionH relativeFrom="column">
                    <wp:posOffset>636270</wp:posOffset>
                  </wp:positionH>
                  <wp:positionV relativeFrom="paragraph">
                    <wp:posOffset>95250</wp:posOffset>
                  </wp:positionV>
                  <wp:extent cx="714375" cy="914901"/>
                  <wp:effectExtent l="0" t="0" r="0" b="0"/>
                  <wp:wrapTight wrapText="bothSides">
                    <wp:wrapPolygon edited="0">
                      <wp:start x="0" y="0"/>
                      <wp:lineTo x="0" y="21150"/>
                      <wp:lineTo x="20736" y="21150"/>
                      <wp:lineTo x="2073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714375" cy="914901"/>
                          </a:xfrm>
                          <a:prstGeom prst="rect">
                            <a:avLst/>
                          </a:prstGeom>
                        </pic:spPr>
                      </pic:pic>
                    </a:graphicData>
                  </a:graphic>
                </wp:anchor>
              </w:drawing>
            </w:r>
          </w:p>
          <w:p w14:paraId="6B5C1637" w14:textId="77777777" w:rsidR="00714F8D" w:rsidRDefault="00714F8D" w:rsidP="00714F8D">
            <w:pPr>
              <w:pStyle w:val="ListParagraph"/>
              <w:ind w:left="0"/>
            </w:pPr>
          </w:p>
          <w:p w14:paraId="0F92C9DE" w14:textId="77777777" w:rsidR="00F95FEC" w:rsidRDefault="00F95FEC" w:rsidP="00F95FEC"/>
          <w:p w14:paraId="6024E4AC" w14:textId="77777777" w:rsidR="00F95FEC" w:rsidRDefault="00F95FEC" w:rsidP="00F95FEC"/>
          <w:p w14:paraId="20BE914A" w14:textId="02C3041C" w:rsidR="00F95FEC" w:rsidRPr="00F95FEC" w:rsidRDefault="00F95FEC" w:rsidP="00F95FEC">
            <w:pPr>
              <w:jc w:val="center"/>
            </w:pPr>
            <w:r>
              <w:t>(Lifeline)</w:t>
            </w:r>
          </w:p>
        </w:tc>
        <w:tc>
          <w:tcPr>
            <w:tcW w:w="4013" w:type="dxa"/>
          </w:tcPr>
          <w:p w14:paraId="49D87808" w14:textId="65B29440" w:rsidR="00714F8D" w:rsidRPr="00F95FEC" w:rsidRDefault="00F95FEC" w:rsidP="00714F8D">
            <w:pPr>
              <w:pStyle w:val="ListParagraph"/>
              <w:ind w:left="0"/>
            </w:pPr>
            <w:r>
              <w:t xml:space="preserve">Simbol </w:t>
            </w:r>
            <w:r>
              <w:rPr>
                <w:i/>
                <w:iCs/>
              </w:rPr>
              <w:t xml:space="preserve">lifeline </w:t>
            </w:r>
            <w:r>
              <w:t>digunakan sebagai representasi dari kelas dengan atribut serta beberapa operasi yang sesuai dengan kelas tersebut.</w:t>
            </w:r>
          </w:p>
        </w:tc>
      </w:tr>
      <w:tr w:rsidR="00DB399E" w14:paraId="3A8A5F56" w14:textId="77777777" w:rsidTr="00DB399E">
        <w:tc>
          <w:tcPr>
            <w:tcW w:w="548" w:type="dxa"/>
          </w:tcPr>
          <w:p w14:paraId="5B06E91F" w14:textId="5A0A8BFA" w:rsidR="00714F8D" w:rsidRDefault="00F95FEC" w:rsidP="00DF23AE">
            <w:pPr>
              <w:pStyle w:val="ListParagraph"/>
              <w:ind w:left="0"/>
              <w:jc w:val="center"/>
            </w:pPr>
            <w:r>
              <w:t>3</w:t>
            </w:r>
          </w:p>
        </w:tc>
        <w:tc>
          <w:tcPr>
            <w:tcW w:w="3366" w:type="dxa"/>
          </w:tcPr>
          <w:p w14:paraId="332A4239" w14:textId="66C30DFF" w:rsidR="00714F8D" w:rsidRDefault="00F95FEC" w:rsidP="00F95FEC">
            <w:pPr>
              <w:pStyle w:val="ListParagraph"/>
              <w:ind w:left="0"/>
              <w:jc w:val="center"/>
            </w:pPr>
            <w:r w:rsidRPr="00F95FEC">
              <w:rPr>
                <w:noProof/>
              </w:rPr>
              <w:drawing>
                <wp:anchor distT="0" distB="0" distL="114300" distR="114300" simplePos="0" relativeHeight="251531776" behindDoc="1" locked="0" layoutInCell="1" allowOverlap="1" wp14:anchorId="698D3C00" wp14:editId="5D529918">
                  <wp:simplePos x="0" y="0"/>
                  <wp:positionH relativeFrom="column">
                    <wp:posOffset>-3810</wp:posOffset>
                  </wp:positionH>
                  <wp:positionV relativeFrom="paragraph">
                    <wp:posOffset>70485</wp:posOffset>
                  </wp:positionV>
                  <wp:extent cx="1990725" cy="764540"/>
                  <wp:effectExtent l="0" t="0" r="9525" b="0"/>
                  <wp:wrapTight wrapText="bothSides">
                    <wp:wrapPolygon edited="0">
                      <wp:start x="0" y="0"/>
                      <wp:lineTo x="0" y="20990"/>
                      <wp:lineTo x="21497" y="20990"/>
                      <wp:lineTo x="2149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1990725" cy="764540"/>
                          </a:xfrm>
                          <a:prstGeom prst="rect">
                            <a:avLst/>
                          </a:prstGeom>
                        </pic:spPr>
                      </pic:pic>
                    </a:graphicData>
                  </a:graphic>
                  <wp14:sizeRelH relativeFrom="margin">
                    <wp14:pctWidth>0</wp14:pctWidth>
                  </wp14:sizeRelH>
                  <wp14:sizeRelV relativeFrom="margin">
                    <wp14:pctHeight>0</wp14:pctHeight>
                  </wp14:sizeRelV>
                </wp:anchor>
              </w:drawing>
            </w:r>
            <w:r>
              <w:t>(Call Message)</w:t>
            </w:r>
          </w:p>
        </w:tc>
        <w:tc>
          <w:tcPr>
            <w:tcW w:w="4013" w:type="dxa"/>
          </w:tcPr>
          <w:p w14:paraId="773B5720" w14:textId="3F499829" w:rsidR="00714F8D" w:rsidRPr="00DB399E" w:rsidRDefault="00F95FEC" w:rsidP="00714F8D">
            <w:pPr>
              <w:pStyle w:val="ListParagraph"/>
              <w:ind w:left="0"/>
            </w:pPr>
            <w:r>
              <w:t xml:space="preserve">Simbol </w:t>
            </w:r>
            <w:r>
              <w:rPr>
                <w:i/>
                <w:iCs/>
              </w:rPr>
              <w:t xml:space="preserve">call message </w:t>
            </w:r>
            <w:r>
              <w:t xml:space="preserve">digunakan unruk </w:t>
            </w:r>
            <w:r w:rsidR="00DB399E">
              <w:t xml:space="preserve">memanggil sebuah pesan yang mendefinisikan komunikasi tertentu antaa </w:t>
            </w:r>
            <w:r w:rsidR="00DB399E">
              <w:rPr>
                <w:i/>
                <w:iCs/>
              </w:rPr>
              <w:t xml:space="preserve">lifelines </w:t>
            </w:r>
            <w:r w:rsidR="00DB399E">
              <w:t>dari sebuah interaksi.</w:t>
            </w:r>
          </w:p>
        </w:tc>
      </w:tr>
      <w:tr w:rsidR="00DB399E" w14:paraId="2BA9BD15" w14:textId="77777777" w:rsidTr="00DB399E">
        <w:tc>
          <w:tcPr>
            <w:tcW w:w="548" w:type="dxa"/>
          </w:tcPr>
          <w:p w14:paraId="697831B1" w14:textId="61A8D594" w:rsidR="00714F8D" w:rsidRDefault="00F95FEC" w:rsidP="00DF23AE">
            <w:pPr>
              <w:pStyle w:val="ListParagraph"/>
              <w:ind w:left="0"/>
              <w:jc w:val="center"/>
            </w:pPr>
            <w:r>
              <w:t>4</w:t>
            </w:r>
          </w:p>
        </w:tc>
        <w:tc>
          <w:tcPr>
            <w:tcW w:w="3366" w:type="dxa"/>
          </w:tcPr>
          <w:p w14:paraId="56A2CD1E" w14:textId="57F6131E" w:rsidR="00DB399E" w:rsidRDefault="00DB399E" w:rsidP="00714F8D">
            <w:pPr>
              <w:pStyle w:val="ListParagraph"/>
              <w:ind w:left="0"/>
            </w:pPr>
            <w:r w:rsidRPr="00DB399E">
              <w:rPr>
                <w:noProof/>
              </w:rPr>
              <w:drawing>
                <wp:anchor distT="0" distB="0" distL="114300" distR="114300" simplePos="0" relativeHeight="251539968" behindDoc="1" locked="0" layoutInCell="1" allowOverlap="1" wp14:anchorId="6926BADB" wp14:editId="44C80D41">
                  <wp:simplePos x="0" y="0"/>
                  <wp:positionH relativeFrom="column">
                    <wp:posOffset>301625</wp:posOffset>
                  </wp:positionH>
                  <wp:positionV relativeFrom="paragraph">
                    <wp:posOffset>102870</wp:posOffset>
                  </wp:positionV>
                  <wp:extent cx="1286054" cy="885949"/>
                  <wp:effectExtent l="0" t="0" r="0" b="9525"/>
                  <wp:wrapTight wrapText="bothSides">
                    <wp:wrapPolygon edited="0">
                      <wp:start x="0" y="0"/>
                      <wp:lineTo x="0" y="21368"/>
                      <wp:lineTo x="21120" y="21368"/>
                      <wp:lineTo x="2112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1286054" cy="885949"/>
                          </a:xfrm>
                          <a:prstGeom prst="rect">
                            <a:avLst/>
                          </a:prstGeom>
                        </pic:spPr>
                      </pic:pic>
                    </a:graphicData>
                  </a:graphic>
                </wp:anchor>
              </w:drawing>
            </w:r>
          </w:p>
          <w:p w14:paraId="2E530A17" w14:textId="7F8492AF" w:rsidR="00DB399E" w:rsidRDefault="00DB399E" w:rsidP="00714F8D">
            <w:pPr>
              <w:pStyle w:val="ListParagraph"/>
              <w:ind w:left="0"/>
            </w:pPr>
          </w:p>
          <w:p w14:paraId="7EB487A5" w14:textId="3AF79EB8" w:rsidR="00DB399E" w:rsidRDefault="00DB399E" w:rsidP="00714F8D">
            <w:pPr>
              <w:pStyle w:val="ListParagraph"/>
              <w:ind w:left="0"/>
            </w:pPr>
          </w:p>
          <w:p w14:paraId="4890C3B2" w14:textId="0B0F56A5" w:rsidR="00DB399E" w:rsidRDefault="00DB399E" w:rsidP="00714F8D">
            <w:pPr>
              <w:pStyle w:val="ListParagraph"/>
              <w:ind w:left="0"/>
            </w:pPr>
          </w:p>
          <w:p w14:paraId="43175022" w14:textId="2023BA78" w:rsidR="00714F8D" w:rsidRDefault="00DB399E" w:rsidP="00DB399E">
            <w:pPr>
              <w:pStyle w:val="ListParagraph"/>
              <w:ind w:left="0"/>
              <w:jc w:val="center"/>
            </w:pPr>
            <w:r>
              <w:t>(Self Message)</w:t>
            </w:r>
          </w:p>
        </w:tc>
        <w:tc>
          <w:tcPr>
            <w:tcW w:w="4013" w:type="dxa"/>
          </w:tcPr>
          <w:p w14:paraId="7069F35A" w14:textId="745F7A31" w:rsidR="00714F8D" w:rsidRPr="00DB399E" w:rsidRDefault="00DB399E" w:rsidP="00714F8D">
            <w:pPr>
              <w:pStyle w:val="ListParagraph"/>
              <w:ind w:left="0"/>
            </w:pPr>
            <w:r>
              <w:t xml:space="preserve">Simbol </w:t>
            </w:r>
            <w:r>
              <w:rPr>
                <w:i/>
                <w:iCs/>
              </w:rPr>
              <w:t xml:space="preserve">self message </w:t>
            </w:r>
            <w:r>
              <w:t xml:space="preserve">ini pesan mandiri yang digunakna untuk mendefinikan komunikasi tertentu antaa </w:t>
            </w:r>
            <w:r>
              <w:rPr>
                <w:i/>
                <w:iCs/>
              </w:rPr>
              <w:t xml:space="preserve">lifelines </w:t>
            </w:r>
            <w:r>
              <w:t>dari sebuah interaksi.</w:t>
            </w:r>
          </w:p>
        </w:tc>
      </w:tr>
      <w:tr w:rsidR="00DB399E" w14:paraId="385238E5" w14:textId="77777777" w:rsidTr="00DB399E">
        <w:tc>
          <w:tcPr>
            <w:tcW w:w="548" w:type="dxa"/>
          </w:tcPr>
          <w:p w14:paraId="29C78BFF" w14:textId="25166DDA" w:rsidR="00714F8D" w:rsidRDefault="00F95FEC" w:rsidP="00DF23AE">
            <w:pPr>
              <w:pStyle w:val="ListParagraph"/>
              <w:ind w:left="0"/>
              <w:jc w:val="center"/>
            </w:pPr>
            <w:r>
              <w:t>5</w:t>
            </w:r>
          </w:p>
        </w:tc>
        <w:tc>
          <w:tcPr>
            <w:tcW w:w="3366" w:type="dxa"/>
          </w:tcPr>
          <w:p w14:paraId="67528668" w14:textId="351C68FA" w:rsidR="00714F8D" w:rsidRDefault="00DB399E" w:rsidP="00DB399E">
            <w:pPr>
              <w:pStyle w:val="ListParagraph"/>
              <w:ind w:left="0"/>
              <w:jc w:val="center"/>
            </w:pPr>
            <w:r w:rsidRPr="00DB399E">
              <w:rPr>
                <w:noProof/>
              </w:rPr>
              <w:drawing>
                <wp:anchor distT="0" distB="0" distL="114300" distR="114300" simplePos="0" relativeHeight="251547136" behindDoc="1" locked="0" layoutInCell="1" allowOverlap="1" wp14:anchorId="6A62119D" wp14:editId="49B140CB">
                  <wp:simplePos x="0" y="0"/>
                  <wp:positionH relativeFrom="column">
                    <wp:posOffset>53975</wp:posOffset>
                  </wp:positionH>
                  <wp:positionV relativeFrom="paragraph">
                    <wp:posOffset>106045</wp:posOffset>
                  </wp:positionV>
                  <wp:extent cx="1895475" cy="915035"/>
                  <wp:effectExtent l="0" t="0" r="9525" b="0"/>
                  <wp:wrapTight wrapText="bothSides">
                    <wp:wrapPolygon edited="0">
                      <wp:start x="0" y="0"/>
                      <wp:lineTo x="0" y="21135"/>
                      <wp:lineTo x="21491" y="21135"/>
                      <wp:lineTo x="2149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1895475" cy="915035"/>
                          </a:xfrm>
                          <a:prstGeom prst="rect">
                            <a:avLst/>
                          </a:prstGeom>
                        </pic:spPr>
                      </pic:pic>
                    </a:graphicData>
                  </a:graphic>
                  <wp14:sizeRelH relativeFrom="margin">
                    <wp14:pctWidth>0</wp14:pctWidth>
                  </wp14:sizeRelH>
                  <wp14:sizeRelV relativeFrom="margin">
                    <wp14:pctHeight>0</wp14:pctHeight>
                  </wp14:sizeRelV>
                </wp:anchor>
              </w:drawing>
            </w:r>
            <w:r>
              <w:t>(Destroy Message)</w:t>
            </w:r>
          </w:p>
        </w:tc>
        <w:tc>
          <w:tcPr>
            <w:tcW w:w="4013" w:type="dxa"/>
          </w:tcPr>
          <w:p w14:paraId="63FB3CA4" w14:textId="3A5B16DE" w:rsidR="00714F8D" w:rsidRDefault="00DB399E" w:rsidP="00714F8D">
            <w:pPr>
              <w:pStyle w:val="ListParagraph"/>
              <w:ind w:left="0"/>
            </w:pPr>
            <w:r>
              <w:t>Simbol ini digunakan untuk menghancurkan pesan atau siklus hidup target.</w:t>
            </w:r>
          </w:p>
        </w:tc>
      </w:tr>
      <w:tr w:rsidR="00DB399E" w14:paraId="6D095878" w14:textId="77777777" w:rsidTr="00DB399E">
        <w:tc>
          <w:tcPr>
            <w:tcW w:w="548" w:type="dxa"/>
          </w:tcPr>
          <w:p w14:paraId="455D7073" w14:textId="73F54CD1" w:rsidR="00714F8D" w:rsidRDefault="00F95FEC" w:rsidP="00DF23AE">
            <w:pPr>
              <w:pStyle w:val="ListParagraph"/>
              <w:ind w:left="0"/>
              <w:jc w:val="center"/>
            </w:pPr>
            <w:r>
              <w:t>6</w:t>
            </w:r>
          </w:p>
        </w:tc>
        <w:tc>
          <w:tcPr>
            <w:tcW w:w="3366" w:type="dxa"/>
          </w:tcPr>
          <w:p w14:paraId="5902CD40" w14:textId="2AA7755D" w:rsidR="00DB399E" w:rsidRDefault="00DB399E" w:rsidP="00DB399E">
            <w:pPr>
              <w:pStyle w:val="ListParagraph"/>
              <w:ind w:left="0"/>
              <w:jc w:val="center"/>
            </w:pPr>
            <w:r w:rsidRPr="00DB399E">
              <w:rPr>
                <w:noProof/>
              </w:rPr>
              <w:drawing>
                <wp:anchor distT="0" distB="0" distL="114300" distR="114300" simplePos="0" relativeHeight="251548160" behindDoc="1" locked="0" layoutInCell="1" allowOverlap="1" wp14:anchorId="0491D2BD" wp14:editId="300F7ED8">
                  <wp:simplePos x="0" y="0"/>
                  <wp:positionH relativeFrom="column">
                    <wp:posOffset>435610</wp:posOffset>
                  </wp:positionH>
                  <wp:positionV relativeFrom="paragraph">
                    <wp:posOffset>83820</wp:posOffset>
                  </wp:positionV>
                  <wp:extent cx="1038370" cy="571580"/>
                  <wp:effectExtent l="0" t="0" r="9525" b="0"/>
                  <wp:wrapTight wrapText="bothSides">
                    <wp:wrapPolygon edited="0">
                      <wp:start x="0" y="0"/>
                      <wp:lineTo x="0" y="20880"/>
                      <wp:lineTo x="21402" y="20880"/>
                      <wp:lineTo x="2140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1038370" cy="571580"/>
                          </a:xfrm>
                          <a:prstGeom prst="rect">
                            <a:avLst/>
                          </a:prstGeom>
                        </pic:spPr>
                      </pic:pic>
                    </a:graphicData>
                  </a:graphic>
                </wp:anchor>
              </w:drawing>
            </w:r>
          </w:p>
          <w:p w14:paraId="577A59C7" w14:textId="77777777" w:rsidR="00DB399E" w:rsidRDefault="00DB399E" w:rsidP="00DB399E">
            <w:pPr>
              <w:pStyle w:val="ListParagraph"/>
              <w:ind w:left="0"/>
              <w:jc w:val="center"/>
            </w:pPr>
          </w:p>
          <w:p w14:paraId="3B29ACA4" w14:textId="77777777" w:rsidR="00DB399E" w:rsidRDefault="00DB399E" w:rsidP="00DB399E">
            <w:pPr>
              <w:pStyle w:val="ListParagraph"/>
              <w:ind w:left="0"/>
              <w:jc w:val="center"/>
            </w:pPr>
          </w:p>
          <w:p w14:paraId="2CAFBBA7" w14:textId="0BD3106C" w:rsidR="00714F8D" w:rsidRDefault="00DB399E" w:rsidP="00DB399E">
            <w:pPr>
              <w:pStyle w:val="ListParagraph"/>
              <w:ind w:left="0"/>
              <w:jc w:val="center"/>
            </w:pPr>
            <w:r>
              <w:t>(Note)</w:t>
            </w:r>
          </w:p>
        </w:tc>
        <w:tc>
          <w:tcPr>
            <w:tcW w:w="4013" w:type="dxa"/>
          </w:tcPr>
          <w:p w14:paraId="6CBEC145" w14:textId="47228E41" w:rsidR="00714F8D" w:rsidRPr="00DB399E" w:rsidRDefault="00DB399E" w:rsidP="00714F8D">
            <w:pPr>
              <w:pStyle w:val="ListParagraph"/>
              <w:ind w:left="0"/>
            </w:pPr>
            <w:r>
              <w:t xml:space="preserve">Simbol </w:t>
            </w:r>
            <w:r>
              <w:rPr>
                <w:i/>
                <w:iCs/>
              </w:rPr>
              <w:t xml:space="preserve">note </w:t>
            </w:r>
            <w:r>
              <w:t>ini digunakna untuk memberikan catatan atau lampiran dari berbagai komentar elemen.</w:t>
            </w:r>
          </w:p>
        </w:tc>
      </w:tr>
      <w:tr w:rsidR="00E728BE" w14:paraId="7105575C" w14:textId="77777777" w:rsidTr="00DB399E">
        <w:tc>
          <w:tcPr>
            <w:tcW w:w="548" w:type="dxa"/>
          </w:tcPr>
          <w:p w14:paraId="48E55A36" w14:textId="77777777" w:rsidR="00E728BE" w:rsidRDefault="00E728BE" w:rsidP="00DF23AE">
            <w:pPr>
              <w:pStyle w:val="ListParagraph"/>
              <w:ind w:left="0"/>
              <w:jc w:val="center"/>
            </w:pPr>
          </w:p>
        </w:tc>
        <w:tc>
          <w:tcPr>
            <w:tcW w:w="3366" w:type="dxa"/>
          </w:tcPr>
          <w:p w14:paraId="44445EA5" w14:textId="310D24DC" w:rsidR="00826E86" w:rsidRDefault="00826E86" w:rsidP="00DB399E">
            <w:pPr>
              <w:pStyle w:val="ListParagraph"/>
              <w:ind w:left="0"/>
              <w:jc w:val="center"/>
            </w:pPr>
            <w:r w:rsidRPr="00826E86">
              <w:rPr>
                <w:noProof/>
              </w:rPr>
              <w:drawing>
                <wp:anchor distT="0" distB="0" distL="114300" distR="114300" simplePos="0" relativeHeight="251553280" behindDoc="1" locked="0" layoutInCell="1" allowOverlap="1" wp14:anchorId="1FD7ECF7" wp14:editId="5D81E8CD">
                  <wp:simplePos x="0" y="0"/>
                  <wp:positionH relativeFrom="column">
                    <wp:posOffset>444068</wp:posOffset>
                  </wp:positionH>
                  <wp:positionV relativeFrom="paragraph">
                    <wp:posOffset>81026</wp:posOffset>
                  </wp:positionV>
                  <wp:extent cx="996950" cy="584835"/>
                  <wp:effectExtent l="0" t="0" r="0" b="5715"/>
                  <wp:wrapTight wrapText="bothSides">
                    <wp:wrapPolygon edited="0">
                      <wp:start x="0" y="0"/>
                      <wp:lineTo x="0" y="21107"/>
                      <wp:lineTo x="21050" y="21107"/>
                      <wp:lineTo x="2105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996950" cy="584835"/>
                          </a:xfrm>
                          <a:prstGeom prst="rect">
                            <a:avLst/>
                          </a:prstGeom>
                        </pic:spPr>
                      </pic:pic>
                    </a:graphicData>
                  </a:graphic>
                  <wp14:sizeRelH relativeFrom="margin">
                    <wp14:pctWidth>0</wp14:pctWidth>
                  </wp14:sizeRelH>
                  <wp14:sizeRelV relativeFrom="margin">
                    <wp14:pctHeight>0</wp14:pctHeight>
                  </wp14:sizeRelV>
                </wp:anchor>
              </w:drawing>
            </w:r>
          </w:p>
          <w:p w14:paraId="3F2A512D" w14:textId="08D56B6B" w:rsidR="00826E86" w:rsidRDefault="00826E86" w:rsidP="00DB399E">
            <w:pPr>
              <w:pStyle w:val="ListParagraph"/>
              <w:ind w:left="0"/>
              <w:jc w:val="center"/>
            </w:pPr>
          </w:p>
          <w:p w14:paraId="1DB4E087" w14:textId="77777777" w:rsidR="00826E86" w:rsidRDefault="00826E86" w:rsidP="00DB399E">
            <w:pPr>
              <w:pStyle w:val="ListParagraph"/>
              <w:ind w:left="0"/>
              <w:jc w:val="center"/>
            </w:pPr>
          </w:p>
          <w:p w14:paraId="21C2A1A9" w14:textId="26841404" w:rsidR="00E728BE" w:rsidRPr="00DB399E" w:rsidRDefault="00826E86" w:rsidP="00826E86">
            <w:pPr>
              <w:pStyle w:val="ListParagraph"/>
              <w:ind w:left="0"/>
              <w:jc w:val="center"/>
            </w:pPr>
            <w:r>
              <w:t>(Entity Class)</w:t>
            </w:r>
          </w:p>
        </w:tc>
        <w:tc>
          <w:tcPr>
            <w:tcW w:w="4013" w:type="dxa"/>
          </w:tcPr>
          <w:p w14:paraId="42C09448" w14:textId="70BAC4A9" w:rsidR="00E728BE" w:rsidRPr="00826E86" w:rsidRDefault="00826E86" w:rsidP="00714F8D">
            <w:pPr>
              <w:pStyle w:val="ListParagraph"/>
              <w:ind w:left="0"/>
            </w:pPr>
            <w:r>
              <w:t xml:space="preserve">Simbol </w:t>
            </w:r>
            <w:r>
              <w:rPr>
                <w:i/>
                <w:iCs/>
              </w:rPr>
              <w:t xml:space="preserve">entity class </w:t>
            </w:r>
            <w:r>
              <w:t>ini akan digunakan untuk menggambarkan sebuah hubungan yang akan dilakukan.</w:t>
            </w:r>
          </w:p>
        </w:tc>
      </w:tr>
      <w:tr w:rsidR="00826E86" w14:paraId="616223CB" w14:textId="77777777" w:rsidTr="00DB399E">
        <w:tc>
          <w:tcPr>
            <w:tcW w:w="548" w:type="dxa"/>
          </w:tcPr>
          <w:p w14:paraId="5165AAEF" w14:textId="77777777" w:rsidR="00826E86" w:rsidRDefault="00826E86" w:rsidP="00DF23AE">
            <w:pPr>
              <w:pStyle w:val="ListParagraph"/>
              <w:ind w:left="0"/>
              <w:jc w:val="center"/>
            </w:pPr>
          </w:p>
        </w:tc>
        <w:tc>
          <w:tcPr>
            <w:tcW w:w="3366" w:type="dxa"/>
          </w:tcPr>
          <w:p w14:paraId="7FD03797" w14:textId="1C550A50" w:rsidR="00826E86" w:rsidRDefault="00826E86" w:rsidP="00DB399E">
            <w:pPr>
              <w:pStyle w:val="ListParagraph"/>
              <w:ind w:left="0"/>
              <w:jc w:val="center"/>
            </w:pPr>
            <w:r w:rsidRPr="00826E86">
              <w:rPr>
                <w:noProof/>
              </w:rPr>
              <w:drawing>
                <wp:anchor distT="0" distB="0" distL="114300" distR="114300" simplePos="0" relativeHeight="251562496" behindDoc="1" locked="0" layoutInCell="1" allowOverlap="1" wp14:anchorId="01C2008E" wp14:editId="5BCCF37C">
                  <wp:simplePos x="0" y="0"/>
                  <wp:positionH relativeFrom="column">
                    <wp:posOffset>479984</wp:posOffset>
                  </wp:positionH>
                  <wp:positionV relativeFrom="paragraph">
                    <wp:posOffset>100407</wp:posOffset>
                  </wp:positionV>
                  <wp:extent cx="1133856" cy="599578"/>
                  <wp:effectExtent l="0" t="0" r="9525" b="0"/>
                  <wp:wrapTight wrapText="bothSides">
                    <wp:wrapPolygon edited="0">
                      <wp:start x="0" y="0"/>
                      <wp:lineTo x="0" y="20593"/>
                      <wp:lineTo x="21418" y="20593"/>
                      <wp:lineTo x="2141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1133856" cy="599578"/>
                          </a:xfrm>
                          <a:prstGeom prst="rect">
                            <a:avLst/>
                          </a:prstGeom>
                        </pic:spPr>
                      </pic:pic>
                    </a:graphicData>
                  </a:graphic>
                </wp:anchor>
              </w:drawing>
            </w:r>
          </w:p>
          <w:p w14:paraId="5B1CB2B8" w14:textId="77777777" w:rsidR="00826E86" w:rsidRDefault="00826E86" w:rsidP="00DB399E">
            <w:pPr>
              <w:pStyle w:val="ListParagraph"/>
              <w:ind w:left="0"/>
              <w:jc w:val="center"/>
            </w:pPr>
          </w:p>
          <w:p w14:paraId="7F688DE6" w14:textId="36AE54F5" w:rsidR="00826E86" w:rsidRDefault="00826E86" w:rsidP="00DB399E">
            <w:pPr>
              <w:pStyle w:val="ListParagraph"/>
              <w:ind w:left="0"/>
              <w:jc w:val="center"/>
            </w:pPr>
          </w:p>
          <w:p w14:paraId="445B7AC0" w14:textId="576ACAEB" w:rsidR="00826E86" w:rsidRPr="00826E86" w:rsidRDefault="00826E86" w:rsidP="00DB399E">
            <w:pPr>
              <w:pStyle w:val="ListParagraph"/>
              <w:ind w:left="0"/>
              <w:jc w:val="center"/>
            </w:pPr>
            <w:r>
              <w:t>(Boundary Class)</w:t>
            </w:r>
          </w:p>
        </w:tc>
        <w:tc>
          <w:tcPr>
            <w:tcW w:w="4013" w:type="dxa"/>
          </w:tcPr>
          <w:p w14:paraId="0480EF1F" w14:textId="45C4FAEC" w:rsidR="00826E86" w:rsidRPr="00826E86" w:rsidRDefault="00826E86" w:rsidP="00714F8D">
            <w:pPr>
              <w:pStyle w:val="ListParagraph"/>
              <w:ind w:left="0"/>
            </w:pPr>
            <w:r>
              <w:t xml:space="preserve">Simbol </w:t>
            </w:r>
            <w:r>
              <w:rPr>
                <w:i/>
                <w:iCs/>
              </w:rPr>
              <w:t xml:space="preserve">boundary class </w:t>
            </w:r>
            <w:r>
              <w:t>ini akan digunakan untuk menggambarkan gambaran dari form.</w:t>
            </w:r>
          </w:p>
        </w:tc>
      </w:tr>
    </w:tbl>
    <w:p w14:paraId="4918576F" w14:textId="2F5E9275" w:rsidR="00714F8D" w:rsidRDefault="00714F8D" w:rsidP="00714F8D">
      <w:pPr>
        <w:pStyle w:val="ListParagraph"/>
        <w:ind w:left="0" w:firstLine="426"/>
      </w:pPr>
    </w:p>
    <w:p w14:paraId="0844BA3B" w14:textId="266C3145" w:rsidR="00714F8D" w:rsidRPr="00362007" w:rsidRDefault="00714F8D" w:rsidP="00FF2590">
      <w:pPr>
        <w:pStyle w:val="ListParagraph"/>
        <w:numPr>
          <w:ilvl w:val="0"/>
          <w:numId w:val="23"/>
        </w:numPr>
        <w:ind w:left="426" w:hanging="426"/>
        <w:rPr>
          <w:b/>
          <w:bCs/>
          <w:rPrChange w:id="1062" w:author="Rafi Aziizi" w:date="2021-11-13T10:11:00Z">
            <w:rPr/>
          </w:rPrChange>
        </w:rPr>
      </w:pPr>
      <w:r w:rsidRPr="00362007">
        <w:rPr>
          <w:b/>
          <w:bCs/>
          <w:rPrChange w:id="1063" w:author="Rafi Aziizi" w:date="2021-11-13T10:11:00Z">
            <w:rPr/>
          </w:rPrChange>
        </w:rPr>
        <w:t>Activity Diagram</w:t>
      </w:r>
    </w:p>
    <w:p w14:paraId="27FB6155" w14:textId="6CDCD996" w:rsidR="00826E86" w:rsidRDefault="00826E86" w:rsidP="00826E86">
      <w:pPr>
        <w:ind w:firstLine="426"/>
      </w:pPr>
      <w:r>
        <w:t>Pada Entity Relationship Diagram ini terdapat beberapa simbol yang perlu diketahui. Adapun simbol dan makna akan dipaparkan pada</w:t>
      </w:r>
      <w:r w:rsidRPr="001A73FB">
        <w:rPr>
          <w:i/>
          <w:iCs/>
        </w:rPr>
        <w:t xml:space="preserve"> table </w:t>
      </w:r>
      <w:r>
        <w:t>dibawah ini.</w:t>
      </w:r>
    </w:p>
    <w:p w14:paraId="65AF5C8B" w14:textId="29FE11AF" w:rsidR="00DF23AE" w:rsidRDefault="00DF23AE" w:rsidP="00FA382F">
      <w:pPr>
        <w:pStyle w:val="Caption"/>
        <w:keepNext/>
        <w:jc w:val="center"/>
      </w:pPr>
      <w:bookmarkStart w:id="1064" w:name="_Toc83115861"/>
      <w:r>
        <w:t xml:space="preserve">Table 0. </w:t>
      </w:r>
      <w:r>
        <w:fldChar w:fldCharType="begin"/>
      </w:r>
      <w:r>
        <w:instrText xml:space="preserve"> SEQ Table_0. \* ARABIC </w:instrText>
      </w:r>
      <w:r>
        <w:fldChar w:fldCharType="separate"/>
      </w:r>
      <w:r w:rsidR="00546290">
        <w:rPr>
          <w:noProof/>
        </w:rPr>
        <w:t>7</w:t>
      </w:r>
      <w:r>
        <w:fldChar w:fldCharType="end"/>
      </w:r>
      <w:r>
        <w:t xml:space="preserve"> Simbol Activity Diagram</w:t>
      </w:r>
      <w:bookmarkEnd w:id="1064"/>
    </w:p>
    <w:tbl>
      <w:tblPr>
        <w:tblStyle w:val="TableGrid"/>
        <w:tblW w:w="0" w:type="auto"/>
        <w:tblLook w:val="04A0" w:firstRow="1" w:lastRow="0" w:firstColumn="1" w:lastColumn="0" w:noHBand="0" w:noVBand="1"/>
      </w:tblPr>
      <w:tblGrid>
        <w:gridCol w:w="562"/>
        <w:gridCol w:w="3402"/>
        <w:gridCol w:w="3963"/>
      </w:tblGrid>
      <w:tr w:rsidR="00826E86" w14:paraId="4E8ACA65" w14:textId="77777777" w:rsidTr="001807FF">
        <w:tc>
          <w:tcPr>
            <w:tcW w:w="562" w:type="dxa"/>
          </w:tcPr>
          <w:p w14:paraId="71D1B4D8" w14:textId="24D8B38C" w:rsidR="00826E86" w:rsidRPr="00DF23AE" w:rsidRDefault="00B51CB3" w:rsidP="00DF23AE">
            <w:pPr>
              <w:jc w:val="center"/>
              <w:rPr>
                <w:b/>
                <w:bCs/>
              </w:rPr>
            </w:pPr>
            <w:r w:rsidRPr="00DF23AE">
              <w:rPr>
                <w:b/>
                <w:bCs/>
              </w:rPr>
              <w:t>No</w:t>
            </w:r>
          </w:p>
        </w:tc>
        <w:tc>
          <w:tcPr>
            <w:tcW w:w="3402" w:type="dxa"/>
          </w:tcPr>
          <w:p w14:paraId="1513C0CD" w14:textId="3BA8806C" w:rsidR="00826E86" w:rsidRPr="00DF23AE" w:rsidRDefault="00B51CB3" w:rsidP="00DF23AE">
            <w:pPr>
              <w:rPr>
                <w:b/>
                <w:bCs/>
              </w:rPr>
            </w:pPr>
            <w:r w:rsidRPr="00DF23AE">
              <w:rPr>
                <w:b/>
                <w:bCs/>
              </w:rPr>
              <w:t>Simbol</w:t>
            </w:r>
          </w:p>
        </w:tc>
        <w:tc>
          <w:tcPr>
            <w:tcW w:w="3963" w:type="dxa"/>
          </w:tcPr>
          <w:p w14:paraId="31D8358A" w14:textId="22FA566F" w:rsidR="00826E86" w:rsidRPr="00DF23AE" w:rsidRDefault="00B51CB3" w:rsidP="00DF23AE">
            <w:pPr>
              <w:rPr>
                <w:b/>
                <w:bCs/>
              </w:rPr>
            </w:pPr>
            <w:r w:rsidRPr="00DF23AE">
              <w:rPr>
                <w:b/>
                <w:bCs/>
              </w:rPr>
              <w:t>Deskripsi</w:t>
            </w:r>
          </w:p>
        </w:tc>
      </w:tr>
      <w:tr w:rsidR="00826E86" w14:paraId="080E8D13" w14:textId="77777777" w:rsidTr="001807FF">
        <w:tc>
          <w:tcPr>
            <w:tcW w:w="562" w:type="dxa"/>
          </w:tcPr>
          <w:p w14:paraId="3D8367AC" w14:textId="78D2A63B" w:rsidR="00826E86" w:rsidRDefault="00B51CB3" w:rsidP="00DF23AE">
            <w:pPr>
              <w:jc w:val="center"/>
            </w:pPr>
            <w:r>
              <w:t>1</w:t>
            </w:r>
          </w:p>
        </w:tc>
        <w:tc>
          <w:tcPr>
            <w:tcW w:w="3402" w:type="dxa"/>
          </w:tcPr>
          <w:p w14:paraId="58A32ABA" w14:textId="0C1B35E6" w:rsidR="00B51CB3" w:rsidRDefault="00B51CB3" w:rsidP="00EB476B">
            <w:pPr>
              <w:jc w:val="center"/>
            </w:pPr>
            <w:r>
              <w:rPr>
                <w:noProof/>
              </w:rPr>
              <w:drawing>
                <wp:anchor distT="0" distB="0" distL="114300" distR="114300" simplePos="0" relativeHeight="251571712" behindDoc="1" locked="0" layoutInCell="1" hidden="0" allowOverlap="1" wp14:anchorId="66477036" wp14:editId="60A5D547">
                  <wp:simplePos x="0" y="0"/>
                  <wp:positionH relativeFrom="column">
                    <wp:posOffset>478790</wp:posOffset>
                  </wp:positionH>
                  <wp:positionV relativeFrom="paragraph">
                    <wp:posOffset>145237</wp:posOffset>
                  </wp:positionV>
                  <wp:extent cx="1137920" cy="1107440"/>
                  <wp:effectExtent l="0" t="0" r="5080" b="0"/>
                  <wp:wrapTight wrapText="bothSides">
                    <wp:wrapPolygon edited="0">
                      <wp:start x="0" y="0"/>
                      <wp:lineTo x="0" y="21179"/>
                      <wp:lineTo x="21335" y="21179"/>
                      <wp:lineTo x="21335" y="0"/>
                      <wp:lineTo x="0" y="0"/>
                    </wp:wrapPolygon>
                  </wp:wrapTight>
                  <wp:docPr id="2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41"/>
                          <a:srcRect/>
                          <a:stretch>
                            <a:fillRect/>
                          </a:stretch>
                        </pic:blipFill>
                        <pic:spPr>
                          <a:xfrm>
                            <a:off x="0" y="0"/>
                            <a:ext cx="1137920" cy="1107440"/>
                          </a:xfrm>
                          <a:prstGeom prst="rect">
                            <a:avLst/>
                          </a:prstGeom>
                          <a:ln/>
                        </pic:spPr>
                      </pic:pic>
                    </a:graphicData>
                  </a:graphic>
                </wp:anchor>
              </w:drawing>
            </w:r>
          </w:p>
          <w:p w14:paraId="68423F67" w14:textId="5EF211B4" w:rsidR="00B51CB3" w:rsidRDefault="00B51CB3" w:rsidP="00EB476B">
            <w:pPr>
              <w:jc w:val="center"/>
            </w:pPr>
          </w:p>
          <w:p w14:paraId="6D82E898" w14:textId="77777777" w:rsidR="00B51CB3" w:rsidRDefault="00B51CB3" w:rsidP="00EB476B">
            <w:pPr>
              <w:jc w:val="center"/>
            </w:pPr>
          </w:p>
          <w:p w14:paraId="7CA89728" w14:textId="77777777" w:rsidR="00B51CB3" w:rsidRDefault="00B51CB3" w:rsidP="00EB476B">
            <w:pPr>
              <w:jc w:val="center"/>
            </w:pPr>
          </w:p>
          <w:p w14:paraId="40191B99" w14:textId="77777777" w:rsidR="00B51CB3" w:rsidRDefault="00B51CB3" w:rsidP="00EB476B">
            <w:pPr>
              <w:jc w:val="center"/>
            </w:pPr>
          </w:p>
          <w:p w14:paraId="752D094C" w14:textId="1ED9F203" w:rsidR="00826E86" w:rsidRDefault="00B51CB3" w:rsidP="00EB476B">
            <w:pPr>
              <w:jc w:val="center"/>
            </w:pPr>
            <w:r>
              <w:t>(Swimline)</w:t>
            </w:r>
          </w:p>
        </w:tc>
        <w:tc>
          <w:tcPr>
            <w:tcW w:w="3963" w:type="dxa"/>
          </w:tcPr>
          <w:p w14:paraId="5BCAA451" w14:textId="5A3CCDBD" w:rsidR="00826E86" w:rsidRPr="00EB476B" w:rsidRDefault="00EB476B" w:rsidP="001807FF">
            <w:r>
              <w:t xml:space="preserve">Simbol </w:t>
            </w:r>
            <w:r>
              <w:rPr>
                <w:i/>
                <w:iCs/>
              </w:rPr>
              <w:t xml:space="preserve">Swimline </w:t>
            </w:r>
            <w:r>
              <w:t xml:space="preserve">digunakan untuk </w:t>
            </w:r>
            <w:r w:rsidR="00BE1AFF">
              <w:t>menunjukan siapa yang bertanggung jawab dalam melakukan aktivitas pada suatu diagram.</w:t>
            </w:r>
          </w:p>
        </w:tc>
      </w:tr>
      <w:tr w:rsidR="00826E86" w14:paraId="47FC268D" w14:textId="77777777" w:rsidTr="001807FF">
        <w:tc>
          <w:tcPr>
            <w:tcW w:w="562" w:type="dxa"/>
          </w:tcPr>
          <w:p w14:paraId="3146B69E" w14:textId="7173A0C6" w:rsidR="00826E86" w:rsidRDefault="00B51CB3" w:rsidP="00DF23AE">
            <w:pPr>
              <w:jc w:val="center"/>
            </w:pPr>
            <w:r>
              <w:t>2</w:t>
            </w:r>
          </w:p>
        </w:tc>
        <w:tc>
          <w:tcPr>
            <w:tcW w:w="3402" w:type="dxa"/>
          </w:tcPr>
          <w:p w14:paraId="34D877DA" w14:textId="1C1AA7CA" w:rsidR="00B51CB3" w:rsidRDefault="00B51CB3" w:rsidP="00EB476B">
            <w:pPr>
              <w:jc w:val="center"/>
            </w:pPr>
            <w:r>
              <w:rPr>
                <w:noProof/>
              </w:rPr>
              <w:drawing>
                <wp:anchor distT="0" distB="0" distL="114300" distR="114300" simplePos="0" relativeHeight="251580928" behindDoc="1" locked="0" layoutInCell="1" allowOverlap="1" wp14:anchorId="5DDF981B" wp14:editId="54F400F3">
                  <wp:simplePos x="0" y="0"/>
                  <wp:positionH relativeFrom="column">
                    <wp:posOffset>893283</wp:posOffset>
                  </wp:positionH>
                  <wp:positionV relativeFrom="paragraph">
                    <wp:posOffset>153020</wp:posOffset>
                  </wp:positionV>
                  <wp:extent cx="304800" cy="304800"/>
                  <wp:effectExtent l="0" t="0" r="0" b="0"/>
                  <wp:wrapTight wrapText="bothSides">
                    <wp:wrapPolygon edited="0">
                      <wp:start x="0" y="0"/>
                      <wp:lineTo x="0" y="20250"/>
                      <wp:lineTo x="20250" y="20250"/>
                      <wp:lineTo x="20250" y="0"/>
                      <wp:lineTo x="0" y="0"/>
                    </wp:wrapPolygon>
                  </wp:wrapTight>
                  <wp:docPr id="2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42">
                            <a:extLst>
                              <a:ext uri="{28A0092B-C50C-407E-A947-70E740481C1C}">
                                <a14:useLocalDpi xmlns:a14="http://schemas.microsoft.com/office/drawing/2010/main" val="0"/>
                              </a:ext>
                            </a:extLst>
                          </a:blip>
                          <a:srcRect/>
                          <a:stretch>
                            <a:fillRect/>
                          </a:stretch>
                        </pic:blipFill>
                        <pic:spPr>
                          <a:xfrm>
                            <a:off x="0" y="0"/>
                            <a:ext cx="304800" cy="304800"/>
                          </a:xfrm>
                          <a:prstGeom prst="rect">
                            <a:avLst/>
                          </a:prstGeom>
                          <a:ln/>
                        </pic:spPr>
                      </pic:pic>
                    </a:graphicData>
                  </a:graphic>
                </wp:anchor>
              </w:drawing>
            </w:r>
          </w:p>
          <w:p w14:paraId="50E14511" w14:textId="5D4B6B60" w:rsidR="00B51CB3" w:rsidRDefault="00B51CB3" w:rsidP="00EB476B">
            <w:pPr>
              <w:jc w:val="center"/>
            </w:pPr>
          </w:p>
          <w:p w14:paraId="00D8A564" w14:textId="1B06AE47" w:rsidR="00826E86" w:rsidRDefault="00B51CB3" w:rsidP="00EB476B">
            <w:pPr>
              <w:jc w:val="center"/>
            </w:pPr>
            <w:r>
              <w:t>(</w:t>
            </w:r>
            <w:r w:rsidR="00EB476B">
              <w:t>Initial State</w:t>
            </w:r>
            <w:r>
              <w:t>)</w:t>
            </w:r>
          </w:p>
        </w:tc>
        <w:tc>
          <w:tcPr>
            <w:tcW w:w="3963" w:type="dxa"/>
          </w:tcPr>
          <w:p w14:paraId="124DA694" w14:textId="2C23C839" w:rsidR="00826E86" w:rsidRPr="00EB476B" w:rsidRDefault="00EB476B" w:rsidP="001807FF">
            <w:r>
              <w:t xml:space="preserve">Simbol </w:t>
            </w:r>
            <w:r>
              <w:rPr>
                <w:i/>
                <w:iCs/>
              </w:rPr>
              <w:t xml:space="preserve">initial state </w:t>
            </w:r>
            <w:r>
              <w:t>digunakan untuk memulai suatu alur pada activity diagram.</w:t>
            </w:r>
          </w:p>
        </w:tc>
      </w:tr>
      <w:tr w:rsidR="00826E86" w14:paraId="35361DB1" w14:textId="77777777" w:rsidTr="001807FF">
        <w:tc>
          <w:tcPr>
            <w:tcW w:w="562" w:type="dxa"/>
          </w:tcPr>
          <w:p w14:paraId="2F5FC9B3" w14:textId="734A0181" w:rsidR="00826E86" w:rsidRDefault="00B51CB3" w:rsidP="00DF23AE">
            <w:pPr>
              <w:jc w:val="center"/>
            </w:pPr>
            <w:r>
              <w:t>3</w:t>
            </w:r>
          </w:p>
        </w:tc>
        <w:tc>
          <w:tcPr>
            <w:tcW w:w="3402" w:type="dxa"/>
          </w:tcPr>
          <w:p w14:paraId="6617DB2C" w14:textId="606631D0" w:rsidR="00826E86" w:rsidRDefault="00B51CB3" w:rsidP="00EB476B">
            <w:pPr>
              <w:jc w:val="center"/>
            </w:pPr>
            <w:r w:rsidRPr="00B51CB3">
              <w:rPr>
                <w:noProof/>
              </w:rPr>
              <w:drawing>
                <wp:anchor distT="0" distB="0" distL="114300" distR="114300" simplePos="0" relativeHeight="251590144" behindDoc="1" locked="0" layoutInCell="1" allowOverlap="1" wp14:anchorId="0A41713F" wp14:editId="2FD5434B">
                  <wp:simplePos x="0" y="0"/>
                  <wp:positionH relativeFrom="column">
                    <wp:posOffset>553882</wp:posOffset>
                  </wp:positionH>
                  <wp:positionV relativeFrom="paragraph">
                    <wp:posOffset>180487</wp:posOffset>
                  </wp:positionV>
                  <wp:extent cx="933580" cy="543001"/>
                  <wp:effectExtent l="0" t="0" r="0" b="9525"/>
                  <wp:wrapTight wrapText="bothSides">
                    <wp:wrapPolygon edited="0">
                      <wp:start x="0" y="0"/>
                      <wp:lineTo x="0" y="21221"/>
                      <wp:lineTo x="21159" y="21221"/>
                      <wp:lineTo x="21159"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933580" cy="543001"/>
                          </a:xfrm>
                          <a:prstGeom prst="rect">
                            <a:avLst/>
                          </a:prstGeom>
                        </pic:spPr>
                      </pic:pic>
                    </a:graphicData>
                  </a:graphic>
                </wp:anchor>
              </w:drawing>
            </w:r>
          </w:p>
          <w:p w14:paraId="02D8FD60" w14:textId="1785DEB7" w:rsidR="00B51CB3" w:rsidRDefault="00B51CB3" w:rsidP="00EB476B">
            <w:pPr>
              <w:jc w:val="center"/>
            </w:pPr>
          </w:p>
          <w:p w14:paraId="296E879E" w14:textId="3060E6EA" w:rsidR="00B51CB3" w:rsidRDefault="00B51CB3" w:rsidP="00EB476B">
            <w:pPr>
              <w:jc w:val="center"/>
            </w:pPr>
          </w:p>
          <w:p w14:paraId="08C9AB5A" w14:textId="7CC93C5B" w:rsidR="00B51CB3" w:rsidRDefault="00B51CB3" w:rsidP="00EB476B">
            <w:pPr>
              <w:jc w:val="center"/>
            </w:pPr>
            <w:r>
              <w:t>(</w:t>
            </w:r>
            <w:r w:rsidR="00EB476B">
              <w:t>Activity</w:t>
            </w:r>
            <w:r>
              <w:t>)</w:t>
            </w:r>
          </w:p>
        </w:tc>
        <w:tc>
          <w:tcPr>
            <w:tcW w:w="3963" w:type="dxa"/>
          </w:tcPr>
          <w:p w14:paraId="3BBF4E92" w14:textId="4FEE43C7" w:rsidR="00826E86" w:rsidRPr="00EB476B" w:rsidRDefault="00EB476B" w:rsidP="001807FF">
            <w:r>
              <w:t xml:space="preserve">Simbol </w:t>
            </w:r>
            <w:r w:rsidRPr="00EB476B">
              <w:rPr>
                <w:i/>
                <w:iCs/>
              </w:rPr>
              <w:t>activity</w:t>
            </w:r>
            <w:r>
              <w:rPr>
                <w:i/>
                <w:iCs/>
              </w:rPr>
              <w:t xml:space="preserve"> </w:t>
            </w:r>
            <w:r>
              <w:t>ini digunakan untuk menyatakan sebuah aktivitas atau pekerjaan yang dilakukan dalam aliran kerja.</w:t>
            </w:r>
          </w:p>
        </w:tc>
      </w:tr>
      <w:tr w:rsidR="00826E86" w14:paraId="6452797C" w14:textId="77777777" w:rsidTr="001807FF">
        <w:tc>
          <w:tcPr>
            <w:tcW w:w="562" w:type="dxa"/>
          </w:tcPr>
          <w:p w14:paraId="781DE34B" w14:textId="7928A10E" w:rsidR="00826E86" w:rsidRDefault="00B51CB3" w:rsidP="00DF23AE">
            <w:pPr>
              <w:jc w:val="center"/>
            </w:pPr>
            <w:r>
              <w:t>4</w:t>
            </w:r>
          </w:p>
        </w:tc>
        <w:tc>
          <w:tcPr>
            <w:tcW w:w="3402" w:type="dxa"/>
          </w:tcPr>
          <w:p w14:paraId="2B3C1DBC" w14:textId="4971C8B5" w:rsidR="00826E86" w:rsidRDefault="00EB476B" w:rsidP="00EB476B">
            <w:pPr>
              <w:jc w:val="center"/>
            </w:pPr>
            <w:r w:rsidRPr="00EB476B">
              <w:rPr>
                <w:noProof/>
              </w:rPr>
              <w:drawing>
                <wp:anchor distT="0" distB="0" distL="114300" distR="114300" simplePos="0" relativeHeight="251597312" behindDoc="1" locked="0" layoutInCell="1" allowOverlap="1" wp14:anchorId="0D14B57D" wp14:editId="238365FF">
                  <wp:simplePos x="0" y="0"/>
                  <wp:positionH relativeFrom="column">
                    <wp:posOffset>440690</wp:posOffset>
                  </wp:positionH>
                  <wp:positionV relativeFrom="paragraph">
                    <wp:posOffset>105233</wp:posOffset>
                  </wp:positionV>
                  <wp:extent cx="1152686" cy="819264"/>
                  <wp:effectExtent l="0" t="0" r="9525" b="0"/>
                  <wp:wrapTight wrapText="bothSides">
                    <wp:wrapPolygon edited="0">
                      <wp:start x="0" y="0"/>
                      <wp:lineTo x="0" y="21098"/>
                      <wp:lineTo x="21421" y="21098"/>
                      <wp:lineTo x="2142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1152686" cy="819264"/>
                          </a:xfrm>
                          <a:prstGeom prst="rect">
                            <a:avLst/>
                          </a:prstGeom>
                        </pic:spPr>
                      </pic:pic>
                    </a:graphicData>
                  </a:graphic>
                </wp:anchor>
              </w:drawing>
            </w:r>
          </w:p>
          <w:p w14:paraId="01FB371F" w14:textId="7229DEE2" w:rsidR="00EB476B" w:rsidRDefault="00EB476B" w:rsidP="00EB476B">
            <w:pPr>
              <w:jc w:val="center"/>
            </w:pPr>
          </w:p>
          <w:p w14:paraId="12200E2F" w14:textId="2B2645C7" w:rsidR="00EB476B" w:rsidRDefault="00EB476B" w:rsidP="00EB476B">
            <w:pPr>
              <w:jc w:val="center"/>
            </w:pPr>
          </w:p>
          <w:p w14:paraId="2DA5A5D7" w14:textId="4026D8ED" w:rsidR="00EB476B" w:rsidRDefault="00EB476B" w:rsidP="00EB476B">
            <w:pPr>
              <w:jc w:val="center"/>
            </w:pPr>
            <w:r>
              <w:t>(Decision)</w:t>
            </w:r>
          </w:p>
        </w:tc>
        <w:tc>
          <w:tcPr>
            <w:tcW w:w="3963" w:type="dxa"/>
          </w:tcPr>
          <w:p w14:paraId="46D7EAAB" w14:textId="651A0D4F" w:rsidR="00826E86" w:rsidRPr="00EB476B" w:rsidRDefault="00EB476B" w:rsidP="001807FF">
            <w:r>
              <w:t xml:space="preserve">Simbol </w:t>
            </w:r>
            <w:r>
              <w:rPr>
                <w:i/>
                <w:iCs/>
              </w:rPr>
              <w:t xml:space="preserve">decision </w:t>
            </w:r>
            <w:r>
              <w:t>digunakan untuk menggambarkan pilihan kondisi dimana  terdapat beberapa konsidi atau cabang-cabang aktivitas.</w:t>
            </w:r>
          </w:p>
        </w:tc>
      </w:tr>
      <w:tr w:rsidR="00EB476B" w14:paraId="02D071BC" w14:textId="77777777" w:rsidTr="001807FF">
        <w:tc>
          <w:tcPr>
            <w:tcW w:w="562" w:type="dxa"/>
          </w:tcPr>
          <w:p w14:paraId="51096377" w14:textId="20E77946" w:rsidR="00EB476B" w:rsidRDefault="00EB476B" w:rsidP="00DF23AE">
            <w:pPr>
              <w:jc w:val="center"/>
            </w:pPr>
            <w:r>
              <w:t>5</w:t>
            </w:r>
          </w:p>
        </w:tc>
        <w:tc>
          <w:tcPr>
            <w:tcW w:w="3402" w:type="dxa"/>
          </w:tcPr>
          <w:p w14:paraId="0324F846" w14:textId="50E6D5EE" w:rsidR="00EB476B" w:rsidRDefault="00EB476B" w:rsidP="00EB476B">
            <w:pPr>
              <w:jc w:val="center"/>
            </w:pPr>
            <w:r w:rsidRPr="00EB476B">
              <w:rPr>
                <w:noProof/>
              </w:rPr>
              <w:drawing>
                <wp:anchor distT="0" distB="0" distL="114300" distR="114300" simplePos="0" relativeHeight="251598336" behindDoc="0" locked="0" layoutInCell="1" allowOverlap="1" wp14:anchorId="2EC4D25C" wp14:editId="02ECA1A3">
                  <wp:simplePos x="0" y="0"/>
                  <wp:positionH relativeFrom="column">
                    <wp:posOffset>87128</wp:posOffset>
                  </wp:positionH>
                  <wp:positionV relativeFrom="paragraph">
                    <wp:posOffset>257352</wp:posOffset>
                  </wp:positionV>
                  <wp:extent cx="1800595" cy="202018"/>
                  <wp:effectExtent l="0" t="0" r="0" b="762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1800595" cy="202018"/>
                          </a:xfrm>
                          <a:prstGeom prst="rect">
                            <a:avLst/>
                          </a:prstGeom>
                        </pic:spPr>
                      </pic:pic>
                    </a:graphicData>
                  </a:graphic>
                  <wp14:sizeRelH relativeFrom="margin">
                    <wp14:pctWidth>0</wp14:pctWidth>
                  </wp14:sizeRelH>
                  <wp14:sizeRelV relativeFrom="margin">
                    <wp14:pctHeight>0</wp14:pctHeight>
                  </wp14:sizeRelV>
                </wp:anchor>
              </w:drawing>
            </w:r>
          </w:p>
          <w:p w14:paraId="2C345C7A" w14:textId="49F767C8" w:rsidR="00EB476B" w:rsidRDefault="00EB476B" w:rsidP="00EB476B">
            <w:pPr>
              <w:jc w:val="center"/>
            </w:pPr>
          </w:p>
          <w:p w14:paraId="7039B354" w14:textId="5A1379F5" w:rsidR="00EB476B" w:rsidRPr="00EB476B" w:rsidRDefault="00EB476B" w:rsidP="00EB476B">
            <w:pPr>
              <w:jc w:val="center"/>
            </w:pPr>
            <w:r>
              <w:t>(Join)</w:t>
            </w:r>
          </w:p>
        </w:tc>
        <w:tc>
          <w:tcPr>
            <w:tcW w:w="3963" w:type="dxa"/>
          </w:tcPr>
          <w:p w14:paraId="70A19B51" w14:textId="0A9D695B" w:rsidR="00EB476B" w:rsidRPr="00EB476B" w:rsidRDefault="00EB476B" w:rsidP="001807FF">
            <w:r>
              <w:t xml:space="preserve">Simbol </w:t>
            </w:r>
            <w:r>
              <w:rPr>
                <w:i/>
                <w:iCs/>
              </w:rPr>
              <w:t xml:space="preserve">join </w:t>
            </w:r>
            <w:r>
              <w:t>ini digunakan untuk asosiasi penggabungan dimana lebih dari satu aktivitas digabungkan menjadi satu.</w:t>
            </w:r>
          </w:p>
        </w:tc>
      </w:tr>
      <w:tr w:rsidR="00EB476B" w14:paraId="461EE5F6" w14:textId="77777777" w:rsidTr="001807FF">
        <w:tc>
          <w:tcPr>
            <w:tcW w:w="562" w:type="dxa"/>
          </w:tcPr>
          <w:p w14:paraId="58CC0189" w14:textId="2A68E00B" w:rsidR="00EB476B" w:rsidRDefault="00EB476B" w:rsidP="00DF23AE">
            <w:pPr>
              <w:jc w:val="center"/>
            </w:pPr>
            <w:r>
              <w:t>6</w:t>
            </w:r>
          </w:p>
        </w:tc>
        <w:tc>
          <w:tcPr>
            <w:tcW w:w="3402" w:type="dxa"/>
          </w:tcPr>
          <w:p w14:paraId="2E933322" w14:textId="2596CF60" w:rsidR="00EB476B" w:rsidRDefault="00EB476B" w:rsidP="00EB476B">
            <w:pPr>
              <w:jc w:val="center"/>
            </w:pPr>
            <w:r>
              <w:rPr>
                <w:noProof/>
              </w:rPr>
              <w:drawing>
                <wp:anchor distT="0" distB="0" distL="114300" distR="114300" simplePos="0" relativeHeight="251599360" behindDoc="1" locked="0" layoutInCell="1" allowOverlap="1" wp14:anchorId="228FB1F1" wp14:editId="4B018DF5">
                  <wp:simplePos x="0" y="0"/>
                  <wp:positionH relativeFrom="column">
                    <wp:posOffset>841877</wp:posOffset>
                  </wp:positionH>
                  <wp:positionV relativeFrom="paragraph">
                    <wp:posOffset>100138</wp:posOffset>
                  </wp:positionV>
                  <wp:extent cx="371475" cy="285750"/>
                  <wp:effectExtent l="0" t="0" r="9525" b="0"/>
                  <wp:wrapTight wrapText="bothSides">
                    <wp:wrapPolygon edited="0">
                      <wp:start x="0" y="0"/>
                      <wp:lineTo x="0" y="20160"/>
                      <wp:lineTo x="21046" y="20160"/>
                      <wp:lineTo x="21046" y="0"/>
                      <wp:lineTo x="0" y="0"/>
                    </wp:wrapPolygon>
                  </wp:wrapTight>
                  <wp:docPr id="30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46">
                            <a:extLst>
                              <a:ext uri="{28A0092B-C50C-407E-A947-70E740481C1C}">
                                <a14:useLocalDpi xmlns:a14="http://schemas.microsoft.com/office/drawing/2010/main" val="0"/>
                              </a:ext>
                            </a:extLst>
                          </a:blip>
                          <a:srcRect/>
                          <a:stretch>
                            <a:fillRect/>
                          </a:stretch>
                        </pic:blipFill>
                        <pic:spPr>
                          <a:xfrm>
                            <a:off x="0" y="0"/>
                            <a:ext cx="371475" cy="285750"/>
                          </a:xfrm>
                          <a:prstGeom prst="rect">
                            <a:avLst/>
                          </a:prstGeom>
                          <a:ln/>
                        </pic:spPr>
                      </pic:pic>
                    </a:graphicData>
                  </a:graphic>
                </wp:anchor>
              </w:drawing>
            </w:r>
          </w:p>
          <w:p w14:paraId="04143712" w14:textId="77777777" w:rsidR="00EB476B" w:rsidRDefault="00EB476B" w:rsidP="00EB476B">
            <w:pPr>
              <w:jc w:val="center"/>
            </w:pPr>
          </w:p>
          <w:p w14:paraId="2563CEA5" w14:textId="6E0BA34A" w:rsidR="00EB476B" w:rsidRPr="00EB476B" w:rsidRDefault="00EB476B" w:rsidP="00EB476B">
            <w:pPr>
              <w:jc w:val="center"/>
            </w:pPr>
            <w:r>
              <w:t>(Final State)</w:t>
            </w:r>
          </w:p>
        </w:tc>
        <w:tc>
          <w:tcPr>
            <w:tcW w:w="3963" w:type="dxa"/>
          </w:tcPr>
          <w:p w14:paraId="00FB5CAC" w14:textId="502E8E78" w:rsidR="00EB476B" w:rsidRPr="00EB476B" w:rsidRDefault="00EB476B" w:rsidP="001807FF">
            <w:r>
              <w:t xml:space="preserve">Simbol </w:t>
            </w:r>
            <w:r>
              <w:rPr>
                <w:i/>
                <w:iCs/>
              </w:rPr>
              <w:t xml:space="preserve">final state </w:t>
            </w:r>
            <w:r>
              <w:t xml:space="preserve">digunakan untuk </w:t>
            </w:r>
            <w:r w:rsidR="00BE1AFF">
              <w:t>menunjukan dimana aliran kerja diakhiri.</w:t>
            </w:r>
          </w:p>
        </w:tc>
      </w:tr>
    </w:tbl>
    <w:p w14:paraId="3657AC07" w14:textId="77777777" w:rsidR="00AA549F" w:rsidRPr="00AA549F" w:rsidRDefault="00AA549F" w:rsidP="00AA549F"/>
    <w:p w14:paraId="35B41714" w14:textId="77777777" w:rsidR="00AA549F" w:rsidRDefault="00AA549F" w:rsidP="00764905">
      <w:pPr>
        <w:rPr>
          <w:bCs/>
        </w:rPr>
        <w:sectPr w:rsidR="00AA549F" w:rsidSect="00505F11">
          <w:headerReference w:type="default" r:id="rId47"/>
          <w:pgSz w:w="11906" w:h="16838"/>
          <w:pgMar w:top="2268" w:right="1701" w:bottom="1701" w:left="2268" w:header="709" w:footer="709" w:gutter="0"/>
          <w:pgNumType w:fmt="lowerRoman" w:start="1"/>
          <w:cols w:space="708"/>
          <w:docGrid w:linePitch="360"/>
        </w:sectPr>
      </w:pPr>
    </w:p>
    <w:p w14:paraId="7B16B16B" w14:textId="12E55BEC" w:rsidR="00AA549F" w:rsidRDefault="00AA549F" w:rsidP="00764905">
      <w:pPr>
        <w:rPr>
          <w:bCs/>
        </w:rPr>
      </w:pPr>
      <w:r>
        <w:rPr>
          <w:bCs/>
        </w:rPr>
        <w:br w:type="page"/>
      </w:r>
    </w:p>
    <w:p w14:paraId="17744FEF" w14:textId="0225BB78" w:rsidR="00AA549F" w:rsidRDefault="00AA549F" w:rsidP="00040376">
      <w:pPr>
        <w:pStyle w:val="Heading1"/>
        <w:numPr>
          <w:ilvl w:val="0"/>
          <w:numId w:val="0"/>
        </w:numPr>
        <w:rPr>
          <w:szCs w:val="22"/>
          <w:lang w:val="en-US"/>
        </w:rPr>
      </w:pPr>
      <w:bookmarkStart w:id="1065" w:name="_Toc25163846"/>
      <w:bookmarkStart w:id="1066" w:name="_Toc80034208"/>
      <w:bookmarkStart w:id="1067" w:name="_Toc83115710"/>
      <w:r w:rsidRPr="00AA549F">
        <w:rPr>
          <w:szCs w:val="22"/>
        </w:rPr>
        <w:lastRenderedPageBreak/>
        <w:t xml:space="preserve">BAB I </w:t>
      </w:r>
      <w:r w:rsidRPr="00AA549F">
        <w:rPr>
          <w:szCs w:val="22"/>
        </w:rPr>
        <w:br w:type="textWrapping" w:clear="all"/>
      </w:r>
      <w:bookmarkEnd w:id="1065"/>
      <w:r w:rsidR="00040376">
        <w:rPr>
          <w:szCs w:val="22"/>
          <w:lang w:val="en-US"/>
        </w:rPr>
        <w:t>PENDAHULUAN</w:t>
      </w:r>
      <w:bookmarkEnd w:id="1066"/>
      <w:bookmarkEnd w:id="1067"/>
    </w:p>
    <w:p w14:paraId="04042E60" w14:textId="501A3226" w:rsidR="00AA549F" w:rsidRDefault="00040376" w:rsidP="00542F54">
      <w:pPr>
        <w:pStyle w:val="Heading2"/>
        <w:ind w:left="567" w:hanging="567"/>
        <w:rPr>
          <w:lang w:val="en-US"/>
        </w:rPr>
      </w:pPr>
      <w:bookmarkStart w:id="1068" w:name="_Toc80034209"/>
      <w:bookmarkStart w:id="1069" w:name="_Toc83115711"/>
      <w:commentRangeStart w:id="1070"/>
      <w:r>
        <w:rPr>
          <w:lang w:val="en-US"/>
        </w:rPr>
        <w:t>Latar Belakang</w:t>
      </w:r>
      <w:bookmarkEnd w:id="1068"/>
      <w:bookmarkEnd w:id="1069"/>
      <w:commentRangeEnd w:id="1070"/>
      <w:r w:rsidR="00C9617C">
        <w:rPr>
          <w:rStyle w:val="CommentReference"/>
          <w:rFonts w:eastAsia="Times New Roman"/>
          <w:b w:val="0"/>
          <w:lang w:val="en-US"/>
        </w:rPr>
        <w:commentReference w:id="1070"/>
      </w:r>
    </w:p>
    <w:p w14:paraId="2E70C218" w14:textId="7761F134" w:rsidR="008B4D81" w:rsidRPr="008B4D81" w:rsidRDefault="008B4D81" w:rsidP="008B4D81">
      <w:pPr>
        <w:ind w:firstLine="567"/>
      </w:pPr>
      <w:r w:rsidRPr="008B4D81">
        <w:t>Perkembangan teknologi semakin lama akan semakin berkembang dengan lingkungan yang luas dan banyak diminati.</w:t>
      </w:r>
      <w:del w:id="1071" w:author="Rafi Aziizi" w:date="2021-11-12T12:44:00Z">
        <w:r w:rsidRPr="008B4D81" w:rsidDel="00F14C4A">
          <w:delText xml:space="preserve"> </w:delText>
        </w:r>
        <w:r w:rsidRPr="00F14C4A" w:rsidDel="00F14C4A">
          <w:rPr>
            <w:i/>
            <w:iCs/>
            <w:rPrChange w:id="1072" w:author="Rafi Aziizi" w:date="2021-11-12T12:43:00Z">
              <w:rPr/>
            </w:rPrChange>
          </w:rPr>
          <w:delText>Semakin teknologi berkembang maka semakin canggih dan otomatis alat yang digunakan</w:delText>
        </w:r>
        <w:r w:rsidRPr="008B4D81" w:rsidDel="00F14C4A">
          <w:delText>.</w:delText>
        </w:r>
      </w:del>
      <w:r w:rsidRPr="008B4D81">
        <w:t xml:space="preserve"> Sehingga, hal tersebut akan sangat membantu dan mendukung pekerjaan serta kegiatan manusia disetiap harinya. Tidak hanya untuk perseorangan tetapi hal tersebut juga dibutuhkan</w:t>
      </w:r>
      <w:r w:rsidR="006711BB">
        <w:t xml:space="preserve"> bagi</w:t>
      </w:r>
      <w:r w:rsidRPr="008B4D81">
        <w:t xml:space="preserve"> para instansi seperti sekolah untuk mendukung proses pencatatan kehadiran siswa atau sering disebut juga dengan proses absensi. Proses absensi siswa ini sangat penting untuk dilakukan. Daftar absensi atau kehadiran siswa dapat menjadi tolak ukur untuk menentukan kualitas dan kuantitas tiap siswa.</w:t>
      </w:r>
    </w:p>
    <w:p w14:paraId="36D2F0AE" w14:textId="297AA204" w:rsidR="008B4D81" w:rsidRPr="008B4D81" w:rsidRDefault="008B4D81" w:rsidP="008B4D81">
      <w:pPr>
        <w:ind w:firstLine="567"/>
      </w:pPr>
      <w:r w:rsidRPr="008B4D81">
        <w:t xml:space="preserve">Sistem absensi ini dapat dilakukan secara manual maupun otomatis. Namun, sistem absensi manual tentu saja akan membutuhkan waktu yang cukup lama dan kurang efektif seperti hal nya yang dilakukan oleh Sekolah SMK Cendekia sehingga membutuhkan waktu yang lama dalam melakukan rekapitulasi data kehadiran untuk memberikan nilai karena setiap guru perlu melakukan perhitungan jumlah kehadiran secara manual selama 1 semester. Maka diperlukan sebuah sistem absensi mesin otomatis yang mampu melakukan proses absensi yang dapat membantu pekerjaan staff guru menjadi lebih mudah dan cepat dalam proses data </w:t>
      </w:r>
      <w:r w:rsidR="006711BB">
        <w:t>absensi</w:t>
      </w:r>
      <w:r w:rsidRPr="008B4D81">
        <w:t xml:space="preserve"> tiap siswa.</w:t>
      </w:r>
    </w:p>
    <w:p w14:paraId="55681482" w14:textId="0DACC6C6" w:rsidR="008B4D81" w:rsidRPr="008B4D81" w:rsidDel="00F14C4A" w:rsidRDefault="008B4D81" w:rsidP="008B4D81">
      <w:pPr>
        <w:ind w:firstLine="567"/>
        <w:rPr>
          <w:del w:id="1073" w:author="Rafi Aziizi" w:date="2021-11-12T12:50:00Z"/>
        </w:rPr>
      </w:pPr>
      <w:r w:rsidRPr="008B4D81">
        <w:t xml:space="preserve">Banyak metode yang digunakan dalam membuat mesin absensi otomatis, seperti menggunakan metode </w:t>
      </w:r>
      <w:r w:rsidRPr="001A73FB">
        <w:rPr>
          <w:i/>
          <w:iCs/>
        </w:rPr>
        <w:t>finger print, face detection,</w:t>
      </w:r>
      <w:r w:rsidRPr="008B4D81">
        <w:t xml:space="preserve"> </w:t>
      </w:r>
      <w:del w:id="1074" w:author="Rafi Aziizi" w:date="2021-11-12T12:50:00Z">
        <w:r w:rsidRPr="008B4D81" w:rsidDel="00F14C4A">
          <w:delText xml:space="preserve">pembaca barcode </w:delText>
        </w:r>
      </w:del>
      <w:r w:rsidRPr="008B4D81">
        <w:t>dan RFID (</w:t>
      </w:r>
      <w:r w:rsidRPr="001A73FB">
        <w:rPr>
          <w:i/>
          <w:iCs/>
        </w:rPr>
        <w:t>Radio Frequency Identification</w:t>
      </w:r>
      <w:r w:rsidRPr="008B4D81">
        <w:t xml:space="preserve">) yang setiap metode nya memiliki kelebihan dan kekurangannya masing-masing. Metode </w:t>
      </w:r>
      <w:r w:rsidRPr="001A73FB">
        <w:rPr>
          <w:i/>
          <w:iCs/>
        </w:rPr>
        <w:t>finger print</w:t>
      </w:r>
      <w:r w:rsidRPr="008B4D81">
        <w:t xml:space="preserve"> dan </w:t>
      </w:r>
      <w:r w:rsidRPr="001A73FB">
        <w:rPr>
          <w:i/>
          <w:iCs/>
        </w:rPr>
        <w:t>face detection</w:t>
      </w:r>
      <w:r w:rsidRPr="008B4D81">
        <w:t xml:space="preserve"> memiliki kelemahan pada harga alat yang cukup mahal, </w:t>
      </w:r>
      <w:r w:rsidR="001A73FB">
        <w:t>n</w:t>
      </w:r>
      <w:r w:rsidRPr="008B4D81">
        <w:t xml:space="preserve">amun memiliki keakuratan yang tinggi karena pada kedua metode tersebut proses absensi tidak dapat diwakilkan oleh siapapun. Metode </w:t>
      </w:r>
      <w:r w:rsidRPr="001A73FB">
        <w:rPr>
          <w:i/>
          <w:iCs/>
        </w:rPr>
        <w:t>face detection</w:t>
      </w:r>
      <w:r w:rsidRPr="008B4D81">
        <w:t xml:space="preserve"> juga memiliki kelemahan yaitu proses saat absensi membutuhkan waktu yang cukup lama untuk mencocokan wajah dengan </w:t>
      </w:r>
      <w:r w:rsidRPr="001A73FB">
        <w:rPr>
          <w:i/>
          <w:iCs/>
        </w:rPr>
        <w:t>database</w:t>
      </w:r>
      <w:r w:rsidRPr="008B4D81">
        <w:t xml:space="preserve"> yang ada. </w:t>
      </w:r>
      <w:del w:id="1075" w:author="Rafi Aziizi" w:date="2021-11-12T12:49:00Z">
        <w:r w:rsidRPr="008B4D81" w:rsidDel="00F14C4A">
          <w:delText xml:space="preserve">Berbanding terbalik dengan metode pembacaan barcode yang cukup banyak digunakan karena harganya cukup terjangkau serta prosesnya pun bisa dilakukan dengan cepat yaitu dengan cara membaca barcode yang ada pada setiap siswa. Namun, metode ini memiliki kelemahan karena proses absen dapat diwakilkan dan tanda barcode akan mudah pudar jika sering digunakan sehingga perlu melakukan cetak barcode berkali-kali. </w:delText>
        </w:r>
      </w:del>
    </w:p>
    <w:p w14:paraId="14E79C24" w14:textId="77777777" w:rsidR="008B4D81" w:rsidRPr="008B4D81" w:rsidRDefault="008B4D81" w:rsidP="000F1488">
      <w:pPr>
        <w:ind w:firstLine="567"/>
      </w:pPr>
      <w:r w:rsidRPr="008B4D81">
        <w:t xml:space="preserve">Sedangkan untuk metode RFID </w:t>
      </w:r>
      <w:r w:rsidRPr="001A73FB">
        <w:rPr>
          <w:i/>
          <w:iCs/>
        </w:rPr>
        <w:t>(Radio Frequency Identification</w:t>
      </w:r>
      <w:r w:rsidRPr="008B4D81">
        <w:t xml:space="preserve">) banyak digunakan sebagai mesin absensi dikarenakan harga yang murah serta proses dapat dilakukan dengan waktu yang singkat yaitu dengan cara </w:t>
      </w:r>
      <w:r w:rsidRPr="008B4D81">
        <w:lastRenderedPageBreak/>
        <w:t>menempelkan kartu tanda siswa yang sudah terdapat chip pada mesin RFID</w:t>
      </w:r>
      <w:r w:rsidRPr="001A73FB">
        <w:rPr>
          <w:i/>
          <w:iCs/>
        </w:rPr>
        <w:t xml:space="preserve"> Reader</w:t>
      </w:r>
      <w:r w:rsidRPr="008B4D81">
        <w:t>. Namun metode ini juga memiliki kelemahan dimana proses absen dapat diwakilkan.</w:t>
      </w:r>
    </w:p>
    <w:p w14:paraId="1802BAAB" w14:textId="219741E7" w:rsidR="00470EF1" w:rsidRPr="008B4D81" w:rsidRDefault="008B4D81" w:rsidP="008B4D81">
      <w:pPr>
        <w:ind w:firstLine="567"/>
      </w:pPr>
      <w:r w:rsidRPr="008B4D81">
        <w:t xml:space="preserve">Dengan membandingkan beberapa kelemahan dan kelebihan dari metode yang ada, maka penulis akan memilih pembuatan sistem absensi dengan menggunakan metode RFID yang merupakan sistem dengan metode pembacaan identitas khusus yang terdapat dalam kartu tanda siswa. </w:t>
      </w:r>
      <w:del w:id="1076" w:author="Rafi Aziizi" w:date="2021-11-12T12:51:00Z">
        <w:r w:rsidRPr="008B4D81" w:rsidDel="0078780A">
          <w:delText xml:space="preserve">Metode RFID telah dikembangkan sebagai salah satu teknologi baru yang akan mempermudah manusia untuk melakukan identifikasi berbagai hal yang terdiri dari beberapa </w:delText>
        </w:r>
        <w:r w:rsidRPr="001A73FB" w:rsidDel="0078780A">
          <w:rPr>
            <w:i/>
            <w:iCs/>
          </w:rPr>
          <w:delText>tag</w:delText>
        </w:r>
        <w:r w:rsidRPr="008B4D81" w:rsidDel="0078780A">
          <w:delText xml:space="preserve"> berupa chip khusus yang memiliki kode informasi unik yang nantinya akan dibaca oleh </w:delText>
        </w:r>
        <w:r w:rsidRPr="001A73FB" w:rsidDel="0078780A">
          <w:rPr>
            <w:i/>
            <w:iCs/>
          </w:rPr>
          <w:delText>tag reader</w:delText>
        </w:r>
        <w:r w:rsidRPr="008B4D81" w:rsidDel="0078780A">
          <w:delText xml:space="preserve">. </w:delText>
        </w:r>
      </w:del>
      <w:r w:rsidRPr="008B4D81">
        <w:t>RFID bertugas sebagai media akses control</w:t>
      </w:r>
      <w:ins w:id="1077" w:author="Rafi Aziizi" w:date="2021-11-12T12:51:00Z">
        <w:r w:rsidR="0078780A">
          <w:t>.</w:t>
        </w:r>
      </w:ins>
      <w:del w:id="1078" w:author="Rafi Aziizi" w:date="2021-11-12T12:51:00Z">
        <w:r w:rsidRPr="008B4D81" w:rsidDel="0078780A">
          <w:delText>.</w:delText>
        </w:r>
      </w:del>
      <w:r w:rsidRPr="008B4D81">
        <w:t xml:space="preserve"> Sedangkan untuk sistem kontrol, digunakan </w:t>
      </w:r>
      <w:ins w:id="1079" w:author="Rafi Aziizi" w:date="2021-11-12T12:52:00Z">
        <w:r w:rsidR="0078780A">
          <w:t>juga</w:t>
        </w:r>
      </w:ins>
      <w:del w:id="1080" w:author="Rafi Aziizi" w:date="2021-11-12T12:52:00Z">
        <w:r w:rsidRPr="008B4D81" w:rsidDel="0078780A">
          <w:delText>pula</w:delText>
        </w:r>
      </w:del>
      <w:r w:rsidRPr="008B4D81">
        <w:t xml:space="preserve"> Raspberry Pi yang diimplementasikan sebagai mikrokontroler yang bertugas memprogram RFID agar dapat mengidentifikasi kode pada kartu tag.  Dengan adanya sistem ini diharapkan menghasilkan sistem yang praktis dan efisien–membuat siswa dapat langsung melakukan absen dan membuktikan kehadirannya.</w:t>
      </w:r>
    </w:p>
    <w:p w14:paraId="177D3527" w14:textId="78D7B28E" w:rsidR="00040376" w:rsidRDefault="00040376" w:rsidP="00542F54">
      <w:pPr>
        <w:pStyle w:val="Heading2"/>
        <w:ind w:left="567" w:hanging="567"/>
        <w:rPr>
          <w:lang w:val="en-US"/>
        </w:rPr>
      </w:pPr>
      <w:bookmarkStart w:id="1081" w:name="_Toc80034210"/>
      <w:bookmarkStart w:id="1082" w:name="_Toc83115712"/>
      <w:r>
        <w:rPr>
          <w:lang w:val="en-US"/>
        </w:rPr>
        <w:t>Identifikasi Masalah</w:t>
      </w:r>
      <w:bookmarkEnd w:id="1081"/>
      <w:bookmarkEnd w:id="1082"/>
    </w:p>
    <w:p w14:paraId="4B98B319" w14:textId="1F16267C" w:rsidR="00470EF1" w:rsidRDefault="007A78A5" w:rsidP="007A78A5">
      <w:pPr>
        <w:ind w:firstLine="567"/>
      </w:pPr>
      <w:r>
        <w:t>Dari beberapa uraian yang dikemukakan pada latar belakang, maka dapat diidentifikasi masalah-masalah sebagai berikut :</w:t>
      </w:r>
    </w:p>
    <w:p w14:paraId="1878A107" w14:textId="7578DC20" w:rsidR="007A78A5" w:rsidRPr="003B2E0A" w:rsidRDefault="007A78A5" w:rsidP="00FF2590">
      <w:pPr>
        <w:pStyle w:val="ListParagraph"/>
        <w:numPr>
          <w:ilvl w:val="0"/>
          <w:numId w:val="46"/>
        </w:numPr>
      </w:pPr>
      <w:r w:rsidRPr="003B2E0A">
        <w:t>Rekapitulasi Absen yang dilakukan masih secara konvensional sehingga membutuhkan waktu yang cukup lama</w:t>
      </w:r>
      <w:r>
        <w:t>.</w:t>
      </w:r>
    </w:p>
    <w:p w14:paraId="094F66B0" w14:textId="4EE02B49" w:rsidR="007A78A5" w:rsidRDefault="007A78A5" w:rsidP="00FF2590">
      <w:pPr>
        <w:pStyle w:val="ListParagraph"/>
        <w:numPr>
          <w:ilvl w:val="0"/>
          <w:numId w:val="46"/>
        </w:numPr>
      </w:pPr>
      <w:r w:rsidRPr="003B2E0A">
        <w:t>Kurang efektifnya dalam melakukan proses absen, karena petugas piket perlu melakukan keliling pada setiap kelas untuk absensi ulang</w:t>
      </w:r>
      <w:r>
        <w:t>.</w:t>
      </w:r>
    </w:p>
    <w:p w14:paraId="4AE6B98A" w14:textId="4C7E9637" w:rsidR="00040376" w:rsidRDefault="00040376" w:rsidP="00542F54">
      <w:pPr>
        <w:pStyle w:val="Heading2"/>
        <w:ind w:left="567" w:hanging="567"/>
        <w:rPr>
          <w:lang w:val="en-US"/>
        </w:rPr>
      </w:pPr>
      <w:bookmarkStart w:id="1083" w:name="_Toc80034211"/>
      <w:bookmarkStart w:id="1084" w:name="_Toc83115713"/>
      <w:r>
        <w:rPr>
          <w:lang w:val="en-US"/>
        </w:rPr>
        <w:t>Batasan Masalah</w:t>
      </w:r>
      <w:bookmarkEnd w:id="1083"/>
      <w:bookmarkEnd w:id="1084"/>
    </w:p>
    <w:p w14:paraId="0CD85B22" w14:textId="47B7D93B" w:rsidR="00470EF1" w:rsidRDefault="001C1F40" w:rsidP="001C1F40">
      <w:pPr>
        <w:ind w:firstLine="567"/>
      </w:pPr>
      <w:r>
        <w:t>Berdasarkan identifikasi masalah di atas, maka Batasan masalah dalam kerja praktik sistem ini adalah sebagai berikut :</w:t>
      </w:r>
    </w:p>
    <w:p w14:paraId="00513963" w14:textId="0C82E74A" w:rsidR="001C1F40" w:rsidRPr="003B2E0A" w:rsidRDefault="001C1F40" w:rsidP="00FF2590">
      <w:pPr>
        <w:pStyle w:val="ListParagraph"/>
        <w:numPr>
          <w:ilvl w:val="0"/>
          <w:numId w:val="45"/>
        </w:numPr>
      </w:pPr>
      <w:r>
        <w:t xml:space="preserve">Sistem ini </w:t>
      </w:r>
      <w:r w:rsidR="007A78A5">
        <w:t>tidak mengatasi kecurangan dalam melakukan absensi harian</w:t>
      </w:r>
      <w:r>
        <w:t>.</w:t>
      </w:r>
    </w:p>
    <w:p w14:paraId="471332D4" w14:textId="411A51AE" w:rsidR="001C1F40" w:rsidRDefault="007A78A5" w:rsidP="00FF2590">
      <w:pPr>
        <w:pStyle w:val="ListParagraph"/>
        <w:numPr>
          <w:ilvl w:val="0"/>
          <w:numId w:val="45"/>
        </w:numPr>
      </w:pPr>
      <w:r>
        <w:t>Sistem tidak memberikan bukti fisik kehadiran untuk setiap absen yang dilakukan siswa</w:t>
      </w:r>
      <w:r w:rsidR="001C1F40">
        <w:t>.</w:t>
      </w:r>
    </w:p>
    <w:p w14:paraId="731599FA" w14:textId="29F19C1A" w:rsidR="001C1F40" w:rsidRDefault="007A78A5" w:rsidP="00FF2590">
      <w:pPr>
        <w:pStyle w:val="ListParagraph"/>
        <w:numPr>
          <w:ilvl w:val="0"/>
          <w:numId w:val="45"/>
        </w:numPr>
      </w:pPr>
      <w:r>
        <w:t>Sistem tidak membahas mengenai keamanan jaringan.</w:t>
      </w:r>
    </w:p>
    <w:p w14:paraId="34FE5C4D" w14:textId="274B3B9E" w:rsidR="00375190" w:rsidRPr="00470EF1" w:rsidRDefault="00375190" w:rsidP="00FF2590">
      <w:pPr>
        <w:pStyle w:val="ListParagraph"/>
        <w:numPr>
          <w:ilvl w:val="0"/>
          <w:numId w:val="45"/>
        </w:numPr>
      </w:pPr>
      <w:r>
        <w:t>Sistem tidak mengatasi perbaharuan perpindahan kelas jika semester sudah mulai.</w:t>
      </w:r>
    </w:p>
    <w:p w14:paraId="6084D075" w14:textId="3D8241A8" w:rsidR="00040376" w:rsidRDefault="00040376" w:rsidP="00542F54">
      <w:pPr>
        <w:pStyle w:val="Heading2"/>
        <w:ind w:left="567" w:hanging="567"/>
        <w:rPr>
          <w:lang w:val="en-US"/>
        </w:rPr>
      </w:pPr>
      <w:bookmarkStart w:id="1085" w:name="_Toc80034212"/>
      <w:bookmarkStart w:id="1086" w:name="_Toc83115714"/>
      <w:r>
        <w:rPr>
          <w:lang w:val="en-US"/>
        </w:rPr>
        <w:t>Maksud dan Tujuan</w:t>
      </w:r>
      <w:bookmarkEnd w:id="1085"/>
      <w:bookmarkEnd w:id="1086"/>
    </w:p>
    <w:p w14:paraId="61C18E86" w14:textId="098D556D" w:rsidR="00D05A0C" w:rsidRPr="003B2E0A" w:rsidDel="00B04AFE" w:rsidRDefault="00D05A0C" w:rsidP="00D05A0C">
      <w:pPr>
        <w:pStyle w:val="ListParagraph"/>
        <w:ind w:left="0" w:firstLine="567"/>
        <w:rPr>
          <w:del w:id="1087" w:author="Rafi Aziizi" w:date="2021-11-12T13:03:00Z"/>
        </w:rPr>
      </w:pPr>
      <w:r w:rsidRPr="003B2E0A">
        <w:t xml:space="preserve">Berdasarkan masalah yang ada, maka maksud dari </w:t>
      </w:r>
      <w:r w:rsidR="009931A1">
        <w:t>kerja praktik</w:t>
      </w:r>
      <w:r w:rsidRPr="003B2E0A">
        <w:t xml:space="preserve"> ini yaitu untuk </w:t>
      </w:r>
      <w:ins w:id="1088" w:author="Rafi Aziizi" w:date="2021-11-12T13:00:00Z">
        <w:r w:rsidR="0078780A">
          <w:t>m</w:t>
        </w:r>
      </w:ins>
      <w:ins w:id="1089" w:author="Rafi Aziizi" w:date="2021-11-12T12:57:00Z">
        <w:r w:rsidR="0078780A" w:rsidRPr="003B2E0A">
          <w:t>e</w:t>
        </w:r>
        <w:r w:rsidR="0078780A">
          <w:t>mbangun</w:t>
        </w:r>
        <w:r w:rsidR="0078780A" w:rsidRPr="003B2E0A">
          <w:t xml:space="preserve"> sistem </w:t>
        </w:r>
      </w:ins>
      <w:ins w:id="1090" w:author="Rafi Aziizi" w:date="2021-11-12T12:58:00Z">
        <w:r w:rsidR="0078780A">
          <w:t xml:space="preserve">agar </w:t>
        </w:r>
      </w:ins>
      <w:ins w:id="1091" w:author="Rafi Aziizi" w:date="2021-11-12T12:57:00Z">
        <w:r w:rsidR="0078780A" w:rsidRPr="003B2E0A">
          <w:t>mempermudah melakukan</w:t>
        </w:r>
      </w:ins>
      <w:ins w:id="1092" w:author="Rafi Aziizi" w:date="2021-11-12T13:03:00Z">
        <w:r w:rsidR="00B04AFE">
          <w:t xml:space="preserve"> proses absensi</w:t>
        </w:r>
      </w:ins>
      <w:ins w:id="1093" w:author="Rafi Aziizi" w:date="2021-11-12T12:57:00Z">
        <w:r w:rsidR="0078780A" w:rsidRPr="003B2E0A">
          <w:t xml:space="preserve"> </w:t>
        </w:r>
      </w:ins>
      <w:ins w:id="1094" w:author="Rafi Aziizi" w:date="2021-11-12T12:58:00Z">
        <w:r w:rsidR="0078780A">
          <w:t xml:space="preserve">dan </w:t>
        </w:r>
      </w:ins>
      <w:ins w:id="1095" w:author="Rafi Aziizi" w:date="2021-11-12T13:03:00Z">
        <w:r w:rsidR="00B04AFE" w:rsidRPr="003B2E0A">
          <w:lastRenderedPageBreak/>
          <w:t>rekapitulasi absen</w:t>
        </w:r>
        <w:r w:rsidR="00B04AFE">
          <w:t>si</w:t>
        </w:r>
        <w:r w:rsidR="00B04AFE" w:rsidRPr="003B2E0A">
          <w:t xml:space="preserve"> </w:t>
        </w:r>
      </w:ins>
      <w:ins w:id="1096" w:author="Rafi Aziizi" w:date="2021-11-12T12:58:00Z">
        <w:r w:rsidR="0078780A">
          <w:t xml:space="preserve">yang </w:t>
        </w:r>
      </w:ins>
      <w:ins w:id="1097" w:author="Rafi Aziizi" w:date="2021-11-12T12:57:00Z">
        <w:r w:rsidR="0078780A" w:rsidRPr="003B2E0A">
          <w:t>dilakukan dalam waktu singkat</w:t>
        </w:r>
      </w:ins>
      <w:ins w:id="1098" w:author="Rafi Aziizi" w:date="2021-11-12T12:58:00Z">
        <w:r w:rsidR="0078780A">
          <w:t xml:space="preserve"> pada sekolah SMK Cendekia Batujajar</w:t>
        </w:r>
      </w:ins>
      <w:ins w:id="1099" w:author="Rafi Aziizi" w:date="2021-11-12T12:57:00Z">
        <w:r w:rsidR="0078780A">
          <w:t>.</w:t>
        </w:r>
      </w:ins>
      <w:del w:id="1100" w:author="Rafi Aziizi" w:date="2021-11-12T12:57:00Z">
        <w:r w:rsidRPr="003B2E0A" w:rsidDel="0078780A">
          <w:delText xml:space="preserve">membuat sistem absensi dengan menggunakan </w:delText>
        </w:r>
        <w:r w:rsidRPr="001A73FB" w:rsidDel="0078780A">
          <w:rPr>
            <w:i/>
            <w:iCs/>
          </w:rPr>
          <w:delText>Radio Frequency Identification</w:delText>
        </w:r>
        <w:r w:rsidRPr="003B2E0A" w:rsidDel="0078780A">
          <w:delText xml:space="preserve"> pada sekolah SMK Cendekia Batujajar.</w:delText>
        </w:r>
      </w:del>
      <w:ins w:id="1101" w:author="Rafi Aziizi" w:date="2021-11-12T13:03:00Z">
        <w:r w:rsidR="00B04AFE">
          <w:t xml:space="preserve"> </w:t>
        </w:r>
      </w:ins>
    </w:p>
    <w:p w14:paraId="59858F3B" w14:textId="28FF8C4E" w:rsidR="00D05A0C" w:rsidRPr="003B2E0A" w:rsidRDefault="00B04AFE">
      <w:pPr>
        <w:pStyle w:val="ListParagraph"/>
        <w:ind w:left="0" w:firstLine="567"/>
        <w:pPrChange w:id="1102" w:author="Rafi Aziizi" w:date="2021-11-12T13:03:00Z">
          <w:pPr>
            <w:pStyle w:val="ListParagraph"/>
            <w:ind w:left="0"/>
          </w:pPr>
        </w:pPrChange>
      </w:pPr>
      <w:ins w:id="1103" w:author="Rafi Aziizi" w:date="2021-11-12T13:03:00Z">
        <w:r>
          <w:t>A</w:t>
        </w:r>
      </w:ins>
      <w:del w:id="1104" w:author="Rafi Aziizi" w:date="2021-11-12T13:03:00Z">
        <w:r w:rsidR="00D05A0C" w:rsidRPr="003B2E0A" w:rsidDel="00B04AFE">
          <w:delText>A</w:delText>
        </w:r>
      </w:del>
      <w:r w:rsidR="00D05A0C" w:rsidRPr="003B2E0A">
        <w:t xml:space="preserve">dapun </w:t>
      </w:r>
      <w:del w:id="1105" w:author="Rafi Aziizi" w:date="2021-11-12T11:08:00Z">
        <w:r w:rsidR="00D05A0C" w:rsidRPr="003B2E0A" w:rsidDel="00C9617C">
          <w:delText xml:space="preserve">tujuan </w:delText>
        </w:r>
      </w:del>
      <w:ins w:id="1106" w:author="Rafi Aziizi" w:date="2021-11-12T12:57:00Z">
        <w:r w:rsidR="0078780A">
          <w:t>tujuan</w:t>
        </w:r>
      </w:ins>
      <w:ins w:id="1107" w:author="Rafi Aziizi" w:date="2021-11-12T11:08:00Z">
        <w:r w:rsidR="00C9617C" w:rsidRPr="003B2E0A">
          <w:t xml:space="preserve"> </w:t>
        </w:r>
      </w:ins>
      <w:r w:rsidR="00D05A0C" w:rsidRPr="003B2E0A">
        <w:t xml:space="preserve">dari </w:t>
      </w:r>
      <w:r w:rsidR="009931A1">
        <w:t>kerja praktik</w:t>
      </w:r>
      <w:r w:rsidR="00D05A0C" w:rsidRPr="003B2E0A">
        <w:t xml:space="preserve"> ini yaitu:</w:t>
      </w:r>
    </w:p>
    <w:p w14:paraId="73D4C17E" w14:textId="452E54EB" w:rsidR="00D05A0C" w:rsidRPr="003B2E0A" w:rsidRDefault="00D05A0C" w:rsidP="00FF2590">
      <w:pPr>
        <w:pStyle w:val="ListParagraph"/>
        <w:numPr>
          <w:ilvl w:val="0"/>
          <w:numId w:val="47"/>
        </w:numPr>
      </w:pPr>
      <w:del w:id="1108" w:author="Rafi Aziizi" w:date="2021-11-12T11:07:00Z">
        <w:r w:rsidRPr="003B2E0A" w:rsidDel="00C9617C">
          <w:delText xml:space="preserve">Merancang </w:delText>
        </w:r>
      </w:del>
      <w:ins w:id="1109" w:author="Rafi Aziizi" w:date="2021-11-12T12:59:00Z">
        <w:r w:rsidR="0078780A" w:rsidRPr="003B2E0A">
          <w:t>Me</w:t>
        </w:r>
        <w:r w:rsidR="0078780A">
          <w:t>mb</w:t>
        </w:r>
      </w:ins>
      <w:ins w:id="1110" w:author="Rafi Aziizi" w:date="2021-11-13T10:12:00Z">
        <w:r w:rsidR="00362007">
          <w:t>erikan kemudahan kepada</w:t>
        </w:r>
      </w:ins>
      <w:ins w:id="1111" w:author="Rafi Aziizi" w:date="2021-11-12T12:59:00Z">
        <w:r w:rsidR="0078780A">
          <w:t xml:space="preserve"> </w:t>
        </w:r>
      </w:ins>
      <w:ins w:id="1112" w:author="Rafi Aziizi" w:date="2021-11-12T13:03:00Z">
        <w:r w:rsidR="00B04AFE">
          <w:t>Guru BK da</w:t>
        </w:r>
      </w:ins>
      <w:ins w:id="1113" w:author="Rafi Aziizi" w:date="2021-11-12T13:04:00Z">
        <w:r w:rsidR="00B04AFE">
          <w:t>n Bagian IT</w:t>
        </w:r>
      </w:ins>
      <w:ins w:id="1114" w:author="Rafi Aziizi" w:date="2021-11-12T12:59:00Z">
        <w:r w:rsidR="0078780A">
          <w:t xml:space="preserve"> untuk dapat mengatasi masalah keefektifan dan keefisienan rekapitulasi absen dalam periode tertentu</w:t>
        </w:r>
      </w:ins>
      <w:del w:id="1115" w:author="Rafi Aziizi" w:date="2021-11-12T12:59:00Z">
        <w:r w:rsidRPr="003B2E0A" w:rsidDel="0078780A">
          <w:delText>sistem untuk mempermudah melakukan rekapitulasi absen agar dilakukan dalam waktu yang singkat</w:delText>
        </w:r>
      </w:del>
      <w:r>
        <w:t>.</w:t>
      </w:r>
    </w:p>
    <w:p w14:paraId="3C7F8636" w14:textId="7F2B633D" w:rsidR="00B04AFE" w:rsidRDefault="00D05A0C" w:rsidP="00B04AFE">
      <w:pPr>
        <w:pStyle w:val="ListParagraph"/>
        <w:numPr>
          <w:ilvl w:val="0"/>
          <w:numId w:val="47"/>
        </w:numPr>
        <w:rPr>
          <w:ins w:id="1116" w:author="Rafi Aziizi" w:date="2021-11-12T13:01:00Z"/>
        </w:rPr>
      </w:pPr>
      <w:del w:id="1117" w:author="Rafi Aziizi" w:date="2021-11-12T11:07:00Z">
        <w:r w:rsidRPr="003B2E0A" w:rsidDel="00C9617C">
          <w:delText xml:space="preserve">Merancang </w:delText>
        </w:r>
      </w:del>
      <w:ins w:id="1118" w:author="Rafi Aziizi" w:date="2021-11-12T12:59:00Z">
        <w:r w:rsidR="0078780A">
          <w:t>Membantu siswa</w:t>
        </w:r>
      </w:ins>
      <w:ins w:id="1119" w:author="Rafi Aziizi" w:date="2021-11-12T13:00:00Z">
        <w:r w:rsidR="0078780A">
          <w:t xml:space="preserve"> ketika melakukan absensi secara mandiri</w:t>
        </w:r>
      </w:ins>
      <w:ins w:id="1120" w:author="Rafi Aziizi" w:date="2021-11-12T13:01:00Z">
        <w:r w:rsidR="00B04AFE">
          <w:t xml:space="preserve"> dengan mudah</w:t>
        </w:r>
      </w:ins>
      <w:del w:id="1121" w:author="Rafi Aziizi" w:date="2021-11-12T12:59:00Z">
        <w:r w:rsidRPr="003B2E0A" w:rsidDel="0078780A">
          <w:delText>sistem untuk menambahkan keefektifan dan keefisiensian proses absen yang dilakukan oleh petugas piket</w:delText>
        </w:r>
      </w:del>
      <w:r>
        <w:t>.</w:t>
      </w:r>
    </w:p>
    <w:p w14:paraId="3203B874" w14:textId="6429F463" w:rsidR="0078780A" w:rsidRPr="003B2E0A" w:rsidRDefault="00B04AFE" w:rsidP="000F1488">
      <w:pPr>
        <w:pStyle w:val="ListParagraph"/>
        <w:numPr>
          <w:ilvl w:val="0"/>
          <w:numId w:val="47"/>
        </w:numPr>
      </w:pPr>
      <w:ins w:id="1122" w:author="Rafi Aziizi" w:date="2021-11-12T13:01:00Z">
        <w:r>
          <w:t xml:space="preserve">Membantu </w:t>
        </w:r>
      </w:ins>
      <w:ins w:id="1123" w:author="Rafi Aziizi" w:date="2021-11-12T13:02:00Z">
        <w:r>
          <w:t xml:space="preserve">kepala sekolah dalam melakukan </w:t>
        </w:r>
        <w:r w:rsidRPr="00B04AFE">
          <w:rPr>
            <w:i/>
            <w:iCs/>
            <w:rPrChange w:id="1124" w:author="Rafi Aziizi" w:date="2021-11-12T13:02:00Z">
              <w:rPr/>
            </w:rPrChange>
          </w:rPr>
          <w:t>monitoring</w:t>
        </w:r>
        <w:r>
          <w:rPr>
            <w:i/>
            <w:iCs/>
          </w:rPr>
          <w:t xml:space="preserve"> </w:t>
        </w:r>
        <w:r>
          <w:t xml:space="preserve">absensi siswa secara </w:t>
        </w:r>
        <w:r w:rsidRPr="00B04AFE">
          <w:rPr>
            <w:i/>
            <w:iCs/>
            <w:rPrChange w:id="1125" w:author="Rafi Aziizi" w:date="2021-11-12T13:02:00Z">
              <w:rPr/>
            </w:rPrChange>
          </w:rPr>
          <w:t>real</w:t>
        </w:r>
        <w:r>
          <w:rPr>
            <w:i/>
            <w:iCs/>
          </w:rPr>
          <w:t xml:space="preserve"> </w:t>
        </w:r>
        <w:r w:rsidRPr="00B04AFE">
          <w:rPr>
            <w:i/>
            <w:iCs/>
            <w:rPrChange w:id="1126" w:author="Rafi Aziizi" w:date="2021-11-12T13:02:00Z">
              <w:rPr/>
            </w:rPrChange>
          </w:rPr>
          <w:t>time</w:t>
        </w:r>
        <w:r>
          <w:rPr>
            <w:i/>
            <w:iCs/>
          </w:rPr>
          <w:t>.</w:t>
        </w:r>
      </w:ins>
    </w:p>
    <w:p w14:paraId="09CD2722" w14:textId="51369D64" w:rsidR="00040376" w:rsidRDefault="00040376" w:rsidP="00542F54">
      <w:pPr>
        <w:pStyle w:val="Heading2"/>
        <w:ind w:left="567" w:hanging="567"/>
        <w:rPr>
          <w:lang w:val="en-US"/>
        </w:rPr>
      </w:pPr>
      <w:bookmarkStart w:id="1127" w:name="_Toc80034213"/>
      <w:bookmarkStart w:id="1128" w:name="_Toc83115715"/>
      <w:r>
        <w:rPr>
          <w:lang w:val="en-US"/>
        </w:rPr>
        <w:t xml:space="preserve">Metodologi </w:t>
      </w:r>
      <w:del w:id="1129" w:author="Rafi Aziizi" w:date="2021-11-12T10:36:00Z">
        <w:r w:rsidR="00542F54" w:rsidDel="009931A1">
          <w:rPr>
            <w:lang w:val="en-US"/>
          </w:rPr>
          <w:delText>Penelitian</w:delText>
        </w:r>
        <w:bookmarkEnd w:id="1127"/>
        <w:bookmarkEnd w:id="1128"/>
        <w:r w:rsidR="00542F54" w:rsidDel="009931A1">
          <w:rPr>
            <w:lang w:val="en-US"/>
          </w:rPr>
          <w:delText xml:space="preserve"> </w:delText>
        </w:r>
      </w:del>
      <w:ins w:id="1130" w:author="Rafi Aziizi" w:date="2021-11-12T10:36:00Z">
        <w:r w:rsidR="009931A1">
          <w:rPr>
            <w:lang w:val="en-US"/>
          </w:rPr>
          <w:t>Kerja Praktik</w:t>
        </w:r>
      </w:ins>
    </w:p>
    <w:p w14:paraId="5ACAD9DD" w14:textId="40CCA77C" w:rsidR="00542F54" w:rsidRPr="00542F54" w:rsidRDefault="0010129C" w:rsidP="00542F54">
      <w:pPr>
        <w:ind w:firstLine="567"/>
      </w:pPr>
      <w:r>
        <w:t xml:space="preserve">Metodologi </w:t>
      </w:r>
      <w:del w:id="1131" w:author="Rafi Aziizi" w:date="2021-11-12T10:37:00Z">
        <w:r w:rsidDel="009931A1">
          <w:delText xml:space="preserve">penelitian </w:delText>
        </w:r>
      </w:del>
      <w:ins w:id="1132" w:author="Rafi Aziizi" w:date="2021-11-12T10:37:00Z">
        <w:r w:rsidR="009931A1">
          <w:t xml:space="preserve">kerja praktik </w:t>
        </w:r>
      </w:ins>
      <w:r>
        <w:t xml:space="preserve">merupakan cara ilmiah untuk mendapatkan informasi mengenai data dengan tujuan dan kegunaan tertentu. </w:t>
      </w:r>
      <w:r w:rsidR="00542F54">
        <w:t xml:space="preserve">Adapun metodologi </w:t>
      </w:r>
      <w:ins w:id="1133" w:author="Rafi Aziizi" w:date="2021-11-12T10:37:00Z">
        <w:r w:rsidR="009931A1">
          <w:t xml:space="preserve">kerja praktik </w:t>
        </w:r>
      </w:ins>
      <w:del w:id="1134" w:author="Rafi Aziizi" w:date="2021-11-12T10:37:00Z">
        <w:r w:rsidR="00542F54" w:rsidDel="009931A1">
          <w:delText xml:space="preserve">penelitian </w:delText>
        </w:r>
      </w:del>
      <w:r w:rsidR="00542F54">
        <w:t xml:space="preserve">yang telah digunakan dalam pembuatan sistem absensi </w:t>
      </w:r>
      <w:r>
        <w:t>ini</w:t>
      </w:r>
      <w:r w:rsidR="00542F54">
        <w:t xml:space="preserve"> akan dipaparkan pada sub bab 1.5.1 dan 1.5.2.</w:t>
      </w:r>
    </w:p>
    <w:p w14:paraId="3D7D9600" w14:textId="319B81B5" w:rsidR="00040376" w:rsidRDefault="00040376" w:rsidP="00C93BF7">
      <w:pPr>
        <w:pStyle w:val="Heading3"/>
        <w:numPr>
          <w:ilvl w:val="2"/>
          <w:numId w:val="5"/>
        </w:numPr>
        <w:tabs>
          <w:tab w:val="left" w:pos="567"/>
        </w:tabs>
        <w:ind w:left="567" w:hanging="567"/>
      </w:pPr>
      <w:bookmarkStart w:id="1135" w:name="_Toc80034214"/>
      <w:bookmarkStart w:id="1136" w:name="_Toc83115716"/>
      <w:r w:rsidRPr="00040376">
        <w:t>Metode Pengumpulan data</w:t>
      </w:r>
      <w:bookmarkEnd w:id="1135"/>
      <w:bookmarkEnd w:id="1136"/>
    </w:p>
    <w:p w14:paraId="61D6070A" w14:textId="338F5DEB" w:rsidR="00542F54" w:rsidRDefault="00542F54" w:rsidP="00542F54">
      <w:pPr>
        <w:ind w:firstLine="567"/>
      </w:pPr>
      <w:r>
        <w:t>Metode pengumpulan data pada pembuatan sistem absensi ini menggunakan beberapa cara, yaitu:</w:t>
      </w:r>
    </w:p>
    <w:p w14:paraId="1E12BFFD" w14:textId="2A430DD7" w:rsidR="00542F54" w:rsidRDefault="00542F54" w:rsidP="00C93BF7">
      <w:pPr>
        <w:pStyle w:val="ListParagraph"/>
        <w:numPr>
          <w:ilvl w:val="0"/>
          <w:numId w:val="14"/>
        </w:numPr>
        <w:ind w:left="426"/>
      </w:pPr>
      <w:r>
        <w:t>Studi Pustaka</w:t>
      </w:r>
    </w:p>
    <w:p w14:paraId="6976CC84" w14:textId="59BB0657" w:rsidR="00542F54" w:rsidRPr="008C17C3" w:rsidRDefault="008C17C3" w:rsidP="00542F54">
      <w:pPr>
        <w:pStyle w:val="ListParagraph"/>
        <w:ind w:left="426"/>
      </w:pPr>
      <w:r>
        <w:t>Studi Pustaka dilakukan dengan mencari beberapa data dan informasi yang berkaitan</w:t>
      </w:r>
      <w:r w:rsidR="0010129C">
        <w:t xml:space="preserve"> dengan sistem absensi</w:t>
      </w:r>
      <w:r>
        <w:t xml:space="preserve"> melalui dokumen-dokumen elektronik seperti jurnal, </w:t>
      </w:r>
      <w:r>
        <w:rPr>
          <w:i/>
          <w:iCs/>
        </w:rPr>
        <w:t>e-book,</w:t>
      </w:r>
      <w:r w:rsidR="00D05A0C">
        <w:rPr>
          <w:i/>
          <w:iCs/>
        </w:rPr>
        <w:t xml:space="preserve"> </w:t>
      </w:r>
      <w:r>
        <w:t xml:space="preserve">dan juga </w:t>
      </w:r>
      <w:r w:rsidRPr="00362007">
        <w:rPr>
          <w:i/>
          <w:iCs/>
          <w:rPrChange w:id="1137" w:author="Rafi Aziizi" w:date="2021-11-13T10:13:00Z">
            <w:rPr/>
          </w:rPrChange>
        </w:rPr>
        <w:t>internet</w:t>
      </w:r>
      <w:r>
        <w:t xml:space="preserve"> sebagai referensi yang dapat dijadikan acuan dalam pembahasan.</w:t>
      </w:r>
    </w:p>
    <w:p w14:paraId="63610971" w14:textId="0DA6B3F2" w:rsidR="00542F54" w:rsidRDefault="00542F54" w:rsidP="00C93BF7">
      <w:pPr>
        <w:pStyle w:val="ListParagraph"/>
        <w:numPr>
          <w:ilvl w:val="0"/>
          <w:numId w:val="14"/>
        </w:numPr>
        <w:ind w:left="426"/>
      </w:pPr>
      <w:r>
        <w:t>Observasi</w:t>
      </w:r>
    </w:p>
    <w:p w14:paraId="4F51F6BF" w14:textId="7980444C" w:rsidR="008C17C3" w:rsidRDefault="008C17C3" w:rsidP="008C17C3">
      <w:pPr>
        <w:pStyle w:val="ListParagraph"/>
        <w:ind w:left="426"/>
      </w:pPr>
      <w:r>
        <w:t xml:space="preserve">Observasi </w:t>
      </w:r>
      <w:r w:rsidR="0010129C">
        <w:t xml:space="preserve">merupakan metode pengumpulan data </w:t>
      </w:r>
      <w:r>
        <w:t xml:space="preserve">dengan mengamati secara langsung ke lokasi </w:t>
      </w:r>
      <w:r w:rsidR="009931A1">
        <w:t>kerja praktik</w:t>
      </w:r>
      <w:r>
        <w:t xml:space="preserve"> untuk mengetahui </w:t>
      </w:r>
      <w:r w:rsidR="0010129C">
        <w:t>kebutuhan dan kegiatan yang sedang terjadi dilokasi.</w:t>
      </w:r>
    </w:p>
    <w:p w14:paraId="604D4105" w14:textId="77777777" w:rsidR="008C17C3" w:rsidRDefault="008C17C3" w:rsidP="00C93BF7">
      <w:pPr>
        <w:pStyle w:val="ListParagraph"/>
        <w:numPr>
          <w:ilvl w:val="0"/>
          <w:numId w:val="14"/>
        </w:numPr>
        <w:ind w:left="426"/>
      </w:pPr>
      <w:r>
        <w:t>Wawancara</w:t>
      </w:r>
    </w:p>
    <w:p w14:paraId="0EC44259" w14:textId="4F2F040B" w:rsidR="008C17C3" w:rsidRDefault="008C17C3" w:rsidP="008C17C3">
      <w:pPr>
        <w:pStyle w:val="ListParagraph"/>
        <w:ind w:left="426"/>
      </w:pPr>
      <w:r>
        <w:t xml:space="preserve">Wawancara merupakan </w:t>
      </w:r>
      <w:r w:rsidR="0010129C">
        <w:t xml:space="preserve">metode pengumpulan data dalam bentuk komunikasi dua arah yang dilakukan antara informan dan pewawancara secara </w:t>
      </w:r>
      <w:r w:rsidR="00D05A0C">
        <w:t>langsung dengan cara bertatap muka. Wawancara dilakukan pada saat observasi berjalan.</w:t>
      </w:r>
    </w:p>
    <w:p w14:paraId="24197BF1" w14:textId="1F202F9C" w:rsidR="00040376" w:rsidRDefault="00040376" w:rsidP="00C93BF7">
      <w:pPr>
        <w:pStyle w:val="Heading3"/>
        <w:numPr>
          <w:ilvl w:val="2"/>
          <w:numId w:val="5"/>
        </w:numPr>
        <w:tabs>
          <w:tab w:val="left" w:pos="567"/>
        </w:tabs>
        <w:ind w:left="567" w:hanging="567"/>
      </w:pPr>
      <w:bookmarkStart w:id="1138" w:name="_Toc80034215"/>
      <w:bookmarkStart w:id="1139" w:name="_Toc83115717"/>
      <w:r w:rsidRPr="00040376">
        <w:lastRenderedPageBreak/>
        <w:t>Metode Pengembangan Sistem</w:t>
      </w:r>
      <w:bookmarkEnd w:id="1138"/>
      <w:bookmarkEnd w:id="1139"/>
    </w:p>
    <w:p w14:paraId="503D28E4" w14:textId="31159CA3" w:rsidR="00D05A0C" w:rsidRDefault="00523BD5" w:rsidP="00A84E93">
      <w:pPr>
        <w:ind w:firstLine="567"/>
      </w:pPr>
      <w:r>
        <w:t xml:space="preserve">Metode pengembangan sistem yang digunakan dalam </w:t>
      </w:r>
      <w:r w:rsidR="009931A1">
        <w:t>kerja praktik</w:t>
      </w:r>
      <w:r>
        <w:t xml:space="preserve"> ini yaitu metode </w:t>
      </w:r>
      <w:del w:id="1140" w:author="Rafi Aziizi" w:date="2021-11-12T13:06:00Z">
        <w:r w:rsidDel="00B04AFE">
          <w:delText>prototype</w:delText>
        </w:r>
      </w:del>
      <w:ins w:id="1141" w:author="Rafi Aziizi" w:date="2021-11-12T13:06:00Z">
        <w:r w:rsidR="00B04AFE">
          <w:t>waterfall</w:t>
        </w:r>
      </w:ins>
      <w:r>
        <w:t>. Dalam metode ini sendiri memiliki bebera</w:t>
      </w:r>
      <w:r w:rsidR="00A84E93">
        <w:t>pa tahap dari mulai pengumpulan kebutuhan hingga penggunaan sistem. Untuk tahapannya sendiri, diawali dengan:</w:t>
      </w:r>
    </w:p>
    <w:p w14:paraId="0A676481" w14:textId="7CF5F114" w:rsidR="00A84E93" w:rsidRDefault="00A84E93" w:rsidP="00FF2590">
      <w:pPr>
        <w:pStyle w:val="ListParagraph"/>
        <w:numPr>
          <w:ilvl w:val="0"/>
          <w:numId w:val="16"/>
        </w:numPr>
        <w:ind w:left="426"/>
        <w:rPr>
          <w:ins w:id="1142" w:author="Rafi Aziizi" w:date="2021-11-12T13:06:00Z"/>
        </w:rPr>
      </w:pPr>
      <w:r>
        <w:t xml:space="preserve">Tahap </w:t>
      </w:r>
      <w:r w:rsidR="007A7DAE">
        <w:t>P</w:t>
      </w:r>
      <w:r>
        <w:t xml:space="preserve">engumpulan </w:t>
      </w:r>
      <w:ins w:id="1143" w:author="Rafi Aziizi" w:date="2021-11-12T13:07:00Z">
        <w:r w:rsidR="00B04AFE">
          <w:t>Data</w:t>
        </w:r>
      </w:ins>
      <w:del w:id="1144" w:author="Rafi Aziizi" w:date="2021-11-12T13:07:00Z">
        <w:r w:rsidDel="00B04AFE">
          <w:delText>data</w:delText>
        </w:r>
      </w:del>
      <w:r>
        <w:t>, digunakan untuk mendefisikan seluruh kebutuhan pembangunan sistem</w:t>
      </w:r>
      <w:ins w:id="1145" w:author="Rafi Aziizi" w:date="2021-11-12T13:07:00Z">
        <w:r w:rsidR="00B04AFE">
          <w:t xml:space="preserve"> berdasarkan informasi dari hasil studi pustaka, </w:t>
        </w:r>
      </w:ins>
      <w:ins w:id="1146" w:author="Rafi Aziizi" w:date="2021-11-12T13:08:00Z">
        <w:r w:rsidR="00B04AFE">
          <w:t>observasi dan wawancara</w:t>
        </w:r>
      </w:ins>
      <w:r w:rsidR="007A7DAE">
        <w:t>.</w:t>
      </w:r>
    </w:p>
    <w:p w14:paraId="621C13B2" w14:textId="09C89941" w:rsidR="00B04AFE" w:rsidRDefault="00B04AFE" w:rsidP="00FF2590">
      <w:pPr>
        <w:pStyle w:val="ListParagraph"/>
        <w:numPr>
          <w:ilvl w:val="0"/>
          <w:numId w:val="16"/>
        </w:numPr>
        <w:ind w:left="426"/>
      </w:pPr>
      <w:ins w:id="1147" w:author="Rafi Aziizi" w:date="2021-11-12T13:08:00Z">
        <w:r>
          <w:t xml:space="preserve">Tahap Desain, merupakan tahap pengembangan tampilan aplikasi atau biasa disebut </w:t>
        </w:r>
        <w:r w:rsidRPr="00362007">
          <w:rPr>
            <w:i/>
            <w:iCs/>
            <w:rPrChange w:id="1148" w:author="Rafi Aziizi" w:date="2021-11-13T10:14:00Z">
              <w:rPr/>
            </w:rPrChange>
          </w:rPr>
          <w:t>User Interface/User Exper</w:t>
        </w:r>
      </w:ins>
      <w:ins w:id="1149" w:author="Rafi Aziizi" w:date="2021-11-12T13:09:00Z">
        <w:r w:rsidRPr="00362007">
          <w:rPr>
            <w:i/>
            <w:iCs/>
            <w:rPrChange w:id="1150" w:author="Rafi Aziizi" w:date="2021-11-13T10:14:00Z">
              <w:rPr/>
            </w:rPrChange>
          </w:rPr>
          <w:t>ience</w:t>
        </w:r>
        <w:r>
          <w:t xml:space="preserve"> yang nantinya di implementasikan melalui source code.</w:t>
        </w:r>
      </w:ins>
    </w:p>
    <w:p w14:paraId="1A94C85D" w14:textId="2D1262B5" w:rsidR="007A7DAE" w:rsidRPr="007A7DAE" w:rsidDel="00B04AFE" w:rsidRDefault="00915759" w:rsidP="00FF2590">
      <w:pPr>
        <w:pStyle w:val="ListParagraph"/>
        <w:numPr>
          <w:ilvl w:val="0"/>
          <w:numId w:val="16"/>
        </w:numPr>
        <w:ind w:left="426"/>
        <w:rPr>
          <w:del w:id="1151" w:author="Rafi Aziizi" w:date="2021-11-12T13:08:00Z"/>
        </w:rPr>
      </w:pPr>
      <w:del w:id="1152" w:author="Rafi Aziizi" w:date="2021-11-12T13:08:00Z">
        <w:r w:rsidDel="00B04AFE">
          <w:delText xml:space="preserve">Tahap </w:delText>
        </w:r>
        <w:r w:rsidR="007A7DAE" w:rsidDel="00B04AFE">
          <w:delText xml:space="preserve">Membangun Prototype, merupakan tahap untuk membuat rancangan sistem sementara yang berpusat pada sisi </w:delText>
        </w:r>
        <w:r w:rsidR="007A7DAE" w:rsidDel="00B04AFE">
          <w:rPr>
            <w:i/>
            <w:iCs/>
          </w:rPr>
          <w:delText>user.</w:delText>
        </w:r>
      </w:del>
    </w:p>
    <w:p w14:paraId="7ACECE84" w14:textId="4A56EC94" w:rsidR="00E40DE6" w:rsidDel="00B04AFE" w:rsidRDefault="00915759" w:rsidP="00FF2590">
      <w:pPr>
        <w:pStyle w:val="ListParagraph"/>
        <w:numPr>
          <w:ilvl w:val="0"/>
          <w:numId w:val="16"/>
        </w:numPr>
        <w:ind w:left="426"/>
        <w:rPr>
          <w:del w:id="1153" w:author="Rafi Aziizi" w:date="2021-11-12T13:08:00Z"/>
        </w:rPr>
      </w:pPr>
      <w:del w:id="1154" w:author="Rafi Aziizi" w:date="2021-11-12T13:08:00Z">
        <w:r w:rsidDel="00B04AFE">
          <w:delText xml:space="preserve">Tahap </w:delText>
        </w:r>
        <w:r w:rsidR="007A7DAE" w:rsidDel="00B04AFE">
          <w:delText>Evaluasi Prototype</w:delText>
        </w:r>
        <w:r w:rsidR="00E40DE6" w:rsidDel="00B04AFE">
          <w:delText>, dilakukan untuk mengetahui apakah protoype sesuai dengan kebutuhan user.</w:delText>
        </w:r>
      </w:del>
    </w:p>
    <w:p w14:paraId="695A6031" w14:textId="447B5AF2" w:rsidR="00E40DE6" w:rsidRDefault="00E40DE6" w:rsidP="00FF2590">
      <w:pPr>
        <w:pStyle w:val="ListParagraph"/>
        <w:numPr>
          <w:ilvl w:val="0"/>
          <w:numId w:val="16"/>
        </w:numPr>
        <w:ind w:left="426"/>
      </w:pPr>
      <w:r>
        <w:t xml:space="preserve">Tahap </w:t>
      </w:r>
      <w:del w:id="1155" w:author="Rafi Aziizi" w:date="2021-11-12T13:09:00Z">
        <w:r w:rsidDel="00B04AFE">
          <w:delText>Mengkode Sistem</w:delText>
        </w:r>
      </w:del>
      <w:ins w:id="1156" w:author="Rafi Aziizi" w:date="2021-11-12T13:09:00Z">
        <w:r w:rsidR="00B04AFE">
          <w:t>Implementasi Sistem</w:t>
        </w:r>
      </w:ins>
      <w:r>
        <w:t>,</w:t>
      </w:r>
      <w:del w:id="1157" w:author="Rafi Aziizi" w:date="2021-11-12T13:10:00Z">
        <w:r w:rsidDel="00B04AFE">
          <w:delText xml:space="preserve"> </w:delText>
        </w:r>
      </w:del>
      <w:ins w:id="1158" w:author="Rafi Aziizi" w:date="2021-11-12T13:10:00Z">
        <w:r w:rsidR="00B04AFE">
          <w:t xml:space="preserve"> merupakan tahapan pengembangan apli</w:t>
        </w:r>
      </w:ins>
      <w:ins w:id="1159" w:author="Rafi Aziizi" w:date="2021-11-12T13:11:00Z">
        <w:r w:rsidR="00B04AFE">
          <w:t xml:space="preserve">kasi berdasarkan data dan desain yang telah ditentukan </w:t>
        </w:r>
        <w:r w:rsidR="0004566C">
          <w:t>sebelumnya kedalam bahasa pemrograman</w:t>
        </w:r>
      </w:ins>
      <w:del w:id="1160" w:author="Rafi Aziizi" w:date="2021-11-12T13:10:00Z">
        <w:r w:rsidDel="00B04AFE">
          <w:delText xml:space="preserve">merupakan tahap penerjemahan hasil prototype </w:delText>
        </w:r>
        <w:r w:rsidRPr="00E40DE6" w:rsidDel="00B04AFE">
          <w:delText>kedalam bahasa pemrograman</w:delText>
        </w:r>
      </w:del>
      <w:r w:rsidRPr="00E40DE6">
        <w:t>.</w:t>
      </w:r>
    </w:p>
    <w:p w14:paraId="36351E5D" w14:textId="4B2918FB" w:rsidR="00E40DE6" w:rsidRDefault="00E40DE6" w:rsidP="00FF2590">
      <w:pPr>
        <w:pStyle w:val="ListParagraph"/>
        <w:numPr>
          <w:ilvl w:val="0"/>
          <w:numId w:val="16"/>
        </w:numPr>
        <w:ind w:left="426"/>
      </w:pPr>
      <w:r w:rsidRPr="00E40DE6">
        <w:t xml:space="preserve">Tahap Pengujian Sistem, dilakukan pada saat sistem telah terintegrasikan dengan baik. Pengujian sistem dapat dilakukan dengan beberapa cara </w:t>
      </w:r>
      <w:r w:rsidRPr="00E40DE6">
        <w:rPr>
          <w:i/>
          <w:iCs/>
        </w:rPr>
        <w:t>White Box, Black Box, Basis Path,</w:t>
      </w:r>
      <w:r w:rsidRPr="00E40DE6">
        <w:t xml:space="preserve"> pengujian arsitektur dan lain-lain.</w:t>
      </w:r>
    </w:p>
    <w:p w14:paraId="3D3B6AA2" w14:textId="67B35072" w:rsidR="00C2214F" w:rsidRPr="00E40DE6" w:rsidRDefault="00E40DE6" w:rsidP="00FF2590">
      <w:pPr>
        <w:pStyle w:val="ListParagraph"/>
        <w:numPr>
          <w:ilvl w:val="0"/>
          <w:numId w:val="16"/>
        </w:numPr>
        <w:ind w:left="426"/>
      </w:pPr>
      <w:r>
        <w:t>Penggunaan Sistem</w:t>
      </w:r>
      <w:ins w:id="1161" w:author="Rafi Aziizi" w:date="2021-11-12T13:12:00Z">
        <w:r w:rsidR="0004566C">
          <w:t xml:space="preserve"> dan Perbaikan berkala</w:t>
        </w:r>
      </w:ins>
      <w:r w:rsidR="004532A9">
        <w:t xml:space="preserve">, </w:t>
      </w:r>
      <w:del w:id="1162" w:author="Rafi Aziizi" w:date="2021-11-12T13:12:00Z">
        <w:r w:rsidR="004532A9" w:rsidDel="0004566C">
          <w:delText>siap untuk dirilis</w:delText>
        </w:r>
      </w:del>
      <w:ins w:id="1163" w:author="Rafi Aziizi" w:date="2021-11-12T13:12:00Z">
        <w:r w:rsidR="0004566C">
          <w:t>tahapan terakhir ini merupakan tahapan pemakaian dan pemeliharaan sistem oleh user secara berkala</w:t>
        </w:r>
      </w:ins>
      <w:r w:rsidR="004532A9">
        <w:t>.</w:t>
      </w:r>
    </w:p>
    <w:p w14:paraId="14B0C4AB" w14:textId="2AA4C11C" w:rsidR="00040376" w:rsidRDefault="00040376" w:rsidP="00542F54">
      <w:pPr>
        <w:pStyle w:val="Heading2"/>
        <w:ind w:left="567" w:hanging="567"/>
        <w:rPr>
          <w:lang w:val="en-US"/>
        </w:rPr>
      </w:pPr>
      <w:bookmarkStart w:id="1164" w:name="_Toc80034216"/>
      <w:bookmarkStart w:id="1165" w:name="_Toc83115718"/>
      <w:r>
        <w:rPr>
          <w:lang w:val="en-US"/>
        </w:rPr>
        <w:t>Sistematika Penulisan</w:t>
      </w:r>
      <w:bookmarkEnd w:id="1164"/>
      <w:bookmarkEnd w:id="1165"/>
    </w:p>
    <w:p w14:paraId="32C1FA9D" w14:textId="77777777" w:rsidR="00D05A0C" w:rsidRPr="003D04E2" w:rsidRDefault="00D05A0C" w:rsidP="00D05A0C">
      <w:pPr>
        <w:ind w:firstLine="720"/>
        <w:rPr>
          <w:color w:val="000000" w:themeColor="text1"/>
        </w:rPr>
      </w:pPr>
      <w:r w:rsidRPr="003D04E2">
        <w:rPr>
          <w:color w:val="000000" w:themeColor="text1"/>
        </w:rPr>
        <w:t xml:space="preserve">Sistematika penulisan </w:t>
      </w:r>
      <w:r>
        <w:rPr>
          <w:color w:val="000000" w:themeColor="text1"/>
        </w:rPr>
        <w:t>yang digunakan dalam penulisan l</w:t>
      </w:r>
      <w:r w:rsidRPr="003D04E2">
        <w:rPr>
          <w:color w:val="000000" w:themeColor="text1"/>
        </w:rPr>
        <w:t xml:space="preserve">aporan </w:t>
      </w:r>
      <w:r>
        <w:rPr>
          <w:color w:val="000000" w:themeColor="text1"/>
        </w:rPr>
        <w:t>kerja p</w:t>
      </w:r>
      <w:r w:rsidRPr="003D04E2">
        <w:rPr>
          <w:color w:val="000000" w:themeColor="text1"/>
        </w:rPr>
        <w:t xml:space="preserve">raktik ini adalah sebagai berikut: </w:t>
      </w:r>
    </w:p>
    <w:tbl>
      <w:tblPr>
        <w:tblW w:w="8208" w:type="dxa"/>
        <w:tblLook w:val="04A0" w:firstRow="1" w:lastRow="0" w:firstColumn="1" w:lastColumn="0" w:noHBand="0" w:noVBand="1"/>
      </w:tblPr>
      <w:tblGrid>
        <w:gridCol w:w="1705"/>
        <w:gridCol w:w="6503"/>
      </w:tblGrid>
      <w:tr w:rsidR="00D05A0C" w:rsidRPr="00E9581F" w14:paraId="1AC34D85" w14:textId="77777777" w:rsidTr="001807FF">
        <w:trPr>
          <w:trHeight w:val="1243"/>
        </w:trPr>
        <w:tc>
          <w:tcPr>
            <w:tcW w:w="1705" w:type="dxa"/>
          </w:tcPr>
          <w:p w14:paraId="56B83A11" w14:textId="77777777" w:rsidR="00D05A0C" w:rsidRPr="00E9581F" w:rsidRDefault="00D05A0C" w:rsidP="001807FF">
            <w:pPr>
              <w:spacing w:before="120"/>
              <w:rPr>
                <w:color w:val="000000" w:themeColor="text1"/>
              </w:rPr>
            </w:pPr>
            <w:r w:rsidRPr="00E9581F">
              <w:rPr>
                <w:color w:val="000000" w:themeColor="text1"/>
              </w:rPr>
              <w:t xml:space="preserve">BAB I  </w:t>
            </w:r>
          </w:p>
        </w:tc>
        <w:tc>
          <w:tcPr>
            <w:tcW w:w="6503" w:type="dxa"/>
          </w:tcPr>
          <w:p w14:paraId="749880A1" w14:textId="77777777" w:rsidR="00D05A0C" w:rsidRPr="00E9581F" w:rsidRDefault="00D05A0C" w:rsidP="001807FF">
            <w:pPr>
              <w:spacing w:before="120"/>
              <w:rPr>
                <w:color w:val="000000" w:themeColor="text1"/>
              </w:rPr>
            </w:pPr>
            <w:r w:rsidRPr="00E9581F">
              <w:rPr>
                <w:color w:val="000000" w:themeColor="text1"/>
              </w:rPr>
              <w:t>: PENDAHULUAN</w:t>
            </w:r>
          </w:p>
          <w:p w14:paraId="198B9441" w14:textId="08961CE2" w:rsidR="00D05A0C" w:rsidRPr="00E9581F" w:rsidRDefault="00D05A0C" w:rsidP="001807FF">
            <w:pPr>
              <w:ind w:left="162"/>
              <w:rPr>
                <w:color w:val="000000" w:themeColor="text1"/>
              </w:rPr>
            </w:pPr>
            <w:r w:rsidRPr="00E9581F">
              <w:rPr>
                <w:color w:val="000000" w:themeColor="text1"/>
              </w:rPr>
              <w:t>Bab ini menjelaskan latar belakang masalah, identifikasi masalah, batasan masalah, maksud dan tujuan</w:t>
            </w:r>
            <w:ins w:id="1166" w:author="Rafi Aziizi" w:date="2021-11-13T10:14:00Z">
              <w:r w:rsidR="00362007">
                <w:rPr>
                  <w:color w:val="000000" w:themeColor="text1"/>
                </w:rPr>
                <w:t>, metodologi kerja praktik</w:t>
              </w:r>
            </w:ins>
            <w:r w:rsidRPr="00E9581F">
              <w:rPr>
                <w:color w:val="000000" w:themeColor="text1"/>
              </w:rPr>
              <w:t xml:space="preserve"> serta sistematika penulisan.</w:t>
            </w:r>
          </w:p>
        </w:tc>
      </w:tr>
      <w:tr w:rsidR="00D05A0C" w:rsidRPr="00E9581F" w14:paraId="4B4129EB" w14:textId="77777777" w:rsidTr="001807FF">
        <w:trPr>
          <w:trHeight w:val="817"/>
        </w:trPr>
        <w:tc>
          <w:tcPr>
            <w:tcW w:w="1705" w:type="dxa"/>
          </w:tcPr>
          <w:p w14:paraId="51819ADE" w14:textId="77777777" w:rsidR="00D05A0C" w:rsidRPr="00E9581F" w:rsidRDefault="00D05A0C" w:rsidP="001807FF">
            <w:pPr>
              <w:spacing w:before="120"/>
              <w:rPr>
                <w:color w:val="000000" w:themeColor="text1"/>
              </w:rPr>
            </w:pPr>
            <w:r w:rsidRPr="00E9581F">
              <w:rPr>
                <w:color w:val="000000" w:themeColor="text1"/>
              </w:rPr>
              <w:t xml:space="preserve">BAB II  </w:t>
            </w:r>
          </w:p>
        </w:tc>
        <w:tc>
          <w:tcPr>
            <w:tcW w:w="6503" w:type="dxa"/>
          </w:tcPr>
          <w:p w14:paraId="741F0F49" w14:textId="77777777" w:rsidR="00D05A0C" w:rsidRPr="00E9581F" w:rsidRDefault="00D05A0C" w:rsidP="001807FF">
            <w:pPr>
              <w:spacing w:before="120"/>
              <w:rPr>
                <w:color w:val="000000" w:themeColor="text1"/>
              </w:rPr>
            </w:pPr>
            <w:r w:rsidRPr="00E9581F">
              <w:rPr>
                <w:color w:val="000000" w:themeColor="text1"/>
              </w:rPr>
              <w:t xml:space="preserve">: TINJAUAN PUSTAKA </w:t>
            </w:r>
          </w:p>
          <w:p w14:paraId="669A5F26" w14:textId="5FECBB13" w:rsidR="00D05A0C" w:rsidRPr="00E9581F" w:rsidRDefault="00D05A0C" w:rsidP="001807FF">
            <w:pPr>
              <w:ind w:left="162"/>
              <w:rPr>
                <w:color w:val="000000" w:themeColor="text1"/>
              </w:rPr>
            </w:pPr>
            <w:r w:rsidRPr="00E9581F">
              <w:rPr>
                <w:color w:val="000000" w:themeColor="text1"/>
              </w:rPr>
              <w:t>Bab ini menjelaskan uraian mengenai teori – teori yang digunakan dalam pembangunan sistem</w:t>
            </w:r>
            <w:r w:rsidR="003E6CDC">
              <w:rPr>
                <w:color w:val="000000" w:themeColor="text1"/>
              </w:rPr>
              <w:t>.</w:t>
            </w:r>
          </w:p>
        </w:tc>
      </w:tr>
      <w:tr w:rsidR="00D05A0C" w:rsidRPr="00E9581F" w14:paraId="4927E0B8" w14:textId="77777777" w:rsidTr="001807FF">
        <w:trPr>
          <w:trHeight w:val="1237"/>
        </w:trPr>
        <w:tc>
          <w:tcPr>
            <w:tcW w:w="1705" w:type="dxa"/>
          </w:tcPr>
          <w:p w14:paraId="1DF1F28B" w14:textId="77777777" w:rsidR="00D05A0C" w:rsidRPr="00E9581F" w:rsidRDefault="00D05A0C" w:rsidP="001807FF">
            <w:pPr>
              <w:spacing w:before="120"/>
              <w:rPr>
                <w:color w:val="000000" w:themeColor="text1"/>
              </w:rPr>
            </w:pPr>
            <w:r w:rsidRPr="00E9581F">
              <w:rPr>
                <w:color w:val="000000" w:themeColor="text1"/>
              </w:rPr>
              <w:lastRenderedPageBreak/>
              <w:t xml:space="preserve">BAB III  </w:t>
            </w:r>
          </w:p>
        </w:tc>
        <w:tc>
          <w:tcPr>
            <w:tcW w:w="6503" w:type="dxa"/>
          </w:tcPr>
          <w:p w14:paraId="65F26DA0" w14:textId="77777777" w:rsidR="00D05A0C" w:rsidRPr="00E9581F" w:rsidRDefault="00D05A0C" w:rsidP="001807FF">
            <w:pPr>
              <w:spacing w:before="120"/>
              <w:rPr>
                <w:color w:val="000000" w:themeColor="text1"/>
              </w:rPr>
            </w:pPr>
            <w:r w:rsidRPr="00E9581F">
              <w:rPr>
                <w:color w:val="000000" w:themeColor="text1"/>
              </w:rPr>
              <w:t xml:space="preserve">: ANALISIS DAN PERANCANGAN </w:t>
            </w:r>
          </w:p>
          <w:p w14:paraId="206476A2" w14:textId="7057AF66" w:rsidR="00D05A0C" w:rsidRPr="003E6CDC" w:rsidRDefault="00D05A0C" w:rsidP="001807FF">
            <w:pPr>
              <w:ind w:left="162"/>
              <w:rPr>
                <w:color w:val="000000" w:themeColor="text1"/>
              </w:rPr>
            </w:pPr>
            <w:r w:rsidRPr="00E9581F">
              <w:rPr>
                <w:color w:val="000000" w:themeColor="text1"/>
              </w:rPr>
              <w:t xml:space="preserve">Bab ini menjelaskan analisis kebutuhan yang digunakan dalam merancang dan mengimplementasikan </w:t>
            </w:r>
            <w:r w:rsidRPr="00E9581F">
              <w:t xml:space="preserve">Sistem </w:t>
            </w:r>
            <w:r w:rsidR="003E6CDC">
              <w:t>Absensi Menggunakan RFID pada SMK Cendekia Batujajar.</w:t>
            </w:r>
          </w:p>
        </w:tc>
      </w:tr>
      <w:tr w:rsidR="00D05A0C" w:rsidRPr="00E9581F" w14:paraId="5CC3F09A" w14:textId="77777777" w:rsidTr="001807FF">
        <w:trPr>
          <w:trHeight w:val="468"/>
        </w:trPr>
        <w:tc>
          <w:tcPr>
            <w:tcW w:w="1705" w:type="dxa"/>
          </w:tcPr>
          <w:p w14:paraId="19E4D1B5" w14:textId="77777777" w:rsidR="00D05A0C" w:rsidRPr="00E9581F" w:rsidRDefault="00D05A0C" w:rsidP="001807FF">
            <w:pPr>
              <w:spacing w:before="120"/>
              <w:rPr>
                <w:color w:val="000000" w:themeColor="text1"/>
              </w:rPr>
            </w:pPr>
            <w:r w:rsidRPr="00E9581F">
              <w:rPr>
                <w:color w:val="000000" w:themeColor="text1"/>
              </w:rPr>
              <w:t xml:space="preserve">BAB IV </w:t>
            </w:r>
          </w:p>
        </w:tc>
        <w:tc>
          <w:tcPr>
            <w:tcW w:w="6503" w:type="dxa"/>
          </w:tcPr>
          <w:p w14:paraId="7A4DBE94" w14:textId="77777777" w:rsidR="00D05A0C" w:rsidRPr="00E9581F" w:rsidRDefault="00D05A0C" w:rsidP="001807FF">
            <w:pPr>
              <w:spacing w:before="120"/>
              <w:rPr>
                <w:color w:val="000000" w:themeColor="text1"/>
              </w:rPr>
            </w:pPr>
            <w:r w:rsidRPr="00E9581F">
              <w:rPr>
                <w:color w:val="000000" w:themeColor="text1"/>
              </w:rPr>
              <w:t xml:space="preserve">: PENGUJIAN DAN IMPLEMENTASI </w:t>
            </w:r>
          </w:p>
          <w:p w14:paraId="13952BF4" w14:textId="29FDB4E9" w:rsidR="00D05A0C" w:rsidRPr="00DD0C5D" w:rsidRDefault="00D05A0C" w:rsidP="001807FF">
            <w:pPr>
              <w:ind w:left="162"/>
              <w:rPr>
                <w:b/>
                <w:lang w:val="id-ID"/>
              </w:rPr>
            </w:pPr>
            <w:r w:rsidRPr="00E9581F">
              <w:rPr>
                <w:color w:val="000000" w:themeColor="text1"/>
              </w:rPr>
              <w:t xml:space="preserve">Bab ini memberikan gambaran berupa implementasi </w:t>
            </w:r>
            <w:r>
              <w:rPr>
                <w:color w:val="000000" w:themeColor="text1"/>
              </w:rPr>
              <w:t>sistem</w:t>
            </w:r>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serta pengujian yang digunakan dalam</w:t>
            </w:r>
            <w:r w:rsidR="003E6CDC">
              <w:rPr>
                <w:color w:val="000000" w:themeColor="text1"/>
              </w:rPr>
              <w:t xml:space="preserve"> pembangunan </w:t>
            </w:r>
            <w:r w:rsidR="003E6CDC" w:rsidRPr="00E9581F">
              <w:t xml:space="preserve">Sistem </w:t>
            </w:r>
            <w:r w:rsidR="003E6CDC">
              <w:t>Absensi Menggunakan RFID pada SMK Cendekia Batujajar.</w:t>
            </w:r>
            <w:r>
              <w:t>.</w:t>
            </w:r>
          </w:p>
        </w:tc>
      </w:tr>
      <w:tr w:rsidR="00D05A0C" w:rsidRPr="00E9581F" w14:paraId="0D1DA71B" w14:textId="77777777" w:rsidTr="001807FF">
        <w:trPr>
          <w:trHeight w:val="1891"/>
        </w:trPr>
        <w:tc>
          <w:tcPr>
            <w:tcW w:w="1705" w:type="dxa"/>
          </w:tcPr>
          <w:p w14:paraId="63F2304A" w14:textId="77777777" w:rsidR="00D05A0C" w:rsidRDefault="00D05A0C" w:rsidP="001807FF">
            <w:pPr>
              <w:spacing w:before="120"/>
              <w:rPr>
                <w:color w:val="000000" w:themeColor="text1"/>
              </w:rPr>
            </w:pPr>
            <w:r w:rsidRPr="00E9581F">
              <w:rPr>
                <w:color w:val="000000" w:themeColor="text1"/>
              </w:rPr>
              <w:t xml:space="preserve">BAB V </w:t>
            </w:r>
          </w:p>
          <w:p w14:paraId="5D3379BF" w14:textId="77777777" w:rsidR="00D05A0C" w:rsidRDefault="00D05A0C" w:rsidP="001807FF">
            <w:pPr>
              <w:spacing w:before="120"/>
              <w:rPr>
                <w:color w:val="000000" w:themeColor="text1"/>
              </w:rPr>
            </w:pPr>
          </w:p>
          <w:p w14:paraId="1AD27FB0" w14:textId="77777777" w:rsidR="00D05A0C" w:rsidRDefault="00D05A0C" w:rsidP="001807FF">
            <w:pPr>
              <w:spacing w:before="120"/>
              <w:rPr>
                <w:color w:val="000000" w:themeColor="text1"/>
              </w:rPr>
            </w:pPr>
          </w:p>
          <w:p w14:paraId="18793A9D" w14:textId="77777777" w:rsidR="00D05A0C" w:rsidRPr="00E9581F" w:rsidRDefault="00D05A0C" w:rsidP="001807FF">
            <w:pPr>
              <w:spacing w:before="120"/>
              <w:rPr>
                <w:color w:val="000000" w:themeColor="text1"/>
              </w:rPr>
            </w:pPr>
          </w:p>
        </w:tc>
        <w:tc>
          <w:tcPr>
            <w:tcW w:w="6503" w:type="dxa"/>
          </w:tcPr>
          <w:p w14:paraId="7DCA4AEF" w14:textId="77777777" w:rsidR="00D05A0C" w:rsidRPr="00E9581F" w:rsidRDefault="00D05A0C" w:rsidP="001807FF">
            <w:pPr>
              <w:spacing w:before="120"/>
              <w:rPr>
                <w:color w:val="000000" w:themeColor="text1"/>
              </w:rPr>
            </w:pPr>
            <w:r w:rsidRPr="00E9581F">
              <w:rPr>
                <w:color w:val="000000" w:themeColor="text1"/>
              </w:rPr>
              <w:t xml:space="preserve">: KESIMPULAN DAN SARAN </w:t>
            </w:r>
          </w:p>
          <w:p w14:paraId="54A9B1FA" w14:textId="77777777" w:rsidR="00D05A0C" w:rsidRPr="00E9581F" w:rsidRDefault="00D05A0C" w:rsidP="001807FF">
            <w:pPr>
              <w:ind w:left="162"/>
              <w:rPr>
                <w:color w:val="000000" w:themeColor="text1"/>
              </w:rPr>
            </w:pPr>
            <w:r w:rsidRPr="00E9581F">
              <w:rPr>
                <w:color w:val="000000" w:themeColor="text1"/>
              </w:rPr>
              <w:t>Bab ini memberikan kesimpulan pembangunan sistem informasi yang telah dilakukan serta saran untuk mengembangkan dan perbaik</w:t>
            </w:r>
            <w:r>
              <w:rPr>
                <w:color w:val="000000" w:themeColor="text1"/>
              </w:rPr>
              <w:t>an sistem informasi yang</w:t>
            </w:r>
            <w:r>
              <w:rPr>
                <w:color w:val="000000" w:themeColor="text1"/>
                <w:lang w:val="id-ID"/>
              </w:rPr>
              <w:t xml:space="preserve"> </w:t>
            </w:r>
            <w:r w:rsidRPr="00E9581F">
              <w:rPr>
                <w:color w:val="000000" w:themeColor="text1"/>
              </w:rPr>
              <w:t xml:space="preserve">dapat dilakukan. </w:t>
            </w:r>
          </w:p>
        </w:tc>
      </w:tr>
      <w:tr w:rsidR="00D05A0C" w:rsidRPr="00E9581F" w14:paraId="64BB0529" w14:textId="77777777" w:rsidTr="001807FF">
        <w:trPr>
          <w:trHeight w:val="420"/>
        </w:trPr>
        <w:tc>
          <w:tcPr>
            <w:tcW w:w="1705" w:type="dxa"/>
          </w:tcPr>
          <w:p w14:paraId="45A05DC5" w14:textId="77777777" w:rsidR="00D05A0C" w:rsidRPr="00E9581F" w:rsidRDefault="00D05A0C" w:rsidP="001807FF">
            <w:pPr>
              <w:spacing w:before="120"/>
              <w:rPr>
                <w:color w:val="000000" w:themeColor="text1"/>
              </w:rPr>
            </w:pPr>
            <w:r>
              <w:rPr>
                <w:color w:val="000000" w:themeColor="text1"/>
              </w:rPr>
              <w:t>DAFTAR PUSTAKA</w:t>
            </w:r>
          </w:p>
        </w:tc>
        <w:tc>
          <w:tcPr>
            <w:tcW w:w="6503" w:type="dxa"/>
          </w:tcPr>
          <w:p w14:paraId="343A39CA" w14:textId="77777777" w:rsidR="00D05A0C" w:rsidRPr="00712B75" w:rsidRDefault="00D05A0C" w:rsidP="001807FF">
            <w:pPr>
              <w:spacing w:before="120"/>
              <w:rPr>
                <w:color w:val="000000" w:themeColor="text1"/>
              </w:rPr>
            </w:pPr>
            <w:r w:rsidRPr="00712B75">
              <w:rPr>
                <w:color w:val="000000" w:themeColor="text1"/>
              </w:rPr>
              <w:t>: DAFTAR PUSTAKA</w:t>
            </w:r>
          </w:p>
          <w:p w14:paraId="38C7D173" w14:textId="750C6B90" w:rsidR="00D05A0C" w:rsidRPr="00712B75" w:rsidRDefault="00D05A0C" w:rsidP="001807FF">
            <w:pPr>
              <w:shd w:val="clear" w:color="auto" w:fill="FFFFFF"/>
              <w:ind w:left="162"/>
              <w:rPr>
                <w:color w:val="000000"/>
              </w:rPr>
            </w:pPr>
            <w:r w:rsidRPr="00712B75">
              <w:rPr>
                <w:color w:val="000000"/>
              </w:rPr>
              <w:t xml:space="preserve">Daftar pustaka merupakan suatu daftar yang didalamnya mencatumkan nama pengarang, judul buku, penerbit, tahun terbit dan hal-hal lainnya yang terkait. Hal ini dibuat untuk </w:t>
            </w:r>
            <w:r w:rsidRPr="00712B75">
              <w:t>mempermudah</w:t>
            </w:r>
            <w:r w:rsidRPr="00712B75">
              <w:rPr>
                <w:color w:val="000000"/>
              </w:rPr>
              <w:t xml:space="preserve"> pembaca yang ingin meninjau lebih jauh tentang apa yang sudah ditulis dan sebagai acuan</w:t>
            </w:r>
            <w:r w:rsidR="003E6CDC">
              <w:rPr>
                <w:color w:val="000000"/>
              </w:rPr>
              <w:t xml:space="preserve"> </w:t>
            </w:r>
            <w:r w:rsidRPr="00712B75">
              <w:rPr>
                <w:color w:val="000000"/>
              </w:rPr>
              <w:t>untuk melakukan pengecakan apakah sudah sesuai dengan buku yang tertera dalam daftar pustaka.</w:t>
            </w:r>
          </w:p>
        </w:tc>
      </w:tr>
      <w:tr w:rsidR="00D05A0C" w:rsidRPr="00E9581F" w14:paraId="6F2E7E1B" w14:textId="77777777" w:rsidTr="001807FF">
        <w:trPr>
          <w:trHeight w:val="420"/>
        </w:trPr>
        <w:tc>
          <w:tcPr>
            <w:tcW w:w="1705" w:type="dxa"/>
          </w:tcPr>
          <w:p w14:paraId="75C1F4AC" w14:textId="77777777" w:rsidR="00D05A0C" w:rsidRDefault="00D05A0C" w:rsidP="001807FF">
            <w:pPr>
              <w:spacing w:before="120"/>
              <w:rPr>
                <w:color w:val="000000" w:themeColor="text1"/>
              </w:rPr>
            </w:pPr>
            <w:r>
              <w:rPr>
                <w:color w:val="000000" w:themeColor="text1"/>
              </w:rPr>
              <w:t>LAMPIRAN</w:t>
            </w:r>
          </w:p>
        </w:tc>
        <w:tc>
          <w:tcPr>
            <w:tcW w:w="6503" w:type="dxa"/>
          </w:tcPr>
          <w:p w14:paraId="2CD45136" w14:textId="77777777" w:rsidR="00D05A0C" w:rsidRDefault="00D05A0C" w:rsidP="001807FF">
            <w:pPr>
              <w:spacing w:before="120"/>
              <w:rPr>
                <w:color w:val="000000" w:themeColor="text1"/>
              </w:rPr>
            </w:pPr>
            <w:r>
              <w:rPr>
                <w:color w:val="000000" w:themeColor="text1"/>
              </w:rPr>
              <w:t>: LAMPIRAN</w:t>
            </w:r>
          </w:p>
          <w:p w14:paraId="683C5FA7" w14:textId="77777777" w:rsidR="00D05A0C" w:rsidRPr="0053522E" w:rsidRDefault="00D05A0C" w:rsidP="001807FF">
            <w:pPr>
              <w:ind w:left="162"/>
              <w:rPr>
                <w:color w:val="000000" w:themeColor="text1"/>
              </w:rPr>
            </w:pPr>
            <w:r w:rsidRPr="0053522E">
              <w:rPr>
                <w:shd w:val="clear" w:color="auto" w:fill="FFFFFF"/>
              </w:rPr>
              <w:t>Lampiran berisi keterangan tambahan yang berkaitan dengan isi dokumen. Keterangan tambahan ini dimaksudkan agar pembaca mendapat gambaran lebih menyeluruh akan proses dari penyusunan dokumen.</w:t>
            </w:r>
          </w:p>
        </w:tc>
      </w:tr>
    </w:tbl>
    <w:p w14:paraId="5CD3F83A" w14:textId="77777777" w:rsidR="00040376" w:rsidRPr="00040376" w:rsidRDefault="00040376" w:rsidP="00040376"/>
    <w:p w14:paraId="19C87258" w14:textId="77777777" w:rsidR="00040376" w:rsidRPr="00040376" w:rsidRDefault="00040376" w:rsidP="00040376"/>
    <w:p w14:paraId="28305AB1" w14:textId="77777777" w:rsidR="00040376" w:rsidRDefault="00040376" w:rsidP="00040376">
      <w:pPr>
        <w:sectPr w:rsidR="00040376" w:rsidSect="00321933">
          <w:headerReference w:type="default" r:id="rId48"/>
          <w:footerReference w:type="default" r:id="rId49"/>
          <w:type w:val="continuous"/>
          <w:pgSz w:w="11906" w:h="16838"/>
          <w:pgMar w:top="2268" w:right="1701" w:bottom="1701" w:left="2268" w:header="709" w:footer="709" w:gutter="0"/>
          <w:pgNumType w:start="0"/>
          <w:cols w:space="708"/>
          <w:titlePg/>
          <w:docGrid w:linePitch="360"/>
        </w:sectPr>
      </w:pPr>
    </w:p>
    <w:p w14:paraId="2A49452C" w14:textId="3423221E" w:rsidR="00040376" w:rsidRDefault="00040376" w:rsidP="00040376">
      <w:r>
        <w:lastRenderedPageBreak/>
        <w:br w:type="page"/>
      </w:r>
    </w:p>
    <w:p w14:paraId="46536AB3" w14:textId="6D9647FB" w:rsidR="00040376" w:rsidRPr="00040376" w:rsidRDefault="00040376" w:rsidP="00040376">
      <w:pPr>
        <w:pStyle w:val="Heading1"/>
        <w:numPr>
          <w:ilvl w:val="0"/>
          <w:numId w:val="0"/>
        </w:numPr>
        <w:rPr>
          <w:szCs w:val="22"/>
          <w:lang w:val="en-US"/>
        </w:rPr>
      </w:pPr>
      <w:bookmarkStart w:id="1167" w:name="_Toc80034217"/>
      <w:bookmarkStart w:id="1168" w:name="_Toc83115719"/>
      <w:r w:rsidRPr="00AA549F">
        <w:rPr>
          <w:szCs w:val="22"/>
        </w:rPr>
        <w:lastRenderedPageBreak/>
        <w:t xml:space="preserve">BAB </w:t>
      </w:r>
      <w:r>
        <w:rPr>
          <w:szCs w:val="22"/>
          <w:lang w:val="en-US"/>
        </w:rPr>
        <w:t>I</w:t>
      </w:r>
      <w:r w:rsidRPr="00AA549F">
        <w:rPr>
          <w:szCs w:val="22"/>
        </w:rPr>
        <w:t xml:space="preserve">I </w:t>
      </w:r>
      <w:r w:rsidRPr="00AA549F">
        <w:rPr>
          <w:szCs w:val="22"/>
        </w:rPr>
        <w:br w:type="textWrapping" w:clear="all"/>
      </w:r>
      <w:r>
        <w:rPr>
          <w:szCs w:val="22"/>
          <w:lang w:val="en-US"/>
        </w:rPr>
        <w:t>TINJAUAN PUSTAKA</w:t>
      </w:r>
      <w:bookmarkEnd w:id="1167"/>
      <w:bookmarkEnd w:id="1168"/>
    </w:p>
    <w:p w14:paraId="2E883654" w14:textId="7A50BC24" w:rsidR="00040376" w:rsidRDefault="00040376" w:rsidP="00C93BF7">
      <w:pPr>
        <w:pStyle w:val="Heading2"/>
        <w:numPr>
          <w:ilvl w:val="0"/>
          <w:numId w:val="3"/>
        </w:numPr>
        <w:ind w:left="709" w:hanging="709"/>
        <w:rPr>
          <w:lang w:val="en-US"/>
        </w:rPr>
      </w:pPr>
      <w:bookmarkStart w:id="1169" w:name="_Toc80034218"/>
      <w:bookmarkStart w:id="1170" w:name="_Toc83115720"/>
      <w:r>
        <w:rPr>
          <w:lang w:val="en-US"/>
        </w:rPr>
        <w:t>Landasan Teori</w:t>
      </w:r>
      <w:bookmarkEnd w:id="1169"/>
      <w:bookmarkEnd w:id="1170"/>
    </w:p>
    <w:p w14:paraId="2DA13B96" w14:textId="77777777" w:rsidR="00252056" w:rsidRDefault="00252056" w:rsidP="00252056">
      <w:pPr>
        <w:ind w:firstLine="709"/>
      </w:pPr>
      <w:r>
        <w:t xml:space="preserve">Dalam pembangunan sistem absensi ini terdapat beberapa teori pendukung yang digunakan. Teori tersebut akan dipaparkan pada sub bab 2.1.1 </w:t>
      </w:r>
    </w:p>
    <w:p w14:paraId="0B31F646" w14:textId="5D372CD8" w:rsidR="00252056" w:rsidRDefault="00252056" w:rsidP="00FF2590">
      <w:pPr>
        <w:pStyle w:val="Heading3"/>
        <w:numPr>
          <w:ilvl w:val="0"/>
          <w:numId w:val="17"/>
        </w:numPr>
        <w:ind w:left="709" w:hanging="709"/>
        <w:rPr>
          <w:lang w:val="en-US"/>
        </w:rPr>
      </w:pPr>
      <w:bookmarkStart w:id="1171" w:name="_Toc80034219"/>
      <w:bookmarkStart w:id="1172" w:name="_Toc83115721"/>
      <w:r>
        <w:rPr>
          <w:lang w:val="en-US"/>
        </w:rPr>
        <w:t>Sistem Informasi</w:t>
      </w:r>
      <w:bookmarkEnd w:id="1171"/>
      <w:bookmarkEnd w:id="1172"/>
    </w:p>
    <w:p w14:paraId="7BA761BA" w14:textId="33518F7C" w:rsidR="00AD39F4" w:rsidRPr="00AD39F4" w:rsidRDefault="005A2887" w:rsidP="005A2887">
      <w:pPr>
        <w:ind w:firstLine="709"/>
      </w:pPr>
      <w:r>
        <w:t xml:space="preserve">Sistem informasi berasal dari kata sistem dan informasi. Sistem merupakan kumpulan dari beberapa komponen yang saling bekerja sama dengan ketentuan dan aturan yang terstruktur untuk membentuk satu kesatuan demi mencapai tujuan yang diinginkan. Sedangkan informasi merupakan data yang </w:t>
      </w:r>
      <w:r w:rsidR="00F80DA4">
        <w:t xml:space="preserve">telah </w:t>
      </w:r>
      <w:r>
        <w:t>diolah menjadi lebih berguna dan berarti bagi</w:t>
      </w:r>
      <w:r w:rsidR="00F80DA4">
        <w:t xml:space="preserve"> sang</w:t>
      </w:r>
      <w:r>
        <w:t xml:space="preserve"> penerimanya. Fungsi sistem informasi ini sendiri untuk meningkatkan aksesibilitas data yang ada secara efektif dan efisien kepada pengguna.</w:t>
      </w:r>
    </w:p>
    <w:p w14:paraId="3853CB56" w14:textId="47BF5619" w:rsidR="00252056" w:rsidRDefault="00252056" w:rsidP="00FF2590">
      <w:pPr>
        <w:pStyle w:val="Heading3"/>
        <w:numPr>
          <w:ilvl w:val="0"/>
          <w:numId w:val="17"/>
        </w:numPr>
        <w:ind w:left="709" w:hanging="709"/>
        <w:rPr>
          <w:lang w:val="en-US"/>
        </w:rPr>
      </w:pPr>
      <w:bookmarkStart w:id="1173" w:name="_Toc80034220"/>
      <w:bookmarkStart w:id="1174" w:name="_Toc83115722"/>
      <w:r>
        <w:rPr>
          <w:lang w:val="en-US"/>
        </w:rPr>
        <w:t>Basis Data</w:t>
      </w:r>
      <w:bookmarkEnd w:id="1173"/>
      <w:bookmarkEnd w:id="1174"/>
    </w:p>
    <w:p w14:paraId="58DD1C37" w14:textId="7A2B5BBE" w:rsidR="003D36D6" w:rsidRPr="003D36D6" w:rsidRDefault="003D36D6" w:rsidP="00D70114">
      <w:pPr>
        <w:ind w:firstLine="709"/>
      </w:pPr>
      <w:r>
        <w:t>Basis data terdiri dari 2 kata</w:t>
      </w:r>
      <w:r w:rsidR="00463D61">
        <w:t>,</w:t>
      </w:r>
      <w:r>
        <w:t xml:space="preserve"> yaitu basis yang artinya </w:t>
      </w:r>
      <w:r w:rsidR="00302EDA">
        <w:t>g</w:t>
      </w:r>
      <w:r>
        <w:t xml:space="preserve">udang </w:t>
      </w:r>
      <w:r w:rsidR="00463D61">
        <w:t>dan</w:t>
      </w:r>
      <w:r>
        <w:t xml:space="preserve"> data </w:t>
      </w:r>
      <w:r w:rsidR="00463D61">
        <w:t>yang artinya</w:t>
      </w:r>
      <w:r>
        <w:t xml:space="preserve"> reperesentasi dunia nyata </w:t>
      </w:r>
      <w:r w:rsidR="00463D61">
        <w:t>untuk</w:t>
      </w:r>
      <w:r>
        <w:t xml:space="preserve"> mewakili suatu objek seperti manusia (pegawai, siswa, pembeli, pelanggan), barang, hewan, peristiwa, konsep, keadaan, dan sebagainya, </w:t>
      </w:r>
      <w:r w:rsidRPr="003D36D6">
        <w:t xml:space="preserve">yang direkam dalam bentuk simbol, teks, gambar, bunyi, atau kombinasinya. </w:t>
      </w:r>
    </w:p>
    <w:p w14:paraId="55DA7856" w14:textId="7BDCB191" w:rsidR="005A2887" w:rsidRPr="003D36D6" w:rsidRDefault="003D36D6" w:rsidP="00D70114">
      <w:pPr>
        <w:ind w:firstLine="709"/>
      </w:pPr>
      <w:r w:rsidRPr="003D36D6">
        <w:rPr>
          <w:color w:val="111111"/>
          <w:shd w:val="clear" w:color="auto" w:fill="FFFFFF"/>
        </w:rPr>
        <w:t>Basis data adalah suatu kumpulan data yang terhubung dan tersimpan secara bersama dalam suatu media dengan tidak adanya data yang rangkap. Penyimpanan data dilakukan melalui metode tertentu sehingga penggunaan, pengambilan data serta modifikasi data dapat dilakukan dengan mudah </w:t>
      </w:r>
      <w:r w:rsidRPr="003D36D6">
        <w:t>(Sutanta, 2004).</w:t>
      </w:r>
    </w:p>
    <w:p w14:paraId="5C950FBE" w14:textId="157DCB5C" w:rsidR="003D36D6" w:rsidRDefault="003D36D6" w:rsidP="00D70114">
      <w:pPr>
        <w:ind w:firstLine="709"/>
      </w:pPr>
      <w:r>
        <w:t>Kegunaan basis data sendiri yaitu untuk mengatasi masalah-masalah pada penyusunan data</w:t>
      </w:r>
      <w:r>
        <w:fldChar w:fldCharType="begin" w:fldLock="1"/>
      </w:r>
      <w:r w:rsidR="002E3348">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lComTech","given":"STMIK","non-dropping-particle":"","parse-names":false,"suffix":""}],"container-title":"Journal of Chemical Information and Modeling","id":"ITEM-1","issue":"9","issued":{"date-parts":[["2013"]]},"page":"1689-1699","title":"Sistem Manajemen Basis Data","type":"article-journal","volume":"53"},"uris":["http://www.mendeley.com/documents/?uuid=599d3ffa-c08c-4a06-bf0b-03dc8d1c6315"]}],"mendeley":{"formattedCitation":"[1]","plainTextFormattedCitation":"[1]","previouslyFormattedCitation":"[1]"},"properties":{"noteIndex":0},"schema":"https://github.com/citation-style-language/schema/raw/master/csl-citation.json"}</w:instrText>
      </w:r>
      <w:r>
        <w:fldChar w:fldCharType="separate"/>
      </w:r>
      <w:r w:rsidRPr="003D36D6">
        <w:rPr>
          <w:noProof/>
        </w:rPr>
        <w:t>[1]</w:t>
      </w:r>
      <w:r>
        <w:fldChar w:fldCharType="end"/>
      </w:r>
      <w:r>
        <w:t xml:space="preserve"> seperti:</w:t>
      </w:r>
    </w:p>
    <w:p w14:paraId="0B9FDCF5" w14:textId="0938F302" w:rsidR="003D36D6" w:rsidRDefault="003D36D6" w:rsidP="00FF2590">
      <w:pPr>
        <w:pStyle w:val="ListParagraph"/>
        <w:numPr>
          <w:ilvl w:val="0"/>
          <w:numId w:val="18"/>
        </w:numPr>
        <w:ind w:left="426"/>
      </w:pPr>
      <w:r>
        <w:t>Redudansi dn inkonsistensi data</w:t>
      </w:r>
    </w:p>
    <w:p w14:paraId="68CF4926" w14:textId="01DEB57D" w:rsidR="003D36D6" w:rsidRDefault="003D36D6" w:rsidP="00FF2590">
      <w:pPr>
        <w:pStyle w:val="ListParagraph"/>
        <w:numPr>
          <w:ilvl w:val="0"/>
          <w:numId w:val="18"/>
        </w:numPr>
        <w:ind w:left="426"/>
      </w:pPr>
      <w:r>
        <w:t>Kesulita</w:t>
      </w:r>
      <w:del w:id="1175" w:author="Rafi Aziizi" w:date="2021-11-13T10:15:00Z">
        <w:r w:rsidDel="00362007">
          <w:delText xml:space="preserve"> </w:delText>
        </w:r>
      </w:del>
      <w:r>
        <w:t>n</w:t>
      </w:r>
      <w:ins w:id="1176" w:author="Rafi Aziizi" w:date="2021-11-13T10:15:00Z">
        <w:r w:rsidR="00362007">
          <w:t xml:space="preserve"> </w:t>
        </w:r>
      </w:ins>
      <w:r>
        <w:t>pengaksesan data</w:t>
      </w:r>
    </w:p>
    <w:p w14:paraId="2CFE403A" w14:textId="190785CC" w:rsidR="003D36D6" w:rsidRDefault="003D36D6" w:rsidP="00FF2590">
      <w:pPr>
        <w:pStyle w:val="ListParagraph"/>
        <w:numPr>
          <w:ilvl w:val="0"/>
          <w:numId w:val="18"/>
        </w:numPr>
        <w:ind w:left="426"/>
      </w:pPr>
      <w:r>
        <w:t>Isolasi data untuk standarisasi</w:t>
      </w:r>
    </w:p>
    <w:p w14:paraId="50A4A92B" w14:textId="63768752" w:rsidR="003D36D6" w:rsidRDefault="003D36D6" w:rsidP="00FF2590">
      <w:pPr>
        <w:pStyle w:val="ListParagraph"/>
        <w:numPr>
          <w:ilvl w:val="0"/>
          <w:numId w:val="18"/>
        </w:numPr>
        <w:ind w:left="426"/>
        <w:rPr>
          <w:i/>
          <w:iCs/>
        </w:rPr>
      </w:pPr>
      <w:r w:rsidRPr="003D36D6">
        <w:rPr>
          <w:i/>
          <w:iCs/>
        </w:rPr>
        <w:t>Multiple user</w:t>
      </w:r>
    </w:p>
    <w:p w14:paraId="55322F3A" w14:textId="18D3DF03" w:rsidR="003D36D6" w:rsidRPr="003D36D6" w:rsidRDefault="003D36D6" w:rsidP="00FF2590">
      <w:pPr>
        <w:pStyle w:val="ListParagraph"/>
        <w:numPr>
          <w:ilvl w:val="0"/>
          <w:numId w:val="18"/>
        </w:numPr>
        <w:ind w:left="426"/>
        <w:rPr>
          <w:i/>
          <w:iCs/>
        </w:rPr>
      </w:pPr>
      <w:r>
        <w:t>Masalah keamanan</w:t>
      </w:r>
    </w:p>
    <w:p w14:paraId="55EDA4B0" w14:textId="72D5DEB8" w:rsidR="003D36D6" w:rsidRDefault="003D36D6" w:rsidP="00FF2590">
      <w:pPr>
        <w:pStyle w:val="ListParagraph"/>
        <w:numPr>
          <w:ilvl w:val="0"/>
          <w:numId w:val="18"/>
        </w:numPr>
        <w:ind w:left="426"/>
        <w:rPr>
          <w:i/>
          <w:iCs/>
        </w:rPr>
      </w:pPr>
      <w:r>
        <w:rPr>
          <w:i/>
          <w:iCs/>
        </w:rPr>
        <w:lastRenderedPageBreak/>
        <w:t>Masalah integrasi</w:t>
      </w:r>
    </w:p>
    <w:p w14:paraId="24262E14" w14:textId="16754131" w:rsidR="003D36D6" w:rsidRDefault="00AD39F4" w:rsidP="00FF2590">
      <w:pPr>
        <w:pStyle w:val="Heading3"/>
        <w:numPr>
          <w:ilvl w:val="0"/>
          <w:numId w:val="17"/>
        </w:numPr>
        <w:ind w:left="709" w:hanging="709"/>
        <w:rPr>
          <w:lang w:val="en-US"/>
        </w:rPr>
      </w:pPr>
      <w:bookmarkStart w:id="1177" w:name="_Toc80034221"/>
      <w:bookmarkStart w:id="1178" w:name="_Toc83115723"/>
      <w:r>
        <w:rPr>
          <w:lang w:val="en-US"/>
        </w:rPr>
        <w:t>XAMPP</w:t>
      </w:r>
      <w:bookmarkEnd w:id="1177"/>
      <w:bookmarkEnd w:id="1178"/>
    </w:p>
    <w:p w14:paraId="56A5A2FA" w14:textId="681D5E61" w:rsidR="004C276E" w:rsidRPr="001347CB" w:rsidRDefault="004C276E" w:rsidP="004C276E">
      <w:pPr>
        <w:ind w:firstLine="709"/>
      </w:pPr>
      <w:r w:rsidRPr="001347CB">
        <w:t xml:space="preserve">XAMPP merupakan sebuah perangkat lunak yang dapat mendukung banyak sistem operasi </w:t>
      </w:r>
      <w:r w:rsidR="00F80DA4">
        <w:t xml:space="preserve">di berbagai </w:t>
      </w:r>
      <w:r w:rsidR="00F80DA4" w:rsidRPr="00F80DA4">
        <w:rPr>
          <w:i/>
          <w:iCs/>
        </w:rPr>
        <w:t>platform</w:t>
      </w:r>
      <w:r w:rsidR="00F80DA4">
        <w:t xml:space="preserve"> </w:t>
      </w:r>
      <w:r w:rsidRPr="001347CB">
        <w:t xml:space="preserve">sebagai </w:t>
      </w:r>
      <w:r w:rsidRPr="00362007">
        <w:rPr>
          <w:i/>
          <w:iCs/>
          <w:rPrChange w:id="1179" w:author="Rafi Aziizi" w:date="2021-11-13T10:16:00Z">
            <w:rPr/>
          </w:rPrChange>
        </w:rPr>
        <w:t>server</w:t>
      </w:r>
      <w:r w:rsidRPr="001347CB">
        <w:t xml:space="preserve"> yang berdiri sendiri. XAMPP ini </w:t>
      </w:r>
      <w:r w:rsidR="00370520">
        <w:t xml:space="preserve">telah </w:t>
      </w:r>
      <w:r w:rsidRPr="001347CB">
        <w:t>dikembangkan oleh tim proyek yang bernama Apache Friends dengan tim inti (</w:t>
      </w:r>
      <w:r w:rsidRPr="004C276E">
        <w:rPr>
          <w:i/>
          <w:iCs/>
        </w:rPr>
        <w:t>Core Team</w:t>
      </w:r>
      <w:r w:rsidRPr="001347CB">
        <w:t>), tim pengembang (</w:t>
      </w:r>
      <w:r w:rsidRPr="004C276E">
        <w:rPr>
          <w:i/>
          <w:iCs/>
        </w:rPr>
        <w:t>Development Team</w:t>
      </w:r>
      <w:r w:rsidRPr="001347CB">
        <w:t>) dan tim dukungan</w:t>
      </w:r>
      <w:r>
        <w:t xml:space="preserve"> </w:t>
      </w:r>
      <w:r w:rsidRPr="004C276E">
        <w:t>(</w:t>
      </w:r>
      <w:r w:rsidRPr="004C276E">
        <w:rPr>
          <w:i/>
          <w:iCs/>
        </w:rPr>
        <w:t>Support Team</w:t>
      </w:r>
      <w:r w:rsidRPr="001347CB">
        <w:t>). terdapat beberapa bagian penting dalam XAMPP yaitu seperti htdoc yang merupakan folder tempat meletakan file-file yan dijalankan, phpMyAdmin yang merupakan bagian untuk mengelola basis data, serta kontrol panel yang berfunsi sebagai pengelola layanan XAMPP seperti menghentikan layanan ataupun memulai layanan.</w:t>
      </w:r>
    </w:p>
    <w:p w14:paraId="6BAA5FD9" w14:textId="4CD4AECF" w:rsidR="00C378B4" w:rsidRDefault="009A50AD" w:rsidP="00FF2590">
      <w:pPr>
        <w:pStyle w:val="Heading3"/>
        <w:numPr>
          <w:ilvl w:val="0"/>
          <w:numId w:val="17"/>
        </w:numPr>
        <w:ind w:left="709" w:hanging="709"/>
      </w:pPr>
      <w:bookmarkStart w:id="1180" w:name="_Toc80034222"/>
      <w:bookmarkStart w:id="1181" w:name="_Toc83115724"/>
      <w:r>
        <w:rPr>
          <w:lang w:val="en-US"/>
        </w:rPr>
        <w:t xml:space="preserve">Unified </w:t>
      </w:r>
      <w:r w:rsidRPr="009229B1">
        <w:t>Modeling Language (UML)</w:t>
      </w:r>
      <w:bookmarkEnd w:id="1180"/>
      <w:bookmarkEnd w:id="1181"/>
    </w:p>
    <w:p w14:paraId="6B886EA5" w14:textId="7DB561D8" w:rsidR="00C378B4" w:rsidRDefault="00C378B4" w:rsidP="00C378B4">
      <w:pPr>
        <w:ind w:firstLine="709"/>
      </w:pPr>
      <w:r w:rsidRPr="00302EDA">
        <w:rPr>
          <w:i/>
          <w:iCs/>
          <w:lang w:val="id-ID"/>
        </w:rPr>
        <w:t>Unified Modeling</w:t>
      </w:r>
      <w:r w:rsidR="00302EDA" w:rsidRPr="00302EDA">
        <w:rPr>
          <w:i/>
          <w:iCs/>
        </w:rPr>
        <w:t xml:space="preserve"> Language</w:t>
      </w:r>
      <w:r w:rsidRPr="00C378B4">
        <w:rPr>
          <w:lang w:val="id-ID"/>
        </w:rPr>
        <w:t xml:space="preserve">, yang dikenal sebagai UML adalah bahasa pemodelan visual yang membantu pengembang sistem untuk membuat </w:t>
      </w:r>
      <w:r w:rsidR="00302EDA">
        <w:t>gambaran umum</w:t>
      </w:r>
      <w:r w:rsidRPr="00C378B4">
        <w:rPr>
          <w:lang w:val="id-ID"/>
        </w:rPr>
        <w:t xml:space="preserve"> </w:t>
      </w:r>
      <w:r w:rsidR="00302EDA">
        <w:t>agar dapat</w:t>
      </w:r>
      <w:r w:rsidRPr="00C378B4">
        <w:rPr>
          <w:lang w:val="id-ID"/>
        </w:rPr>
        <w:t xml:space="preserve"> menangkap visi </w:t>
      </w:r>
      <w:r w:rsidR="00302EDA">
        <w:t>sistem</w:t>
      </w:r>
      <w:r w:rsidRPr="00C378B4">
        <w:rPr>
          <w:lang w:val="id-ID"/>
        </w:rPr>
        <w:t xml:space="preserve"> dalam bentuk standar yang mudah dipahami, dan memberikan mekanisme untuk secara efektif berbagi dan meng</w:t>
      </w:r>
      <w:ins w:id="1182" w:author="Rafi Aziizi" w:date="2021-11-13T10:17:00Z">
        <w:r w:rsidR="007162C2">
          <w:t>k</w:t>
        </w:r>
      </w:ins>
      <w:r w:rsidRPr="00C378B4">
        <w:rPr>
          <w:lang w:val="id-ID"/>
        </w:rPr>
        <w:t xml:space="preserve">omunikasikan visi </w:t>
      </w:r>
      <w:r w:rsidR="00302EDA">
        <w:t>pembangunan sistem</w:t>
      </w:r>
      <w:r w:rsidRPr="00C378B4">
        <w:rPr>
          <w:lang w:val="id-ID"/>
        </w:rPr>
        <w:t xml:space="preserve"> dengan orang lain.</w:t>
      </w:r>
      <w:r w:rsidR="00302EDA" w:rsidRPr="00302EDA">
        <w:t xml:space="preserve"> </w:t>
      </w:r>
      <w:r w:rsidR="00302EDA">
        <w:t>Terdapat beberapa komponen dalam UML</w:t>
      </w:r>
      <w:r w:rsidR="00657CFC">
        <w:t xml:space="preserve"> </w:t>
      </w:r>
      <w:r w:rsidR="00BE584E">
        <w:fldChar w:fldCharType="begin" w:fldLock="1"/>
      </w:r>
      <w:r w:rsidR="00D5666C">
        <w:instrText>ADDIN CSL_CITATION {"citationItems":[{"id":"ITEM-1","itemData":{"id":"ITEM-1","issued":{"date-parts":[["0"]]},"title":"INTRODUCTION TO UML Definition","type":"article"},"uris":["http://www.mendeley.com/documents/?uuid=41c526b7-7089-41d8-8a26-235b1c7f284a"]}],"mendeley":{"formattedCitation":"[2]","plainTextFormattedCitation":"[2]","previouslyFormattedCitation":"[2]"},"properties":{"noteIndex":0},"schema":"https://github.com/citation-style-language/schema/raw/master/csl-citation.json"}</w:instrText>
      </w:r>
      <w:r w:rsidR="00BE584E">
        <w:fldChar w:fldCharType="separate"/>
      </w:r>
      <w:r w:rsidR="00BE584E" w:rsidRPr="002E3348">
        <w:rPr>
          <w:noProof/>
        </w:rPr>
        <w:t>[2]</w:t>
      </w:r>
      <w:r w:rsidR="00BE584E">
        <w:fldChar w:fldCharType="end"/>
      </w:r>
      <w:r w:rsidR="00BE584E">
        <w:t xml:space="preserve"> </w:t>
      </w:r>
      <w:r w:rsidR="00D85F50">
        <w:t>yang perlu dikuasai dan dipahami yaitu:</w:t>
      </w:r>
    </w:p>
    <w:p w14:paraId="046E6ECB" w14:textId="1850AAE2" w:rsidR="00302EDA" w:rsidRPr="00D85F50" w:rsidRDefault="00D85F50" w:rsidP="00FF2590">
      <w:pPr>
        <w:pStyle w:val="ListParagraph"/>
        <w:numPr>
          <w:ilvl w:val="0"/>
          <w:numId w:val="19"/>
        </w:numPr>
        <w:ind w:left="426"/>
        <w:rPr>
          <w:lang w:val="id-ID"/>
        </w:rPr>
      </w:pPr>
      <w:r>
        <w:t>Use Case Diagram</w:t>
      </w:r>
    </w:p>
    <w:p w14:paraId="69B860C3" w14:textId="10C08408" w:rsidR="00D85F50" w:rsidRPr="00D85F50" w:rsidRDefault="00657CFC" w:rsidP="00D85F50">
      <w:pPr>
        <w:pStyle w:val="ListParagraph"/>
        <w:ind w:left="426"/>
        <w:rPr>
          <w:lang w:val="id-ID"/>
        </w:rPr>
      </w:pPr>
      <w:r>
        <w:t>Use case diagram menggambarkan perilaku sistem dari sud</w:t>
      </w:r>
      <w:r w:rsidR="00AA7FF1">
        <w:t>u</w:t>
      </w:r>
      <w:r>
        <w:t xml:space="preserve">t pandang eksternal serta menjelaskan persyaratan fungsional yang sebenarnya. Use case mewakili fungsionalitas tertentu dari suatu sistem dan digunakan untuk menggambarkan </w:t>
      </w:r>
      <w:r w:rsidRPr="001D08E7">
        <w:t>hubungan antara fungsionalitas sistem dengan aktor internal/eksternal dari sistem.</w:t>
      </w:r>
    </w:p>
    <w:p w14:paraId="202C870E" w14:textId="773E9DAA" w:rsidR="00D85F50" w:rsidRPr="00463D61" w:rsidRDefault="00D85F50" w:rsidP="00FF2590">
      <w:pPr>
        <w:pStyle w:val="ListParagraph"/>
        <w:numPr>
          <w:ilvl w:val="0"/>
          <w:numId w:val="19"/>
        </w:numPr>
        <w:ind w:left="426"/>
        <w:rPr>
          <w:lang w:val="id-ID"/>
        </w:rPr>
      </w:pPr>
      <w:r>
        <w:t>Skenario Use Case</w:t>
      </w:r>
    </w:p>
    <w:p w14:paraId="38338043" w14:textId="22611152" w:rsidR="00463D61" w:rsidRPr="00657CFC" w:rsidRDefault="00657CFC" w:rsidP="00463D61">
      <w:pPr>
        <w:pStyle w:val="ListParagraph"/>
        <w:ind w:left="426"/>
      </w:pPr>
      <w:r>
        <w:t xml:space="preserve">Skenario ini merupakan </w:t>
      </w:r>
      <w:r w:rsidR="00AA7FF1">
        <w:t>alur proses use case dari aktor dan sistem. S</w:t>
      </w:r>
      <w:r w:rsidR="00D85E5B">
        <w:t>k</w:t>
      </w:r>
      <w:r w:rsidR="00AA7FF1">
        <w:t xml:space="preserve">enario </w:t>
      </w:r>
      <w:r w:rsidR="00A340C7">
        <w:t>terdapat beberapa</w:t>
      </w:r>
      <w:r w:rsidR="00AA7FF1">
        <w:t xml:space="preserve"> bagian</w:t>
      </w:r>
      <w:r w:rsidR="00A340C7">
        <w:t xml:space="preserve"> yang perlu diketahui</w:t>
      </w:r>
      <w:r w:rsidR="00AA7FF1">
        <w:t xml:space="preserve">, yaitu identifikasi dan inisiasi, </w:t>
      </w:r>
      <w:r w:rsidR="00AA7FF1" w:rsidRPr="00A340C7">
        <w:rPr>
          <w:i/>
          <w:iCs/>
        </w:rPr>
        <w:t>step performed</w:t>
      </w:r>
      <w:r w:rsidR="00AA7FF1">
        <w:t xml:space="preserve"> serta kondisi, asumsi dan pertanyaan</w:t>
      </w:r>
      <w:r w:rsidR="00D5666C">
        <w:fldChar w:fldCharType="begin" w:fldLock="1"/>
      </w:r>
      <w:r w:rsidR="007A7C5E">
        <w:instrText>ADDIN CSL_CITATION {"citationItems":[{"id":"ITEM-1","itemData":{"author":[{"dropping-particle":"","family":"Finandhita","given":"Alif","non-dropping-particle":"","parse-names":false,"suffix":""},{"dropping-particle":"","family":"Indonesia","given":"Universitas Komputer","non-dropping-particle":"","parse-names":false,"suffix":""}],"container-title":"Akademia.Ac.Id","id":"ITEM-1","issued":{"date-parts":[["0"]]},"page":"38","title":"Pengenalan UML dan Diagram Use Case","type":"article-journal"},"uris":["http://www.mendeley.com/documents/?uuid=024983b2-ba9b-4925-9d4e-0515abc6ebce"]}],"mendeley":{"formattedCitation":"[3]","plainTextFormattedCitation":"[3]","previouslyFormattedCitation":"[3]"},"properties":{"noteIndex":0},"schema":"https://github.com/citation-style-language/schema/raw/master/csl-citation.json"}</w:instrText>
      </w:r>
      <w:r w:rsidR="00D5666C">
        <w:fldChar w:fldCharType="separate"/>
      </w:r>
      <w:r w:rsidR="00D5666C" w:rsidRPr="00D5666C">
        <w:rPr>
          <w:noProof/>
        </w:rPr>
        <w:t>[3]</w:t>
      </w:r>
      <w:r w:rsidR="00D5666C">
        <w:fldChar w:fldCharType="end"/>
      </w:r>
      <w:r w:rsidR="00A340C7">
        <w:t xml:space="preserve"> juga</w:t>
      </w:r>
      <w:r w:rsidR="00D85E5B">
        <w:t xml:space="preserve"> terdiri dari beberapa komponen sepert </w:t>
      </w:r>
      <w:r w:rsidR="00D85E5B" w:rsidRPr="00D85E5B">
        <w:rPr>
          <w:i/>
          <w:iCs/>
        </w:rPr>
        <w:t>name, actors, goals, preconditions, summary, related use case, steps dan post conditions.</w:t>
      </w:r>
    </w:p>
    <w:p w14:paraId="6088DB0D" w14:textId="77EFFD3B" w:rsidR="00D85F50" w:rsidRPr="00452AA1" w:rsidRDefault="00D85E5B" w:rsidP="00FF2590">
      <w:pPr>
        <w:pStyle w:val="ListParagraph"/>
        <w:numPr>
          <w:ilvl w:val="0"/>
          <w:numId w:val="19"/>
        </w:numPr>
        <w:ind w:left="426"/>
        <w:rPr>
          <w:lang w:val="id-ID"/>
        </w:rPr>
      </w:pPr>
      <w:r>
        <w:t xml:space="preserve">Class </w:t>
      </w:r>
      <w:r w:rsidR="00D85F50">
        <w:t>Diagram</w:t>
      </w:r>
    </w:p>
    <w:p w14:paraId="6463700E" w14:textId="7D3AADD8" w:rsidR="00452AA1" w:rsidRPr="00D85F50" w:rsidRDefault="00D5666C" w:rsidP="00A340C7">
      <w:pPr>
        <w:pStyle w:val="ListParagraph"/>
        <w:ind w:left="426"/>
        <w:rPr>
          <w:lang w:val="id-ID"/>
        </w:rPr>
      </w:pPr>
      <w:r w:rsidRPr="001D08E7">
        <w:lastRenderedPageBreak/>
        <w:t>diagram ini terdiri dari</w:t>
      </w:r>
      <w:r>
        <w:t xml:space="preserve"> </w:t>
      </w:r>
      <w:r w:rsidR="00A340C7">
        <w:t xml:space="preserve">beberapa bagian yaitu </w:t>
      </w:r>
      <w:r w:rsidRPr="001D08E7">
        <w:rPr>
          <w:rStyle w:val="Emphasis"/>
          <w:rFonts w:eastAsiaTheme="majorEastAsia"/>
        </w:rPr>
        <w:t>class</w:t>
      </w:r>
      <w:r w:rsidRPr="001D08E7">
        <w:t>,</w:t>
      </w:r>
      <w:r>
        <w:t xml:space="preserve"> </w:t>
      </w:r>
      <w:r w:rsidRPr="001D08E7">
        <w:rPr>
          <w:rStyle w:val="Emphasis"/>
          <w:rFonts w:eastAsiaTheme="majorEastAsia"/>
        </w:rPr>
        <w:t>interface</w:t>
      </w:r>
      <w:r w:rsidRPr="001D08E7">
        <w:t>,</w:t>
      </w:r>
      <w:r>
        <w:t xml:space="preserve"> </w:t>
      </w:r>
      <w:r w:rsidRPr="001D08E7">
        <w:rPr>
          <w:rStyle w:val="Emphasis"/>
          <w:rFonts w:eastAsiaTheme="majorEastAsia"/>
        </w:rPr>
        <w:t>association</w:t>
      </w:r>
      <w:r w:rsidRPr="001D08E7">
        <w:t>, dan</w:t>
      </w:r>
      <w:r>
        <w:t xml:space="preserve"> </w:t>
      </w:r>
      <w:r w:rsidRPr="001D08E7">
        <w:rPr>
          <w:rStyle w:val="Emphasis"/>
          <w:rFonts w:eastAsiaTheme="majorEastAsia"/>
        </w:rPr>
        <w:t>collaboration</w:t>
      </w:r>
      <w:r w:rsidRPr="001D08E7">
        <w:t xml:space="preserve">. </w:t>
      </w:r>
      <w:r w:rsidR="00A340C7">
        <w:t>dan menunjukkan kelas-kelas sistem, keterkaitannya antar sistem, operasi dan atribut kelas</w:t>
      </w:r>
      <w:r w:rsidRPr="001D08E7">
        <w:t>.</w:t>
      </w:r>
    </w:p>
    <w:p w14:paraId="07FD1B28" w14:textId="55CEBE6C" w:rsidR="00D85F50" w:rsidRPr="00452AA1" w:rsidRDefault="00D85F50" w:rsidP="00FF2590">
      <w:pPr>
        <w:pStyle w:val="ListParagraph"/>
        <w:numPr>
          <w:ilvl w:val="0"/>
          <w:numId w:val="19"/>
        </w:numPr>
        <w:ind w:left="426"/>
        <w:rPr>
          <w:lang w:val="id-ID"/>
        </w:rPr>
      </w:pPr>
      <w:r>
        <w:t>Activity Diagram</w:t>
      </w:r>
    </w:p>
    <w:p w14:paraId="776C204E" w14:textId="05C37711" w:rsidR="00452AA1" w:rsidRPr="00D5666C" w:rsidRDefault="00D5666C" w:rsidP="00452AA1">
      <w:pPr>
        <w:pStyle w:val="ListParagraph"/>
        <w:ind w:left="426"/>
      </w:pPr>
      <w:r w:rsidRPr="00D5666C">
        <w:rPr>
          <w:lang w:val="id-ID"/>
        </w:rPr>
        <w:t xml:space="preserve">Diagram ini membantu menggambarkan aliran kontrol dari sistem target, </w:t>
      </w:r>
      <w:r>
        <w:t>serta</w:t>
      </w:r>
      <w:r w:rsidRPr="00D5666C">
        <w:rPr>
          <w:lang w:val="id-ID"/>
        </w:rPr>
        <w:t xml:space="preserve"> menggambarkan use case </w:t>
      </w:r>
      <w:r>
        <w:t xml:space="preserve">dan </w:t>
      </w:r>
      <w:r w:rsidRPr="00D5666C">
        <w:rPr>
          <w:lang w:val="id-ID"/>
        </w:rPr>
        <w:t xml:space="preserve">proses bisnis. </w:t>
      </w:r>
      <w:r>
        <w:t>Activity diagram</w:t>
      </w:r>
      <w:r w:rsidRPr="00D5666C">
        <w:rPr>
          <w:lang w:val="id-ID"/>
        </w:rPr>
        <w:t xml:space="preserve"> berorientasi objek dari </w:t>
      </w:r>
      <w:r>
        <w:t>flowchart</w:t>
      </w:r>
      <w:r w:rsidRPr="00D5666C">
        <w:rPr>
          <w:lang w:val="id-ID"/>
        </w:rPr>
        <w:t xml:space="preserve"> dan </w:t>
      </w:r>
      <w:r>
        <w:t>flow diagram.</w:t>
      </w:r>
    </w:p>
    <w:p w14:paraId="460B4B7E" w14:textId="0A203FD5" w:rsidR="00D85F50" w:rsidRPr="00452AA1" w:rsidRDefault="00D85F50" w:rsidP="00FF2590">
      <w:pPr>
        <w:pStyle w:val="ListParagraph"/>
        <w:numPr>
          <w:ilvl w:val="0"/>
          <w:numId w:val="19"/>
        </w:numPr>
        <w:ind w:left="426"/>
        <w:rPr>
          <w:lang w:val="id-ID"/>
        </w:rPr>
      </w:pPr>
      <w:r>
        <w:t xml:space="preserve">Sequence Diagram </w:t>
      </w:r>
    </w:p>
    <w:p w14:paraId="123D8CA6" w14:textId="40014F1D" w:rsidR="00452AA1" w:rsidRPr="00D5666C" w:rsidRDefault="00A340C7" w:rsidP="00452AA1">
      <w:pPr>
        <w:pStyle w:val="ListParagraph"/>
        <w:ind w:left="426"/>
      </w:pPr>
      <w:r>
        <w:t>Sequence diagram</w:t>
      </w:r>
      <w:r w:rsidR="00D5666C" w:rsidRPr="00D5666C">
        <w:rPr>
          <w:lang w:val="id-ID"/>
        </w:rPr>
        <w:t xml:space="preserve"> memodelkan kolaborasi </w:t>
      </w:r>
      <w:r>
        <w:t xml:space="preserve">antar </w:t>
      </w:r>
      <w:r w:rsidR="00D5666C" w:rsidRPr="00D5666C">
        <w:rPr>
          <w:lang w:val="id-ID"/>
        </w:rPr>
        <w:t>objek berdasarkan urutan waktu</w:t>
      </w:r>
      <w:r w:rsidR="00D5666C">
        <w:t>, dan</w:t>
      </w:r>
      <w:r w:rsidR="00D5666C" w:rsidRPr="00D5666C">
        <w:rPr>
          <w:lang w:val="id-ID"/>
        </w:rPr>
        <w:t xml:space="preserve"> menunjukkan bagaimana objek berinteraksi dengan orang lain dalam skenario tertentu. Jenis diagram ini berkaitan dengan urutan pesan yang mengalir dari objek ke objek lain</w:t>
      </w:r>
      <w:r w:rsidR="00D5666C">
        <w:t xml:space="preserve">, juga </w:t>
      </w:r>
      <w:r w:rsidR="00D5666C" w:rsidRPr="00D5666C">
        <w:rPr>
          <w:lang w:val="id-ID"/>
        </w:rPr>
        <w:t xml:space="preserve">menggambarkan interaksi antar komponen sistem yang sangat penting dari sudut pandang implementasi dan eksekusi. </w:t>
      </w:r>
      <w:r>
        <w:t>Serta menggambarkan</w:t>
      </w:r>
      <w:r w:rsidR="00D5666C" w:rsidRPr="00D5666C">
        <w:rPr>
          <w:lang w:val="id-ID"/>
        </w:rPr>
        <w:t xml:space="preserve"> urutan panggilan dalam suatu sistem untuk melakukan fungsi tertent</w:t>
      </w:r>
      <w:r w:rsidR="00D5666C">
        <w:t>u.</w:t>
      </w:r>
    </w:p>
    <w:p w14:paraId="5FF159AD" w14:textId="5E496D9B" w:rsidR="00D85F50" w:rsidRPr="00452AA1" w:rsidRDefault="00D85F50" w:rsidP="00FF2590">
      <w:pPr>
        <w:pStyle w:val="ListParagraph"/>
        <w:numPr>
          <w:ilvl w:val="0"/>
          <w:numId w:val="19"/>
        </w:numPr>
        <w:ind w:left="426"/>
        <w:rPr>
          <w:lang w:val="id-ID"/>
        </w:rPr>
      </w:pPr>
      <w:r>
        <w:t xml:space="preserve">Communication Diagram </w:t>
      </w:r>
    </w:p>
    <w:p w14:paraId="41FEC114" w14:textId="53435EF6" w:rsidR="00452AA1" w:rsidRPr="004C276E" w:rsidRDefault="004C276E" w:rsidP="004C276E">
      <w:pPr>
        <w:pStyle w:val="ListParagraph"/>
        <w:tabs>
          <w:tab w:val="left" w:pos="1646"/>
        </w:tabs>
        <w:ind w:left="426"/>
      </w:pPr>
      <w:r>
        <w:t>Communication diagram ini digunakna untuk memodelkan perilaku dinamis dari use case ynag berfokus untuk menunjukan kolaborasi objek dan menekankan konteks serta organisasi keseluruhan dari objek yang berinteraksi.</w:t>
      </w:r>
    </w:p>
    <w:p w14:paraId="2B1E438E" w14:textId="7C62229B" w:rsidR="00D85F50" w:rsidDel="0004566C" w:rsidRDefault="00AD39F4" w:rsidP="00FF2590">
      <w:pPr>
        <w:pStyle w:val="Heading3"/>
        <w:numPr>
          <w:ilvl w:val="0"/>
          <w:numId w:val="17"/>
        </w:numPr>
        <w:ind w:left="709" w:hanging="709"/>
        <w:rPr>
          <w:del w:id="1183" w:author="Rafi Aziizi" w:date="2021-11-12T13:13:00Z"/>
          <w:lang w:val="en-US"/>
        </w:rPr>
      </w:pPr>
      <w:bookmarkStart w:id="1184" w:name="_Toc80034223"/>
      <w:bookmarkStart w:id="1185" w:name="_Toc83115725"/>
      <w:commentRangeStart w:id="1186"/>
      <w:del w:id="1187" w:author="Rafi Aziizi" w:date="2021-11-12T13:13:00Z">
        <w:r w:rsidRPr="00D85F50" w:rsidDel="0004566C">
          <w:rPr>
            <w:lang w:val="en-US"/>
          </w:rPr>
          <w:delText>Flowchart</w:delText>
        </w:r>
        <w:bookmarkEnd w:id="1184"/>
        <w:bookmarkEnd w:id="1185"/>
        <w:commentRangeEnd w:id="1186"/>
        <w:r w:rsidR="00C9617C" w:rsidDel="0004566C">
          <w:rPr>
            <w:rStyle w:val="CommentReference"/>
            <w:rFonts w:eastAsia="Times New Roman"/>
            <w:b w:val="0"/>
            <w:lang w:val="en-US"/>
          </w:rPr>
          <w:commentReference w:id="1186"/>
        </w:r>
        <w:r w:rsidRPr="00D85F50" w:rsidDel="0004566C">
          <w:rPr>
            <w:lang w:val="en-US"/>
          </w:rPr>
          <w:delText xml:space="preserve"> </w:delText>
        </w:r>
      </w:del>
    </w:p>
    <w:p w14:paraId="30D45937" w14:textId="065D0157" w:rsidR="002E3348" w:rsidRPr="002E3348" w:rsidDel="0004566C" w:rsidRDefault="002E3348" w:rsidP="00177B0A">
      <w:pPr>
        <w:ind w:firstLine="709"/>
        <w:rPr>
          <w:del w:id="1188" w:author="Rafi Aziizi" w:date="2021-11-12T13:13:00Z"/>
        </w:rPr>
      </w:pPr>
      <w:del w:id="1189" w:author="Rafi Aziizi" w:date="2021-11-12T13:13:00Z">
        <w:r w:rsidDel="0004566C">
          <w:delText xml:space="preserve">Flowchart merupakan </w:delText>
        </w:r>
        <w:r w:rsidR="00177B0A" w:rsidDel="0004566C">
          <w:delText>sebuah diagram alir yang menunjukan suatu proses atau langkah-langkah yang sedang terjadi dalam bentuk simbol - simbol grafis. Biasanya digunakan dalam menganalisis, mendesain, mendokumentasi, atau memanajemen sebuah proses atau program diberbagai bidang</w:delText>
        </w:r>
        <w:r w:rsidR="007A7C5E" w:rsidDel="0004566C">
          <w:fldChar w:fldCharType="begin" w:fldLock="1"/>
        </w:r>
        <w:r w:rsidR="00DB757C" w:rsidDel="0004566C">
          <w:delInstrText>ADDIN CSL_CITATION {"citationItems":[{"id":"ITEM-1","itemData":{"id":"ITEM-1","issued":{"date-parts":[["0"]]},"title":"Diagram alir data - Wikipedia bahasa Indonesia, ensiklopedia bebas","type":"article"},"uris":["http://www.mendeley.com/documents/?uuid=63f40d1b-7de3-4980-a102-dec3c91d6cff"]}],"mendeley":{"formattedCitation":"[4]","plainTextFormattedCitation":"[4]","previouslyFormattedCitation":"[4]"},"properties":{"noteIndex":0},"schema":"https://github.com/citation-style-language/schema/raw/master/csl-citation.json"}</w:delInstrText>
        </w:r>
        <w:r w:rsidR="007A7C5E" w:rsidDel="0004566C">
          <w:fldChar w:fldCharType="separate"/>
        </w:r>
        <w:r w:rsidR="007A7C5E" w:rsidRPr="007A7C5E" w:rsidDel="0004566C">
          <w:rPr>
            <w:noProof/>
          </w:rPr>
          <w:delText>[4]</w:delText>
        </w:r>
        <w:r w:rsidR="007A7C5E" w:rsidDel="0004566C">
          <w:fldChar w:fldCharType="end"/>
        </w:r>
        <w:r w:rsidR="00177B0A" w:rsidDel="0004566C">
          <w:delText xml:space="preserve">. Terdapat beberapa jenis flowchart yaitu seperti flowchart sistem, flowchart dokumen, flowchart skematik, flowchart proses dan flowchart program. </w:delText>
        </w:r>
      </w:del>
    </w:p>
    <w:p w14:paraId="2D29D2B5" w14:textId="3E2FA658" w:rsidR="00D85F50" w:rsidRDefault="00D85F50" w:rsidP="00FF2590">
      <w:pPr>
        <w:pStyle w:val="Heading3"/>
        <w:numPr>
          <w:ilvl w:val="0"/>
          <w:numId w:val="17"/>
        </w:numPr>
        <w:ind w:left="709" w:hanging="709"/>
        <w:rPr>
          <w:lang w:val="en-US"/>
        </w:rPr>
      </w:pPr>
      <w:bookmarkStart w:id="1190" w:name="_Toc80034224"/>
      <w:bookmarkStart w:id="1191" w:name="_Toc83115726"/>
      <w:r>
        <w:rPr>
          <w:lang w:val="en-US"/>
        </w:rPr>
        <w:t>Analisis Sistem</w:t>
      </w:r>
      <w:bookmarkEnd w:id="1190"/>
      <w:bookmarkEnd w:id="1191"/>
    </w:p>
    <w:p w14:paraId="131AC4C7" w14:textId="1CDAA309" w:rsidR="00DB757C" w:rsidRDefault="00A47888" w:rsidP="00DB757C">
      <w:pPr>
        <w:ind w:firstLine="709"/>
      </w:pPr>
      <w:r>
        <w:t xml:space="preserve">Analisis sistem merupakan sebuah </w:t>
      </w:r>
      <w:r w:rsidR="00DB757C">
        <w:t xml:space="preserve">penguraian ulang sistem utuh kedalam beberapa bagian komponen untuk mengidentifikasi dan mengevaluasi permasalahan atau hambatan pada sistem yang nantinya digunakan untuk perbaikan ataupun pengembangan. Fungsi dari analisis ini sendiri yaitu agar dapat merencanakan atau menerapkan rancangan sistem sesuai dengan apa yang diinginkan pemakai.Adapun langkah-langkah analisis sistem </w:t>
      </w:r>
      <w:r w:rsidR="00DB757C">
        <w:fldChar w:fldCharType="begin" w:fldLock="1"/>
      </w:r>
      <w:r w:rsidR="002052BC">
        <w:instrText>ADDIN CSL_CITATION {"citationItems":[{"id":"ITEM-1","itemData":{"author":[{"dropping-particle":"","family":"Editors","given":"","non-dropping-particle":"","parse-names":false,"suffix":""}],"id":"ITEM-1","issued":{"date-parts":[["0"]]},"title":"Analisis Sistem - Pengertian, Jenis, dan Contohnya","type":"article"},"uris":["http://www.mendeley.com/documents/?uuid=a3fa756e-5ef0-47c3-9f7e-c576173a28a8"]}],"mendeley":{"formattedCitation":"[5]","plainTextFormattedCitation":"[5]","previouslyFormattedCitation":"[5]"},"properties":{"noteIndex":0},"schema":"https://github.com/citation-style-language/schema/raw/master/csl-citation.json"}</w:instrText>
      </w:r>
      <w:r w:rsidR="00DB757C">
        <w:fldChar w:fldCharType="separate"/>
      </w:r>
      <w:r w:rsidR="00DB757C" w:rsidRPr="00DB757C">
        <w:rPr>
          <w:noProof/>
        </w:rPr>
        <w:t>[5]</w:t>
      </w:r>
      <w:r w:rsidR="00DB757C">
        <w:fldChar w:fldCharType="end"/>
      </w:r>
      <w:r w:rsidR="00DB757C">
        <w:t xml:space="preserve"> adalah </w:t>
      </w:r>
    </w:p>
    <w:p w14:paraId="54C1A7DE" w14:textId="532FB88D" w:rsidR="00DB757C" w:rsidRDefault="00DB757C" w:rsidP="00FF2590">
      <w:pPr>
        <w:pStyle w:val="ListParagraph"/>
        <w:numPr>
          <w:ilvl w:val="0"/>
          <w:numId w:val="20"/>
        </w:numPr>
        <w:ind w:left="426"/>
      </w:pPr>
      <w:r>
        <w:t>Identifikasi masalah</w:t>
      </w:r>
    </w:p>
    <w:p w14:paraId="68C7CFFD" w14:textId="6B2E7CAB" w:rsidR="00DB757C" w:rsidRDefault="00DB757C" w:rsidP="00FF2590">
      <w:pPr>
        <w:pStyle w:val="ListParagraph"/>
        <w:numPr>
          <w:ilvl w:val="0"/>
          <w:numId w:val="20"/>
        </w:numPr>
        <w:ind w:left="426"/>
      </w:pPr>
      <w:r>
        <w:t>Memahami sistem yang ada</w:t>
      </w:r>
    </w:p>
    <w:p w14:paraId="71718EE0" w14:textId="06B0BA3B" w:rsidR="00DB757C" w:rsidRDefault="00DB757C" w:rsidP="00FF2590">
      <w:pPr>
        <w:pStyle w:val="ListParagraph"/>
        <w:numPr>
          <w:ilvl w:val="0"/>
          <w:numId w:val="20"/>
        </w:numPr>
        <w:ind w:left="426"/>
      </w:pPr>
      <w:r>
        <w:t>Menganalisis sistem yang ada</w:t>
      </w:r>
    </w:p>
    <w:p w14:paraId="44E5115F" w14:textId="1568FF20" w:rsidR="00DB757C" w:rsidRPr="00D85F50" w:rsidRDefault="00DB757C" w:rsidP="00FF2590">
      <w:pPr>
        <w:pStyle w:val="ListParagraph"/>
        <w:numPr>
          <w:ilvl w:val="0"/>
          <w:numId w:val="20"/>
        </w:numPr>
        <w:ind w:left="426"/>
      </w:pPr>
      <w:r>
        <w:t>Melaporkan hasil analisis sistem</w:t>
      </w:r>
    </w:p>
    <w:p w14:paraId="65CBE016" w14:textId="2538ADC6" w:rsidR="00AD39F4" w:rsidRPr="00D85F50" w:rsidRDefault="00AD39F4" w:rsidP="00FF2590">
      <w:pPr>
        <w:pStyle w:val="Heading3"/>
        <w:numPr>
          <w:ilvl w:val="0"/>
          <w:numId w:val="17"/>
        </w:numPr>
        <w:ind w:left="709" w:hanging="709"/>
        <w:rPr>
          <w:lang w:val="en-US"/>
        </w:rPr>
      </w:pPr>
      <w:bookmarkStart w:id="1192" w:name="_Toc80034225"/>
      <w:bookmarkStart w:id="1193" w:name="_Toc83115727"/>
      <w:r w:rsidRPr="00D85F50">
        <w:rPr>
          <w:lang w:val="en-US"/>
        </w:rPr>
        <w:lastRenderedPageBreak/>
        <w:t>Bahasa Pemrograman JAVA</w:t>
      </w:r>
      <w:bookmarkEnd w:id="1192"/>
      <w:bookmarkEnd w:id="1193"/>
    </w:p>
    <w:p w14:paraId="425D6C94" w14:textId="151B36CB" w:rsidR="009A50AD" w:rsidRPr="009A50AD" w:rsidRDefault="009A50AD" w:rsidP="009A50AD">
      <w:pPr>
        <w:ind w:firstLine="709"/>
      </w:pPr>
      <w:r>
        <w:t xml:space="preserve">Bahasa pemrograman JAVA dikembangkan oleh sebuah tim yang diketuai oleh James Gosling di </w:t>
      </w:r>
      <w:r w:rsidRPr="009352A8">
        <w:rPr>
          <w:i/>
          <w:iCs/>
        </w:rPr>
        <w:t>Sun Microsystem</w:t>
      </w:r>
      <w:r>
        <w:t xml:space="preserve"> yang awalnya disebut dengan </w:t>
      </w:r>
      <w:r w:rsidRPr="009352A8">
        <w:rPr>
          <w:i/>
          <w:iCs/>
        </w:rPr>
        <w:t>Oak</w:t>
      </w:r>
      <w:r>
        <w:t>. Bahasa pemrograman ini bertujuan untuk mengembangkan aplikasi-aplikasi tingkat tinggi, baik aplikasi pada desktop ataupun pada server. Spesifikasi bahasa JAVA secara utuh dapat dilihat pada API (</w:t>
      </w:r>
      <w:r>
        <w:rPr>
          <w:i/>
          <w:iCs/>
        </w:rPr>
        <w:t>Application program interface</w:t>
      </w:r>
      <w:r>
        <w:t>) yang memuat seluruh kelas dan antarmuka yang telah didefinisikan untuk mengembangkan program JAVA. Bahasa pemrograman ini berorientasikan objek dan bersifat dinamis sehingga mudah untuk dilakukan modifikasi atau pengembangan sesuai dengan keinginan pengguna</w:t>
      </w:r>
    </w:p>
    <w:p w14:paraId="62D433CB" w14:textId="08C78D21" w:rsidR="00AD39F4" w:rsidRDefault="00AD39F4" w:rsidP="00FF2590">
      <w:pPr>
        <w:pStyle w:val="Heading3"/>
        <w:numPr>
          <w:ilvl w:val="0"/>
          <w:numId w:val="17"/>
        </w:numPr>
        <w:ind w:left="709" w:hanging="709"/>
        <w:rPr>
          <w:lang w:val="en-US"/>
        </w:rPr>
      </w:pPr>
      <w:bookmarkStart w:id="1194" w:name="_Toc80034226"/>
      <w:bookmarkStart w:id="1195" w:name="_Toc83115728"/>
      <w:r>
        <w:rPr>
          <w:lang w:val="en-US"/>
        </w:rPr>
        <w:t>RFID</w:t>
      </w:r>
      <w:bookmarkEnd w:id="1194"/>
      <w:bookmarkEnd w:id="1195"/>
    </w:p>
    <w:p w14:paraId="2DFA14A1" w14:textId="265B3241" w:rsidR="002052BC" w:rsidRPr="002052BC" w:rsidRDefault="002052BC" w:rsidP="002052BC">
      <w:pPr>
        <w:ind w:firstLine="709"/>
      </w:pPr>
      <w:r w:rsidRPr="002052BC">
        <w:t xml:space="preserve">RFID atau </w:t>
      </w:r>
      <w:r w:rsidRPr="001A73FB">
        <w:rPr>
          <w:i/>
          <w:iCs/>
        </w:rPr>
        <w:t>Radio Frequency Identification</w:t>
      </w:r>
      <w:r w:rsidRPr="002052BC">
        <w:t xml:space="preserve"> merupakan teknologi yang memanfaatkan gelombang elektromagnetik untuk berkomunikasi. Gelombang tersebut digunakan untuk merubah data antara terminal dengan suatu objek agar dapat dilakukan identifikasi atau pengenalan melalui penggunaan suatu alat yang bernama RFID tag. Untuk saat ini penggunaan RFID sudah banyak dipakai karena harga yang cukup murah dengan proses yang singkat seperti pada perusahaan, supermarket, rumah sakit, sekolah dan masih banyak lainnya. Klasifikasi teknologi RFID didasarkan atas 3 tingkatan frekuensi yaitu </w:t>
      </w:r>
      <w:r w:rsidRPr="001E05E1">
        <w:rPr>
          <w:i/>
          <w:iCs/>
        </w:rPr>
        <w:t>ultra-high frequency</w:t>
      </w:r>
      <w:r w:rsidRPr="002052BC">
        <w:t xml:space="preserve"> (UHF), </w:t>
      </w:r>
      <w:r w:rsidRPr="001E05E1">
        <w:rPr>
          <w:i/>
          <w:iCs/>
        </w:rPr>
        <w:t>high-frequency</w:t>
      </w:r>
      <w:r w:rsidRPr="002052BC">
        <w:t xml:space="preserve"> (HF), dan </w:t>
      </w:r>
      <w:r w:rsidRPr="001E05E1">
        <w:rPr>
          <w:i/>
          <w:iCs/>
        </w:rPr>
        <w:t>low-frequency</w:t>
      </w:r>
      <w:r w:rsidRPr="002052BC">
        <w:t xml:space="preserve"> (LF). Sedangkan untuk klasifikasi berdasarkan kemampuan pengiriman sinyal dibedakan menjadi dua sistem yaitu sistem aktif dan sistem pasif. RFID terbagi menjadi 2 sistem yaitu RFID Tag atau transponder dan RFID</w:t>
      </w:r>
      <w:r w:rsidRPr="001E05E1">
        <w:rPr>
          <w:i/>
          <w:iCs/>
        </w:rPr>
        <w:t xml:space="preserve"> Reader</w:t>
      </w:r>
      <w:r w:rsidRPr="002052BC">
        <w:t xml:space="preserve"> atau interrogator</w:t>
      </w:r>
      <w:r>
        <w:t xml:space="preserve"> </w:t>
      </w:r>
      <w:r>
        <w:fldChar w:fldCharType="begin" w:fldLock="1"/>
      </w:r>
      <w:r>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fldChar w:fldCharType="separate"/>
      </w:r>
      <w:r w:rsidRPr="002052BC">
        <w:rPr>
          <w:noProof/>
        </w:rPr>
        <w:t>[6]</w:t>
      </w:r>
      <w:r>
        <w:fldChar w:fldCharType="end"/>
      </w:r>
      <w:r w:rsidRPr="002052BC">
        <w:t xml:space="preserve">. Saat pemindaian data, </w:t>
      </w:r>
      <w:r w:rsidRPr="001E05E1">
        <w:rPr>
          <w:i/>
          <w:iCs/>
        </w:rPr>
        <w:t xml:space="preserve">Reader </w:t>
      </w:r>
      <w:r w:rsidRPr="002052BC">
        <w:t>membaca sinyal yang diberikan oleh RFID</w:t>
      </w:r>
      <w:r w:rsidRPr="001E05E1">
        <w:rPr>
          <w:i/>
          <w:iCs/>
        </w:rPr>
        <w:t xml:space="preserve"> Tag</w:t>
      </w:r>
      <w:r>
        <w:fldChar w:fldCharType="begin" w:fldLock="1"/>
      </w:r>
      <w:r>
        <w:instrText>ADDIN CSL_CITATION {"citationItems":[{"id":"ITEM-1","itemData":{"DOI":"10.35895/rf.v3i2.154","author":[{"dropping-particle":"","family":"Destyara Zanneta Hidayatullifa","given":"","non-dropping-particle":"","parse-names":false,"suffix":""}],"container-title":"Risalah Fisika","id":"ITEM-1","issue":"2","issued":{"date-parts":[["2019"]]},"page":"43-46","title":"Rancang Bangun Pembuatan Sistem Pengiriman Sensor Secara Real Time Menggunakan Python dan Raspberry Pi","type":"article-journal","volume":"3"},"uris":["http://www.mendeley.com/documents/?uuid=1e20775b-a1b8-4236-bd28-5a907ab69368"]}],"mendeley":{"formattedCitation":"[7]","plainTextFormattedCitation":"[7]","previouslyFormattedCitation":"[7]"},"properties":{"noteIndex":0},"schema":"https://github.com/citation-style-language/schema/raw/master/csl-citation.json"}</w:instrText>
      </w:r>
      <w:r>
        <w:fldChar w:fldCharType="separate"/>
      </w:r>
      <w:r w:rsidRPr="002052BC">
        <w:rPr>
          <w:noProof/>
        </w:rPr>
        <w:t>[7]</w:t>
      </w:r>
      <w:r>
        <w:fldChar w:fldCharType="end"/>
      </w:r>
      <w:r w:rsidRPr="002052BC">
        <w:t>. Dibandingkan dengan sistem identifikasi lainnya seperti barcode dan kartu magnetis, fitur-fitur teknologi  yang ada menjadi keunggulan dari teknologi RFID</w:t>
      </w:r>
      <w:r w:rsidRPr="002052BC">
        <w:fldChar w:fldCharType="begin" w:fldLock="1"/>
      </w:r>
      <w:r>
        <w:instrText>ADDIN CSL_CITATION {"citationItems":[{"id":"ITEM-1","itemData":{"DOI":"10.24853/resistor.2.1.29-38","ISSN":"2654-2684","abstract":"Di era modern seperti saat ini, sepeda motor sudah menjadi kebutuhan pokok untuk keperluan transportasi bagi hampir semua kalangan. Selain karena harganya yang terjangkau, penggunaan dan perawatannya yang mudah menjadi alasan mengapa banyak orang yang menggunakannya. Tetapi bersamaan dengan itu, tindak kriminal pencurian sepeda motor pun semakin meningkat. Atas latar belakang itulah maka dirancang sebuah alat pengaman tambahan pada penelitian ini. Alat yang dibuat menggunakan 3 (tiga) buah sistem keamanan, yaitu RFID scanner, RF modul communication, dan GPS function. RFID scanner berfungsi sebagai kunci tambahan, di mana selain kartu (tag) yang didaftarkan tidak ada kartu lain yang bisa digunakan untuk menyalakan relay. RF module communication berfungsi agar apabila pengemudi dan sepeda motor terpisah sejauh n meter, maka mesin sepeda motor akan mati secara otomatis. GPS berfungsi untuk memonitor / melacak di mana lokasi sepeda motor berada. Hasil yang didapatkan pada perancangan alat ini adalah RFID scanner dapat men scan kartu pada jarak 0 – 4 cm dan pada sudut 0 - 60° &amp; 120 - 180°. RF modul dapat berkomunikasi pada jarak 0 – 20 meter tanpa penghalang, dan GPS modul dapat merespon SMS dari pengguna dalam waktu 27 detik dengan tingkat akurasi 10 meter.","author":[{"dropping-particle":"","family":"Isyanto","given":"Haris","non-dropping-particle":"","parse-names":false,"suffix":""},{"dropping-particle":"","family":"Solikhin","given":"Akhmad","non-dropping-particle":"","parse-names":false,"suffix":""},{"dropping-particle":"","family":"Ibrahim","given":"Wahyu","non-dropping-particle":"","parse-names":false,"suffix":""}],"container-title":"RESISTOR (elektRonika kEndali telekomunikaSI tenaga liSTrik kOmputeR)","id":"ITEM-1","issue":"1","issued":{"date-parts":[["2019"]]},"page":"29","title":"Perancangan dan Implementasi Security System pada Sepeda Motor Menggunakan RFID Sensor Berbasis Raspberry Pi","type":"article-journal","volume":"2"},"uris":["http://www.mendeley.com/documents/?uuid=d95d5e7e-45c2-4de7-9aa9-edd339957f8e"]}],"mendeley":{"formattedCitation":"[8]","plainTextFormattedCitation":"[8]","previouslyFormattedCitation":"[8]"},"properties":{"noteIndex":0},"schema":"https://github.com/citation-style-language/schema/raw/master/csl-citation.json"}</w:instrText>
      </w:r>
      <w:r w:rsidRPr="002052BC">
        <w:fldChar w:fldCharType="separate"/>
      </w:r>
      <w:r w:rsidRPr="002052BC">
        <w:rPr>
          <w:noProof/>
        </w:rPr>
        <w:t>[8]</w:t>
      </w:r>
      <w:r w:rsidRPr="002052BC">
        <w:fldChar w:fldCharType="end"/>
      </w:r>
      <w:r w:rsidRPr="002052BC">
        <w:t>.</w:t>
      </w:r>
    </w:p>
    <w:p w14:paraId="6DF63ACE" w14:textId="77777777" w:rsidR="002052BC" w:rsidRPr="002052BC" w:rsidRDefault="002052BC" w:rsidP="00FF2590">
      <w:pPr>
        <w:pStyle w:val="ListParagraph"/>
        <w:numPr>
          <w:ilvl w:val="0"/>
          <w:numId w:val="22"/>
        </w:numPr>
        <w:ind w:left="426"/>
      </w:pPr>
      <w:r w:rsidRPr="002052BC">
        <w:t>RFID Tag</w:t>
      </w:r>
    </w:p>
    <w:p w14:paraId="344D3165" w14:textId="77777777" w:rsidR="00154B3D" w:rsidRDefault="002052BC" w:rsidP="00375190">
      <w:pPr>
        <w:ind w:left="142" w:firstLine="284"/>
      </w:pPr>
      <w:r w:rsidRPr="002052BC">
        <w:t xml:space="preserve">RFID Tag merupakan objek yang akan dibaca oleh RFID Reader. RFID ini terdapat banyak jenis yaitu seperti RFID Tag yang berbentuk disk, berbahan kaca, berbahan plastik, dan bisa juga ditanamkan kedalam metal kunci. RFID ini </w:t>
      </w:r>
      <w:r w:rsidRPr="002052BC">
        <w:lastRenderedPageBreak/>
        <w:t>dapat merupakan perangkat read-only dan juga read-write yang berarti dapat dibaca saja atau dapat dibaca dan ditulis ulang untuk melakukan update data. RFID Tag memiliki dua bagian yang terpenting yaitu IC atau Integrrated Circuit untuk menyimpan dan memproses segala informasi yang ada dan juga mengambil tegangan yang dikirim dari RFID Reader dan juga antena yang berfungsi untuk menerima dan mengirim sinyal RF</w:t>
      </w:r>
      <w:r w:rsidRPr="002052BC">
        <w:fldChar w:fldCharType="begin" w:fldLock="1"/>
      </w:r>
      <w:r>
        <w:instrText>ADDIN CSL_CITATION {"citationItems":[{"id":"ITEM-1","itemData":{"author":[{"dropping-particle":"","family":"Wulandari","given":"Sri","non-dropping-particle":"","parse-names":false,"suffix":""}],"id":"ITEM-1","issued":{"date-parts":[["2016"]]},"page":"1-48","title":"Rancang Bangun Mesin Absensi Otomatis Dengan Menggunakan Sensor RFID","type":"article-journal"},"uris":["http://www.mendeley.com/documents/?uuid=6e1f387a-b3b0-4596-b234-f16efa918f52"]}],"mendeley":{"formattedCitation":"[9]","plainTextFormattedCitation":"[9]","previouslyFormattedCitation":"[9]"},"properties":{"noteIndex":0},"schema":"https://github.com/citation-style-language/schema/raw/master/csl-citation.json"}</w:instrText>
      </w:r>
      <w:r w:rsidRPr="002052BC">
        <w:fldChar w:fldCharType="separate"/>
      </w:r>
      <w:r w:rsidRPr="002052BC">
        <w:rPr>
          <w:noProof/>
        </w:rPr>
        <w:t>[9]</w:t>
      </w:r>
      <w:r w:rsidRPr="002052BC">
        <w:fldChar w:fldCharType="end"/>
      </w:r>
      <w:r w:rsidRPr="002052BC">
        <w:t>. Tag sendiri dikelompokan menjadi dua jenis yaitu tag aktif dan tag pasif. Tag aktif merupakan Tag yang membutuhkan sumber energi seperti baterai, sedangkan untuk Tag passive tidak memerlukan sumber energi.</w:t>
      </w:r>
    </w:p>
    <w:p w14:paraId="5DEE100A" w14:textId="0580ABD8" w:rsidR="002052BC" w:rsidRPr="002052BC" w:rsidRDefault="002052BC" w:rsidP="00FF2590">
      <w:pPr>
        <w:pStyle w:val="ListParagraph"/>
        <w:numPr>
          <w:ilvl w:val="0"/>
          <w:numId w:val="22"/>
        </w:numPr>
        <w:ind w:left="426"/>
      </w:pPr>
      <w:r w:rsidRPr="002052BC">
        <w:t>RFID Reader</w:t>
      </w:r>
    </w:p>
    <w:p w14:paraId="10EA3996" w14:textId="5500B405" w:rsidR="002052BC" w:rsidRPr="002052BC" w:rsidRDefault="002052BC" w:rsidP="00375190">
      <w:pPr>
        <w:ind w:left="142" w:firstLine="284"/>
      </w:pPr>
      <w:r w:rsidRPr="002052BC">
        <w:t xml:space="preserve">RFID Reader merupakan penghubung antara software aplikasi dengan antenna untuk mengirimkan sinyal berupa gelombang radio kepada RFID Tag </w:t>
      </w:r>
      <w:r w:rsidRPr="002052BC">
        <w:fldChar w:fldCharType="begin" w:fldLock="1"/>
      </w:r>
      <w:r>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Pr="002052BC">
        <w:fldChar w:fldCharType="separate"/>
      </w:r>
      <w:r w:rsidRPr="002052BC">
        <w:rPr>
          <w:noProof/>
        </w:rPr>
        <w:t>[10]</w:t>
      </w:r>
      <w:r w:rsidRPr="002052BC">
        <w:fldChar w:fldCharType="end"/>
      </w:r>
      <w:r w:rsidRPr="002052BC">
        <w:t xml:space="preserve"> yang akan mendeteksi dan mengirimkan respon yang mengandung informasi pada tag. RFID Reader ini dapat mengkomunikasikan hasil pembacaan tag kedalam suatu basis data.</w:t>
      </w:r>
    </w:p>
    <w:p w14:paraId="179F2739" w14:textId="26848CBC" w:rsidR="00AD39F4" w:rsidRDefault="00AD39F4" w:rsidP="00FF2590">
      <w:pPr>
        <w:pStyle w:val="Heading3"/>
        <w:numPr>
          <w:ilvl w:val="0"/>
          <w:numId w:val="17"/>
        </w:numPr>
        <w:ind w:left="709" w:hanging="709"/>
        <w:rPr>
          <w:lang w:val="en-US"/>
        </w:rPr>
      </w:pPr>
      <w:bookmarkStart w:id="1196" w:name="_Toc80034227"/>
      <w:bookmarkStart w:id="1197" w:name="_Toc83115729"/>
      <w:r>
        <w:rPr>
          <w:lang w:val="en-US"/>
        </w:rPr>
        <w:t>Ra</w:t>
      </w:r>
      <w:r w:rsidR="001205CF">
        <w:rPr>
          <w:lang w:val="en-US"/>
        </w:rPr>
        <w:t>s</w:t>
      </w:r>
      <w:r>
        <w:rPr>
          <w:lang w:val="en-US"/>
        </w:rPr>
        <w:t>pberry</w:t>
      </w:r>
      <w:bookmarkEnd w:id="1196"/>
      <w:bookmarkEnd w:id="1197"/>
    </w:p>
    <w:p w14:paraId="209B3531" w14:textId="0D20FD8B" w:rsidR="002052BC" w:rsidRPr="003B2E0A" w:rsidRDefault="002052BC" w:rsidP="002052BC">
      <w:pPr>
        <w:pStyle w:val="ListParagraph"/>
        <w:tabs>
          <w:tab w:val="left" w:pos="709"/>
        </w:tabs>
        <w:ind w:left="0"/>
      </w:pPr>
      <w:r>
        <w:rPr>
          <w:i/>
          <w:iCs/>
        </w:rPr>
        <w:tab/>
      </w:r>
      <w:r w:rsidRPr="003B2E0A">
        <w:rPr>
          <w:i/>
          <w:iCs/>
        </w:rPr>
        <w:t xml:space="preserve">Raspberry </w:t>
      </w:r>
      <w:r w:rsidRPr="003B2E0A">
        <w:t xml:space="preserve">merupakan komputer kecil standar dengan biaya yang cukup murah. </w:t>
      </w:r>
      <w:r w:rsidRPr="003B2E0A">
        <w:rPr>
          <w:i/>
          <w:iCs/>
        </w:rPr>
        <w:t>Computer single board</w:t>
      </w:r>
      <w:r w:rsidRPr="003B2E0A">
        <w:t xml:space="preserve"> ini</w:t>
      </w:r>
      <w:r w:rsidR="00370520">
        <w:t xml:space="preserve"> telah</w:t>
      </w:r>
      <w:r w:rsidRPr="003B2E0A">
        <w:t xml:space="preserve"> dikembangkan oleh </w:t>
      </w:r>
      <w:r w:rsidRPr="003B2E0A">
        <w:rPr>
          <w:i/>
          <w:iCs/>
        </w:rPr>
        <w:t xml:space="preserve">Raspberry Pi Foundation </w:t>
      </w:r>
      <w:r w:rsidR="00370520">
        <w:t xml:space="preserve">dengan tujuan </w:t>
      </w:r>
      <w:r w:rsidRPr="003B2E0A">
        <w:t xml:space="preserve">untuk mengajarkan dasar ilmu computer dan pemrograman. Komputer ini membutuhkan </w:t>
      </w:r>
      <w:r w:rsidRPr="003B2E0A">
        <w:rPr>
          <w:i/>
          <w:iCs/>
        </w:rPr>
        <w:t>operating system</w:t>
      </w:r>
      <w:r w:rsidRPr="003B2E0A">
        <w:t xml:space="preserve"> yang dapat diinstal pada </w:t>
      </w:r>
      <w:r w:rsidRPr="003B2E0A">
        <w:rPr>
          <w:i/>
          <w:iCs/>
        </w:rPr>
        <w:t>Micro SD card.</w:t>
      </w:r>
      <w:r w:rsidRPr="003B2E0A">
        <w:t xml:space="preserve">  Terdapat beberapa macam tipe raspberry. Namun, dalam </w:t>
      </w:r>
      <w:r w:rsidR="009931A1">
        <w:t>kerja praktik</w:t>
      </w:r>
      <w:r w:rsidRPr="003B2E0A">
        <w:t xml:space="preserve"> ini akan menggunakan raspberry pi 3 model B yang didalamnya terdapat 40 pin yang terdiri dari beberapa bagian yaitu seperti 3 pin VCC, GPIO mulai dari GPIO2 hingga GPIO27 dan 8 pin GND. Adapun spesifikasi dari Raspberry Pi 3 adalah</w:t>
      </w:r>
      <w:r w:rsidR="005A36CE">
        <w:fldChar w:fldCharType="begin" w:fldLock="1"/>
      </w:r>
      <w:r w:rsidR="001C5C64">
        <w:instrText>ADDIN CSL_CITATION {"citationItems":[{"id":"ITEM-1","itemData":{"abstract":"In the current globalization era, the development of technology has provided many benefits in the advancement of human life. The technology which grows rapidly in this world must be followed by the development of the human resources as well. Therefore, to make it balance, the education field which becomes the place to harvest knowledge must be supported by some technologies also. Raspberry pi is one of the new technologies which is currently being used as a learning module. The raspberry pi learning module requires a monitor and keyboard to aid the implementation of the learning module itself. The features which are included in the Raspberry pi learning module are project board, LED (Light Emitting Diode), LCD (Liquid Crystal Display), Push button, toggle switch, 4x4 keypad, 7x5 LED dot matrix, seven segment, stepper motor, servo motor, power Supply, RTC module (real time clock) ds 3231, and raspberry pin out. The raspberry pi learning module uses the python program in operating the features used in the learning module. The results of this research show that the Raspberry pi learning module and the features used in the module can work well using the python program.","author":[{"dropping-particle":"","family":"Christian","given":"Frendy","non-dropping-particle":"","parse-names":false,"suffix":""}],"id":"ITEM-1","issued":{"date-parts":[["2017"]]},"page":"9 - 71","title":"Modul pembelajaran raspberry pi","type":"article-journal"},"uris":["http://www.mendeley.com/documents/?uuid=77425b6d-48f9-4e24-bb07-6ac8aff7f095"]}],"mendeley":{"formattedCitation":"[11]","plainTextFormattedCitation":"[11]","previouslyFormattedCitation":"[11]"},"properties":{"noteIndex":0},"schema":"https://github.com/citation-style-language/schema/raw/master/csl-citation.json"}</w:instrText>
      </w:r>
      <w:r w:rsidR="005A36CE">
        <w:fldChar w:fldCharType="separate"/>
      </w:r>
      <w:r w:rsidR="005A36CE" w:rsidRPr="005A36CE">
        <w:rPr>
          <w:noProof/>
        </w:rPr>
        <w:t>[11]</w:t>
      </w:r>
      <w:r w:rsidR="005A36CE">
        <w:fldChar w:fldCharType="end"/>
      </w:r>
      <w:r w:rsidRPr="003B2E0A">
        <w:t>:</w:t>
      </w:r>
    </w:p>
    <w:p w14:paraId="7D545770" w14:textId="77777777" w:rsidR="002052BC" w:rsidRPr="003B2E0A" w:rsidRDefault="002052BC" w:rsidP="00FF2590">
      <w:pPr>
        <w:pStyle w:val="ListParagraph"/>
        <w:numPr>
          <w:ilvl w:val="0"/>
          <w:numId w:val="21"/>
        </w:numPr>
        <w:tabs>
          <w:tab w:val="left" w:pos="993"/>
        </w:tabs>
        <w:spacing w:after="160"/>
        <w:ind w:left="426"/>
      </w:pPr>
      <w:r w:rsidRPr="003B2E0A">
        <w:t>Prosesor dengan kecepatan 1.2 GHz, CPU 4x ARM Cortex-A53, System on a Chip (SoC) berjeniskan chip Broadcom BCM2837R, GPU berupa Broadcom VideoCore IV dangan RAM 1 GB LPDDR2 (900 MHz).</w:t>
      </w:r>
    </w:p>
    <w:p w14:paraId="27AB5E32" w14:textId="77777777" w:rsidR="002052BC" w:rsidRPr="003B2E0A" w:rsidRDefault="002052BC" w:rsidP="00FF2590">
      <w:pPr>
        <w:pStyle w:val="ListParagraph"/>
        <w:numPr>
          <w:ilvl w:val="0"/>
          <w:numId w:val="21"/>
        </w:numPr>
        <w:tabs>
          <w:tab w:val="left" w:pos="993"/>
        </w:tabs>
        <w:spacing w:after="160"/>
        <w:ind w:left="426"/>
      </w:pPr>
      <w:r w:rsidRPr="003B2E0A">
        <w:t>SD Card yang dilengkapi dengan slot SD card sebagai hard drive untuk penyimpanan data</w:t>
      </w:r>
    </w:p>
    <w:p w14:paraId="74497D67" w14:textId="77777777" w:rsidR="002052BC" w:rsidRPr="003B2E0A" w:rsidRDefault="002052BC" w:rsidP="00FF2590">
      <w:pPr>
        <w:pStyle w:val="ListParagraph"/>
        <w:numPr>
          <w:ilvl w:val="0"/>
          <w:numId w:val="21"/>
        </w:numPr>
        <w:tabs>
          <w:tab w:val="left" w:pos="993"/>
        </w:tabs>
        <w:spacing w:after="160"/>
        <w:ind w:left="426"/>
      </w:pPr>
      <w:r w:rsidRPr="003B2E0A">
        <w:t>Port USB yang memiliki 4 port tipe 2.0</w:t>
      </w:r>
    </w:p>
    <w:p w14:paraId="425CBF12" w14:textId="77777777" w:rsidR="002052BC" w:rsidRPr="003B2E0A" w:rsidRDefault="002052BC" w:rsidP="00FF2590">
      <w:pPr>
        <w:pStyle w:val="ListParagraph"/>
        <w:numPr>
          <w:ilvl w:val="0"/>
          <w:numId w:val="21"/>
        </w:numPr>
        <w:tabs>
          <w:tab w:val="left" w:pos="993"/>
        </w:tabs>
        <w:spacing w:after="160"/>
        <w:ind w:left="426"/>
      </w:pPr>
      <w:r w:rsidRPr="003B2E0A">
        <w:lastRenderedPageBreak/>
        <w:t>Bluetooth dengan jenis 4.1 Classic yang berfungsi sebagai media penghubung komunikasi antar perangkat lainnya.</w:t>
      </w:r>
    </w:p>
    <w:p w14:paraId="59F8AAAD" w14:textId="77777777" w:rsidR="002052BC" w:rsidRDefault="002052BC" w:rsidP="00FF2590">
      <w:pPr>
        <w:pStyle w:val="ListParagraph"/>
        <w:numPr>
          <w:ilvl w:val="0"/>
          <w:numId w:val="21"/>
        </w:numPr>
        <w:tabs>
          <w:tab w:val="left" w:pos="993"/>
        </w:tabs>
        <w:spacing w:after="160"/>
        <w:ind w:left="426"/>
      </w:pPr>
      <w:r w:rsidRPr="003B2E0A">
        <w:t>Konektor HDMI dengan port yang digunakan sebagai perantara audio atau video yang akan ditampilkan kedalam layer.</w:t>
      </w:r>
    </w:p>
    <w:p w14:paraId="4A971205" w14:textId="677DDD8A" w:rsidR="002052BC" w:rsidRPr="002052BC" w:rsidRDefault="002052BC" w:rsidP="00FF2590">
      <w:pPr>
        <w:pStyle w:val="ListParagraph"/>
        <w:numPr>
          <w:ilvl w:val="0"/>
          <w:numId w:val="21"/>
        </w:numPr>
        <w:tabs>
          <w:tab w:val="left" w:pos="993"/>
        </w:tabs>
        <w:spacing w:after="160"/>
        <w:ind w:left="426"/>
      </w:pPr>
      <w:r w:rsidRPr="003B2E0A">
        <w:t>Output Audio Analog sebagai penyedia keluaran audio analog untuk disambungkan pada perangkat speaker dengan jack sebesar 3,5 mm</w:t>
      </w:r>
      <w:r w:rsidR="005A36CE">
        <w:t>.</w:t>
      </w:r>
    </w:p>
    <w:p w14:paraId="3D13FC6C" w14:textId="0D0EEC54" w:rsidR="00040376" w:rsidRDefault="00040376" w:rsidP="00C93BF7">
      <w:pPr>
        <w:pStyle w:val="Heading2"/>
        <w:numPr>
          <w:ilvl w:val="0"/>
          <w:numId w:val="3"/>
        </w:numPr>
        <w:ind w:left="709" w:hanging="709"/>
        <w:rPr>
          <w:lang w:val="en-US"/>
        </w:rPr>
      </w:pPr>
      <w:bookmarkStart w:id="1198" w:name="_Toc80034228"/>
      <w:bookmarkStart w:id="1199" w:name="_Toc83115730"/>
      <w:r>
        <w:rPr>
          <w:lang w:val="en-US"/>
        </w:rPr>
        <w:t>Studi Pustaka</w:t>
      </w:r>
      <w:bookmarkEnd w:id="1198"/>
      <w:bookmarkEnd w:id="1199"/>
    </w:p>
    <w:p w14:paraId="0484F0F5" w14:textId="4F244487" w:rsidR="00C72689" w:rsidRDefault="009C13CB" w:rsidP="00C72689">
      <w:pPr>
        <w:pStyle w:val="NormalWeb"/>
        <w:spacing w:before="0" w:beforeAutospacing="0" w:after="0" w:afterAutospacing="0" w:line="360" w:lineRule="auto"/>
        <w:ind w:firstLine="709"/>
        <w:jc w:val="both"/>
      </w:pPr>
      <w:r>
        <w:rPr>
          <w:color w:val="000000"/>
        </w:rPr>
        <w:t xml:space="preserve">Untuk </w:t>
      </w:r>
      <w:r w:rsidR="00C72689">
        <w:rPr>
          <w:color w:val="000000"/>
        </w:rPr>
        <w:t xml:space="preserve">melakukan </w:t>
      </w:r>
      <w:r w:rsidR="009931A1">
        <w:rPr>
          <w:color w:val="000000"/>
        </w:rPr>
        <w:t>kerja praktik</w:t>
      </w:r>
      <w:r w:rsidR="00C72689">
        <w:rPr>
          <w:color w:val="000000"/>
        </w:rPr>
        <w:t xml:space="preserve"> </w:t>
      </w:r>
      <w:r>
        <w:rPr>
          <w:color w:val="000000"/>
        </w:rPr>
        <w:t xml:space="preserve">ini </w:t>
      </w:r>
      <w:r w:rsidR="00C72689">
        <w:rPr>
          <w:color w:val="000000"/>
        </w:rPr>
        <w:t xml:space="preserve">dibutuhkan sebuah panduan untuk setiap hasil </w:t>
      </w:r>
      <w:r w:rsidR="009931A1">
        <w:rPr>
          <w:color w:val="000000"/>
        </w:rPr>
        <w:t>kerja praktik</w:t>
      </w:r>
      <w:r w:rsidR="00C72689">
        <w:rPr>
          <w:color w:val="000000"/>
        </w:rPr>
        <w:t xml:space="preserve"> </w:t>
      </w:r>
      <w:r>
        <w:rPr>
          <w:color w:val="000000"/>
        </w:rPr>
        <w:t xml:space="preserve">dari hasil </w:t>
      </w:r>
      <w:r w:rsidR="007870C9">
        <w:rPr>
          <w:color w:val="000000"/>
        </w:rPr>
        <w:t>riset</w:t>
      </w:r>
      <w:r>
        <w:rPr>
          <w:color w:val="000000"/>
        </w:rPr>
        <w:t xml:space="preserve"> sebelumnya </w:t>
      </w:r>
      <w:r w:rsidR="00C72689">
        <w:rPr>
          <w:color w:val="000000"/>
        </w:rPr>
        <w:t xml:space="preserve">yang berkaitan dengan </w:t>
      </w:r>
      <w:r w:rsidR="009931A1">
        <w:rPr>
          <w:color w:val="000000"/>
        </w:rPr>
        <w:t>kerja praktik</w:t>
      </w:r>
      <w:r w:rsidR="00C72689">
        <w:rPr>
          <w:color w:val="000000"/>
        </w:rPr>
        <w:t xml:space="preserve"> yang sedang dilakukan.</w:t>
      </w:r>
    </w:p>
    <w:p w14:paraId="108D0386" w14:textId="390926E5" w:rsidR="00040376" w:rsidRDefault="00C72689" w:rsidP="00040376">
      <w:r>
        <w:tab/>
      </w:r>
      <w:r w:rsidR="001C5C64">
        <w:t xml:space="preserve">Penggunaan teknologi RFID ini telah banyak digunakan </w:t>
      </w:r>
      <w:r w:rsidR="00F200A3">
        <w:t xml:space="preserve">pada berbagai bidang </w:t>
      </w:r>
      <w:r w:rsidR="001C5C64">
        <w:t>karena dengan menggunakan teknologi ini</w:t>
      </w:r>
      <w:r w:rsidR="00284E63">
        <w:t>,</w:t>
      </w:r>
      <w:r w:rsidR="001C5C64">
        <w:t xml:space="preserve"> pengguna dapat melakukan identifikasi kepada obyek tanpa perlu kontak </w:t>
      </w:r>
      <w:r w:rsidR="00284E63">
        <w:t xml:space="preserve">secara </w:t>
      </w:r>
      <w:r w:rsidR="001C5C64">
        <w:t xml:space="preserve">langsung. Seperti halnya pada penelitian </w:t>
      </w:r>
      <w:r w:rsidR="001C5C64">
        <w:fldChar w:fldCharType="begin" w:fldLock="1"/>
      </w:r>
      <w:r w:rsidR="00F200A3">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rsidR="001C5C64">
        <w:fldChar w:fldCharType="separate"/>
      </w:r>
      <w:r w:rsidR="001C5C64" w:rsidRPr="001C5C64">
        <w:rPr>
          <w:noProof/>
        </w:rPr>
        <w:t>[6]</w:t>
      </w:r>
      <w:r w:rsidR="001C5C64">
        <w:fldChar w:fldCharType="end"/>
      </w:r>
      <w:r w:rsidR="001C5C64">
        <w:t xml:space="preserve"> yang menggunakan teknologi RFID </w:t>
      </w:r>
      <w:r w:rsidR="00F200A3">
        <w:t>dibidang industr</w:t>
      </w:r>
      <w:ins w:id="1200" w:author="Rafi Aziizi" w:date="2021-11-12T13:14:00Z">
        <w:r w:rsidR="0004566C">
          <w:t>i</w:t>
        </w:r>
      </w:ins>
      <w:del w:id="1201" w:author="Rafi Aziizi" w:date="2021-11-12T13:14:00Z">
        <w:r w:rsidR="00F200A3" w:rsidDel="0004566C">
          <w:delText>y</w:delText>
        </w:r>
      </w:del>
      <w:r w:rsidR="00F200A3">
        <w:t xml:space="preserve"> makanan bahan baku sapi ternak dengan cara memasangkan </w:t>
      </w:r>
      <w:r w:rsidR="00F200A3" w:rsidRPr="00F200A3">
        <w:rPr>
          <w:i/>
          <w:iCs/>
        </w:rPr>
        <w:t>tag</w:t>
      </w:r>
      <w:r w:rsidR="00F200A3">
        <w:t xml:space="preserve"> pada setiap telinga sapi ternak guna untuk menunjukan data masing-masing setiap sapi seperti asal, berat dan umur sapi. Selain itu, teknologi RFID ini dapat digunakan juga sebagai otomasi pada smart home </w:t>
      </w:r>
      <w:r w:rsidR="00F200A3">
        <w:fldChar w:fldCharType="begin" w:fldLock="1"/>
      </w:r>
      <w:r w:rsidR="00941066">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00F200A3">
        <w:fldChar w:fldCharType="separate"/>
      </w:r>
      <w:r w:rsidR="00F200A3" w:rsidRPr="00F200A3">
        <w:rPr>
          <w:noProof/>
        </w:rPr>
        <w:t>[10]</w:t>
      </w:r>
      <w:r w:rsidR="00F200A3">
        <w:fldChar w:fldCharType="end"/>
      </w:r>
      <w:r w:rsidR="00284E63">
        <w:t xml:space="preserve"> dimana pada saat RFID tag didekatkan ke RFID reader maka sistem menu pada rumah akan aktif dan jika RFID tag yang digunakan tidak sesuai maka</w:t>
      </w:r>
      <w:r w:rsidR="00284E63" w:rsidRPr="00284E63">
        <w:rPr>
          <w:i/>
          <w:iCs/>
        </w:rPr>
        <w:t xml:space="preserve"> buzzer</w:t>
      </w:r>
      <w:r w:rsidR="00284E63">
        <w:t xml:space="preserve"> akan berbunyi. </w:t>
      </w:r>
    </w:p>
    <w:p w14:paraId="648D0B31" w14:textId="5A5BC517" w:rsidR="00284E63" w:rsidRDefault="00284E63" w:rsidP="00040376">
      <w:r>
        <w:tab/>
        <w:t xml:space="preserve">Penelitian terdahulu mengenai penggunaan teknologi RFID ini juga digunakan pada </w:t>
      </w:r>
      <w:r w:rsidR="00941066">
        <w:t xml:space="preserve">berbagai instansi seperti </w:t>
      </w:r>
      <w:r w:rsidR="00941066">
        <w:fldChar w:fldCharType="begin" w:fldLock="1"/>
      </w:r>
      <w:r w:rsidR="009C13CB">
        <w:instrText>ADDIN CSL_CITATION {"citationItems":[{"id":"ITEM-1","itemData":{"ISSN":"2686-1879","abstract":"Permasalahan yang sering dihadapi oleh perpustakaan pada umumnya adalah belum optimalnya layanan perpustakaan yang diberikan dan belum optimalnya kinerja sumber daya manusia di perpustakaan. Layanan perpustakaan merupakan ujung tombak perpustakaan, karena layanan perpustakaan berkaitan langsung dengan pengguna perpustakaan. Salah satu upaya yang dapat dilakukan untuk meningkatkan layanan perpustakaan dengan bantuan teknologi informasi dan komunikasi adalah dengan menggunakan teknologi Radio Frequency Identification (RFID). Dengan adanya teknologi RFID, pengguna dapat melakukan selfservice yaitu layanan mandiri. Keuntungan melakukan layanan mandiri ini yaitu dapat mempercepat proses sirkulasi peminjaman dan pengembalian, sehingga waktu yang diperlukan efisien. Kemudahan dari implementasi RFID ini perlu memperhatikan pengguna dimana pemanfaatan RFID ini nanti sepenuhnya akan dimanfaatkan oleh pengguna. Oleh karena itu, pengguna perlu diberi pemahaman yang cukup agar proses otomasi di perpustakaan dengan teknologi RFID dapat dilakukan dengan benar","author":[{"dropping-particle":"","family":"Indonesia","given":"Jurnal Pustakawan","non-dropping-particle":"","parse-names":false,"suffix":""}],"container-title":"Jurnal Pustakawan Indonesia","id":"ITEM-1","issue":"2","issued":{"date-parts":[["2017"]]},"title":"Peningkatan Layanan Perpustakaan Melalui Teknologi Rfid","type":"article-journal","volume":"16"},"uris":["http://www.mendeley.com/documents/?uuid=aae48b4b-356b-4964-bd44-6fc072cf775a"]}],"mendeley":{"formattedCitation":"[12]","plainTextFormattedCitation":"[12]","previouslyFormattedCitation":"[12]"},"properties":{"noteIndex":0},"schema":"https://github.com/citation-style-language/schema/raw/master/csl-citation.json"}</w:instrText>
      </w:r>
      <w:r w:rsidR="00941066">
        <w:fldChar w:fldCharType="separate"/>
      </w:r>
      <w:r w:rsidR="00941066" w:rsidRPr="00941066">
        <w:rPr>
          <w:noProof/>
        </w:rPr>
        <w:t>[12]</w:t>
      </w:r>
      <w:r w:rsidR="00941066">
        <w:fldChar w:fldCharType="end"/>
      </w:r>
      <w:r w:rsidR="00941066">
        <w:t xml:space="preserve"> untuk meningkatkan layanan perpustakaan dengan menggunakan teknologi </w:t>
      </w:r>
      <w:r w:rsidR="009C13CB">
        <w:t>RFID</w:t>
      </w:r>
      <w:r w:rsidR="00941066">
        <w:t xml:space="preserve"> </w:t>
      </w:r>
      <w:r w:rsidR="009C13CB">
        <w:t xml:space="preserve">agar pengguna dapat melakukan </w:t>
      </w:r>
      <w:r w:rsidR="009C13CB" w:rsidRPr="009C13CB">
        <w:rPr>
          <w:i/>
          <w:iCs/>
        </w:rPr>
        <w:t xml:space="preserve">self service </w:t>
      </w:r>
      <w:r w:rsidR="009C13CB">
        <w:t>guna untuk mempercepat proses sirkulasi peminjaman dan pengembalian</w:t>
      </w:r>
      <w:r w:rsidR="007870C9">
        <w:t xml:space="preserve"> buku pada perpustakaan</w:t>
      </w:r>
      <w:r w:rsidR="009C13CB">
        <w:t xml:space="preserve">, sehingga waktu yang diperlukan efisien. Penelitian </w:t>
      </w:r>
      <w:r w:rsidR="009C13CB">
        <w:fldChar w:fldCharType="begin" w:fldLock="1"/>
      </w:r>
      <w:r w:rsidR="009C13CB">
        <w:instrText>ADDIN CSL_CITATION {"citationItems":[{"id":"ITEM-1","itemData":{"ISBN":"1098-4275; 0031-4005","ISSN":"1387-3547","abstract":"Fakta bahwa masih banyak perusahaan-perusahaan yang menggunakan pencatatan kehadiran karyawan secara manual, yaitu dengan menggunakan buku pencatatan kehadiran pada saat masuk maupun selesai waktu kerja. Mengurangi efisiensi dan keakurasian perusahaan dalam mengoptimalisasi produktivitas mereka. Tugas akhir ini bertujuan untuk merancang sebuah prototype sistem absensi RFID yang terintegrasi dengan database untuk mendukung program peningkatkan sikap disiplin karyawan sebagai langkah awal dari peningkatkan kinerja kerja perusahaan secara keseluruhan. Prototipe RFID attendance sistem ini terdiri dari beberapa komponen utama, yaitu tag yang akan digunakan sebagai pengganti ID card dan reader yang digunakan untuk membaca informasi menyangkut kehadiran karyawan, integrasi database pada sistem ini akan memungkinkan data untuk langsung disimpan secara otomatis ke dalam database. Hasil dari tugas akhir ini adalah sebuah prototipe dari RFID attendance sistem yang memiliki fungsi untuk menyimpan data kehadiran karyawan, dengan jarak baca maksimum 2 cm dengan peluang keberhasilan 1 dan interval waktu pembacaan minimum 2 detik untuk melakukan fungsinya secara optimal.","author":[{"dropping-particle":"","family":"Adam","given":"Wahyu","non-dropping-particle":"","parse-names":false,"suffix":""},{"dropping-particle":"","family":"Sagala","given":"Lamhot","non-dropping-particle":"","parse-names":false,"suffix":""}],"container-title":"Jurnal LPKIA","id":"ITEM-1","issue":"1","issued":{"date-parts":[["2013"]]},"page":"1-6","title":"Sistem Absensi Pegawai Menggunakan Teknologi RFID","type":"article-journal","volume":"1"},"uris":["http://www.mendeley.com/documents/?uuid=10db3a1b-4fb2-4bf9-bf50-654d6ff2ff60"]}],"mendeley":{"formattedCitation":"[13]","plainTextFormattedCitation":"[13]","previouslyFormattedCitation":"[13]"},"properties":{"noteIndex":0},"schema":"https://github.com/citation-style-language/schema/raw/master/csl-citation.json"}</w:instrText>
      </w:r>
      <w:r w:rsidR="009C13CB">
        <w:fldChar w:fldCharType="separate"/>
      </w:r>
      <w:r w:rsidR="009C13CB" w:rsidRPr="009C13CB">
        <w:rPr>
          <w:noProof/>
        </w:rPr>
        <w:t>[13]</w:t>
      </w:r>
      <w:r w:rsidR="009C13CB">
        <w:fldChar w:fldCharType="end"/>
      </w:r>
      <w:r w:rsidR="009C13CB">
        <w:fldChar w:fldCharType="begin" w:fldLock="1"/>
      </w:r>
      <w:r w:rsidR="009C13CB">
        <w:instrText>ADDIN CSL_CITATION {"citationItems":[{"id":"ITEM-1","itemData":{"DOI":"10.25077/jfu.7.2.186-193.2018","ISSN":"2302-8491","abstract":"Perancangan sebuah prototipe sistem absensi mahasiswa telah dilakukan menggunakan sensor Radio Frequency Identification (RFID). Sistem RFID ini terdiri dari komponen tag dan reader. Tag digunakan sebagai pengganti ID card dan reader digunakan untuk membaca informasi menyangkut kehadiran mahasiswa. Alat yang dirancang terintegrasi dengan database kehadiran mahasiswa pada suatu matakuliah sehingga dapat berperan sebagai pengganti sistem absensi manual. Database kehadiran dibuat dengan MySQL XAMPP. Graphical User Interface (GUI) digunakan untuk interface antara pengguna dan database dengan format yang terdiri dari formportserial, forminputdata dan formdatabase. Sistem yang terintegrasi dengan database memungkinkan data untuk langsung disimpan secara otomatis ke dalam database sehingga memudahkan admin merekap kehadiran mahasiswa. Hasil pengujian terhadap lima kartu RFID menunjukkan bahwa reader memiliki kemampuan jarak baca maksimum 4 cm dengan tegangan keluaran RFID reader ≥ 3,2 V. Interval waktu pembacaan antara satu kartu dengan kartu berikutnya minimal 2 detik. Alat yang dirancang mampu memberikan keterangan hadir dan tidak hadir berdasarkan batas toleransi keterlambatan yang ditentukan. Penggunaan Real Time Clock DS1307 yang dapat bekerja selama maksimum satu jam. Kata kunci: database MySQL XAMPP, Radio Frequency Identification, Visual Basic","author":[{"dropping-particle":"","family":"Azura","given":"Ayu","non-dropping-particle":"","parse-names":false,"suffix":""},{"dropping-particle":"","family":"Wildian","given":"Wildian","non-dropping-particle":"","parse-names":false,"suffix":""}],"container-title":"Jurnal Fisika Unand","id":"ITEM-1","issue":"2","issued":{"date-parts":[["2018"]]},"page":"186-193","title":"Rancang Bangun Sistem Absensi Mahasiswa Menggunakan Sensor RFID dengan Database MySQL XAMPP dan Interface Visual Basic","type":"article-journal","volume":"7"},"uris":["http://www.mendeley.com/documents/?uuid=94b14f2d-cb6f-4433-898b-a1df7a8723ed"]}],"mendeley":{"formattedCitation":"[14]","plainTextFormattedCitation":"[14]"},"properties":{"noteIndex":0},"schema":"https://github.com/citation-style-language/schema/raw/master/csl-citation.json"}</w:instrText>
      </w:r>
      <w:r w:rsidR="009C13CB">
        <w:fldChar w:fldCharType="separate"/>
      </w:r>
      <w:r w:rsidR="009C13CB" w:rsidRPr="009C13CB">
        <w:rPr>
          <w:noProof/>
        </w:rPr>
        <w:t>[14]</w:t>
      </w:r>
      <w:r w:rsidR="009C13CB">
        <w:fldChar w:fldCharType="end"/>
      </w:r>
      <w:r w:rsidR="009C13CB">
        <w:t xml:space="preserve"> yang digunakan untuk melakukan absensi baik tehadap mahasiswa ataupun karyawan dengan menggunakan </w:t>
      </w:r>
      <w:r w:rsidR="007870C9">
        <w:rPr>
          <w:i/>
          <w:iCs/>
        </w:rPr>
        <w:t>t</w:t>
      </w:r>
      <w:r w:rsidR="009C13CB" w:rsidRPr="009C13CB">
        <w:rPr>
          <w:i/>
          <w:iCs/>
        </w:rPr>
        <w:t>ag</w:t>
      </w:r>
      <w:r w:rsidR="009C13CB">
        <w:t xml:space="preserve"> sebagai pengganti </w:t>
      </w:r>
      <w:r w:rsidR="009C13CB" w:rsidRPr="007870C9">
        <w:rPr>
          <w:i/>
          <w:iCs/>
        </w:rPr>
        <w:t>ID card</w:t>
      </w:r>
      <w:r w:rsidR="009C13CB">
        <w:t xml:space="preserve"> dan </w:t>
      </w:r>
      <w:r w:rsidR="009C13CB" w:rsidRPr="007870C9">
        <w:rPr>
          <w:i/>
          <w:iCs/>
        </w:rPr>
        <w:t>reader</w:t>
      </w:r>
      <w:r w:rsidR="009C13CB">
        <w:t xml:space="preserve"> digunakan untuk membaca informasi </w:t>
      </w:r>
      <w:r w:rsidR="007870C9">
        <w:t xml:space="preserve">yang </w:t>
      </w:r>
      <w:r w:rsidR="009C13CB">
        <w:t>menyangkut kehadiran mahasiswa</w:t>
      </w:r>
      <w:r w:rsidR="007870C9">
        <w:t xml:space="preserve"> ataupun karyawan.</w:t>
      </w:r>
    </w:p>
    <w:p w14:paraId="296920EA" w14:textId="412072DF" w:rsidR="00040376" w:rsidRDefault="00040376" w:rsidP="00040376"/>
    <w:p w14:paraId="05C038F5" w14:textId="77777777" w:rsidR="00040376" w:rsidRDefault="00040376" w:rsidP="00040376">
      <w:pPr>
        <w:sectPr w:rsidR="00040376" w:rsidSect="00321933">
          <w:headerReference w:type="default" r:id="rId50"/>
          <w:footerReference w:type="default" r:id="rId51"/>
          <w:type w:val="continuous"/>
          <w:pgSz w:w="11906" w:h="16838"/>
          <w:pgMar w:top="2268" w:right="1701" w:bottom="1701" w:left="2268" w:header="709" w:footer="709" w:gutter="0"/>
          <w:pgNumType w:start="5"/>
          <w:cols w:space="708"/>
          <w:titlePg/>
          <w:docGrid w:linePitch="360"/>
        </w:sectPr>
      </w:pPr>
    </w:p>
    <w:p w14:paraId="14E3A1E4" w14:textId="15D7AEF0" w:rsidR="00746D78" w:rsidRDefault="00746D78" w:rsidP="00040376">
      <w:r>
        <w:br w:type="page"/>
      </w:r>
    </w:p>
    <w:p w14:paraId="0F5EE1C2" w14:textId="4290C790" w:rsidR="00746D78" w:rsidRDefault="00746D78" w:rsidP="00746D78">
      <w:pPr>
        <w:pStyle w:val="Heading1"/>
        <w:numPr>
          <w:ilvl w:val="0"/>
          <w:numId w:val="0"/>
        </w:numPr>
        <w:rPr>
          <w:szCs w:val="22"/>
          <w:lang w:val="en-US"/>
        </w:rPr>
      </w:pPr>
      <w:bookmarkStart w:id="1202" w:name="_Toc80034229"/>
      <w:bookmarkStart w:id="1203" w:name="_Toc83115731"/>
      <w:r w:rsidRPr="00AA549F">
        <w:rPr>
          <w:szCs w:val="22"/>
        </w:rPr>
        <w:lastRenderedPageBreak/>
        <w:t xml:space="preserve">BAB </w:t>
      </w:r>
      <w:r>
        <w:rPr>
          <w:szCs w:val="22"/>
          <w:lang w:val="en-US"/>
        </w:rPr>
        <w:t>I</w:t>
      </w:r>
      <w:r w:rsidRPr="00AA549F">
        <w:rPr>
          <w:szCs w:val="22"/>
        </w:rPr>
        <w:t>I</w:t>
      </w:r>
      <w:r>
        <w:rPr>
          <w:szCs w:val="22"/>
          <w:lang w:val="en-US"/>
        </w:rPr>
        <w:t>I</w:t>
      </w:r>
      <w:r w:rsidRPr="00AA549F">
        <w:rPr>
          <w:szCs w:val="22"/>
        </w:rPr>
        <w:t xml:space="preserve"> </w:t>
      </w:r>
      <w:r w:rsidRPr="00AA549F">
        <w:rPr>
          <w:szCs w:val="22"/>
        </w:rPr>
        <w:br w:type="textWrapping" w:clear="all"/>
      </w:r>
      <w:r>
        <w:rPr>
          <w:szCs w:val="22"/>
          <w:lang w:val="en-US"/>
        </w:rPr>
        <w:t>ANALISA DAN PERANCANGAN</w:t>
      </w:r>
      <w:bookmarkEnd w:id="1202"/>
      <w:bookmarkEnd w:id="1203"/>
    </w:p>
    <w:p w14:paraId="2A41D854" w14:textId="3EF9D610" w:rsidR="00746D78" w:rsidRDefault="00746D78" w:rsidP="00C93BF7">
      <w:pPr>
        <w:pStyle w:val="Heading2"/>
        <w:numPr>
          <w:ilvl w:val="1"/>
          <w:numId w:val="4"/>
        </w:numPr>
        <w:ind w:left="709" w:hanging="709"/>
        <w:rPr>
          <w:lang w:val="en-US"/>
        </w:rPr>
      </w:pPr>
      <w:bookmarkStart w:id="1204" w:name="_Toc80034230"/>
      <w:bookmarkStart w:id="1205" w:name="_Toc83115732"/>
      <w:r>
        <w:rPr>
          <w:lang w:val="en-US"/>
        </w:rPr>
        <w:t>Latar Belakang Sekolah</w:t>
      </w:r>
      <w:bookmarkEnd w:id="1204"/>
      <w:bookmarkEnd w:id="1205"/>
    </w:p>
    <w:p w14:paraId="287F90E0" w14:textId="24950C92" w:rsidR="00C80ED5" w:rsidRPr="00C80ED5" w:rsidRDefault="00C80ED5" w:rsidP="001E05E1">
      <w:pPr>
        <w:ind w:firstLine="709"/>
      </w:pPr>
      <w:r w:rsidRPr="00C80ED5">
        <w:t>SMK Cendekia adalah sebuah sekolah yang berada di bawah naungan Yayasan Putra Cendikia yang didirikan atas prakarsa keluarga besar bapak Agus Supratman. SMK Cendekia berada pada lahan seluas kurang lebih 6000 m2 dengan hak milik pribadi yang berlokasi di Jl. Raya Batujajar Rt.03/04 Desa Batujajar Timur, Kecamatan Batujajar, Kabupaten Bandung Barat. Setelah bangunan sekolah berdiri, lahan dihibahkan pada Yayasan Putra Cendikia.</w:t>
      </w:r>
    </w:p>
    <w:p w14:paraId="743EB483" w14:textId="25E2BEF8" w:rsidR="00C80ED5" w:rsidRPr="00C80ED5" w:rsidRDefault="00C80ED5" w:rsidP="001E05E1">
      <w:pPr>
        <w:ind w:firstLine="709"/>
      </w:pPr>
      <w:r w:rsidRPr="00C80ED5">
        <w:t>Sejak berdiri pada tahun 2015 SMK Cendekia  telah mendapatkan Surat Ijin dari Pemerintah Kabupaten Bandung Barat Dinas Pendidikan Pemuda dan Olahraga dengan Nomor: 421/2075/Disdikpora 2016 tentang Pendirian dan Penyelenggaraan Sekolah Swasta Kabupaten Bandung Barat Tahun 2016.</w:t>
      </w:r>
    </w:p>
    <w:p w14:paraId="24A00186" w14:textId="78B95541" w:rsidR="00C80ED5" w:rsidRPr="00C80ED5" w:rsidRDefault="00C80ED5" w:rsidP="001E05E1">
      <w:pPr>
        <w:ind w:firstLine="709"/>
      </w:pPr>
      <w:r w:rsidRPr="00C80ED5">
        <w:t>Nama Sekolah Cendekia terinspirasi dari makna yang sangat dalam, yaitu orang yang pandai dan cerdas. Dengan nama tersebut diharapkan bahwa peserta didik yang menimba ilmu di SMK Cendekia Batujajar menjadi generasi yang cerdas dan pandai. Baik cerdas secara emosional, cerdas spiritual dan cerdas dalam ilmu pengetahuan dan teknologi.</w:t>
      </w:r>
    </w:p>
    <w:p w14:paraId="45E52EC6" w14:textId="40100712" w:rsidR="00C80ED5" w:rsidRDefault="00C80ED5" w:rsidP="001E05E1">
      <w:pPr>
        <w:ind w:firstLine="567"/>
      </w:pPr>
      <w:r w:rsidRPr="00C80ED5">
        <w:t>Seiring berjalannya waktu, jumlah siswa yang terdaftar di SMK Cendekia Batujajar meningkat secara signifikan. Siswa siswi angkatan pertama pada tahun ajaran 2015-2016 hanya berjumlah 25 orang. Angkatan ke 2 Tahun ajaran 2016 -2017 berjumlah 177 orang. Angkatan ke 3 Tahun ajaran 2017-2018 berjumlah 214 orang. Angkatan ke 4 Tahun ajaran 2018/2019 berjumlah 290 orang. Dan angkatan ke 5 Tahun ajaran 2019/2020 berjumlah 303 orang</w:t>
      </w:r>
    </w:p>
    <w:p w14:paraId="1C344A3E" w14:textId="29E0EC19" w:rsidR="005C75DF" w:rsidRDefault="00356EC8" w:rsidP="00C93BF7">
      <w:pPr>
        <w:pStyle w:val="Heading3"/>
        <w:numPr>
          <w:ilvl w:val="2"/>
          <w:numId w:val="6"/>
        </w:numPr>
        <w:ind w:left="709" w:hanging="142"/>
        <w:rPr>
          <w:lang w:val="en-US"/>
        </w:rPr>
      </w:pPr>
      <w:bookmarkStart w:id="1206" w:name="_Toc80034231"/>
      <w:bookmarkStart w:id="1207" w:name="_Toc83115733"/>
      <w:r>
        <w:rPr>
          <w:noProof/>
        </w:rPr>
        <w:drawing>
          <wp:anchor distT="0" distB="0" distL="114300" distR="114300" simplePos="0" relativeHeight="251521536" behindDoc="1" locked="0" layoutInCell="1" allowOverlap="1" wp14:anchorId="23B439FD" wp14:editId="15AFBC23">
            <wp:simplePos x="0" y="0"/>
            <wp:positionH relativeFrom="margin">
              <wp:posOffset>1798320</wp:posOffset>
            </wp:positionH>
            <wp:positionV relativeFrom="paragraph">
              <wp:posOffset>234579</wp:posOffset>
            </wp:positionV>
            <wp:extent cx="1323975" cy="131699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1717" t="14551" r="13065" b="10609"/>
                    <a:stretch/>
                  </pic:blipFill>
                  <pic:spPr bwMode="auto">
                    <a:xfrm>
                      <a:off x="0" y="0"/>
                      <a:ext cx="1323975" cy="1316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C75DF">
        <w:rPr>
          <w:lang w:val="en-US"/>
        </w:rPr>
        <w:t>Profile Sekolah</w:t>
      </w:r>
      <w:bookmarkEnd w:id="1206"/>
      <w:bookmarkEnd w:id="1207"/>
    </w:p>
    <w:p w14:paraId="7DD12D02" w14:textId="2813B95E" w:rsidR="00E3575F" w:rsidRDefault="00E3575F" w:rsidP="00C80ED5"/>
    <w:p w14:paraId="3477598D" w14:textId="648D1863" w:rsidR="00E3575F" w:rsidRDefault="00E3575F" w:rsidP="00C80ED5"/>
    <w:p w14:paraId="362A71F6" w14:textId="77777777" w:rsidR="00E3575F" w:rsidRDefault="00E3575F" w:rsidP="00C80ED5"/>
    <w:p w14:paraId="0744EB7E" w14:textId="77777777" w:rsidR="00E3575F" w:rsidRDefault="00E3575F" w:rsidP="00C80ED5"/>
    <w:p w14:paraId="1992C3A5" w14:textId="34CE390C" w:rsidR="00C80ED5" w:rsidRDefault="00ED34E2" w:rsidP="00C80ED5">
      <w:ins w:id="1208" w:author="chaniaayulestari@outlook.com" w:date="2021-11-13T20:00:00Z">
        <w:r>
          <w:rPr>
            <w:noProof/>
          </w:rPr>
          <w:pict w14:anchorId="781E34DF">
            <v:shapetype id="_x0000_t202" coordsize="21600,21600" o:spt="202" path="m,l,21600r21600,l21600,xe">
              <v:stroke joinstyle="miter"/>
              <v:path gradientshapeok="t" o:connecttype="rect"/>
            </v:shapetype>
            <v:shape id="_x0000_s1202" type="#_x0000_t202" style="position:absolute;left:0;text-align:left;margin-left:113.7pt;margin-top:23.15pt;width:165pt;height:20.35pt;z-index:251735552;mso-position-horizontal-relative:text;mso-position-vertical-relative:text" stroked="f">
              <v:textbox style="mso-next-textbox:#_x0000_s1202;mso-fit-shape-to-text:t" inset="0,0,0,0">
                <w:txbxContent>
                  <w:p w14:paraId="39DF4972" w14:textId="2EFAFF7E" w:rsidR="00ED34E2" w:rsidRPr="004A09B7" w:rsidRDefault="00ED34E2">
                    <w:pPr>
                      <w:pStyle w:val="Caption"/>
                      <w:rPr>
                        <w:noProof/>
                      </w:rPr>
                      <w:pPrChange w:id="1209" w:author="chaniaayulestari@outlook.com" w:date="2021-11-13T20:00:00Z">
                        <w:pPr>
                          <w:pStyle w:val="Heading3"/>
                          <w:numPr>
                            <w:numId w:val="6"/>
                          </w:numPr>
                          <w:ind w:left="709" w:hanging="142"/>
                        </w:pPr>
                      </w:pPrChange>
                    </w:pPr>
                    <w:bookmarkStart w:id="1210" w:name="_Toc87729248"/>
                    <w:bookmarkStart w:id="1211" w:name="_Toc87731436"/>
                    <w:ins w:id="1212" w:author="chaniaayulestari@outlook.com" w:date="2021-11-13T20:00:00Z">
                      <w:r>
                        <w:t xml:space="preserve">Gambar 3. </w:t>
                      </w:r>
                      <w:r>
                        <w:fldChar w:fldCharType="begin"/>
                      </w:r>
                      <w:r>
                        <w:instrText xml:space="preserve"> SEQ Gambar___3. \* ARABIC </w:instrText>
                      </w:r>
                    </w:ins>
                    <w:r>
                      <w:fldChar w:fldCharType="separate"/>
                    </w:r>
                    <w:ins w:id="1213" w:author="Rafi Aziizi" w:date="2021-11-15T16:05:00Z">
                      <w:r w:rsidR="00BF7B94">
                        <w:rPr>
                          <w:noProof/>
                        </w:rPr>
                        <w:t>1</w:t>
                      </w:r>
                    </w:ins>
                    <w:ins w:id="1214" w:author="chaniaayulestari@outlook.com" w:date="2021-11-13T20:00:00Z">
                      <w:r>
                        <w:fldChar w:fldCharType="end"/>
                      </w:r>
                      <w:r>
                        <w:t xml:space="preserve"> Logo SMK Cendekia Batujajar</w:t>
                      </w:r>
                    </w:ins>
                    <w:bookmarkEnd w:id="1210"/>
                    <w:bookmarkEnd w:id="1211"/>
                  </w:p>
                </w:txbxContent>
              </v:textbox>
            </v:shape>
          </w:pict>
        </w:r>
      </w:ins>
      <w:del w:id="1215" w:author="chaniaayulestari@outlook.com" w:date="2021-11-12T16:24:00Z">
        <w:r>
          <w:rPr>
            <w:noProof/>
          </w:rPr>
          <w:pict w14:anchorId="0A771069">
            <v:shape id="Text Box 42" o:spid="_x0000_s1181" type="#_x0000_t202" style="position:absolute;left:0;text-align:left;margin-left:112.9pt;margin-top:23pt;width:170.75pt;height:.05pt;z-index:-251680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fLkMAIAAGYEAAAOAAAAZHJzL2Uyb0RvYy54bWysVMFu2zAMvQ/YPwi6L06yNW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" stroked="f">
              <v:textbox style="mso-next-textbox:#Text Box 42;mso-fit-shape-to-text:t" inset="0,0,0,0">
                <w:txbxContent>
                  <w:p w14:paraId="55684114" w14:textId="6C17A50D" w:rsidR="00ED34E2" w:rsidRPr="00630A6E" w:rsidRDefault="00ED34E2" w:rsidP="00832EA1">
                    <w:pPr>
                      <w:pStyle w:val="Caption"/>
                      <w:rPr>
                        <w:b/>
                        <w:noProof/>
                        <w:color w:val="auto"/>
                        <w:lang w:val="id-ID"/>
                      </w:rPr>
                    </w:pPr>
                    <w:r>
                      <w:t xml:space="preserve">Gambar 3. </w:t>
                    </w:r>
                    <w:ins w:id="1216" w:author="chaniaayulestari@outlook.com" w:date="2021-11-13T13:45:00Z">
                      <w:r>
                        <w:fldChar w:fldCharType="begin"/>
                      </w:r>
                      <w:r>
                        <w:instrText xml:space="preserve"> SEQ Gambar_3. \* ARABIC </w:instrText>
                      </w:r>
                    </w:ins>
                    <w:r>
                      <w:fldChar w:fldCharType="separate"/>
                    </w:r>
                    <w:ins w:id="1217" w:author="chaniaayulestari@outlook.com" w:date="2021-11-13T14:46:00Z">
                      <w:r>
                        <w:rPr>
                          <w:noProof/>
                        </w:rPr>
                        <w:t>2</w:t>
                      </w:r>
                    </w:ins>
                    <w:ins w:id="1218" w:author="chaniaayulestari@outlook.com" w:date="2021-11-13T13:45:00Z">
                      <w:r>
                        <w:fldChar w:fldCharType="end"/>
                      </w:r>
                    </w:ins>
                    <w:del w:id="1219" w:author="chaniaayulestari@outlook.com" w:date="2021-11-13T13:45:00Z">
                      <w:r w:rsidDel="006D26FE">
                        <w:fldChar w:fldCharType="begin"/>
                      </w:r>
                      <w:r w:rsidDel="006D26FE">
                        <w:delInstrText xml:space="preserve"> SEQ Gambar_3. \* ARABIC </w:delInstrText>
                      </w:r>
                      <w:r w:rsidDel="006D26FE">
                        <w:fldChar w:fldCharType="separate"/>
                      </w:r>
                    </w:del>
                    <w:del w:id="1220" w:author="chaniaayulestari@outlook.com" w:date="2021-11-13T13:43:00Z">
                      <w:r w:rsidDel="001A4EEC">
                        <w:rPr>
                          <w:noProof/>
                        </w:rPr>
                        <w:delText>1</w:delText>
                      </w:r>
                    </w:del>
                    <w:del w:id="1221" w:author="chaniaayulestari@outlook.com" w:date="2021-11-13T13:45:00Z">
                      <w:r w:rsidDel="006D26FE">
                        <w:fldChar w:fldCharType="end"/>
                      </w:r>
                    </w:del>
                    <w:r>
                      <w:t xml:space="preserve"> Logo SMK Cendekia Batujajar</w:t>
                    </w:r>
                  </w:p>
                </w:txbxContent>
              </v:textbox>
              <w10:wrap anchorx="margin"/>
            </v:shape>
          </w:pict>
        </w:r>
      </w:del>
    </w:p>
    <w:p w14:paraId="0CBAE782" w14:textId="4E6C559D" w:rsidR="00E3575F" w:rsidRDefault="00F42D27" w:rsidP="00805759">
      <w:pPr>
        <w:tabs>
          <w:tab w:val="left" w:pos="709"/>
        </w:tabs>
      </w:pPr>
      <w:r>
        <w:lastRenderedPageBreak/>
        <w:tab/>
        <w:t xml:space="preserve">SMK </w:t>
      </w:r>
      <w:r w:rsidR="008B4D81">
        <w:t xml:space="preserve">Cendekia Batujajar merupakan sekolah kejuruan </w:t>
      </w:r>
      <w:r w:rsidR="00D2448E">
        <w:t xml:space="preserve">berakreditasi A </w:t>
      </w:r>
      <w:r w:rsidR="008B4D81">
        <w:t xml:space="preserve">dengan alamat di Jalan Raya Batujajar RT.04 Rw.03 Desa Bajujajar Kec. Batujajar Kab. Badung Barat 40561 yang menawarkan </w:t>
      </w:r>
      <w:r w:rsidR="00D2448E">
        <w:t>beberapa program keahlian untuk para siswa</w:t>
      </w:r>
      <w:r w:rsidR="008B4D81">
        <w:t xml:space="preserve"> </w:t>
      </w:r>
      <w:r w:rsidR="00D2448E">
        <w:t>yaitu Otomatisasi dan Tata Kelola Perkantoran (OTK), Bisnis Daring dan Pemasaran (BDP), serta Teknik Instalasi Tenaga Listrik (TITL). Pada masing-masing kejuruan sendiri terdiri dari beberapa jumlah kelas yang tentunya jumlah kelas tersebut semakin tahun semakin bertambah. SMK Cendekia ini memiliki 26 ruang kelas dan 1 perpustakaan</w:t>
      </w:r>
      <w:r w:rsidR="00805759">
        <w:t xml:space="preserve"> serta beberapa fasilitas pendukung belajar lainnya yang lengkap.</w:t>
      </w:r>
    </w:p>
    <w:p w14:paraId="5EE9D224" w14:textId="09385919" w:rsidR="00746D78" w:rsidRDefault="00746D78" w:rsidP="00C93BF7">
      <w:pPr>
        <w:pStyle w:val="Heading3"/>
        <w:numPr>
          <w:ilvl w:val="2"/>
          <w:numId w:val="6"/>
        </w:numPr>
        <w:ind w:left="709" w:hanging="142"/>
        <w:rPr>
          <w:lang w:val="en-US"/>
        </w:rPr>
      </w:pPr>
      <w:bookmarkStart w:id="1222" w:name="_Toc80034232"/>
      <w:bookmarkStart w:id="1223" w:name="_Toc83115734"/>
      <w:r>
        <w:rPr>
          <w:lang w:val="en-US"/>
        </w:rPr>
        <w:t>Visi dan Misi Sekolah</w:t>
      </w:r>
      <w:bookmarkEnd w:id="1222"/>
      <w:bookmarkEnd w:id="1223"/>
    </w:p>
    <w:p w14:paraId="1F430AB4" w14:textId="64EAC988" w:rsidR="00805759" w:rsidRDefault="00805759" w:rsidP="00805759">
      <w:pPr>
        <w:ind w:firstLine="709"/>
      </w:pPr>
      <w:r>
        <w:t xml:space="preserve">Sebagai salah satu instansi pendidikan tentu saja SMK Cendekia Batujajar ini memiliki visi dan misi. Adapun Visi dan Misi SMK Cendekia Batujajar yaitu, </w:t>
      </w:r>
    </w:p>
    <w:p w14:paraId="6FE97412" w14:textId="77777777" w:rsidR="00805759" w:rsidRPr="00D657B8" w:rsidRDefault="00805759" w:rsidP="00805759">
      <w:pPr>
        <w:jc w:val="center"/>
        <w:rPr>
          <w:b/>
          <w:lang w:val="id-ID"/>
        </w:rPr>
      </w:pPr>
      <w:r w:rsidRPr="00D657B8">
        <w:rPr>
          <w:b/>
          <w:lang w:val="id-ID"/>
        </w:rPr>
        <w:t>VISI</w:t>
      </w:r>
    </w:p>
    <w:p w14:paraId="6A16D517" w14:textId="1295218B" w:rsidR="00805759" w:rsidRPr="00805759" w:rsidRDefault="00805759" w:rsidP="00805759">
      <w:pPr>
        <w:ind w:firstLine="720"/>
      </w:pPr>
      <w:r>
        <w:t>‘Terbentuknya insan religius, berakhlak mulia, berprestasi dan memiliki kompetensi di bidang bisnis dan manajemen serta bidang kelistrikan”</w:t>
      </w:r>
    </w:p>
    <w:p w14:paraId="08F9CB9E" w14:textId="77777777" w:rsidR="00805759" w:rsidRDefault="00805759" w:rsidP="00805759">
      <w:pPr>
        <w:jc w:val="center"/>
        <w:rPr>
          <w:b/>
          <w:lang w:val="id-ID"/>
        </w:rPr>
      </w:pPr>
      <w:r w:rsidRPr="00D657B8">
        <w:rPr>
          <w:b/>
          <w:lang w:val="id-ID"/>
        </w:rPr>
        <w:t>MISI</w:t>
      </w:r>
    </w:p>
    <w:p w14:paraId="4238277F" w14:textId="77777777" w:rsidR="00805759" w:rsidRDefault="00805759" w:rsidP="00FF2590">
      <w:pPr>
        <w:numPr>
          <w:ilvl w:val="0"/>
          <w:numId w:val="15"/>
        </w:numPr>
        <w:pBdr>
          <w:top w:val="nil"/>
          <w:left w:val="nil"/>
          <w:bottom w:val="nil"/>
          <w:right w:val="nil"/>
          <w:between w:val="nil"/>
        </w:pBdr>
        <w:ind w:left="284" w:hanging="284"/>
      </w:pPr>
      <w:r>
        <w:rPr>
          <w:color w:val="000000"/>
        </w:rPr>
        <w:t>Membekali dan mengembangkan pengetahuan yang didasari oleh keimanan dan ketaqwaan kepada Tuhan Yang Maha Esa.</w:t>
      </w:r>
    </w:p>
    <w:p w14:paraId="7F500149" w14:textId="77777777" w:rsidR="00805759" w:rsidRDefault="00805759" w:rsidP="00FF2590">
      <w:pPr>
        <w:numPr>
          <w:ilvl w:val="0"/>
          <w:numId w:val="15"/>
        </w:numPr>
        <w:pBdr>
          <w:top w:val="nil"/>
          <w:left w:val="nil"/>
          <w:bottom w:val="nil"/>
          <w:right w:val="nil"/>
          <w:between w:val="nil"/>
        </w:pBdr>
        <w:ind w:left="284" w:hanging="284"/>
      </w:pPr>
      <w:r>
        <w:rPr>
          <w:color w:val="000000"/>
        </w:rPr>
        <w:t>Melaksanakan pendidikan kejuruan yang berkarakter kebangsaan, kewirausahaan, dan berbudaya lingkungan yang relevan dengan kebutuhan dunia usaha atau industri dan masyarakat.</w:t>
      </w:r>
    </w:p>
    <w:p w14:paraId="3B4E38AB" w14:textId="77777777" w:rsidR="00805759" w:rsidRDefault="00805759" w:rsidP="00FF2590">
      <w:pPr>
        <w:numPr>
          <w:ilvl w:val="0"/>
          <w:numId w:val="15"/>
        </w:numPr>
        <w:pBdr>
          <w:top w:val="nil"/>
          <w:left w:val="nil"/>
          <w:bottom w:val="nil"/>
          <w:right w:val="nil"/>
          <w:between w:val="nil"/>
        </w:pBdr>
        <w:ind w:left="284" w:hanging="284"/>
      </w:pPr>
      <w:r>
        <w:rPr>
          <w:color w:val="000000"/>
        </w:rPr>
        <w:t>Membina kerjasama dengan potensi pengembangan sumber daya manusia, inovasi tepat guna dan kemajuan dunia usaha dan industri.</w:t>
      </w:r>
    </w:p>
    <w:p w14:paraId="42E0C85F" w14:textId="77777777" w:rsidR="00805759" w:rsidRDefault="00805759" w:rsidP="00FF2590">
      <w:pPr>
        <w:numPr>
          <w:ilvl w:val="0"/>
          <w:numId w:val="15"/>
        </w:numPr>
        <w:pBdr>
          <w:top w:val="nil"/>
          <w:left w:val="nil"/>
          <w:bottom w:val="nil"/>
          <w:right w:val="nil"/>
          <w:between w:val="nil"/>
        </w:pBdr>
        <w:ind w:left="284" w:hanging="284"/>
      </w:pPr>
      <w:r>
        <w:rPr>
          <w:color w:val="000000"/>
        </w:rPr>
        <w:t>Meningkatkan kompetensi guru sesuai sesuai dengan bidang tugasnya.</w:t>
      </w:r>
    </w:p>
    <w:p w14:paraId="4473AC98" w14:textId="77777777" w:rsidR="00805759" w:rsidRDefault="00805759" w:rsidP="00FF2590">
      <w:pPr>
        <w:numPr>
          <w:ilvl w:val="0"/>
          <w:numId w:val="15"/>
        </w:numPr>
        <w:pBdr>
          <w:top w:val="nil"/>
          <w:left w:val="nil"/>
          <w:bottom w:val="nil"/>
          <w:right w:val="nil"/>
          <w:between w:val="nil"/>
        </w:pBdr>
        <w:ind w:left="284" w:hanging="284"/>
      </w:pPr>
      <w:r>
        <w:rPr>
          <w:color w:val="000000"/>
        </w:rPr>
        <w:t>Melengkapi sekolah dengan saranan dan prasarana yang memadai.</w:t>
      </w:r>
    </w:p>
    <w:p w14:paraId="24B11305" w14:textId="77777777" w:rsidR="00805759" w:rsidRDefault="00805759" w:rsidP="00FF2590">
      <w:pPr>
        <w:numPr>
          <w:ilvl w:val="0"/>
          <w:numId w:val="15"/>
        </w:numPr>
        <w:pBdr>
          <w:top w:val="nil"/>
          <w:left w:val="nil"/>
          <w:bottom w:val="nil"/>
          <w:right w:val="nil"/>
          <w:between w:val="nil"/>
        </w:pBdr>
        <w:spacing w:after="200"/>
        <w:ind w:left="284" w:hanging="284"/>
      </w:pPr>
      <w:r>
        <w:rPr>
          <w:color w:val="000000"/>
        </w:rPr>
        <w:t>Menciptakan suasana sekolah yang Harmonis, Indah, Bersih, Agamis, Aman dan Rindang (HIBAAR).</w:t>
      </w:r>
    </w:p>
    <w:p w14:paraId="30C93776" w14:textId="6F1D261D" w:rsidR="00746D78" w:rsidRDefault="00746D78" w:rsidP="00C93BF7">
      <w:pPr>
        <w:pStyle w:val="Heading3"/>
        <w:numPr>
          <w:ilvl w:val="2"/>
          <w:numId w:val="6"/>
        </w:numPr>
        <w:ind w:left="709" w:hanging="142"/>
        <w:rPr>
          <w:lang w:val="en-US"/>
        </w:rPr>
      </w:pPr>
      <w:bookmarkStart w:id="1224" w:name="_Toc80034233"/>
      <w:bookmarkStart w:id="1225" w:name="_Toc83115735"/>
      <w:r>
        <w:rPr>
          <w:lang w:val="en-US"/>
        </w:rPr>
        <w:t>Struktur Organisasi</w:t>
      </w:r>
      <w:bookmarkEnd w:id="1224"/>
      <w:bookmarkEnd w:id="1225"/>
    </w:p>
    <w:p w14:paraId="383E5A80" w14:textId="3AF18EC0" w:rsidR="00470B8A" w:rsidRDefault="00C64817" w:rsidP="00C64817">
      <w:pPr>
        <w:ind w:firstLine="709"/>
      </w:pPr>
      <w:r>
        <w:t>Struktur</w:t>
      </w:r>
      <w:r w:rsidRPr="00C64817">
        <w:t xml:space="preserve"> </w:t>
      </w:r>
      <w:r w:rsidRPr="00367FF7">
        <w:t>organisasi adalah gambaran bagaimana suatu pekerjaan dibagi, dikelompokkan, serta dikoordinasikan secara formal</w:t>
      </w:r>
      <w:r>
        <w:rPr>
          <w:lang w:val="id-ID"/>
        </w:rPr>
        <w:t xml:space="preserve">. Adapun bentuk struktur </w:t>
      </w:r>
      <w:r>
        <w:t>organisasi pada SMK Cendekia Batujajar dapat dilihat pada gambar berikut:</w:t>
      </w:r>
    </w:p>
    <w:p w14:paraId="009F0B9C" w14:textId="655C9AE8" w:rsidR="00C64817" w:rsidRDefault="00ED34E2" w:rsidP="00C64817">
      <w:pPr>
        <w:ind w:left="709"/>
      </w:pPr>
      <w:del w:id="1226" w:author="chaniaayulestari@outlook.com" w:date="2021-11-12T16:25:00Z">
        <w:r>
          <w:rPr>
            <w:noProof/>
          </w:rPr>
          <w:lastRenderedPageBreak/>
          <w:pict w14:anchorId="536A44A0">
            <v:shape id="Text Box 1" o:spid="_x0000_s1180" type="#_x0000_t202" style="position:absolute;left:0;text-align:left;margin-left:1.5pt;margin-top:234.05pt;width:396.45pt;height:.05pt;z-index:-251679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" stroked="f">
              <v:textbox style="mso-next-textbox:#Text Box 1;mso-fit-shape-to-text:t" inset="0,0,0,0">
                <w:txbxContent>
                  <w:p w14:paraId="6E89576A" w14:textId="64E4312A" w:rsidR="00ED34E2" w:rsidRPr="00B90116" w:rsidRDefault="00ED34E2" w:rsidP="00832EA1">
                    <w:pPr>
                      <w:pStyle w:val="Caption"/>
                      <w:jc w:val="center"/>
                      <w:rPr>
                        <w:noProof/>
                        <w:sz w:val="24"/>
                        <w:szCs w:val="24"/>
                      </w:rPr>
                    </w:pPr>
                    <w:r>
                      <w:t xml:space="preserve">Gambar 3. </w:t>
                    </w:r>
                    <w:ins w:id="1227" w:author="chaniaayulestari@outlook.com" w:date="2021-11-13T13:45:00Z">
                      <w:r>
                        <w:fldChar w:fldCharType="begin"/>
                      </w:r>
                      <w:r>
                        <w:instrText xml:space="preserve"> SEQ Gambar_3. \* ARABIC </w:instrText>
                      </w:r>
                    </w:ins>
                    <w:r>
                      <w:fldChar w:fldCharType="separate"/>
                    </w:r>
                    <w:ins w:id="1228" w:author="chaniaayulestari@outlook.com" w:date="2021-11-13T14:46:00Z">
                      <w:r>
                        <w:rPr>
                          <w:noProof/>
                        </w:rPr>
                        <w:t>3</w:t>
                      </w:r>
                    </w:ins>
                    <w:ins w:id="1229" w:author="chaniaayulestari@outlook.com" w:date="2021-11-13T13:45:00Z">
                      <w:r>
                        <w:fldChar w:fldCharType="end"/>
                      </w:r>
                    </w:ins>
                    <w:del w:id="1230" w:author="chaniaayulestari@outlook.com" w:date="2021-11-13T13:45:00Z">
                      <w:r w:rsidDel="006D26FE">
                        <w:fldChar w:fldCharType="begin"/>
                      </w:r>
                      <w:r w:rsidDel="006D26FE">
                        <w:delInstrText xml:space="preserve"> SEQ Gambar_3. \* ARABIC </w:delInstrText>
                      </w:r>
                      <w:r w:rsidDel="006D26FE">
                        <w:fldChar w:fldCharType="separate"/>
                      </w:r>
                    </w:del>
                    <w:del w:id="1231" w:author="chaniaayulestari@outlook.com" w:date="2021-11-13T13:43:00Z">
                      <w:r w:rsidDel="001A4EEC">
                        <w:rPr>
                          <w:noProof/>
                        </w:rPr>
                        <w:delText>2</w:delText>
                      </w:r>
                    </w:del>
                    <w:del w:id="1232" w:author="chaniaayulestari@outlook.com" w:date="2021-11-13T13:45:00Z">
                      <w:r w:rsidDel="006D26FE">
                        <w:fldChar w:fldCharType="end"/>
                      </w:r>
                    </w:del>
                    <w:r>
                      <w:t xml:space="preserve"> Struktur Ogranisasi pada SMK Cendekia Batujajar</w:t>
                    </w:r>
                  </w:p>
                </w:txbxContent>
              </v:textbox>
            </v:shape>
          </w:pict>
        </w:r>
      </w:del>
      <w:r w:rsidR="00C64817">
        <w:rPr>
          <w:noProof/>
        </w:rPr>
        <w:drawing>
          <wp:anchor distT="0" distB="0" distL="114300" distR="114300" simplePos="0" relativeHeight="251522560" behindDoc="1" locked="0" layoutInCell="1" allowOverlap="1" wp14:anchorId="63323DF7" wp14:editId="11D143D0">
            <wp:simplePos x="0" y="0"/>
            <wp:positionH relativeFrom="margin">
              <wp:align>left</wp:align>
            </wp:positionH>
            <wp:positionV relativeFrom="paragraph">
              <wp:posOffset>101550</wp:posOffset>
            </wp:positionV>
            <wp:extent cx="5035137" cy="2814452"/>
            <wp:effectExtent l="19050" t="19050" r="13335" b="24130"/>
            <wp:wrapNone/>
            <wp:docPr id="29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53">
                      <a:extLst>
                        <a:ext uri="{28A0092B-C50C-407E-A947-70E740481C1C}">
                          <a14:useLocalDpi xmlns:a14="http://schemas.microsoft.com/office/drawing/2010/main" val="0"/>
                        </a:ext>
                      </a:extLst>
                    </a:blip>
                    <a:srcRect/>
                    <a:stretch>
                      <a:fillRect/>
                    </a:stretch>
                  </pic:blipFill>
                  <pic:spPr>
                    <a:xfrm>
                      <a:off x="0" y="0"/>
                      <a:ext cx="5035137" cy="2814452"/>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FEE0A5" w14:textId="3380245F" w:rsidR="00C64817" w:rsidRDefault="00C64817" w:rsidP="00C64817">
      <w:pPr>
        <w:ind w:left="709"/>
      </w:pPr>
    </w:p>
    <w:p w14:paraId="4C98C6E9" w14:textId="3116C6E4" w:rsidR="00C64817" w:rsidRDefault="00C64817" w:rsidP="00C64817">
      <w:pPr>
        <w:ind w:left="709"/>
      </w:pPr>
    </w:p>
    <w:p w14:paraId="51D8E3FB" w14:textId="77777777" w:rsidR="00C64817" w:rsidRDefault="00C64817" w:rsidP="00C64817">
      <w:pPr>
        <w:ind w:left="709"/>
      </w:pPr>
    </w:p>
    <w:p w14:paraId="4AF88420" w14:textId="66AC35E4" w:rsidR="00C64817" w:rsidRDefault="00C64817" w:rsidP="00C64817">
      <w:pPr>
        <w:ind w:left="709"/>
      </w:pPr>
    </w:p>
    <w:p w14:paraId="779C4E5B" w14:textId="31334734" w:rsidR="00356EC8" w:rsidRDefault="00356EC8" w:rsidP="00C64817">
      <w:pPr>
        <w:ind w:left="709"/>
      </w:pPr>
    </w:p>
    <w:p w14:paraId="173F66E4" w14:textId="2FA88A67" w:rsidR="00356EC8" w:rsidRDefault="00356EC8" w:rsidP="00C64817">
      <w:pPr>
        <w:ind w:left="709"/>
      </w:pPr>
    </w:p>
    <w:p w14:paraId="6FD25DB1" w14:textId="13890F23" w:rsidR="00356EC8" w:rsidRDefault="00356EC8" w:rsidP="00C64817">
      <w:pPr>
        <w:ind w:left="709"/>
      </w:pPr>
    </w:p>
    <w:p w14:paraId="0C16718F" w14:textId="653E2F03" w:rsidR="00356EC8" w:rsidRDefault="00356EC8" w:rsidP="00C64817">
      <w:pPr>
        <w:ind w:left="709"/>
      </w:pPr>
    </w:p>
    <w:p w14:paraId="1D9E7297" w14:textId="139B0DBE" w:rsidR="00356EC8" w:rsidRDefault="00356EC8" w:rsidP="00C64817">
      <w:pPr>
        <w:ind w:left="709"/>
      </w:pPr>
    </w:p>
    <w:p w14:paraId="3E6ADCF5" w14:textId="4213FFFC" w:rsidR="00356EC8" w:rsidRDefault="00356EC8" w:rsidP="00C64817">
      <w:pPr>
        <w:ind w:left="709"/>
      </w:pPr>
    </w:p>
    <w:p w14:paraId="14504423" w14:textId="2CAFAF38" w:rsidR="00356EC8" w:rsidDel="00D87377" w:rsidRDefault="00ED34E2" w:rsidP="00356EC8">
      <w:pPr>
        <w:jc w:val="center"/>
        <w:rPr>
          <w:del w:id="1233" w:author="chaniaayulestari@outlook.com" w:date="2021-11-13T20:02:00Z"/>
          <w:b/>
        </w:rPr>
      </w:pPr>
      <w:ins w:id="1234" w:author="chaniaayulestari@outlook.com" w:date="2021-11-13T20:01:00Z">
        <w:r>
          <w:rPr>
            <w:noProof/>
          </w:rPr>
          <w:pict w14:anchorId="7E8B211D">
            <v:shape id="_x0000_s1203" type="#_x0000_t202" style="position:absolute;left:0;text-align:left;margin-left:1.5pt;margin-top:7.85pt;width:396.45pt;height:11pt;z-index:251736576;mso-position-horizontal-relative:text;mso-position-vertical-relative:text" stroked="f">
              <v:textbox style="mso-next-textbox:#_x0000_s1203" inset="0,0,0,0">
                <w:txbxContent>
                  <w:p w14:paraId="3A82525E" w14:textId="0638B02C" w:rsidR="00ED34E2" w:rsidRPr="0000053A" w:rsidRDefault="00ED34E2">
                    <w:pPr>
                      <w:pStyle w:val="Caption"/>
                      <w:jc w:val="center"/>
                      <w:rPr>
                        <w:noProof/>
                      </w:rPr>
                      <w:pPrChange w:id="1235" w:author="chaniaayulestari@outlook.com" w:date="2021-11-13T20:01:00Z">
                        <w:pPr>
                          <w:ind w:left="709"/>
                        </w:pPr>
                      </w:pPrChange>
                    </w:pPr>
                    <w:bookmarkStart w:id="1236" w:name="_Toc87729249"/>
                    <w:bookmarkStart w:id="1237" w:name="_Toc87731437"/>
                    <w:ins w:id="1238" w:author="chaniaayulestari@outlook.com" w:date="2021-11-13T20:01:00Z">
                      <w:r>
                        <w:t xml:space="preserve">Gambar 3. </w:t>
                      </w:r>
                      <w:r>
                        <w:fldChar w:fldCharType="begin"/>
                      </w:r>
                      <w:r>
                        <w:instrText xml:space="preserve"> SEQ Gambar___3. \* ARABIC </w:instrText>
                      </w:r>
                    </w:ins>
                    <w:r>
                      <w:fldChar w:fldCharType="separate"/>
                    </w:r>
                    <w:ins w:id="1239" w:author="Rafi Aziizi" w:date="2021-11-15T16:05:00Z">
                      <w:r w:rsidR="00BF7B94">
                        <w:rPr>
                          <w:noProof/>
                        </w:rPr>
                        <w:t>2</w:t>
                      </w:r>
                    </w:ins>
                    <w:ins w:id="1240" w:author="chaniaayulestari@outlook.com" w:date="2021-11-13T20:01:00Z">
                      <w:r>
                        <w:fldChar w:fldCharType="end"/>
                      </w:r>
                      <w:r>
                        <w:t xml:space="preserve"> Sistem Organisasi SMK Cendekia Batujajar</w:t>
                      </w:r>
                    </w:ins>
                    <w:bookmarkEnd w:id="1236"/>
                    <w:bookmarkEnd w:id="1237"/>
                  </w:p>
                </w:txbxContent>
              </v:textbox>
            </v:shape>
          </w:pict>
        </w:r>
      </w:ins>
    </w:p>
    <w:p w14:paraId="3C15A5F3" w14:textId="77777777" w:rsidR="00D87377" w:rsidRDefault="00D87377" w:rsidP="00C64817">
      <w:pPr>
        <w:ind w:left="709"/>
        <w:rPr>
          <w:ins w:id="1241" w:author="chaniaayulestari@outlook.com" w:date="2021-11-13T20:02:00Z"/>
        </w:rPr>
      </w:pPr>
    </w:p>
    <w:p w14:paraId="0C232732" w14:textId="35C97517" w:rsidR="00356EC8" w:rsidRDefault="00117601" w:rsidP="00356EC8">
      <w:pPr>
        <w:jc w:val="center"/>
      </w:pPr>
      <w:r>
        <w:rPr>
          <w:b/>
        </w:rPr>
        <w:t>(</w:t>
      </w:r>
      <w:r w:rsidR="00356EC8">
        <w:rPr>
          <w:b/>
        </w:rPr>
        <w:t>Sumber:</w:t>
      </w:r>
      <w:r w:rsidR="00356EC8">
        <w:t xml:space="preserve"> SMK Cendekia Batujajar</w:t>
      </w:r>
      <w:r>
        <w:t>)</w:t>
      </w:r>
    </w:p>
    <w:p w14:paraId="086A6CAE" w14:textId="37E4A34C" w:rsidR="00746D78" w:rsidRDefault="00746D78" w:rsidP="00C93BF7">
      <w:pPr>
        <w:pStyle w:val="Heading2"/>
        <w:numPr>
          <w:ilvl w:val="1"/>
          <w:numId w:val="4"/>
        </w:numPr>
        <w:ind w:left="709" w:hanging="709"/>
        <w:rPr>
          <w:lang w:val="en-US"/>
        </w:rPr>
      </w:pPr>
      <w:bookmarkStart w:id="1242" w:name="_Toc80034234"/>
      <w:bookmarkStart w:id="1243" w:name="_Toc83115736"/>
      <w:r>
        <w:rPr>
          <w:lang w:val="en-US"/>
        </w:rPr>
        <w:t>Sistem yang sedang Berjalan</w:t>
      </w:r>
      <w:bookmarkEnd w:id="1242"/>
      <w:bookmarkEnd w:id="1243"/>
    </w:p>
    <w:p w14:paraId="1D7A1A7F" w14:textId="0E58F8EB" w:rsidR="00B0071F" w:rsidRPr="00B0071F" w:rsidDel="007162C2" w:rsidRDefault="0093375E">
      <w:pPr>
        <w:ind w:firstLine="709"/>
        <w:rPr>
          <w:del w:id="1244" w:author="Rafi Aziizi" w:date="2021-11-13T10:23:00Z"/>
        </w:rPr>
      </w:pPr>
      <w:ins w:id="1245" w:author="Rafi Aziizi" w:date="2021-11-12T13:27:00Z">
        <w:r>
          <w:t>Sistem yang sedang berjalan di SMK Cendekia Batujajar</w:t>
        </w:r>
      </w:ins>
      <w:ins w:id="1246" w:author="Rafi Aziizi" w:date="2021-11-12T13:28:00Z">
        <w:r>
          <w:t xml:space="preserve"> saat ini masih berjalan secara manual dalam hal proses absensi dan rekapitulasi absensi, </w:t>
        </w:r>
      </w:ins>
      <w:ins w:id="1247" w:author="Rafi Aziizi" w:date="2021-11-12T13:29:00Z">
        <w:r>
          <w:t>salah satu pihak sekolah yaitu guru BK perlu berkeliling disetiap kelas untuk melakukan absensi dan di akhir se</w:t>
        </w:r>
      </w:ins>
      <w:ins w:id="1248" w:author="Rafi Aziizi" w:date="2021-11-12T13:30:00Z">
        <w:r>
          <w:t>mester dilakukan rekapitulasi absensi secara manual menggunakan mesin pengolah kata. Untuk proses sistem yang sedang berjalan dijelaskan pada sub bab</w:t>
        </w:r>
      </w:ins>
      <w:ins w:id="1249" w:author="Rafi Aziizi" w:date="2021-11-12T13:31:00Z">
        <w:r>
          <w:t xml:space="preserve"> 3.2.1 sampai 3.2.4.</w:t>
        </w:r>
      </w:ins>
      <w:del w:id="1250" w:author="Rafi Aziizi" w:date="2021-11-12T13:26:00Z">
        <w:r w:rsidR="006B13A5" w:rsidDel="0093375E">
          <w:delText xml:space="preserve">SMK Cendekia Batujajar merupakan salah satu dari banyak sekolah yang memiliki sistem absensi secara manual. </w:delText>
        </w:r>
        <w:r w:rsidR="003D3CC2" w:rsidDel="0093375E">
          <w:delText>Proses</w:delText>
        </w:r>
        <w:r w:rsidR="00C73111" w:rsidDel="0093375E">
          <w:delText xml:space="preserve"> absensi dimulai dengan cara guru BK berkeliling </w:delText>
        </w:r>
        <w:r w:rsidR="003D3CC2" w:rsidDel="0093375E">
          <w:delText>pada</w:delText>
        </w:r>
        <w:r w:rsidR="00C73111" w:rsidDel="0093375E">
          <w:delText xml:space="preserve"> setiap kelas untuk mengetahui kehadiran</w:delText>
        </w:r>
        <w:r w:rsidR="003D3CC2" w:rsidDel="0093375E">
          <w:delText xml:space="preserve"> masing-masing</w:delText>
        </w:r>
        <w:r w:rsidR="00C73111" w:rsidDel="0093375E">
          <w:delText xml:space="preserve"> </w:delText>
        </w:r>
        <w:r w:rsidR="00C47083" w:rsidDel="0093375E">
          <w:delText xml:space="preserve">siswa </w:delText>
        </w:r>
        <w:r w:rsidR="00C73111" w:rsidDel="0093375E">
          <w:delText xml:space="preserve">yang </w:delText>
        </w:r>
        <w:r w:rsidR="003D3CC2" w:rsidDel="0093375E">
          <w:delText xml:space="preserve">nantinya </w:delText>
        </w:r>
        <w:r w:rsidR="00C73111" w:rsidDel="0093375E">
          <w:delText>akan dimasukan dalam sebuah buku besar. Buku besar tersebut berisikan daftar siswa yang tidak hadir baik izin, sakit maupun alp</w:delText>
        </w:r>
        <w:r w:rsidR="001807FF" w:rsidDel="0093375E">
          <w:delText>h</w:delText>
        </w:r>
        <w:r w:rsidR="00C73111" w:rsidDel="0093375E">
          <w:delText xml:space="preserve">a. Sistem pencatatan dilakukan hingga </w:delText>
        </w:r>
        <w:r w:rsidR="00C47083" w:rsidDel="0093375E">
          <w:delText>semester berakhir. Apabila semester telah berakhir maka guru BK akan memasukan kembali data yang berasal dari buku besar</w:delText>
        </w:r>
        <w:r w:rsidR="00880D9D" w:rsidDel="0093375E">
          <w:delText xml:space="preserve"> tersebut</w:delText>
        </w:r>
        <w:r w:rsidR="00C47083" w:rsidDel="0093375E">
          <w:delText xml:space="preserve"> kedalam mesin pengelola angka secara manual untuk rekapitulasi absensi per semester yang akan diberikan kepada wali</w:delText>
        </w:r>
        <w:r w:rsidR="00BC49F6" w:rsidDel="0093375E">
          <w:delText xml:space="preserve"> </w:delText>
        </w:r>
        <w:r w:rsidR="00C47083" w:rsidDel="0093375E">
          <w:delText>kelas masing-masing siswa sebagai pertimbangan kenaikan kelas. Dalam proses absensi pada SMK ini</w:delText>
        </w:r>
        <w:r w:rsidR="003D3CC2" w:rsidDel="0093375E">
          <w:delText xml:space="preserve"> juga</w:delText>
        </w:r>
        <w:r w:rsidR="00C47083" w:rsidDel="0093375E">
          <w:delText xml:space="preserve"> tentu saja terdapat beberapa peraturan dimana apabila setiap siswa tidak hadir kesekolah atau dengan kata lain alp</w:delText>
        </w:r>
        <w:r w:rsidR="001E05E1" w:rsidDel="0093375E">
          <w:delText>h</w:delText>
        </w:r>
        <w:r w:rsidR="00C47083" w:rsidDel="0093375E">
          <w:delText>a</w:delText>
        </w:r>
        <w:r w:rsidR="00880D9D" w:rsidDel="0093375E">
          <w:delText xml:space="preserve"> tiga kali</w:delText>
        </w:r>
        <w:r w:rsidR="00C47083" w:rsidDel="0093375E">
          <w:delText xml:space="preserve"> sec</w:delText>
        </w:r>
        <w:r w:rsidR="00880D9D" w:rsidDel="0093375E">
          <w:delText>a</w:delText>
        </w:r>
        <w:r w:rsidR="00C47083" w:rsidDel="0093375E">
          <w:delText xml:space="preserve">ra berturut-turut dalam </w:delText>
        </w:r>
        <w:r w:rsidR="00880D9D" w:rsidDel="0093375E">
          <w:delText xml:space="preserve">kurun waktu </w:delText>
        </w:r>
        <w:r w:rsidR="00C47083" w:rsidDel="0093375E">
          <w:delText xml:space="preserve">satu </w:delText>
        </w:r>
      </w:del>
      <w:del w:id="1251" w:author="Rafi Aziizi" w:date="2021-11-12T13:20:00Z">
        <w:r w:rsidR="00C47083" w:rsidDel="0004566C">
          <w:delText>minggu</w:delText>
        </w:r>
      </w:del>
      <w:del w:id="1252" w:author="Rafi Aziizi" w:date="2021-11-12T13:26:00Z">
        <w:r w:rsidR="00880D9D" w:rsidDel="0093375E">
          <w:delText xml:space="preserve">, </w:delText>
        </w:r>
        <w:r w:rsidR="00C47083" w:rsidDel="0093375E">
          <w:delText xml:space="preserve">maka siswa tersebut akan dilakukan pemanggilan kedalam ruang BK untuk diberikan peringatan atau langsung mengunjungi rumah siswa yang bersangkutan. </w:delText>
        </w:r>
        <w:r w:rsidR="00880D9D" w:rsidDel="0093375E">
          <w:delText xml:space="preserve">Sedangkan untuk izin </w:delText>
        </w:r>
        <w:r w:rsidR="003D3CC2" w:rsidDel="0093375E">
          <w:delText>dan</w:delText>
        </w:r>
        <w:r w:rsidR="00880D9D" w:rsidDel="0093375E">
          <w:delText xml:space="preserve"> sakit maka siswa yang bersangkutan perlu mengirim tanda bukti seperti surat ataupun menghubungi langsung pihak sekolah baik guru BK atau wali</w:delText>
        </w:r>
        <w:r w:rsidR="00BC49F6" w:rsidDel="0093375E">
          <w:delText xml:space="preserve"> </w:delText>
        </w:r>
        <w:r w:rsidR="00880D9D" w:rsidDel="0093375E">
          <w:delText>kelas siswa tersebut</w:delText>
        </w:r>
        <w:r w:rsidR="001E05E1" w:rsidDel="0093375E">
          <w:delText>. T</w:delText>
        </w:r>
        <w:r w:rsidR="00880D9D" w:rsidDel="0093375E">
          <w:delText>anpa adanya bukti ketidakhadiran</w:delText>
        </w:r>
        <w:r w:rsidR="003D3CC2" w:rsidDel="0093375E">
          <w:delText>,</w:delText>
        </w:r>
        <w:r w:rsidR="00880D9D" w:rsidDel="0093375E">
          <w:delText xml:space="preserve"> maka secara otomatis siswa yang bersangkutan akan dianggap alp</w:delText>
        </w:r>
        <w:r w:rsidR="001807FF" w:rsidDel="0093375E">
          <w:delText>h</w:delText>
        </w:r>
        <w:r w:rsidR="00880D9D" w:rsidDel="0093375E">
          <w:delText>a.</w:delText>
        </w:r>
      </w:del>
    </w:p>
    <w:p w14:paraId="7766A27B" w14:textId="4CD109DF" w:rsidR="00C2066A" w:rsidDel="007162C2" w:rsidRDefault="00C2066A">
      <w:pPr>
        <w:ind w:firstLine="709"/>
        <w:rPr>
          <w:del w:id="1253" w:author="Rafi Aziizi" w:date="2021-11-13T10:23:00Z"/>
        </w:rPr>
        <w:pPrChange w:id="1254" w:author="Rafi Aziizi" w:date="2021-11-13T10:25:00Z">
          <w:pPr>
            <w:pStyle w:val="Heading3"/>
            <w:numPr>
              <w:ilvl w:val="0"/>
              <w:numId w:val="7"/>
            </w:numPr>
            <w:ind w:left="709" w:hanging="142"/>
          </w:pPr>
        </w:pPrChange>
      </w:pPr>
      <w:bookmarkStart w:id="1255" w:name="_Toc80034235"/>
      <w:bookmarkStart w:id="1256" w:name="_Toc83115737"/>
      <w:del w:id="1257" w:author="Rafi Aziizi" w:date="2021-11-13T10:23:00Z">
        <w:r w:rsidDel="007162C2">
          <w:delText>Proses Bisnis</w:delText>
        </w:r>
      </w:del>
      <w:del w:id="1258" w:author="Rafi Aziizi" w:date="2021-11-12T13:24:00Z">
        <w:r w:rsidDel="0093375E">
          <w:delText xml:space="preserve"> Data Absen </w:delText>
        </w:r>
        <w:commentRangeStart w:id="1259"/>
        <w:r w:rsidDel="0093375E">
          <w:delText>Siswa</w:delText>
        </w:r>
        <w:bookmarkEnd w:id="1255"/>
        <w:bookmarkEnd w:id="1256"/>
        <w:commentRangeEnd w:id="1259"/>
        <w:r w:rsidR="00C9617C" w:rsidDel="0093375E">
          <w:rPr>
            <w:rStyle w:val="CommentReference"/>
            <w:b/>
          </w:rPr>
          <w:commentReference w:id="1259"/>
        </w:r>
      </w:del>
    </w:p>
    <w:p w14:paraId="6BDC8828" w14:textId="1DAD2181" w:rsidR="00880D9D" w:rsidDel="0093375E" w:rsidRDefault="00B67D3D">
      <w:pPr>
        <w:ind w:firstLine="709"/>
        <w:rPr>
          <w:del w:id="1260" w:author="Rafi Aziizi" w:date="2021-11-12T13:22:00Z"/>
        </w:rPr>
      </w:pPr>
      <w:del w:id="1261" w:author="Rafi Aziizi" w:date="2021-11-12T13:22:00Z">
        <w:r w:rsidDel="0093375E">
          <w:delText xml:space="preserve">Dibawah ini merupakan </w:delText>
        </w:r>
        <w:r w:rsidR="00316180" w:rsidDel="0093375E">
          <w:delText xml:space="preserve">sebuah activity diagram yang digunakan untuk menggambarkan </w:delText>
        </w:r>
        <w:r w:rsidDel="0093375E">
          <w:delText>proses bisnis abse</w:delText>
        </w:r>
        <w:r w:rsidR="003D3CC2" w:rsidDel="0093375E">
          <w:delText>n</w:delText>
        </w:r>
        <w:r w:rsidDel="0093375E">
          <w:delText>si siswa SMK Cendekia Batujajar yang dilakukan secara manual mulai dari absen siswa hingga pelaporan kepada masing-masing wali kelas.</w:delText>
        </w:r>
      </w:del>
    </w:p>
    <w:p w14:paraId="631BE28F" w14:textId="01A5F597" w:rsidR="00305A2E" w:rsidDel="0093375E" w:rsidRDefault="00305A2E">
      <w:pPr>
        <w:ind w:firstLine="709"/>
        <w:rPr>
          <w:moveFrom w:id="1262" w:author="Rafi Aziizi" w:date="2021-11-12T13:21:00Z"/>
        </w:rPr>
      </w:pPr>
      <w:moveFromRangeStart w:id="1263" w:author="Rafi Aziizi" w:date="2021-11-12T13:21:00Z" w:name="move87615713"/>
      <w:moveFrom w:id="1264" w:author="Rafi Aziizi" w:date="2021-11-12T13:21:00Z">
        <w:r w:rsidDel="0093375E">
          <w:t>Beberapa aturan terkait mengenai proses bisnis data absen siswa yaitu :</w:t>
        </w:r>
      </w:moveFrom>
    </w:p>
    <w:p w14:paraId="212F3C8A" w14:textId="512CDA38" w:rsidR="00305A2E" w:rsidDel="0093375E" w:rsidRDefault="00305A2E">
      <w:pPr>
        <w:ind w:firstLine="709"/>
        <w:rPr>
          <w:moveFrom w:id="1265" w:author="Rafi Aziizi" w:date="2021-11-12T13:21:00Z"/>
        </w:rPr>
        <w:pPrChange w:id="1266" w:author="Rafi Aziizi" w:date="2021-11-13T10:25:00Z">
          <w:pPr>
            <w:pStyle w:val="ListParagraph"/>
            <w:numPr>
              <w:numId w:val="75"/>
            </w:numPr>
            <w:ind w:hanging="360"/>
          </w:pPr>
        </w:pPrChange>
      </w:pPr>
      <w:moveFrom w:id="1267" w:author="Rafi Aziizi" w:date="2021-11-12T13:21:00Z">
        <w:r w:rsidDel="0093375E">
          <w:t>Siswa harus masuk sekolah sebelum jam 07:15:00, apabila lebih dari jam tersebut dianggap terlambat/alpha.</w:t>
        </w:r>
      </w:moveFrom>
    </w:p>
    <w:p w14:paraId="0124CCD9" w14:textId="00017B25" w:rsidR="00305A2E" w:rsidDel="0093375E" w:rsidRDefault="00305A2E">
      <w:pPr>
        <w:ind w:firstLine="709"/>
        <w:rPr>
          <w:moveFrom w:id="1268" w:author="Rafi Aziizi" w:date="2021-11-12T13:21:00Z"/>
        </w:rPr>
        <w:pPrChange w:id="1269" w:author="Rafi Aziizi" w:date="2021-11-13T10:25:00Z">
          <w:pPr>
            <w:pStyle w:val="ListParagraph"/>
            <w:numPr>
              <w:numId w:val="75"/>
            </w:numPr>
            <w:ind w:hanging="360"/>
          </w:pPr>
        </w:pPrChange>
      </w:pPr>
      <w:moveFrom w:id="1270" w:author="Rafi Aziizi" w:date="2021-11-12T13:21:00Z">
        <w:r w:rsidDel="0093375E">
          <w:t>Apabila siswa mempunyai status izin, dan sakit harus dilengkapi surat yang diberikan secara langsung kepada pihak sekolah</w:t>
        </w:r>
      </w:moveFrom>
    </w:p>
    <w:p w14:paraId="6B4B5A66" w14:textId="0D28000B" w:rsidR="00305A2E" w:rsidDel="0093375E" w:rsidRDefault="00305A2E">
      <w:pPr>
        <w:ind w:firstLine="709"/>
        <w:rPr>
          <w:moveFrom w:id="1271" w:author="Rafi Aziizi" w:date="2021-11-12T13:21:00Z"/>
        </w:rPr>
        <w:pPrChange w:id="1272" w:author="Rafi Aziizi" w:date="2021-11-13T10:25:00Z">
          <w:pPr>
            <w:pStyle w:val="ListParagraph"/>
            <w:numPr>
              <w:numId w:val="75"/>
            </w:numPr>
            <w:ind w:hanging="360"/>
          </w:pPr>
        </w:pPrChange>
      </w:pPr>
      <w:moveFrom w:id="1273" w:author="Rafi Aziizi" w:date="2021-11-12T13:21:00Z">
        <w:r w:rsidDel="0093375E">
          <w:t>Apabila siswa memiliki status kehadiran alpha sebanyak lebih dari sama dengan 3 kali maka akan diberikan surat peringatan 1, alpha lebih dari sama dengan 6 kali maka akan diberikan surat peringatan 2 dan alpha lebih dari sama dengan 9 kali maka akan diberikan surat peringatan 3 dan dilakukan home visit.</w:t>
        </w:r>
      </w:moveFrom>
    </w:p>
    <w:moveFromRangeEnd w:id="1263"/>
    <w:p w14:paraId="11B90FB5" w14:textId="7045212B" w:rsidR="00111278" w:rsidRDefault="00A2766B">
      <w:pPr>
        <w:ind w:firstLine="709"/>
        <w:pPrChange w:id="1274" w:author="Rafi Aziizi" w:date="2021-11-13T10:25:00Z">
          <w:pPr>
            <w:keepNext/>
            <w:jc w:val="center"/>
          </w:pPr>
        </w:pPrChange>
      </w:pPr>
      <w:del w:id="1275" w:author="Rafi Aziizi" w:date="2021-11-12T13:21:00Z">
        <w:r w:rsidDel="0093375E">
          <w:rPr>
            <w:noProof/>
          </w:rPr>
          <w:drawing>
            <wp:inline distT="0" distB="0" distL="0" distR="0" wp14:anchorId="6B498C38" wp14:editId="242345C6">
              <wp:extent cx="4612158" cy="318847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628266" cy="3199608"/>
                      </a:xfrm>
                      <a:prstGeom prst="rect">
                        <a:avLst/>
                      </a:prstGeom>
                      <a:noFill/>
                      <a:ln>
                        <a:noFill/>
                      </a:ln>
                    </pic:spPr>
                  </pic:pic>
                </a:graphicData>
              </a:graphic>
            </wp:inline>
          </w:drawing>
        </w:r>
      </w:del>
    </w:p>
    <w:p w14:paraId="6B63B090" w14:textId="150E044C" w:rsidR="00111278" w:rsidDel="0093375E" w:rsidRDefault="00111278" w:rsidP="00111278">
      <w:pPr>
        <w:pStyle w:val="Caption"/>
        <w:jc w:val="center"/>
        <w:rPr>
          <w:moveFrom w:id="1276" w:author="Rafi Aziizi" w:date="2021-11-12T13:22:00Z"/>
        </w:rPr>
      </w:pPr>
      <w:moveFromRangeStart w:id="1277" w:author="Rafi Aziizi" w:date="2021-11-12T13:22:00Z" w:name="move87615748"/>
      <w:moveFrom w:id="1278" w:author="Rafi Aziizi" w:date="2021-11-12T13:22:00Z">
        <w:r w:rsidDel="0093375E">
          <w:t xml:space="preserve">Gambar 3. </w:t>
        </w:r>
        <w:r w:rsidDel="0093375E">
          <w:rPr>
            <w:i w:val="0"/>
            <w:iCs w:val="0"/>
          </w:rPr>
          <w:fldChar w:fldCharType="begin"/>
        </w:r>
        <w:r w:rsidRPr="00357EFF" w:rsidDel="0093375E">
          <w:rPr>
            <w:i w:val="0"/>
            <w:iCs w:val="0"/>
          </w:rPr>
          <w:instrText xml:space="preserve"> SEQ Gambar_3. \* ARABIC </w:instrText>
        </w:r>
        <w:r w:rsidDel="0093375E">
          <w:rPr>
            <w:i w:val="0"/>
            <w:iCs w:val="0"/>
          </w:rPr>
          <w:fldChar w:fldCharType="separate"/>
        </w:r>
        <w:r w:rsidR="003748F7" w:rsidDel="0093375E">
          <w:rPr>
            <w:noProof/>
          </w:rPr>
          <w:t>3</w:t>
        </w:r>
        <w:r w:rsidDel="0093375E">
          <w:rPr>
            <w:i w:val="0"/>
            <w:iCs w:val="0"/>
          </w:rPr>
          <w:fldChar w:fldCharType="end"/>
        </w:r>
        <w:r w:rsidDel="0093375E">
          <w:t xml:space="preserve"> Proses Bisnis Data Absen Siswa</w:t>
        </w:r>
      </w:moveFrom>
    </w:p>
    <w:p w14:paraId="717F137C" w14:textId="188428F9" w:rsidR="00111278" w:rsidDel="0093375E" w:rsidRDefault="00111278" w:rsidP="00111278">
      <w:pPr>
        <w:jc w:val="center"/>
        <w:rPr>
          <w:moveFrom w:id="1279" w:author="Rafi Aziizi" w:date="2021-11-12T13:22:00Z"/>
        </w:rPr>
      </w:pPr>
      <w:moveFrom w:id="1280" w:author="Rafi Aziizi" w:date="2021-11-12T13:22:00Z">
        <w:r w:rsidDel="0093375E">
          <w:rPr>
            <w:b/>
          </w:rPr>
          <w:t>(Sumber:</w:t>
        </w:r>
        <w:r w:rsidDel="0093375E">
          <w:t xml:space="preserve"> Penyusun)</w:t>
        </w:r>
      </w:moveFrom>
    </w:p>
    <w:p w14:paraId="6C52D6F9" w14:textId="1ED63DF6" w:rsidR="00C2066A" w:rsidRDefault="00C2066A" w:rsidP="00C93BF7">
      <w:pPr>
        <w:pStyle w:val="Heading3"/>
        <w:numPr>
          <w:ilvl w:val="0"/>
          <w:numId w:val="7"/>
        </w:numPr>
        <w:ind w:left="709" w:hanging="142"/>
        <w:rPr>
          <w:ins w:id="1281" w:author="Rafi Aziizi" w:date="2021-11-13T10:22:00Z"/>
          <w:lang w:val="en-US"/>
        </w:rPr>
      </w:pPr>
      <w:bookmarkStart w:id="1282" w:name="_Toc80034236"/>
      <w:bookmarkStart w:id="1283" w:name="_Toc83115738"/>
      <w:moveFromRangeEnd w:id="1277"/>
      <w:r>
        <w:rPr>
          <w:lang w:val="en-US"/>
        </w:rPr>
        <w:t xml:space="preserve">Analisis Sistem </w:t>
      </w:r>
      <w:commentRangeStart w:id="1284"/>
      <w:r>
        <w:rPr>
          <w:lang w:val="en-US"/>
        </w:rPr>
        <w:t>Berjalan</w:t>
      </w:r>
      <w:bookmarkEnd w:id="1282"/>
      <w:bookmarkEnd w:id="1283"/>
      <w:commentRangeEnd w:id="1284"/>
      <w:r w:rsidR="00494C80">
        <w:rPr>
          <w:rStyle w:val="CommentReference"/>
          <w:rFonts w:eastAsia="Times New Roman"/>
          <w:b w:val="0"/>
          <w:lang w:val="en-US"/>
        </w:rPr>
        <w:commentReference w:id="1284"/>
      </w:r>
    </w:p>
    <w:p w14:paraId="1C13D199" w14:textId="5AC1CBA9" w:rsidR="007162C2" w:rsidRPr="00CA43C8" w:rsidRDefault="007162C2">
      <w:pPr>
        <w:ind w:firstLine="567"/>
        <w:rPr>
          <w:bCs/>
        </w:rPr>
        <w:pPrChange w:id="1285" w:author="Rafi Aziizi" w:date="2021-11-13T10:24:00Z">
          <w:pPr>
            <w:pStyle w:val="Heading3"/>
            <w:numPr>
              <w:ilvl w:val="0"/>
              <w:numId w:val="7"/>
            </w:numPr>
            <w:ind w:left="709" w:hanging="142"/>
          </w:pPr>
        </w:pPrChange>
      </w:pPr>
      <w:ins w:id="1286" w:author="Rafi Aziizi" w:date="2021-11-13T10:23:00Z">
        <w:r w:rsidRPr="007162C2">
          <w:rPr>
            <w:b/>
            <w:bCs/>
            <w:rPrChange w:id="1287" w:author="Rafi Aziizi" w:date="2021-11-13T10:23:00Z">
              <w:rPr/>
            </w:rPrChange>
          </w:rPr>
          <w:t>a. Absensi dan Rekapitulasi Absensi</w:t>
        </w:r>
      </w:ins>
    </w:p>
    <w:p w14:paraId="35A129EF" w14:textId="21D00BD2" w:rsidR="00BC49F6" w:rsidDel="00357EFF" w:rsidRDefault="007162C2">
      <w:pPr>
        <w:rPr>
          <w:del w:id="1288" w:author="Rafi Aziizi" w:date="2021-11-12T13:33:00Z"/>
        </w:rPr>
        <w:pPrChange w:id="1289" w:author="Rafi Aziizi" w:date="2021-11-13T10:25:00Z">
          <w:pPr>
            <w:ind w:firstLine="709"/>
          </w:pPr>
        </w:pPrChange>
      </w:pPr>
      <w:ins w:id="1290" w:author="Rafi Aziizi" w:date="2021-11-13T10:25:00Z">
        <w:r>
          <w:tab/>
        </w:r>
      </w:ins>
      <w:del w:id="1291" w:author="Rafi Aziizi" w:date="2021-11-12T13:33:00Z">
        <w:r w:rsidR="00B67D3D" w:rsidDel="00357EFF">
          <w:delText>Sistem yang sedang berjalan dalam absen</w:delText>
        </w:r>
        <w:r w:rsidR="003D3CC2" w:rsidDel="00357EFF">
          <w:delText>s</w:delText>
        </w:r>
        <w:r w:rsidR="00B67D3D" w:rsidDel="00357EFF">
          <w:delText>i siswa ini masih dilakukan secara manual dan masih menggunakan kertas atau buku besar sehingga sistem yang berjalan dirasa tidak efektif dan efisien</w:delText>
        </w:r>
        <w:r w:rsidR="00B74DD3" w:rsidDel="00357EFF">
          <w:delText xml:space="preserve">. </w:delText>
        </w:r>
        <w:r w:rsidR="00D438FB" w:rsidDel="00357EFF">
          <w:delText xml:space="preserve">Semua pelaporan dilakukan oleh satu orang </w:delText>
        </w:r>
        <w:r w:rsidR="001A5C47" w:rsidDel="00357EFF">
          <w:delText xml:space="preserve">dari mulai pencatatan </w:delText>
        </w:r>
        <w:r w:rsidR="001807FF" w:rsidDel="00357EFF">
          <w:delText>sakit,</w:delText>
        </w:r>
        <w:r w:rsidR="0038556B" w:rsidDel="00357EFF">
          <w:delText xml:space="preserve"> </w:delText>
        </w:r>
        <w:r w:rsidR="001807FF" w:rsidDel="00357EFF">
          <w:delText xml:space="preserve">izin, alpha </w:delText>
        </w:r>
        <w:r w:rsidR="001A5C47" w:rsidDel="00357EFF">
          <w:delText>hingga pelaporan</w:delText>
        </w:r>
        <w:r w:rsidR="001807FF" w:rsidDel="00357EFF">
          <w:delText xml:space="preserve">. </w:delText>
        </w:r>
        <w:r w:rsidR="002F7F36" w:rsidDel="00357EFF">
          <w:delText>Untuk pengelolaan keterangan kehadiran siswa yang sakit ataupun izin diperlukan sebuah surat sebagai tanda bukti fisik, apabila tidak terdapat surat yang dimaksud maka siswa dianggap alpha.</w:delText>
        </w:r>
        <w:r w:rsidR="005D1F9E" w:rsidDel="00357EFF">
          <w:delText xml:space="preserve"> </w:delText>
        </w:r>
        <w:r w:rsidR="001807FF" w:rsidDel="00357EFF">
          <w:delText>Laporan diberikan kepada wali</w:delText>
        </w:r>
        <w:r w:rsidR="00BC49F6" w:rsidDel="00357EFF">
          <w:delText xml:space="preserve"> </w:delText>
        </w:r>
        <w:r w:rsidR="001807FF" w:rsidDel="00357EFF">
          <w:delText>kelas setiap akhir semester sedangkan pencatatan masih dilakukan secara manual</w:delText>
        </w:r>
        <w:r w:rsidR="001E05E1" w:rsidDel="00357EFF">
          <w:delText>.</w:delText>
        </w:r>
        <w:r w:rsidR="001807FF" w:rsidDel="00357EFF">
          <w:delText xml:space="preserve"> </w:delText>
        </w:r>
      </w:del>
      <w:del w:id="1292" w:author="Rafi Aziizi" w:date="2021-11-12T13:32:00Z">
        <w:r w:rsidR="001807FF" w:rsidDel="00357EFF">
          <w:delText>l</w:delText>
        </w:r>
      </w:del>
      <w:del w:id="1293" w:author="Rafi Aziizi" w:date="2021-11-12T13:33:00Z">
        <w:r w:rsidR="001807FF" w:rsidDel="00357EFF">
          <w:delText>ain dari itu</w:delText>
        </w:r>
        <w:r w:rsidR="001E05E1" w:rsidDel="00357EFF">
          <w:delText>,</w:delText>
        </w:r>
        <w:r w:rsidR="001807FF" w:rsidDel="00357EFF">
          <w:delText xml:space="preserve"> proses rekapitulasi absensi siswa yang dilakukan oleh pihak sekolah </w:delText>
        </w:r>
        <w:r w:rsidR="0038556B" w:rsidDel="00357EFF">
          <w:delText xml:space="preserve">atau guru BK </w:delText>
        </w:r>
        <w:r w:rsidR="001807FF" w:rsidDel="00357EFF">
          <w:delText>yang menggunakan buku besar tersebut dapat</w:delText>
        </w:r>
        <w:r w:rsidR="001E05E1" w:rsidDel="00357EFF">
          <w:delText xml:space="preserve"> mengakibatkan beberapa kemungkinan seperti</w:delText>
        </w:r>
        <w:r w:rsidR="001807FF" w:rsidDel="00357EFF">
          <w:delText xml:space="preserve"> terjadi kehilangan sebuah data absensi </w:delText>
        </w:r>
        <w:r w:rsidR="001E05E1" w:rsidDel="00357EFF">
          <w:delText>apabila terdapat</w:delText>
        </w:r>
        <w:r w:rsidR="001807FF" w:rsidDel="00357EFF">
          <w:delText xml:space="preserve"> kendala yang tidak diduga.</w:delText>
        </w:r>
      </w:del>
    </w:p>
    <w:p w14:paraId="3DA1A51A" w14:textId="31FB99BD" w:rsidR="0093375E" w:rsidRDefault="0038556B">
      <w:pPr>
        <w:rPr>
          <w:ins w:id="1294" w:author="Rafi Aziizi" w:date="2021-11-12T13:26:00Z"/>
        </w:rPr>
        <w:pPrChange w:id="1295" w:author="Rafi Aziizi" w:date="2021-11-13T10:25:00Z">
          <w:pPr>
            <w:ind w:firstLine="709"/>
          </w:pPr>
        </w:pPrChange>
      </w:pPr>
      <w:del w:id="1296" w:author="Rafi Aziizi" w:date="2021-11-12T13:33:00Z">
        <w:r w:rsidDel="00357EFF">
          <w:delText>Untuk pengelolaan data guru, data kelas, dan walikelas dilakukan secara manual dengan cara memasukan data kedalam mesin pengolah data/angka satu persatu sehingga membutuhkan waktu yang cukup lama dan tidak efisien. Lain dari itu, kelola semester ditetapkan berdasarkan tanggal yang diperoleh dari hasil rapat akhir semester.</w:delText>
        </w:r>
      </w:del>
      <w:ins w:id="1297" w:author="Rafi Aziizi" w:date="2021-11-12T13:26:00Z">
        <w:r w:rsidR="0093375E">
          <w:t xml:space="preserve">SMK Cendekia Batujajar merupakan salah satu dari banyak sekolah yang memiliki sistem absensi secara manual. Proses absensi dimulai dengan cara guru BK berkeliling pada setiap kelas untuk mengetahui kehadiran masing-masing siswa yang nantinya akan dimasukan dalam sebuah buku besar. Buku besar tersebut berisikan daftar siswa yang tidak hadir baik izin, sakit maupun alpha. Sistem pencatatan dilakukan hingga semester berakhir. Apabila semester telah berakhir maka guru BK akan memasukan kembali data yang berasal dari buku besar tersebut kedalam mesin pengelola angka secara manual untuk rekapitulasi </w:t>
        </w:r>
        <w:r w:rsidR="0093375E">
          <w:lastRenderedPageBreak/>
          <w:t xml:space="preserve">absensi per semester yang akan diberikan kepada wali kelas masing-masing siswa sebagai pertimbangan kenaikan kelas. </w:t>
        </w:r>
      </w:ins>
    </w:p>
    <w:p w14:paraId="0D03D885" w14:textId="033FA9A9" w:rsidR="007162C2" w:rsidRDefault="0093375E">
      <w:pPr>
        <w:ind w:firstLine="720"/>
        <w:rPr>
          <w:ins w:id="1298" w:author="Rafi Aziizi" w:date="2021-11-13T10:24:00Z"/>
        </w:rPr>
        <w:pPrChange w:id="1299" w:author="Rafi Aziizi" w:date="2021-11-13T10:25:00Z">
          <w:pPr>
            <w:ind w:firstLine="709"/>
          </w:pPr>
        </w:pPrChange>
      </w:pPr>
      <w:ins w:id="1300" w:author="Rafi Aziizi" w:date="2021-11-12T13:26:00Z">
        <w:r>
          <w:t xml:space="preserve">Dalam proses absensi pada SMK ini juga tentu saja terdapat beberapa peraturan dimana apabila setiap siswa tidak hadir kesekolah atau dengan kata lain alpha tiga kali </w:t>
        </w:r>
      </w:ins>
      <w:ins w:id="1301" w:author="Rafi Aziizi" w:date="2021-11-12T13:34:00Z">
        <w:r w:rsidR="00357EFF">
          <w:t xml:space="preserve">dan kelipatan 3 </w:t>
        </w:r>
      </w:ins>
      <w:ins w:id="1302" w:author="Rafi Aziizi" w:date="2021-11-12T13:26:00Z">
        <w:r>
          <w:t>dalam kurun waktu satu semester, maka siswa tersebut akan dilakukan pemanggilan kedalam ruang BK untuk diberikan peringatan atau langsung mengunjungi rumah siswa yang bersangkutan. Sedangkan untuk izin dan sakit maka siswa yang bersangkutan perlu mengirim tanda bukti seperti surat ataupun menghubungi langsung pihak sekolah baik guru BK atau wali kelas siswa tersebut. Tanpa adanya bukti ketidakhadiran, maka secara otomatis siswa yang bersangkutan akan dianggap alpha</w:t>
        </w:r>
      </w:ins>
      <w:ins w:id="1303" w:author="Rafi Aziizi" w:date="2021-11-12T13:33:00Z">
        <w:r w:rsidR="00357EFF">
          <w:t>.</w:t>
        </w:r>
      </w:ins>
      <w:ins w:id="1304" w:author="Rafi Aziizi" w:date="2021-11-13T10:24:00Z">
        <w:r w:rsidR="007162C2">
          <w:t xml:space="preserve"> Beberapa aturan terkait mengenai absensi siswa </w:t>
        </w:r>
        <w:commentRangeStart w:id="1305"/>
        <w:r w:rsidR="007162C2">
          <w:t>yaitu</w:t>
        </w:r>
        <w:commentRangeEnd w:id="1305"/>
        <w:r w:rsidR="007162C2">
          <w:rPr>
            <w:rStyle w:val="CommentReference"/>
          </w:rPr>
          <w:commentReference w:id="1305"/>
        </w:r>
        <w:r w:rsidR="007162C2">
          <w:t xml:space="preserve"> :</w:t>
        </w:r>
      </w:ins>
    </w:p>
    <w:p w14:paraId="67960C87" w14:textId="77777777" w:rsidR="007162C2" w:rsidRDefault="007162C2">
      <w:pPr>
        <w:pStyle w:val="ListParagraph"/>
        <w:numPr>
          <w:ilvl w:val="0"/>
          <w:numId w:val="118"/>
        </w:numPr>
        <w:ind w:left="567"/>
        <w:rPr>
          <w:ins w:id="1306" w:author="Rafi Aziizi" w:date="2021-11-13T10:24:00Z"/>
        </w:rPr>
        <w:pPrChange w:id="1307" w:author="chaniaayulestari@outlook.com" w:date="2021-11-13T13:47:00Z">
          <w:pPr>
            <w:pStyle w:val="ListParagraph"/>
            <w:numPr>
              <w:numId w:val="77"/>
            </w:numPr>
            <w:ind w:left="360" w:hanging="360"/>
          </w:pPr>
        </w:pPrChange>
      </w:pPr>
      <w:ins w:id="1308" w:author="Rafi Aziizi" w:date="2021-11-13T10:24:00Z">
        <w:r>
          <w:t>Siswa harus masuk sekolah sebelum jam 07:15:00, apabila siswa datang di jam 07:15:01 hingga 07:30:00 maka status kehadiran siswa dianggap terlambat namun tetap diperbolehkan masuk sekolah, sedangkan lebih dari jam 07:30:00 maka siswa dianggap alpha dan dilarang masuk.</w:t>
        </w:r>
      </w:ins>
    </w:p>
    <w:p w14:paraId="026B8950" w14:textId="77777777" w:rsidR="007162C2" w:rsidRDefault="007162C2">
      <w:pPr>
        <w:pStyle w:val="ListParagraph"/>
        <w:numPr>
          <w:ilvl w:val="0"/>
          <w:numId w:val="118"/>
        </w:numPr>
        <w:ind w:left="567"/>
        <w:rPr>
          <w:ins w:id="1309" w:author="Rafi Aziizi" w:date="2021-11-13T10:24:00Z"/>
        </w:rPr>
        <w:pPrChange w:id="1310" w:author="chaniaayulestari@outlook.com" w:date="2021-11-13T13:47:00Z">
          <w:pPr>
            <w:pStyle w:val="ListParagraph"/>
            <w:numPr>
              <w:numId w:val="77"/>
            </w:numPr>
            <w:ind w:left="360" w:hanging="360"/>
          </w:pPr>
        </w:pPrChange>
      </w:pPr>
      <w:ins w:id="1311" w:author="Rafi Aziizi" w:date="2021-11-13T10:24:00Z">
        <w:r>
          <w:t>Apabila siswa mempunyai status kehadiran izin, dan sakit harus dilengkapi surat yang diberikan secara langsung kepada pihak sekolah</w:t>
        </w:r>
      </w:ins>
    </w:p>
    <w:p w14:paraId="319C2F5C" w14:textId="119367BC" w:rsidR="007162C2" w:rsidRDefault="007162C2">
      <w:pPr>
        <w:pStyle w:val="ListParagraph"/>
        <w:numPr>
          <w:ilvl w:val="0"/>
          <w:numId w:val="118"/>
        </w:numPr>
        <w:ind w:left="567"/>
        <w:rPr>
          <w:ins w:id="1312" w:author="Rafi Aziizi" w:date="2021-11-13T10:25:00Z"/>
        </w:rPr>
        <w:pPrChange w:id="1313" w:author="chaniaayulestari@outlook.com" w:date="2021-11-13T13:47:00Z">
          <w:pPr>
            <w:pStyle w:val="ListParagraph"/>
            <w:numPr>
              <w:numId w:val="106"/>
            </w:numPr>
            <w:ind w:hanging="360"/>
          </w:pPr>
        </w:pPrChange>
      </w:pPr>
      <w:ins w:id="1314" w:author="Rafi Aziizi" w:date="2021-11-13T10:24:00Z">
        <w:r>
          <w:t>Apabila siswa memiliki status kehadiran alpha sebanyak lebih dari sama dengan 3 kali maka akan diberikan surat peringatan 1, alpha lebih dari sama dengan 6 kali maka akan diberikan surat peringatan 2 dan alpha lebih dari sama dengan 9 kali maka akan diberikan surat peringatan 3 dan dilakukan home visit.</w:t>
        </w:r>
      </w:ins>
    </w:p>
    <w:p w14:paraId="03651185" w14:textId="44BA2A61" w:rsidR="007162C2" w:rsidRDefault="007162C2" w:rsidP="006D26FE">
      <w:pPr>
        <w:ind w:firstLine="567"/>
        <w:rPr>
          <w:ins w:id="1315" w:author="chaniaayulestari@outlook.com" w:date="2021-11-13T15:01:00Z"/>
        </w:rPr>
      </w:pPr>
      <w:ins w:id="1316" w:author="Rafi Aziizi" w:date="2021-11-13T10:25:00Z">
        <w:r>
          <w:t>Dibawah ini merupakan sebuah activity diagram yang digunakan untuk menggambarkan proses bisnis absensi siswa SMK Cendekia Batujajar yang dilakukan secara manual mulai dari absen siswa hingga pelaporan kepada masing-masing wali kelas.</w:t>
        </w:r>
      </w:ins>
    </w:p>
    <w:p w14:paraId="450CA2ED" w14:textId="07E42299" w:rsidR="000C4633" w:rsidRDefault="000C4633" w:rsidP="006D26FE">
      <w:pPr>
        <w:ind w:firstLine="567"/>
        <w:rPr>
          <w:ins w:id="1317" w:author="chaniaayulestari@outlook.com" w:date="2021-11-13T15:01:00Z"/>
        </w:rPr>
      </w:pPr>
    </w:p>
    <w:p w14:paraId="10D99217" w14:textId="63655787" w:rsidR="000C4633" w:rsidDel="000C4633" w:rsidRDefault="000C4633" w:rsidP="000C4633">
      <w:pPr>
        <w:keepNext/>
        <w:rPr>
          <w:del w:id="1318" w:author="chaniaayulestari@outlook.com" w:date="2021-11-13T15:01:00Z"/>
        </w:rPr>
      </w:pPr>
    </w:p>
    <w:p w14:paraId="41DBC6CF" w14:textId="51F4431E" w:rsidR="000C4633" w:rsidRDefault="000C4633" w:rsidP="006D26FE">
      <w:pPr>
        <w:ind w:firstLine="567"/>
        <w:rPr>
          <w:ins w:id="1319" w:author="chaniaayulestari@outlook.com" w:date="2021-11-13T15:02:00Z"/>
        </w:rPr>
      </w:pPr>
    </w:p>
    <w:p w14:paraId="22BFBA9B" w14:textId="30668495" w:rsidR="000C4633" w:rsidRDefault="000C4633" w:rsidP="006D26FE">
      <w:pPr>
        <w:ind w:firstLine="567"/>
        <w:rPr>
          <w:ins w:id="1320" w:author="chaniaayulestari@outlook.com" w:date="2021-11-13T15:02:00Z"/>
        </w:rPr>
      </w:pPr>
    </w:p>
    <w:p w14:paraId="67F90B6A" w14:textId="77777777" w:rsidR="000C4633" w:rsidRDefault="000C4633">
      <w:pPr>
        <w:ind w:firstLine="567"/>
        <w:rPr>
          <w:ins w:id="1321" w:author="chaniaayulestari@outlook.com" w:date="2021-11-13T15:02:00Z"/>
        </w:rPr>
        <w:pPrChange w:id="1322" w:author="chaniaayulestari@outlook.com" w:date="2021-11-13T13:47:00Z">
          <w:pPr>
            <w:ind w:firstLine="360"/>
          </w:pPr>
        </w:pPrChange>
      </w:pPr>
    </w:p>
    <w:p w14:paraId="311D6161" w14:textId="0B1E3846" w:rsidR="000C4633" w:rsidRDefault="000C4633">
      <w:pPr>
        <w:keepNext/>
        <w:rPr>
          <w:ins w:id="1323" w:author="chaniaayulestari@outlook.com" w:date="2021-11-13T15:01:00Z"/>
        </w:rPr>
        <w:pPrChange w:id="1324" w:author="chaniaayulestari@outlook.com" w:date="2021-11-13T15:01:00Z">
          <w:pPr>
            <w:keepNext/>
            <w:ind w:firstLine="709"/>
            <w:jc w:val="center"/>
          </w:pPr>
        </w:pPrChange>
      </w:pPr>
      <w:ins w:id="1325" w:author="Rafi Aziizi" w:date="2021-11-13T10:25:00Z">
        <w:r>
          <w:rPr>
            <w:noProof/>
          </w:rPr>
          <w:lastRenderedPageBreak/>
          <w:drawing>
            <wp:anchor distT="0" distB="0" distL="114300" distR="114300" simplePos="0" relativeHeight="251523584" behindDoc="1" locked="0" layoutInCell="1" allowOverlap="1" wp14:anchorId="7D3B3854" wp14:editId="78389425">
              <wp:simplePos x="0" y="0"/>
              <wp:positionH relativeFrom="margin">
                <wp:align>center</wp:align>
              </wp:positionH>
              <wp:positionV relativeFrom="paragraph">
                <wp:posOffset>-3692</wp:posOffset>
              </wp:positionV>
              <wp:extent cx="4612005" cy="3188335"/>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612005" cy="318833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4C543FDE" w14:textId="72E5B66F" w:rsidR="000C4633" w:rsidRDefault="000C4633" w:rsidP="00CA43C8">
      <w:pPr>
        <w:keepNext/>
        <w:ind w:firstLine="709"/>
        <w:jc w:val="center"/>
        <w:rPr>
          <w:ins w:id="1326" w:author="chaniaayulestari@outlook.com" w:date="2021-11-13T15:02:00Z"/>
        </w:rPr>
      </w:pPr>
    </w:p>
    <w:p w14:paraId="7194A9D2" w14:textId="46862EDE" w:rsidR="000C4633" w:rsidRDefault="000C4633" w:rsidP="00CA43C8">
      <w:pPr>
        <w:keepNext/>
        <w:ind w:firstLine="709"/>
        <w:jc w:val="center"/>
        <w:rPr>
          <w:ins w:id="1327" w:author="chaniaayulestari@outlook.com" w:date="2021-11-13T15:02:00Z"/>
        </w:rPr>
      </w:pPr>
    </w:p>
    <w:p w14:paraId="24C0DF6E" w14:textId="147FC7A6" w:rsidR="000C4633" w:rsidRDefault="000C4633" w:rsidP="00CA43C8">
      <w:pPr>
        <w:keepNext/>
        <w:ind w:firstLine="709"/>
        <w:jc w:val="center"/>
        <w:rPr>
          <w:ins w:id="1328" w:author="chaniaayulestari@outlook.com" w:date="2021-11-13T15:02:00Z"/>
        </w:rPr>
      </w:pPr>
    </w:p>
    <w:p w14:paraId="051AE7C7" w14:textId="785D6DE9" w:rsidR="000C4633" w:rsidRDefault="000C4633" w:rsidP="00CA43C8">
      <w:pPr>
        <w:keepNext/>
        <w:ind w:firstLine="709"/>
        <w:jc w:val="center"/>
        <w:rPr>
          <w:ins w:id="1329" w:author="chaniaayulestari@outlook.com" w:date="2021-11-13T15:02:00Z"/>
        </w:rPr>
      </w:pPr>
    </w:p>
    <w:p w14:paraId="334E7C35" w14:textId="2370CC0D" w:rsidR="000C4633" w:rsidRDefault="000C4633" w:rsidP="00CA43C8">
      <w:pPr>
        <w:keepNext/>
        <w:ind w:firstLine="709"/>
        <w:jc w:val="center"/>
        <w:rPr>
          <w:ins w:id="1330" w:author="chaniaayulestari@outlook.com" w:date="2021-11-13T15:02:00Z"/>
        </w:rPr>
      </w:pPr>
    </w:p>
    <w:p w14:paraId="3950C26D" w14:textId="0A66CF35" w:rsidR="000C4633" w:rsidRDefault="000C4633" w:rsidP="00CA43C8">
      <w:pPr>
        <w:keepNext/>
        <w:ind w:firstLine="709"/>
        <w:jc w:val="center"/>
        <w:rPr>
          <w:ins w:id="1331" w:author="chaniaayulestari@outlook.com" w:date="2021-11-13T15:02:00Z"/>
        </w:rPr>
      </w:pPr>
    </w:p>
    <w:p w14:paraId="2527E572" w14:textId="1F2CDF5C" w:rsidR="000C4633" w:rsidRDefault="000C4633" w:rsidP="00CA43C8">
      <w:pPr>
        <w:keepNext/>
        <w:ind w:firstLine="709"/>
        <w:jc w:val="center"/>
        <w:rPr>
          <w:ins w:id="1332" w:author="chaniaayulestari@outlook.com" w:date="2021-11-13T15:02:00Z"/>
        </w:rPr>
      </w:pPr>
    </w:p>
    <w:p w14:paraId="17819FE5" w14:textId="2A7C31AD" w:rsidR="000C4633" w:rsidRDefault="000C4633" w:rsidP="00CA43C8">
      <w:pPr>
        <w:keepNext/>
        <w:ind w:firstLine="709"/>
        <w:jc w:val="center"/>
        <w:rPr>
          <w:ins w:id="1333" w:author="chaniaayulestari@outlook.com" w:date="2021-11-13T15:02:00Z"/>
        </w:rPr>
      </w:pPr>
    </w:p>
    <w:p w14:paraId="798A7E07" w14:textId="3A2FF34F" w:rsidR="000C4633" w:rsidRDefault="000C4633" w:rsidP="00CA43C8">
      <w:pPr>
        <w:keepNext/>
        <w:ind w:firstLine="709"/>
        <w:jc w:val="center"/>
        <w:rPr>
          <w:ins w:id="1334" w:author="chaniaayulestari@outlook.com" w:date="2021-11-13T15:02:00Z"/>
        </w:rPr>
      </w:pPr>
    </w:p>
    <w:p w14:paraId="5C95F9A3" w14:textId="2995A6FA" w:rsidR="000C4633" w:rsidRDefault="000C4633" w:rsidP="00CA43C8">
      <w:pPr>
        <w:keepNext/>
        <w:ind w:firstLine="709"/>
        <w:jc w:val="center"/>
        <w:rPr>
          <w:ins w:id="1335" w:author="chaniaayulestari@outlook.com" w:date="2021-11-13T15:02:00Z"/>
        </w:rPr>
      </w:pPr>
    </w:p>
    <w:p w14:paraId="6D338631" w14:textId="216187C9" w:rsidR="000C4633" w:rsidRDefault="00ED34E2">
      <w:pPr>
        <w:keepNext/>
        <w:ind w:firstLine="709"/>
        <w:jc w:val="center"/>
        <w:rPr>
          <w:ins w:id="1336" w:author="chaniaayulestari@outlook.com" w:date="2021-11-13T14:50:00Z"/>
        </w:rPr>
        <w:pPrChange w:id="1337" w:author="chaniaayulestari@outlook.com" w:date="2021-11-13T14:50:00Z">
          <w:pPr>
            <w:ind w:firstLine="709"/>
            <w:jc w:val="center"/>
          </w:pPr>
        </w:pPrChange>
      </w:pPr>
      <w:ins w:id="1338" w:author="chaniaayulestari@outlook.com" w:date="2021-11-13T20:02:00Z">
        <w:r>
          <w:rPr>
            <w:noProof/>
          </w:rPr>
          <w:pict w14:anchorId="4419A04A">
            <v:shape id="_x0000_s1204" type="#_x0000_t202" style="position:absolute;left:0;text-align:left;margin-left:17.8pt;margin-top:21.05pt;width:363.15pt;height:11.9pt;z-index:251737600;mso-position-horizontal-relative:text;mso-position-vertical-relative:text" stroked="f">
              <v:textbox style="mso-next-textbox:#_x0000_s1204" inset="0,0,0,0">
                <w:txbxContent>
                  <w:p w14:paraId="2627184B" w14:textId="1DB8EE03" w:rsidR="00ED34E2" w:rsidRPr="00A66DC7" w:rsidRDefault="00ED34E2">
                    <w:pPr>
                      <w:pStyle w:val="Caption"/>
                      <w:jc w:val="center"/>
                      <w:rPr>
                        <w:noProof/>
                      </w:rPr>
                      <w:pPrChange w:id="1339" w:author="chaniaayulestari@outlook.com" w:date="2021-11-13T20:02:00Z">
                        <w:pPr>
                          <w:keepNext/>
                        </w:pPr>
                      </w:pPrChange>
                    </w:pPr>
                    <w:bookmarkStart w:id="1340" w:name="_Toc87729250"/>
                    <w:bookmarkStart w:id="1341" w:name="_Toc87731438"/>
                    <w:ins w:id="1342" w:author="chaniaayulestari@outlook.com" w:date="2021-11-13T20:02:00Z">
                      <w:r>
                        <w:t xml:space="preserve">Gambar 3. </w:t>
                      </w:r>
                      <w:r>
                        <w:fldChar w:fldCharType="begin"/>
                      </w:r>
                      <w:r>
                        <w:instrText xml:space="preserve"> SEQ Gambar___3. \* ARABIC </w:instrText>
                      </w:r>
                    </w:ins>
                    <w:r>
                      <w:fldChar w:fldCharType="separate"/>
                    </w:r>
                    <w:ins w:id="1343" w:author="Rafi Aziizi" w:date="2021-11-15T16:05:00Z">
                      <w:r w:rsidR="00BF7B94">
                        <w:rPr>
                          <w:noProof/>
                        </w:rPr>
                        <w:t>3</w:t>
                      </w:r>
                    </w:ins>
                    <w:ins w:id="1344" w:author="chaniaayulestari@outlook.com" w:date="2021-11-13T20:02:00Z">
                      <w:r>
                        <w:fldChar w:fldCharType="end"/>
                      </w:r>
                      <w:r>
                        <w:t xml:space="preserve"> Proses Bisnis SMK Cendekia Batujajar</w:t>
                      </w:r>
                    </w:ins>
                    <w:bookmarkEnd w:id="1340"/>
                    <w:bookmarkEnd w:id="1341"/>
                  </w:p>
                </w:txbxContent>
              </v:textbox>
            </v:shape>
          </w:pict>
        </w:r>
      </w:ins>
    </w:p>
    <w:p w14:paraId="575DD8AE" w14:textId="0E711DB3" w:rsidR="007162C2" w:rsidDel="00D87377" w:rsidRDefault="007162C2">
      <w:pPr>
        <w:pStyle w:val="Caption"/>
        <w:rPr>
          <w:ins w:id="1345" w:author="Rafi Aziizi" w:date="2021-11-13T10:25:00Z"/>
          <w:del w:id="1346" w:author="chaniaayulestari@outlook.com" w:date="2021-11-13T20:02:00Z"/>
        </w:rPr>
        <w:pPrChange w:id="1347" w:author="chaniaayulestari@outlook.com" w:date="2021-11-13T20:03:00Z">
          <w:pPr>
            <w:ind w:firstLine="709"/>
            <w:jc w:val="center"/>
          </w:pPr>
        </w:pPrChange>
      </w:pPr>
    </w:p>
    <w:p w14:paraId="55F412DE" w14:textId="77777777" w:rsidR="00D87377" w:rsidRDefault="00D87377">
      <w:pPr>
        <w:rPr>
          <w:ins w:id="1348" w:author="chaniaayulestari@outlook.com" w:date="2021-11-13T20:02:00Z"/>
          <w:b/>
        </w:rPr>
        <w:pPrChange w:id="1349" w:author="chaniaayulestari@outlook.com" w:date="2021-11-13T20:03:00Z">
          <w:pPr>
            <w:jc w:val="center"/>
          </w:pPr>
        </w:pPrChange>
      </w:pPr>
    </w:p>
    <w:p w14:paraId="5EFF4899" w14:textId="35A2DFE5" w:rsidR="007162C2" w:rsidRDefault="007162C2">
      <w:pPr>
        <w:jc w:val="center"/>
        <w:rPr>
          <w:ins w:id="1350" w:author="Rafi Aziizi" w:date="2021-11-13T10:23:00Z"/>
        </w:rPr>
        <w:pPrChange w:id="1351" w:author="Rafi Aziizi" w:date="2021-11-13T10:25:00Z">
          <w:pPr/>
        </w:pPrChange>
      </w:pPr>
      <w:ins w:id="1352" w:author="Rafi Aziizi" w:date="2021-11-13T10:25:00Z">
        <w:r>
          <w:rPr>
            <w:b/>
          </w:rPr>
          <w:t>(Sumber:</w:t>
        </w:r>
        <w:r>
          <w:t xml:space="preserve"> Penyusun)</w:t>
        </w:r>
      </w:ins>
    </w:p>
    <w:p w14:paraId="474ECE0E" w14:textId="374A2778" w:rsidR="007162C2" w:rsidRPr="007162C2" w:rsidRDefault="007162C2">
      <w:pPr>
        <w:ind w:firstLine="360"/>
        <w:rPr>
          <w:ins w:id="1353" w:author="Rafi Aziizi" w:date="2021-11-12T13:33:00Z"/>
          <w:b/>
          <w:bCs/>
          <w:rPrChange w:id="1354" w:author="Rafi Aziizi" w:date="2021-11-13T10:23:00Z">
            <w:rPr>
              <w:ins w:id="1355" w:author="Rafi Aziizi" w:date="2021-11-12T13:33:00Z"/>
            </w:rPr>
          </w:rPrChange>
        </w:rPr>
        <w:pPrChange w:id="1356" w:author="Rafi Aziizi" w:date="2021-11-13T10:24:00Z">
          <w:pPr>
            <w:ind w:firstLine="709"/>
          </w:pPr>
        </w:pPrChange>
      </w:pPr>
      <w:ins w:id="1357" w:author="Rafi Aziizi" w:date="2021-11-13T10:23:00Z">
        <w:r w:rsidRPr="007162C2">
          <w:rPr>
            <w:b/>
            <w:bCs/>
            <w:rPrChange w:id="1358" w:author="Rafi Aziizi" w:date="2021-11-13T10:23:00Z">
              <w:rPr/>
            </w:rPrChange>
          </w:rPr>
          <w:t>b. Pencatatan Data Siswa, Guru, Kelas, dan Walikelas</w:t>
        </w:r>
      </w:ins>
    </w:p>
    <w:p w14:paraId="1C78A02A" w14:textId="638C8F54" w:rsidR="0093375E" w:rsidDel="007162C2" w:rsidRDefault="00357EFF">
      <w:pPr>
        <w:ind w:firstLine="709"/>
        <w:rPr>
          <w:del w:id="1359" w:author="Rafi Aziizi" w:date="2021-11-13T10:24:00Z"/>
          <w:moveTo w:id="1360" w:author="Rafi Aziizi" w:date="2021-11-12T13:21:00Z"/>
        </w:rPr>
      </w:pPr>
      <w:ins w:id="1361" w:author="Rafi Aziizi" w:date="2021-11-12T13:33:00Z">
        <w:r>
          <w:t xml:space="preserve">Untuk pengelolaan data guru, data kelas, dan </w:t>
        </w:r>
      </w:ins>
      <w:ins w:id="1362" w:author="Rafi Aziizi" w:date="2021-11-12T13:42:00Z">
        <w:r w:rsidR="00BC0DF1">
          <w:t xml:space="preserve">data </w:t>
        </w:r>
      </w:ins>
      <w:ins w:id="1363" w:author="Rafi Aziizi" w:date="2021-11-12T13:33:00Z">
        <w:r>
          <w:t>walikelas dilakukan secara manual dengan cara memasukan data kedalam mesin pengolah data/angka satu persatu sehingga membutuhkan waktu yang cukup lama dan tidak efisien. Lain dari itu, kelola semester ditetapkan berdasarkan tanggal yang diperoleh dari hasil rapat akhir semester.</w:t>
        </w:r>
      </w:ins>
      <w:ins w:id="1364" w:author="Rafi Aziizi" w:date="2021-11-12T13:36:00Z">
        <w:r>
          <w:t xml:space="preserve"> </w:t>
        </w:r>
      </w:ins>
      <w:moveToRangeStart w:id="1365" w:author="Rafi Aziizi" w:date="2021-11-12T13:21:00Z" w:name="move87615713"/>
      <w:moveTo w:id="1366" w:author="Rafi Aziizi" w:date="2021-11-12T13:21:00Z">
        <w:del w:id="1367" w:author="Rafi Aziizi" w:date="2021-11-13T10:24:00Z">
          <w:r w:rsidR="0093375E" w:rsidDel="007162C2">
            <w:delText xml:space="preserve">Beberapa aturan terkait mengenai </w:delText>
          </w:r>
        </w:del>
        <w:del w:id="1368" w:author="Rafi Aziizi" w:date="2021-11-12T13:35:00Z">
          <w:r w:rsidR="0093375E" w:rsidDel="00357EFF">
            <w:delText xml:space="preserve">proses bisnis data </w:delText>
          </w:r>
        </w:del>
        <w:del w:id="1369" w:author="Rafi Aziizi" w:date="2021-11-13T10:24:00Z">
          <w:r w:rsidR="0093375E" w:rsidDel="007162C2">
            <w:delText xml:space="preserve">absen siswa </w:delText>
          </w:r>
          <w:commentRangeStart w:id="1370"/>
          <w:r w:rsidR="0093375E" w:rsidDel="007162C2">
            <w:delText>yaitu</w:delText>
          </w:r>
        </w:del>
      </w:moveTo>
      <w:commentRangeEnd w:id="1370"/>
      <w:del w:id="1371" w:author="Rafi Aziizi" w:date="2021-11-13T10:24:00Z">
        <w:r w:rsidR="00AF0DB5" w:rsidDel="007162C2">
          <w:rPr>
            <w:rStyle w:val="CommentReference"/>
          </w:rPr>
          <w:commentReference w:id="1370"/>
        </w:r>
      </w:del>
      <w:moveTo w:id="1372" w:author="Rafi Aziizi" w:date="2021-11-12T13:21:00Z">
        <w:del w:id="1373" w:author="Rafi Aziizi" w:date="2021-11-13T10:24:00Z">
          <w:r w:rsidR="0093375E" w:rsidDel="007162C2">
            <w:delText xml:space="preserve"> :</w:delText>
          </w:r>
        </w:del>
      </w:moveTo>
    </w:p>
    <w:p w14:paraId="5AA535E3" w14:textId="7703EC26" w:rsidR="0093375E" w:rsidDel="007162C2" w:rsidRDefault="0093375E">
      <w:pPr>
        <w:ind w:firstLine="709"/>
        <w:rPr>
          <w:del w:id="1374" w:author="Rafi Aziizi" w:date="2021-11-13T10:24:00Z"/>
          <w:moveTo w:id="1375" w:author="Rafi Aziizi" w:date="2021-11-12T13:21:00Z"/>
        </w:rPr>
        <w:pPrChange w:id="1376" w:author="Rafi Aziizi" w:date="2021-11-13T10:24:00Z">
          <w:pPr>
            <w:pStyle w:val="ListParagraph"/>
            <w:numPr>
              <w:numId w:val="75"/>
            </w:numPr>
            <w:ind w:hanging="360"/>
          </w:pPr>
        </w:pPrChange>
      </w:pPr>
      <w:moveTo w:id="1377" w:author="Rafi Aziizi" w:date="2021-11-12T13:21:00Z">
        <w:del w:id="1378" w:author="Rafi Aziizi" w:date="2021-11-13T10:24:00Z">
          <w:r w:rsidDel="007162C2">
            <w:delText xml:space="preserve">Siswa harus masuk sekolah sebelum jam 07:15:00, apabila lebih dari jam </w:delText>
          </w:r>
        </w:del>
        <w:del w:id="1379" w:author="Rafi Aziizi" w:date="2021-11-12T13:44:00Z">
          <w:r w:rsidDel="00BC0DF1">
            <w:delText>tersebut</w:delText>
          </w:r>
        </w:del>
        <w:del w:id="1380" w:author="Rafi Aziizi" w:date="2021-11-13T10:24:00Z">
          <w:r w:rsidDel="007162C2">
            <w:delText xml:space="preserve"> dianggap </w:delText>
          </w:r>
        </w:del>
        <w:del w:id="1381" w:author="Rafi Aziizi" w:date="2021-11-12T13:44:00Z">
          <w:r w:rsidDel="00BC0DF1">
            <w:delText>terlambat/</w:delText>
          </w:r>
        </w:del>
        <w:del w:id="1382" w:author="Rafi Aziizi" w:date="2021-11-13T10:24:00Z">
          <w:r w:rsidDel="007162C2">
            <w:delText>alph</w:delText>
          </w:r>
        </w:del>
        <w:del w:id="1383" w:author="Rafi Aziizi" w:date="2021-11-12T13:45:00Z">
          <w:r w:rsidDel="00BC0DF1">
            <w:delText>a</w:delText>
          </w:r>
        </w:del>
        <w:del w:id="1384" w:author="Rafi Aziizi" w:date="2021-11-13T10:24:00Z">
          <w:r w:rsidDel="007162C2">
            <w:delText>.</w:delText>
          </w:r>
        </w:del>
      </w:moveTo>
    </w:p>
    <w:p w14:paraId="0F111C03" w14:textId="146982E5" w:rsidR="0093375E" w:rsidDel="007162C2" w:rsidRDefault="0093375E">
      <w:pPr>
        <w:ind w:firstLine="709"/>
        <w:rPr>
          <w:del w:id="1385" w:author="Rafi Aziizi" w:date="2021-11-13T10:24:00Z"/>
          <w:moveTo w:id="1386" w:author="Rafi Aziizi" w:date="2021-11-12T13:21:00Z"/>
        </w:rPr>
        <w:pPrChange w:id="1387" w:author="Rafi Aziizi" w:date="2021-11-13T10:24:00Z">
          <w:pPr>
            <w:pStyle w:val="ListParagraph"/>
            <w:numPr>
              <w:numId w:val="75"/>
            </w:numPr>
            <w:ind w:hanging="360"/>
          </w:pPr>
        </w:pPrChange>
      </w:pPr>
      <w:moveTo w:id="1388" w:author="Rafi Aziizi" w:date="2021-11-12T13:21:00Z">
        <w:del w:id="1389" w:author="Rafi Aziizi" w:date="2021-11-13T10:24:00Z">
          <w:r w:rsidDel="007162C2">
            <w:delText>Apabila siswa mempunyai status izin, dan sakit harus dilengkapi surat yang diberikan secara langsung kepada pihak sekolah</w:delText>
          </w:r>
        </w:del>
      </w:moveTo>
    </w:p>
    <w:p w14:paraId="3444D133" w14:textId="7ADBE67C" w:rsidR="0093375E" w:rsidRDefault="0093375E">
      <w:pPr>
        <w:ind w:firstLine="709"/>
        <w:rPr>
          <w:ins w:id="1390" w:author="Rafi Aziizi" w:date="2021-11-13T10:21:00Z"/>
        </w:rPr>
        <w:pPrChange w:id="1391" w:author="Rafi Aziizi" w:date="2021-11-13T10:24:00Z">
          <w:pPr>
            <w:pStyle w:val="ListParagraph"/>
            <w:numPr>
              <w:numId w:val="77"/>
            </w:numPr>
            <w:ind w:left="360" w:hanging="360"/>
          </w:pPr>
        </w:pPrChange>
      </w:pPr>
      <w:moveTo w:id="1392" w:author="Rafi Aziizi" w:date="2021-11-12T13:21:00Z">
        <w:del w:id="1393" w:author="Rafi Aziizi" w:date="2021-11-13T10:24:00Z">
          <w:r w:rsidDel="007162C2">
            <w:delText>Apabila siswa memiliki status kehadiran alpha sebanyak lebih dari sama dengan 3 kali maka akan diberikan surat peringatan 1, alpha lebih dari sama dengan 6 kali maka akan diberikan surat peringatan 2 dan alpha lebih dari sama dengan 9 kali maka akan diberikan surat peringatan 3 dan dilakukan home visit.</w:delText>
          </w:r>
        </w:del>
      </w:moveTo>
    </w:p>
    <w:p w14:paraId="6431CD91" w14:textId="77CAFB24" w:rsidR="00357EFF" w:rsidRPr="00CA43C8" w:rsidRDefault="00357EFF">
      <w:pPr>
        <w:pStyle w:val="Heading3"/>
        <w:numPr>
          <w:ilvl w:val="0"/>
          <w:numId w:val="7"/>
        </w:numPr>
        <w:ind w:left="709" w:hanging="142"/>
        <w:rPr>
          <w:ins w:id="1394" w:author="Rafi Aziizi" w:date="2021-11-12T13:22:00Z"/>
        </w:rPr>
        <w:pPrChange w:id="1395" w:author="Rafi Aziizi" w:date="2021-11-12T13:39:00Z">
          <w:pPr>
            <w:pStyle w:val="ListParagraph"/>
            <w:numPr>
              <w:numId w:val="75"/>
            </w:numPr>
            <w:ind w:hanging="360"/>
          </w:pPr>
        </w:pPrChange>
      </w:pPr>
      <w:ins w:id="1396" w:author="Rafi Aziizi" w:date="2021-11-12T13:39:00Z">
        <w:r>
          <w:rPr>
            <w:lang w:val="en-US"/>
          </w:rPr>
          <w:t>Business Use Case</w:t>
        </w:r>
      </w:ins>
    </w:p>
    <w:p w14:paraId="363AAA34" w14:textId="3E7BE406" w:rsidR="0093375E" w:rsidDel="0093375E" w:rsidRDefault="0093375E">
      <w:pPr>
        <w:rPr>
          <w:del w:id="1397" w:author="Rafi Aziizi" w:date="2021-11-12T13:23:00Z"/>
          <w:moveTo w:id="1398" w:author="Rafi Aziizi" w:date="2021-11-12T13:21:00Z"/>
        </w:rPr>
        <w:pPrChange w:id="1399" w:author="Rafi Aziizi" w:date="2021-11-12T13:37:00Z">
          <w:pPr>
            <w:pStyle w:val="ListParagraph"/>
            <w:numPr>
              <w:numId w:val="75"/>
            </w:numPr>
            <w:ind w:hanging="360"/>
          </w:pPr>
        </w:pPrChange>
      </w:pPr>
    </w:p>
    <w:p w14:paraId="52D32B85" w14:textId="5EBA65C6" w:rsidR="0093375E" w:rsidDel="0093375E" w:rsidRDefault="0093375E">
      <w:pPr>
        <w:rPr>
          <w:del w:id="1400" w:author="Rafi Aziizi" w:date="2021-11-12T13:23:00Z"/>
          <w:moveTo w:id="1401" w:author="Rafi Aziizi" w:date="2021-11-12T13:22:00Z"/>
        </w:rPr>
        <w:pPrChange w:id="1402" w:author="Rafi Aziizi" w:date="2021-11-12T13:37:00Z">
          <w:pPr>
            <w:pStyle w:val="Caption"/>
            <w:jc w:val="center"/>
          </w:pPr>
        </w:pPrChange>
      </w:pPr>
      <w:moveToRangeStart w:id="1403" w:author="Rafi Aziizi" w:date="2021-11-12T13:22:00Z" w:name="move87615748"/>
      <w:moveToRangeEnd w:id="1365"/>
      <w:moveTo w:id="1404" w:author="Rafi Aziizi" w:date="2021-11-12T13:22:00Z">
        <w:del w:id="1405" w:author="Rafi Aziizi" w:date="2021-11-12T13:23:00Z">
          <w:r w:rsidDel="0093375E">
            <w:delText xml:space="preserve">Gambar 3. </w:delText>
          </w:r>
          <w:r w:rsidDel="0093375E">
            <w:fldChar w:fldCharType="begin"/>
          </w:r>
          <w:r w:rsidRPr="00357EFF" w:rsidDel="0093375E">
            <w:rPr>
              <w:rPrChange w:id="1406" w:author="Rafi Aziizi" w:date="2021-11-12T13:37:00Z">
                <w:rPr>
                  <w:i w:val="0"/>
                  <w:iCs w:val="0"/>
                </w:rPr>
              </w:rPrChange>
            </w:rPr>
            <w:delInstrText xml:space="preserve"> SEQ Gambar_3. \* ARABIC </w:delInstrText>
          </w:r>
          <w:r w:rsidDel="0093375E">
            <w:fldChar w:fldCharType="separate"/>
          </w:r>
          <w:r w:rsidDel="0093375E">
            <w:rPr>
              <w:noProof/>
            </w:rPr>
            <w:delText>3</w:delText>
          </w:r>
          <w:r w:rsidDel="0093375E">
            <w:fldChar w:fldCharType="end"/>
          </w:r>
          <w:r w:rsidDel="0093375E">
            <w:delText xml:space="preserve"> Proses Bisnis Data Absen Siswa</w:delText>
          </w:r>
        </w:del>
      </w:moveTo>
    </w:p>
    <w:p w14:paraId="0A397EC3" w14:textId="70D2523F" w:rsidR="0093375E" w:rsidDel="0093375E" w:rsidRDefault="0093375E">
      <w:pPr>
        <w:rPr>
          <w:del w:id="1407" w:author="Rafi Aziizi" w:date="2021-11-12T13:23:00Z"/>
          <w:moveTo w:id="1408" w:author="Rafi Aziizi" w:date="2021-11-12T13:22:00Z"/>
        </w:rPr>
        <w:pPrChange w:id="1409" w:author="Rafi Aziizi" w:date="2021-11-12T13:37:00Z">
          <w:pPr>
            <w:jc w:val="center"/>
          </w:pPr>
        </w:pPrChange>
      </w:pPr>
      <w:moveTo w:id="1410" w:author="Rafi Aziizi" w:date="2021-11-12T13:22:00Z">
        <w:del w:id="1411" w:author="Rafi Aziizi" w:date="2021-11-12T13:23:00Z">
          <w:r w:rsidDel="0093375E">
            <w:rPr>
              <w:b/>
            </w:rPr>
            <w:delText>(Sumber:</w:delText>
          </w:r>
          <w:r w:rsidDel="0093375E">
            <w:delText xml:space="preserve"> Penyusun)</w:delText>
          </w:r>
        </w:del>
      </w:moveTo>
    </w:p>
    <w:moveToRangeEnd w:id="1403"/>
    <w:p w14:paraId="145AE781" w14:textId="6A0890E4" w:rsidR="0093375E" w:rsidDel="00357EFF" w:rsidRDefault="0093375E">
      <w:pPr>
        <w:rPr>
          <w:del w:id="1412" w:author="Rafi Aziizi" w:date="2021-11-12T13:36:00Z"/>
        </w:rPr>
        <w:pPrChange w:id="1413" w:author="Rafi Aziizi" w:date="2021-11-12T13:37:00Z">
          <w:pPr>
            <w:ind w:firstLine="709"/>
          </w:pPr>
        </w:pPrChange>
      </w:pPr>
    </w:p>
    <w:p w14:paraId="0693D35C" w14:textId="37AF4E20" w:rsidR="00494C80" w:rsidDel="00357EFF" w:rsidRDefault="00494C80">
      <w:pPr>
        <w:rPr>
          <w:del w:id="1414" w:author="Rafi Aziizi" w:date="2021-11-12T13:39:00Z"/>
          <w:moveTo w:id="1415" w:author="Rafi Aziizi" w:date="2021-11-12T11:16:00Z"/>
        </w:rPr>
        <w:pPrChange w:id="1416" w:author="Rafi Aziizi" w:date="2021-11-12T13:37:00Z">
          <w:pPr>
            <w:pStyle w:val="Heading3"/>
            <w:numPr>
              <w:ilvl w:val="0"/>
              <w:numId w:val="9"/>
            </w:numPr>
            <w:ind w:left="426" w:hanging="426"/>
          </w:pPr>
        </w:pPrChange>
      </w:pPr>
      <w:moveToRangeStart w:id="1417" w:author="Rafi Aziizi" w:date="2021-11-12T11:16:00Z" w:name="move87608234"/>
      <w:moveTo w:id="1418" w:author="Rafi Aziizi" w:date="2021-11-12T11:16:00Z">
        <w:del w:id="1419" w:author="Rafi Aziizi" w:date="2021-11-12T13:39:00Z">
          <w:r w:rsidDel="00357EFF">
            <w:delText>Business Use Case</w:delText>
          </w:r>
        </w:del>
      </w:moveTo>
    </w:p>
    <w:p w14:paraId="702029F7" w14:textId="77777777" w:rsidR="00494C80" w:rsidRDefault="00494C80" w:rsidP="00494C80">
      <w:pPr>
        <w:ind w:firstLine="720"/>
        <w:rPr>
          <w:moveTo w:id="1420" w:author="Rafi Aziizi" w:date="2021-11-12T11:16:00Z"/>
          <w:lang w:val="id-ID"/>
        </w:rPr>
      </w:pPr>
      <w:moveTo w:id="1421" w:author="Rafi Aziizi" w:date="2021-11-12T11:16:00Z">
        <w:r w:rsidRPr="00142D1A">
          <w:t xml:space="preserve">Business use case </w:t>
        </w:r>
        <w:r>
          <w:t>diagram ini akan menggambarkan suatu kegiatan yang terdapat dalam sistem dari mulai apa yang terjadi hingga siapa yang melakukan kegiatan pada sistem tersebut. Penggambaran dari kegiatan sistem lama dapat dijelaskan pada gambar dibawah.</w:t>
        </w:r>
      </w:moveTo>
    </w:p>
    <w:p w14:paraId="36448933" w14:textId="04FAB23F" w:rsidR="00D87377" w:rsidRDefault="00ED34E2">
      <w:pPr>
        <w:keepNext/>
        <w:rPr>
          <w:ins w:id="1422" w:author="chaniaayulestari@outlook.com" w:date="2021-11-13T20:04:00Z"/>
        </w:rPr>
      </w:pPr>
      <w:moveTo w:id="1423" w:author="Rafi Aziizi" w:date="2021-11-12T11:16:00Z">
        <w:del w:id="1424" w:author="chaniaayulestari@outlook.com" w:date="2021-11-12T16:23:00Z">
          <w:r>
            <w:rPr>
              <w:noProof/>
            </w:rPr>
            <w:lastRenderedPageBreak/>
            <w:pict w14:anchorId="29F96E3C">
              <v:shape id="Text Box 127" o:spid="_x0000_s1178" type="#_x0000_t202" style="position:absolute;left:0;text-align:left;margin-left:1.5pt;margin-top:359.45pt;width:396.85pt;height:.05pt;z-index:-25158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" stroked="f">
                <v:textbox style="mso-next-textbox:#Text Box 127;mso-fit-shape-to-text:t" inset="0,0,0,0">
                  <w:txbxContent>
                    <w:p w14:paraId="20A61D23" w14:textId="524D9691" w:rsidR="00ED34E2" w:rsidRPr="000B7812" w:rsidRDefault="00ED34E2" w:rsidP="00494C80">
                      <w:pPr>
                        <w:pStyle w:val="Caption"/>
                        <w:jc w:val="center"/>
                        <w:rPr>
                          <w:noProof/>
                          <w:sz w:val="24"/>
                          <w:szCs w:val="24"/>
                        </w:rPr>
                      </w:pPr>
                      <w:r>
                        <w:t xml:space="preserve">Gambar 3. </w:t>
                      </w:r>
                      <w:ins w:id="1425" w:author="chaniaayulestari@outlook.com" w:date="2021-11-13T13:45:00Z">
                        <w:r>
                          <w:fldChar w:fldCharType="begin"/>
                        </w:r>
                        <w:r>
                          <w:instrText xml:space="preserve"> SEQ Gambar_3. \* ARABIC </w:instrText>
                        </w:r>
                      </w:ins>
                      <w:r>
                        <w:fldChar w:fldCharType="separate"/>
                      </w:r>
                      <w:ins w:id="1426" w:author="chaniaayulestari@outlook.com" w:date="2021-11-13T13:45:00Z">
                        <w:r>
                          <w:rPr>
                            <w:noProof/>
                          </w:rPr>
                          <w:t>4</w:t>
                        </w:r>
                        <w:r>
                          <w:fldChar w:fldCharType="end"/>
                        </w:r>
                      </w:ins>
                      <w:del w:id="142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6</w:delText>
                        </w:r>
                        <w:r w:rsidDel="006D26FE">
                          <w:fldChar w:fldCharType="end"/>
                        </w:r>
                      </w:del>
                      <w:r>
                        <w:t xml:space="preserve"> </w:t>
                      </w:r>
                      <w:del w:id="1428" w:author="chaniaayulestari@outlook.com" w:date="2021-11-12T16:23:00Z">
                        <w:r w:rsidDel="001A7B0B">
                          <w:delText>Bisnis Use Case Sistem Absensi SMK Cendekia Batujajar</w:delText>
                        </w:r>
                      </w:del>
                    </w:p>
                  </w:txbxContent>
                </v:textbox>
              </v:shape>
            </w:pict>
          </w:r>
        </w:del>
        <w:del w:id="1429" w:author="Rafi Aziizi" w:date="2021-11-14T09:36:00Z">
          <w:r w:rsidR="00494C80" w:rsidDel="00927D1D">
            <w:rPr>
              <w:noProof/>
              <w:color w:val="44546A" w:themeColor="text2"/>
              <w:sz w:val="18"/>
              <w:szCs w:val="18"/>
            </w:rPr>
            <w:drawing>
              <wp:inline distT="0" distB="0" distL="0" distR="0" wp14:anchorId="22D10D97" wp14:editId="2D9839C4">
                <wp:extent cx="5039995" cy="4483735"/>
                <wp:effectExtent l="19050" t="19050" r="27305" b="1206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39995" cy="4483735"/>
                        </a:xfrm>
                        <a:prstGeom prst="rect">
                          <a:avLst/>
                        </a:prstGeom>
                        <a:noFill/>
                        <a:ln>
                          <a:solidFill>
                            <a:schemeClr val="tx1"/>
                          </a:solidFill>
                        </a:ln>
                      </pic:spPr>
                    </pic:pic>
                  </a:graphicData>
                </a:graphic>
              </wp:inline>
            </w:drawing>
          </w:r>
        </w:del>
      </w:moveTo>
      <w:ins w:id="1430" w:author="Rafi Aziizi" w:date="2021-11-14T09:36:00Z">
        <w:r w:rsidR="00927D1D">
          <w:rPr>
            <w:noProof/>
          </w:rPr>
          <w:drawing>
            <wp:inline distT="0" distB="0" distL="0" distR="0" wp14:anchorId="24B98FEE" wp14:editId="43ECE474">
              <wp:extent cx="5039995" cy="40944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039995" cy="4094480"/>
                      </a:xfrm>
                      <a:prstGeom prst="rect">
                        <a:avLst/>
                      </a:prstGeom>
                      <a:noFill/>
                      <a:ln>
                        <a:noFill/>
                      </a:ln>
                    </pic:spPr>
                  </pic:pic>
                </a:graphicData>
              </a:graphic>
            </wp:inline>
          </w:drawing>
        </w:r>
      </w:ins>
    </w:p>
    <w:p w14:paraId="1D29F6EC" w14:textId="1DE080B4" w:rsidR="002778AA" w:rsidRDefault="00D87377">
      <w:pPr>
        <w:pStyle w:val="Caption"/>
        <w:jc w:val="center"/>
        <w:rPr>
          <w:ins w:id="1431" w:author="chaniaayulestari@outlook.com" w:date="2021-11-13T15:06:00Z"/>
        </w:rPr>
        <w:pPrChange w:id="1432" w:author="chaniaayulestari@outlook.com" w:date="2021-11-13T20:04:00Z">
          <w:pPr>
            <w:keepNext/>
          </w:pPr>
        </w:pPrChange>
      </w:pPr>
      <w:bookmarkStart w:id="1433" w:name="_Toc87731439"/>
      <w:ins w:id="1434" w:author="chaniaayulestari@outlook.com" w:date="2021-11-13T20:04:00Z">
        <w:r>
          <w:t xml:space="preserve">Gambar 3. </w:t>
        </w:r>
        <w:r>
          <w:fldChar w:fldCharType="begin"/>
        </w:r>
        <w:r>
          <w:instrText xml:space="preserve"> SEQ Gambar___3. \* ARABIC </w:instrText>
        </w:r>
      </w:ins>
      <w:r>
        <w:fldChar w:fldCharType="separate"/>
      </w:r>
      <w:ins w:id="1435" w:author="Rafi Aziizi" w:date="2021-11-15T16:05:00Z">
        <w:r w:rsidR="00BF7B94">
          <w:rPr>
            <w:noProof/>
          </w:rPr>
          <w:t>4</w:t>
        </w:r>
      </w:ins>
      <w:ins w:id="1436" w:author="chaniaayulestari@outlook.com" w:date="2021-11-13T20:04:00Z">
        <w:r>
          <w:fldChar w:fldCharType="end"/>
        </w:r>
        <w:r>
          <w:t xml:space="preserve"> Bisnis Usecase SMK Cendekia Batujajar</w:t>
        </w:r>
      </w:ins>
      <w:bookmarkEnd w:id="1433"/>
    </w:p>
    <w:p w14:paraId="1CF6D5C1" w14:textId="7CA1A77A" w:rsidR="00494C80" w:rsidDel="00D87377" w:rsidRDefault="00494C80" w:rsidP="00494C80">
      <w:pPr>
        <w:jc w:val="center"/>
        <w:rPr>
          <w:del w:id="1437" w:author="chaniaayulestari@outlook.com" w:date="2021-11-12T16:25:00Z"/>
        </w:rPr>
      </w:pPr>
    </w:p>
    <w:p w14:paraId="44730BAE" w14:textId="361AA302" w:rsidR="00494C80" w:rsidDel="002778AA" w:rsidRDefault="00494C80">
      <w:pPr>
        <w:jc w:val="center"/>
        <w:rPr>
          <w:del w:id="1438" w:author="chaniaayulestari@outlook.com" w:date="2021-11-13T15:06:00Z"/>
          <w:moveTo w:id="1439" w:author="Rafi Aziizi" w:date="2021-11-12T11:16:00Z"/>
          <w:b/>
          <w:bCs/>
        </w:rPr>
        <w:pPrChange w:id="1440" w:author="chaniaayulestari@outlook.com" w:date="2021-11-13T14:51:00Z">
          <w:pPr/>
        </w:pPrChange>
      </w:pPr>
    </w:p>
    <w:p w14:paraId="0C93DF64" w14:textId="349A0A83" w:rsidR="00494C80" w:rsidRPr="00675081" w:rsidRDefault="00494C80" w:rsidP="00494C80">
      <w:pPr>
        <w:jc w:val="center"/>
        <w:rPr>
          <w:moveTo w:id="1441" w:author="Rafi Aziizi" w:date="2021-11-12T11:16:00Z"/>
          <w:b/>
          <w:bCs/>
        </w:rPr>
      </w:pPr>
      <w:moveTo w:id="1442" w:author="Rafi Aziizi" w:date="2021-11-12T11:16:00Z">
        <w:r>
          <w:rPr>
            <w:b/>
            <w:bCs/>
          </w:rPr>
          <w:t xml:space="preserve">(Sumber: </w:t>
        </w:r>
        <w:commentRangeStart w:id="1443"/>
        <w:r w:rsidRPr="00111278">
          <w:t>Penyusun</w:t>
        </w:r>
      </w:moveTo>
      <w:commentRangeEnd w:id="1443"/>
      <w:r w:rsidR="00AF0DB5">
        <w:rPr>
          <w:rStyle w:val="CommentReference"/>
        </w:rPr>
        <w:commentReference w:id="1443"/>
      </w:r>
      <w:moveTo w:id="1444" w:author="Rafi Aziizi" w:date="2021-11-12T11:16:00Z">
        <w:r>
          <w:rPr>
            <w:b/>
            <w:bCs/>
          </w:rPr>
          <w:t>)</w:t>
        </w:r>
      </w:moveTo>
    </w:p>
    <w:moveToRangeEnd w:id="1417"/>
    <w:p w14:paraId="7A26330B" w14:textId="320792A4" w:rsidR="00BC49F6" w:rsidRDefault="001807FF" w:rsidP="00C93BF7">
      <w:pPr>
        <w:pStyle w:val="Heading3"/>
        <w:numPr>
          <w:ilvl w:val="0"/>
          <w:numId w:val="7"/>
        </w:numPr>
        <w:ind w:left="709" w:hanging="142"/>
        <w:rPr>
          <w:lang w:val="en-US"/>
        </w:rPr>
      </w:pPr>
      <w:del w:id="1445" w:author="Rafi Aziizi" w:date="2021-11-12T13:39:00Z">
        <w:r w:rsidDel="00357EFF">
          <w:delText xml:space="preserve"> </w:delText>
        </w:r>
      </w:del>
      <w:bookmarkStart w:id="1446" w:name="_Toc83115739"/>
      <w:r w:rsidR="00BC49F6">
        <w:rPr>
          <w:lang w:val="en-US"/>
        </w:rPr>
        <w:t>Analisis Pengguna Sistem Berjalan</w:t>
      </w:r>
      <w:bookmarkEnd w:id="1446"/>
    </w:p>
    <w:p w14:paraId="0D5A7C3D" w14:textId="34DC5C06" w:rsidR="00675081" w:rsidDel="007162C2" w:rsidRDefault="00675081" w:rsidP="00832EA1">
      <w:pPr>
        <w:ind w:firstLine="709"/>
        <w:rPr>
          <w:del w:id="1447" w:author="Rafi Aziizi" w:date="2021-11-13T10:26:00Z"/>
        </w:rPr>
      </w:pPr>
      <w:r>
        <w:t xml:space="preserve">Adapun hasil dari analisis pengguna sistem pada SMK Cendekia Batujajar ini dapat dilihat </w:t>
      </w:r>
      <w:r w:rsidRPr="00675081">
        <w:rPr>
          <w:i/>
          <w:iCs/>
        </w:rPr>
        <w:t>table</w:t>
      </w:r>
      <w:r>
        <w:t xml:space="preserve"> dibawah ini.</w:t>
      </w:r>
    </w:p>
    <w:p w14:paraId="29C3A009" w14:textId="2836BB44" w:rsidR="00832EA1" w:rsidRDefault="00832EA1">
      <w:pPr>
        <w:ind w:firstLine="709"/>
        <w:pPrChange w:id="1448" w:author="Rafi Aziizi" w:date="2021-11-13T10:26:00Z">
          <w:pPr>
            <w:pStyle w:val="Caption"/>
            <w:keepNext/>
            <w:jc w:val="center"/>
          </w:pPr>
        </w:pPrChange>
      </w:pPr>
      <w:del w:id="1449" w:author="chaniaayulestari@outlook.com" w:date="2021-11-12T16:22: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1</w:delText>
        </w:r>
        <w:r w:rsidR="006720D0" w:rsidDel="001A7B0B">
          <w:fldChar w:fldCharType="end"/>
        </w:r>
        <w:r w:rsidDel="001A7B0B">
          <w:delText xml:space="preserve"> </w:delText>
        </w:r>
        <w:r w:rsidRPr="008C0F92" w:rsidDel="001A7B0B">
          <w:delText>Hasil Analisis Pengguna Sistem pada SMK Cendekia Batujajar</w:delText>
        </w:r>
      </w:del>
    </w:p>
    <w:p w14:paraId="35124219" w14:textId="07948046" w:rsidR="006D26FE" w:rsidRDefault="006D26FE">
      <w:pPr>
        <w:pStyle w:val="Caption"/>
        <w:keepNext/>
        <w:jc w:val="center"/>
        <w:rPr>
          <w:ins w:id="1450" w:author="chaniaayulestari@outlook.com" w:date="2021-11-13T13:49:00Z"/>
        </w:rPr>
        <w:pPrChange w:id="1451" w:author="chaniaayulestari@outlook.com" w:date="2021-11-13T13:49:00Z">
          <w:pPr/>
        </w:pPrChange>
      </w:pPr>
      <w:bookmarkStart w:id="1452" w:name="_Toc87762714"/>
      <w:ins w:id="1453" w:author="chaniaayulestari@outlook.com" w:date="2021-11-13T13:49:00Z">
        <w:r>
          <w:t xml:space="preserve">Tabel 3. </w:t>
        </w:r>
      </w:ins>
      <w:ins w:id="1454" w:author="Rafi Aziizi" w:date="2021-11-14T11:08:00Z">
        <w:r w:rsidR="001B2DEA">
          <w:fldChar w:fldCharType="begin"/>
        </w:r>
        <w:r w:rsidR="001B2DEA">
          <w:instrText xml:space="preserve"> SEQ Tabel_3. \* ARABIC </w:instrText>
        </w:r>
      </w:ins>
      <w:r w:rsidR="001B2DEA">
        <w:fldChar w:fldCharType="separate"/>
      </w:r>
      <w:ins w:id="1455" w:author="Rafi Aziizi" w:date="2021-11-14T12:31:00Z">
        <w:r w:rsidR="00715A8F">
          <w:rPr>
            <w:noProof/>
          </w:rPr>
          <w:t>1</w:t>
        </w:r>
      </w:ins>
      <w:ins w:id="1456" w:author="Rafi Aziizi" w:date="2021-11-14T11:08:00Z">
        <w:r w:rsidR="001B2DEA">
          <w:fldChar w:fldCharType="end"/>
        </w:r>
      </w:ins>
      <w:ins w:id="1457" w:author="chaniaayulestari@outlook.com" w:date="2021-11-13T13:49:00Z">
        <w:del w:id="1458" w:author="Rafi Aziizi" w:date="2021-11-14T09:52:00Z">
          <w:r w:rsidDel="003640C9">
            <w:fldChar w:fldCharType="begin"/>
          </w:r>
          <w:r w:rsidDel="003640C9">
            <w:delInstrText xml:space="preserve"> SEQ Tabel_3. \* ARABIC </w:delInstrText>
          </w:r>
        </w:del>
      </w:ins>
      <w:del w:id="1459" w:author="Rafi Aziizi" w:date="2021-11-14T09:52:00Z">
        <w:r w:rsidDel="003640C9">
          <w:fldChar w:fldCharType="end"/>
        </w:r>
      </w:del>
      <w:ins w:id="1460" w:author="chaniaayulestari@outlook.com" w:date="2021-11-13T13:49:00Z">
        <w:r>
          <w:t>Analisis Pengguna Sistem Berjalan</w:t>
        </w:r>
        <w:bookmarkEnd w:id="1452"/>
      </w:ins>
    </w:p>
    <w:tbl>
      <w:tblPr>
        <w:tblStyle w:val="TableGrid"/>
        <w:tblW w:w="0" w:type="auto"/>
        <w:tblLook w:val="04A0" w:firstRow="1" w:lastRow="0" w:firstColumn="1" w:lastColumn="0" w:noHBand="0" w:noVBand="1"/>
      </w:tblPr>
      <w:tblGrid>
        <w:gridCol w:w="625"/>
        <w:gridCol w:w="3330"/>
        <w:gridCol w:w="3972"/>
      </w:tblGrid>
      <w:tr w:rsidR="00BC49F6" w14:paraId="5FEEB793" w14:textId="77777777" w:rsidTr="00BC49F6">
        <w:tc>
          <w:tcPr>
            <w:tcW w:w="625" w:type="dxa"/>
          </w:tcPr>
          <w:p w14:paraId="057FB3C8" w14:textId="65E5DF26" w:rsidR="00BC49F6" w:rsidRPr="00BC49F6" w:rsidRDefault="00BC49F6" w:rsidP="00675081">
            <w:pPr>
              <w:jc w:val="center"/>
              <w:rPr>
                <w:b/>
                <w:bCs/>
              </w:rPr>
            </w:pPr>
            <w:r w:rsidRPr="00BC49F6">
              <w:rPr>
                <w:b/>
                <w:bCs/>
              </w:rPr>
              <w:t>No</w:t>
            </w:r>
            <w:r>
              <w:rPr>
                <w:b/>
                <w:bCs/>
              </w:rPr>
              <w:t>.</w:t>
            </w:r>
          </w:p>
        </w:tc>
        <w:tc>
          <w:tcPr>
            <w:tcW w:w="3330" w:type="dxa"/>
          </w:tcPr>
          <w:p w14:paraId="0F20C186" w14:textId="1E4818FB" w:rsidR="00BC49F6" w:rsidRPr="00BC49F6" w:rsidRDefault="00BC49F6" w:rsidP="00675081">
            <w:pPr>
              <w:jc w:val="center"/>
              <w:rPr>
                <w:b/>
                <w:bCs/>
              </w:rPr>
            </w:pPr>
            <w:r w:rsidRPr="00BC49F6">
              <w:rPr>
                <w:b/>
                <w:bCs/>
              </w:rPr>
              <w:t>Pengguna</w:t>
            </w:r>
          </w:p>
        </w:tc>
        <w:tc>
          <w:tcPr>
            <w:tcW w:w="3972" w:type="dxa"/>
          </w:tcPr>
          <w:p w14:paraId="76ACD831" w14:textId="3E822CD5" w:rsidR="00BC49F6" w:rsidRPr="00BC49F6" w:rsidRDefault="00BC49F6" w:rsidP="00675081">
            <w:pPr>
              <w:jc w:val="center"/>
              <w:rPr>
                <w:b/>
                <w:bCs/>
              </w:rPr>
            </w:pPr>
            <w:r w:rsidRPr="00BC49F6">
              <w:rPr>
                <w:b/>
                <w:bCs/>
              </w:rPr>
              <w:t>Kebutuhan</w:t>
            </w:r>
          </w:p>
        </w:tc>
      </w:tr>
      <w:tr w:rsidR="00BC0DF1" w14:paraId="414C7523" w14:textId="77777777" w:rsidTr="00BC49F6">
        <w:trPr>
          <w:ins w:id="1461" w:author="Rafi Aziizi" w:date="2021-11-12T13:47:00Z"/>
        </w:trPr>
        <w:tc>
          <w:tcPr>
            <w:tcW w:w="625" w:type="dxa"/>
          </w:tcPr>
          <w:p w14:paraId="360B920A" w14:textId="2D36A88A" w:rsidR="00BC0DF1" w:rsidRDefault="00BC0DF1" w:rsidP="003D3CC2">
            <w:pPr>
              <w:rPr>
                <w:ins w:id="1462" w:author="Rafi Aziizi" w:date="2021-11-12T13:47:00Z"/>
              </w:rPr>
            </w:pPr>
            <w:ins w:id="1463" w:author="Rafi Aziizi" w:date="2021-11-12T13:47:00Z">
              <w:r>
                <w:t>1</w:t>
              </w:r>
            </w:ins>
          </w:p>
        </w:tc>
        <w:tc>
          <w:tcPr>
            <w:tcW w:w="3330" w:type="dxa"/>
          </w:tcPr>
          <w:p w14:paraId="74EE474C" w14:textId="1779480C" w:rsidR="00BC0DF1" w:rsidRDefault="00BC0DF1" w:rsidP="003D3CC2">
            <w:pPr>
              <w:rPr>
                <w:ins w:id="1464" w:author="Rafi Aziizi" w:date="2021-11-12T13:47:00Z"/>
              </w:rPr>
            </w:pPr>
            <w:ins w:id="1465" w:author="Rafi Aziizi" w:date="2021-11-12T13:47:00Z">
              <w:r>
                <w:t>Siswa</w:t>
              </w:r>
            </w:ins>
          </w:p>
        </w:tc>
        <w:tc>
          <w:tcPr>
            <w:tcW w:w="3972" w:type="dxa"/>
          </w:tcPr>
          <w:p w14:paraId="74321B41" w14:textId="1C790560" w:rsidR="00BC0DF1" w:rsidRDefault="00BC0DF1" w:rsidP="003D3CC2">
            <w:pPr>
              <w:rPr>
                <w:ins w:id="1466" w:author="Rafi Aziizi" w:date="2021-11-12T13:47:00Z"/>
              </w:rPr>
            </w:pPr>
            <w:ins w:id="1467" w:author="Rafi Aziizi" w:date="2021-11-12T13:47:00Z">
              <w:r>
                <w:t xml:space="preserve">Melakukan absensi sebagai seorang siswa </w:t>
              </w:r>
            </w:ins>
            <w:ins w:id="1468" w:author="Rafi Aziizi" w:date="2021-11-12T13:48:00Z">
              <w:r>
                <w:t xml:space="preserve">dan </w:t>
              </w:r>
            </w:ins>
            <w:ins w:id="1469" w:author="Rafi Aziizi" w:date="2021-11-12T13:47:00Z">
              <w:r>
                <w:t>harus hadir tepat waktu</w:t>
              </w:r>
            </w:ins>
            <w:ins w:id="1470" w:author="Rafi Aziizi" w:date="2021-11-12T13:48:00Z">
              <w:r>
                <w:t xml:space="preserve"> disekolah.</w:t>
              </w:r>
            </w:ins>
          </w:p>
        </w:tc>
      </w:tr>
      <w:tr w:rsidR="00BC49F6" w14:paraId="2BA7E2F8" w14:textId="77777777" w:rsidTr="00BC49F6">
        <w:tc>
          <w:tcPr>
            <w:tcW w:w="625" w:type="dxa"/>
          </w:tcPr>
          <w:p w14:paraId="0448E5CE" w14:textId="24EC9465" w:rsidR="00BC49F6" w:rsidRDefault="00BC0DF1" w:rsidP="003D3CC2">
            <w:ins w:id="1471" w:author="Rafi Aziizi" w:date="2021-11-12T13:47:00Z">
              <w:r>
                <w:t>2</w:t>
              </w:r>
            </w:ins>
            <w:del w:id="1472" w:author="Rafi Aziizi" w:date="2021-11-12T13:47:00Z">
              <w:r w:rsidR="00BC49F6" w:rsidDel="00BC0DF1">
                <w:delText>1</w:delText>
              </w:r>
            </w:del>
          </w:p>
        </w:tc>
        <w:tc>
          <w:tcPr>
            <w:tcW w:w="3330" w:type="dxa"/>
          </w:tcPr>
          <w:p w14:paraId="7BA4C748" w14:textId="07700F2E" w:rsidR="00BC49F6" w:rsidRDefault="00BC49F6" w:rsidP="003D3CC2">
            <w:r>
              <w:t>Guru BK</w:t>
            </w:r>
          </w:p>
        </w:tc>
        <w:tc>
          <w:tcPr>
            <w:tcW w:w="3972" w:type="dxa"/>
          </w:tcPr>
          <w:p w14:paraId="7B7DFEE0" w14:textId="10E31ED0" w:rsidR="00BC49F6" w:rsidRDefault="00BC49F6" w:rsidP="003D3CC2">
            <w:r>
              <w:t xml:space="preserve">Melakukan </w:t>
            </w:r>
            <w:ins w:id="1473" w:author="Rafi Aziizi" w:date="2021-11-14T09:38:00Z">
              <w:r w:rsidR="00927D1D">
                <w:t xml:space="preserve">pengelolaan </w:t>
              </w:r>
            </w:ins>
            <w:r>
              <w:t>absensi</w:t>
            </w:r>
            <w:del w:id="1474" w:author="Rafi Aziizi" w:date="2021-11-14T09:38:00Z">
              <w:r w:rsidDel="00927D1D">
                <w:delText xml:space="preserve"> </w:delText>
              </w:r>
            </w:del>
            <w:ins w:id="1475" w:author="Rafi Aziizi" w:date="2021-11-14T09:37:00Z">
              <w:r w:rsidR="00927D1D">
                <w:t xml:space="preserve"> </w:t>
              </w:r>
            </w:ins>
            <w:r>
              <w:t>siswa ditiap kelas</w:t>
            </w:r>
            <w:ins w:id="1476" w:author="Rafi Aziizi" w:date="2021-11-14T09:37:00Z">
              <w:r w:rsidR="00927D1D">
                <w:t>, mengelola data siswa, mengelola data walikelas, mengelola data kelas, mengelola data guru hingga</w:t>
              </w:r>
            </w:ins>
            <w:r>
              <w:t xml:space="preserve"> </w:t>
            </w:r>
            <w:del w:id="1477" w:author="Rafi Aziizi" w:date="2021-11-14T09:37:00Z">
              <w:r w:rsidDel="00927D1D">
                <w:delText xml:space="preserve">dan </w:delText>
              </w:r>
            </w:del>
            <w:r>
              <w:t>membuat laporan rekapitulasi absensi siswa.</w:t>
            </w:r>
          </w:p>
        </w:tc>
      </w:tr>
      <w:tr w:rsidR="00BC49F6" w14:paraId="5B640AD1" w14:textId="77777777" w:rsidTr="00BC49F6">
        <w:tc>
          <w:tcPr>
            <w:tcW w:w="625" w:type="dxa"/>
          </w:tcPr>
          <w:p w14:paraId="62BB06DA" w14:textId="2305AD80" w:rsidR="00BC49F6" w:rsidRDefault="00BC0DF1" w:rsidP="003D3CC2">
            <w:ins w:id="1478" w:author="Rafi Aziizi" w:date="2021-11-12T13:47:00Z">
              <w:r>
                <w:t>3</w:t>
              </w:r>
            </w:ins>
            <w:del w:id="1479" w:author="Rafi Aziizi" w:date="2021-11-12T13:47:00Z">
              <w:r w:rsidR="00BC49F6" w:rsidDel="00BC0DF1">
                <w:delText>2</w:delText>
              </w:r>
            </w:del>
          </w:p>
        </w:tc>
        <w:tc>
          <w:tcPr>
            <w:tcW w:w="3330" w:type="dxa"/>
          </w:tcPr>
          <w:p w14:paraId="3C02D354" w14:textId="5FAB6DFA" w:rsidR="00BC49F6" w:rsidRDefault="00BC49F6" w:rsidP="003D3CC2">
            <w:r>
              <w:t>Wali kelas</w:t>
            </w:r>
          </w:p>
        </w:tc>
        <w:tc>
          <w:tcPr>
            <w:tcW w:w="3972" w:type="dxa"/>
          </w:tcPr>
          <w:p w14:paraId="53721A33" w14:textId="2D71A053" w:rsidR="00BC49F6" w:rsidRDefault="00BC49F6" w:rsidP="003D3CC2">
            <w:r>
              <w:t xml:space="preserve">Melihat hasil laporan rekapitulasi absensi </w:t>
            </w:r>
            <w:r>
              <w:lastRenderedPageBreak/>
              <w:t>siswa.</w:t>
            </w:r>
          </w:p>
        </w:tc>
      </w:tr>
      <w:tr w:rsidR="00BC49F6" w14:paraId="212A56B3" w14:textId="77777777" w:rsidTr="00BC49F6">
        <w:tc>
          <w:tcPr>
            <w:tcW w:w="625" w:type="dxa"/>
          </w:tcPr>
          <w:p w14:paraId="27FFCA2C" w14:textId="2BDDD3EE" w:rsidR="00BC49F6" w:rsidRDefault="00BC0DF1" w:rsidP="003D3CC2">
            <w:ins w:id="1480" w:author="Rafi Aziizi" w:date="2021-11-12T13:47:00Z">
              <w:r>
                <w:lastRenderedPageBreak/>
                <w:t>4</w:t>
              </w:r>
            </w:ins>
            <w:del w:id="1481" w:author="Rafi Aziizi" w:date="2021-11-12T13:47:00Z">
              <w:r w:rsidR="00BC49F6" w:rsidDel="00BC0DF1">
                <w:delText>3</w:delText>
              </w:r>
            </w:del>
          </w:p>
        </w:tc>
        <w:tc>
          <w:tcPr>
            <w:tcW w:w="3330" w:type="dxa"/>
          </w:tcPr>
          <w:p w14:paraId="1AFBB016" w14:textId="420FF5E4" w:rsidR="00BC49F6" w:rsidRDefault="00BC49F6" w:rsidP="003D3CC2">
            <w:r>
              <w:t>Kepala Sekolah</w:t>
            </w:r>
          </w:p>
        </w:tc>
        <w:tc>
          <w:tcPr>
            <w:tcW w:w="3972" w:type="dxa"/>
          </w:tcPr>
          <w:p w14:paraId="449EF503" w14:textId="0C607407" w:rsidR="00BC49F6" w:rsidRDefault="00BC49F6" w:rsidP="00832EA1">
            <w:pPr>
              <w:keepNext/>
            </w:pPr>
            <w:r>
              <w:t>Melakukan pengawasan terhadap laporan absensi per satu semester untuk dijadikan bahan evaluasi mengenai absensi siswa di sekolah.</w:t>
            </w:r>
          </w:p>
        </w:tc>
      </w:tr>
    </w:tbl>
    <w:p w14:paraId="5A50152D" w14:textId="61BB21BF" w:rsidR="00746D78" w:rsidRDefault="00746D78" w:rsidP="00C93BF7">
      <w:pPr>
        <w:pStyle w:val="Heading2"/>
        <w:numPr>
          <w:ilvl w:val="1"/>
          <w:numId w:val="4"/>
        </w:numPr>
        <w:ind w:left="709" w:hanging="709"/>
        <w:rPr>
          <w:lang w:val="en-US"/>
        </w:rPr>
      </w:pPr>
      <w:bookmarkStart w:id="1482" w:name="_Toc80034237"/>
      <w:bookmarkStart w:id="1483" w:name="_Toc83115740"/>
      <w:r>
        <w:rPr>
          <w:lang w:val="en-US"/>
        </w:rPr>
        <w:t>Analisis Pengembangan</w:t>
      </w:r>
      <w:bookmarkEnd w:id="1482"/>
      <w:bookmarkEnd w:id="1483"/>
    </w:p>
    <w:p w14:paraId="341F2925" w14:textId="40A1E151" w:rsidR="001A5C47" w:rsidRPr="001A5C47" w:rsidRDefault="001A5C47" w:rsidP="00316088">
      <w:pPr>
        <w:ind w:firstLine="709"/>
      </w:pPr>
      <w:r>
        <w:t>Perancangan sistem yang diusulkan dari hasil analisis akan dijelaskan pada sub bab 3.3.1. sampai 3.3.3.</w:t>
      </w:r>
    </w:p>
    <w:p w14:paraId="6E3125A3" w14:textId="03383962" w:rsidR="00C2066A" w:rsidRDefault="00C2066A" w:rsidP="00C93BF7">
      <w:pPr>
        <w:pStyle w:val="Heading3"/>
        <w:numPr>
          <w:ilvl w:val="2"/>
          <w:numId w:val="8"/>
        </w:numPr>
        <w:ind w:left="709"/>
        <w:rPr>
          <w:lang w:val="en-US"/>
        </w:rPr>
      </w:pPr>
      <w:bookmarkStart w:id="1484" w:name="_Toc80034238"/>
      <w:bookmarkStart w:id="1485" w:name="_Toc83115741"/>
      <w:r>
        <w:rPr>
          <w:lang w:val="en-US"/>
        </w:rPr>
        <w:t>Analisis Sistem Baru</w:t>
      </w:r>
      <w:bookmarkEnd w:id="1484"/>
      <w:bookmarkEnd w:id="1485"/>
    </w:p>
    <w:p w14:paraId="46ADF9E1" w14:textId="3D448FDD" w:rsidR="001A5C47" w:rsidRDefault="001A5C47" w:rsidP="00316088">
      <w:pPr>
        <w:ind w:firstLine="709"/>
        <w:rPr>
          <w:ins w:id="1486" w:author="Rafi Aziizi" w:date="2021-11-12T17:00:00Z"/>
        </w:rPr>
      </w:pPr>
      <w:r>
        <w:t>S</w:t>
      </w:r>
      <w:r w:rsidR="00316088">
        <w:t xml:space="preserve">istem yang akan diusulkan dalam mengatasi masalah mengenai absensi siswa ini yaitu dengan menggunakan teknologi </w:t>
      </w:r>
      <w:r w:rsidR="00394362">
        <w:t>RFID</w:t>
      </w:r>
      <w:r w:rsidR="00316088">
        <w:t xml:space="preserve"> dimana setiap siswa dapat melakukan absen setiap harinya dengan hanya melakukan </w:t>
      </w:r>
      <w:r w:rsidR="00441F8F">
        <w:t>identifikasi</w:t>
      </w:r>
      <w:r w:rsidR="00316088">
        <w:t xml:space="preserve"> kartu</w:t>
      </w:r>
      <w:r w:rsidR="00441F8F">
        <w:t xml:space="preserve"> siswa</w:t>
      </w:r>
      <w:r w:rsidR="00316088">
        <w:t>.</w:t>
      </w:r>
      <w:r w:rsidR="00394362">
        <w:t xml:space="preserve"> Dengan adanya </w:t>
      </w:r>
      <w:r w:rsidR="00441F8F">
        <w:t>identifikasi kartu tersebut</w:t>
      </w:r>
      <w:r w:rsidR="00394362">
        <w:t xml:space="preserve">, maka </w:t>
      </w:r>
      <w:r w:rsidR="000D3BCE">
        <w:t xml:space="preserve">secara otomatis data kehadiran siswa akan terekam dalam </w:t>
      </w:r>
      <w:r w:rsidR="000D3BCE" w:rsidRPr="00441F8F">
        <w:rPr>
          <w:i/>
          <w:iCs/>
        </w:rPr>
        <w:t>database</w:t>
      </w:r>
      <w:r w:rsidR="000D3BCE">
        <w:t xml:space="preserve"> </w:t>
      </w:r>
      <w:r w:rsidR="00441F8F">
        <w:t>dan</w:t>
      </w:r>
      <w:r w:rsidR="000D3BCE">
        <w:t xml:space="preserve"> akan ditampilkan </w:t>
      </w:r>
      <w:r w:rsidR="00441F8F">
        <w:t>didalam sistem yang akan dibangun</w:t>
      </w:r>
      <w:r w:rsidR="000D3BCE">
        <w:t>. Sistem ini sendiri akan menampilkan laporan kehadiran siswa dari mulai</w:t>
      </w:r>
      <w:r w:rsidR="00441F8F">
        <w:t xml:space="preserve"> siswa melakukan kehadiran berdasarkan data jam, tanggal maupun id siswa itu sendiri. Sistem juga akan memberikan notifikasi mengenai siswa yang bermasalah dalam hal absensi sesuai dengan peraturan yang berlaku disekolah dan juga dapat menampilkan laporan absensi </w:t>
      </w:r>
      <w:del w:id="1487" w:author="Rafi Aziizi" w:date="2021-11-12T13:55:00Z">
        <w:r w:rsidR="00441F8F" w:rsidDel="001B1ED9">
          <w:delText>harian, bulanan, maupun</w:delText>
        </w:r>
      </w:del>
      <w:ins w:id="1488" w:author="Rafi Aziizi" w:date="2021-11-12T13:55:00Z">
        <w:r w:rsidR="001B1ED9">
          <w:t>dalam kurun waktu 1</w:t>
        </w:r>
      </w:ins>
      <w:del w:id="1489" w:author="Rafi Aziizi" w:date="2021-11-12T13:55:00Z">
        <w:r w:rsidR="00441F8F" w:rsidDel="001B1ED9">
          <w:delText xml:space="preserve"> akhir</w:delText>
        </w:r>
      </w:del>
      <w:r w:rsidR="00441F8F">
        <w:t xml:space="preserve"> semester secara otomatis sesuai dengan kebutuhan pihak sekolah</w:t>
      </w:r>
      <w:r w:rsidR="006B7890">
        <w:t>, serta</w:t>
      </w:r>
      <w:r w:rsidR="00441F8F">
        <w:t xml:space="preserve"> dapat mencetak laporan absensi yang akan diberikan kepada walikelas berupa dokumen</w:t>
      </w:r>
      <w:r w:rsidR="006B7890">
        <w:t xml:space="preserve"> rekapitulasi absensi siswa </w:t>
      </w:r>
      <w:r w:rsidR="00441F8F">
        <w:t>untuk pertimbangan mengenai kenaikan kelas setiap siswa yang diwalikan.</w:t>
      </w:r>
      <w:r w:rsidR="006B7890">
        <w:t xml:space="preserve"> Disamping itu juga sistem dapat melakukan pengelolaan terhadap data siswa, guru</w:t>
      </w:r>
      <w:ins w:id="1490" w:author="Rafi Aziizi" w:date="2021-11-12T13:55:00Z">
        <w:r w:rsidR="001B1ED9">
          <w:t>, walikelas, semester</w:t>
        </w:r>
      </w:ins>
      <w:r w:rsidR="006B7890">
        <w:t xml:space="preserve"> maupun kelas.</w:t>
      </w:r>
    </w:p>
    <w:p w14:paraId="0A4FF8F4" w14:textId="67C3117E" w:rsidR="00C4154F" w:rsidRPr="001A5C47" w:rsidDel="00C4154F" w:rsidRDefault="00C4154F" w:rsidP="00316088">
      <w:pPr>
        <w:ind w:firstLine="709"/>
        <w:rPr>
          <w:del w:id="1491" w:author="Rafi Aziizi" w:date="2021-11-12T17:02:00Z"/>
        </w:rPr>
      </w:pPr>
    </w:p>
    <w:p w14:paraId="13FECD14" w14:textId="3B07969A" w:rsidR="00C2066A" w:rsidDel="00BC0DF1" w:rsidRDefault="00C2066A" w:rsidP="00C93BF7">
      <w:pPr>
        <w:pStyle w:val="Heading3"/>
        <w:numPr>
          <w:ilvl w:val="2"/>
          <w:numId w:val="8"/>
        </w:numPr>
        <w:ind w:left="709"/>
        <w:rPr>
          <w:del w:id="1492" w:author="Rafi Aziizi" w:date="2021-11-12T13:50:00Z"/>
          <w:lang w:val="en-US"/>
        </w:rPr>
      </w:pPr>
      <w:bookmarkStart w:id="1493" w:name="_Toc80034239"/>
      <w:bookmarkStart w:id="1494" w:name="_Toc83115742"/>
      <w:del w:id="1495" w:author="Rafi Aziizi" w:date="2021-11-12T13:50:00Z">
        <w:r w:rsidDel="00BC0DF1">
          <w:rPr>
            <w:lang w:val="en-US"/>
          </w:rPr>
          <w:delText xml:space="preserve">Analisis Kebutuhan </w:delText>
        </w:r>
        <w:commentRangeStart w:id="1496"/>
        <w:r w:rsidDel="00BC0DF1">
          <w:rPr>
            <w:lang w:val="en-US"/>
          </w:rPr>
          <w:delText>Pengguna</w:delText>
        </w:r>
        <w:bookmarkEnd w:id="1493"/>
        <w:bookmarkEnd w:id="1494"/>
        <w:commentRangeEnd w:id="1496"/>
        <w:r w:rsidR="00494C80" w:rsidDel="00BC0DF1">
          <w:rPr>
            <w:rStyle w:val="CommentReference"/>
            <w:rFonts w:eastAsia="Times New Roman"/>
            <w:b w:val="0"/>
            <w:lang w:val="en-US"/>
          </w:rPr>
          <w:commentReference w:id="1496"/>
        </w:r>
      </w:del>
    </w:p>
    <w:p w14:paraId="54F20E28" w14:textId="2BC4B8B8" w:rsidR="002B33F4" w:rsidRPr="002B33F4" w:rsidDel="00BC0DF1" w:rsidRDefault="00A946CD" w:rsidP="00A946CD">
      <w:pPr>
        <w:ind w:firstLine="709"/>
        <w:rPr>
          <w:del w:id="1497" w:author="Rafi Aziizi" w:date="2021-11-12T13:50:00Z"/>
        </w:rPr>
      </w:pPr>
      <w:del w:id="1498" w:author="Rafi Aziizi" w:date="2021-11-12T13:50:00Z">
        <w:r w:rsidRPr="0044182F" w:rsidDel="00BC0DF1">
          <w:delText xml:space="preserve">Hal-hal yang menjadi kebutuhan </w:delText>
        </w:r>
        <w:r w:rsidDel="00BC0DF1">
          <w:delText xml:space="preserve">perangkat lunak untuk </w:delText>
        </w:r>
        <w:r w:rsidRPr="0044182F" w:rsidDel="00BC0DF1">
          <w:delText xml:space="preserve">user </w:delText>
        </w:r>
        <w:r w:rsidDel="00BC0DF1">
          <w:delText>atau pengguna sistem akan dijelaskan pada tabel dibawah.</w:delText>
        </w:r>
      </w:del>
    </w:p>
    <w:p w14:paraId="2217E228" w14:textId="01147EBE" w:rsidR="00832EA1" w:rsidDel="00BC0DF1" w:rsidRDefault="00832EA1" w:rsidP="005B790F">
      <w:pPr>
        <w:pStyle w:val="Caption"/>
        <w:keepNext/>
        <w:jc w:val="center"/>
        <w:rPr>
          <w:del w:id="1499" w:author="Rafi Aziizi" w:date="2021-11-12T13:50:00Z"/>
        </w:rPr>
      </w:pPr>
      <w:del w:id="1500" w:author="Rafi Aziizi" w:date="2021-11-12T13:50:00Z">
        <w:r w:rsidDel="00BC0DF1">
          <w:delText xml:space="preserve">Table 3. </w:delText>
        </w:r>
        <w:r w:rsidR="006720D0" w:rsidDel="00BC0DF1">
          <w:rPr>
            <w:i w:val="0"/>
            <w:iCs w:val="0"/>
          </w:rPr>
          <w:fldChar w:fldCharType="begin"/>
        </w:r>
        <w:r w:rsidR="006720D0" w:rsidDel="00BC0DF1">
          <w:delInstrText xml:space="preserve"> SEQ Table_3. \* ARABIC </w:delInstrText>
        </w:r>
        <w:r w:rsidR="006720D0" w:rsidDel="00BC0DF1">
          <w:rPr>
            <w:i w:val="0"/>
            <w:iCs w:val="0"/>
          </w:rPr>
          <w:fldChar w:fldCharType="separate"/>
        </w:r>
        <w:r w:rsidR="00A911C8" w:rsidDel="00BC0DF1">
          <w:rPr>
            <w:noProof/>
          </w:rPr>
          <w:delText>2</w:delText>
        </w:r>
        <w:r w:rsidR="006720D0" w:rsidDel="00BC0DF1">
          <w:rPr>
            <w:i w:val="0"/>
            <w:iCs w:val="0"/>
          </w:rPr>
          <w:fldChar w:fldCharType="end"/>
        </w:r>
        <w:r w:rsidDel="00BC0DF1">
          <w:delText xml:space="preserve"> Hasil Analisis Kebutuhan Pengguna</w:delText>
        </w:r>
      </w:del>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Change w:id="1501">
          <w:tblGrid>
            <w:gridCol w:w="113"/>
            <w:gridCol w:w="457"/>
            <w:gridCol w:w="113"/>
            <w:gridCol w:w="2006"/>
            <w:gridCol w:w="113"/>
            <w:gridCol w:w="2155"/>
            <w:gridCol w:w="113"/>
            <w:gridCol w:w="2857"/>
            <w:gridCol w:w="113"/>
          </w:tblGrid>
        </w:tblGridChange>
      </w:tblGrid>
      <w:tr w:rsidR="006B7890" w:rsidRPr="00A56663" w:rsidDel="00BC0DF1" w14:paraId="74636AE8" w14:textId="0628785B" w:rsidTr="004A0936">
        <w:trPr>
          <w:jc w:val="center"/>
          <w:del w:id="1502" w:author="Rafi Aziizi" w:date="2021-11-12T13:50:00Z"/>
        </w:trPr>
        <w:tc>
          <w:tcPr>
            <w:tcW w:w="570" w:type="dxa"/>
          </w:tcPr>
          <w:p w14:paraId="3230C506" w14:textId="063815AC" w:rsidR="006B7890" w:rsidRPr="00A56663" w:rsidDel="00BC0DF1" w:rsidRDefault="006B7890" w:rsidP="004A0936">
            <w:pPr>
              <w:spacing w:after="200" w:line="240" w:lineRule="auto"/>
              <w:rPr>
                <w:del w:id="1503" w:author="Rafi Aziizi" w:date="2021-11-12T13:50:00Z"/>
                <w:b/>
                <w:iCs/>
                <w:szCs w:val="18"/>
              </w:rPr>
            </w:pPr>
            <w:del w:id="1504" w:author="Rafi Aziizi" w:date="2021-11-12T13:50:00Z">
              <w:r w:rsidRPr="00A56663" w:rsidDel="00BC0DF1">
                <w:rPr>
                  <w:b/>
                  <w:iCs/>
                  <w:szCs w:val="18"/>
                </w:rPr>
                <w:delText>No.</w:delText>
              </w:r>
            </w:del>
          </w:p>
        </w:tc>
        <w:tc>
          <w:tcPr>
            <w:tcW w:w="2119" w:type="dxa"/>
          </w:tcPr>
          <w:p w14:paraId="14034BED" w14:textId="215DB00B" w:rsidR="006B7890" w:rsidRPr="00A56663" w:rsidDel="00BC0DF1" w:rsidRDefault="006B7890" w:rsidP="004A0936">
            <w:pPr>
              <w:spacing w:after="200" w:line="240" w:lineRule="auto"/>
              <w:jc w:val="center"/>
              <w:rPr>
                <w:del w:id="1505" w:author="Rafi Aziizi" w:date="2021-11-12T13:50:00Z"/>
                <w:b/>
                <w:iCs/>
                <w:szCs w:val="18"/>
              </w:rPr>
            </w:pPr>
            <w:del w:id="1506" w:author="Rafi Aziizi" w:date="2021-11-12T13:50:00Z">
              <w:r w:rsidRPr="00A56663" w:rsidDel="00BC0DF1">
                <w:rPr>
                  <w:b/>
                  <w:iCs/>
                  <w:szCs w:val="18"/>
                </w:rPr>
                <w:delText>Kebutuhan</w:delText>
              </w:r>
            </w:del>
          </w:p>
        </w:tc>
        <w:tc>
          <w:tcPr>
            <w:tcW w:w="2268" w:type="dxa"/>
          </w:tcPr>
          <w:p w14:paraId="5D848748" w14:textId="409F9AE2" w:rsidR="006B7890" w:rsidRPr="00A56663" w:rsidDel="00BC0DF1" w:rsidRDefault="006B7890" w:rsidP="004A0936">
            <w:pPr>
              <w:spacing w:after="200" w:line="240" w:lineRule="auto"/>
              <w:jc w:val="center"/>
              <w:rPr>
                <w:del w:id="1507" w:author="Rafi Aziizi" w:date="2021-11-12T13:50:00Z"/>
                <w:b/>
                <w:iCs/>
                <w:szCs w:val="18"/>
              </w:rPr>
            </w:pPr>
            <w:del w:id="1508" w:author="Rafi Aziizi" w:date="2021-11-12T13:50:00Z">
              <w:r w:rsidRPr="00A56663" w:rsidDel="00BC0DF1">
                <w:rPr>
                  <w:b/>
                  <w:iCs/>
                  <w:szCs w:val="18"/>
                </w:rPr>
                <w:delText>Tujuan</w:delText>
              </w:r>
            </w:del>
          </w:p>
        </w:tc>
        <w:tc>
          <w:tcPr>
            <w:tcW w:w="2970" w:type="dxa"/>
          </w:tcPr>
          <w:p w14:paraId="4046BA3C" w14:textId="63F34199" w:rsidR="006B7890" w:rsidRPr="00A56663" w:rsidDel="00BC0DF1" w:rsidRDefault="006B7890" w:rsidP="00114A62">
            <w:pPr>
              <w:spacing w:after="200" w:line="240" w:lineRule="auto"/>
              <w:jc w:val="center"/>
              <w:rPr>
                <w:del w:id="1509" w:author="Rafi Aziizi" w:date="2021-11-12T13:50:00Z"/>
                <w:b/>
                <w:iCs/>
                <w:szCs w:val="18"/>
              </w:rPr>
            </w:pPr>
            <w:del w:id="1510" w:author="Rafi Aziizi" w:date="2021-11-12T13:50:00Z">
              <w:r w:rsidRPr="00A56663" w:rsidDel="00BC0DF1">
                <w:rPr>
                  <w:b/>
                  <w:iCs/>
                  <w:szCs w:val="18"/>
                </w:rPr>
                <w:delText>Dokumen yang dihasilkan</w:delText>
              </w:r>
            </w:del>
          </w:p>
        </w:tc>
      </w:tr>
      <w:tr w:rsidR="00A978CB" w:rsidRPr="0072778E" w:rsidDel="00BC0DF1" w14:paraId="466ABA1F" w14:textId="1B7DF3DF" w:rsidTr="00494C80">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511" w:author="Rafi Aziizi" w:date="2021-11-12T11:13: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jc w:val="center"/>
          <w:del w:id="1512" w:author="Rafi Aziizi" w:date="2021-11-12T13:50:00Z"/>
          <w:trPrChange w:id="1513" w:author="Rafi Aziizi" w:date="2021-11-12T11:13:00Z">
            <w:trPr>
              <w:gridBefore w:val="1"/>
              <w:jc w:val="center"/>
            </w:trPr>
          </w:trPrChange>
        </w:trPr>
        <w:tc>
          <w:tcPr>
            <w:tcW w:w="570" w:type="dxa"/>
            <w:tcPrChange w:id="1514" w:author="Rafi Aziizi" w:date="2021-11-12T11:13:00Z">
              <w:tcPr>
                <w:tcW w:w="570" w:type="dxa"/>
                <w:gridSpan w:val="2"/>
              </w:tcPr>
            </w:tcPrChange>
          </w:tcPr>
          <w:p w14:paraId="1B432B2F" w14:textId="1B6D2897" w:rsidR="00A978CB" w:rsidRPr="00A56663" w:rsidDel="00BC0DF1" w:rsidRDefault="00A978CB" w:rsidP="004A0936">
            <w:pPr>
              <w:spacing w:after="200" w:line="240" w:lineRule="auto"/>
              <w:rPr>
                <w:del w:id="1515" w:author="Rafi Aziizi" w:date="2021-11-12T13:50:00Z"/>
                <w:iCs/>
                <w:szCs w:val="18"/>
              </w:rPr>
            </w:pPr>
            <w:del w:id="1516" w:author="Rafi Aziizi" w:date="2021-11-12T13:50:00Z">
              <w:r w:rsidDel="00BC0DF1">
                <w:rPr>
                  <w:iCs/>
                  <w:szCs w:val="18"/>
                </w:rPr>
                <w:delText>1</w:delText>
              </w:r>
            </w:del>
          </w:p>
        </w:tc>
        <w:tc>
          <w:tcPr>
            <w:tcW w:w="2119" w:type="dxa"/>
            <w:shd w:val="clear" w:color="auto" w:fill="FFFFFF" w:themeFill="background1"/>
            <w:tcPrChange w:id="1517" w:author="Rafi Aziizi" w:date="2021-11-12T11:13:00Z">
              <w:tcPr>
                <w:tcW w:w="2119" w:type="dxa"/>
                <w:gridSpan w:val="2"/>
                <w:shd w:val="clear" w:color="auto" w:fill="FFC000" w:themeFill="accent4"/>
              </w:tcPr>
            </w:tcPrChange>
          </w:tcPr>
          <w:p w14:paraId="7ADC58AD" w14:textId="2E558706" w:rsidR="00A978CB" w:rsidRPr="00494C80" w:rsidDel="00BC0DF1" w:rsidRDefault="00A978CB" w:rsidP="004A0936">
            <w:pPr>
              <w:spacing w:after="200" w:line="240" w:lineRule="auto"/>
              <w:rPr>
                <w:del w:id="1518" w:author="Rafi Aziizi" w:date="2021-11-12T13:50:00Z"/>
                <w:iCs/>
                <w:szCs w:val="18"/>
                <w:rPrChange w:id="1519" w:author="Rafi Aziizi" w:date="2021-11-12T11:13:00Z">
                  <w:rPr>
                    <w:del w:id="1520" w:author="Rafi Aziizi" w:date="2021-11-12T13:50:00Z"/>
                    <w:b/>
                    <w:bCs/>
                    <w:iCs/>
                    <w:szCs w:val="18"/>
                  </w:rPr>
                </w:rPrChange>
              </w:rPr>
            </w:pPr>
            <w:del w:id="1521" w:author="Rafi Aziizi" w:date="2021-11-12T13:50:00Z">
              <w:r w:rsidRPr="00494C80" w:rsidDel="00BC0DF1">
                <w:rPr>
                  <w:iCs/>
                  <w:szCs w:val="18"/>
                  <w:rPrChange w:id="1522" w:author="Rafi Aziizi" w:date="2021-11-12T11:13:00Z">
                    <w:rPr>
                      <w:b/>
                      <w:bCs/>
                      <w:iCs/>
                      <w:szCs w:val="18"/>
                    </w:rPr>
                  </w:rPrChange>
                </w:rPr>
                <w:delText>Absen Siswa</w:delText>
              </w:r>
            </w:del>
          </w:p>
        </w:tc>
        <w:tc>
          <w:tcPr>
            <w:tcW w:w="2268" w:type="dxa"/>
            <w:shd w:val="clear" w:color="auto" w:fill="FFFFFF" w:themeFill="background1"/>
            <w:tcPrChange w:id="1523" w:author="Rafi Aziizi" w:date="2021-11-12T11:13:00Z">
              <w:tcPr>
                <w:tcW w:w="2268" w:type="dxa"/>
                <w:gridSpan w:val="2"/>
                <w:shd w:val="clear" w:color="auto" w:fill="FFC000" w:themeFill="accent4"/>
              </w:tcPr>
            </w:tcPrChange>
          </w:tcPr>
          <w:p w14:paraId="7242E44C" w14:textId="37083FE1" w:rsidR="00A978CB" w:rsidRPr="00494C80" w:rsidDel="00BC0DF1" w:rsidRDefault="00A978CB" w:rsidP="004A0936">
            <w:pPr>
              <w:spacing w:after="200" w:line="240" w:lineRule="auto"/>
              <w:rPr>
                <w:del w:id="1524" w:author="Rafi Aziizi" w:date="2021-11-12T13:50:00Z"/>
                <w:iCs/>
                <w:szCs w:val="18"/>
                <w:rPrChange w:id="1525" w:author="Rafi Aziizi" w:date="2021-11-12T11:13:00Z">
                  <w:rPr>
                    <w:del w:id="1526" w:author="Rafi Aziizi" w:date="2021-11-12T13:50:00Z"/>
                    <w:b/>
                    <w:bCs/>
                    <w:iCs/>
                    <w:szCs w:val="18"/>
                  </w:rPr>
                </w:rPrChange>
              </w:rPr>
            </w:pPr>
            <w:del w:id="1527" w:author="Rafi Aziizi" w:date="2021-11-12T13:50:00Z">
              <w:r w:rsidRPr="00494C80" w:rsidDel="00BC0DF1">
                <w:rPr>
                  <w:iCs/>
                  <w:szCs w:val="18"/>
                  <w:rPrChange w:id="1528" w:author="Rafi Aziizi" w:date="2021-11-12T11:13:00Z">
                    <w:rPr>
                      <w:b/>
                      <w:bCs/>
                      <w:iCs/>
                      <w:szCs w:val="18"/>
                    </w:rPr>
                  </w:rPrChange>
                </w:rPr>
                <w:delText>Memudahkan siswa untuk melakukan absensi menggunakan RFID kartu siswa.</w:delText>
              </w:r>
            </w:del>
          </w:p>
        </w:tc>
        <w:tc>
          <w:tcPr>
            <w:tcW w:w="2970" w:type="dxa"/>
            <w:shd w:val="clear" w:color="auto" w:fill="FFFFFF" w:themeFill="background1"/>
            <w:tcPrChange w:id="1529" w:author="Rafi Aziizi" w:date="2021-11-12T11:13:00Z">
              <w:tcPr>
                <w:tcW w:w="2970" w:type="dxa"/>
                <w:gridSpan w:val="2"/>
                <w:shd w:val="clear" w:color="auto" w:fill="FFC000" w:themeFill="accent4"/>
              </w:tcPr>
            </w:tcPrChange>
          </w:tcPr>
          <w:p w14:paraId="0B3D36C4" w14:textId="303FD292" w:rsidR="00A978CB" w:rsidRPr="00494C80" w:rsidDel="00BC0DF1" w:rsidRDefault="00A978CB" w:rsidP="00114A62">
            <w:pPr>
              <w:spacing w:after="200" w:line="240" w:lineRule="auto"/>
              <w:jc w:val="center"/>
              <w:rPr>
                <w:del w:id="1530" w:author="Rafi Aziizi" w:date="2021-11-12T13:50:00Z"/>
                <w:iCs/>
                <w:szCs w:val="18"/>
                <w:rPrChange w:id="1531" w:author="Rafi Aziizi" w:date="2021-11-12T11:13:00Z">
                  <w:rPr>
                    <w:del w:id="1532" w:author="Rafi Aziizi" w:date="2021-11-12T13:50:00Z"/>
                    <w:b/>
                    <w:bCs/>
                    <w:iCs/>
                    <w:szCs w:val="18"/>
                  </w:rPr>
                </w:rPrChange>
              </w:rPr>
            </w:pPr>
            <w:del w:id="1533" w:author="Rafi Aziizi" w:date="2021-11-12T13:50:00Z">
              <w:r w:rsidRPr="00494C80" w:rsidDel="00BC0DF1">
                <w:rPr>
                  <w:iCs/>
                  <w:szCs w:val="18"/>
                  <w:rPrChange w:id="1534" w:author="Rafi Aziizi" w:date="2021-11-12T11:13:00Z">
                    <w:rPr>
                      <w:b/>
                      <w:bCs/>
                      <w:iCs/>
                      <w:szCs w:val="18"/>
                    </w:rPr>
                  </w:rPrChange>
                </w:rPr>
                <w:delText>Data absensi per-siswa.</w:delText>
              </w:r>
            </w:del>
          </w:p>
        </w:tc>
      </w:tr>
      <w:tr w:rsidR="006B7890" w:rsidRPr="0072778E" w:rsidDel="00BC0DF1" w14:paraId="20DEF643" w14:textId="2A4B5B9F" w:rsidTr="004A0936">
        <w:trPr>
          <w:jc w:val="center"/>
          <w:del w:id="1535" w:author="Rafi Aziizi" w:date="2021-11-12T13:50:00Z"/>
        </w:trPr>
        <w:tc>
          <w:tcPr>
            <w:tcW w:w="570" w:type="dxa"/>
          </w:tcPr>
          <w:p w14:paraId="250941B1" w14:textId="35CF995B" w:rsidR="006B7890" w:rsidRPr="00A56663" w:rsidDel="00BC0DF1" w:rsidRDefault="00A978CB" w:rsidP="004A0936">
            <w:pPr>
              <w:spacing w:after="200" w:line="240" w:lineRule="auto"/>
              <w:rPr>
                <w:del w:id="1536" w:author="Rafi Aziizi" w:date="2021-11-12T13:50:00Z"/>
                <w:iCs/>
                <w:szCs w:val="18"/>
              </w:rPr>
            </w:pPr>
            <w:del w:id="1537" w:author="Rafi Aziizi" w:date="2021-11-12T13:50:00Z">
              <w:r w:rsidDel="00BC0DF1">
                <w:rPr>
                  <w:iCs/>
                  <w:szCs w:val="18"/>
                </w:rPr>
                <w:delText>2</w:delText>
              </w:r>
            </w:del>
          </w:p>
        </w:tc>
        <w:tc>
          <w:tcPr>
            <w:tcW w:w="2119" w:type="dxa"/>
          </w:tcPr>
          <w:p w14:paraId="6F29DD11" w14:textId="0A2DD8A1" w:rsidR="006B7890" w:rsidRPr="00524A03" w:rsidDel="00BC0DF1" w:rsidRDefault="00524A03" w:rsidP="004A0936">
            <w:pPr>
              <w:spacing w:after="200" w:line="240" w:lineRule="auto"/>
              <w:rPr>
                <w:del w:id="1538" w:author="Rafi Aziizi" w:date="2021-11-12T13:50:00Z"/>
                <w:iCs/>
                <w:szCs w:val="18"/>
              </w:rPr>
            </w:pPr>
            <w:del w:id="1539" w:author="Rafi Aziizi" w:date="2021-11-12T13:50:00Z">
              <w:r w:rsidDel="00BC0DF1">
                <w:rPr>
                  <w:iCs/>
                  <w:szCs w:val="18"/>
                </w:rPr>
                <w:delText>Kelola data absensi</w:delText>
              </w:r>
            </w:del>
          </w:p>
        </w:tc>
        <w:tc>
          <w:tcPr>
            <w:tcW w:w="2268" w:type="dxa"/>
          </w:tcPr>
          <w:p w14:paraId="3412D71A" w14:textId="6961AD51" w:rsidR="006B7890" w:rsidRPr="006B7890" w:rsidDel="00BC0DF1" w:rsidRDefault="006B7890" w:rsidP="004A0936">
            <w:pPr>
              <w:spacing w:after="200" w:line="240" w:lineRule="auto"/>
              <w:rPr>
                <w:del w:id="1540" w:author="Rafi Aziizi" w:date="2021-11-12T13:50:00Z"/>
                <w:iCs/>
                <w:szCs w:val="18"/>
              </w:rPr>
            </w:pPr>
            <w:del w:id="1541" w:author="Rafi Aziizi" w:date="2021-11-12T13:50:00Z">
              <w:r w:rsidDel="00BC0DF1">
                <w:rPr>
                  <w:iCs/>
                  <w:szCs w:val="18"/>
                </w:rPr>
                <w:delText xml:space="preserve">Memudahkan </w:delText>
              </w:r>
              <w:r w:rsidR="00524A03" w:rsidDel="00BC0DF1">
                <w:rPr>
                  <w:iCs/>
                  <w:szCs w:val="18"/>
                </w:rPr>
                <w:delText>Guru BK dan  bagian IT untuk melakukan proses pengelolaan data absensi.</w:delText>
              </w:r>
            </w:del>
          </w:p>
        </w:tc>
        <w:tc>
          <w:tcPr>
            <w:tcW w:w="2970" w:type="dxa"/>
          </w:tcPr>
          <w:p w14:paraId="51D2D916" w14:textId="1913DE7F" w:rsidR="006B7890" w:rsidRPr="00524A03" w:rsidDel="00BC0DF1" w:rsidRDefault="00524A03" w:rsidP="00114A62">
            <w:pPr>
              <w:spacing w:after="200" w:line="240" w:lineRule="auto"/>
              <w:jc w:val="center"/>
              <w:rPr>
                <w:del w:id="1542" w:author="Rafi Aziizi" w:date="2021-11-12T13:50:00Z"/>
                <w:iCs/>
                <w:szCs w:val="18"/>
              </w:rPr>
            </w:pPr>
            <w:del w:id="1543" w:author="Rafi Aziizi" w:date="2021-11-12T13:50:00Z">
              <w:r w:rsidDel="00BC0DF1">
                <w:rPr>
                  <w:iCs/>
                  <w:szCs w:val="18"/>
                </w:rPr>
                <w:delText>Data absensi siswa.</w:delText>
              </w:r>
            </w:del>
          </w:p>
        </w:tc>
      </w:tr>
      <w:tr w:rsidR="00524A03" w:rsidRPr="0072778E" w:rsidDel="00BC0DF1" w14:paraId="55577C13" w14:textId="6D1513E6" w:rsidTr="004A0936">
        <w:trPr>
          <w:jc w:val="center"/>
          <w:del w:id="1544" w:author="Rafi Aziizi" w:date="2021-11-12T13:50:00Z"/>
        </w:trPr>
        <w:tc>
          <w:tcPr>
            <w:tcW w:w="570" w:type="dxa"/>
          </w:tcPr>
          <w:p w14:paraId="1931659F" w14:textId="213702E4" w:rsidR="00524A03" w:rsidRPr="00A56663" w:rsidDel="00BC0DF1" w:rsidRDefault="00A978CB" w:rsidP="00524A03">
            <w:pPr>
              <w:spacing w:after="200" w:line="240" w:lineRule="auto"/>
              <w:rPr>
                <w:del w:id="1545" w:author="Rafi Aziizi" w:date="2021-11-12T13:50:00Z"/>
                <w:iCs/>
                <w:szCs w:val="18"/>
              </w:rPr>
            </w:pPr>
            <w:del w:id="1546" w:author="Rafi Aziizi" w:date="2021-11-12T13:50:00Z">
              <w:r w:rsidDel="00BC0DF1">
                <w:rPr>
                  <w:iCs/>
                  <w:szCs w:val="18"/>
                </w:rPr>
                <w:delText>3</w:delText>
              </w:r>
            </w:del>
          </w:p>
        </w:tc>
        <w:tc>
          <w:tcPr>
            <w:tcW w:w="2119" w:type="dxa"/>
          </w:tcPr>
          <w:p w14:paraId="1714558A" w14:textId="7695B6D6" w:rsidR="00524A03" w:rsidDel="00BC0DF1" w:rsidRDefault="00524A03" w:rsidP="00524A03">
            <w:pPr>
              <w:spacing w:after="200" w:line="240" w:lineRule="auto"/>
              <w:rPr>
                <w:del w:id="1547" w:author="Rafi Aziizi" w:date="2021-11-12T13:50:00Z"/>
                <w:iCs/>
                <w:szCs w:val="18"/>
              </w:rPr>
            </w:pPr>
            <w:del w:id="1548" w:author="Rafi Aziizi" w:date="2021-11-12T13:50:00Z">
              <w:r w:rsidDel="00BC0DF1">
                <w:rPr>
                  <w:iCs/>
                  <w:szCs w:val="18"/>
                </w:rPr>
                <w:delText>Kelola data laporan absensi</w:delText>
              </w:r>
            </w:del>
          </w:p>
        </w:tc>
        <w:tc>
          <w:tcPr>
            <w:tcW w:w="2268" w:type="dxa"/>
          </w:tcPr>
          <w:p w14:paraId="02223B45" w14:textId="775FB034" w:rsidR="00524A03" w:rsidDel="00BC0DF1" w:rsidRDefault="00524A03" w:rsidP="00524A03">
            <w:pPr>
              <w:spacing w:after="200" w:line="240" w:lineRule="auto"/>
              <w:rPr>
                <w:del w:id="1549" w:author="Rafi Aziizi" w:date="2021-11-12T13:50:00Z"/>
                <w:iCs/>
                <w:szCs w:val="18"/>
              </w:rPr>
            </w:pPr>
            <w:del w:id="1550" w:author="Rafi Aziizi" w:date="2021-11-12T13:50:00Z">
              <w:r w:rsidDel="00BC0DF1">
                <w:rPr>
                  <w:iCs/>
                  <w:szCs w:val="18"/>
                </w:rPr>
                <w:delText>Memudahkan Guru BK untuk melakukan rekapitulasi data absensi yang nantinya diteruskan kepada walikelas/kepala sekolah.</w:delText>
              </w:r>
            </w:del>
          </w:p>
        </w:tc>
        <w:tc>
          <w:tcPr>
            <w:tcW w:w="2970" w:type="dxa"/>
          </w:tcPr>
          <w:p w14:paraId="76487904" w14:textId="36AEDB05" w:rsidR="00524A03" w:rsidRPr="00A56663" w:rsidDel="00BC0DF1" w:rsidRDefault="00524A03" w:rsidP="00114A62">
            <w:pPr>
              <w:spacing w:after="200" w:line="240" w:lineRule="auto"/>
              <w:jc w:val="center"/>
              <w:rPr>
                <w:del w:id="1551" w:author="Rafi Aziizi" w:date="2021-11-12T13:50:00Z"/>
                <w:iCs/>
                <w:szCs w:val="18"/>
                <w:lang w:val="id-ID"/>
              </w:rPr>
            </w:pPr>
            <w:del w:id="1552" w:author="Rafi Aziizi" w:date="2021-11-12T13:50:00Z">
              <w:r w:rsidDel="00BC0DF1">
                <w:rPr>
                  <w:iCs/>
                  <w:szCs w:val="18"/>
                </w:rPr>
                <w:delText>Data laporan absensi siswa.</w:delText>
              </w:r>
            </w:del>
          </w:p>
        </w:tc>
      </w:tr>
      <w:tr w:rsidR="00524A03" w:rsidRPr="00975145" w:rsidDel="00BC0DF1" w14:paraId="5D66A6E7" w14:textId="250A5BF2" w:rsidTr="004A0936">
        <w:trPr>
          <w:jc w:val="center"/>
          <w:del w:id="1553" w:author="Rafi Aziizi" w:date="2021-11-12T13:50:00Z"/>
        </w:trPr>
        <w:tc>
          <w:tcPr>
            <w:tcW w:w="570" w:type="dxa"/>
          </w:tcPr>
          <w:p w14:paraId="249A36F1" w14:textId="659CED24" w:rsidR="00524A03" w:rsidRPr="00A978CB" w:rsidDel="00BC0DF1" w:rsidRDefault="00A978CB" w:rsidP="00524A03">
            <w:pPr>
              <w:spacing w:after="200" w:line="240" w:lineRule="auto"/>
              <w:rPr>
                <w:del w:id="1554" w:author="Rafi Aziizi" w:date="2021-11-12T13:50:00Z"/>
                <w:iCs/>
                <w:szCs w:val="18"/>
              </w:rPr>
            </w:pPr>
            <w:del w:id="1555" w:author="Rafi Aziizi" w:date="2021-11-12T13:50:00Z">
              <w:r w:rsidDel="00BC0DF1">
                <w:rPr>
                  <w:iCs/>
                  <w:szCs w:val="18"/>
                </w:rPr>
                <w:delText>4</w:delText>
              </w:r>
            </w:del>
          </w:p>
        </w:tc>
        <w:tc>
          <w:tcPr>
            <w:tcW w:w="2119" w:type="dxa"/>
          </w:tcPr>
          <w:p w14:paraId="4B3A83C8" w14:textId="1D337889" w:rsidR="00524A03" w:rsidRPr="00524A03" w:rsidDel="00BC0DF1" w:rsidRDefault="00524A03" w:rsidP="00524A03">
            <w:pPr>
              <w:spacing w:after="200" w:line="240" w:lineRule="auto"/>
              <w:rPr>
                <w:del w:id="1556" w:author="Rafi Aziizi" w:date="2021-11-12T13:50:00Z"/>
                <w:iCs/>
                <w:szCs w:val="18"/>
              </w:rPr>
            </w:pPr>
            <w:del w:id="1557" w:author="Rafi Aziizi" w:date="2021-11-12T13:50:00Z">
              <w:r w:rsidDel="00BC0DF1">
                <w:rPr>
                  <w:iCs/>
                  <w:szCs w:val="18"/>
                </w:rPr>
                <w:delText>Kelola data siswa</w:delText>
              </w:r>
            </w:del>
          </w:p>
        </w:tc>
        <w:tc>
          <w:tcPr>
            <w:tcW w:w="2268" w:type="dxa"/>
          </w:tcPr>
          <w:p w14:paraId="1EDE6D65" w14:textId="5C616D3C" w:rsidR="00524A03" w:rsidRPr="00524A03" w:rsidDel="00BC0DF1" w:rsidRDefault="00524A03" w:rsidP="00524A03">
            <w:pPr>
              <w:spacing w:after="200" w:line="240" w:lineRule="auto"/>
              <w:rPr>
                <w:del w:id="1558" w:author="Rafi Aziizi" w:date="2021-11-12T13:50:00Z"/>
                <w:iCs/>
                <w:szCs w:val="18"/>
              </w:rPr>
            </w:pPr>
            <w:del w:id="1559" w:author="Rafi Aziizi" w:date="2021-11-12T13:50:00Z">
              <w:r w:rsidDel="00BC0DF1">
                <w:rPr>
                  <w:iCs/>
                  <w:szCs w:val="18"/>
                </w:rPr>
                <w:delText>Memudahkan Guru BK dan bagian IT untuk melakukan pengelolaan data siswa.</w:delText>
              </w:r>
            </w:del>
          </w:p>
        </w:tc>
        <w:tc>
          <w:tcPr>
            <w:tcW w:w="2970" w:type="dxa"/>
          </w:tcPr>
          <w:p w14:paraId="56177815" w14:textId="7B9F303C" w:rsidR="00524A03" w:rsidRPr="00975145" w:rsidDel="00BC0DF1" w:rsidRDefault="00524A03" w:rsidP="00114A62">
            <w:pPr>
              <w:spacing w:after="200" w:line="240" w:lineRule="auto"/>
              <w:jc w:val="center"/>
              <w:rPr>
                <w:del w:id="1560" w:author="Rafi Aziizi" w:date="2021-11-12T13:50:00Z"/>
                <w:iCs/>
                <w:szCs w:val="18"/>
              </w:rPr>
            </w:pPr>
            <w:del w:id="1561" w:author="Rafi Aziizi" w:date="2021-11-12T13:50:00Z">
              <w:r w:rsidDel="00BC0DF1">
                <w:rPr>
                  <w:iCs/>
                  <w:szCs w:val="18"/>
                </w:rPr>
                <w:delText>Data siswa.</w:delText>
              </w:r>
            </w:del>
          </w:p>
        </w:tc>
      </w:tr>
      <w:tr w:rsidR="00524A03" w:rsidRPr="00A56663" w:rsidDel="00BC0DF1" w14:paraId="5A6C3449" w14:textId="2B4DD7CA" w:rsidTr="004A0936">
        <w:trPr>
          <w:jc w:val="center"/>
          <w:del w:id="1562" w:author="Rafi Aziizi" w:date="2021-11-12T13:50:00Z"/>
        </w:trPr>
        <w:tc>
          <w:tcPr>
            <w:tcW w:w="570" w:type="dxa"/>
          </w:tcPr>
          <w:p w14:paraId="461DCDA0" w14:textId="5FF6FAF7" w:rsidR="00524A03" w:rsidRPr="00A978CB" w:rsidDel="00BC0DF1" w:rsidRDefault="00A978CB" w:rsidP="00524A03">
            <w:pPr>
              <w:spacing w:after="200" w:line="240" w:lineRule="auto"/>
              <w:rPr>
                <w:del w:id="1563" w:author="Rafi Aziizi" w:date="2021-11-12T13:50:00Z"/>
                <w:iCs/>
                <w:szCs w:val="18"/>
              </w:rPr>
            </w:pPr>
            <w:del w:id="1564" w:author="Rafi Aziizi" w:date="2021-11-12T13:50:00Z">
              <w:r w:rsidDel="00BC0DF1">
                <w:rPr>
                  <w:iCs/>
                  <w:szCs w:val="18"/>
                </w:rPr>
                <w:delText>5</w:delText>
              </w:r>
            </w:del>
          </w:p>
        </w:tc>
        <w:tc>
          <w:tcPr>
            <w:tcW w:w="2119" w:type="dxa"/>
          </w:tcPr>
          <w:p w14:paraId="00664793" w14:textId="1947FD2E" w:rsidR="00524A03" w:rsidRPr="00524A03" w:rsidDel="00BC0DF1" w:rsidRDefault="00524A03" w:rsidP="00524A03">
            <w:pPr>
              <w:spacing w:after="200" w:line="240" w:lineRule="auto"/>
              <w:rPr>
                <w:del w:id="1565" w:author="Rafi Aziizi" w:date="2021-11-12T13:50:00Z"/>
                <w:iCs/>
                <w:szCs w:val="18"/>
              </w:rPr>
            </w:pPr>
            <w:del w:id="1566" w:author="Rafi Aziizi" w:date="2021-11-12T13:50:00Z">
              <w:r w:rsidDel="00BC0DF1">
                <w:rPr>
                  <w:iCs/>
                  <w:szCs w:val="18"/>
                </w:rPr>
                <w:delText>Kelola data guru</w:delText>
              </w:r>
            </w:del>
          </w:p>
        </w:tc>
        <w:tc>
          <w:tcPr>
            <w:tcW w:w="2268" w:type="dxa"/>
          </w:tcPr>
          <w:p w14:paraId="6ED47AB6" w14:textId="6824E965" w:rsidR="00524A03" w:rsidRPr="00524A03" w:rsidDel="00BC0DF1" w:rsidRDefault="00524A03" w:rsidP="00524A03">
            <w:pPr>
              <w:spacing w:after="200" w:line="240" w:lineRule="auto"/>
              <w:rPr>
                <w:del w:id="1567" w:author="Rafi Aziizi" w:date="2021-11-12T13:50:00Z"/>
                <w:iCs/>
                <w:szCs w:val="18"/>
              </w:rPr>
            </w:pPr>
            <w:del w:id="1568" w:author="Rafi Aziizi" w:date="2021-11-12T13:50:00Z">
              <w:r w:rsidDel="00BC0DF1">
                <w:rPr>
                  <w:iCs/>
                  <w:szCs w:val="18"/>
                </w:rPr>
                <w:delText>Memudahkan Guru BK dan bagian IT untuk melakukan pengelolaan data guru.</w:delText>
              </w:r>
            </w:del>
          </w:p>
        </w:tc>
        <w:tc>
          <w:tcPr>
            <w:tcW w:w="2970" w:type="dxa"/>
          </w:tcPr>
          <w:p w14:paraId="68748DAE" w14:textId="7AE12B7A" w:rsidR="00524A03" w:rsidRPr="00A56663" w:rsidDel="00BC0DF1" w:rsidRDefault="00524A03" w:rsidP="00114A62">
            <w:pPr>
              <w:spacing w:after="200" w:line="240" w:lineRule="auto"/>
              <w:jc w:val="center"/>
              <w:rPr>
                <w:del w:id="1569" w:author="Rafi Aziizi" w:date="2021-11-12T13:50:00Z"/>
                <w:iCs/>
                <w:szCs w:val="18"/>
                <w:lang w:val="id-ID"/>
              </w:rPr>
            </w:pPr>
            <w:del w:id="1570" w:author="Rafi Aziizi" w:date="2021-11-12T13:50:00Z">
              <w:r w:rsidDel="00BC0DF1">
                <w:rPr>
                  <w:iCs/>
                  <w:szCs w:val="18"/>
                </w:rPr>
                <w:delText>Data guru.</w:delText>
              </w:r>
            </w:del>
          </w:p>
        </w:tc>
      </w:tr>
      <w:tr w:rsidR="00524A03" w:rsidRPr="00975145" w:rsidDel="00BC0DF1" w14:paraId="65286343" w14:textId="2FF11B12" w:rsidTr="004A0936">
        <w:trPr>
          <w:jc w:val="center"/>
          <w:del w:id="1571" w:author="Rafi Aziizi" w:date="2021-11-12T13:50:00Z"/>
        </w:trPr>
        <w:tc>
          <w:tcPr>
            <w:tcW w:w="570" w:type="dxa"/>
          </w:tcPr>
          <w:p w14:paraId="041EB9D4" w14:textId="3F2745EB" w:rsidR="00524A03" w:rsidRPr="00A978CB" w:rsidDel="00BC0DF1" w:rsidRDefault="00A978CB" w:rsidP="00524A03">
            <w:pPr>
              <w:spacing w:after="200" w:line="240" w:lineRule="auto"/>
              <w:rPr>
                <w:del w:id="1572" w:author="Rafi Aziizi" w:date="2021-11-12T13:50:00Z"/>
                <w:iCs/>
                <w:szCs w:val="18"/>
              </w:rPr>
            </w:pPr>
            <w:del w:id="1573" w:author="Rafi Aziizi" w:date="2021-11-12T13:50:00Z">
              <w:r w:rsidDel="00BC0DF1">
                <w:rPr>
                  <w:iCs/>
                  <w:szCs w:val="18"/>
                </w:rPr>
                <w:delText>6</w:delText>
              </w:r>
            </w:del>
          </w:p>
        </w:tc>
        <w:tc>
          <w:tcPr>
            <w:tcW w:w="2119" w:type="dxa"/>
          </w:tcPr>
          <w:p w14:paraId="29CB9D4F" w14:textId="2A30E1D0" w:rsidR="00524A03" w:rsidRPr="00975145" w:rsidDel="00BC0DF1" w:rsidRDefault="00524A03" w:rsidP="00524A03">
            <w:pPr>
              <w:spacing w:after="200" w:line="240" w:lineRule="auto"/>
              <w:rPr>
                <w:del w:id="1574" w:author="Rafi Aziizi" w:date="2021-11-12T13:50:00Z"/>
                <w:iCs/>
                <w:szCs w:val="18"/>
              </w:rPr>
            </w:pPr>
            <w:del w:id="1575" w:author="Rafi Aziizi" w:date="2021-11-12T13:50:00Z">
              <w:r w:rsidDel="00BC0DF1">
                <w:rPr>
                  <w:iCs/>
                  <w:szCs w:val="18"/>
                </w:rPr>
                <w:delText>Kelola data kelas</w:delText>
              </w:r>
            </w:del>
          </w:p>
        </w:tc>
        <w:tc>
          <w:tcPr>
            <w:tcW w:w="2268" w:type="dxa"/>
          </w:tcPr>
          <w:p w14:paraId="035EA862" w14:textId="148A26CE" w:rsidR="00524A03" w:rsidRPr="00975145" w:rsidDel="00BC0DF1" w:rsidRDefault="00524A03" w:rsidP="00524A03">
            <w:pPr>
              <w:spacing w:after="200" w:line="240" w:lineRule="auto"/>
              <w:rPr>
                <w:del w:id="1576" w:author="Rafi Aziizi" w:date="2021-11-12T13:50:00Z"/>
                <w:iCs/>
                <w:szCs w:val="18"/>
              </w:rPr>
            </w:pPr>
            <w:del w:id="1577" w:author="Rafi Aziizi" w:date="2021-11-12T13:50:00Z">
              <w:r w:rsidDel="00BC0DF1">
                <w:rPr>
                  <w:iCs/>
                  <w:szCs w:val="18"/>
                </w:rPr>
                <w:delText>Memudahkan Guru BK dan bagian IT untuk melakukan pengelolaan data kelas.</w:delText>
              </w:r>
            </w:del>
          </w:p>
        </w:tc>
        <w:tc>
          <w:tcPr>
            <w:tcW w:w="2970" w:type="dxa"/>
          </w:tcPr>
          <w:p w14:paraId="616E726B" w14:textId="6BD39B13" w:rsidR="00524A03" w:rsidRPr="00975145" w:rsidDel="00BC0DF1" w:rsidRDefault="00524A03" w:rsidP="00114A62">
            <w:pPr>
              <w:spacing w:after="200" w:line="240" w:lineRule="auto"/>
              <w:jc w:val="center"/>
              <w:rPr>
                <w:del w:id="1578" w:author="Rafi Aziizi" w:date="2021-11-12T13:50:00Z"/>
                <w:iCs/>
                <w:szCs w:val="18"/>
              </w:rPr>
            </w:pPr>
            <w:del w:id="1579" w:author="Rafi Aziizi" w:date="2021-11-12T13:50:00Z">
              <w:r w:rsidDel="00BC0DF1">
                <w:rPr>
                  <w:iCs/>
                  <w:szCs w:val="18"/>
                </w:rPr>
                <w:delText>Data kelas.</w:delText>
              </w:r>
            </w:del>
          </w:p>
        </w:tc>
      </w:tr>
      <w:tr w:rsidR="00524A03" w:rsidRPr="00A56663" w:rsidDel="00BC0DF1" w14:paraId="15F42C49" w14:textId="0B9BAC52" w:rsidTr="004A0936">
        <w:trPr>
          <w:jc w:val="center"/>
          <w:del w:id="1580" w:author="Rafi Aziizi" w:date="2021-11-12T13:50:00Z"/>
        </w:trPr>
        <w:tc>
          <w:tcPr>
            <w:tcW w:w="570" w:type="dxa"/>
          </w:tcPr>
          <w:p w14:paraId="5974ECDC" w14:textId="0414DFF9" w:rsidR="00524A03" w:rsidRPr="00A978CB" w:rsidDel="00BC0DF1" w:rsidRDefault="00A978CB" w:rsidP="00524A03">
            <w:pPr>
              <w:spacing w:after="200" w:line="240" w:lineRule="auto"/>
              <w:rPr>
                <w:del w:id="1581" w:author="Rafi Aziizi" w:date="2021-11-12T13:50:00Z"/>
                <w:iCs/>
                <w:szCs w:val="18"/>
              </w:rPr>
            </w:pPr>
            <w:del w:id="1582" w:author="Rafi Aziizi" w:date="2021-11-12T13:50:00Z">
              <w:r w:rsidDel="00BC0DF1">
                <w:rPr>
                  <w:iCs/>
                  <w:szCs w:val="18"/>
                </w:rPr>
                <w:delText>7</w:delText>
              </w:r>
            </w:del>
          </w:p>
        </w:tc>
        <w:tc>
          <w:tcPr>
            <w:tcW w:w="2119" w:type="dxa"/>
          </w:tcPr>
          <w:p w14:paraId="75AFA6DC" w14:textId="6632D7BC" w:rsidR="00524A03" w:rsidRPr="00524A03" w:rsidDel="00BC0DF1" w:rsidRDefault="00524A03" w:rsidP="00524A03">
            <w:pPr>
              <w:spacing w:after="200" w:line="240" w:lineRule="auto"/>
              <w:rPr>
                <w:del w:id="1583" w:author="Rafi Aziizi" w:date="2021-11-12T13:50:00Z"/>
                <w:iCs/>
                <w:szCs w:val="18"/>
              </w:rPr>
            </w:pPr>
            <w:del w:id="1584" w:author="Rafi Aziizi" w:date="2021-11-12T13:50:00Z">
              <w:r w:rsidDel="00BC0DF1">
                <w:rPr>
                  <w:iCs/>
                  <w:szCs w:val="18"/>
                </w:rPr>
                <w:delText>Kelola data admin</w:delText>
              </w:r>
            </w:del>
          </w:p>
        </w:tc>
        <w:tc>
          <w:tcPr>
            <w:tcW w:w="2268" w:type="dxa"/>
          </w:tcPr>
          <w:p w14:paraId="6EA1382F" w14:textId="0B060429" w:rsidR="00524A03" w:rsidRPr="00E0200F" w:rsidDel="00BC0DF1" w:rsidRDefault="00524A03" w:rsidP="00524A03">
            <w:pPr>
              <w:spacing w:after="200" w:line="240" w:lineRule="auto"/>
              <w:rPr>
                <w:del w:id="1585" w:author="Rafi Aziizi" w:date="2021-11-12T13:50:00Z"/>
                <w:iCs/>
                <w:szCs w:val="18"/>
                <w:lang w:val="id-ID"/>
              </w:rPr>
            </w:pPr>
            <w:del w:id="1586" w:author="Rafi Aziizi" w:date="2021-11-12T13:50:00Z">
              <w:r w:rsidDel="00BC0DF1">
                <w:rPr>
                  <w:iCs/>
                  <w:szCs w:val="18"/>
                </w:rPr>
                <w:delText>Memudahkan guru BK untuk melakukan pengelolaan pengguna sistem</w:delText>
              </w:r>
              <w:r w:rsidDel="00BC0DF1">
                <w:rPr>
                  <w:iCs/>
                  <w:szCs w:val="18"/>
                  <w:lang w:val="id-ID"/>
                </w:rPr>
                <w:delText>.</w:delText>
              </w:r>
            </w:del>
          </w:p>
        </w:tc>
        <w:tc>
          <w:tcPr>
            <w:tcW w:w="2970" w:type="dxa"/>
          </w:tcPr>
          <w:p w14:paraId="39F5636D" w14:textId="500FDCEF" w:rsidR="00524A03" w:rsidRPr="00A56663" w:rsidDel="00BC0DF1" w:rsidRDefault="00524A03" w:rsidP="00114A62">
            <w:pPr>
              <w:spacing w:after="200" w:line="240" w:lineRule="auto"/>
              <w:jc w:val="center"/>
              <w:rPr>
                <w:del w:id="1587" w:author="Rafi Aziizi" w:date="2021-11-12T13:50:00Z"/>
                <w:iCs/>
                <w:szCs w:val="18"/>
                <w:lang w:val="id-ID"/>
              </w:rPr>
            </w:pPr>
            <w:del w:id="1588" w:author="Rafi Aziizi" w:date="2021-11-12T13:50:00Z">
              <w:r w:rsidDel="00BC0DF1">
                <w:rPr>
                  <w:iCs/>
                  <w:szCs w:val="18"/>
                </w:rPr>
                <w:delText>Data admin.</w:delText>
              </w:r>
            </w:del>
          </w:p>
        </w:tc>
      </w:tr>
    </w:tbl>
    <w:p w14:paraId="5AD50ADF" w14:textId="670584C0" w:rsidR="006B7890" w:rsidRPr="006B7890" w:rsidDel="00BC0DF1" w:rsidRDefault="006B7890">
      <w:pPr>
        <w:numPr>
          <w:ilvl w:val="1"/>
          <w:numId w:val="8"/>
        </w:numPr>
        <w:rPr>
          <w:del w:id="1589" w:author="Rafi Aziizi" w:date="2021-11-12T13:50:00Z"/>
        </w:rPr>
        <w:pPrChange w:id="1590" w:author="Rafi Aziizi" w:date="2021-11-12T17:01:00Z">
          <w:pPr/>
        </w:pPrChange>
      </w:pPr>
    </w:p>
    <w:p w14:paraId="1315C24D" w14:textId="159E1E27" w:rsidR="00BC0DF1" w:rsidRDefault="00C4154F" w:rsidP="00BC0DF1">
      <w:pPr>
        <w:pStyle w:val="Heading3"/>
        <w:numPr>
          <w:ilvl w:val="2"/>
          <w:numId w:val="8"/>
        </w:numPr>
        <w:ind w:left="709"/>
        <w:rPr>
          <w:ins w:id="1591" w:author="Rafi Aziizi" w:date="2021-11-12T17:02:00Z"/>
          <w:lang w:val="en-US"/>
        </w:rPr>
      </w:pPr>
      <w:bookmarkStart w:id="1592" w:name="_Toc80034240"/>
      <w:bookmarkStart w:id="1593" w:name="_Toc83115743"/>
      <w:ins w:id="1594" w:author="Rafi Aziizi" w:date="2021-11-12T17:02:00Z">
        <w:r>
          <w:rPr>
            <w:lang w:val="en-US"/>
          </w:rPr>
          <w:t>Analisis Kebutuhan Pengguna</w:t>
        </w:r>
      </w:ins>
    </w:p>
    <w:p w14:paraId="690BD410" w14:textId="589A70C3" w:rsidR="00C4154F" w:rsidRDefault="00C4154F">
      <w:pPr>
        <w:ind w:firstLine="529"/>
        <w:rPr>
          <w:ins w:id="1595" w:author="Rafi Aziizi" w:date="2021-11-12T17:02:00Z"/>
        </w:rPr>
        <w:pPrChange w:id="1596" w:author="Rafi Aziizi" w:date="2021-11-12T17:02:00Z">
          <w:pPr>
            <w:ind w:firstLine="709"/>
          </w:pPr>
        </w:pPrChange>
      </w:pPr>
      <w:ins w:id="1597" w:author="Rafi Aziizi" w:date="2021-11-12T17:02:00Z">
        <w:r>
          <w:t>Hal-hal yang menjadi kebutuhan perangkat lunak untuk user atau pengguna sistem akan dijelaskan pada tabel dibawah.</w:t>
        </w:r>
      </w:ins>
    </w:p>
    <w:p w14:paraId="05D34C59" w14:textId="3F246800" w:rsidR="00C4154F" w:rsidDel="006D26FE" w:rsidRDefault="00C4154F" w:rsidP="00C4154F">
      <w:pPr>
        <w:pStyle w:val="Caption"/>
        <w:keepNext/>
        <w:jc w:val="center"/>
        <w:rPr>
          <w:ins w:id="1598" w:author="Rafi Aziizi" w:date="2021-11-12T17:02:00Z"/>
          <w:del w:id="1599" w:author="chaniaayulestari@outlook.com" w:date="2021-11-13T13:50:00Z"/>
        </w:rPr>
      </w:pPr>
      <w:ins w:id="1600" w:author="Rafi Aziizi" w:date="2021-11-12T17:02:00Z">
        <w:del w:id="1601" w:author="chaniaayulestari@outlook.com" w:date="2021-11-13T13:47:00Z">
          <w:r w:rsidDel="006D26FE">
            <w:delText xml:space="preserve">Table 3. </w:delText>
          </w:r>
          <w:r w:rsidDel="006D26FE">
            <w:rPr>
              <w:i w:val="0"/>
              <w:iCs w:val="0"/>
            </w:rPr>
            <w:fldChar w:fldCharType="begin"/>
          </w:r>
          <w:r w:rsidDel="006D26FE">
            <w:delInstrText xml:space="preserve"> SEQ Table_3. \* ARABIC </w:delInstrText>
          </w:r>
          <w:r w:rsidDel="006D26FE">
            <w:rPr>
              <w:i w:val="0"/>
              <w:iCs w:val="0"/>
            </w:rPr>
            <w:fldChar w:fldCharType="separate"/>
          </w:r>
          <w:r w:rsidDel="006D26FE">
            <w:rPr>
              <w:noProof/>
            </w:rPr>
            <w:delText>2</w:delText>
          </w:r>
          <w:r w:rsidDel="006D26FE">
            <w:rPr>
              <w:i w:val="0"/>
              <w:iCs w:val="0"/>
            </w:rPr>
            <w:fldChar w:fldCharType="end"/>
          </w:r>
          <w:r w:rsidDel="006D26FE">
            <w:delText xml:space="preserve"> Hasil Analisis Kebutuhan Pengguna</w:delText>
          </w:r>
        </w:del>
      </w:ins>
    </w:p>
    <w:p w14:paraId="034B18DE" w14:textId="261CB253" w:rsidR="006D26FE" w:rsidRDefault="006D26FE">
      <w:pPr>
        <w:pStyle w:val="Caption"/>
        <w:keepNext/>
        <w:jc w:val="center"/>
        <w:rPr>
          <w:ins w:id="1602" w:author="chaniaayulestari@outlook.com" w:date="2021-11-13T13:50:00Z"/>
        </w:rPr>
        <w:pPrChange w:id="1603" w:author="chaniaayulestari@outlook.com" w:date="2021-11-13T13:50:00Z">
          <w:pPr/>
        </w:pPrChange>
      </w:pPr>
      <w:bookmarkStart w:id="1604" w:name="_Toc87762715"/>
      <w:ins w:id="1605" w:author="chaniaayulestari@outlook.com" w:date="2021-11-13T13:50:00Z">
        <w:r>
          <w:t xml:space="preserve">Tabel 3. </w:t>
        </w:r>
      </w:ins>
      <w:ins w:id="1606" w:author="Rafi Aziizi" w:date="2021-11-14T11:08:00Z">
        <w:r w:rsidR="001B2DEA">
          <w:fldChar w:fldCharType="begin"/>
        </w:r>
        <w:r w:rsidR="001B2DEA">
          <w:instrText xml:space="preserve"> SEQ Tabel_3. \* ARABIC </w:instrText>
        </w:r>
      </w:ins>
      <w:r w:rsidR="001B2DEA">
        <w:fldChar w:fldCharType="separate"/>
      </w:r>
      <w:ins w:id="1607" w:author="Rafi Aziizi" w:date="2021-11-14T11:08:00Z">
        <w:r w:rsidR="001B2DEA">
          <w:rPr>
            <w:noProof/>
          </w:rPr>
          <w:t>2</w:t>
        </w:r>
        <w:r w:rsidR="001B2DEA">
          <w:fldChar w:fldCharType="end"/>
        </w:r>
      </w:ins>
      <w:ins w:id="1608" w:author="chaniaayulestari@outlook.com" w:date="2021-11-13T13:50:00Z">
        <w:del w:id="1609" w:author="Rafi Aziizi" w:date="2021-11-14T09:52:00Z">
          <w:r w:rsidDel="003640C9">
            <w:fldChar w:fldCharType="begin"/>
          </w:r>
          <w:r w:rsidDel="003640C9">
            <w:delInstrText xml:space="preserve"> SEQ Tabel_3. \* ARABIC </w:delInstrText>
          </w:r>
        </w:del>
      </w:ins>
      <w:del w:id="1610" w:author="Rafi Aziizi" w:date="2021-11-14T09:52:00Z">
        <w:r w:rsidDel="003640C9">
          <w:fldChar w:fldCharType="end"/>
        </w:r>
      </w:del>
      <w:ins w:id="1611" w:author="chaniaayulestari@outlook.com" w:date="2021-11-13T13:50:00Z">
        <w:r>
          <w:t xml:space="preserve"> Analisis Kebutuhan Pengguna</w:t>
        </w:r>
        <w:bookmarkEnd w:id="1604"/>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
      <w:tr w:rsidR="00C4154F" w14:paraId="18788BC3" w14:textId="77777777" w:rsidTr="00D26F74">
        <w:trPr>
          <w:jc w:val="center"/>
          <w:ins w:id="1612"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1624A057" w14:textId="77777777" w:rsidR="00C4154F" w:rsidRDefault="00C4154F" w:rsidP="00D26F74">
            <w:pPr>
              <w:spacing w:after="200" w:line="240" w:lineRule="auto"/>
              <w:rPr>
                <w:ins w:id="1613" w:author="Rafi Aziizi" w:date="2021-11-12T17:02:00Z"/>
                <w:b/>
                <w:iCs/>
                <w:szCs w:val="18"/>
                <w:lang w:val="en-ID"/>
              </w:rPr>
            </w:pPr>
            <w:ins w:id="1614" w:author="Rafi Aziizi" w:date="2021-11-12T17:02:00Z">
              <w:r>
                <w:rPr>
                  <w:b/>
                  <w:iCs/>
                  <w:szCs w:val="18"/>
                  <w:lang w:val="en-ID"/>
                </w:rPr>
                <w:t>No.</w:t>
              </w:r>
            </w:ins>
          </w:p>
        </w:tc>
        <w:tc>
          <w:tcPr>
            <w:tcW w:w="2119" w:type="dxa"/>
            <w:tcBorders>
              <w:top w:val="single" w:sz="4" w:space="0" w:color="auto"/>
              <w:left w:val="single" w:sz="4" w:space="0" w:color="auto"/>
              <w:bottom w:val="single" w:sz="4" w:space="0" w:color="auto"/>
              <w:right w:val="single" w:sz="4" w:space="0" w:color="auto"/>
            </w:tcBorders>
            <w:hideMark/>
          </w:tcPr>
          <w:p w14:paraId="1627F151" w14:textId="77777777" w:rsidR="00C4154F" w:rsidRDefault="00C4154F" w:rsidP="00D26F74">
            <w:pPr>
              <w:spacing w:after="200" w:line="240" w:lineRule="auto"/>
              <w:jc w:val="center"/>
              <w:rPr>
                <w:ins w:id="1615" w:author="Rafi Aziizi" w:date="2021-11-12T17:02:00Z"/>
                <w:b/>
                <w:iCs/>
                <w:szCs w:val="18"/>
                <w:lang w:val="en-ID"/>
              </w:rPr>
            </w:pPr>
            <w:ins w:id="1616" w:author="Rafi Aziizi" w:date="2021-11-12T17:02:00Z">
              <w:r>
                <w:rPr>
                  <w:b/>
                  <w:iCs/>
                  <w:szCs w:val="18"/>
                  <w:lang w:val="en-ID"/>
                </w:rPr>
                <w:t>Kebutuhan</w:t>
              </w:r>
            </w:ins>
          </w:p>
        </w:tc>
        <w:tc>
          <w:tcPr>
            <w:tcW w:w="2268" w:type="dxa"/>
            <w:tcBorders>
              <w:top w:val="single" w:sz="4" w:space="0" w:color="auto"/>
              <w:left w:val="single" w:sz="4" w:space="0" w:color="auto"/>
              <w:bottom w:val="single" w:sz="4" w:space="0" w:color="auto"/>
              <w:right w:val="single" w:sz="4" w:space="0" w:color="auto"/>
            </w:tcBorders>
            <w:hideMark/>
          </w:tcPr>
          <w:p w14:paraId="15615D63" w14:textId="77777777" w:rsidR="00C4154F" w:rsidRDefault="00C4154F" w:rsidP="00D26F74">
            <w:pPr>
              <w:spacing w:after="200" w:line="240" w:lineRule="auto"/>
              <w:jc w:val="center"/>
              <w:rPr>
                <w:ins w:id="1617" w:author="Rafi Aziizi" w:date="2021-11-12T17:02:00Z"/>
                <w:b/>
                <w:iCs/>
                <w:szCs w:val="18"/>
                <w:lang w:val="en-ID"/>
              </w:rPr>
            </w:pPr>
            <w:ins w:id="1618" w:author="Rafi Aziizi" w:date="2021-11-12T17:02:00Z">
              <w:r>
                <w:rPr>
                  <w:b/>
                  <w:iCs/>
                  <w:szCs w:val="18"/>
                  <w:lang w:val="en-ID"/>
                </w:rPr>
                <w:t>Tujuan</w:t>
              </w:r>
            </w:ins>
          </w:p>
        </w:tc>
        <w:tc>
          <w:tcPr>
            <w:tcW w:w="2970" w:type="dxa"/>
            <w:tcBorders>
              <w:top w:val="single" w:sz="4" w:space="0" w:color="auto"/>
              <w:left w:val="single" w:sz="4" w:space="0" w:color="auto"/>
              <w:bottom w:val="single" w:sz="4" w:space="0" w:color="auto"/>
              <w:right w:val="single" w:sz="4" w:space="0" w:color="auto"/>
            </w:tcBorders>
            <w:hideMark/>
          </w:tcPr>
          <w:p w14:paraId="534851D7" w14:textId="77777777" w:rsidR="00C4154F" w:rsidRDefault="00C4154F" w:rsidP="00D26F74">
            <w:pPr>
              <w:spacing w:after="200" w:line="240" w:lineRule="auto"/>
              <w:jc w:val="center"/>
              <w:rPr>
                <w:ins w:id="1619" w:author="Rafi Aziizi" w:date="2021-11-12T17:02:00Z"/>
                <w:b/>
                <w:iCs/>
                <w:szCs w:val="18"/>
                <w:lang w:val="en-ID"/>
              </w:rPr>
            </w:pPr>
            <w:ins w:id="1620" w:author="Rafi Aziizi" w:date="2021-11-12T17:02:00Z">
              <w:r>
                <w:rPr>
                  <w:b/>
                  <w:iCs/>
                  <w:szCs w:val="18"/>
                  <w:lang w:val="en-ID"/>
                </w:rPr>
                <w:t>Dokumen yang dihasilkan</w:t>
              </w:r>
            </w:ins>
          </w:p>
        </w:tc>
      </w:tr>
      <w:tr w:rsidR="00C4154F" w14:paraId="18EDE40C" w14:textId="77777777" w:rsidTr="00D26F74">
        <w:trPr>
          <w:jc w:val="center"/>
          <w:ins w:id="1621"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63966578" w14:textId="77777777" w:rsidR="00C4154F" w:rsidRDefault="00C4154F" w:rsidP="00D26F74">
            <w:pPr>
              <w:spacing w:after="200" w:line="240" w:lineRule="auto"/>
              <w:rPr>
                <w:ins w:id="1622" w:author="Rafi Aziizi" w:date="2021-11-12T17:02:00Z"/>
                <w:iCs/>
                <w:szCs w:val="18"/>
                <w:lang w:val="en-ID"/>
              </w:rPr>
            </w:pPr>
            <w:ins w:id="1623" w:author="Rafi Aziizi" w:date="2021-11-12T17:02:00Z">
              <w:r>
                <w:rPr>
                  <w:iCs/>
                  <w:szCs w:val="18"/>
                  <w:lang w:val="en-ID"/>
                </w:rPr>
                <w:t>1</w:t>
              </w:r>
            </w:ins>
          </w:p>
        </w:tc>
        <w:tc>
          <w:tcPr>
            <w:tcW w:w="211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BBF9E30" w14:textId="77777777" w:rsidR="00C4154F" w:rsidRDefault="00C4154F" w:rsidP="00D26F74">
            <w:pPr>
              <w:spacing w:after="200" w:line="240" w:lineRule="auto"/>
              <w:rPr>
                <w:ins w:id="1624" w:author="Rafi Aziizi" w:date="2021-11-12T17:02:00Z"/>
                <w:iCs/>
                <w:szCs w:val="18"/>
                <w:lang w:val="en-ID"/>
              </w:rPr>
            </w:pPr>
            <w:ins w:id="1625" w:author="Rafi Aziizi" w:date="2021-11-12T17:02:00Z">
              <w:r>
                <w:rPr>
                  <w:iCs/>
                  <w:szCs w:val="18"/>
                  <w:lang w:val="en-ID"/>
                </w:rPr>
                <w:t>Absen Siswa</w:t>
              </w:r>
            </w:ins>
          </w:p>
        </w:tc>
        <w:tc>
          <w:tcPr>
            <w:tcW w:w="2268"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21245901" w14:textId="77777777" w:rsidR="00C4154F" w:rsidRDefault="00C4154F" w:rsidP="00D26F74">
            <w:pPr>
              <w:spacing w:after="200" w:line="240" w:lineRule="auto"/>
              <w:rPr>
                <w:ins w:id="1626" w:author="Rafi Aziizi" w:date="2021-11-12T17:02:00Z"/>
                <w:iCs/>
                <w:szCs w:val="18"/>
                <w:lang w:val="en-ID"/>
              </w:rPr>
            </w:pPr>
            <w:ins w:id="1627" w:author="Rafi Aziizi" w:date="2021-11-12T17:02:00Z">
              <w:r>
                <w:rPr>
                  <w:iCs/>
                  <w:szCs w:val="18"/>
                  <w:lang w:val="en-ID"/>
                </w:rPr>
                <w:t xml:space="preserve">Memudahkan siswa untuk melakukan absensi </w:t>
              </w:r>
              <w:r>
                <w:rPr>
                  <w:iCs/>
                  <w:szCs w:val="18"/>
                  <w:lang w:val="en-ID"/>
                </w:rPr>
                <w:lastRenderedPageBreak/>
                <w:t>menggunakan RFID kartu siswa.</w:t>
              </w:r>
            </w:ins>
          </w:p>
        </w:tc>
        <w:tc>
          <w:tcPr>
            <w:tcW w:w="297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A772C5F" w14:textId="6DA75EAA" w:rsidR="00C4154F" w:rsidRDefault="00C4154F" w:rsidP="00D26F74">
            <w:pPr>
              <w:spacing w:after="200" w:line="240" w:lineRule="auto"/>
              <w:jc w:val="center"/>
              <w:rPr>
                <w:ins w:id="1628" w:author="Rafi Aziizi" w:date="2021-11-12T17:02:00Z"/>
                <w:iCs/>
                <w:szCs w:val="18"/>
                <w:lang w:val="en-ID"/>
              </w:rPr>
            </w:pPr>
            <w:ins w:id="1629" w:author="Rafi Aziizi" w:date="2021-11-12T17:02:00Z">
              <w:r>
                <w:rPr>
                  <w:iCs/>
                  <w:szCs w:val="18"/>
                  <w:lang w:val="en-ID"/>
                </w:rPr>
                <w:lastRenderedPageBreak/>
                <w:t xml:space="preserve">Data </w:t>
              </w:r>
            </w:ins>
            <w:ins w:id="1630" w:author="Rafi Aziizi" w:date="2021-11-12T17:06:00Z">
              <w:r w:rsidR="00E37DD3">
                <w:rPr>
                  <w:iCs/>
                  <w:szCs w:val="18"/>
                  <w:lang w:val="en-ID"/>
                </w:rPr>
                <w:t>A</w:t>
              </w:r>
            </w:ins>
            <w:ins w:id="1631" w:author="Rafi Aziizi" w:date="2021-11-12T17:02:00Z">
              <w:r>
                <w:rPr>
                  <w:iCs/>
                  <w:szCs w:val="18"/>
                  <w:lang w:val="en-ID"/>
                </w:rPr>
                <w:t>bsensi per-</w:t>
              </w:r>
            </w:ins>
            <w:ins w:id="1632" w:author="Rafi Aziizi" w:date="2021-11-12T17:06:00Z">
              <w:r w:rsidR="00E37DD3">
                <w:rPr>
                  <w:iCs/>
                  <w:szCs w:val="18"/>
                  <w:lang w:val="en-ID"/>
                </w:rPr>
                <w:t>S</w:t>
              </w:r>
            </w:ins>
            <w:ins w:id="1633" w:author="Rafi Aziizi" w:date="2021-11-12T17:02:00Z">
              <w:r>
                <w:rPr>
                  <w:iCs/>
                  <w:szCs w:val="18"/>
                  <w:lang w:val="en-ID"/>
                </w:rPr>
                <w:t>iswa.</w:t>
              </w:r>
            </w:ins>
          </w:p>
        </w:tc>
      </w:tr>
      <w:tr w:rsidR="00C4154F" w14:paraId="41D1F009" w14:textId="77777777" w:rsidTr="00D26F74">
        <w:trPr>
          <w:jc w:val="center"/>
          <w:ins w:id="1634"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7952684A" w14:textId="77777777" w:rsidR="00C4154F" w:rsidRDefault="00C4154F" w:rsidP="00D26F74">
            <w:pPr>
              <w:spacing w:after="200" w:line="240" w:lineRule="auto"/>
              <w:rPr>
                <w:ins w:id="1635" w:author="Rafi Aziizi" w:date="2021-11-12T17:02:00Z"/>
                <w:iCs/>
                <w:szCs w:val="18"/>
                <w:lang w:val="en-ID"/>
              </w:rPr>
            </w:pPr>
            <w:ins w:id="1636" w:author="Rafi Aziizi" w:date="2021-11-12T17:02:00Z">
              <w:r>
                <w:rPr>
                  <w:iCs/>
                  <w:szCs w:val="18"/>
                  <w:lang w:val="en-ID"/>
                </w:rPr>
                <w:t>2</w:t>
              </w:r>
            </w:ins>
          </w:p>
        </w:tc>
        <w:tc>
          <w:tcPr>
            <w:tcW w:w="2119" w:type="dxa"/>
            <w:tcBorders>
              <w:top w:val="single" w:sz="4" w:space="0" w:color="auto"/>
              <w:left w:val="single" w:sz="4" w:space="0" w:color="auto"/>
              <w:bottom w:val="single" w:sz="4" w:space="0" w:color="auto"/>
              <w:right w:val="single" w:sz="4" w:space="0" w:color="auto"/>
            </w:tcBorders>
            <w:hideMark/>
          </w:tcPr>
          <w:p w14:paraId="6977C71B" w14:textId="77777777" w:rsidR="00C4154F" w:rsidRDefault="00C4154F" w:rsidP="00D26F74">
            <w:pPr>
              <w:spacing w:after="200" w:line="240" w:lineRule="auto"/>
              <w:rPr>
                <w:ins w:id="1637" w:author="Rafi Aziizi" w:date="2021-11-12T17:02:00Z"/>
                <w:iCs/>
                <w:szCs w:val="18"/>
                <w:lang w:val="en-ID"/>
              </w:rPr>
            </w:pPr>
            <w:ins w:id="1638" w:author="Rafi Aziizi" w:date="2021-11-12T17:02:00Z">
              <w:r>
                <w:rPr>
                  <w:iCs/>
                  <w:szCs w:val="18"/>
                  <w:lang w:val="en-ID"/>
                </w:rPr>
                <w:t>Kelola data absensi</w:t>
              </w:r>
            </w:ins>
          </w:p>
        </w:tc>
        <w:tc>
          <w:tcPr>
            <w:tcW w:w="2268" w:type="dxa"/>
            <w:tcBorders>
              <w:top w:val="single" w:sz="4" w:space="0" w:color="auto"/>
              <w:left w:val="single" w:sz="4" w:space="0" w:color="auto"/>
              <w:bottom w:val="single" w:sz="4" w:space="0" w:color="auto"/>
              <w:right w:val="single" w:sz="4" w:space="0" w:color="auto"/>
            </w:tcBorders>
            <w:hideMark/>
          </w:tcPr>
          <w:p w14:paraId="331E4A20" w14:textId="77777777" w:rsidR="00C4154F" w:rsidRDefault="00C4154F" w:rsidP="00D26F74">
            <w:pPr>
              <w:spacing w:after="200" w:line="240" w:lineRule="auto"/>
              <w:rPr>
                <w:ins w:id="1639" w:author="Rafi Aziizi" w:date="2021-11-12T17:02:00Z"/>
                <w:iCs/>
                <w:szCs w:val="18"/>
                <w:lang w:val="en-ID"/>
              </w:rPr>
            </w:pPr>
            <w:ins w:id="1640" w:author="Rafi Aziizi" w:date="2021-11-12T17:02:00Z">
              <w:r>
                <w:rPr>
                  <w:iCs/>
                  <w:szCs w:val="18"/>
                  <w:lang w:val="en-ID"/>
                </w:rPr>
                <w:t>Memudahkan Guru BK dan  bagian IT untuk melakukan proses pengelolaan data absensi.</w:t>
              </w:r>
            </w:ins>
          </w:p>
        </w:tc>
        <w:tc>
          <w:tcPr>
            <w:tcW w:w="2970" w:type="dxa"/>
            <w:tcBorders>
              <w:top w:val="single" w:sz="4" w:space="0" w:color="auto"/>
              <w:left w:val="single" w:sz="4" w:space="0" w:color="auto"/>
              <w:bottom w:val="single" w:sz="4" w:space="0" w:color="auto"/>
              <w:right w:val="single" w:sz="4" w:space="0" w:color="auto"/>
            </w:tcBorders>
            <w:hideMark/>
          </w:tcPr>
          <w:p w14:paraId="2C0E7602" w14:textId="042E72DC" w:rsidR="00C4154F" w:rsidRDefault="00C4154F" w:rsidP="00D26F74">
            <w:pPr>
              <w:spacing w:after="200" w:line="240" w:lineRule="auto"/>
              <w:jc w:val="center"/>
              <w:rPr>
                <w:ins w:id="1641" w:author="Rafi Aziizi" w:date="2021-11-12T17:02:00Z"/>
                <w:iCs/>
                <w:szCs w:val="18"/>
                <w:lang w:val="en-ID"/>
              </w:rPr>
            </w:pPr>
            <w:ins w:id="1642" w:author="Rafi Aziizi" w:date="2021-11-12T17:02:00Z">
              <w:r>
                <w:rPr>
                  <w:iCs/>
                  <w:szCs w:val="18"/>
                  <w:lang w:val="en-ID"/>
                </w:rPr>
                <w:t xml:space="preserve">Data </w:t>
              </w:r>
            </w:ins>
            <w:ins w:id="1643" w:author="Rafi Aziizi" w:date="2021-11-12T17:06:00Z">
              <w:r w:rsidR="00E37DD3">
                <w:rPr>
                  <w:iCs/>
                  <w:szCs w:val="18"/>
                  <w:lang w:val="en-ID"/>
                </w:rPr>
                <w:t>A</w:t>
              </w:r>
            </w:ins>
            <w:ins w:id="1644" w:author="Rafi Aziizi" w:date="2021-11-12T17:02:00Z">
              <w:r>
                <w:rPr>
                  <w:iCs/>
                  <w:szCs w:val="18"/>
                  <w:lang w:val="en-ID"/>
                </w:rPr>
                <w:t xml:space="preserve">bsensi </w:t>
              </w:r>
            </w:ins>
            <w:ins w:id="1645" w:author="Rafi Aziizi" w:date="2021-11-12T17:06:00Z">
              <w:r w:rsidR="00E37DD3">
                <w:rPr>
                  <w:iCs/>
                  <w:szCs w:val="18"/>
                  <w:lang w:val="en-ID"/>
                </w:rPr>
                <w:t>S</w:t>
              </w:r>
            </w:ins>
            <w:ins w:id="1646" w:author="Rafi Aziizi" w:date="2021-11-12T17:02:00Z">
              <w:r>
                <w:rPr>
                  <w:iCs/>
                  <w:szCs w:val="18"/>
                  <w:lang w:val="en-ID"/>
                </w:rPr>
                <w:t>iswa.</w:t>
              </w:r>
            </w:ins>
          </w:p>
        </w:tc>
      </w:tr>
      <w:tr w:rsidR="00C4154F" w14:paraId="763F0EE0" w14:textId="77777777" w:rsidTr="00D26F74">
        <w:trPr>
          <w:jc w:val="center"/>
          <w:ins w:id="1647"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2DF263C9" w14:textId="77777777" w:rsidR="00C4154F" w:rsidRDefault="00C4154F" w:rsidP="00D26F74">
            <w:pPr>
              <w:spacing w:after="200" w:line="240" w:lineRule="auto"/>
              <w:rPr>
                <w:ins w:id="1648" w:author="Rafi Aziizi" w:date="2021-11-12T17:02:00Z"/>
                <w:iCs/>
                <w:szCs w:val="18"/>
                <w:lang w:val="en-ID"/>
              </w:rPr>
            </w:pPr>
            <w:ins w:id="1649" w:author="Rafi Aziizi" w:date="2021-11-12T17:02:00Z">
              <w:r>
                <w:rPr>
                  <w:iCs/>
                  <w:szCs w:val="18"/>
                  <w:lang w:val="en-ID"/>
                </w:rPr>
                <w:t>3</w:t>
              </w:r>
            </w:ins>
          </w:p>
        </w:tc>
        <w:tc>
          <w:tcPr>
            <w:tcW w:w="2119" w:type="dxa"/>
            <w:tcBorders>
              <w:top w:val="single" w:sz="4" w:space="0" w:color="auto"/>
              <w:left w:val="single" w:sz="4" w:space="0" w:color="auto"/>
              <w:bottom w:val="single" w:sz="4" w:space="0" w:color="auto"/>
              <w:right w:val="single" w:sz="4" w:space="0" w:color="auto"/>
            </w:tcBorders>
            <w:hideMark/>
          </w:tcPr>
          <w:p w14:paraId="46EAD9AE" w14:textId="77777777" w:rsidR="00C4154F" w:rsidRDefault="00C4154F" w:rsidP="00D26F74">
            <w:pPr>
              <w:spacing w:after="200" w:line="240" w:lineRule="auto"/>
              <w:rPr>
                <w:ins w:id="1650" w:author="Rafi Aziizi" w:date="2021-11-12T17:02:00Z"/>
                <w:iCs/>
                <w:szCs w:val="18"/>
                <w:lang w:val="en-ID"/>
              </w:rPr>
            </w:pPr>
            <w:ins w:id="1651" w:author="Rafi Aziizi" w:date="2021-11-12T17:02:00Z">
              <w:r>
                <w:rPr>
                  <w:iCs/>
                  <w:szCs w:val="18"/>
                  <w:lang w:val="en-ID"/>
                </w:rPr>
                <w:t>Kelola data laporan absensi</w:t>
              </w:r>
            </w:ins>
          </w:p>
        </w:tc>
        <w:tc>
          <w:tcPr>
            <w:tcW w:w="2268" w:type="dxa"/>
            <w:tcBorders>
              <w:top w:val="single" w:sz="4" w:space="0" w:color="auto"/>
              <w:left w:val="single" w:sz="4" w:space="0" w:color="auto"/>
              <w:bottom w:val="single" w:sz="4" w:space="0" w:color="auto"/>
              <w:right w:val="single" w:sz="4" w:space="0" w:color="auto"/>
            </w:tcBorders>
            <w:hideMark/>
          </w:tcPr>
          <w:p w14:paraId="3AADC2E0" w14:textId="77777777" w:rsidR="00C4154F" w:rsidRDefault="00C4154F" w:rsidP="00D26F74">
            <w:pPr>
              <w:spacing w:after="200" w:line="240" w:lineRule="auto"/>
              <w:rPr>
                <w:ins w:id="1652" w:author="Rafi Aziizi" w:date="2021-11-12T17:02:00Z"/>
                <w:iCs/>
                <w:szCs w:val="18"/>
                <w:lang w:val="en-ID"/>
              </w:rPr>
            </w:pPr>
            <w:ins w:id="1653" w:author="Rafi Aziizi" w:date="2021-11-12T17:02:00Z">
              <w:r>
                <w:rPr>
                  <w:iCs/>
                  <w:szCs w:val="18"/>
                  <w:lang w:val="en-ID"/>
                </w:rPr>
                <w:t>Memudahkan Guru BK untuk melakukan rekapitulasi data absensi yang nantinya diteruskan kepada walikelas/kepala sekolah.</w:t>
              </w:r>
            </w:ins>
          </w:p>
        </w:tc>
        <w:tc>
          <w:tcPr>
            <w:tcW w:w="2970" w:type="dxa"/>
            <w:tcBorders>
              <w:top w:val="single" w:sz="4" w:space="0" w:color="auto"/>
              <w:left w:val="single" w:sz="4" w:space="0" w:color="auto"/>
              <w:bottom w:val="single" w:sz="4" w:space="0" w:color="auto"/>
              <w:right w:val="single" w:sz="4" w:space="0" w:color="auto"/>
            </w:tcBorders>
            <w:hideMark/>
          </w:tcPr>
          <w:p w14:paraId="3719DCF9" w14:textId="1C4B82C8" w:rsidR="00C4154F" w:rsidRDefault="00C4154F" w:rsidP="00D26F74">
            <w:pPr>
              <w:spacing w:after="200" w:line="240" w:lineRule="auto"/>
              <w:jc w:val="center"/>
              <w:rPr>
                <w:ins w:id="1654" w:author="Rafi Aziizi" w:date="2021-11-12T17:02:00Z"/>
                <w:iCs/>
                <w:szCs w:val="18"/>
                <w:lang w:val="id-ID"/>
              </w:rPr>
            </w:pPr>
            <w:ins w:id="1655" w:author="Rafi Aziizi" w:date="2021-11-12T17:02:00Z">
              <w:r>
                <w:rPr>
                  <w:iCs/>
                  <w:szCs w:val="18"/>
                  <w:lang w:val="en-ID"/>
                </w:rPr>
                <w:t xml:space="preserve">Data </w:t>
              </w:r>
            </w:ins>
            <w:ins w:id="1656" w:author="Rafi Aziizi" w:date="2021-11-12T17:06:00Z">
              <w:r w:rsidR="00E37DD3">
                <w:rPr>
                  <w:iCs/>
                  <w:szCs w:val="18"/>
                  <w:lang w:val="en-ID"/>
                </w:rPr>
                <w:t>L</w:t>
              </w:r>
            </w:ins>
            <w:ins w:id="1657" w:author="Rafi Aziizi" w:date="2021-11-12T17:02:00Z">
              <w:r>
                <w:rPr>
                  <w:iCs/>
                  <w:szCs w:val="18"/>
                  <w:lang w:val="en-ID"/>
                </w:rPr>
                <w:t xml:space="preserve">aporan </w:t>
              </w:r>
            </w:ins>
            <w:ins w:id="1658" w:author="Rafi Aziizi" w:date="2021-11-12T17:06:00Z">
              <w:r w:rsidR="00E37DD3">
                <w:rPr>
                  <w:iCs/>
                  <w:szCs w:val="18"/>
                  <w:lang w:val="en-ID"/>
                </w:rPr>
                <w:t>A</w:t>
              </w:r>
            </w:ins>
            <w:ins w:id="1659" w:author="Rafi Aziizi" w:date="2021-11-12T17:02:00Z">
              <w:r>
                <w:rPr>
                  <w:iCs/>
                  <w:szCs w:val="18"/>
                  <w:lang w:val="en-ID"/>
                </w:rPr>
                <w:t xml:space="preserve">bsensi </w:t>
              </w:r>
            </w:ins>
            <w:ins w:id="1660" w:author="Rafi Aziizi" w:date="2021-11-12T17:06:00Z">
              <w:r w:rsidR="00E37DD3">
                <w:rPr>
                  <w:iCs/>
                  <w:szCs w:val="18"/>
                  <w:lang w:val="en-ID"/>
                </w:rPr>
                <w:t>S</w:t>
              </w:r>
            </w:ins>
            <w:ins w:id="1661" w:author="Rafi Aziizi" w:date="2021-11-12T17:02:00Z">
              <w:r>
                <w:rPr>
                  <w:iCs/>
                  <w:szCs w:val="18"/>
                  <w:lang w:val="en-ID"/>
                </w:rPr>
                <w:t>iswa.</w:t>
              </w:r>
            </w:ins>
          </w:p>
        </w:tc>
      </w:tr>
      <w:tr w:rsidR="00C4154F" w14:paraId="0FD243B9" w14:textId="77777777" w:rsidTr="00D26F74">
        <w:trPr>
          <w:jc w:val="center"/>
          <w:ins w:id="1662"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6C2AA015" w14:textId="77777777" w:rsidR="00C4154F" w:rsidRDefault="00C4154F" w:rsidP="00D26F74">
            <w:pPr>
              <w:spacing w:after="200" w:line="240" w:lineRule="auto"/>
              <w:rPr>
                <w:ins w:id="1663" w:author="Rafi Aziizi" w:date="2021-11-12T17:02:00Z"/>
                <w:iCs/>
                <w:szCs w:val="18"/>
                <w:lang w:val="en-ID"/>
              </w:rPr>
            </w:pPr>
            <w:ins w:id="1664" w:author="Rafi Aziizi" w:date="2021-11-12T17:02:00Z">
              <w:r>
                <w:rPr>
                  <w:iCs/>
                  <w:szCs w:val="18"/>
                  <w:lang w:val="en-ID"/>
                </w:rPr>
                <w:t>4</w:t>
              </w:r>
            </w:ins>
          </w:p>
        </w:tc>
        <w:tc>
          <w:tcPr>
            <w:tcW w:w="2119" w:type="dxa"/>
            <w:tcBorders>
              <w:top w:val="single" w:sz="4" w:space="0" w:color="auto"/>
              <w:left w:val="single" w:sz="4" w:space="0" w:color="auto"/>
              <w:bottom w:val="single" w:sz="4" w:space="0" w:color="auto"/>
              <w:right w:val="single" w:sz="4" w:space="0" w:color="auto"/>
            </w:tcBorders>
            <w:hideMark/>
          </w:tcPr>
          <w:p w14:paraId="3A4C3772" w14:textId="77777777" w:rsidR="00C4154F" w:rsidRDefault="00C4154F" w:rsidP="00D26F74">
            <w:pPr>
              <w:spacing w:after="200" w:line="240" w:lineRule="auto"/>
              <w:rPr>
                <w:ins w:id="1665" w:author="Rafi Aziizi" w:date="2021-11-12T17:02:00Z"/>
                <w:iCs/>
                <w:szCs w:val="18"/>
                <w:lang w:val="en-ID"/>
              </w:rPr>
            </w:pPr>
            <w:ins w:id="1666" w:author="Rafi Aziizi" w:date="2021-11-12T17:02:00Z">
              <w:r>
                <w:rPr>
                  <w:iCs/>
                  <w:szCs w:val="18"/>
                  <w:lang w:val="en-ID"/>
                </w:rPr>
                <w:t>Kelola data siswa</w:t>
              </w:r>
            </w:ins>
          </w:p>
        </w:tc>
        <w:tc>
          <w:tcPr>
            <w:tcW w:w="2268" w:type="dxa"/>
            <w:tcBorders>
              <w:top w:val="single" w:sz="4" w:space="0" w:color="auto"/>
              <w:left w:val="single" w:sz="4" w:space="0" w:color="auto"/>
              <w:bottom w:val="single" w:sz="4" w:space="0" w:color="auto"/>
              <w:right w:val="single" w:sz="4" w:space="0" w:color="auto"/>
            </w:tcBorders>
            <w:hideMark/>
          </w:tcPr>
          <w:p w14:paraId="18F7E6F5" w14:textId="77777777" w:rsidR="00C4154F" w:rsidRDefault="00C4154F" w:rsidP="00D26F74">
            <w:pPr>
              <w:spacing w:after="200" w:line="240" w:lineRule="auto"/>
              <w:rPr>
                <w:ins w:id="1667" w:author="Rafi Aziizi" w:date="2021-11-12T17:02:00Z"/>
                <w:iCs/>
                <w:szCs w:val="18"/>
                <w:lang w:val="en-ID"/>
              </w:rPr>
            </w:pPr>
            <w:ins w:id="1668" w:author="Rafi Aziizi" w:date="2021-11-12T17:02:00Z">
              <w:r>
                <w:rPr>
                  <w:iCs/>
                  <w:szCs w:val="18"/>
                  <w:lang w:val="en-ID"/>
                </w:rPr>
                <w:t>Memudahkan Guru BK dan bagian IT untuk melakukan pengelolaan data siswa.</w:t>
              </w:r>
            </w:ins>
          </w:p>
        </w:tc>
        <w:tc>
          <w:tcPr>
            <w:tcW w:w="2970" w:type="dxa"/>
            <w:tcBorders>
              <w:top w:val="single" w:sz="4" w:space="0" w:color="auto"/>
              <w:left w:val="single" w:sz="4" w:space="0" w:color="auto"/>
              <w:bottom w:val="single" w:sz="4" w:space="0" w:color="auto"/>
              <w:right w:val="single" w:sz="4" w:space="0" w:color="auto"/>
            </w:tcBorders>
            <w:hideMark/>
          </w:tcPr>
          <w:p w14:paraId="796416F9" w14:textId="4A1BBF38" w:rsidR="00C4154F" w:rsidRDefault="00C4154F" w:rsidP="00D26F74">
            <w:pPr>
              <w:spacing w:after="200" w:line="240" w:lineRule="auto"/>
              <w:jc w:val="center"/>
              <w:rPr>
                <w:ins w:id="1669" w:author="Rafi Aziizi" w:date="2021-11-12T17:02:00Z"/>
                <w:iCs/>
                <w:szCs w:val="18"/>
                <w:lang w:val="en-ID"/>
              </w:rPr>
            </w:pPr>
            <w:ins w:id="1670" w:author="Rafi Aziizi" w:date="2021-11-12T17:02:00Z">
              <w:r>
                <w:rPr>
                  <w:iCs/>
                  <w:szCs w:val="18"/>
                  <w:lang w:val="en-ID"/>
                </w:rPr>
                <w:t xml:space="preserve">Data </w:t>
              </w:r>
            </w:ins>
            <w:ins w:id="1671" w:author="Rafi Aziizi" w:date="2021-11-12T17:06:00Z">
              <w:r w:rsidR="00E37DD3">
                <w:rPr>
                  <w:iCs/>
                  <w:szCs w:val="18"/>
                  <w:lang w:val="en-ID"/>
                </w:rPr>
                <w:t>S</w:t>
              </w:r>
            </w:ins>
            <w:ins w:id="1672" w:author="Rafi Aziizi" w:date="2021-11-12T17:02:00Z">
              <w:r>
                <w:rPr>
                  <w:iCs/>
                  <w:szCs w:val="18"/>
                  <w:lang w:val="en-ID"/>
                </w:rPr>
                <w:t>iswa.</w:t>
              </w:r>
            </w:ins>
          </w:p>
        </w:tc>
      </w:tr>
      <w:tr w:rsidR="00C4154F" w14:paraId="10FF927E" w14:textId="77777777" w:rsidTr="00D26F74">
        <w:trPr>
          <w:jc w:val="center"/>
          <w:ins w:id="1673"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107CCE07" w14:textId="77777777" w:rsidR="00C4154F" w:rsidRDefault="00C4154F" w:rsidP="00D26F74">
            <w:pPr>
              <w:spacing w:after="200" w:line="240" w:lineRule="auto"/>
              <w:rPr>
                <w:ins w:id="1674" w:author="Rafi Aziizi" w:date="2021-11-12T17:02:00Z"/>
                <w:iCs/>
                <w:szCs w:val="18"/>
                <w:lang w:val="en-ID"/>
              </w:rPr>
            </w:pPr>
            <w:ins w:id="1675" w:author="Rafi Aziizi" w:date="2021-11-12T17:02:00Z">
              <w:r>
                <w:rPr>
                  <w:iCs/>
                  <w:szCs w:val="18"/>
                  <w:lang w:val="en-ID"/>
                </w:rPr>
                <w:t>5</w:t>
              </w:r>
            </w:ins>
          </w:p>
        </w:tc>
        <w:tc>
          <w:tcPr>
            <w:tcW w:w="2119" w:type="dxa"/>
            <w:tcBorders>
              <w:top w:val="single" w:sz="4" w:space="0" w:color="auto"/>
              <w:left w:val="single" w:sz="4" w:space="0" w:color="auto"/>
              <w:bottom w:val="single" w:sz="4" w:space="0" w:color="auto"/>
              <w:right w:val="single" w:sz="4" w:space="0" w:color="auto"/>
            </w:tcBorders>
            <w:hideMark/>
          </w:tcPr>
          <w:p w14:paraId="1EF89067" w14:textId="77777777" w:rsidR="00C4154F" w:rsidRDefault="00C4154F" w:rsidP="00D26F74">
            <w:pPr>
              <w:spacing w:after="200" w:line="240" w:lineRule="auto"/>
              <w:rPr>
                <w:ins w:id="1676" w:author="Rafi Aziizi" w:date="2021-11-12T17:02:00Z"/>
                <w:iCs/>
                <w:szCs w:val="18"/>
                <w:lang w:val="en-ID"/>
              </w:rPr>
            </w:pPr>
            <w:ins w:id="1677" w:author="Rafi Aziizi" w:date="2021-11-12T17:02:00Z">
              <w:r>
                <w:rPr>
                  <w:iCs/>
                  <w:szCs w:val="18"/>
                  <w:lang w:val="en-ID"/>
                </w:rPr>
                <w:t>Kelola data guru</w:t>
              </w:r>
            </w:ins>
          </w:p>
        </w:tc>
        <w:tc>
          <w:tcPr>
            <w:tcW w:w="2268" w:type="dxa"/>
            <w:tcBorders>
              <w:top w:val="single" w:sz="4" w:space="0" w:color="auto"/>
              <w:left w:val="single" w:sz="4" w:space="0" w:color="auto"/>
              <w:bottom w:val="single" w:sz="4" w:space="0" w:color="auto"/>
              <w:right w:val="single" w:sz="4" w:space="0" w:color="auto"/>
            </w:tcBorders>
            <w:hideMark/>
          </w:tcPr>
          <w:p w14:paraId="40C87930" w14:textId="77777777" w:rsidR="00C4154F" w:rsidRDefault="00C4154F" w:rsidP="00D26F74">
            <w:pPr>
              <w:spacing w:after="200" w:line="240" w:lineRule="auto"/>
              <w:rPr>
                <w:ins w:id="1678" w:author="Rafi Aziizi" w:date="2021-11-12T17:02:00Z"/>
                <w:iCs/>
                <w:szCs w:val="18"/>
                <w:lang w:val="en-ID"/>
              </w:rPr>
            </w:pPr>
            <w:ins w:id="1679" w:author="Rafi Aziizi" w:date="2021-11-12T17:02:00Z">
              <w:r>
                <w:rPr>
                  <w:iCs/>
                  <w:szCs w:val="18"/>
                  <w:lang w:val="en-ID"/>
                </w:rPr>
                <w:t>Memudahkan Guru BK dan bagian IT untuk melakukan pengelolaan data guru.</w:t>
              </w:r>
            </w:ins>
          </w:p>
        </w:tc>
        <w:tc>
          <w:tcPr>
            <w:tcW w:w="2970" w:type="dxa"/>
            <w:tcBorders>
              <w:top w:val="single" w:sz="4" w:space="0" w:color="auto"/>
              <w:left w:val="single" w:sz="4" w:space="0" w:color="auto"/>
              <w:bottom w:val="single" w:sz="4" w:space="0" w:color="auto"/>
              <w:right w:val="single" w:sz="4" w:space="0" w:color="auto"/>
            </w:tcBorders>
            <w:hideMark/>
          </w:tcPr>
          <w:p w14:paraId="65DE01FF" w14:textId="3D465B70" w:rsidR="00C4154F" w:rsidRDefault="00C4154F" w:rsidP="00D26F74">
            <w:pPr>
              <w:spacing w:after="200" w:line="240" w:lineRule="auto"/>
              <w:jc w:val="center"/>
              <w:rPr>
                <w:ins w:id="1680" w:author="Rafi Aziizi" w:date="2021-11-12T17:02:00Z"/>
                <w:iCs/>
                <w:szCs w:val="18"/>
                <w:lang w:val="id-ID"/>
              </w:rPr>
            </w:pPr>
            <w:ins w:id="1681" w:author="Rafi Aziizi" w:date="2021-11-12T17:02:00Z">
              <w:r>
                <w:rPr>
                  <w:iCs/>
                  <w:szCs w:val="18"/>
                  <w:lang w:val="en-ID"/>
                </w:rPr>
                <w:t xml:space="preserve">Data </w:t>
              </w:r>
            </w:ins>
            <w:ins w:id="1682" w:author="Rafi Aziizi" w:date="2021-11-12T17:06:00Z">
              <w:r w:rsidR="00E37DD3">
                <w:rPr>
                  <w:iCs/>
                  <w:szCs w:val="18"/>
                  <w:lang w:val="en-ID"/>
                </w:rPr>
                <w:t>G</w:t>
              </w:r>
            </w:ins>
            <w:ins w:id="1683" w:author="Rafi Aziizi" w:date="2021-11-12T17:02:00Z">
              <w:r>
                <w:rPr>
                  <w:iCs/>
                  <w:szCs w:val="18"/>
                  <w:lang w:val="en-ID"/>
                </w:rPr>
                <w:t>uru.</w:t>
              </w:r>
            </w:ins>
          </w:p>
        </w:tc>
      </w:tr>
      <w:tr w:rsidR="00E37DD3" w14:paraId="56B1C268" w14:textId="77777777" w:rsidTr="00D26F74">
        <w:trPr>
          <w:jc w:val="center"/>
          <w:ins w:id="1684" w:author="Rafi Aziizi" w:date="2021-11-12T17:04:00Z"/>
        </w:trPr>
        <w:tc>
          <w:tcPr>
            <w:tcW w:w="570" w:type="dxa"/>
            <w:tcBorders>
              <w:top w:val="single" w:sz="4" w:space="0" w:color="auto"/>
              <w:left w:val="single" w:sz="4" w:space="0" w:color="auto"/>
              <w:bottom w:val="single" w:sz="4" w:space="0" w:color="auto"/>
              <w:right w:val="single" w:sz="4" w:space="0" w:color="auto"/>
            </w:tcBorders>
          </w:tcPr>
          <w:p w14:paraId="0F60C3EC" w14:textId="0F541789" w:rsidR="00E37DD3" w:rsidRDefault="00E37DD3" w:rsidP="00E37DD3">
            <w:pPr>
              <w:spacing w:after="200" w:line="240" w:lineRule="auto"/>
              <w:rPr>
                <w:ins w:id="1685" w:author="Rafi Aziizi" w:date="2021-11-12T17:04:00Z"/>
                <w:iCs/>
                <w:szCs w:val="18"/>
                <w:lang w:val="en-ID"/>
              </w:rPr>
            </w:pPr>
            <w:ins w:id="1686" w:author="Rafi Aziizi" w:date="2021-11-12T17:04:00Z">
              <w:r>
                <w:rPr>
                  <w:iCs/>
                  <w:szCs w:val="18"/>
                  <w:lang w:val="en-ID"/>
                </w:rPr>
                <w:t>6</w:t>
              </w:r>
            </w:ins>
          </w:p>
        </w:tc>
        <w:tc>
          <w:tcPr>
            <w:tcW w:w="2119" w:type="dxa"/>
            <w:tcBorders>
              <w:top w:val="single" w:sz="4" w:space="0" w:color="auto"/>
              <w:left w:val="single" w:sz="4" w:space="0" w:color="auto"/>
              <w:bottom w:val="single" w:sz="4" w:space="0" w:color="auto"/>
              <w:right w:val="single" w:sz="4" w:space="0" w:color="auto"/>
            </w:tcBorders>
          </w:tcPr>
          <w:p w14:paraId="0E48E178" w14:textId="22E21159" w:rsidR="00E37DD3" w:rsidRDefault="00E37DD3" w:rsidP="00E37DD3">
            <w:pPr>
              <w:spacing w:after="200" w:line="240" w:lineRule="auto"/>
              <w:rPr>
                <w:ins w:id="1687" w:author="Rafi Aziizi" w:date="2021-11-12T17:04:00Z"/>
                <w:iCs/>
                <w:szCs w:val="18"/>
                <w:lang w:val="en-ID"/>
              </w:rPr>
            </w:pPr>
            <w:ins w:id="1688" w:author="Rafi Aziizi" w:date="2021-11-12T17:04:00Z">
              <w:r>
                <w:rPr>
                  <w:iCs/>
                  <w:szCs w:val="18"/>
                  <w:lang w:val="en-ID"/>
                </w:rPr>
                <w:t>Kelola data walikelas</w:t>
              </w:r>
            </w:ins>
          </w:p>
        </w:tc>
        <w:tc>
          <w:tcPr>
            <w:tcW w:w="2268" w:type="dxa"/>
            <w:tcBorders>
              <w:top w:val="single" w:sz="4" w:space="0" w:color="auto"/>
              <w:left w:val="single" w:sz="4" w:space="0" w:color="auto"/>
              <w:bottom w:val="single" w:sz="4" w:space="0" w:color="auto"/>
              <w:right w:val="single" w:sz="4" w:space="0" w:color="auto"/>
            </w:tcBorders>
          </w:tcPr>
          <w:p w14:paraId="1CFE7CEE" w14:textId="33DCD028" w:rsidR="00E37DD3" w:rsidRDefault="00E37DD3" w:rsidP="00E37DD3">
            <w:pPr>
              <w:spacing w:after="200" w:line="240" w:lineRule="auto"/>
              <w:rPr>
                <w:ins w:id="1689" w:author="Rafi Aziizi" w:date="2021-11-12T17:04:00Z"/>
                <w:iCs/>
                <w:szCs w:val="18"/>
                <w:lang w:val="en-ID"/>
              </w:rPr>
            </w:pPr>
            <w:ins w:id="1690" w:author="Rafi Aziizi" w:date="2021-11-12T17:04:00Z">
              <w:r>
                <w:rPr>
                  <w:iCs/>
                  <w:szCs w:val="18"/>
                  <w:lang w:val="en-ID"/>
                </w:rPr>
                <w:t>Memudahkan Guru BK dan bagian IT untuk melakukan pengelolaan data walikelas.</w:t>
              </w:r>
            </w:ins>
          </w:p>
        </w:tc>
        <w:tc>
          <w:tcPr>
            <w:tcW w:w="2970" w:type="dxa"/>
            <w:tcBorders>
              <w:top w:val="single" w:sz="4" w:space="0" w:color="auto"/>
              <w:left w:val="single" w:sz="4" w:space="0" w:color="auto"/>
              <w:bottom w:val="single" w:sz="4" w:space="0" w:color="auto"/>
              <w:right w:val="single" w:sz="4" w:space="0" w:color="auto"/>
            </w:tcBorders>
          </w:tcPr>
          <w:p w14:paraId="6A0B831C" w14:textId="5D57C8B6" w:rsidR="00E37DD3" w:rsidRDefault="00E37DD3" w:rsidP="00E37DD3">
            <w:pPr>
              <w:spacing w:after="200" w:line="240" w:lineRule="auto"/>
              <w:jc w:val="center"/>
              <w:rPr>
                <w:ins w:id="1691" w:author="Rafi Aziizi" w:date="2021-11-12T17:04:00Z"/>
                <w:iCs/>
                <w:szCs w:val="18"/>
                <w:lang w:val="en-ID"/>
              </w:rPr>
            </w:pPr>
            <w:ins w:id="1692" w:author="Rafi Aziizi" w:date="2021-11-12T17:04:00Z">
              <w:r>
                <w:rPr>
                  <w:iCs/>
                  <w:szCs w:val="18"/>
                  <w:lang w:val="en-ID"/>
                </w:rPr>
                <w:t xml:space="preserve">Data </w:t>
              </w:r>
            </w:ins>
            <w:ins w:id="1693" w:author="Rafi Aziizi" w:date="2021-11-12T17:06:00Z">
              <w:r>
                <w:rPr>
                  <w:iCs/>
                  <w:szCs w:val="18"/>
                  <w:lang w:val="en-ID"/>
                </w:rPr>
                <w:t>W</w:t>
              </w:r>
            </w:ins>
            <w:ins w:id="1694" w:author="Rafi Aziizi" w:date="2021-11-12T17:04:00Z">
              <w:r>
                <w:rPr>
                  <w:iCs/>
                  <w:szCs w:val="18"/>
                  <w:lang w:val="en-ID"/>
                </w:rPr>
                <w:t>alikelas.</w:t>
              </w:r>
            </w:ins>
          </w:p>
        </w:tc>
      </w:tr>
      <w:tr w:rsidR="00E37DD3" w14:paraId="467B02BB" w14:textId="77777777" w:rsidTr="00D26F74">
        <w:trPr>
          <w:jc w:val="center"/>
          <w:ins w:id="1695"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37A3B31B" w14:textId="2B92A492" w:rsidR="00E37DD3" w:rsidRDefault="00E37DD3" w:rsidP="00E37DD3">
            <w:pPr>
              <w:spacing w:after="200" w:line="240" w:lineRule="auto"/>
              <w:rPr>
                <w:ins w:id="1696" w:author="Rafi Aziizi" w:date="2021-11-12T17:02:00Z"/>
                <w:iCs/>
                <w:szCs w:val="18"/>
                <w:lang w:val="en-ID"/>
              </w:rPr>
            </w:pPr>
            <w:ins w:id="1697" w:author="Rafi Aziizi" w:date="2021-11-12T17:04:00Z">
              <w:r>
                <w:rPr>
                  <w:iCs/>
                  <w:szCs w:val="18"/>
                  <w:lang w:val="en-ID"/>
                </w:rPr>
                <w:t>7</w:t>
              </w:r>
            </w:ins>
          </w:p>
        </w:tc>
        <w:tc>
          <w:tcPr>
            <w:tcW w:w="2119" w:type="dxa"/>
            <w:tcBorders>
              <w:top w:val="single" w:sz="4" w:space="0" w:color="auto"/>
              <w:left w:val="single" w:sz="4" w:space="0" w:color="auto"/>
              <w:bottom w:val="single" w:sz="4" w:space="0" w:color="auto"/>
              <w:right w:val="single" w:sz="4" w:space="0" w:color="auto"/>
            </w:tcBorders>
            <w:hideMark/>
          </w:tcPr>
          <w:p w14:paraId="1E1AE9A7" w14:textId="77777777" w:rsidR="00E37DD3" w:rsidRDefault="00E37DD3" w:rsidP="00E37DD3">
            <w:pPr>
              <w:spacing w:after="200" w:line="240" w:lineRule="auto"/>
              <w:rPr>
                <w:ins w:id="1698" w:author="Rafi Aziizi" w:date="2021-11-12T17:02:00Z"/>
                <w:iCs/>
                <w:szCs w:val="18"/>
                <w:lang w:val="en-ID"/>
              </w:rPr>
            </w:pPr>
            <w:ins w:id="1699" w:author="Rafi Aziizi" w:date="2021-11-12T17:02:00Z">
              <w:r>
                <w:rPr>
                  <w:iCs/>
                  <w:szCs w:val="18"/>
                  <w:lang w:val="en-ID"/>
                </w:rPr>
                <w:t>Kelola data kelas</w:t>
              </w:r>
            </w:ins>
          </w:p>
        </w:tc>
        <w:tc>
          <w:tcPr>
            <w:tcW w:w="2268" w:type="dxa"/>
            <w:tcBorders>
              <w:top w:val="single" w:sz="4" w:space="0" w:color="auto"/>
              <w:left w:val="single" w:sz="4" w:space="0" w:color="auto"/>
              <w:bottom w:val="single" w:sz="4" w:space="0" w:color="auto"/>
              <w:right w:val="single" w:sz="4" w:space="0" w:color="auto"/>
            </w:tcBorders>
            <w:hideMark/>
          </w:tcPr>
          <w:p w14:paraId="09827327" w14:textId="77777777" w:rsidR="00E37DD3" w:rsidRDefault="00E37DD3" w:rsidP="00E37DD3">
            <w:pPr>
              <w:spacing w:after="200" w:line="240" w:lineRule="auto"/>
              <w:rPr>
                <w:ins w:id="1700" w:author="Rafi Aziizi" w:date="2021-11-12T17:02:00Z"/>
                <w:iCs/>
                <w:szCs w:val="18"/>
                <w:lang w:val="en-ID"/>
              </w:rPr>
            </w:pPr>
            <w:ins w:id="1701" w:author="Rafi Aziizi" w:date="2021-11-12T17:02:00Z">
              <w:r>
                <w:rPr>
                  <w:iCs/>
                  <w:szCs w:val="18"/>
                  <w:lang w:val="en-ID"/>
                </w:rPr>
                <w:t>Memudahkan Guru BK dan bagian IT untuk melakukan pengelolaan data kelas.</w:t>
              </w:r>
            </w:ins>
          </w:p>
        </w:tc>
        <w:tc>
          <w:tcPr>
            <w:tcW w:w="2970" w:type="dxa"/>
            <w:tcBorders>
              <w:top w:val="single" w:sz="4" w:space="0" w:color="auto"/>
              <w:left w:val="single" w:sz="4" w:space="0" w:color="auto"/>
              <w:bottom w:val="single" w:sz="4" w:space="0" w:color="auto"/>
              <w:right w:val="single" w:sz="4" w:space="0" w:color="auto"/>
            </w:tcBorders>
            <w:hideMark/>
          </w:tcPr>
          <w:p w14:paraId="6C885D95" w14:textId="468D1B3D" w:rsidR="00E37DD3" w:rsidRDefault="00E37DD3" w:rsidP="00E37DD3">
            <w:pPr>
              <w:spacing w:after="200" w:line="240" w:lineRule="auto"/>
              <w:jc w:val="center"/>
              <w:rPr>
                <w:ins w:id="1702" w:author="Rafi Aziizi" w:date="2021-11-12T17:02:00Z"/>
                <w:iCs/>
                <w:szCs w:val="18"/>
                <w:lang w:val="en-ID"/>
              </w:rPr>
            </w:pPr>
            <w:ins w:id="1703" w:author="Rafi Aziizi" w:date="2021-11-12T17:02:00Z">
              <w:r>
                <w:rPr>
                  <w:iCs/>
                  <w:szCs w:val="18"/>
                  <w:lang w:val="en-ID"/>
                </w:rPr>
                <w:t xml:space="preserve">Data </w:t>
              </w:r>
            </w:ins>
            <w:ins w:id="1704" w:author="Rafi Aziizi" w:date="2021-11-12T17:06:00Z">
              <w:r>
                <w:rPr>
                  <w:iCs/>
                  <w:szCs w:val="18"/>
                  <w:lang w:val="en-ID"/>
                </w:rPr>
                <w:t>K</w:t>
              </w:r>
            </w:ins>
            <w:ins w:id="1705" w:author="Rafi Aziizi" w:date="2021-11-12T17:02:00Z">
              <w:r>
                <w:rPr>
                  <w:iCs/>
                  <w:szCs w:val="18"/>
                  <w:lang w:val="en-ID"/>
                </w:rPr>
                <w:t>elas.</w:t>
              </w:r>
            </w:ins>
          </w:p>
        </w:tc>
      </w:tr>
      <w:tr w:rsidR="00E37DD3" w14:paraId="026494D8" w14:textId="77777777" w:rsidTr="00D26F74">
        <w:trPr>
          <w:jc w:val="center"/>
          <w:ins w:id="1706"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7824A575" w14:textId="6FB3AC8B" w:rsidR="00E37DD3" w:rsidRDefault="00E37DD3" w:rsidP="00E37DD3">
            <w:pPr>
              <w:spacing w:after="200" w:line="240" w:lineRule="auto"/>
              <w:rPr>
                <w:ins w:id="1707" w:author="Rafi Aziizi" w:date="2021-11-12T17:02:00Z"/>
                <w:iCs/>
                <w:szCs w:val="18"/>
                <w:lang w:val="en-ID"/>
              </w:rPr>
            </w:pPr>
            <w:ins w:id="1708" w:author="Rafi Aziizi" w:date="2021-11-12T17:04:00Z">
              <w:r>
                <w:rPr>
                  <w:iCs/>
                  <w:szCs w:val="18"/>
                  <w:lang w:val="en-ID"/>
                </w:rPr>
                <w:t>8</w:t>
              </w:r>
            </w:ins>
          </w:p>
        </w:tc>
        <w:tc>
          <w:tcPr>
            <w:tcW w:w="2119" w:type="dxa"/>
            <w:tcBorders>
              <w:top w:val="single" w:sz="4" w:space="0" w:color="auto"/>
              <w:left w:val="single" w:sz="4" w:space="0" w:color="auto"/>
              <w:bottom w:val="single" w:sz="4" w:space="0" w:color="auto"/>
              <w:right w:val="single" w:sz="4" w:space="0" w:color="auto"/>
            </w:tcBorders>
            <w:hideMark/>
          </w:tcPr>
          <w:p w14:paraId="30EC7E6E" w14:textId="77777777" w:rsidR="00E37DD3" w:rsidRDefault="00E37DD3" w:rsidP="00E37DD3">
            <w:pPr>
              <w:spacing w:after="200" w:line="240" w:lineRule="auto"/>
              <w:rPr>
                <w:ins w:id="1709" w:author="Rafi Aziizi" w:date="2021-11-12T17:02:00Z"/>
                <w:iCs/>
                <w:szCs w:val="18"/>
                <w:lang w:val="en-ID"/>
              </w:rPr>
            </w:pPr>
            <w:ins w:id="1710" w:author="Rafi Aziizi" w:date="2021-11-12T17:02:00Z">
              <w:r>
                <w:rPr>
                  <w:iCs/>
                  <w:szCs w:val="18"/>
                  <w:lang w:val="en-ID"/>
                </w:rPr>
                <w:t>Kelola data admin</w:t>
              </w:r>
            </w:ins>
          </w:p>
        </w:tc>
        <w:tc>
          <w:tcPr>
            <w:tcW w:w="2268" w:type="dxa"/>
            <w:tcBorders>
              <w:top w:val="single" w:sz="4" w:space="0" w:color="auto"/>
              <w:left w:val="single" w:sz="4" w:space="0" w:color="auto"/>
              <w:bottom w:val="single" w:sz="4" w:space="0" w:color="auto"/>
              <w:right w:val="single" w:sz="4" w:space="0" w:color="auto"/>
            </w:tcBorders>
            <w:hideMark/>
          </w:tcPr>
          <w:p w14:paraId="7BBAFE6D" w14:textId="77777777" w:rsidR="00E37DD3" w:rsidRDefault="00E37DD3" w:rsidP="00E37DD3">
            <w:pPr>
              <w:spacing w:after="200" w:line="240" w:lineRule="auto"/>
              <w:rPr>
                <w:ins w:id="1711" w:author="Rafi Aziizi" w:date="2021-11-12T17:02:00Z"/>
                <w:iCs/>
                <w:szCs w:val="18"/>
                <w:lang w:val="id-ID"/>
              </w:rPr>
            </w:pPr>
            <w:ins w:id="1712" w:author="Rafi Aziizi" w:date="2021-11-12T17:02:00Z">
              <w:r>
                <w:rPr>
                  <w:iCs/>
                  <w:szCs w:val="18"/>
                  <w:lang w:val="en-ID"/>
                </w:rPr>
                <w:t>Memudahkan guru BK untuk melakukan pengelolaan pengguna sistem</w:t>
              </w:r>
              <w:r>
                <w:rPr>
                  <w:iCs/>
                  <w:szCs w:val="18"/>
                  <w:lang w:val="id-ID"/>
                </w:rPr>
                <w:t>.</w:t>
              </w:r>
            </w:ins>
          </w:p>
        </w:tc>
        <w:tc>
          <w:tcPr>
            <w:tcW w:w="2970" w:type="dxa"/>
            <w:tcBorders>
              <w:top w:val="single" w:sz="4" w:space="0" w:color="auto"/>
              <w:left w:val="single" w:sz="4" w:space="0" w:color="auto"/>
              <w:bottom w:val="single" w:sz="4" w:space="0" w:color="auto"/>
              <w:right w:val="single" w:sz="4" w:space="0" w:color="auto"/>
            </w:tcBorders>
            <w:hideMark/>
          </w:tcPr>
          <w:p w14:paraId="4FBF8BD7" w14:textId="6A7A818F" w:rsidR="00E37DD3" w:rsidRDefault="00E37DD3" w:rsidP="00E37DD3">
            <w:pPr>
              <w:spacing w:after="200" w:line="240" w:lineRule="auto"/>
              <w:jc w:val="center"/>
              <w:rPr>
                <w:ins w:id="1713" w:author="Rafi Aziizi" w:date="2021-11-12T17:02:00Z"/>
                <w:iCs/>
                <w:szCs w:val="18"/>
                <w:lang w:val="id-ID"/>
              </w:rPr>
            </w:pPr>
            <w:ins w:id="1714" w:author="Rafi Aziizi" w:date="2021-11-12T17:02:00Z">
              <w:r>
                <w:rPr>
                  <w:iCs/>
                  <w:szCs w:val="18"/>
                  <w:lang w:val="en-ID"/>
                </w:rPr>
                <w:t xml:space="preserve">Data </w:t>
              </w:r>
            </w:ins>
            <w:ins w:id="1715" w:author="Rafi Aziizi" w:date="2021-11-12T17:06:00Z">
              <w:r>
                <w:rPr>
                  <w:iCs/>
                  <w:szCs w:val="18"/>
                  <w:lang w:val="en-ID"/>
                </w:rPr>
                <w:t>A</w:t>
              </w:r>
            </w:ins>
            <w:ins w:id="1716" w:author="Rafi Aziizi" w:date="2021-11-12T17:02:00Z">
              <w:r>
                <w:rPr>
                  <w:iCs/>
                  <w:szCs w:val="18"/>
                  <w:lang w:val="en-ID"/>
                </w:rPr>
                <w:t>dmin.</w:t>
              </w:r>
            </w:ins>
          </w:p>
        </w:tc>
      </w:tr>
      <w:tr w:rsidR="00E37DD3" w14:paraId="3C78159B" w14:textId="77777777" w:rsidTr="00D26F74">
        <w:trPr>
          <w:jc w:val="center"/>
          <w:ins w:id="1717" w:author="Rafi Aziizi" w:date="2021-11-12T17:04:00Z"/>
        </w:trPr>
        <w:tc>
          <w:tcPr>
            <w:tcW w:w="570" w:type="dxa"/>
            <w:tcBorders>
              <w:top w:val="single" w:sz="4" w:space="0" w:color="auto"/>
              <w:left w:val="single" w:sz="4" w:space="0" w:color="auto"/>
              <w:bottom w:val="single" w:sz="4" w:space="0" w:color="auto"/>
              <w:right w:val="single" w:sz="4" w:space="0" w:color="auto"/>
            </w:tcBorders>
          </w:tcPr>
          <w:p w14:paraId="4D081349" w14:textId="65E1A868" w:rsidR="00E37DD3" w:rsidRDefault="00E37DD3" w:rsidP="00E37DD3">
            <w:pPr>
              <w:spacing w:after="200" w:line="240" w:lineRule="auto"/>
              <w:rPr>
                <w:ins w:id="1718" w:author="Rafi Aziizi" w:date="2021-11-12T17:04:00Z"/>
                <w:iCs/>
                <w:szCs w:val="18"/>
                <w:lang w:val="en-ID"/>
              </w:rPr>
            </w:pPr>
            <w:ins w:id="1719" w:author="Rafi Aziizi" w:date="2021-11-12T17:04:00Z">
              <w:r>
                <w:rPr>
                  <w:iCs/>
                  <w:szCs w:val="18"/>
                  <w:lang w:val="en-ID"/>
                </w:rPr>
                <w:lastRenderedPageBreak/>
                <w:t>9</w:t>
              </w:r>
            </w:ins>
          </w:p>
        </w:tc>
        <w:tc>
          <w:tcPr>
            <w:tcW w:w="2119" w:type="dxa"/>
            <w:tcBorders>
              <w:top w:val="single" w:sz="4" w:space="0" w:color="auto"/>
              <w:left w:val="single" w:sz="4" w:space="0" w:color="auto"/>
              <w:bottom w:val="single" w:sz="4" w:space="0" w:color="auto"/>
              <w:right w:val="single" w:sz="4" w:space="0" w:color="auto"/>
            </w:tcBorders>
          </w:tcPr>
          <w:p w14:paraId="49D8A6B8" w14:textId="3C0E8F69" w:rsidR="00E37DD3" w:rsidRDefault="00E37DD3" w:rsidP="00E37DD3">
            <w:pPr>
              <w:spacing w:after="200" w:line="240" w:lineRule="auto"/>
              <w:rPr>
                <w:ins w:id="1720" w:author="Rafi Aziizi" w:date="2021-11-12T17:04:00Z"/>
                <w:iCs/>
                <w:szCs w:val="18"/>
                <w:lang w:val="en-ID"/>
              </w:rPr>
            </w:pPr>
            <w:ins w:id="1721" w:author="Rafi Aziizi" w:date="2021-11-12T17:04:00Z">
              <w:r>
                <w:rPr>
                  <w:iCs/>
                  <w:szCs w:val="18"/>
                  <w:lang w:val="en-ID"/>
                </w:rPr>
                <w:t>Dashboard</w:t>
              </w:r>
            </w:ins>
          </w:p>
        </w:tc>
        <w:tc>
          <w:tcPr>
            <w:tcW w:w="2268" w:type="dxa"/>
            <w:tcBorders>
              <w:top w:val="single" w:sz="4" w:space="0" w:color="auto"/>
              <w:left w:val="single" w:sz="4" w:space="0" w:color="auto"/>
              <w:bottom w:val="single" w:sz="4" w:space="0" w:color="auto"/>
              <w:right w:val="single" w:sz="4" w:space="0" w:color="auto"/>
            </w:tcBorders>
          </w:tcPr>
          <w:p w14:paraId="1780BA76" w14:textId="0AF11F2E" w:rsidR="00E37DD3" w:rsidRDefault="00E37DD3" w:rsidP="00E37DD3">
            <w:pPr>
              <w:spacing w:after="200" w:line="240" w:lineRule="auto"/>
              <w:rPr>
                <w:ins w:id="1722" w:author="Rafi Aziizi" w:date="2021-11-12T17:04:00Z"/>
                <w:iCs/>
                <w:szCs w:val="18"/>
                <w:lang w:val="en-ID"/>
              </w:rPr>
            </w:pPr>
            <w:ins w:id="1723" w:author="Rafi Aziizi" w:date="2021-11-12T17:04:00Z">
              <w:r>
                <w:rPr>
                  <w:iCs/>
                  <w:szCs w:val="18"/>
                  <w:lang w:val="en-ID"/>
                </w:rPr>
                <w:t xml:space="preserve">Memudahkan </w:t>
              </w:r>
            </w:ins>
            <w:ins w:id="1724" w:author="Rafi Aziizi" w:date="2021-11-12T17:05:00Z">
              <w:r>
                <w:rPr>
                  <w:iCs/>
                  <w:szCs w:val="18"/>
                  <w:lang w:val="en-ID"/>
                </w:rPr>
                <w:t>Guru BK, Bagian IT dan Kepala Sekolah untuk melihat informasi grafis mengenai absensi siswa dengan kategori tertentu</w:t>
              </w:r>
            </w:ins>
          </w:p>
        </w:tc>
        <w:tc>
          <w:tcPr>
            <w:tcW w:w="2970" w:type="dxa"/>
            <w:tcBorders>
              <w:top w:val="single" w:sz="4" w:space="0" w:color="auto"/>
              <w:left w:val="single" w:sz="4" w:space="0" w:color="auto"/>
              <w:bottom w:val="single" w:sz="4" w:space="0" w:color="auto"/>
              <w:right w:val="single" w:sz="4" w:space="0" w:color="auto"/>
            </w:tcBorders>
          </w:tcPr>
          <w:p w14:paraId="407DFDA2" w14:textId="6F32ECDC" w:rsidR="00E37DD3" w:rsidRDefault="00E37DD3" w:rsidP="00E37DD3">
            <w:pPr>
              <w:spacing w:after="200" w:line="240" w:lineRule="auto"/>
              <w:jc w:val="center"/>
              <w:rPr>
                <w:ins w:id="1725" w:author="Rafi Aziizi" w:date="2021-11-12T17:04:00Z"/>
                <w:iCs/>
                <w:szCs w:val="18"/>
                <w:lang w:val="en-ID"/>
              </w:rPr>
            </w:pPr>
            <w:ins w:id="1726" w:author="Rafi Aziizi" w:date="2021-11-12T17:05:00Z">
              <w:r>
                <w:rPr>
                  <w:iCs/>
                  <w:szCs w:val="18"/>
                  <w:lang w:val="en-ID"/>
                </w:rPr>
                <w:t>Data Absensi Siswa</w:t>
              </w:r>
            </w:ins>
            <w:ins w:id="1727" w:author="Rafi Aziizi" w:date="2021-11-12T17:06:00Z">
              <w:r>
                <w:rPr>
                  <w:iCs/>
                  <w:szCs w:val="18"/>
                  <w:lang w:val="en-ID"/>
                </w:rPr>
                <w:t>.</w:t>
              </w:r>
            </w:ins>
          </w:p>
        </w:tc>
      </w:tr>
      <w:tr w:rsidR="00E37DD3" w14:paraId="4B9E9184" w14:textId="77777777" w:rsidTr="00D26F74">
        <w:trPr>
          <w:jc w:val="center"/>
          <w:ins w:id="1728" w:author="Rafi Aziizi" w:date="2021-11-12T17:05:00Z"/>
        </w:trPr>
        <w:tc>
          <w:tcPr>
            <w:tcW w:w="570" w:type="dxa"/>
            <w:tcBorders>
              <w:top w:val="single" w:sz="4" w:space="0" w:color="auto"/>
              <w:left w:val="single" w:sz="4" w:space="0" w:color="auto"/>
              <w:bottom w:val="single" w:sz="4" w:space="0" w:color="auto"/>
              <w:right w:val="single" w:sz="4" w:space="0" w:color="auto"/>
            </w:tcBorders>
          </w:tcPr>
          <w:p w14:paraId="49C2EA22" w14:textId="6DFCCD77" w:rsidR="00E37DD3" w:rsidRDefault="00E37DD3" w:rsidP="00E37DD3">
            <w:pPr>
              <w:spacing w:after="200" w:line="240" w:lineRule="auto"/>
              <w:rPr>
                <w:ins w:id="1729" w:author="Rafi Aziizi" w:date="2021-11-12T17:05:00Z"/>
                <w:iCs/>
                <w:szCs w:val="18"/>
                <w:lang w:val="en-ID"/>
              </w:rPr>
            </w:pPr>
            <w:ins w:id="1730" w:author="Rafi Aziizi" w:date="2021-11-12T17:05:00Z">
              <w:r>
                <w:rPr>
                  <w:iCs/>
                  <w:szCs w:val="18"/>
                  <w:lang w:val="en-ID"/>
                </w:rPr>
                <w:t>10</w:t>
              </w:r>
            </w:ins>
          </w:p>
        </w:tc>
        <w:tc>
          <w:tcPr>
            <w:tcW w:w="2119" w:type="dxa"/>
            <w:tcBorders>
              <w:top w:val="single" w:sz="4" w:space="0" w:color="auto"/>
              <w:left w:val="single" w:sz="4" w:space="0" w:color="auto"/>
              <w:bottom w:val="single" w:sz="4" w:space="0" w:color="auto"/>
              <w:right w:val="single" w:sz="4" w:space="0" w:color="auto"/>
            </w:tcBorders>
          </w:tcPr>
          <w:p w14:paraId="559D0353" w14:textId="3AA28129" w:rsidR="00E37DD3" w:rsidRDefault="00E37DD3" w:rsidP="00E37DD3">
            <w:pPr>
              <w:spacing w:after="200" w:line="240" w:lineRule="auto"/>
              <w:rPr>
                <w:ins w:id="1731" w:author="Rafi Aziizi" w:date="2021-11-12T17:05:00Z"/>
                <w:iCs/>
                <w:szCs w:val="18"/>
                <w:lang w:val="en-ID"/>
              </w:rPr>
            </w:pPr>
            <w:ins w:id="1732" w:author="Rafi Aziizi" w:date="2021-11-12T17:05:00Z">
              <w:r>
                <w:rPr>
                  <w:iCs/>
                  <w:szCs w:val="18"/>
                  <w:lang w:val="en-ID"/>
                </w:rPr>
                <w:t>Kelola Laporan Siswa Bermasal</w:t>
              </w:r>
            </w:ins>
            <w:ins w:id="1733" w:author="Rafi Aziizi" w:date="2021-11-12T17:06:00Z">
              <w:r>
                <w:rPr>
                  <w:iCs/>
                  <w:szCs w:val="18"/>
                  <w:lang w:val="en-ID"/>
                </w:rPr>
                <w:t>ah</w:t>
              </w:r>
            </w:ins>
          </w:p>
        </w:tc>
        <w:tc>
          <w:tcPr>
            <w:tcW w:w="2268" w:type="dxa"/>
            <w:tcBorders>
              <w:top w:val="single" w:sz="4" w:space="0" w:color="auto"/>
              <w:left w:val="single" w:sz="4" w:space="0" w:color="auto"/>
              <w:bottom w:val="single" w:sz="4" w:space="0" w:color="auto"/>
              <w:right w:val="single" w:sz="4" w:space="0" w:color="auto"/>
            </w:tcBorders>
          </w:tcPr>
          <w:p w14:paraId="0395735A" w14:textId="5FF1AB48" w:rsidR="00E37DD3" w:rsidRDefault="00E37DD3" w:rsidP="00E37DD3">
            <w:pPr>
              <w:spacing w:after="200" w:line="240" w:lineRule="auto"/>
              <w:rPr>
                <w:ins w:id="1734" w:author="Rafi Aziizi" w:date="2021-11-12T17:05:00Z"/>
                <w:iCs/>
                <w:szCs w:val="18"/>
                <w:lang w:val="en-ID"/>
              </w:rPr>
            </w:pPr>
            <w:ins w:id="1735" w:author="Rafi Aziizi" w:date="2021-11-12T17:06:00Z">
              <w:r>
                <w:rPr>
                  <w:iCs/>
                  <w:szCs w:val="18"/>
                  <w:lang w:val="en-ID"/>
                </w:rPr>
                <w:t>Memudahkan Guru BK dan bagian IT untuk melakukan pengelolaan data siswa bermasalah</w:t>
              </w:r>
            </w:ins>
          </w:p>
        </w:tc>
        <w:tc>
          <w:tcPr>
            <w:tcW w:w="2970" w:type="dxa"/>
            <w:tcBorders>
              <w:top w:val="single" w:sz="4" w:space="0" w:color="auto"/>
              <w:left w:val="single" w:sz="4" w:space="0" w:color="auto"/>
              <w:bottom w:val="single" w:sz="4" w:space="0" w:color="auto"/>
              <w:right w:val="single" w:sz="4" w:space="0" w:color="auto"/>
            </w:tcBorders>
          </w:tcPr>
          <w:p w14:paraId="17770243" w14:textId="1139BDCC" w:rsidR="00E37DD3" w:rsidRDefault="00E37DD3" w:rsidP="00E37DD3">
            <w:pPr>
              <w:spacing w:after="200" w:line="240" w:lineRule="auto"/>
              <w:jc w:val="center"/>
              <w:rPr>
                <w:ins w:id="1736" w:author="Rafi Aziizi" w:date="2021-11-12T17:05:00Z"/>
                <w:iCs/>
                <w:szCs w:val="18"/>
                <w:lang w:val="en-ID"/>
              </w:rPr>
            </w:pPr>
            <w:ins w:id="1737" w:author="Rafi Aziizi" w:date="2021-11-12T17:06:00Z">
              <w:r>
                <w:rPr>
                  <w:iCs/>
                  <w:szCs w:val="18"/>
                  <w:lang w:val="en-ID"/>
                </w:rPr>
                <w:t>Data Laporan Absensi Siswa.</w:t>
              </w:r>
            </w:ins>
          </w:p>
        </w:tc>
      </w:tr>
    </w:tbl>
    <w:p w14:paraId="20CC7BBC" w14:textId="77777777" w:rsidR="00494C80" w:rsidRPr="00122F94" w:rsidRDefault="00494C80">
      <w:pPr>
        <w:spacing w:line="240" w:lineRule="auto"/>
        <w:rPr>
          <w:ins w:id="1738" w:author="Rafi Aziizi" w:date="2021-11-12T11:15:00Z"/>
          <w:b/>
          <w:bCs/>
          <w:sz w:val="22"/>
          <w:szCs w:val="22"/>
        </w:rPr>
        <w:pPrChange w:id="1739" w:author="Rafi Aziizi" w:date="2021-11-12T17:02:00Z">
          <w:pPr>
            <w:spacing w:line="240" w:lineRule="auto"/>
            <w:jc w:val="center"/>
          </w:pPr>
        </w:pPrChange>
      </w:pPr>
    </w:p>
    <w:p w14:paraId="79AFBD68" w14:textId="5CEC520A" w:rsidR="00494C80" w:rsidRPr="003E1103" w:rsidDel="00BC0DF1" w:rsidRDefault="00494C80" w:rsidP="00494C80">
      <w:pPr>
        <w:ind w:firstLine="720"/>
        <w:rPr>
          <w:del w:id="1740" w:author="Rafi Aziizi" w:date="2021-11-12T13:51:00Z"/>
          <w:moveTo w:id="1741" w:author="Rafi Aziizi" w:date="2021-11-12T11:16:00Z"/>
        </w:rPr>
      </w:pPr>
      <w:commentRangeStart w:id="1742"/>
      <w:commentRangeEnd w:id="1742"/>
      <w:del w:id="1743" w:author="Rafi Aziizi" w:date="2021-11-12T13:52:00Z">
        <w:r w:rsidDel="00BC0DF1">
          <w:rPr>
            <w:rStyle w:val="CommentReference"/>
            <w:b/>
          </w:rPr>
          <w:commentReference w:id="1742"/>
        </w:r>
      </w:del>
      <w:moveToRangeStart w:id="1744" w:author="Rafi Aziizi" w:date="2021-11-12T11:16:00Z" w:name="move87608182"/>
      <w:moveTo w:id="1745" w:author="Rafi Aziizi" w:date="2021-11-12T11:16:00Z">
        <w:del w:id="1746" w:author="Rafi Aziizi" w:date="2021-11-12T13:51:00Z">
          <w:r w:rsidDel="00BC0DF1">
            <w:delText>Deskripsi aktor menjelaskan definisi setiap aktor yang terlibat yaitu Siswa, Bagian IT, Kepala Sekolah, dan Guru BK. Penjelasan mengenai deskripsi untuk setiap aktor dapat dilihat pada table:</w:delText>
          </w:r>
        </w:del>
      </w:moveTo>
    </w:p>
    <w:p w14:paraId="66023949" w14:textId="680385D8" w:rsidR="00494C80" w:rsidDel="00BC0DF1" w:rsidRDefault="00494C80" w:rsidP="00494C80">
      <w:pPr>
        <w:pStyle w:val="Caption"/>
        <w:keepNext/>
        <w:jc w:val="center"/>
        <w:rPr>
          <w:del w:id="1747" w:author="Rafi Aziizi" w:date="2021-11-12T13:51:00Z"/>
          <w:moveTo w:id="1748" w:author="Rafi Aziizi" w:date="2021-11-12T11:16:00Z"/>
        </w:rPr>
      </w:pPr>
      <w:moveTo w:id="1749" w:author="Rafi Aziizi" w:date="2021-11-12T11:16:00Z">
        <w:del w:id="1750" w:author="Rafi Aziizi" w:date="2021-11-12T13:51:00Z">
          <w:r w:rsidDel="00BC0DF1">
            <w:delText xml:space="preserve">Table 3. </w:delText>
          </w:r>
          <w:r w:rsidDel="00BC0DF1">
            <w:rPr>
              <w:i w:val="0"/>
              <w:iCs w:val="0"/>
            </w:rPr>
            <w:fldChar w:fldCharType="begin"/>
          </w:r>
          <w:r w:rsidRPr="00C4154F" w:rsidDel="00BC0DF1">
            <w:rPr>
              <w:i w:val="0"/>
              <w:iCs w:val="0"/>
            </w:rPr>
            <w:delInstrText xml:space="preserve"> SEQ Table_3. \* ARABIC </w:delInstrText>
          </w:r>
          <w:r w:rsidDel="00BC0DF1">
            <w:rPr>
              <w:i w:val="0"/>
              <w:iCs w:val="0"/>
            </w:rPr>
            <w:fldChar w:fldCharType="separate"/>
          </w:r>
          <w:r w:rsidDel="00BC0DF1">
            <w:rPr>
              <w:noProof/>
            </w:rPr>
            <w:delText>4</w:delText>
          </w:r>
          <w:r w:rsidDel="00BC0DF1">
            <w:rPr>
              <w:i w:val="0"/>
              <w:iCs w:val="0"/>
            </w:rPr>
            <w:fldChar w:fldCharType="end"/>
          </w:r>
          <w:r w:rsidDel="00BC0DF1">
            <w:delText xml:space="preserve"> </w:delText>
          </w:r>
          <w:r w:rsidRPr="00D74A99" w:rsidDel="00BC0DF1">
            <w:delText>Deskripsi Aktor</w:delText>
          </w:r>
        </w:del>
      </w:moveTo>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494C80" w:rsidRPr="0009462F" w:rsidDel="00BC0DF1" w14:paraId="58933E55" w14:textId="3DC43E4F" w:rsidTr="00F14C4A">
        <w:trPr>
          <w:del w:id="1751" w:author="Rafi Aziizi" w:date="2021-11-12T13:51:00Z"/>
        </w:trPr>
        <w:tc>
          <w:tcPr>
            <w:tcW w:w="704" w:type="dxa"/>
          </w:tcPr>
          <w:p w14:paraId="7E5CA51E" w14:textId="31EC94CD" w:rsidR="00494C80" w:rsidRPr="0009462F" w:rsidDel="00BC0DF1" w:rsidRDefault="00494C80" w:rsidP="00F14C4A">
            <w:pPr>
              <w:jc w:val="center"/>
              <w:rPr>
                <w:del w:id="1752" w:author="Rafi Aziizi" w:date="2021-11-12T13:51:00Z"/>
                <w:moveTo w:id="1753" w:author="Rafi Aziizi" w:date="2021-11-12T11:16:00Z"/>
                <w:b/>
              </w:rPr>
            </w:pPr>
            <w:moveTo w:id="1754" w:author="Rafi Aziizi" w:date="2021-11-12T11:16:00Z">
              <w:del w:id="1755" w:author="Rafi Aziizi" w:date="2021-11-12T13:51:00Z">
                <w:r w:rsidDel="00BC0DF1">
                  <w:rPr>
                    <w:b/>
                  </w:rPr>
                  <w:delText>No</w:delText>
                </w:r>
              </w:del>
            </w:moveTo>
          </w:p>
        </w:tc>
        <w:tc>
          <w:tcPr>
            <w:tcW w:w="2268" w:type="dxa"/>
          </w:tcPr>
          <w:p w14:paraId="43377CEA" w14:textId="373028AB" w:rsidR="00494C80" w:rsidRPr="0009462F" w:rsidDel="00BC0DF1" w:rsidRDefault="00494C80" w:rsidP="00F14C4A">
            <w:pPr>
              <w:jc w:val="center"/>
              <w:rPr>
                <w:del w:id="1756" w:author="Rafi Aziizi" w:date="2021-11-12T13:51:00Z"/>
                <w:moveTo w:id="1757" w:author="Rafi Aziizi" w:date="2021-11-12T11:16:00Z"/>
                <w:b/>
              </w:rPr>
            </w:pPr>
            <w:moveTo w:id="1758" w:author="Rafi Aziizi" w:date="2021-11-12T11:16:00Z">
              <w:del w:id="1759" w:author="Rafi Aziizi" w:date="2021-11-12T13:51:00Z">
                <w:r w:rsidRPr="0009462F" w:rsidDel="00BC0DF1">
                  <w:rPr>
                    <w:b/>
                  </w:rPr>
                  <w:delText>Aktor</w:delText>
                </w:r>
              </w:del>
            </w:moveTo>
          </w:p>
        </w:tc>
        <w:tc>
          <w:tcPr>
            <w:tcW w:w="4955" w:type="dxa"/>
          </w:tcPr>
          <w:p w14:paraId="42BFF127" w14:textId="6992BF5D" w:rsidR="00494C80" w:rsidRPr="0009462F" w:rsidDel="00BC0DF1" w:rsidRDefault="00494C80" w:rsidP="00F14C4A">
            <w:pPr>
              <w:jc w:val="center"/>
              <w:rPr>
                <w:del w:id="1760" w:author="Rafi Aziizi" w:date="2021-11-12T13:51:00Z"/>
                <w:moveTo w:id="1761" w:author="Rafi Aziizi" w:date="2021-11-12T11:16:00Z"/>
                <w:b/>
              </w:rPr>
            </w:pPr>
            <w:moveTo w:id="1762" w:author="Rafi Aziizi" w:date="2021-11-12T11:16:00Z">
              <w:del w:id="1763" w:author="Rafi Aziizi" w:date="2021-11-12T13:51:00Z">
                <w:r w:rsidRPr="0009462F" w:rsidDel="00BC0DF1">
                  <w:rPr>
                    <w:b/>
                  </w:rPr>
                  <w:delText>Deskripsi</w:delText>
                </w:r>
              </w:del>
            </w:moveTo>
          </w:p>
        </w:tc>
      </w:tr>
      <w:tr w:rsidR="00494C80" w:rsidDel="00BC0DF1" w14:paraId="047CFB03" w14:textId="69803F67" w:rsidTr="00F14C4A">
        <w:trPr>
          <w:del w:id="1764" w:author="Rafi Aziizi" w:date="2021-11-12T13:51:00Z"/>
        </w:trPr>
        <w:tc>
          <w:tcPr>
            <w:tcW w:w="704" w:type="dxa"/>
          </w:tcPr>
          <w:p w14:paraId="23CB2290" w14:textId="3E1754B2" w:rsidR="00494C80" w:rsidDel="00BC0DF1" w:rsidRDefault="00494C80" w:rsidP="00F14C4A">
            <w:pPr>
              <w:rPr>
                <w:del w:id="1765" w:author="Rafi Aziizi" w:date="2021-11-12T13:51:00Z"/>
                <w:moveTo w:id="1766" w:author="Rafi Aziizi" w:date="2021-11-12T11:16:00Z"/>
              </w:rPr>
            </w:pPr>
            <w:moveTo w:id="1767" w:author="Rafi Aziizi" w:date="2021-11-12T11:16:00Z">
              <w:del w:id="1768" w:author="Rafi Aziizi" w:date="2021-11-12T13:51:00Z">
                <w:r w:rsidDel="00BC0DF1">
                  <w:delText>1.</w:delText>
                </w:r>
              </w:del>
            </w:moveTo>
          </w:p>
        </w:tc>
        <w:tc>
          <w:tcPr>
            <w:tcW w:w="2268" w:type="dxa"/>
          </w:tcPr>
          <w:p w14:paraId="42F9C66E" w14:textId="4FC4730D" w:rsidR="00494C80" w:rsidDel="00BC0DF1" w:rsidRDefault="00494C80" w:rsidP="00F14C4A">
            <w:pPr>
              <w:rPr>
                <w:del w:id="1769" w:author="Rafi Aziizi" w:date="2021-11-12T13:51:00Z"/>
                <w:moveTo w:id="1770" w:author="Rafi Aziizi" w:date="2021-11-12T11:16:00Z"/>
              </w:rPr>
            </w:pPr>
            <w:moveTo w:id="1771" w:author="Rafi Aziizi" w:date="2021-11-12T11:16:00Z">
              <w:del w:id="1772" w:author="Rafi Aziizi" w:date="2021-11-12T13:51:00Z">
                <w:r w:rsidDel="00BC0DF1">
                  <w:delText>Siswa</w:delText>
                </w:r>
              </w:del>
            </w:moveTo>
          </w:p>
        </w:tc>
        <w:tc>
          <w:tcPr>
            <w:tcW w:w="4955" w:type="dxa"/>
          </w:tcPr>
          <w:p w14:paraId="033E34D1" w14:textId="01E2811F" w:rsidR="00494C80" w:rsidDel="00BC0DF1" w:rsidRDefault="00494C80" w:rsidP="00F14C4A">
            <w:pPr>
              <w:rPr>
                <w:del w:id="1773" w:author="Rafi Aziizi" w:date="2021-11-12T13:51:00Z"/>
                <w:moveTo w:id="1774" w:author="Rafi Aziizi" w:date="2021-11-12T11:16:00Z"/>
              </w:rPr>
            </w:pPr>
            <w:moveTo w:id="1775" w:author="Rafi Aziizi" w:date="2021-11-12T11:16:00Z">
              <w:del w:id="1776" w:author="Rafi Aziizi" w:date="2021-11-12T13:51:00Z">
                <w:r w:rsidDel="00BC0DF1">
                  <w:delText>B</w:delText>
                </w:r>
                <w:r w:rsidRPr="003E1103" w:rsidDel="00BC0DF1">
                  <w:delText>ertanggung jawab untuk melakukan absen</w:delText>
                </w:r>
              </w:del>
            </w:moveTo>
          </w:p>
        </w:tc>
      </w:tr>
      <w:tr w:rsidR="00494C80" w:rsidDel="00BC0DF1" w14:paraId="5AE41BE5" w14:textId="2FD18689" w:rsidTr="00F14C4A">
        <w:trPr>
          <w:del w:id="1777" w:author="Rafi Aziizi" w:date="2021-11-12T13:51:00Z"/>
        </w:trPr>
        <w:tc>
          <w:tcPr>
            <w:tcW w:w="704" w:type="dxa"/>
          </w:tcPr>
          <w:p w14:paraId="49B667B3" w14:textId="2DA9BA2B" w:rsidR="00494C80" w:rsidDel="00BC0DF1" w:rsidRDefault="00494C80" w:rsidP="00F14C4A">
            <w:pPr>
              <w:rPr>
                <w:del w:id="1778" w:author="Rafi Aziizi" w:date="2021-11-12T13:51:00Z"/>
                <w:moveTo w:id="1779" w:author="Rafi Aziizi" w:date="2021-11-12T11:16:00Z"/>
              </w:rPr>
            </w:pPr>
            <w:moveTo w:id="1780" w:author="Rafi Aziizi" w:date="2021-11-12T11:16:00Z">
              <w:del w:id="1781" w:author="Rafi Aziizi" w:date="2021-11-12T13:51:00Z">
                <w:r w:rsidDel="00BC0DF1">
                  <w:delText>2.</w:delText>
                </w:r>
              </w:del>
            </w:moveTo>
          </w:p>
        </w:tc>
        <w:tc>
          <w:tcPr>
            <w:tcW w:w="2268" w:type="dxa"/>
          </w:tcPr>
          <w:p w14:paraId="75B5250B" w14:textId="3B3F9BE7" w:rsidR="00494C80" w:rsidDel="00BC0DF1" w:rsidRDefault="00494C80" w:rsidP="00F14C4A">
            <w:pPr>
              <w:rPr>
                <w:del w:id="1782" w:author="Rafi Aziizi" w:date="2021-11-12T13:51:00Z"/>
                <w:moveTo w:id="1783" w:author="Rafi Aziizi" w:date="2021-11-12T11:16:00Z"/>
              </w:rPr>
            </w:pPr>
            <w:moveTo w:id="1784" w:author="Rafi Aziizi" w:date="2021-11-12T11:16:00Z">
              <w:del w:id="1785" w:author="Rafi Aziizi" w:date="2021-11-12T13:51:00Z">
                <w:r w:rsidDel="00BC0DF1">
                  <w:delText>Kepala Sekolah</w:delText>
                </w:r>
              </w:del>
            </w:moveTo>
          </w:p>
        </w:tc>
        <w:tc>
          <w:tcPr>
            <w:tcW w:w="4955" w:type="dxa"/>
          </w:tcPr>
          <w:p w14:paraId="415AFE8C" w14:textId="61B31FA2" w:rsidR="00494C80" w:rsidRPr="001B0BF8" w:rsidDel="00BC0DF1" w:rsidRDefault="00494C80" w:rsidP="00F14C4A">
            <w:pPr>
              <w:rPr>
                <w:del w:id="1786" w:author="Rafi Aziizi" w:date="2021-11-12T13:51:00Z"/>
                <w:moveTo w:id="1787" w:author="Rafi Aziizi" w:date="2021-11-12T11:16:00Z"/>
                <w:lang w:val="id-ID"/>
              </w:rPr>
            </w:pPr>
            <w:moveTo w:id="1788" w:author="Rafi Aziizi" w:date="2021-11-12T11:16:00Z">
              <w:del w:id="1789" w:author="Rafi Aziizi" w:date="2021-11-12T13:51:00Z">
                <w:r w:rsidDel="00BC0DF1">
                  <w:delText>Aktor ini dapat melihat laporan absensi berdasarkan hari, bulan maupun semester.</w:delText>
                </w:r>
                <w:r w:rsidDel="00BC0DF1">
                  <w:rPr>
                    <w:lang w:val="id-ID"/>
                  </w:rPr>
                  <w:delText xml:space="preserve"> </w:delText>
                </w:r>
              </w:del>
            </w:moveTo>
          </w:p>
        </w:tc>
      </w:tr>
      <w:tr w:rsidR="00494C80" w:rsidDel="00BC0DF1" w14:paraId="7D3C759B" w14:textId="0F55768C" w:rsidTr="00F14C4A">
        <w:trPr>
          <w:del w:id="1790" w:author="Rafi Aziizi" w:date="2021-11-12T13:51:00Z"/>
        </w:trPr>
        <w:tc>
          <w:tcPr>
            <w:tcW w:w="704" w:type="dxa"/>
          </w:tcPr>
          <w:p w14:paraId="7C0F14A0" w14:textId="1BCAD702" w:rsidR="00494C80" w:rsidDel="00BC0DF1" w:rsidRDefault="00494C80" w:rsidP="00F14C4A">
            <w:pPr>
              <w:rPr>
                <w:del w:id="1791" w:author="Rafi Aziizi" w:date="2021-11-12T13:51:00Z"/>
                <w:moveTo w:id="1792" w:author="Rafi Aziizi" w:date="2021-11-12T11:16:00Z"/>
              </w:rPr>
            </w:pPr>
            <w:moveTo w:id="1793" w:author="Rafi Aziizi" w:date="2021-11-12T11:16:00Z">
              <w:del w:id="1794" w:author="Rafi Aziizi" w:date="2021-11-12T13:51:00Z">
                <w:r w:rsidDel="00BC0DF1">
                  <w:delText xml:space="preserve">3. </w:delText>
                </w:r>
              </w:del>
            </w:moveTo>
          </w:p>
        </w:tc>
        <w:tc>
          <w:tcPr>
            <w:tcW w:w="2268" w:type="dxa"/>
          </w:tcPr>
          <w:p w14:paraId="699748AA" w14:textId="5A2A1BC9" w:rsidR="00494C80" w:rsidDel="00BC0DF1" w:rsidRDefault="00494C80" w:rsidP="00F14C4A">
            <w:pPr>
              <w:rPr>
                <w:del w:id="1795" w:author="Rafi Aziizi" w:date="2021-11-12T13:51:00Z"/>
                <w:moveTo w:id="1796" w:author="Rafi Aziizi" w:date="2021-11-12T11:16:00Z"/>
              </w:rPr>
            </w:pPr>
            <w:moveTo w:id="1797" w:author="Rafi Aziizi" w:date="2021-11-12T11:16:00Z">
              <w:del w:id="1798" w:author="Rafi Aziizi" w:date="2021-11-12T13:51:00Z">
                <w:r w:rsidDel="00BC0DF1">
                  <w:delText>Guru BK</w:delText>
                </w:r>
              </w:del>
            </w:moveTo>
          </w:p>
        </w:tc>
        <w:tc>
          <w:tcPr>
            <w:tcW w:w="4955" w:type="dxa"/>
          </w:tcPr>
          <w:p w14:paraId="6BCB9C6A" w14:textId="4A17D50F" w:rsidR="00494C80" w:rsidDel="00BC0DF1" w:rsidRDefault="00494C80" w:rsidP="00F14C4A">
            <w:pPr>
              <w:rPr>
                <w:del w:id="1799" w:author="Rafi Aziizi" w:date="2021-11-12T13:51:00Z"/>
                <w:moveTo w:id="1800" w:author="Rafi Aziizi" w:date="2021-11-12T11:16:00Z"/>
              </w:rPr>
            </w:pPr>
            <w:moveTo w:id="1801" w:author="Rafi Aziizi" w:date="2021-11-12T11:16:00Z">
              <w:del w:id="1802" w:author="Rafi Aziizi" w:date="2021-11-12T13:51:00Z">
                <w:r w:rsidDel="00BC0DF1">
                  <w:delText>B</w:delText>
                </w:r>
                <w:r w:rsidRPr="003E1103" w:rsidDel="00BC0DF1">
                  <w:delText>ertanggung jawab untuk mengelola data</w:delText>
                </w:r>
                <w:r w:rsidDel="00BC0DF1">
                  <w:delText xml:space="preserve"> </w:delText>
                </w:r>
                <w:r w:rsidRPr="003E1103" w:rsidDel="00BC0DF1">
                  <w:delText>siswa,</w:delText>
                </w:r>
                <w:r w:rsidDel="00BC0DF1">
                  <w:delText xml:space="preserve"> </w:delText>
                </w:r>
                <w:r w:rsidRPr="003E1103" w:rsidDel="00BC0DF1">
                  <w:delText>admin,</w:delText>
                </w:r>
                <w:r w:rsidDel="00BC0DF1">
                  <w:delText xml:space="preserve"> </w:delText>
                </w:r>
                <w:r w:rsidRPr="003E1103" w:rsidDel="00BC0DF1">
                  <w:delText>guru,</w:delText>
                </w:r>
                <w:r w:rsidDel="00BC0DF1">
                  <w:delText xml:space="preserve"> </w:delText>
                </w:r>
                <w:r w:rsidRPr="003E1103" w:rsidDel="00BC0DF1">
                  <w:delText>kelas,</w:delText>
                </w:r>
                <w:r w:rsidDel="00BC0DF1">
                  <w:delText xml:space="preserve"> </w:delText>
                </w:r>
                <w:r w:rsidRPr="003E1103" w:rsidDel="00BC0DF1">
                  <w:delText>absensi,</w:delText>
                </w:r>
                <w:r w:rsidDel="00BC0DF1">
                  <w:delText xml:space="preserve"> semester, </w:delText>
                </w:r>
                <w:r w:rsidRPr="003E1103" w:rsidDel="00BC0DF1">
                  <w:delText>laporan absensi hingga siswa bermasalah</w:delText>
                </w:r>
              </w:del>
            </w:moveTo>
          </w:p>
        </w:tc>
      </w:tr>
      <w:tr w:rsidR="00494C80" w:rsidDel="00BC0DF1" w14:paraId="3FBCA090" w14:textId="53C64513" w:rsidTr="00F14C4A">
        <w:trPr>
          <w:del w:id="1803" w:author="Rafi Aziizi" w:date="2021-11-12T13:51:00Z"/>
        </w:trPr>
        <w:tc>
          <w:tcPr>
            <w:tcW w:w="704" w:type="dxa"/>
          </w:tcPr>
          <w:p w14:paraId="1378B91E" w14:textId="20AF8472" w:rsidR="00494C80" w:rsidDel="00BC0DF1" w:rsidRDefault="00494C80" w:rsidP="00F14C4A">
            <w:pPr>
              <w:rPr>
                <w:del w:id="1804" w:author="Rafi Aziizi" w:date="2021-11-12T13:51:00Z"/>
                <w:moveTo w:id="1805" w:author="Rafi Aziizi" w:date="2021-11-12T11:16:00Z"/>
              </w:rPr>
            </w:pPr>
            <w:moveTo w:id="1806" w:author="Rafi Aziizi" w:date="2021-11-12T11:16:00Z">
              <w:del w:id="1807" w:author="Rafi Aziizi" w:date="2021-11-12T13:51:00Z">
                <w:r w:rsidDel="00BC0DF1">
                  <w:delText>4.</w:delText>
                </w:r>
              </w:del>
            </w:moveTo>
          </w:p>
        </w:tc>
        <w:tc>
          <w:tcPr>
            <w:tcW w:w="2268" w:type="dxa"/>
          </w:tcPr>
          <w:p w14:paraId="1962667A" w14:textId="1C26DAAA" w:rsidR="00494C80" w:rsidDel="00BC0DF1" w:rsidRDefault="00494C80" w:rsidP="00F14C4A">
            <w:pPr>
              <w:rPr>
                <w:del w:id="1808" w:author="Rafi Aziizi" w:date="2021-11-12T13:51:00Z"/>
                <w:moveTo w:id="1809" w:author="Rafi Aziizi" w:date="2021-11-12T11:16:00Z"/>
              </w:rPr>
            </w:pPr>
            <w:moveTo w:id="1810" w:author="Rafi Aziizi" w:date="2021-11-12T11:16:00Z">
              <w:del w:id="1811" w:author="Rafi Aziizi" w:date="2021-11-12T13:51:00Z">
                <w:r w:rsidDel="00BC0DF1">
                  <w:delText>Bagian IT</w:delText>
                </w:r>
              </w:del>
            </w:moveTo>
          </w:p>
        </w:tc>
        <w:tc>
          <w:tcPr>
            <w:tcW w:w="4955" w:type="dxa"/>
          </w:tcPr>
          <w:p w14:paraId="6F022119" w14:textId="1771FC2F" w:rsidR="00494C80" w:rsidDel="00BC0DF1" w:rsidRDefault="00494C80" w:rsidP="00F14C4A">
            <w:pPr>
              <w:rPr>
                <w:del w:id="1812" w:author="Rafi Aziizi" w:date="2021-11-12T13:51:00Z"/>
                <w:moveTo w:id="1813" w:author="Rafi Aziizi" w:date="2021-11-12T11:16:00Z"/>
              </w:rPr>
            </w:pPr>
            <w:moveTo w:id="1814" w:author="Rafi Aziizi" w:date="2021-11-12T11:16:00Z">
              <w:del w:id="1815" w:author="Rafi Aziizi" w:date="2021-11-12T13:51:00Z">
                <w:r w:rsidRPr="003E1103" w:rsidDel="00BC0DF1">
                  <w:delText>Bagian IT bertanggung jawab untuk mengelola data siswa,</w:delText>
                </w:r>
                <w:r w:rsidDel="00BC0DF1">
                  <w:delText xml:space="preserve"> </w:delText>
                </w:r>
                <w:r w:rsidRPr="003E1103" w:rsidDel="00BC0DF1">
                  <w:delText>guru,</w:delText>
                </w:r>
                <w:r w:rsidDel="00BC0DF1">
                  <w:delText xml:space="preserve"> </w:delText>
                </w:r>
                <w:r w:rsidRPr="003E1103" w:rsidDel="00BC0DF1">
                  <w:delText>kelas</w:delText>
                </w:r>
                <w:r w:rsidDel="00BC0DF1">
                  <w:delText>, absensi dan laporan siswa bermasalah</w:delText>
                </w:r>
              </w:del>
            </w:moveTo>
          </w:p>
        </w:tc>
      </w:tr>
    </w:tbl>
    <w:moveToRangeEnd w:id="1744"/>
    <w:p w14:paraId="1E4D9859" w14:textId="418B454D" w:rsidR="00C4154F" w:rsidRDefault="00C4154F" w:rsidP="00C93BF7">
      <w:pPr>
        <w:pStyle w:val="Heading3"/>
        <w:numPr>
          <w:ilvl w:val="2"/>
          <w:numId w:val="8"/>
        </w:numPr>
        <w:ind w:left="709"/>
        <w:rPr>
          <w:ins w:id="1816" w:author="Rafi Aziizi" w:date="2021-11-12T17:02:00Z"/>
          <w:lang w:val="en-US"/>
        </w:rPr>
      </w:pPr>
      <w:ins w:id="1817" w:author="Rafi Aziizi" w:date="2021-11-12T17:02:00Z">
        <w:r>
          <w:rPr>
            <w:lang w:val="en-US"/>
          </w:rPr>
          <w:t>Bisnis Aktor</w:t>
        </w:r>
      </w:ins>
    </w:p>
    <w:p w14:paraId="2D151BF1" w14:textId="6F6AD9F2" w:rsidR="00C4154F" w:rsidRPr="00114A62" w:rsidRDefault="00C4154F">
      <w:pPr>
        <w:ind w:firstLine="529"/>
        <w:rPr>
          <w:ins w:id="1818" w:author="Rafi Aziizi" w:date="2021-11-12T17:02:00Z"/>
          <w:b/>
          <w:bCs/>
        </w:rPr>
        <w:pPrChange w:id="1819" w:author="Rafi Aziizi" w:date="2021-11-12T17:02:00Z">
          <w:pPr>
            <w:ind w:firstLine="720"/>
          </w:pPr>
        </w:pPrChange>
      </w:pPr>
      <w:ins w:id="1820" w:author="Rafi Aziizi" w:date="2021-11-12T17:02:00Z">
        <w:r w:rsidRPr="0044182F">
          <w:t xml:space="preserve">Berdasarkan analisis sistem, terdapat </w:t>
        </w:r>
        <w:r>
          <w:t>4</w:t>
        </w:r>
        <w:r w:rsidRPr="0044182F">
          <w:t xml:space="preserve"> aktor yang memil</w:t>
        </w:r>
        <w:r>
          <w:t>iki peran dalam mengakses sistem</w:t>
        </w:r>
        <w:r w:rsidRPr="0044182F">
          <w:t xml:space="preserve">, </w:t>
        </w:r>
        <w:r>
          <w:t>aktor tersebut yaitu</w:t>
        </w:r>
        <w:r w:rsidRPr="001777A7">
          <w:rPr>
            <w:lang w:val="id-ID"/>
          </w:rPr>
          <w:t xml:space="preserve"> </w:t>
        </w:r>
        <w:r>
          <w:t>Siswa</w:t>
        </w:r>
        <w:r w:rsidRPr="001777A7">
          <w:rPr>
            <w:lang w:val="id-ID"/>
          </w:rPr>
          <w:t xml:space="preserve">, </w:t>
        </w:r>
        <w:r>
          <w:t>Kepala Sekolah</w:t>
        </w:r>
        <w:r w:rsidRPr="001777A7">
          <w:rPr>
            <w:lang w:val="id-ID"/>
          </w:rPr>
          <w:t xml:space="preserve">, </w:t>
        </w:r>
        <w:r>
          <w:t>Guru BK</w:t>
        </w:r>
        <w:r w:rsidRPr="001777A7">
          <w:rPr>
            <w:lang w:val="id-ID"/>
          </w:rPr>
          <w:t>, dan Bag</w:t>
        </w:r>
        <w:r>
          <w:t>.</w:t>
        </w:r>
        <w:r w:rsidRPr="001777A7">
          <w:rPr>
            <w:lang w:val="id-ID"/>
          </w:rPr>
          <w:t xml:space="preserve"> </w:t>
        </w:r>
        <w:r>
          <w:t>IT</w:t>
        </w:r>
        <w:r w:rsidRPr="0044182F">
          <w:t xml:space="preserve"> di </w:t>
        </w:r>
        <w:r>
          <w:t>SMK Cendekia Batujajar yang ditunjukkan pada Gambar:</w:t>
        </w:r>
        <w:r w:rsidR="00ED34E2">
          <w:rPr>
            <w:noProof/>
          </w:rPr>
          <w:pict w14:anchorId="6C255641">
            <v:shape id="Text Box 123" o:spid="_x0000_s1177" type="#_x0000_t202" style="position:absolute;left:0;text-align:left;margin-left:0;margin-top:268.25pt;width:396.85pt;height:.05pt;z-index:-25158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" stroked="f">
              <v:textbox style="mso-next-textbox:#Text Box 123;mso-fit-shape-to-text:t" inset="0,0,0,0">
                <w:txbxContent>
                  <w:p w14:paraId="05D73B93" w14:textId="68F88789" w:rsidR="00ED34E2" w:rsidRPr="00084E91" w:rsidRDefault="00ED34E2" w:rsidP="00C4154F">
                    <w:pPr>
                      <w:pStyle w:val="Caption"/>
                      <w:jc w:val="center"/>
                      <w:rPr>
                        <w:noProof/>
                        <w:sz w:val="24"/>
                        <w:szCs w:val="24"/>
                      </w:rPr>
                    </w:pPr>
                    <w:r>
                      <w:t xml:space="preserve">Gambar 3. </w:t>
                    </w:r>
                    <w:ins w:id="1821" w:author="chaniaayulestari@outlook.com" w:date="2021-11-13T13:45:00Z">
                      <w:r>
                        <w:fldChar w:fldCharType="begin"/>
                      </w:r>
                      <w:r>
                        <w:instrText xml:space="preserve"> SEQ Gambar_3. \* ARABIC </w:instrText>
                      </w:r>
                    </w:ins>
                    <w:r>
                      <w:fldChar w:fldCharType="separate"/>
                    </w:r>
                    <w:ins w:id="1822" w:author="chaniaayulestari@outlook.com" w:date="2021-11-13T13:45:00Z">
                      <w:r>
                        <w:rPr>
                          <w:noProof/>
                        </w:rPr>
                        <w:t>5</w:t>
                      </w:r>
                      <w:r>
                        <w:fldChar w:fldCharType="end"/>
                      </w:r>
                    </w:ins>
                    <w:del w:id="182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w:delText>
                      </w:r>
                      <w:r w:rsidDel="006D26FE">
                        <w:fldChar w:fldCharType="end"/>
                      </w:r>
                    </w:del>
                    <w:r>
                      <w:t xml:space="preserve"> Bisnis Aktor SMK Cendekia Batujajar</w:t>
                    </w:r>
                  </w:p>
                </w:txbxContent>
              </v:textbox>
            </v:shape>
          </w:pict>
        </w:r>
      </w:ins>
    </w:p>
    <w:p w14:paraId="180C7184" w14:textId="77777777" w:rsidR="00D87377" w:rsidRDefault="00C4154F">
      <w:pPr>
        <w:keepNext/>
        <w:spacing w:line="240" w:lineRule="auto"/>
        <w:jc w:val="center"/>
        <w:rPr>
          <w:ins w:id="1824" w:author="chaniaayulestari@outlook.com" w:date="2021-11-13T20:04:00Z"/>
        </w:rPr>
      </w:pPr>
      <w:ins w:id="1825" w:author="Rafi Aziizi" w:date="2021-11-12T17:02:00Z">
        <w:r>
          <w:rPr>
            <w:noProof/>
          </w:rPr>
          <w:drawing>
            <wp:inline distT="0" distB="0" distL="0" distR="0" wp14:anchorId="72FBD20E" wp14:editId="7204FE38">
              <wp:extent cx="5039995" cy="3324860"/>
              <wp:effectExtent l="0" t="0" r="8255" b="889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noFill/>
                      </a:ln>
                    </pic:spPr>
                  </pic:pic>
                </a:graphicData>
              </a:graphic>
            </wp:inline>
          </w:drawing>
        </w:r>
      </w:ins>
    </w:p>
    <w:p w14:paraId="688E615A" w14:textId="482B809E" w:rsidR="00CA43C8" w:rsidRDefault="00D87377">
      <w:pPr>
        <w:pStyle w:val="Caption"/>
        <w:jc w:val="center"/>
        <w:rPr>
          <w:ins w:id="1826" w:author="chaniaayulestari@outlook.com" w:date="2021-11-13T14:51:00Z"/>
        </w:rPr>
        <w:pPrChange w:id="1827" w:author="chaniaayulestari@outlook.com" w:date="2021-11-13T20:04:00Z">
          <w:pPr>
            <w:spacing w:line="240" w:lineRule="auto"/>
            <w:jc w:val="center"/>
          </w:pPr>
        </w:pPrChange>
      </w:pPr>
      <w:bookmarkStart w:id="1828" w:name="_Toc87731440"/>
      <w:ins w:id="1829" w:author="chaniaayulestari@outlook.com" w:date="2021-11-13T20:04:00Z">
        <w:r>
          <w:t xml:space="preserve">Gambar 3. </w:t>
        </w:r>
        <w:r>
          <w:fldChar w:fldCharType="begin"/>
        </w:r>
        <w:r>
          <w:instrText xml:space="preserve"> SEQ Gambar___3. \* ARABIC </w:instrText>
        </w:r>
      </w:ins>
      <w:r>
        <w:fldChar w:fldCharType="separate"/>
      </w:r>
      <w:ins w:id="1830" w:author="Rafi Aziizi" w:date="2021-11-15T16:05:00Z">
        <w:r w:rsidR="00BF7B94">
          <w:rPr>
            <w:noProof/>
          </w:rPr>
          <w:t>5</w:t>
        </w:r>
      </w:ins>
      <w:ins w:id="1831" w:author="chaniaayulestari@outlook.com" w:date="2021-11-13T20:04:00Z">
        <w:r>
          <w:fldChar w:fldCharType="end"/>
        </w:r>
        <w:r>
          <w:t xml:space="preserve"> Bisnis Aktor</w:t>
        </w:r>
      </w:ins>
      <w:bookmarkEnd w:id="1828"/>
    </w:p>
    <w:p w14:paraId="1DDDC678" w14:textId="46C8E669" w:rsidR="00C4154F" w:rsidDel="00D87377" w:rsidRDefault="00C4154F" w:rsidP="00C4154F">
      <w:pPr>
        <w:spacing w:line="240" w:lineRule="auto"/>
        <w:jc w:val="center"/>
        <w:rPr>
          <w:ins w:id="1832" w:author="Rafi Aziizi" w:date="2021-11-12T17:02:00Z"/>
          <w:del w:id="1833" w:author="chaniaayulestari@outlook.com" w:date="2021-11-13T20:04:00Z"/>
          <w:b/>
          <w:bCs/>
          <w:sz w:val="22"/>
          <w:szCs w:val="22"/>
        </w:rPr>
      </w:pPr>
      <w:ins w:id="1834" w:author="Rafi Aziizi" w:date="2021-11-12T17:02:00Z">
        <w:del w:id="1835" w:author="chaniaayulestari@outlook.com" w:date="2021-11-13T20:04:00Z">
          <w:r w:rsidDel="00D87377">
            <w:rPr>
              <w:noProof/>
            </w:rPr>
            <w:delText xml:space="preserve"> </w:delText>
          </w:r>
        </w:del>
      </w:ins>
    </w:p>
    <w:p w14:paraId="60139BDE" w14:textId="16F15F2C" w:rsidR="00C4154F" w:rsidDel="00D87377" w:rsidRDefault="00C4154F">
      <w:pPr>
        <w:spacing w:line="240" w:lineRule="auto"/>
        <w:jc w:val="center"/>
        <w:rPr>
          <w:ins w:id="1836" w:author="Rafi Aziizi" w:date="2021-11-12T17:02:00Z"/>
          <w:del w:id="1837" w:author="chaniaayulestari@outlook.com" w:date="2021-11-13T20:04:00Z"/>
          <w:b/>
          <w:bCs/>
          <w:sz w:val="22"/>
          <w:szCs w:val="22"/>
        </w:rPr>
        <w:pPrChange w:id="1838" w:author="chaniaayulestari@outlook.com" w:date="2021-11-13T20:04:00Z">
          <w:pPr>
            <w:spacing w:line="240" w:lineRule="auto"/>
          </w:pPr>
        </w:pPrChange>
      </w:pPr>
    </w:p>
    <w:p w14:paraId="6B4F8F47" w14:textId="77777777" w:rsidR="00C4154F" w:rsidRDefault="00C4154F" w:rsidP="00C4154F">
      <w:pPr>
        <w:spacing w:line="240" w:lineRule="auto"/>
        <w:jc w:val="center"/>
        <w:rPr>
          <w:ins w:id="1839" w:author="Rafi Aziizi" w:date="2021-11-12T17:02:00Z"/>
          <w:b/>
          <w:bCs/>
          <w:sz w:val="22"/>
          <w:szCs w:val="22"/>
        </w:rPr>
      </w:pPr>
      <w:ins w:id="1840" w:author="Rafi Aziizi" w:date="2021-11-12T17:02:00Z">
        <w:r w:rsidRPr="00122F94">
          <w:rPr>
            <w:b/>
            <w:bCs/>
            <w:sz w:val="22"/>
            <w:szCs w:val="22"/>
          </w:rPr>
          <w:t xml:space="preserve">(Sumber: </w:t>
        </w:r>
        <w:r w:rsidRPr="00122F94">
          <w:rPr>
            <w:sz w:val="22"/>
            <w:szCs w:val="22"/>
          </w:rPr>
          <w:t>Pe</w:t>
        </w:r>
        <w:r>
          <w:rPr>
            <w:sz w:val="22"/>
            <w:szCs w:val="22"/>
          </w:rPr>
          <w:t>nyusun</w:t>
        </w:r>
        <w:r w:rsidRPr="00122F94">
          <w:rPr>
            <w:b/>
            <w:bCs/>
            <w:sz w:val="22"/>
            <w:szCs w:val="22"/>
          </w:rPr>
          <w:t>)</w:t>
        </w:r>
      </w:ins>
    </w:p>
    <w:p w14:paraId="16EE715E" w14:textId="66388BC1" w:rsidR="00C4154F" w:rsidRPr="00CA43C8" w:rsidRDefault="00C4154F">
      <w:pPr>
        <w:rPr>
          <w:ins w:id="1841" w:author="Rafi Aziizi" w:date="2021-11-12T17:01:00Z"/>
        </w:rPr>
        <w:pPrChange w:id="1842" w:author="Rafi Aziizi" w:date="2021-11-12T17:02:00Z">
          <w:pPr>
            <w:pStyle w:val="Heading3"/>
            <w:numPr>
              <w:numId w:val="8"/>
            </w:numPr>
            <w:ind w:left="709"/>
          </w:pPr>
        </w:pPrChange>
      </w:pPr>
    </w:p>
    <w:p w14:paraId="39E527B1" w14:textId="59C2B95A" w:rsidR="00BC0DF1" w:rsidRDefault="00BC0DF1" w:rsidP="00C93BF7">
      <w:pPr>
        <w:pStyle w:val="Heading3"/>
        <w:numPr>
          <w:ilvl w:val="2"/>
          <w:numId w:val="8"/>
        </w:numPr>
        <w:ind w:left="709"/>
        <w:rPr>
          <w:ins w:id="1843" w:author="Rafi Aziizi" w:date="2021-11-12T13:51:00Z"/>
          <w:lang w:val="en-US"/>
        </w:rPr>
      </w:pPr>
      <w:ins w:id="1844" w:author="Rafi Aziizi" w:date="2021-11-12T13:51:00Z">
        <w:r>
          <w:rPr>
            <w:lang w:val="en-US"/>
          </w:rPr>
          <w:lastRenderedPageBreak/>
          <w:t>Deskripsi Aktor</w:t>
        </w:r>
      </w:ins>
    </w:p>
    <w:p w14:paraId="38B4CB3C" w14:textId="252F1F83" w:rsidR="00BC0DF1" w:rsidRPr="003E1103" w:rsidRDefault="00BC0DF1" w:rsidP="00BC0DF1">
      <w:pPr>
        <w:ind w:firstLine="720"/>
        <w:rPr>
          <w:ins w:id="1845" w:author="Rafi Aziizi" w:date="2021-11-12T13:52:00Z"/>
        </w:rPr>
      </w:pPr>
      <w:ins w:id="1846" w:author="Rafi Aziizi" w:date="2021-11-12T13:52:00Z">
        <w:r>
          <w:t>Deskripsi aktor menjelaskan definisi setiap aktor yang terlibat yaitu Siswa, Bagian IT, Kepala Sekolah, dan Guru BK. Penjelasan mengenai deskripsi untuk setiap aktor dapat dilihat pada table:</w:t>
        </w:r>
      </w:ins>
    </w:p>
    <w:p w14:paraId="0AE59418" w14:textId="7BD7EC34" w:rsidR="00BC0DF1" w:rsidDel="006D26FE" w:rsidRDefault="00BC0DF1" w:rsidP="00BC0DF1">
      <w:pPr>
        <w:pStyle w:val="Caption"/>
        <w:keepNext/>
        <w:jc w:val="center"/>
        <w:rPr>
          <w:ins w:id="1847" w:author="Rafi Aziizi" w:date="2021-11-12T13:52:00Z"/>
          <w:del w:id="1848" w:author="chaniaayulestari@outlook.com" w:date="2021-11-13T13:50:00Z"/>
        </w:rPr>
      </w:pPr>
      <w:ins w:id="1849" w:author="Rafi Aziizi" w:date="2021-11-12T13:52:00Z">
        <w:del w:id="1850" w:author="chaniaayulestari@outlook.com" w:date="2021-11-12T16:22:00Z">
          <w:r w:rsidDel="001A7B0B">
            <w:delText>Table 3.</w:delText>
          </w:r>
          <w:r w:rsidDel="001A7B0B">
            <w:rPr>
              <w:i w:val="0"/>
              <w:iCs w:val="0"/>
            </w:rPr>
            <w:fldChar w:fldCharType="begin"/>
          </w:r>
          <w:r w:rsidRPr="001A7B0B" w:rsidDel="001A7B0B">
            <w:delInstrText xml:space="preserve"> SEQ Table_3. \* ARABIC </w:delInstrText>
          </w:r>
          <w:r w:rsidDel="001A7B0B">
            <w:rPr>
              <w:i w:val="0"/>
              <w:iCs w:val="0"/>
            </w:rPr>
            <w:fldChar w:fldCharType="separate"/>
          </w:r>
          <w:r w:rsidRPr="001A7B0B" w:rsidDel="001A7B0B">
            <w:rPr>
              <w:noProof/>
            </w:rPr>
            <w:delText>4</w:delText>
          </w:r>
          <w:r w:rsidDel="001A7B0B">
            <w:rPr>
              <w:i w:val="0"/>
              <w:iCs w:val="0"/>
            </w:rPr>
            <w:fldChar w:fldCharType="end"/>
          </w:r>
          <w:r w:rsidDel="001A7B0B">
            <w:delText xml:space="preserve"> </w:delText>
          </w:r>
          <w:r w:rsidRPr="00D74A99" w:rsidDel="001A7B0B">
            <w:delText>Deskripsi Aktor</w:delText>
          </w:r>
        </w:del>
      </w:ins>
    </w:p>
    <w:p w14:paraId="05F68147" w14:textId="273489CE" w:rsidR="006D26FE" w:rsidRDefault="006D26FE">
      <w:pPr>
        <w:pStyle w:val="Caption"/>
        <w:keepNext/>
        <w:jc w:val="center"/>
        <w:rPr>
          <w:ins w:id="1851" w:author="chaniaayulestari@outlook.com" w:date="2021-11-13T13:50:00Z"/>
        </w:rPr>
        <w:pPrChange w:id="1852" w:author="chaniaayulestari@outlook.com" w:date="2021-11-13T13:50:00Z">
          <w:pPr/>
        </w:pPrChange>
      </w:pPr>
      <w:bookmarkStart w:id="1853" w:name="_Toc87762716"/>
      <w:ins w:id="1854" w:author="chaniaayulestari@outlook.com" w:date="2021-11-13T13:50:00Z">
        <w:r>
          <w:t xml:space="preserve">Tabel 3. </w:t>
        </w:r>
      </w:ins>
      <w:ins w:id="1855" w:author="Rafi Aziizi" w:date="2021-11-14T11:08:00Z">
        <w:r w:rsidR="001B2DEA">
          <w:fldChar w:fldCharType="begin"/>
        </w:r>
        <w:r w:rsidR="001B2DEA">
          <w:instrText xml:space="preserve"> SEQ Tabel_3. \* ARABIC </w:instrText>
        </w:r>
      </w:ins>
      <w:r w:rsidR="001B2DEA">
        <w:fldChar w:fldCharType="separate"/>
      </w:r>
      <w:ins w:id="1856" w:author="Rafi Aziizi" w:date="2021-11-14T11:08:00Z">
        <w:r w:rsidR="001B2DEA">
          <w:rPr>
            <w:noProof/>
          </w:rPr>
          <w:t>3</w:t>
        </w:r>
        <w:r w:rsidR="001B2DEA">
          <w:fldChar w:fldCharType="end"/>
        </w:r>
      </w:ins>
      <w:ins w:id="1857" w:author="chaniaayulestari@outlook.com" w:date="2021-11-13T13:50:00Z">
        <w:del w:id="1858" w:author="Rafi Aziizi" w:date="2021-11-14T09:52:00Z">
          <w:r w:rsidDel="003640C9">
            <w:fldChar w:fldCharType="begin"/>
          </w:r>
          <w:r w:rsidDel="003640C9">
            <w:delInstrText xml:space="preserve"> SEQ Tabel_3. \* ARABIC </w:delInstrText>
          </w:r>
        </w:del>
      </w:ins>
      <w:del w:id="1859" w:author="Rafi Aziizi" w:date="2021-11-14T09:52:00Z">
        <w:r w:rsidDel="003640C9">
          <w:fldChar w:fldCharType="end"/>
        </w:r>
      </w:del>
      <w:ins w:id="1860" w:author="chaniaayulestari@outlook.com" w:date="2021-11-13T13:50:00Z">
        <w:r>
          <w:t xml:space="preserve"> Deskripsi Aktor</w:t>
        </w:r>
        <w:bookmarkEnd w:id="1853"/>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BC0DF1" w:rsidRPr="0009462F" w14:paraId="71E34439" w14:textId="77777777" w:rsidTr="001F2641">
        <w:trPr>
          <w:ins w:id="1861" w:author="Rafi Aziizi" w:date="2021-11-12T13:52:00Z"/>
        </w:trPr>
        <w:tc>
          <w:tcPr>
            <w:tcW w:w="704" w:type="dxa"/>
          </w:tcPr>
          <w:p w14:paraId="246F0149" w14:textId="77777777" w:rsidR="00BC0DF1" w:rsidRPr="0009462F" w:rsidRDefault="00BC0DF1" w:rsidP="001F2641">
            <w:pPr>
              <w:jc w:val="center"/>
              <w:rPr>
                <w:ins w:id="1862" w:author="Rafi Aziizi" w:date="2021-11-12T13:52:00Z"/>
                <w:b/>
              </w:rPr>
            </w:pPr>
            <w:ins w:id="1863" w:author="Rafi Aziizi" w:date="2021-11-12T13:52:00Z">
              <w:r>
                <w:rPr>
                  <w:b/>
                </w:rPr>
                <w:t>No</w:t>
              </w:r>
            </w:ins>
          </w:p>
        </w:tc>
        <w:tc>
          <w:tcPr>
            <w:tcW w:w="2268" w:type="dxa"/>
          </w:tcPr>
          <w:p w14:paraId="51911992" w14:textId="77777777" w:rsidR="00BC0DF1" w:rsidRPr="0009462F" w:rsidRDefault="00BC0DF1" w:rsidP="001F2641">
            <w:pPr>
              <w:jc w:val="center"/>
              <w:rPr>
                <w:ins w:id="1864" w:author="Rafi Aziizi" w:date="2021-11-12T13:52:00Z"/>
                <w:b/>
              </w:rPr>
            </w:pPr>
            <w:ins w:id="1865" w:author="Rafi Aziizi" w:date="2021-11-12T13:52:00Z">
              <w:r w:rsidRPr="0009462F">
                <w:rPr>
                  <w:b/>
                </w:rPr>
                <w:t>Aktor</w:t>
              </w:r>
            </w:ins>
          </w:p>
        </w:tc>
        <w:tc>
          <w:tcPr>
            <w:tcW w:w="4955" w:type="dxa"/>
          </w:tcPr>
          <w:p w14:paraId="468EDDE4" w14:textId="77777777" w:rsidR="00BC0DF1" w:rsidRPr="0009462F" w:rsidRDefault="00BC0DF1" w:rsidP="001F2641">
            <w:pPr>
              <w:jc w:val="center"/>
              <w:rPr>
                <w:ins w:id="1866" w:author="Rafi Aziizi" w:date="2021-11-12T13:52:00Z"/>
                <w:b/>
              </w:rPr>
            </w:pPr>
            <w:ins w:id="1867" w:author="Rafi Aziizi" w:date="2021-11-12T13:52:00Z">
              <w:r w:rsidRPr="0009462F">
                <w:rPr>
                  <w:b/>
                </w:rPr>
                <w:t>Deskripsi</w:t>
              </w:r>
            </w:ins>
          </w:p>
        </w:tc>
      </w:tr>
      <w:tr w:rsidR="00BC0DF1" w14:paraId="5EDC83CF" w14:textId="77777777" w:rsidTr="001F2641">
        <w:trPr>
          <w:ins w:id="1868" w:author="Rafi Aziizi" w:date="2021-11-12T13:52:00Z"/>
        </w:trPr>
        <w:tc>
          <w:tcPr>
            <w:tcW w:w="704" w:type="dxa"/>
          </w:tcPr>
          <w:p w14:paraId="36BD3B17" w14:textId="77777777" w:rsidR="00BC0DF1" w:rsidRDefault="00BC0DF1" w:rsidP="001F2641">
            <w:pPr>
              <w:rPr>
                <w:ins w:id="1869" w:author="Rafi Aziizi" w:date="2021-11-12T13:52:00Z"/>
              </w:rPr>
            </w:pPr>
            <w:ins w:id="1870" w:author="Rafi Aziizi" w:date="2021-11-12T13:52:00Z">
              <w:r>
                <w:t>1.</w:t>
              </w:r>
            </w:ins>
          </w:p>
        </w:tc>
        <w:tc>
          <w:tcPr>
            <w:tcW w:w="2268" w:type="dxa"/>
          </w:tcPr>
          <w:p w14:paraId="1490A8EA" w14:textId="77777777" w:rsidR="00BC0DF1" w:rsidRDefault="00BC0DF1" w:rsidP="001F2641">
            <w:pPr>
              <w:rPr>
                <w:ins w:id="1871" w:author="Rafi Aziizi" w:date="2021-11-12T13:52:00Z"/>
              </w:rPr>
            </w:pPr>
            <w:ins w:id="1872" w:author="Rafi Aziizi" w:date="2021-11-12T13:52:00Z">
              <w:r>
                <w:t>Siswa</w:t>
              </w:r>
            </w:ins>
          </w:p>
        </w:tc>
        <w:tc>
          <w:tcPr>
            <w:tcW w:w="4955" w:type="dxa"/>
          </w:tcPr>
          <w:p w14:paraId="0CACDE65" w14:textId="6A4FE8D3" w:rsidR="00BC0DF1" w:rsidRDefault="00BC0DF1" w:rsidP="001F2641">
            <w:pPr>
              <w:rPr>
                <w:ins w:id="1873" w:author="Rafi Aziizi" w:date="2021-11-12T13:52:00Z"/>
              </w:rPr>
            </w:pPr>
            <w:ins w:id="1874" w:author="Rafi Aziizi" w:date="2021-11-12T13:52:00Z">
              <w:r>
                <w:t>B</w:t>
              </w:r>
              <w:r w:rsidRPr="003E1103">
                <w:t>ertanggung jawab untuk melakukan absen</w:t>
              </w:r>
            </w:ins>
            <w:ins w:id="1875" w:author="Rafi Aziizi" w:date="2021-11-12T13:56:00Z">
              <w:r w:rsidR="001B1ED9">
                <w:t xml:space="preserve"> </w:t>
              </w:r>
            </w:ins>
            <w:ins w:id="1876" w:author="Rafi Aziizi" w:date="2021-11-12T13:57:00Z">
              <w:r w:rsidR="001B1ED9">
                <w:t>menggunakan kartu dan hadir tepat waktu sesuai jam belajar di sekolah.</w:t>
              </w:r>
            </w:ins>
          </w:p>
        </w:tc>
      </w:tr>
      <w:tr w:rsidR="00BC0DF1" w14:paraId="0F40CA72" w14:textId="77777777" w:rsidTr="001F2641">
        <w:trPr>
          <w:ins w:id="1877" w:author="Rafi Aziizi" w:date="2021-11-12T13:52:00Z"/>
        </w:trPr>
        <w:tc>
          <w:tcPr>
            <w:tcW w:w="704" w:type="dxa"/>
          </w:tcPr>
          <w:p w14:paraId="4CB9821A" w14:textId="77777777" w:rsidR="00BC0DF1" w:rsidRDefault="00BC0DF1" w:rsidP="001F2641">
            <w:pPr>
              <w:rPr>
                <w:ins w:id="1878" w:author="Rafi Aziizi" w:date="2021-11-12T13:52:00Z"/>
              </w:rPr>
            </w:pPr>
            <w:ins w:id="1879" w:author="Rafi Aziizi" w:date="2021-11-12T13:52:00Z">
              <w:r>
                <w:t>2.</w:t>
              </w:r>
            </w:ins>
          </w:p>
        </w:tc>
        <w:tc>
          <w:tcPr>
            <w:tcW w:w="2268" w:type="dxa"/>
          </w:tcPr>
          <w:p w14:paraId="03C0FA7D" w14:textId="77777777" w:rsidR="00BC0DF1" w:rsidRDefault="00BC0DF1" w:rsidP="001F2641">
            <w:pPr>
              <w:rPr>
                <w:ins w:id="1880" w:author="Rafi Aziizi" w:date="2021-11-12T13:52:00Z"/>
              </w:rPr>
            </w:pPr>
            <w:ins w:id="1881" w:author="Rafi Aziizi" w:date="2021-11-12T13:52:00Z">
              <w:r>
                <w:t>Kepala Sekolah</w:t>
              </w:r>
            </w:ins>
          </w:p>
        </w:tc>
        <w:tc>
          <w:tcPr>
            <w:tcW w:w="4955" w:type="dxa"/>
          </w:tcPr>
          <w:p w14:paraId="1D563520" w14:textId="7921D54D" w:rsidR="00BC0DF1" w:rsidRPr="001B0BF8" w:rsidRDefault="00BC0DF1" w:rsidP="001F2641">
            <w:pPr>
              <w:rPr>
                <w:ins w:id="1882" w:author="Rafi Aziizi" w:date="2021-11-12T13:52:00Z"/>
                <w:lang w:val="id-ID"/>
              </w:rPr>
            </w:pPr>
            <w:ins w:id="1883" w:author="Rafi Aziizi" w:date="2021-11-12T13:52:00Z">
              <w:r>
                <w:t>Aktor ini dapat melihat laporan absensi</w:t>
              </w:r>
            </w:ins>
            <w:ins w:id="1884" w:author="Rafi Aziizi" w:date="2021-11-12T13:57:00Z">
              <w:r w:rsidR="001B1ED9">
                <w:t xml:space="preserve"> </w:t>
              </w:r>
            </w:ins>
            <w:ins w:id="1885" w:author="Rafi Aziizi" w:date="2021-11-12T13:52:00Z">
              <w:r>
                <w:t xml:space="preserve"> berdasarkan hari, bulan maupun semester</w:t>
              </w:r>
            </w:ins>
            <w:ins w:id="1886" w:author="Rafi Aziizi" w:date="2021-11-12T13:57:00Z">
              <w:r w:rsidR="001B1ED9">
                <w:t xml:space="preserve"> dari setiap siswa, jurusan maupun angkatan yang dapat dijadikan bahan evaluasi</w:t>
              </w:r>
            </w:ins>
            <w:ins w:id="1887" w:author="Rafi Aziizi" w:date="2021-11-12T13:52:00Z">
              <w:r>
                <w:t>.</w:t>
              </w:r>
              <w:r>
                <w:rPr>
                  <w:lang w:val="id-ID"/>
                </w:rPr>
                <w:t xml:space="preserve"> </w:t>
              </w:r>
            </w:ins>
          </w:p>
        </w:tc>
      </w:tr>
      <w:tr w:rsidR="00BC0DF1" w14:paraId="346FB2D9" w14:textId="77777777" w:rsidTr="001F2641">
        <w:trPr>
          <w:ins w:id="1888" w:author="Rafi Aziizi" w:date="2021-11-12T13:52:00Z"/>
        </w:trPr>
        <w:tc>
          <w:tcPr>
            <w:tcW w:w="704" w:type="dxa"/>
          </w:tcPr>
          <w:p w14:paraId="43A32545" w14:textId="77777777" w:rsidR="00BC0DF1" w:rsidRDefault="00BC0DF1" w:rsidP="001F2641">
            <w:pPr>
              <w:rPr>
                <w:ins w:id="1889" w:author="Rafi Aziizi" w:date="2021-11-12T13:52:00Z"/>
              </w:rPr>
            </w:pPr>
            <w:ins w:id="1890" w:author="Rafi Aziizi" w:date="2021-11-12T13:52:00Z">
              <w:r>
                <w:t xml:space="preserve">3. </w:t>
              </w:r>
            </w:ins>
          </w:p>
        </w:tc>
        <w:tc>
          <w:tcPr>
            <w:tcW w:w="2268" w:type="dxa"/>
          </w:tcPr>
          <w:p w14:paraId="64D9A833" w14:textId="77777777" w:rsidR="00BC0DF1" w:rsidRDefault="00BC0DF1" w:rsidP="001F2641">
            <w:pPr>
              <w:rPr>
                <w:ins w:id="1891" w:author="Rafi Aziizi" w:date="2021-11-12T13:52:00Z"/>
              </w:rPr>
            </w:pPr>
            <w:ins w:id="1892" w:author="Rafi Aziizi" w:date="2021-11-12T13:52:00Z">
              <w:r>
                <w:t>Guru BK</w:t>
              </w:r>
            </w:ins>
          </w:p>
        </w:tc>
        <w:tc>
          <w:tcPr>
            <w:tcW w:w="4955" w:type="dxa"/>
          </w:tcPr>
          <w:p w14:paraId="0D168818" w14:textId="6C607256" w:rsidR="00BC0DF1" w:rsidRDefault="00BC0DF1" w:rsidP="001F2641">
            <w:pPr>
              <w:rPr>
                <w:ins w:id="1893" w:author="Rafi Aziizi" w:date="2021-11-12T13:52:00Z"/>
              </w:rPr>
            </w:pPr>
            <w:ins w:id="1894" w:author="Rafi Aziizi" w:date="2021-11-12T13:52:00Z">
              <w:r>
                <w:t>B</w:t>
              </w:r>
              <w:r w:rsidRPr="003E1103">
                <w:t>ertanggung jawab untuk mengelola data</w:t>
              </w:r>
              <w:r>
                <w:t xml:space="preserve"> </w:t>
              </w:r>
              <w:r w:rsidRPr="003E1103">
                <w:t>siswa,</w:t>
              </w:r>
              <w:r>
                <w:t xml:space="preserve"> </w:t>
              </w:r>
              <w:r w:rsidRPr="003E1103">
                <w:t>admin,</w:t>
              </w:r>
              <w:r>
                <w:t xml:space="preserve"> </w:t>
              </w:r>
              <w:r w:rsidRPr="003E1103">
                <w:t>guru,</w:t>
              </w:r>
            </w:ins>
            <w:ins w:id="1895" w:author="Rafi Aziizi" w:date="2021-11-12T13:58:00Z">
              <w:r w:rsidR="001B1ED9">
                <w:t xml:space="preserve"> walikelas,</w:t>
              </w:r>
            </w:ins>
            <w:ins w:id="1896" w:author="Rafi Aziizi" w:date="2021-11-12T13:52:00Z">
              <w:r>
                <w:t xml:space="preserve"> </w:t>
              </w:r>
              <w:r w:rsidRPr="003E1103">
                <w:t>kelas,</w:t>
              </w:r>
              <w:r>
                <w:t xml:space="preserve"> </w:t>
              </w:r>
              <w:r w:rsidRPr="003E1103">
                <w:t>absensi,</w:t>
              </w:r>
              <w:r>
                <w:t xml:space="preserve"> semester, </w:t>
              </w:r>
              <w:r w:rsidRPr="003E1103">
                <w:t>laporan absensi hingga siswa bermasalah</w:t>
              </w:r>
            </w:ins>
            <w:ins w:id="1897" w:author="Rafi Aziizi" w:date="2021-11-12T13:58:00Z">
              <w:r w:rsidR="001B1ED9">
                <w:t>.</w:t>
              </w:r>
            </w:ins>
          </w:p>
        </w:tc>
      </w:tr>
      <w:tr w:rsidR="00BC0DF1" w14:paraId="38F764E1" w14:textId="77777777" w:rsidTr="001F2641">
        <w:trPr>
          <w:ins w:id="1898" w:author="Rafi Aziizi" w:date="2021-11-12T13:52:00Z"/>
        </w:trPr>
        <w:tc>
          <w:tcPr>
            <w:tcW w:w="704" w:type="dxa"/>
          </w:tcPr>
          <w:p w14:paraId="3C2CF62A" w14:textId="77777777" w:rsidR="00BC0DF1" w:rsidRDefault="00BC0DF1" w:rsidP="001F2641">
            <w:pPr>
              <w:rPr>
                <w:ins w:id="1899" w:author="Rafi Aziizi" w:date="2021-11-12T13:52:00Z"/>
              </w:rPr>
            </w:pPr>
            <w:ins w:id="1900" w:author="Rafi Aziizi" w:date="2021-11-12T13:52:00Z">
              <w:r>
                <w:t>4.</w:t>
              </w:r>
            </w:ins>
          </w:p>
        </w:tc>
        <w:tc>
          <w:tcPr>
            <w:tcW w:w="2268" w:type="dxa"/>
          </w:tcPr>
          <w:p w14:paraId="23EC801A" w14:textId="77777777" w:rsidR="00BC0DF1" w:rsidRDefault="00BC0DF1" w:rsidP="001F2641">
            <w:pPr>
              <w:rPr>
                <w:ins w:id="1901" w:author="Rafi Aziizi" w:date="2021-11-12T13:52:00Z"/>
              </w:rPr>
            </w:pPr>
            <w:ins w:id="1902" w:author="Rafi Aziizi" w:date="2021-11-12T13:52:00Z">
              <w:r>
                <w:t>Bagian IT</w:t>
              </w:r>
            </w:ins>
          </w:p>
        </w:tc>
        <w:tc>
          <w:tcPr>
            <w:tcW w:w="4955" w:type="dxa"/>
          </w:tcPr>
          <w:p w14:paraId="42FB2CED" w14:textId="406FB50B" w:rsidR="00BC0DF1" w:rsidRDefault="00BC0DF1" w:rsidP="001F2641">
            <w:pPr>
              <w:rPr>
                <w:ins w:id="1903" w:author="Rafi Aziizi" w:date="2021-11-12T13:52:00Z"/>
              </w:rPr>
            </w:pPr>
            <w:ins w:id="1904" w:author="Rafi Aziizi" w:date="2021-11-12T13:52:00Z">
              <w:r w:rsidRPr="003E1103">
                <w:t>Bagian IT bertanggung jawab untuk mengelola data siswa,</w:t>
              </w:r>
              <w:r>
                <w:t xml:space="preserve"> </w:t>
              </w:r>
              <w:r w:rsidRPr="003E1103">
                <w:t>guru,</w:t>
              </w:r>
            </w:ins>
            <w:ins w:id="1905" w:author="Rafi Aziizi" w:date="2021-11-12T13:58:00Z">
              <w:r w:rsidR="001B1ED9">
                <w:t xml:space="preserve"> walikelas,</w:t>
              </w:r>
            </w:ins>
            <w:ins w:id="1906" w:author="Rafi Aziizi" w:date="2021-11-12T13:52:00Z">
              <w:r>
                <w:t xml:space="preserve"> </w:t>
              </w:r>
              <w:r w:rsidRPr="003E1103">
                <w:t>kelas</w:t>
              </w:r>
              <w:r>
                <w:t>, absensi dan laporan siswa bermasalah</w:t>
              </w:r>
            </w:ins>
          </w:p>
        </w:tc>
      </w:tr>
    </w:tbl>
    <w:p w14:paraId="678FBA10" w14:textId="05E5CAFB" w:rsidR="00BC0DF1" w:rsidRPr="000F1488" w:rsidRDefault="00BC0DF1">
      <w:pPr>
        <w:rPr>
          <w:ins w:id="1907" w:author="Rafi Aziizi" w:date="2021-11-12T13:51:00Z"/>
        </w:rPr>
        <w:pPrChange w:id="1908" w:author="Rafi Aziizi" w:date="2021-11-12T13:51:00Z">
          <w:pPr>
            <w:pStyle w:val="Heading3"/>
            <w:numPr>
              <w:numId w:val="8"/>
            </w:numPr>
            <w:ind w:left="709"/>
          </w:pPr>
        </w:pPrChange>
      </w:pPr>
    </w:p>
    <w:p w14:paraId="4DC1AA49" w14:textId="63EA6000" w:rsidR="00A978CB" w:rsidRDefault="00C2066A" w:rsidP="00C93BF7">
      <w:pPr>
        <w:pStyle w:val="Heading3"/>
        <w:numPr>
          <w:ilvl w:val="2"/>
          <w:numId w:val="8"/>
        </w:numPr>
        <w:ind w:left="709"/>
        <w:rPr>
          <w:lang w:val="en-US"/>
        </w:rPr>
      </w:pPr>
      <w:r>
        <w:rPr>
          <w:lang w:val="en-US"/>
        </w:rPr>
        <w:t>Analisis Kebutuhan Fungsional</w:t>
      </w:r>
      <w:bookmarkEnd w:id="1592"/>
      <w:bookmarkEnd w:id="1593"/>
    </w:p>
    <w:p w14:paraId="1CEEA799" w14:textId="11996672" w:rsidR="005B0D3B" w:rsidRPr="005B0D3B" w:rsidRDefault="007F1959" w:rsidP="007F1959">
      <w:pPr>
        <w:ind w:firstLine="709"/>
      </w:pPr>
      <w:r>
        <w:t xml:space="preserve">Kebutuhan Fungsional adalah kebutuhan yang berisi proses-proses apa saja </w:t>
      </w:r>
      <w:r w:rsidR="00114A62">
        <w:t>atau</w:t>
      </w:r>
      <w:r>
        <w:t xml:space="preserve"> layanan apa saja yang nantinya harus disediakan oleh </w:t>
      </w:r>
      <w:ins w:id="1909" w:author="Rafi Aziizi" w:date="2021-11-13T10:31:00Z">
        <w:r w:rsidR="006F4D0B">
          <w:t>perangkat lunak yang dibangun</w:t>
        </w:r>
      </w:ins>
      <w:del w:id="1910" w:author="Rafi Aziizi" w:date="2021-11-13T10:31:00Z">
        <w:r w:rsidDel="006F4D0B">
          <w:delText>PL</w:delText>
        </w:r>
      </w:del>
      <w:r>
        <w:t>, mencakup bagaimana sistem harus bereaksi pada input tertentu dan bagaimana perilaku sistem pada situasi tertentu</w:t>
      </w:r>
    </w:p>
    <w:p w14:paraId="13438C10" w14:textId="5755F612" w:rsidR="00832EA1" w:rsidDel="006D26FE" w:rsidRDefault="00832EA1" w:rsidP="005B790F">
      <w:pPr>
        <w:pStyle w:val="Caption"/>
        <w:keepNext/>
        <w:jc w:val="center"/>
        <w:rPr>
          <w:del w:id="1911" w:author="chaniaayulestari@outlook.com" w:date="2021-11-13T13:51:00Z"/>
        </w:rPr>
      </w:pPr>
      <w:del w:id="1912" w:author="chaniaayulestari@outlook.com" w:date="2021-11-12T16:25:00Z">
        <w:r w:rsidDel="001A7B0B">
          <w:delText xml:space="preserve">Table 3. </w:delText>
        </w:r>
        <w:r w:rsidR="006720D0" w:rsidDel="001A7B0B">
          <w:rPr>
            <w:i w:val="0"/>
            <w:iCs w:val="0"/>
          </w:rPr>
          <w:fldChar w:fldCharType="begin"/>
        </w:r>
        <w:r w:rsidR="006720D0" w:rsidRPr="001A7B0B" w:rsidDel="001A7B0B">
          <w:delInstrText xml:space="preserve"> SEQ Table_3. \* ARABIC </w:delInstrText>
        </w:r>
        <w:r w:rsidR="006720D0" w:rsidDel="001A7B0B">
          <w:rPr>
            <w:i w:val="0"/>
            <w:iCs w:val="0"/>
          </w:rPr>
          <w:fldChar w:fldCharType="separate"/>
        </w:r>
        <w:r w:rsidR="00A911C8" w:rsidRPr="001A7B0B" w:rsidDel="001A7B0B">
          <w:rPr>
            <w:noProof/>
          </w:rPr>
          <w:delText>3</w:delText>
        </w:r>
        <w:r w:rsidR="006720D0" w:rsidDel="001A7B0B">
          <w:rPr>
            <w:i w:val="0"/>
            <w:iCs w:val="0"/>
          </w:rPr>
          <w:fldChar w:fldCharType="end"/>
        </w:r>
        <w:r w:rsidDel="001A7B0B">
          <w:delText xml:space="preserve"> </w:delText>
        </w:r>
        <w:r w:rsidRPr="007E159B" w:rsidDel="001A7B0B">
          <w:delText>Hasil Analisis Kebutuhan Fungsional</w:delText>
        </w:r>
      </w:del>
    </w:p>
    <w:p w14:paraId="17CC5736" w14:textId="7EFE0729" w:rsidR="006D26FE" w:rsidRDefault="006D26FE">
      <w:pPr>
        <w:pStyle w:val="Caption"/>
        <w:keepNext/>
        <w:jc w:val="center"/>
        <w:rPr>
          <w:ins w:id="1913" w:author="chaniaayulestari@outlook.com" w:date="2021-11-13T13:51:00Z"/>
        </w:rPr>
        <w:pPrChange w:id="1914" w:author="chaniaayulestari@outlook.com" w:date="2021-11-13T13:51:00Z">
          <w:pPr/>
        </w:pPrChange>
      </w:pPr>
      <w:bookmarkStart w:id="1915" w:name="_Toc87762717"/>
      <w:ins w:id="1916" w:author="chaniaayulestari@outlook.com" w:date="2021-11-13T13:51:00Z">
        <w:r>
          <w:t xml:space="preserve">Tabel 3. </w:t>
        </w:r>
      </w:ins>
      <w:ins w:id="1917" w:author="Rafi Aziizi" w:date="2021-11-14T11:08:00Z">
        <w:r w:rsidR="001B2DEA">
          <w:fldChar w:fldCharType="begin"/>
        </w:r>
        <w:r w:rsidR="001B2DEA">
          <w:instrText xml:space="preserve"> SEQ Tabel_3. \* ARABIC </w:instrText>
        </w:r>
      </w:ins>
      <w:r w:rsidR="001B2DEA">
        <w:fldChar w:fldCharType="separate"/>
      </w:r>
      <w:ins w:id="1918" w:author="Rafi Aziizi" w:date="2021-11-14T11:08:00Z">
        <w:r w:rsidR="001B2DEA">
          <w:rPr>
            <w:noProof/>
          </w:rPr>
          <w:t>4</w:t>
        </w:r>
        <w:r w:rsidR="001B2DEA">
          <w:fldChar w:fldCharType="end"/>
        </w:r>
      </w:ins>
      <w:ins w:id="1919" w:author="chaniaayulestari@outlook.com" w:date="2021-11-13T13:51:00Z">
        <w:del w:id="1920" w:author="Rafi Aziizi" w:date="2021-11-14T09:52:00Z">
          <w:r w:rsidDel="003640C9">
            <w:fldChar w:fldCharType="begin"/>
          </w:r>
          <w:r w:rsidDel="003640C9">
            <w:delInstrText xml:space="preserve"> SEQ Tabel_3. \* ARABIC </w:delInstrText>
          </w:r>
        </w:del>
      </w:ins>
      <w:del w:id="1921" w:author="Rafi Aziizi" w:date="2021-11-14T09:52:00Z">
        <w:r w:rsidDel="003640C9">
          <w:fldChar w:fldCharType="end"/>
        </w:r>
      </w:del>
      <w:ins w:id="1922" w:author="chaniaayulestari@outlook.com" w:date="2021-11-13T13:51:00Z">
        <w:r>
          <w:t xml:space="preserve"> Analis Kebutuhan Fungsional</w:t>
        </w:r>
        <w:bookmarkEnd w:id="1915"/>
      </w:ins>
    </w:p>
    <w:tbl>
      <w:tblPr>
        <w:tblStyle w:val="TableGrid"/>
        <w:tblW w:w="0" w:type="auto"/>
        <w:tblLook w:val="04A0" w:firstRow="1" w:lastRow="0" w:firstColumn="1" w:lastColumn="0" w:noHBand="0" w:noVBand="1"/>
      </w:tblPr>
      <w:tblGrid>
        <w:gridCol w:w="1838"/>
        <w:gridCol w:w="1701"/>
        <w:gridCol w:w="3083"/>
        <w:gridCol w:w="1305"/>
      </w:tblGrid>
      <w:tr w:rsidR="00A978CB" w14:paraId="461A839A" w14:textId="77777777" w:rsidTr="00114A62">
        <w:tc>
          <w:tcPr>
            <w:tcW w:w="1838" w:type="dxa"/>
            <w:vAlign w:val="center"/>
          </w:tcPr>
          <w:p w14:paraId="5337F322" w14:textId="0F797C4D" w:rsidR="00A978CB" w:rsidRPr="00B91950" w:rsidRDefault="00A978CB" w:rsidP="00114A62">
            <w:pPr>
              <w:tabs>
                <w:tab w:val="right" w:pos="1765"/>
              </w:tabs>
              <w:jc w:val="center"/>
              <w:rPr>
                <w:b/>
                <w:bCs/>
              </w:rPr>
            </w:pPr>
            <w:r w:rsidRPr="00B91950">
              <w:rPr>
                <w:b/>
                <w:bCs/>
              </w:rPr>
              <w:t>No</w:t>
            </w:r>
            <w:r w:rsidR="00114A62">
              <w:rPr>
                <w:b/>
                <w:bCs/>
              </w:rPr>
              <w:t xml:space="preserve"> Kebutuhan</w:t>
            </w:r>
          </w:p>
        </w:tc>
        <w:tc>
          <w:tcPr>
            <w:tcW w:w="1701" w:type="dxa"/>
            <w:vAlign w:val="center"/>
          </w:tcPr>
          <w:p w14:paraId="24773FDC" w14:textId="6EBA5215" w:rsidR="00A978CB" w:rsidRPr="00B91950" w:rsidRDefault="00A978CB" w:rsidP="007F1959">
            <w:pPr>
              <w:jc w:val="center"/>
              <w:rPr>
                <w:b/>
                <w:bCs/>
              </w:rPr>
            </w:pPr>
            <w:r w:rsidRPr="00B91950">
              <w:rPr>
                <w:b/>
                <w:bCs/>
              </w:rPr>
              <w:t>Kebutuhan</w:t>
            </w:r>
          </w:p>
        </w:tc>
        <w:tc>
          <w:tcPr>
            <w:tcW w:w="3083" w:type="dxa"/>
          </w:tcPr>
          <w:p w14:paraId="0DD9B2F7" w14:textId="2A3E8858" w:rsidR="00A978CB" w:rsidRPr="00B91950" w:rsidRDefault="00A978CB" w:rsidP="00B91950">
            <w:pPr>
              <w:jc w:val="center"/>
              <w:rPr>
                <w:b/>
                <w:bCs/>
              </w:rPr>
            </w:pPr>
            <w:r w:rsidRPr="00B91950">
              <w:rPr>
                <w:b/>
                <w:bCs/>
              </w:rPr>
              <w:t>Deskripsi</w:t>
            </w:r>
          </w:p>
        </w:tc>
        <w:tc>
          <w:tcPr>
            <w:tcW w:w="1305" w:type="dxa"/>
            <w:vAlign w:val="center"/>
          </w:tcPr>
          <w:p w14:paraId="73B3719D" w14:textId="25428FE9" w:rsidR="00A978CB" w:rsidRPr="00B91950" w:rsidRDefault="00A978CB" w:rsidP="007F1959">
            <w:pPr>
              <w:jc w:val="center"/>
              <w:rPr>
                <w:b/>
                <w:bCs/>
              </w:rPr>
            </w:pPr>
            <w:r w:rsidRPr="00B91950">
              <w:rPr>
                <w:b/>
                <w:bCs/>
              </w:rPr>
              <w:t>Prioritas</w:t>
            </w:r>
          </w:p>
        </w:tc>
      </w:tr>
      <w:tr w:rsidR="00A978CB" w14:paraId="48AF47EA" w14:textId="77777777" w:rsidTr="00114A62">
        <w:tc>
          <w:tcPr>
            <w:tcW w:w="1838" w:type="dxa"/>
            <w:vAlign w:val="center"/>
          </w:tcPr>
          <w:p w14:paraId="0237969F" w14:textId="62801F1A" w:rsidR="00A978CB" w:rsidRDefault="00AB6A69" w:rsidP="00114A62">
            <w:pPr>
              <w:jc w:val="center"/>
            </w:pPr>
            <w:r>
              <w:t>RC01</w:t>
            </w:r>
          </w:p>
        </w:tc>
        <w:tc>
          <w:tcPr>
            <w:tcW w:w="1701" w:type="dxa"/>
            <w:vAlign w:val="center"/>
          </w:tcPr>
          <w:p w14:paraId="299A05EA" w14:textId="27033E95" w:rsidR="00A978CB" w:rsidRDefault="00B91950" w:rsidP="007F1959">
            <w:pPr>
              <w:jc w:val="center"/>
            </w:pPr>
            <w:r>
              <w:t>Login</w:t>
            </w:r>
          </w:p>
        </w:tc>
        <w:tc>
          <w:tcPr>
            <w:tcW w:w="3083" w:type="dxa"/>
          </w:tcPr>
          <w:p w14:paraId="14E1A5AC" w14:textId="28F6D59F" w:rsidR="00A978CB" w:rsidRDefault="00B91950" w:rsidP="00A978CB">
            <w:r>
              <w:t>Sistem menyediakan fitur bagi setiap aktor untuk keluar atau masuk aplikasi sesuai hak akses yang dimiliki.</w:t>
            </w:r>
          </w:p>
        </w:tc>
        <w:tc>
          <w:tcPr>
            <w:tcW w:w="1305" w:type="dxa"/>
            <w:vAlign w:val="center"/>
          </w:tcPr>
          <w:p w14:paraId="2F9D82CA" w14:textId="477297D0" w:rsidR="00A978CB" w:rsidRDefault="00B91950" w:rsidP="007F1959">
            <w:pPr>
              <w:jc w:val="center"/>
            </w:pPr>
            <w:r>
              <w:t>High</w:t>
            </w:r>
          </w:p>
        </w:tc>
      </w:tr>
      <w:tr w:rsidR="00D86B24" w14:paraId="409D8F79" w14:textId="77777777" w:rsidTr="00114A62">
        <w:tc>
          <w:tcPr>
            <w:tcW w:w="1838" w:type="dxa"/>
            <w:vAlign w:val="center"/>
          </w:tcPr>
          <w:p w14:paraId="2BDE2670" w14:textId="576DC229" w:rsidR="00D86B24" w:rsidRDefault="00AB6A69" w:rsidP="00114A62">
            <w:pPr>
              <w:jc w:val="center"/>
            </w:pPr>
            <w:r>
              <w:lastRenderedPageBreak/>
              <w:t>RC0</w:t>
            </w:r>
            <w:r w:rsidR="004A0936">
              <w:t>2</w:t>
            </w:r>
          </w:p>
        </w:tc>
        <w:tc>
          <w:tcPr>
            <w:tcW w:w="1701" w:type="dxa"/>
            <w:vAlign w:val="center"/>
          </w:tcPr>
          <w:p w14:paraId="04755661" w14:textId="46F15DDA" w:rsidR="00D86B24" w:rsidRDefault="00D86B24" w:rsidP="007F1959">
            <w:pPr>
              <w:jc w:val="center"/>
            </w:pPr>
            <w:r>
              <w:t>Dashboard</w:t>
            </w:r>
          </w:p>
        </w:tc>
        <w:tc>
          <w:tcPr>
            <w:tcW w:w="3083" w:type="dxa"/>
          </w:tcPr>
          <w:p w14:paraId="278930CE" w14:textId="77777777" w:rsidR="00D86B24" w:rsidRDefault="006B51A9" w:rsidP="00A978CB">
            <w:pPr>
              <w:rPr>
                <w:ins w:id="1923" w:author="Rafi Aziizi" w:date="2021-11-12T13:59:00Z"/>
              </w:rPr>
            </w:pPr>
            <w:r>
              <w:t>Sistem menampilkan beberapa informasi berupa grafik mengenai absensi siswa</w:t>
            </w:r>
            <w:ins w:id="1924" w:author="Rafi Aziizi" w:date="2021-11-12T13:59:00Z">
              <w:r w:rsidR="001B1ED9">
                <w:t xml:space="preserve"> kedalam beberapa kategori yaitu :</w:t>
              </w:r>
            </w:ins>
            <w:del w:id="1925" w:author="Rafi Aziizi" w:date="2021-11-12T13:59:00Z">
              <w:r w:rsidDel="001B1ED9">
                <w:delText>.</w:delText>
              </w:r>
            </w:del>
          </w:p>
          <w:p w14:paraId="50084279" w14:textId="46CDF779" w:rsidR="001B1ED9" w:rsidRDefault="001B1ED9" w:rsidP="00A978CB">
            <w:pPr>
              <w:rPr>
                <w:ins w:id="1926" w:author="Rafi Aziizi" w:date="2021-11-12T14:00:00Z"/>
              </w:rPr>
            </w:pPr>
            <w:ins w:id="1927" w:author="Rafi Aziizi" w:date="2021-11-12T13:59:00Z">
              <w:r>
                <w:t xml:space="preserve">1. Status </w:t>
              </w:r>
            </w:ins>
            <w:ins w:id="1928" w:author="Rafi Aziizi" w:date="2021-11-12T14:00:00Z">
              <w:r>
                <w:t xml:space="preserve">seluruh </w:t>
              </w:r>
            </w:ins>
            <w:ins w:id="1929" w:author="Rafi Aziizi" w:date="2021-11-12T13:59:00Z">
              <w:r>
                <w:t>ke</w:t>
              </w:r>
            </w:ins>
            <w:ins w:id="1930" w:author="Rafi Aziizi" w:date="2021-11-12T14:00:00Z">
              <w:r>
                <w:t>hadiran siswa berdasarkan hari, minggu, bulan dan semester.</w:t>
              </w:r>
            </w:ins>
          </w:p>
          <w:p w14:paraId="566BD2F9" w14:textId="2EFCDE9B" w:rsidR="001B1ED9" w:rsidRDefault="001B1ED9" w:rsidP="00A978CB">
            <w:pPr>
              <w:rPr>
                <w:ins w:id="1931" w:author="Rafi Aziizi" w:date="2021-11-12T14:00:00Z"/>
              </w:rPr>
            </w:pPr>
            <w:ins w:id="1932" w:author="Rafi Aziizi" w:date="2021-11-12T14:00:00Z">
              <w:r>
                <w:t>2. Status seluruh kehadiran</w:t>
              </w:r>
            </w:ins>
            <w:ins w:id="1933" w:author="Rafi Aziizi" w:date="2021-11-12T14:01:00Z">
              <w:r>
                <w:t xml:space="preserve"> siswa</w:t>
              </w:r>
            </w:ins>
            <w:ins w:id="1934" w:author="Rafi Aziizi" w:date="2021-11-12T14:00:00Z">
              <w:r>
                <w:t xml:space="preserve"> per</w:t>
              </w:r>
            </w:ins>
            <w:ins w:id="1935" w:author="Rafi Aziizi" w:date="2021-11-12T14:01:00Z">
              <w:r>
                <w:t>-</w:t>
              </w:r>
            </w:ins>
            <w:ins w:id="1936" w:author="Rafi Aziizi" w:date="2021-11-12T14:00:00Z">
              <w:r>
                <w:t>jurusan berdasarkan hari, minggu, bulan dan semester.</w:t>
              </w:r>
            </w:ins>
          </w:p>
          <w:p w14:paraId="247F89DA" w14:textId="5023BC3F" w:rsidR="001B1ED9" w:rsidRDefault="001B1ED9" w:rsidP="00A978CB">
            <w:ins w:id="1937" w:author="Rafi Aziizi" w:date="2021-11-12T14:00:00Z">
              <w:r>
                <w:t>3. Status seluruh kehadiran</w:t>
              </w:r>
            </w:ins>
            <w:ins w:id="1938" w:author="Rafi Aziizi" w:date="2021-11-12T14:01:00Z">
              <w:r>
                <w:t xml:space="preserve"> siswa</w:t>
              </w:r>
            </w:ins>
            <w:ins w:id="1939" w:author="Rafi Aziizi" w:date="2021-11-12T14:00:00Z">
              <w:r>
                <w:t xml:space="preserve"> per</w:t>
              </w:r>
            </w:ins>
            <w:ins w:id="1940" w:author="Rafi Aziizi" w:date="2021-11-12T14:01:00Z">
              <w:r>
                <w:t>-a</w:t>
              </w:r>
            </w:ins>
            <w:ins w:id="1941" w:author="Rafi Aziizi" w:date="2021-11-12T14:00:00Z">
              <w:r>
                <w:t xml:space="preserve">ngkatan </w:t>
              </w:r>
            </w:ins>
            <w:ins w:id="1942" w:author="Rafi Aziizi" w:date="2021-11-12T14:01:00Z">
              <w:r>
                <w:t>berdasarkan hari, minggu, bulan dan semester</w:t>
              </w:r>
            </w:ins>
          </w:p>
        </w:tc>
        <w:tc>
          <w:tcPr>
            <w:tcW w:w="1305" w:type="dxa"/>
            <w:vAlign w:val="center"/>
          </w:tcPr>
          <w:p w14:paraId="4BD83607" w14:textId="56724E06" w:rsidR="00D86B24" w:rsidRDefault="006B51A9" w:rsidP="007F1959">
            <w:pPr>
              <w:jc w:val="center"/>
            </w:pPr>
            <w:r>
              <w:t>High</w:t>
            </w:r>
          </w:p>
        </w:tc>
      </w:tr>
      <w:tr w:rsidR="00DD3CFF" w14:paraId="4DE70645" w14:textId="77777777" w:rsidTr="00114A62">
        <w:tc>
          <w:tcPr>
            <w:tcW w:w="1838" w:type="dxa"/>
            <w:vAlign w:val="center"/>
          </w:tcPr>
          <w:p w14:paraId="48286415" w14:textId="2CAE20B7" w:rsidR="00DD3CFF" w:rsidRDefault="00DD3CFF" w:rsidP="00114A62">
            <w:pPr>
              <w:jc w:val="center"/>
            </w:pPr>
            <w:r>
              <w:t>RC03</w:t>
            </w:r>
          </w:p>
        </w:tc>
        <w:tc>
          <w:tcPr>
            <w:tcW w:w="1701" w:type="dxa"/>
            <w:vAlign w:val="center"/>
          </w:tcPr>
          <w:p w14:paraId="509456EA" w14:textId="2F33419F" w:rsidR="00DD3CFF" w:rsidRDefault="00DD3CFF" w:rsidP="007F1959">
            <w:pPr>
              <w:jc w:val="center"/>
            </w:pPr>
            <w:r>
              <w:t>Menu Kelola Utama</w:t>
            </w:r>
          </w:p>
        </w:tc>
        <w:tc>
          <w:tcPr>
            <w:tcW w:w="3083" w:type="dxa"/>
          </w:tcPr>
          <w:p w14:paraId="65D72E51" w14:textId="6DC1314D" w:rsidR="00DD3CFF" w:rsidRDefault="00DD3CFF" w:rsidP="00A978CB">
            <w:r>
              <w:t>Sistem menampilkan informasi nama pengguna dan seluruh fitur yang dapat digunakan</w:t>
            </w:r>
          </w:p>
        </w:tc>
        <w:tc>
          <w:tcPr>
            <w:tcW w:w="1305" w:type="dxa"/>
            <w:vAlign w:val="center"/>
          </w:tcPr>
          <w:p w14:paraId="0B18B511" w14:textId="05BA36B7" w:rsidR="00DD3CFF" w:rsidRDefault="00DD3CFF" w:rsidP="007F1959">
            <w:pPr>
              <w:jc w:val="center"/>
            </w:pPr>
            <w:r>
              <w:t>High</w:t>
            </w:r>
          </w:p>
        </w:tc>
      </w:tr>
      <w:tr w:rsidR="00D86B24" w14:paraId="72D4AC4C" w14:textId="77777777" w:rsidTr="00114A62">
        <w:tc>
          <w:tcPr>
            <w:tcW w:w="1838" w:type="dxa"/>
            <w:vAlign w:val="center"/>
          </w:tcPr>
          <w:p w14:paraId="2B8F8226" w14:textId="2E51EA1F" w:rsidR="00D86B24" w:rsidRDefault="00AB6A69" w:rsidP="00114A62">
            <w:pPr>
              <w:jc w:val="center"/>
            </w:pPr>
            <w:r>
              <w:t>RC0</w:t>
            </w:r>
            <w:r w:rsidR="00DD3CFF">
              <w:t>4</w:t>
            </w:r>
          </w:p>
        </w:tc>
        <w:tc>
          <w:tcPr>
            <w:tcW w:w="1701" w:type="dxa"/>
            <w:vAlign w:val="center"/>
          </w:tcPr>
          <w:p w14:paraId="3B80ACB1" w14:textId="20463DC9" w:rsidR="00D86B24" w:rsidRDefault="00D86B24" w:rsidP="007F1959">
            <w:pPr>
              <w:jc w:val="center"/>
            </w:pPr>
            <w:r>
              <w:t>Profile Siswa</w:t>
            </w:r>
          </w:p>
        </w:tc>
        <w:tc>
          <w:tcPr>
            <w:tcW w:w="3083" w:type="dxa"/>
          </w:tcPr>
          <w:p w14:paraId="526DE7AE" w14:textId="66B46CB0" w:rsidR="00D86B24" w:rsidRDefault="006B51A9" w:rsidP="00A978CB">
            <w:r>
              <w:t xml:space="preserve">Sistem memiliki fitur untuk menampilkan </w:t>
            </w:r>
            <w:r w:rsidR="000D5CB9">
              <w:t>identitas siswa.</w:t>
            </w:r>
          </w:p>
        </w:tc>
        <w:tc>
          <w:tcPr>
            <w:tcW w:w="1305" w:type="dxa"/>
            <w:vAlign w:val="center"/>
          </w:tcPr>
          <w:p w14:paraId="5D5DCED5" w14:textId="53DC47EC" w:rsidR="00D86B24" w:rsidRDefault="000D5CB9" w:rsidP="007F1959">
            <w:pPr>
              <w:jc w:val="center"/>
            </w:pPr>
            <w:r>
              <w:t>High</w:t>
            </w:r>
          </w:p>
        </w:tc>
      </w:tr>
      <w:tr w:rsidR="00DD3CFF" w14:paraId="7E33FC06" w14:textId="77777777" w:rsidTr="00114A62">
        <w:tc>
          <w:tcPr>
            <w:tcW w:w="1838" w:type="dxa"/>
            <w:vAlign w:val="center"/>
          </w:tcPr>
          <w:p w14:paraId="29F46DDC" w14:textId="3A67BF14" w:rsidR="00DD3CFF" w:rsidRDefault="00DD3CFF" w:rsidP="00114A62">
            <w:pPr>
              <w:jc w:val="center"/>
            </w:pPr>
            <w:r>
              <w:t>RC05</w:t>
            </w:r>
          </w:p>
        </w:tc>
        <w:tc>
          <w:tcPr>
            <w:tcW w:w="1701" w:type="dxa"/>
            <w:vAlign w:val="center"/>
          </w:tcPr>
          <w:p w14:paraId="21274E24" w14:textId="66C6D49D" w:rsidR="00DD3CFF" w:rsidRDefault="00DD3CFF" w:rsidP="007F1959">
            <w:pPr>
              <w:jc w:val="center"/>
            </w:pPr>
            <w:r>
              <w:t>Riwayat Absensi Siswa</w:t>
            </w:r>
          </w:p>
        </w:tc>
        <w:tc>
          <w:tcPr>
            <w:tcW w:w="3083" w:type="dxa"/>
          </w:tcPr>
          <w:p w14:paraId="7BED7DE9" w14:textId="6F22CDC0" w:rsidR="00DD3CFF" w:rsidRDefault="00DD3CFF" w:rsidP="00A978CB">
            <w:r>
              <w:t>Sistem memiliki fitur untuk menampilkan riwayat absensi siswa dengan standar waktu per-semester.</w:t>
            </w:r>
          </w:p>
        </w:tc>
        <w:tc>
          <w:tcPr>
            <w:tcW w:w="1305" w:type="dxa"/>
            <w:vAlign w:val="center"/>
          </w:tcPr>
          <w:p w14:paraId="610454BF" w14:textId="2DCDE31F" w:rsidR="00DD3CFF" w:rsidRDefault="00DD3CFF" w:rsidP="007F1959">
            <w:pPr>
              <w:jc w:val="center"/>
            </w:pPr>
            <w:r>
              <w:t>High</w:t>
            </w:r>
          </w:p>
        </w:tc>
      </w:tr>
      <w:tr w:rsidR="000D5CB9" w14:paraId="41898C26" w14:textId="77777777" w:rsidTr="00114A62">
        <w:tc>
          <w:tcPr>
            <w:tcW w:w="1838" w:type="dxa"/>
            <w:vAlign w:val="center"/>
          </w:tcPr>
          <w:p w14:paraId="4D198986" w14:textId="117EDCE1" w:rsidR="000D5CB9" w:rsidRDefault="00AB6A69" w:rsidP="00114A62">
            <w:pPr>
              <w:jc w:val="center"/>
            </w:pPr>
            <w:r>
              <w:t>RC0</w:t>
            </w:r>
            <w:r w:rsidR="00DD3CFF">
              <w:t>6</w:t>
            </w:r>
          </w:p>
        </w:tc>
        <w:tc>
          <w:tcPr>
            <w:tcW w:w="1701" w:type="dxa"/>
            <w:vAlign w:val="center"/>
          </w:tcPr>
          <w:p w14:paraId="67BDC7D2" w14:textId="3F571A39" w:rsidR="000D5CB9" w:rsidRDefault="000D5CB9" w:rsidP="007F1959">
            <w:pPr>
              <w:jc w:val="center"/>
            </w:pPr>
            <w:r>
              <w:t>Profile Guru</w:t>
            </w:r>
          </w:p>
        </w:tc>
        <w:tc>
          <w:tcPr>
            <w:tcW w:w="3083" w:type="dxa"/>
          </w:tcPr>
          <w:p w14:paraId="76A7C3F0" w14:textId="7A08F540" w:rsidR="000D5CB9" w:rsidRDefault="000D5CB9" w:rsidP="000D5CB9">
            <w:r>
              <w:t>Sistem memiliki fitur untuk menampilkan identitas guru.</w:t>
            </w:r>
          </w:p>
        </w:tc>
        <w:tc>
          <w:tcPr>
            <w:tcW w:w="1305" w:type="dxa"/>
            <w:vAlign w:val="center"/>
          </w:tcPr>
          <w:p w14:paraId="1D14C9AC" w14:textId="7BC1C62B" w:rsidR="000D5CB9" w:rsidRDefault="000D5CB9" w:rsidP="007F1959">
            <w:pPr>
              <w:jc w:val="center"/>
            </w:pPr>
            <w:r>
              <w:t>High</w:t>
            </w:r>
          </w:p>
        </w:tc>
      </w:tr>
      <w:tr w:rsidR="00DD3CFF" w14:paraId="7864CCCB" w14:textId="77777777" w:rsidTr="00114A62">
        <w:tc>
          <w:tcPr>
            <w:tcW w:w="1838" w:type="dxa"/>
            <w:vAlign w:val="center"/>
          </w:tcPr>
          <w:p w14:paraId="41EDF368" w14:textId="0F444DB1" w:rsidR="00DD3CFF" w:rsidRDefault="00DD3CFF" w:rsidP="00114A62">
            <w:pPr>
              <w:jc w:val="center"/>
            </w:pPr>
            <w:r>
              <w:t>RC07</w:t>
            </w:r>
          </w:p>
        </w:tc>
        <w:tc>
          <w:tcPr>
            <w:tcW w:w="1701" w:type="dxa"/>
            <w:vAlign w:val="center"/>
          </w:tcPr>
          <w:p w14:paraId="609FB3B2" w14:textId="5A85E6D6" w:rsidR="00DD3CFF" w:rsidRDefault="00DD3CFF" w:rsidP="007F1959">
            <w:pPr>
              <w:jc w:val="center"/>
            </w:pPr>
            <w:r>
              <w:t>Profile Walikelas</w:t>
            </w:r>
          </w:p>
        </w:tc>
        <w:tc>
          <w:tcPr>
            <w:tcW w:w="3083" w:type="dxa"/>
          </w:tcPr>
          <w:p w14:paraId="69BDA87A" w14:textId="3A8FB50B" w:rsidR="00DD3CFF" w:rsidRDefault="00DD3CFF" w:rsidP="000D5CB9">
            <w:r>
              <w:t>Sistem memiliki fitur untuk menampilkan identitas walikelas.</w:t>
            </w:r>
          </w:p>
        </w:tc>
        <w:tc>
          <w:tcPr>
            <w:tcW w:w="1305" w:type="dxa"/>
            <w:vAlign w:val="center"/>
          </w:tcPr>
          <w:p w14:paraId="2BF530FB" w14:textId="6C720191" w:rsidR="00DD3CFF" w:rsidRDefault="00DD3CFF" w:rsidP="007F1959">
            <w:pPr>
              <w:jc w:val="center"/>
            </w:pPr>
            <w:r>
              <w:t>High</w:t>
            </w:r>
          </w:p>
        </w:tc>
      </w:tr>
      <w:tr w:rsidR="00DD3CFF" w14:paraId="345FBAC7" w14:textId="77777777" w:rsidTr="00114A62">
        <w:tc>
          <w:tcPr>
            <w:tcW w:w="1838" w:type="dxa"/>
            <w:vAlign w:val="center"/>
          </w:tcPr>
          <w:p w14:paraId="74BC1583" w14:textId="29033AD4" w:rsidR="00DD3CFF" w:rsidRDefault="00DD3CFF" w:rsidP="00114A62">
            <w:pPr>
              <w:jc w:val="center"/>
            </w:pPr>
            <w:r>
              <w:t>RC08</w:t>
            </w:r>
          </w:p>
        </w:tc>
        <w:tc>
          <w:tcPr>
            <w:tcW w:w="1701" w:type="dxa"/>
            <w:vAlign w:val="center"/>
          </w:tcPr>
          <w:p w14:paraId="6E923CA5" w14:textId="6834E691" w:rsidR="00DD3CFF" w:rsidRDefault="00DD3CFF" w:rsidP="007F1959">
            <w:pPr>
              <w:jc w:val="center"/>
            </w:pPr>
            <w:r>
              <w:t>Anggota Siswa</w:t>
            </w:r>
          </w:p>
        </w:tc>
        <w:tc>
          <w:tcPr>
            <w:tcW w:w="3083" w:type="dxa"/>
          </w:tcPr>
          <w:p w14:paraId="7B2D8218" w14:textId="7183DE73" w:rsidR="00DD3CFF" w:rsidRDefault="00DD3CFF" w:rsidP="000D5CB9">
            <w:r>
              <w:t>Sistem memiliki fitur untuk menampilkan data siswa yang diwalikelaskan.</w:t>
            </w:r>
          </w:p>
        </w:tc>
        <w:tc>
          <w:tcPr>
            <w:tcW w:w="1305" w:type="dxa"/>
            <w:vAlign w:val="center"/>
          </w:tcPr>
          <w:p w14:paraId="1BE4D22D" w14:textId="244A2FC8" w:rsidR="00DD3CFF" w:rsidRDefault="00DD3CFF" w:rsidP="007F1959">
            <w:pPr>
              <w:jc w:val="center"/>
            </w:pPr>
            <w:r>
              <w:t>High</w:t>
            </w:r>
          </w:p>
        </w:tc>
      </w:tr>
      <w:tr w:rsidR="00DD3CFF" w14:paraId="7E821F61" w14:textId="77777777" w:rsidTr="00114A62">
        <w:tc>
          <w:tcPr>
            <w:tcW w:w="1838" w:type="dxa"/>
            <w:vAlign w:val="center"/>
          </w:tcPr>
          <w:p w14:paraId="35BFA0F9" w14:textId="7A259ADB" w:rsidR="00DD3CFF" w:rsidRDefault="00DD3CFF" w:rsidP="00114A62">
            <w:pPr>
              <w:jc w:val="center"/>
            </w:pPr>
            <w:r>
              <w:t>RC09</w:t>
            </w:r>
          </w:p>
        </w:tc>
        <w:tc>
          <w:tcPr>
            <w:tcW w:w="1701" w:type="dxa"/>
            <w:vAlign w:val="center"/>
          </w:tcPr>
          <w:p w14:paraId="138F504B" w14:textId="3D0EFFAE" w:rsidR="00DD3CFF" w:rsidRDefault="00DD3CFF" w:rsidP="007F1959">
            <w:pPr>
              <w:jc w:val="center"/>
            </w:pPr>
            <w:r>
              <w:t>Profile Kelas</w:t>
            </w:r>
          </w:p>
        </w:tc>
        <w:tc>
          <w:tcPr>
            <w:tcW w:w="3083" w:type="dxa"/>
          </w:tcPr>
          <w:p w14:paraId="7C080CEF" w14:textId="714839FC" w:rsidR="00DD3CFF" w:rsidRDefault="00DD3CFF" w:rsidP="000D5CB9">
            <w:r>
              <w:t xml:space="preserve">Sistem memiliki fitur untuk </w:t>
            </w:r>
            <w:r>
              <w:lastRenderedPageBreak/>
              <w:t>menampilkan informasi</w:t>
            </w:r>
            <w:r w:rsidR="0035613F">
              <w:t xml:space="preserve"> detail mengenai kelas.</w:t>
            </w:r>
          </w:p>
        </w:tc>
        <w:tc>
          <w:tcPr>
            <w:tcW w:w="1305" w:type="dxa"/>
            <w:vAlign w:val="center"/>
          </w:tcPr>
          <w:p w14:paraId="5BE515CC" w14:textId="3064A522" w:rsidR="00DD3CFF" w:rsidRDefault="0035613F" w:rsidP="007F1959">
            <w:pPr>
              <w:jc w:val="center"/>
            </w:pPr>
            <w:r>
              <w:lastRenderedPageBreak/>
              <w:t>High</w:t>
            </w:r>
          </w:p>
        </w:tc>
      </w:tr>
      <w:tr w:rsidR="0035613F" w14:paraId="6930C35F" w14:textId="77777777" w:rsidTr="00114A62">
        <w:tc>
          <w:tcPr>
            <w:tcW w:w="1838" w:type="dxa"/>
            <w:vAlign w:val="center"/>
          </w:tcPr>
          <w:p w14:paraId="35112206" w14:textId="14CBE58D" w:rsidR="0035613F" w:rsidRDefault="0035613F" w:rsidP="00114A62">
            <w:pPr>
              <w:jc w:val="center"/>
            </w:pPr>
            <w:r>
              <w:t>RC10</w:t>
            </w:r>
          </w:p>
        </w:tc>
        <w:tc>
          <w:tcPr>
            <w:tcW w:w="1701" w:type="dxa"/>
            <w:vAlign w:val="center"/>
          </w:tcPr>
          <w:p w14:paraId="6D530D6E" w14:textId="59160B31" w:rsidR="0035613F" w:rsidRDefault="0035613F" w:rsidP="007F1959">
            <w:pPr>
              <w:jc w:val="center"/>
            </w:pPr>
            <w:r>
              <w:t>Anggota Kelas</w:t>
            </w:r>
          </w:p>
        </w:tc>
        <w:tc>
          <w:tcPr>
            <w:tcW w:w="3083" w:type="dxa"/>
          </w:tcPr>
          <w:p w14:paraId="26371938" w14:textId="13A37585" w:rsidR="0035613F" w:rsidRDefault="0035613F" w:rsidP="000D5CB9">
            <w:r>
              <w:t>Sistem memiliki fitur untuk menampilkan data siswa yang berada dikelas.</w:t>
            </w:r>
          </w:p>
        </w:tc>
        <w:tc>
          <w:tcPr>
            <w:tcW w:w="1305" w:type="dxa"/>
            <w:vAlign w:val="center"/>
          </w:tcPr>
          <w:p w14:paraId="2ACF2E52" w14:textId="70DCE157" w:rsidR="0035613F" w:rsidRDefault="0035613F" w:rsidP="007F1959">
            <w:pPr>
              <w:jc w:val="center"/>
            </w:pPr>
            <w:r>
              <w:t>High</w:t>
            </w:r>
          </w:p>
        </w:tc>
      </w:tr>
      <w:tr w:rsidR="0035613F" w14:paraId="64B47A41" w14:textId="77777777" w:rsidTr="00114A62">
        <w:tc>
          <w:tcPr>
            <w:tcW w:w="1838" w:type="dxa"/>
            <w:vAlign w:val="center"/>
          </w:tcPr>
          <w:p w14:paraId="3A268BE7" w14:textId="3A93A05C" w:rsidR="0035613F" w:rsidRDefault="0035613F" w:rsidP="00114A62">
            <w:pPr>
              <w:jc w:val="center"/>
            </w:pPr>
            <w:r>
              <w:t>RC11</w:t>
            </w:r>
          </w:p>
        </w:tc>
        <w:tc>
          <w:tcPr>
            <w:tcW w:w="1701" w:type="dxa"/>
            <w:vAlign w:val="center"/>
          </w:tcPr>
          <w:p w14:paraId="73D1E9DE" w14:textId="4381D50F" w:rsidR="0035613F" w:rsidRDefault="0035613F" w:rsidP="007F1959">
            <w:pPr>
              <w:jc w:val="center"/>
            </w:pPr>
            <w:r>
              <w:t>Profile Admin</w:t>
            </w:r>
          </w:p>
        </w:tc>
        <w:tc>
          <w:tcPr>
            <w:tcW w:w="3083" w:type="dxa"/>
          </w:tcPr>
          <w:p w14:paraId="5705D864" w14:textId="26EB95F0" w:rsidR="0035613F" w:rsidRDefault="0035613F" w:rsidP="000D5CB9">
            <w:r>
              <w:t>Sistem menyediakan fitur untuk menampilkan identitas data admin.</w:t>
            </w:r>
          </w:p>
        </w:tc>
        <w:tc>
          <w:tcPr>
            <w:tcW w:w="1305" w:type="dxa"/>
            <w:vAlign w:val="center"/>
          </w:tcPr>
          <w:p w14:paraId="164B6027" w14:textId="63D1A129" w:rsidR="0035613F" w:rsidRDefault="0035613F" w:rsidP="007F1959">
            <w:pPr>
              <w:jc w:val="center"/>
            </w:pPr>
            <w:r>
              <w:t>High</w:t>
            </w:r>
          </w:p>
        </w:tc>
      </w:tr>
      <w:tr w:rsidR="000D5CB9" w14:paraId="36AF0B63" w14:textId="77777777" w:rsidTr="00114A62">
        <w:tc>
          <w:tcPr>
            <w:tcW w:w="1838" w:type="dxa"/>
            <w:vAlign w:val="center"/>
          </w:tcPr>
          <w:p w14:paraId="0766AF42" w14:textId="324EC8D1" w:rsidR="000D5CB9" w:rsidRDefault="00AB6A69" w:rsidP="00114A62">
            <w:pPr>
              <w:jc w:val="center"/>
            </w:pPr>
            <w:r>
              <w:t>RC</w:t>
            </w:r>
            <w:r w:rsidR="0035613F">
              <w:t>12</w:t>
            </w:r>
          </w:p>
        </w:tc>
        <w:tc>
          <w:tcPr>
            <w:tcW w:w="1701" w:type="dxa"/>
            <w:vAlign w:val="center"/>
          </w:tcPr>
          <w:p w14:paraId="095E22E3" w14:textId="751AEE91" w:rsidR="000D5CB9" w:rsidRDefault="00AB6A69" w:rsidP="007F1959">
            <w:pPr>
              <w:jc w:val="center"/>
            </w:pPr>
            <w:r>
              <w:t>Kelola</w:t>
            </w:r>
            <w:r w:rsidR="000D5CB9">
              <w:t xml:space="preserve"> Siswa</w:t>
            </w:r>
          </w:p>
        </w:tc>
        <w:tc>
          <w:tcPr>
            <w:tcW w:w="3083" w:type="dxa"/>
          </w:tcPr>
          <w:p w14:paraId="7B6D22DF" w14:textId="01833964" w:rsidR="000D5CB9" w:rsidRDefault="000D5CB9" w:rsidP="000D5CB9">
            <w:r>
              <w:t>Sistem menyediakan fitur untuk m</w:t>
            </w:r>
            <w:r w:rsidR="00AB6A69">
              <w:t>elakukan pengelolaan data</w:t>
            </w:r>
            <w:r>
              <w:t xml:space="preserve"> siswa kedalam database.</w:t>
            </w:r>
          </w:p>
        </w:tc>
        <w:tc>
          <w:tcPr>
            <w:tcW w:w="1305" w:type="dxa"/>
            <w:vAlign w:val="center"/>
          </w:tcPr>
          <w:p w14:paraId="24DFBEFF" w14:textId="2A78EA50" w:rsidR="000D5CB9" w:rsidRDefault="000D5CB9" w:rsidP="007F1959">
            <w:pPr>
              <w:jc w:val="center"/>
            </w:pPr>
            <w:r>
              <w:t>High</w:t>
            </w:r>
          </w:p>
        </w:tc>
      </w:tr>
      <w:tr w:rsidR="000D5CB9" w14:paraId="660BF78E" w14:textId="77777777" w:rsidTr="00114A62">
        <w:tc>
          <w:tcPr>
            <w:tcW w:w="1838" w:type="dxa"/>
            <w:vAlign w:val="center"/>
          </w:tcPr>
          <w:p w14:paraId="7454AB21" w14:textId="6A379694" w:rsidR="000D5CB9" w:rsidRDefault="00AB6A69" w:rsidP="00114A62">
            <w:pPr>
              <w:jc w:val="center"/>
            </w:pPr>
            <w:r>
              <w:t>RC</w:t>
            </w:r>
            <w:r w:rsidR="00DD3CFF">
              <w:t>1</w:t>
            </w:r>
            <w:r w:rsidR="0035613F">
              <w:t>3</w:t>
            </w:r>
          </w:p>
        </w:tc>
        <w:tc>
          <w:tcPr>
            <w:tcW w:w="1701" w:type="dxa"/>
            <w:vAlign w:val="center"/>
          </w:tcPr>
          <w:p w14:paraId="6F360CD8" w14:textId="4666752D" w:rsidR="000D5CB9" w:rsidRDefault="00AB6A69" w:rsidP="007F1959">
            <w:pPr>
              <w:jc w:val="center"/>
            </w:pPr>
            <w:r>
              <w:t>Kelola</w:t>
            </w:r>
            <w:r w:rsidR="000D5CB9">
              <w:t xml:space="preserve"> Guru</w:t>
            </w:r>
          </w:p>
        </w:tc>
        <w:tc>
          <w:tcPr>
            <w:tcW w:w="3083" w:type="dxa"/>
          </w:tcPr>
          <w:p w14:paraId="07979E0D" w14:textId="66FDCBA3" w:rsidR="000D5CB9" w:rsidRDefault="00AB6A69" w:rsidP="000D5CB9">
            <w:r>
              <w:t>Sistem menyediakan fitur untuk melakukan pengelolaan data guru kedalam database.</w:t>
            </w:r>
          </w:p>
        </w:tc>
        <w:tc>
          <w:tcPr>
            <w:tcW w:w="1305" w:type="dxa"/>
            <w:vAlign w:val="center"/>
          </w:tcPr>
          <w:p w14:paraId="5E971BA2" w14:textId="63E3852D" w:rsidR="000D5CB9" w:rsidRDefault="000D5CB9" w:rsidP="007F1959">
            <w:pPr>
              <w:jc w:val="center"/>
            </w:pPr>
            <w:r>
              <w:t>High</w:t>
            </w:r>
          </w:p>
        </w:tc>
      </w:tr>
      <w:tr w:rsidR="00DD3CFF" w14:paraId="670B3E2D" w14:textId="77777777" w:rsidTr="00114A62">
        <w:tc>
          <w:tcPr>
            <w:tcW w:w="1838" w:type="dxa"/>
            <w:vAlign w:val="center"/>
          </w:tcPr>
          <w:p w14:paraId="1107AFB0" w14:textId="088BA076" w:rsidR="00DD3CFF" w:rsidRDefault="00DD3CFF" w:rsidP="00114A62">
            <w:pPr>
              <w:jc w:val="center"/>
            </w:pPr>
            <w:r>
              <w:t>RC1</w:t>
            </w:r>
            <w:r w:rsidR="0035613F">
              <w:t>4</w:t>
            </w:r>
          </w:p>
        </w:tc>
        <w:tc>
          <w:tcPr>
            <w:tcW w:w="1701" w:type="dxa"/>
            <w:vAlign w:val="center"/>
          </w:tcPr>
          <w:p w14:paraId="6EEBA763" w14:textId="55DA009D" w:rsidR="00DD3CFF" w:rsidRDefault="00DD3CFF" w:rsidP="007F1959">
            <w:pPr>
              <w:jc w:val="center"/>
            </w:pPr>
            <w:r>
              <w:t>Kelola Walikelas</w:t>
            </w:r>
          </w:p>
        </w:tc>
        <w:tc>
          <w:tcPr>
            <w:tcW w:w="3083" w:type="dxa"/>
          </w:tcPr>
          <w:p w14:paraId="6181607F" w14:textId="2FBD1569" w:rsidR="00DD3CFF" w:rsidRDefault="00DD3CFF" w:rsidP="000D5CB9">
            <w:r>
              <w:t>Sistem menyediakan fitur untuk melakukan pengelolaan data walikelas kedalam database.</w:t>
            </w:r>
          </w:p>
        </w:tc>
        <w:tc>
          <w:tcPr>
            <w:tcW w:w="1305" w:type="dxa"/>
            <w:vAlign w:val="center"/>
          </w:tcPr>
          <w:p w14:paraId="3B5FD8C1" w14:textId="62A2D639" w:rsidR="00DD3CFF" w:rsidRDefault="00DD3CFF" w:rsidP="007F1959">
            <w:pPr>
              <w:jc w:val="center"/>
            </w:pPr>
            <w:r>
              <w:t>High</w:t>
            </w:r>
          </w:p>
        </w:tc>
      </w:tr>
      <w:tr w:rsidR="000D5CB9" w14:paraId="043B1CD4" w14:textId="77777777" w:rsidTr="00C60063">
        <w:tc>
          <w:tcPr>
            <w:tcW w:w="1838" w:type="dxa"/>
            <w:vAlign w:val="center"/>
          </w:tcPr>
          <w:p w14:paraId="7424FD64" w14:textId="20D24E44" w:rsidR="000D5CB9" w:rsidRDefault="00AB6A69" w:rsidP="00114A62">
            <w:pPr>
              <w:jc w:val="center"/>
            </w:pPr>
            <w:r>
              <w:t>RC</w:t>
            </w:r>
            <w:r w:rsidR="00DD3CFF">
              <w:t>1</w:t>
            </w:r>
            <w:r w:rsidR="0035613F">
              <w:t>5</w:t>
            </w:r>
          </w:p>
        </w:tc>
        <w:tc>
          <w:tcPr>
            <w:tcW w:w="1701" w:type="dxa"/>
            <w:shd w:val="clear" w:color="auto" w:fill="auto"/>
            <w:vAlign w:val="center"/>
          </w:tcPr>
          <w:p w14:paraId="4A19DA5E" w14:textId="45775806" w:rsidR="000D5CB9" w:rsidRDefault="00AB6A69" w:rsidP="007F1959">
            <w:pPr>
              <w:jc w:val="center"/>
            </w:pPr>
            <w:r>
              <w:t>Kelola</w:t>
            </w:r>
            <w:r w:rsidR="000D5CB9">
              <w:t xml:space="preserve"> Kelas</w:t>
            </w:r>
          </w:p>
        </w:tc>
        <w:tc>
          <w:tcPr>
            <w:tcW w:w="3083" w:type="dxa"/>
            <w:shd w:val="clear" w:color="auto" w:fill="auto"/>
          </w:tcPr>
          <w:p w14:paraId="5CDB177F" w14:textId="6C4E1337" w:rsidR="000D5CB9" w:rsidRDefault="00AB6A69" w:rsidP="000D5CB9">
            <w:r>
              <w:t>Sistem menyediakan fitur untuk melakukan pengelolaan data kelas kedalam database.</w:t>
            </w:r>
          </w:p>
        </w:tc>
        <w:tc>
          <w:tcPr>
            <w:tcW w:w="1305" w:type="dxa"/>
            <w:shd w:val="clear" w:color="auto" w:fill="auto"/>
            <w:vAlign w:val="center"/>
          </w:tcPr>
          <w:p w14:paraId="5C214AB0" w14:textId="0841EB10" w:rsidR="000D5CB9" w:rsidRDefault="000D5CB9" w:rsidP="007F1959">
            <w:pPr>
              <w:jc w:val="center"/>
            </w:pPr>
            <w:r>
              <w:t>High</w:t>
            </w:r>
          </w:p>
        </w:tc>
      </w:tr>
      <w:tr w:rsidR="000D5CB9" w14:paraId="7C9DC2AF" w14:textId="77777777" w:rsidTr="00114A62">
        <w:tc>
          <w:tcPr>
            <w:tcW w:w="1838" w:type="dxa"/>
            <w:vAlign w:val="center"/>
          </w:tcPr>
          <w:p w14:paraId="6ACDB127" w14:textId="159829DD" w:rsidR="000D5CB9" w:rsidRDefault="00AB6A69" w:rsidP="00114A62">
            <w:pPr>
              <w:jc w:val="center"/>
            </w:pPr>
            <w:r>
              <w:t>RC</w:t>
            </w:r>
            <w:r w:rsidR="00DD3CFF">
              <w:t>1</w:t>
            </w:r>
            <w:r w:rsidR="0035613F">
              <w:t>6</w:t>
            </w:r>
          </w:p>
        </w:tc>
        <w:tc>
          <w:tcPr>
            <w:tcW w:w="1701" w:type="dxa"/>
            <w:vAlign w:val="center"/>
          </w:tcPr>
          <w:p w14:paraId="70121196" w14:textId="686EF767" w:rsidR="000D5CB9" w:rsidRDefault="00AB6A69" w:rsidP="007F1959">
            <w:pPr>
              <w:jc w:val="center"/>
            </w:pPr>
            <w:r>
              <w:t>Kelola</w:t>
            </w:r>
            <w:r w:rsidR="000D5CB9">
              <w:t xml:space="preserve"> Admin</w:t>
            </w:r>
          </w:p>
        </w:tc>
        <w:tc>
          <w:tcPr>
            <w:tcW w:w="3083" w:type="dxa"/>
          </w:tcPr>
          <w:p w14:paraId="0039A168" w14:textId="51183109" w:rsidR="000D5CB9" w:rsidRDefault="00AB6A69" w:rsidP="000D5CB9">
            <w:r>
              <w:t>Sistem menyediakan fitur untuk melakukan pengelolaan data admin kedalam database.</w:t>
            </w:r>
          </w:p>
        </w:tc>
        <w:tc>
          <w:tcPr>
            <w:tcW w:w="1305" w:type="dxa"/>
            <w:vAlign w:val="center"/>
          </w:tcPr>
          <w:p w14:paraId="3DF1B446" w14:textId="087FD9EB" w:rsidR="00F97775" w:rsidRDefault="000D5CB9" w:rsidP="00F97775">
            <w:pPr>
              <w:jc w:val="center"/>
            </w:pPr>
            <w:r>
              <w:t>High</w:t>
            </w:r>
          </w:p>
        </w:tc>
      </w:tr>
      <w:tr w:rsidR="00F97775" w14:paraId="3925AC46" w14:textId="77777777" w:rsidTr="00114A62">
        <w:tc>
          <w:tcPr>
            <w:tcW w:w="1838" w:type="dxa"/>
            <w:vAlign w:val="center"/>
          </w:tcPr>
          <w:p w14:paraId="6203518E" w14:textId="55A047D2" w:rsidR="00F97775" w:rsidRDefault="00F97775" w:rsidP="00114A62">
            <w:pPr>
              <w:jc w:val="center"/>
            </w:pPr>
            <w:r>
              <w:t>RC17</w:t>
            </w:r>
          </w:p>
        </w:tc>
        <w:tc>
          <w:tcPr>
            <w:tcW w:w="1701" w:type="dxa"/>
            <w:vAlign w:val="center"/>
          </w:tcPr>
          <w:p w14:paraId="345CA1AF" w14:textId="6ECEFF4E" w:rsidR="00F97775" w:rsidRDefault="00F97775" w:rsidP="007F1959">
            <w:pPr>
              <w:jc w:val="center"/>
            </w:pPr>
            <w:r>
              <w:t>Kelola Semester</w:t>
            </w:r>
          </w:p>
        </w:tc>
        <w:tc>
          <w:tcPr>
            <w:tcW w:w="3083" w:type="dxa"/>
          </w:tcPr>
          <w:p w14:paraId="60B39309" w14:textId="1BBAB994" w:rsidR="00F97775" w:rsidRDefault="00F97775" w:rsidP="000D5CB9">
            <w:r>
              <w:t>Sistem menyediakan fitur untuk melakukan pengelola data semester pada database</w:t>
            </w:r>
          </w:p>
        </w:tc>
        <w:tc>
          <w:tcPr>
            <w:tcW w:w="1305" w:type="dxa"/>
            <w:vAlign w:val="center"/>
          </w:tcPr>
          <w:p w14:paraId="641C9FA7" w14:textId="69EFC770" w:rsidR="00F97775" w:rsidRDefault="00F97775" w:rsidP="00F97775">
            <w:pPr>
              <w:jc w:val="center"/>
            </w:pPr>
            <w:r>
              <w:t>High</w:t>
            </w:r>
          </w:p>
        </w:tc>
      </w:tr>
      <w:tr w:rsidR="000F1488" w14:paraId="39589B36" w14:textId="77777777" w:rsidTr="00DD3CFF">
        <w:trPr>
          <w:ins w:id="1943" w:author="Rafi Aziizi" w:date="2021-11-12T14:04:00Z"/>
        </w:trPr>
        <w:tc>
          <w:tcPr>
            <w:tcW w:w="1838" w:type="dxa"/>
            <w:vAlign w:val="center"/>
          </w:tcPr>
          <w:p w14:paraId="778521B9" w14:textId="085C52A9" w:rsidR="000F1488" w:rsidRDefault="000F1488" w:rsidP="00114A62">
            <w:pPr>
              <w:jc w:val="center"/>
              <w:rPr>
                <w:ins w:id="1944" w:author="Rafi Aziizi" w:date="2021-11-12T14:04:00Z"/>
              </w:rPr>
            </w:pPr>
            <w:ins w:id="1945" w:author="Rafi Aziizi" w:date="2021-11-12T14:04:00Z">
              <w:r>
                <w:t>RC</w:t>
              </w:r>
            </w:ins>
            <w:ins w:id="1946" w:author="Rafi Aziizi" w:date="2021-11-14T09:41:00Z">
              <w:r w:rsidR="00927D1D">
                <w:t>18</w:t>
              </w:r>
            </w:ins>
          </w:p>
        </w:tc>
        <w:tc>
          <w:tcPr>
            <w:tcW w:w="1701" w:type="dxa"/>
            <w:shd w:val="clear" w:color="auto" w:fill="auto"/>
            <w:vAlign w:val="center"/>
          </w:tcPr>
          <w:p w14:paraId="496BA028" w14:textId="39B7DEAE" w:rsidR="000F1488" w:rsidDel="000F1488" w:rsidRDefault="000F1488" w:rsidP="007F1959">
            <w:pPr>
              <w:jc w:val="center"/>
              <w:rPr>
                <w:ins w:id="1947" w:author="Rafi Aziizi" w:date="2021-11-12T14:04:00Z"/>
              </w:rPr>
            </w:pPr>
            <w:ins w:id="1948" w:author="Rafi Aziizi" w:date="2021-11-12T14:04:00Z">
              <w:r>
                <w:t>Kelola Absensi</w:t>
              </w:r>
            </w:ins>
          </w:p>
        </w:tc>
        <w:tc>
          <w:tcPr>
            <w:tcW w:w="3083" w:type="dxa"/>
            <w:shd w:val="clear" w:color="auto" w:fill="auto"/>
          </w:tcPr>
          <w:p w14:paraId="40EBF260" w14:textId="6A29E610" w:rsidR="000F1488" w:rsidDel="000F1488" w:rsidRDefault="00927D1D" w:rsidP="000D5CB9">
            <w:pPr>
              <w:rPr>
                <w:ins w:id="1949" w:author="Rafi Aziizi" w:date="2021-11-12T14:04:00Z"/>
              </w:rPr>
            </w:pPr>
            <w:ins w:id="1950" w:author="Rafi Aziizi" w:date="2021-11-14T09:39:00Z">
              <w:r>
                <w:t>Siswa melakukan absensi menggunakan RFID dan a</w:t>
              </w:r>
            </w:ins>
            <w:ins w:id="1951" w:author="Rafi Aziizi" w:date="2021-11-12T14:05:00Z">
              <w:r w:rsidR="000F1488">
                <w:t>dmin dapat mengelola data absensi untuk merubah status kehadiran siswa.</w:t>
              </w:r>
            </w:ins>
          </w:p>
        </w:tc>
        <w:tc>
          <w:tcPr>
            <w:tcW w:w="1305" w:type="dxa"/>
            <w:shd w:val="clear" w:color="auto" w:fill="auto"/>
            <w:vAlign w:val="center"/>
          </w:tcPr>
          <w:p w14:paraId="36BE3088" w14:textId="34483D1F" w:rsidR="000F1488" w:rsidRDefault="000F1488" w:rsidP="007F1959">
            <w:pPr>
              <w:jc w:val="center"/>
              <w:rPr>
                <w:ins w:id="1952" w:author="Rafi Aziizi" w:date="2021-11-12T14:04:00Z"/>
              </w:rPr>
            </w:pPr>
            <w:ins w:id="1953" w:author="Rafi Aziizi" w:date="2021-11-12T14:04:00Z">
              <w:r>
                <w:t>High</w:t>
              </w:r>
            </w:ins>
          </w:p>
        </w:tc>
      </w:tr>
      <w:tr w:rsidR="000D5CB9" w14:paraId="730028D2" w14:textId="77777777" w:rsidTr="00114A62">
        <w:tc>
          <w:tcPr>
            <w:tcW w:w="1838" w:type="dxa"/>
            <w:vAlign w:val="center"/>
          </w:tcPr>
          <w:p w14:paraId="3F8A941F" w14:textId="2F56541F" w:rsidR="000D5CB9" w:rsidRDefault="00AB6A69" w:rsidP="00114A62">
            <w:pPr>
              <w:jc w:val="center"/>
            </w:pPr>
            <w:r>
              <w:t>RC</w:t>
            </w:r>
            <w:ins w:id="1954" w:author="Rafi Aziizi" w:date="2021-11-14T09:41:00Z">
              <w:r w:rsidR="00927D1D">
                <w:t>19</w:t>
              </w:r>
            </w:ins>
            <w:del w:id="1955" w:author="Rafi Aziizi" w:date="2021-11-12T14:05:00Z">
              <w:r w:rsidR="00B956F6" w:rsidDel="000F1488">
                <w:delText>1</w:delText>
              </w:r>
              <w:r w:rsidR="00F97775" w:rsidDel="000F1488">
                <w:delText>9</w:delText>
              </w:r>
            </w:del>
          </w:p>
        </w:tc>
        <w:tc>
          <w:tcPr>
            <w:tcW w:w="1701" w:type="dxa"/>
            <w:vAlign w:val="center"/>
          </w:tcPr>
          <w:p w14:paraId="42613085" w14:textId="42E55DAD" w:rsidR="000D5CB9" w:rsidRDefault="001B5BCE" w:rsidP="007F1959">
            <w:pPr>
              <w:jc w:val="center"/>
            </w:pPr>
            <w:commentRangeStart w:id="1956"/>
            <w:ins w:id="1957" w:author="chaniaayulestari@outlook.com" w:date="2021-11-14T06:14:00Z">
              <w:r>
                <w:t xml:space="preserve">Kelola </w:t>
              </w:r>
            </w:ins>
            <w:r w:rsidR="000D5CB9">
              <w:t>Laporan Absensi</w:t>
            </w:r>
            <w:commentRangeEnd w:id="1956"/>
            <w:r w:rsidR="00546D1E">
              <w:rPr>
                <w:rStyle w:val="CommentReference"/>
              </w:rPr>
              <w:commentReference w:id="1956"/>
            </w:r>
          </w:p>
        </w:tc>
        <w:tc>
          <w:tcPr>
            <w:tcW w:w="3083" w:type="dxa"/>
          </w:tcPr>
          <w:p w14:paraId="258F2E31" w14:textId="35F42C07" w:rsidR="000D5CB9" w:rsidRDefault="000D5CB9" w:rsidP="000D5CB9">
            <w:r>
              <w:t xml:space="preserve">Sistem memiliki fitur untuk merekapitulasi absensi </w:t>
            </w:r>
            <w:r>
              <w:lastRenderedPageBreak/>
              <w:t>berdasarkan hari,bulan ataupun semester.</w:t>
            </w:r>
          </w:p>
        </w:tc>
        <w:tc>
          <w:tcPr>
            <w:tcW w:w="1305" w:type="dxa"/>
            <w:vAlign w:val="center"/>
          </w:tcPr>
          <w:p w14:paraId="00EBD968" w14:textId="012497CA" w:rsidR="000D5CB9" w:rsidRDefault="000D5CB9" w:rsidP="007F1959">
            <w:pPr>
              <w:jc w:val="center"/>
            </w:pPr>
            <w:r>
              <w:lastRenderedPageBreak/>
              <w:t>High</w:t>
            </w:r>
          </w:p>
        </w:tc>
      </w:tr>
      <w:tr w:rsidR="00BC3B37" w14:paraId="39F0D4EE" w14:textId="77777777" w:rsidTr="00114A62">
        <w:tc>
          <w:tcPr>
            <w:tcW w:w="1838" w:type="dxa"/>
            <w:vAlign w:val="center"/>
          </w:tcPr>
          <w:p w14:paraId="3F43D3B6" w14:textId="3799A816" w:rsidR="00BC3B37" w:rsidRDefault="00BC3B37" w:rsidP="00114A62">
            <w:pPr>
              <w:jc w:val="center"/>
            </w:pPr>
            <w:r>
              <w:t>RC</w:t>
            </w:r>
            <w:r w:rsidR="00F97775">
              <w:t>2</w:t>
            </w:r>
            <w:ins w:id="1958" w:author="Rafi Aziizi" w:date="2021-11-14T09:41:00Z">
              <w:r w:rsidR="00927D1D">
                <w:t>0</w:t>
              </w:r>
            </w:ins>
            <w:del w:id="1959" w:author="Rafi Aziizi" w:date="2021-11-12T14:05:00Z">
              <w:r w:rsidR="00F97775" w:rsidDel="000F1488">
                <w:delText>0</w:delText>
              </w:r>
            </w:del>
          </w:p>
        </w:tc>
        <w:tc>
          <w:tcPr>
            <w:tcW w:w="1701" w:type="dxa"/>
            <w:vAlign w:val="center"/>
          </w:tcPr>
          <w:p w14:paraId="281DBA98" w14:textId="68D679A1" w:rsidR="00BC3B37" w:rsidRDefault="00BC3B37" w:rsidP="007F1959">
            <w:pPr>
              <w:jc w:val="center"/>
            </w:pPr>
            <w:r>
              <w:t>Cetak Laporan Absensi</w:t>
            </w:r>
          </w:p>
        </w:tc>
        <w:tc>
          <w:tcPr>
            <w:tcW w:w="3083" w:type="dxa"/>
          </w:tcPr>
          <w:p w14:paraId="178C2C04" w14:textId="76BBAD1F" w:rsidR="00BC3B37" w:rsidRDefault="00BC3B37" w:rsidP="000D5CB9">
            <w:r>
              <w:t>Sistem memiliki fitur untuk mencetak laporan absensi berdasarkan siswa, kelas, walikelas, dan semester terkini.</w:t>
            </w:r>
          </w:p>
        </w:tc>
        <w:tc>
          <w:tcPr>
            <w:tcW w:w="1305" w:type="dxa"/>
            <w:vAlign w:val="center"/>
          </w:tcPr>
          <w:p w14:paraId="77816446" w14:textId="53DD881A" w:rsidR="00BC3B37" w:rsidRDefault="00BC3B37" w:rsidP="007F1959">
            <w:pPr>
              <w:jc w:val="center"/>
            </w:pPr>
            <w:r>
              <w:t>High</w:t>
            </w:r>
          </w:p>
        </w:tc>
      </w:tr>
      <w:tr w:rsidR="000D5CB9" w14:paraId="76CBFE21" w14:textId="77777777" w:rsidTr="00114A62">
        <w:tc>
          <w:tcPr>
            <w:tcW w:w="1838" w:type="dxa"/>
            <w:vAlign w:val="center"/>
          </w:tcPr>
          <w:p w14:paraId="0E18CE13" w14:textId="44D0A616" w:rsidR="000D5CB9" w:rsidRDefault="00AB6A69" w:rsidP="00114A62">
            <w:pPr>
              <w:jc w:val="center"/>
            </w:pPr>
            <w:r>
              <w:t>RC</w:t>
            </w:r>
            <w:r w:rsidR="00BC3B37">
              <w:t>2</w:t>
            </w:r>
            <w:ins w:id="1960" w:author="Rafi Aziizi" w:date="2021-11-14T09:41:00Z">
              <w:r w:rsidR="00927D1D">
                <w:t>1</w:t>
              </w:r>
            </w:ins>
            <w:del w:id="1961" w:author="Rafi Aziizi" w:date="2021-11-12T14:05:00Z">
              <w:r w:rsidR="00F97775" w:rsidDel="000F1488">
                <w:delText>1</w:delText>
              </w:r>
            </w:del>
          </w:p>
        </w:tc>
        <w:tc>
          <w:tcPr>
            <w:tcW w:w="1701" w:type="dxa"/>
            <w:vAlign w:val="center"/>
          </w:tcPr>
          <w:p w14:paraId="68A6739C" w14:textId="133EC6B1" w:rsidR="000D5CB9" w:rsidRDefault="000D5CB9" w:rsidP="007F1959">
            <w:pPr>
              <w:jc w:val="center"/>
            </w:pPr>
            <w:r>
              <w:t>Notifikasi</w:t>
            </w:r>
          </w:p>
        </w:tc>
        <w:tc>
          <w:tcPr>
            <w:tcW w:w="3083" w:type="dxa"/>
          </w:tcPr>
          <w:p w14:paraId="54AE172A" w14:textId="004C9BA3" w:rsidR="000D5CB9" w:rsidRDefault="000D5CB9" w:rsidP="000D5CB9">
            <w:r>
              <w:t>Sistem memberikan informasi mengenai siswa yang bermasalah mengenai absensi.</w:t>
            </w:r>
          </w:p>
        </w:tc>
        <w:tc>
          <w:tcPr>
            <w:tcW w:w="1305" w:type="dxa"/>
            <w:vAlign w:val="center"/>
          </w:tcPr>
          <w:p w14:paraId="35BB8AE3" w14:textId="77F76293" w:rsidR="000D5CB9" w:rsidRDefault="000D5CB9" w:rsidP="007F1959">
            <w:pPr>
              <w:jc w:val="center"/>
            </w:pPr>
            <w:r>
              <w:t>Medium</w:t>
            </w:r>
          </w:p>
        </w:tc>
      </w:tr>
      <w:tr w:rsidR="000D5CB9" w14:paraId="6F927C57" w14:textId="77777777" w:rsidTr="00114A62">
        <w:tc>
          <w:tcPr>
            <w:tcW w:w="1838" w:type="dxa"/>
            <w:vAlign w:val="center"/>
          </w:tcPr>
          <w:p w14:paraId="1CEAE758" w14:textId="43AEAF9E" w:rsidR="000D5CB9" w:rsidRDefault="00AB6A69" w:rsidP="00114A62">
            <w:pPr>
              <w:jc w:val="center"/>
            </w:pPr>
            <w:r>
              <w:t>RC</w:t>
            </w:r>
            <w:r w:rsidR="00BC3B37">
              <w:t>2</w:t>
            </w:r>
            <w:ins w:id="1962" w:author="Rafi Aziizi" w:date="2021-11-14T09:41:00Z">
              <w:r w:rsidR="00927D1D">
                <w:t>2</w:t>
              </w:r>
            </w:ins>
            <w:del w:id="1963" w:author="Rafi Aziizi" w:date="2021-11-12T14:05:00Z">
              <w:r w:rsidR="00F97775" w:rsidDel="000F1488">
                <w:delText>2</w:delText>
              </w:r>
            </w:del>
          </w:p>
        </w:tc>
        <w:tc>
          <w:tcPr>
            <w:tcW w:w="1701" w:type="dxa"/>
            <w:vAlign w:val="center"/>
          </w:tcPr>
          <w:p w14:paraId="7AB9D197" w14:textId="7F2452A8" w:rsidR="000D5CB9" w:rsidRDefault="000D5CB9" w:rsidP="007F1959">
            <w:pPr>
              <w:jc w:val="center"/>
            </w:pPr>
            <w:r>
              <w:t>Laporan Siswa Bermasalah</w:t>
            </w:r>
          </w:p>
        </w:tc>
        <w:tc>
          <w:tcPr>
            <w:tcW w:w="3083" w:type="dxa"/>
          </w:tcPr>
          <w:p w14:paraId="45AA77A7" w14:textId="63DB1B22" w:rsidR="000D5CB9" w:rsidRDefault="000D5CB9" w:rsidP="000D5CB9">
            <w:r>
              <w:t xml:space="preserve">Sistem dapat melakukan </w:t>
            </w:r>
            <w:del w:id="1964" w:author="chaniaayulestari@outlook.com" w:date="2021-11-14T06:32:00Z">
              <w:r w:rsidDel="008C0CCB">
                <w:delText xml:space="preserve">filterisasi </w:delText>
              </w:r>
            </w:del>
            <w:ins w:id="1965" w:author="chaniaayulestari@outlook.com" w:date="2021-11-14T06:32:00Z">
              <w:r w:rsidR="008C0CCB">
                <w:t xml:space="preserve">edit dan lihat </w:t>
              </w:r>
            </w:ins>
            <w:r>
              <w:t>terhadap siswa yang bermasalah dengan absensi berdasarkan keterangan kehadiran.</w:t>
            </w:r>
          </w:p>
        </w:tc>
        <w:tc>
          <w:tcPr>
            <w:tcW w:w="1305" w:type="dxa"/>
            <w:vAlign w:val="center"/>
          </w:tcPr>
          <w:p w14:paraId="37BD2DCA" w14:textId="062AC482" w:rsidR="000D5CB9" w:rsidRDefault="00BC3B37" w:rsidP="007F1959">
            <w:pPr>
              <w:jc w:val="center"/>
            </w:pPr>
            <w:r>
              <w:t>Medium</w:t>
            </w:r>
          </w:p>
        </w:tc>
      </w:tr>
    </w:tbl>
    <w:p w14:paraId="54897A7F" w14:textId="2A93F14F" w:rsidR="00A978CB" w:rsidRPr="00A978CB" w:rsidRDefault="00A978CB" w:rsidP="00A978CB"/>
    <w:p w14:paraId="5E2FF166" w14:textId="3D8068B5" w:rsidR="00C2066A" w:rsidRDefault="00C2066A" w:rsidP="00C93BF7">
      <w:pPr>
        <w:pStyle w:val="Heading3"/>
        <w:numPr>
          <w:ilvl w:val="2"/>
          <w:numId w:val="8"/>
        </w:numPr>
        <w:ind w:left="709"/>
        <w:rPr>
          <w:lang w:val="en-US"/>
        </w:rPr>
      </w:pPr>
      <w:bookmarkStart w:id="1966" w:name="_Toc80034241"/>
      <w:bookmarkStart w:id="1967" w:name="_Toc83115744"/>
      <w:r>
        <w:rPr>
          <w:lang w:val="en-US"/>
        </w:rPr>
        <w:t>Analisis Kebutuhan Non Fungsional</w:t>
      </w:r>
      <w:bookmarkEnd w:id="1966"/>
      <w:bookmarkEnd w:id="1967"/>
    </w:p>
    <w:p w14:paraId="28620B34" w14:textId="4E211470" w:rsidR="000D5CB9" w:rsidRDefault="000D5CB9" w:rsidP="007F1959">
      <w:pPr>
        <w:ind w:firstLine="709"/>
      </w:pPr>
      <w:r>
        <w:t xml:space="preserve">Kebutuhan Non Fungsional adalah kebutuhan yang menitikberatkan pada properti prilaku yang dimiliki oleh sistem. kebutuhan fungsional juga sering disebut sebagai batasan layanan atau fungsi yang ditawarkan sistem seperti batasan waktu, batasan pengembangan proses, standarisasi dan lain lain. Contoh: </w:t>
      </w:r>
    </w:p>
    <w:p w14:paraId="668BEDBE" w14:textId="4C937982" w:rsidR="000D5CB9" w:rsidRDefault="000D5CB9" w:rsidP="00FF2590">
      <w:pPr>
        <w:pStyle w:val="ListParagraph"/>
        <w:numPr>
          <w:ilvl w:val="0"/>
          <w:numId w:val="24"/>
        </w:numPr>
        <w:ind w:left="567"/>
      </w:pPr>
      <w:r>
        <w:t>Menggunakan Windows 7 atau 10</w:t>
      </w:r>
    </w:p>
    <w:p w14:paraId="4BA0306B" w14:textId="60FFECE9" w:rsidR="000D5CB9" w:rsidRDefault="000D5CB9" w:rsidP="00FF2590">
      <w:pPr>
        <w:pStyle w:val="ListParagraph"/>
        <w:numPr>
          <w:ilvl w:val="0"/>
          <w:numId w:val="24"/>
        </w:numPr>
        <w:ind w:left="567"/>
      </w:pPr>
      <w:r>
        <w:t xml:space="preserve">Spesifikasi komputer minimal </w:t>
      </w:r>
      <w:r w:rsidR="001777A7">
        <w:t>Intel Gen 4</w:t>
      </w:r>
    </w:p>
    <w:p w14:paraId="1807DBC1" w14:textId="01D08DAC" w:rsidR="000D5CB9" w:rsidRDefault="000D5CB9" w:rsidP="00FF2590">
      <w:pPr>
        <w:pStyle w:val="ListParagraph"/>
        <w:numPr>
          <w:ilvl w:val="0"/>
          <w:numId w:val="24"/>
        </w:numPr>
        <w:ind w:left="567"/>
      </w:pPr>
      <w:r>
        <w:t>Kebutuhan RAM 2 GB</w:t>
      </w:r>
    </w:p>
    <w:p w14:paraId="38D7B9C8" w14:textId="37EA50E2" w:rsidR="000D5CB9" w:rsidRDefault="000D5CB9" w:rsidP="00FF2590">
      <w:pPr>
        <w:pStyle w:val="ListParagraph"/>
        <w:numPr>
          <w:ilvl w:val="0"/>
          <w:numId w:val="24"/>
        </w:numPr>
        <w:ind w:left="567"/>
      </w:pPr>
      <w:r>
        <w:t>Kebutuhan Harddisk 100 MB</w:t>
      </w:r>
    </w:p>
    <w:p w14:paraId="332DC7DE" w14:textId="778F9616" w:rsidR="000D5CB9" w:rsidRDefault="000D5CB9" w:rsidP="00FF2590">
      <w:pPr>
        <w:pStyle w:val="ListParagraph"/>
        <w:numPr>
          <w:ilvl w:val="0"/>
          <w:numId w:val="24"/>
        </w:numPr>
        <w:ind w:left="567"/>
      </w:pPr>
      <w:r>
        <w:t>Device Raspberry Pi</w:t>
      </w:r>
    </w:p>
    <w:p w14:paraId="21D93032" w14:textId="23C9A393" w:rsidR="000D5CB9" w:rsidRDefault="000D5CB9" w:rsidP="00FF2590">
      <w:pPr>
        <w:pStyle w:val="ListParagraph"/>
        <w:numPr>
          <w:ilvl w:val="0"/>
          <w:numId w:val="24"/>
        </w:numPr>
        <w:ind w:left="567"/>
      </w:pPr>
      <w:r>
        <w:t>RFID MFRC522</w:t>
      </w:r>
    </w:p>
    <w:p w14:paraId="0997F470" w14:textId="443499B1" w:rsidR="000D5CB9" w:rsidRDefault="000D5CB9" w:rsidP="00FF2590">
      <w:pPr>
        <w:pStyle w:val="ListParagraph"/>
        <w:numPr>
          <w:ilvl w:val="0"/>
          <w:numId w:val="24"/>
        </w:numPr>
        <w:ind w:left="567"/>
      </w:pPr>
      <w:r>
        <w:t>LCD 16x2 I2C</w:t>
      </w:r>
    </w:p>
    <w:p w14:paraId="30F8F777" w14:textId="279185AC" w:rsidR="000D5CB9" w:rsidRDefault="000D5CB9" w:rsidP="00FF2590">
      <w:pPr>
        <w:pStyle w:val="ListParagraph"/>
        <w:numPr>
          <w:ilvl w:val="0"/>
          <w:numId w:val="24"/>
        </w:numPr>
        <w:ind w:left="567"/>
      </w:pPr>
      <w:r>
        <w:t>Printer</w:t>
      </w:r>
    </w:p>
    <w:p w14:paraId="70D9DA07" w14:textId="5D147736" w:rsidR="000D5CB9" w:rsidRDefault="000D5CB9" w:rsidP="00FF2590">
      <w:pPr>
        <w:pStyle w:val="ListParagraph"/>
        <w:numPr>
          <w:ilvl w:val="0"/>
          <w:numId w:val="24"/>
        </w:numPr>
        <w:ind w:left="567"/>
      </w:pPr>
      <w:r>
        <w:t>Sistem aplikasi dan database dilengkapi dengan password.</w:t>
      </w:r>
    </w:p>
    <w:p w14:paraId="2FABF50E" w14:textId="1CBAD8C5" w:rsidR="000D5CB9" w:rsidRDefault="000D5CB9" w:rsidP="00FF2590">
      <w:pPr>
        <w:pStyle w:val="ListParagraph"/>
        <w:numPr>
          <w:ilvl w:val="0"/>
          <w:numId w:val="24"/>
        </w:numPr>
        <w:ind w:left="567"/>
      </w:pPr>
      <w:r>
        <w:t>Waktu berjalan sistem dibatasi dari 06:00 hingga 0</w:t>
      </w:r>
      <w:r w:rsidR="001777A7">
        <w:t>7</w:t>
      </w:r>
      <w:r>
        <w:t>:</w:t>
      </w:r>
      <w:r w:rsidR="001777A7">
        <w:t>3</w:t>
      </w:r>
      <w:r>
        <w:t>0.</w:t>
      </w:r>
    </w:p>
    <w:p w14:paraId="75B1249C" w14:textId="028BFE56" w:rsidR="005B0D3B" w:rsidRDefault="005B0D3B" w:rsidP="00FF2590">
      <w:pPr>
        <w:pStyle w:val="ListParagraph"/>
        <w:numPr>
          <w:ilvl w:val="0"/>
          <w:numId w:val="24"/>
        </w:numPr>
        <w:ind w:left="567"/>
      </w:pPr>
      <w:r>
        <w:t>Terdapat cctv sebagai pemantauan absensi siswa</w:t>
      </w:r>
    </w:p>
    <w:p w14:paraId="793C9218" w14:textId="22649817" w:rsidR="00746D78" w:rsidRDefault="00746D78" w:rsidP="00C93BF7">
      <w:pPr>
        <w:pStyle w:val="Heading2"/>
        <w:numPr>
          <w:ilvl w:val="1"/>
          <w:numId w:val="4"/>
        </w:numPr>
        <w:ind w:left="709" w:hanging="709"/>
        <w:rPr>
          <w:lang w:val="en-US"/>
        </w:rPr>
      </w:pPr>
      <w:bookmarkStart w:id="1968" w:name="_Toc80034242"/>
      <w:bookmarkStart w:id="1969" w:name="_Toc83115745"/>
      <w:r>
        <w:rPr>
          <w:lang w:val="en-US"/>
        </w:rPr>
        <w:lastRenderedPageBreak/>
        <w:t>Perancangan Sistem Baru</w:t>
      </w:r>
      <w:bookmarkEnd w:id="1968"/>
      <w:bookmarkEnd w:id="1969"/>
    </w:p>
    <w:p w14:paraId="6667420C" w14:textId="68121FE5" w:rsidR="00395C50" w:rsidRPr="00395C50" w:rsidRDefault="00395C50" w:rsidP="00395C50">
      <w:pPr>
        <w:ind w:firstLine="709"/>
        <w:rPr>
          <w:rFonts w:eastAsia="Calibri"/>
        </w:rPr>
      </w:pPr>
      <w:r w:rsidRPr="00395C50">
        <w:rPr>
          <w:rFonts w:eastAsia="Calibri"/>
        </w:rPr>
        <w:t>Perancangan sistem merupakan gambaran dari sistem yang akan dibangun dan merupakan hasil dari analisis sistem yang berjalan saat ini, yaitu analisis pengguna, analisis fungsional sistem dan analisis dokumen. Sistem yang nanti akan dibangun ini dapat membantu dalam pengelolaan data pengguna untuk menentukan hak akses setiap aktor.</w:t>
      </w:r>
    </w:p>
    <w:p w14:paraId="08C5A76D" w14:textId="165EC696" w:rsidR="00926DA8" w:rsidDel="00494C80" w:rsidRDefault="00926DA8" w:rsidP="00C93BF7">
      <w:pPr>
        <w:pStyle w:val="Heading3"/>
        <w:numPr>
          <w:ilvl w:val="0"/>
          <w:numId w:val="9"/>
        </w:numPr>
        <w:ind w:left="426" w:hanging="426"/>
        <w:rPr>
          <w:del w:id="1970" w:author="Rafi Aziizi" w:date="2021-11-12T11:15:00Z"/>
        </w:rPr>
      </w:pPr>
      <w:bookmarkStart w:id="1971" w:name="_heading=h.4f1mdlm"/>
      <w:bookmarkStart w:id="1972" w:name="_Toc80034244"/>
      <w:bookmarkStart w:id="1973" w:name="_Toc83115746"/>
      <w:bookmarkEnd w:id="1971"/>
      <w:del w:id="1974" w:author="Rafi Aziizi" w:date="2021-11-12T11:15:00Z">
        <w:r w:rsidDel="00494C80">
          <w:delText>Bisnis Aktor</w:delText>
        </w:r>
        <w:bookmarkEnd w:id="1972"/>
        <w:bookmarkEnd w:id="1973"/>
      </w:del>
    </w:p>
    <w:p w14:paraId="7E1A0481" w14:textId="5BA5C78B" w:rsidR="001777A7" w:rsidDel="003E7B2F" w:rsidRDefault="001777A7" w:rsidP="007F1959">
      <w:pPr>
        <w:ind w:firstLine="720"/>
        <w:rPr>
          <w:del w:id="1975" w:author="Rafi Aziizi" w:date="2021-11-12T10:43:00Z"/>
        </w:rPr>
      </w:pPr>
      <w:del w:id="1976" w:author="Rafi Aziizi" w:date="2021-11-12T11:15:00Z">
        <w:r w:rsidRPr="0044182F" w:rsidDel="00494C80">
          <w:delText xml:space="preserve">Berdasarkan analisis sistem, terdapat </w:delText>
        </w:r>
        <w:r w:rsidDel="00494C80">
          <w:delText>4</w:delText>
        </w:r>
        <w:r w:rsidRPr="0044182F" w:rsidDel="00494C80">
          <w:delText xml:space="preserve"> aktor yang memil</w:delText>
        </w:r>
        <w:r w:rsidDel="00494C80">
          <w:delText>iki peran dalam mengakses sistem</w:delText>
        </w:r>
        <w:r w:rsidRPr="0044182F" w:rsidDel="00494C80">
          <w:delText xml:space="preserve">, </w:delText>
        </w:r>
        <w:r w:rsidDel="00494C80">
          <w:delText>aktor tersebut yaitu</w:delText>
        </w:r>
        <w:r w:rsidRPr="001777A7" w:rsidDel="00494C80">
          <w:rPr>
            <w:lang w:val="id-ID"/>
          </w:rPr>
          <w:delText xml:space="preserve"> </w:delText>
        </w:r>
        <w:r w:rsidDel="00494C80">
          <w:delText>Sisw</w:delText>
        </w:r>
        <w:r w:rsidR="007F1959" w:rsidDel="00494C80">
          <w:delText>a</w:delText>
        </w:r>
        <w:r w:rsidRPr="001777A7" w:rsidDel="00494C80">
          <w:rPr>
            <w:lang w:val="id-ID"/>
          </w:rPr>
          <w:delText xml:space="preserve">, </w:delText>
        </w:r>
        <w:r w:rsidDel="00494C80">
          <w:delText>Kepala Sekolah</w:delText>
        </w:r>
        <w:r w:rsidRPr="001777A7" w:rsidDel="00494C80">
          <w:rPr>
            <w:lang w:val="id-ID"/>
          </w:rPr>
          <w:delText xml:space="preserve">, </w:delText>
        </w:r>
        <w:r w:rsidDel="00494C80">
          <w:delText>Guru BK</w:delText>
        </w:r>
        <w:r w:rsidRPr="001777A7" w:rsidDel="00494C80">
          <w:rPr>
            <w:lang w:val="id-ID"/>
          </w:rPr>
          <w:delText>, dan Bag</w:delText>
        </w:r>
        <w:r w:rsidR="007F1959" w:rsidDel="00494C80">
          <w:delText>.</w:delText>
        </w:r>
        <w:r w:rsidRPr="001777A7" w:rsidDel="00494C80">
          <w:rPr>
            <w:lang w:val="id-ID"/>
          </w:rPr>
          <w:delText xml:space="preserve"> </w:delText>
        </w:r>
        <w:r w:rsidDel="00494C80">
          <w:delText>IT</w:delText>
        </w:r>
        <w:r w:rsidRPr="0044182F" w:rsidDel="00494C80">
          <w:delText xml:space="preserve"> di </w:delText>
        </w:r>
        <w:r w:rsidDel="00494C80">
          <w:delText>SMK Cendekia Batujajar yang ditunjukkan pada Gambar:</w:delText>
        </w:r>
      </w:del>
    </w:p>
    <w:p w14:paraId="21085D72" w14:textId="77777777" w:rsidR="000B5DA5" w:rsidDel="003E7B2F" w:rsidRDefault="000B5DA5" w:rsidP="00114A62">
      <w:pPr>
        <w:jc w:val="center"/>
        <w:rPr>
          <w:del w:id="1977" w:author="Rafi Aziizi" w:date="2021-11-12T10:43:00Z"/>
          <w:b/>
          <w:bCs/>
        </w:rPr>
      </w:pPr>
    </w:p>
    <w:p w14:paraId="5A5F5B22" w14:textId="50F0D2B9" w:rsidR="00122F94" w:rsidRPr="00114A62" w:rsidDel="00494C80" w:rsidRDefault="00ED34E2">
      <w:pPr>
        <w:ind w:firstLine="720"/>
        <w:rPr>
          <w:del w:id="1978" w:author="Rafi Aziizi" w:date="2021-11-12T11:15:00Z"/>
          <w:b/>
          <w:bCs/>
        </w:rPr>
        <w:pPrChange w:id="1979" w:author="Rafi Aziizi" w:date="2021-11-12T10:43:00Z">
          <w:pPr/>
        </w:pPrChange>
      </w:pPr>
      <w:del w:id="1980" w:author="Rafi Aziizi" w:date="2021-11-12T11:15:00Z">
        <w:r>
          <w:rPr>
            <w:noProof/>
          </w:rPr>
          <w:pict w14:anchorId="4280595B">
            <v:shape id="Text Box 51" o:spid="_x0000_s1176" type="#_x0000_t202" style="position:absolute;left:0;text-align:left;margin-left:0;margin-top:268.25pt;width:396.85pt;height:.05pt;z-index:-25167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" stroked="f">
              <v:textbox style="mso-next-textbox:#Text Box 51;mso-fit-shape-to-text:t" inset="0,0,0,0">
                <w:txbxContent>
                  <w:p w14:paraId="7F2285CE" w14:textId="185E3CF8" w:rsidR="00ED34E2" w:rsidRPr="00084E91" w:rsidRDefault="00ED34E2" w:rsidP="00832EA1">
                    <w:pPr>
                      <w:pStyle w:val="Caption"/>
                      <w:jc w:val="center"/>
                      <w:rPr>
                        <w:noProof/>
                        <w:sz w:val="24"/>
                        <w:szCs w:val="24"/>
                      </w:rPr>
                    </w:pPr>
                    <w:r>
                      <w:t xml:space="preserve">Gambar 3. </w:t>
                    </w:r>
                    <w:ins w:id="1981" w:author="chaniaayulestari@outlook.com" w:date="2021-11-13T13:45:00Z">
                      <w:r>
                        <w:fldChar w:fldCharType="begin"/>
                      </w:r>
                      <w:r>
                        <w:instrText xml:space="preserve"> SEQ Gambar_3. \* ARABIC </w:instrText>
                      </w:r>
                    </w:ins>
                    <w:r>
                      <w:fldChar w:fldCharType="separate"/>
                    </w:r>
                    <w:ins w:id="1982" w:author="chaniaayulestari@outlook.com" w:date="2021-11-13T13:45:00Z">
                      <w:r>
                        <w:rPr>
                          <w:noProof/>
                        </w:rPr>
                        <w:t>6</w:t>
                      </w:r>
                      <w:r>
                        <w:fldChar w:fldCharType="end"/>
                      </w:r>
                    </w:ins>
                    <w:del w:id="198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w:delText>
                      </w:r>
                      <w:r w:rsidDel="006D26FE">
                        <w:fldChar w:fldCharType="end"/>
                      </w:r>
                    </w:del>
                    <w:r>
                      <w:t xml:space="preserve"> Bisnis Aktor SMK Cendekia Batujajar</w:t>
                    </w:r>
                  </w:p>
                </w:txbxContent>
              </v:textbox>
            </v:shape>
          </w:pict>
        </w:r>
      </w:del>
    </w:p>
    <w:p w14:paraId="7ADB4247" w14:textId="75C4F92A" w:rsidR="00111278" w:rsidDel="00494C80" w:rsidRDefault="00F97775" w:rsidP="00122F94">
      <w:pPr>
        <w:spacing w:line="240" w:lineRule="auto"/>
        <w:jc w:val="center"/>
        <w:rPr>
          <w:del w:id="1984" w:author="Rafi Aziizi" w:date="2021-11-12T11:15:00Z"/>
          <w:b/>
          <w:bCs/>
          <w:sz w:val="22"/>
          <w:szCs w:val="22"/>
        </w:rPr>
      </w:pPr>
      <w:bookmarkStart w:id="1985" w:name="_heading=h.2u6wntf"/>
      <w:bookmarkStart w:id="1986" w:name="_Toc80034245"/>
      <w:bookmarkEnd w:id="1985"/>
      <w:del w:id="1987" w:author="Rafi Aziizi" w:date="2021-11-12T11:15:00Z">
        <w:r w:rsidDel="00494C80">
          <w:rPr>
            <w:noProof/>
          </w:rPr>
          <w:drawing>
            <wp:inline distT="0" distB="0" distL="0" distR="0" wp14:anchorId="34D4D8C7" wp14:editId="4499A081">
              <wp:extent cx="5039995" cy="3324860"/>
              <wp:effectExtent l="0" t="0" r="8255" b="889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noFill/>
                      </a:ln>
                    </pic:spPr>
                  </pic:pic>
                </a:graphicData>
              </a:graphic>
            </wp:inline>
          </w:drawing>
        </w:r>
        <w:r w:rsidDel="00494C80">
          <w:rPr>
            <w:noProof/>
          </w:rPr>
          <w:delText xml:space="preserve"> </w:delText>
        </w:r>
        <w:r w:rsidR="00ED34E2">
          <w:rPr>
            <w:noProof/>
          </w:rPr>
          <w:pict w14:anchorId="5098175C">
            <v:shape id="Text Box 52" o:spid="_x0000_s1175" type="#_x0000_t202" style="position:absolute;left:0;text-align:left;margin-left:0;margin-top:265.7pt;width:396.85pt;height:.05pt;z-index:-251677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" stroked="f">
              <v:textbox style="mso-next-textbox:#Text Box 52;mso-fit-shape-to-text:t" inset="0,0,0,0">
                <w:txbxContent>
                  <w:p w14:paraId="2C59090D" w14:textId="1D7AF859" w:rsidR="00ED34E2" w:rsidRPr="0030050B" w:rsidRDefault="00ED34E2" w:rsidP="00111278">
                    <w:pPr>
                      <w:pStyle w:val="Caption"/>
                      <w:jc w:val="center"/>
                      <w:rPr>
                        <w:noProof/>
                        <w:sz w:val="24"/>
                        <w:szCs w:val="24"/>
                      </w:rPr>
                    </w:pPr>
                    <w:r>
                      <w:t xml:space="preserve">Gambar 3. </w:t>
                    </w:r>
                    <w:ins w:id="1988" w:author="chaniaayulestari@outlook.com" w:date="2021-11-13T13:45:00Z">
                      <w:r>
                        <w:fldChar w:fldCharType="begin"/>
                      </w:r>
                      <w:r>
                        <w:instrText xml:space="preserve"> SEQ Gambar_3. \* ARABIC </w:instrText>
                      </w:r>
                    </w:ins>
                    <w:r>
                      <w:fldChar w:fldCharType="separate"/>
                    </w:r>
                    <w:ins w:id="1989" w:author="chaniaayulestari@outlook.com" w:date="2021-11-13T13:45:00Z">
                      <w:r>
                        <w:rPr>
                          <w:noProof/>
                        </w:rPr>
                        <w:t>7</w:t>
                      </w:r>
                      <w:r>
                        <w:fldChar w:fldCharType="end"/>
                      </w:r>
                    </w:ins>
                    <w:del w:id="199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5</w:delText>
                      </w:r>
                      <w:r w:rsidDel="006D26FE">
                        <w:fldChar w:fldCharType="end"/>
                      </w:r>
                    </w:del>
                    <w:r>
                      <w:t xml:space="preserve"> Bisnis Aktor Sistem Absensi SMK Cendekia Batujajar</w:t>
                    </w:r>
                  </w:p>
                </w:txbxContent>
              </v:textbox>
            </v:shape>
          </w:pict>
        </w:r>
      </w:del>
    </w:p>
    <w:p w14:paraId="5A1C52B9" w14:textId="3576B057" w:rsidR="00111278" w:rsidDel="00494C80" w:rsidRDefault="00111278" w:rsidP="00BC3B37">
      <w:pPr>
        <w:spacing w:line="240" w:lineRule="auto"/>
        <w:rPr>
          <w:del w:id="1991" w:author="Rafi Aziizi" w:date="2021-11-12T11:15:00Z"/>
          <w:b/>
          <w:bCs/>
          <w:sz w:val="22"/>
          <w:szCs w:val="22"/>
        </w:rPr>
      </w:pPr>
    </w:p>
    <w:p w14:paraId="388F18D6" w14:textId="16A1FAAE" w:rsidR="00122F94" w:rsidDel="00494C80" w:rsidRDefault="00122F94" w:rsidP="00122F94">
      <w:pPr>
        <w:spacing w:line="240" w:lineRule="auto"/>
        <w:jc w:val="center"/>
        <w:rPr>
          <w:del w:id="1992" w:author="Rafi Aziizi" w:date="2021-11-12T11:15:00Z"/>
          <w:b/>
          <w:bCs/>
          <w:sz w:val="22"/>
          <w:szCs w:val="22"/>
        </w:rPr>
      </w:pPr>
      <w:del w:id="1993" w:author="Rafi Aziizi" w:date="2021-11-12T11:15:00Z">
        <w:r w:rsidRPr="00122F94" w:rsidDel="00494C80">
          <w:rPr>
            <w:b/>
            <w:bCs/>
            <w:sz w:val="22"/>
            <w:szCs w:val="22"/>
          </w:rPr>
          <w:delText xml:space="preserve">(Sumber: </w:delText>
        </w:r>
        <w:r w:rsidRPr="00122F94" w:rsidDel="00494C80">
          <w:rPr>
            <w:sz w:val="22"/>
            <w:szCs w:val="22"/>
          </w:rPr>
          <w:delText>Pe</w:delText>
        </w:r>
        <w:r w:rsidR="00111278" w:rsidDel="00494C80">
          <w:rPr>
            <w:sz w:val="22"/>
            <w:szCs w:val="22"/>
          </w:rPr>
          <w:delText>nyusun</w:delText>
        </w:r>
        <w:r w:rsidRPr="00122F94" w:rsidDel="00494C80">
          <w:rPr>
            <w:b/>
            <w:bCs/>
            <w:sz w:val="22"/>
            <w:szCs w:val="22"/>
          </w:rPr>
          <w:delText>)</w:delText>
        </w:r>
      </w:del>
    </w:p>
    <w:p w14:paraId="1FB937B5" w14:textId="5F1AB5AF" w:rsidR="00122F94" w:rsidRPr="00122F94" w:rsidDel="00494C80" w:rsidRDefault="00122F94" w:rsidP="00122F94">
      <w:pPr>
        <w:spacing w:line="240" w:lineRule="auto"/>
        <w:jc w:val="center"/>
        <w:rPr>
          <w:del w:id="1994" w:author="Rafi Aziizi" w:date="2021-11-12T11:15:00Z"/>
          <w:b/>
          <w:bCs/>
          <w:sz w:val="22"/>
          <w:szCs w:val="22"/>
        </w:rPr>
      </w:pPr>
    </w:p>
    <w:p w14:paraId="21B4BC78" w14:textId="20B6CEC8" w:rsidR="00926DA8" w:rsidDel="00494C80" w:rsidRDefault="00926DA8" w:rsidP="00C93BF7">
      <w:pPr>
        <w:pStyle w:val="Heading3"/>
        <w:numPr>
          <w:ilvl w:val="0"/>
          <w:numId w:val="9"/>
        </w:numPr>
        <w:ind w:left="426" w:hanging="426"/>
        <w:rPr>
          <w:moveFrom w:id="1995" w:author="Rafi Aziizi" w:date="2021-11-12T11:16:00Z"/>
        </w:rPr>
      </w:pPr>
      <w:bookmarkStart w:id="1996" w:name="_Toc83115747"/>
      <w:moveFromRangeStart w:id="1997" w:author="Rafi Aziizi" w:date="2021-11-12T11:16:00Z" w:name="move87608182"/>
      <w:moveFrom w:id="1998" w:author="Rafi Aziizi" w:date="2021-11-12T11:16:00Z">
        <w:r w:rsidDel="00494C80">
          <w:t>Deskripsi Aktor</w:t>
        </w:r>
        <w:bookmarkEnd w:id="1986"/>
        <w:bookmarkEnd w:id="1996"/>
      </w:moveFrom>
    </w:p>
    <w:p w14:paraId="3D57A0B8" w14:textId="1CF0AD2D" w:rsidR="003E1103" w:rsidRPr="003E1103" w:rsidDel="00494C80" w:rsidRDefault="003E1103" w:rsidP="007F1959">
      <w:pPr>
        <w:ind w:firstLine="720"/>
        <w:rPr>
          <w:moveFrom w:id="1999" w:author="Rafi Aziizi" w:date="2021-11-12T11:16:00Z"/>
        </w:rPr>
      </w:pPr>
      <w:moveFrom w:id="2000" w:author="Rafi Aziizi" w:date="2021-11-12T11:16:00Z">
        <w:r w:rsidDel="00494C80">
          <w:t xml:space="preserve">Deskripsi aktor menjelaskan definisi setiap aktor yang terlibat yaitu </w:t>
        </w:r>
        <w:r w:rsidR="007F1959" w:rsidDel="00494C80">
          <w:t>Siswa</w:t>
        </w:r>
        <w:r w:rsidDel="00494C80">
          <w:t xml:space="preserve">, Bagian </w:t>
        </w:r>
        <w:r w:rsidR="007F1959" w:rsidDel="00494C80">
          <w:t>IT</w:t>
        </w:r>
        <w:r w:rsidDel="00494C80">
          <w:t xml:space="preserve">, </w:t>
        </w:r>
        <w:r w:rsidR="007F1959" w:rsidDel="00494C80">
          <w:t>Kepala Sekolah</w:t>
        </w:r>
        <w:r w:rsidDel="00494C80">
          <w:t>, dan</w:t>
        </w:r>
        <w:r w:rsidR="007F1959" w:rsidDel="00494C80">
          <w:t xml:space="preserve"> Guru BK</w:t>
        </w:r>
        <w:r w:rsidDel="00494C80">
          <w:t>. Penjelasan mengenai deskripsi untuk setiap aktor dapat dilihat pada table:</w:t>
        </w:r>
      </w:moveFrom>
    </w:p>
    <w:p w14:paraId="50926A37" w14:textId="0AEC1F7A" w:rsidR="00832EA1" w:rsidDel="00494C80" w:rsidRDefault="00832EA1" w:rsidP="005B790F">
      <w:pPr>
        <w:pStyle w:val="Caption"/>
        <w:keepNext/>
        <w:jc w:val="center"/>
        <w:rPr>
          <w:moveFrom w:id="2001" w:author="Rafi Aziizi" w:date="2021-11-12T11:16:00Z"/>
        </w:rPr>
      </w:pPr>
      <w:moveFrom w:id="2002" w:author="Rafi Aziizi" w:date="2021-11-12T11:16:00Z">
        <w:r w:rsidDel="00494C80">
          <w:t xml:space="preserve">Table 3. </w:t>
        </w:r>
        <w:r w:rsidR="006720D0" w:rsidDel="00494C80">
          <w:fldChar w:fldCharType="begin"/>
        </w:r>
        <w:r w:rsidR="006720D0" w:rsidDel="00494C80">
          <w:instrText xml:space="preserve"> SEQ Table_3. \* ARABIC </w:instrText>
        </w:r>
        <w:r w:rsidR="006720D0" w:rsidDel="00494C80">
          <w:fldChar w:fldCharType="separate"/>
        </w:r>
        <w:r w:rsidR="00A911C8" w:rsidDel="00494C80">
          <w:rPr>
            <w:noProof/>
          </w:rPr>
          <w:t>4</w:t>
        </w:r>
        <w:r w:rsidR="006720D0" w:rsidDel="00494C80">
          <w:fldChar w:fldCharType="end"/>
        </w:r>
        <w:r w:rsidDel="00494C80">
          <w:t xml:space="preserve"> </w:t>
        </w:r>
        <w:r w:rsidRPr="00D74A99" w:rsidDel="00494C80">
          <w:t>Deskripsi Aktor</w:t>
        </w:r>
      </w:moveFrom>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3E1103" w:rsidRPr="0009462F" w:rsidDel="000F1488" w14:paraId="68A78003" w14:textId="765B10DB" w:rsidTr="004A0936">
        <w:trPr>
          <w:del w:id="2003" w:author="Rafi Aziizi" w:date="2021-11-12T14:06:00Z"/>
        </w:trPr>
        <w:tc>
          <w:tcPr>
            <w:tcW w:w="704" w:type="dxa"/>
          </w:tcPr>
          <w:p w14:paraId="65BD9765" w14:textId="7C0CC4A0" w:rsidR="003E1103" w:rsidRPr="0009462F" w:rsidDel="000F1488" w:rsidRDefault="003E1103" w:rsidP="004A0936">
            <w:pPr>
              <w:jc w:val="center"/>
              <w:rPr>
                <w:del w:id="2004" w:author="Rafi Aziizi" w:date="2021-11-12T14:06:00Z"/>
                <w:moveFrom w:id="2005" w:author="Rafi Aziizi" w:date="2021-11-12T11:16:00Z"/>
                <w:b/>
              </w:rPr>
            </w:pPr>
            <w:moveFrom w:id="2006" w:author="Rafi Aziizi" w:date="2021-11-12T11:16:00Z">
              <w:del w:id="2007" w:author="Rafi Aziizi" w:date="2021-11-12T14:06:00Z">
                <w:r w:rsidDel="000F1488">
                  <w:rPr>
                    <w:b/>
                  </w:rPr>
                  <w:delText>No</w:delText>
                </w:r>
              </w:del>
            </w:moveFrom>
          </w:p>
        </w:tc>
        <w:tc>
          <w:tcPr>
            <w:tcW w:w="2268" w:type="dxa"/>
          </w:tcPr>
          <w:p w14:paraId="3565F4C1" w14:textId="03979BAE" w:rsidR="003E1103" w:rsidRPr="0009462F" w:rsidDel="000F1488" w:rsidRDefault="003E1103" w:rsidP="004A0936">
            <w:pPr>
              <w:jc w:val="center"/>
              <w:rPr>
                <w:del w:id="2008" w:author="Rafi Aziizi" w:date="2021-11-12T14:06:00Z"/>
                <w:moveFrom w:id="2009" w:author="Rafi Aziizi" w:date="2021-11-12T11:16:00Z"/>
                <w:b/>
              </w:rPr>
            </w:pPr>
            <w:moveFrom w:id="2010" w:author="Rafi Aziizi" w:date="2021-11-12T11:16:00Z">
              <w:del w:id="2011" w:author="Rafi Aziizi" w:date="2021-11-12T14:06:00Z">
                <w:r w:rsidRPr="0009462F" w:rsidDel="000F1488">
                  <w:rPr>
                    <w:b/>
                  </w:rPr>
                  <w:delText>Aktor</w:delText>
                </w:r>
              </w:del>
            </w:moveFrom>
          </w:p>
        </w:tc>
        <w:tc>
          <w:tcPr>
            <w:tcW w:w="4955" w:type="dxa"/>
          </w:tcPr>
          <w:p w14:paraId="236B5BA5" w14:textId="1E387130" w:rsidR="003E1103" w:rsidRPr="0009462F" w:rsidDel="000F1488" w:rsidRDefault="003E1103" w:rsidP="004A0936">
            <w:pPr>
              <w:jc w:val="center"/>
              <w:rPr>
                <w:del w:id="2012" w:author="Rafi Aziizi" w:date="2021-11-12T14:06:00Z"/>
                <w:moveFrom w:id="2013" w:author="Rafi Aziizi" w:date="2021-11-12T11:16:00Z"/>
                <w:b/>
              </w:rPr>
            </w:pPr>
            <w:moveFrom w:id="2014" w:author="Rafi Aziizi" w:date="2021-11-12T11:16:00Z">
              <w:del w:id="2015" w:author="Rafi Aziizi" w:date="2021-11-12T14:06:00Z">
                <w:r w:rsidRPr="0009462F" w:rsidDel="000F1488">
                  <w:rPr>
                    <w:b/>
                  </w:rPr>
                  <w:delText>Deskripsi</w:delText>
                </w:r>
              </w:del>
            </w:moveFrom>
          </w:p>
        </w:tc>
      </w:tr>
      <w:tr w:rsidR="003E1103" w:rsidDel="000F1488" w14:paraId="7D2B30A2" w14:textId="52A7D33F" w:rsidTr="004A0936">
        <w:trPr>
          <w:del w:id="2016" w:author="Rafi Aziizi" w:date="2021-11-12T14:06:00Z"/>
        </w:trPr>
        <w:tc>
          <w:tcPr>
            <w:tcW w:w="704" w:type="dxa"/>
          </w:tcPr>
          <w:p w14:paraId="7CE6E055" w14:textId="5F051485" w:rsidR="003E1103" w:rsidDel="000F1488" w:rsidRDefault="003E1103" w:rsidP="004A0936">
            <w:pPr>
              <w:rPr>
                <w:del w:id="2017" w:author="Rafi Aziizi" w:date="2021-11-12T14:06:00Z"/>
                <w:moveFrom w:id="2018" w:author="Rafi Aziizi" w:date="2021-11-12T11:16:00Z"/>
              </w:rPr>
            </w:pPr>
            <w:moveFrom w:id="2019" w:author="Rafi Aziizi" w:date="2021-11-12T11:16:00Z">
              <w:del w:id="2020" w:author="Rafi Aziizi" w:date="2021-11-12T14:06:00Z">
                <w:r w:rsidDel="000F1488">
                  <w:delText>1.</w:delText>
                </w:r>
              </w:del>
            </w:moveFrom>
          </w:p>
        </w:tc>
        <w:tc>
          <w:tcPr>
            <w:tcW w:w="2268" w:type="dxa"/>
          </w:tcPr>
          <w:p w14:paraId="403916A3" w14:textId="19EAD207" w:rsidR="003E1103" w:rsidDel="000F1488" w:rsidRDefault="003E1103" w:rsidP="004A0936">
            <w:pPr>
              <w:rPr>
                <w:del w:id="2021" w:author="Rafi Aziizi" w:date="2021-11-12T14:06:00Z"/>
                <w:moveFrom w:id="2022" w:author="Rafi Aziizi" w:date="2021-11-12T11:16:00Z"/>
              </w:rPr>
            </w:pPr>
            <w:moveFrom w:id="2023" w:author="Rafi Aziizi" w:date="2021-11-12T11:16:00Z">
              <w:del w:id="2024" w:author="Rafi Aziizi" w:date="2021-11-12T14:06:00Z">
                <w:r w:rsidDel="000F1488">
                  <w:delText>Siswa</w:delText>
                </w:r>
              </w:del>
            </w:moveFrom>
          </w:p>
        </w:tc>
        <w:tc>
          <w:tcPr>
            <w:tcW w:w="4955" w:type="dxa"/>
          </w:tcPr>
          <w:p w14:paraId="69264B7F" w14:textId="6FBD77BF" w:rsidR="003E1103" w:rsidDel="000F1488" w:rsidRDefault="003E1103" w:rsidP="004A0936">
            <w:pPr>
              <w:rPr>
                <w:del w:id="2025" w:author="Rafi Aziizi" w:date="2021-11-12T14:06:00Z"/>
                <w:moveFrom w:id="2026" w:author="Rafi Aziizi" w:date="2021-11-12T11:16:00Z"/>
              </w:rPr>
            </w:pPr>
            <w:moveFrom w:id="2027" w:author="Rafi Aziizi" w:date="2021-11-12T11:16:00Z">
              <w:del w:id="2028" w:author="Rafi Aziizi" w:date="2021-11-12T14:06:00Z">
                <w:r w:rsidDel="000F1488">
                  <w:delText>B</w:delText>
                </w:r>
                <w:r w:rsidRPr="003E1103" w:rsidDel="000F1488">
                  <w:delText>ertanggung jawab untuk melakukan absen</w:delText>
                </w:r>
              </w:del>
            </w:moveFrom>
          </w:p>
        </w:tc>
      </w:tr>
      <w:tr w:rsidR="003E1103" w:rsidDel="000F1488" w14:paraId="0EA7EEC2" w14:textId="70D1552A" w:rsidTr="004A0936">
        <w:trPr>
          <w:del w:id="2029" w:author="Rafi Aziizi" w:date="2021-11-12T14:06:00Z"/>
        </w:trPr>
        <w:tc>
          <w:tcPr>
            <w:tcW w:w="704" w:type="dxa"/>
          </w:tcPr>
          <w:p w14:paraId="7CF5AD76" w14:textId="7AB7FF04" w:rsidR="003E1103" w:rsidDel="000F1488" w:rsidRDefault="003E1103" w:rsidP="004A0936">
            <w:pPr>
              <w:rPr>
                <w:del w:id="2030" w:author="Rafi Aziizi" w:date="2021-11-12T14:06:00Z"/>
                <w:moveFrom w:id="2031" w:author="Rafi Aziizi" w:date="2021-11-12T11:16:00Z"/>
              </w:rPr>
            </w:pPr>
            <w:moveFrom w:id="2032" w:author="Rafi Aziizi" w:date="2021-11-12T11:16:00Z">
              <w:del w:id="2033" w:author="Rafi Aziizi" w:date="2021-11-12T14:06:00Z">
                <w:r w:rsidDel="000F1488">
                  <w:delText>2.</w:delText>
                </w:r>
              </w:del>
            </w:moveFrom>
          </w:p>
        </w:tc>
        <w:tc>
          <w:tcPr>
            <w:tcW w:w="2268" w:type="dxa"/>
          </w:tcPr>
          <w:p w14:paraId="780C7662" w14:textId="646A6317" w:rsidR="003E1103" w:rsidDel="000F1488" w:rsidRDefault="003E1103" w:rsidP="004A0936">
            <w:pPr>
              <w:rPr>
                <w:del w:id="2034" w:author="Rafi Aziizi" w:date="2021-11-12T14:06:00Z"/>
                <w:moveFrom w:id="2035" w:author="Rafi Aziizi" w:date="2021-11-12T11:16:00Z"/>
              </w:rPr>
            </w:pPr>
            <w:moveFrom w:id="2036" w:author="Rafi Aziizi" w:date="2021-11-12T11:16:00Z">
              <w:del w:id="2037" w:author="Rafi Aziizi" w:date="2021-11-12T14:06:00Z">
                <w:r w:rsidDel="000F1488">
                  <w:delText>Kepala Sekolah</w:delText>
                </w:r>
              </w:del>
            </w:moveFrom>
          </w:p>
        </w:tc>
        <w:tc>
          <w:tcPr>
            <w:tcW w:w="4955" w:type="dxa"/>
          </w:tcPr>
          <w:p w14:paraId="11268ACF" w14:textId="385004B5" w:rsidR="003E1103" w:rsidRPr="001B0BF8" w:rsidDel="000F1488" w:rsidRDefault="003E1103" w:rsidP="004A0936">
            <w:pPr>
              <w:rPr>
                <w:del w:id="2038" w:author="Rafi Aziizi" w:date="2021-11-12T14:06:00Z"/>
                <w:moveFrom w:id="2039" w:author="Rafi Aziizi" w:date="2021-11-12T11:16:00Z"/>
                <w:lang w:val="id-ID"/>
              </w:rPr>
            </w:pPr>
            <w:moveFrom w:id="2040" w:author="Rafi Aziizi" w:date="2021-11-12T11:16:00Z">
              <w:del w:id="2041" w:author="Rafi Aziizi" w:date="2021-11-12T14:06:00Z">
                <w:r w:rsidDel="000F1488">
                  <w:delText>Aktor ini dapat melihat laporan absensi berdasarkan hari,</w:delText>
                </w:r>
                <w:r w:rsidR="00BC3B37" w:rsidDel="000F1488">
                  <w:delText xml:space="preserve"> </w:delText>
                </w:r>
                <w:r w:rsidDel="000F1488">
                  <w:delText>bulan maupun semester.</w:delText>
                </w:r>
                <w:r w:rsidDel="000F1488">
                  <w:rPr>
                    <w:lang w:val="id-ID"/>
                  </w:rPr>
                  <w:delText xml:space="preserve"> </w:delText>
                </w:r>
              </w:del>
            </w:moveFrom>
          </w:p>
        </w:tc>
      </w:tr>
      <w:tr w:rsidR="003E1103" w:rsidDel="000F1488" w14:paraId="74DAE7D3" w14:textId="4B6D21C3" w:rsidTr="004A0936">
        <w:trPr>
          <w:del w:id="2042" w:author="Rafi Aziizi" w:date="2021-11-12T14:06:00Z"/>
        </w:trPr>
        <w:tc>
          <w:tcPr>
            <w:tcW w:w="704" w:type="dxa"/>
          </w:tcPr>
          <w:p w14:paraId="5B7F4DDC" w14:textId="56E9F8DC" w:rsidR="003E1103" w:rsidDel="000F1488" w:rsidRDefault="003E1103" w:rsidP="004A0936">
            <w:pPr>
              <w:rPr>
                <w:del w:id="2043" w:author="Rafi Aziizi" w:date="2021-11-12T14:06:00Z"/>
                <w:moveFrom w:id="2044" w:author="Rafi Aziizi" w:date="2021-11-12T11:16:00Z"/>
              </w:rPr>
            </w:pPr>
            <w:moveFrom w:id="2045" w:author="Rafi Aziizi" w:date="2021-11-12T11:16:00Z">
              <w:del w:id="2046" w:author="Rafi Aziizi" w:date="2021-11-12T14:06:00Z">
                <w:r w:rsidDel="000F1488">
                  <w:delText xml:space="preserve">3. </w:delText>
                </w:r>
              </w:del>
            </w:moveFrom>
          </w:p>
        </w:tc>
        <w:tc>
          <w:tcPr>
            <w:tcW w:w="2268" w:type="dxa"/>
          </w:tcPr>
          <w:p w14:paraId="3DDAD267" w14:textId="4C94AD80" w:rsidR="003E1103" w:rsidDel="000F1488" w:rsidRDefault="003E1103" w:rsidP="004A0936">
            <w:pPr>
              <w:rPr>
                <w:del w:id="2047" w:author="Rafi Aziizi" w:date="2021-11-12T14:06:00Z"/>
                <w:moveFrom w:id="2048" w:author="Rafi Aziizi" w:date="2021-11-12T11:16:00Z"/>
              </w:rPr>
            </w:pPr>
            <w:moveFrom w:id="2049" w:author="Rafi Aziizi" w:date="2021-11-12T11:16:00Z">
              <w:del w:id="2050" w:author="Rafi Aziizi" w:date="2021-11-12T14:06:00Z">
                <w:r w:rsidDel="000F1488">
                  <w:delText>Guru BK</w:delText>
                </w:r>
              </w:del>
            </w:moveFrom>
          </w:p>
        </w:tc>
        <w:tc>
          <w:tcPr>
            <w:tcW w:w="4955" w:type="dxa"/>
          </w:tcPr>
          <w:p w14:paraId="0EC69F53" w14:textId="13A8BD26" w:rsidR="003E1103" w:rsidDel="000F1488" w:rsidRDefault="003E1103" w:rsidP="004A0936">
            <w:pPr>
              <w:rPr>
                <w:del w:id="2051" w:author="Rafi Aziizi" w:date="2021-11-12T14:06:00Z"/>
                <w:moveFrom w:id="2052" w:author="Rafi Aziizi" w:date="2021-11-12T11:16:00Z"/>
              </w:rPr>
            </w:pPr>
            <w:moveFrom w:id="2053" w:author="Rafi Aziizi" w:date="2021-11-12T11:16:00Z">
              <w:del w:id="2054" w:author="Rafi Aziizi" w:date="2021-11-12T14:06:00Z">
                <w:r w:rsidDel="000F1488">
                  <w:delText>B</w:delText>
                </w:r>
                <w:r w:rsidRPr="003E1103" w:rsidDel="000F1488">
                  <w:delText>ertanggung jawab untuk mengelola data</w:delText>
                </w:r>
                <w:r w:rsidDel="000F1488">
                  <w:delText xml:space="preserve"> </w:delText>
                </w:r>
                <w:r w:rsidRPr="003E1103" w:rsidDel="000F1488">
                  <w:delText>siswa,</w:delText>
                </w:r>
                <w:r w:rsidR="00BC3B37" w:rsidDel="000F1488">
                  <w:delText xml:space="preserve"> </w:delText>
                </w:r>
                <w:r w:rsidRPr="003E1103" w:rsidDel="000F1488">
                  <w:delText>admin,</w:delText>
                </w:r>
                <w:r w:rsidR="00BC3B37" w:rsidDel="000F1488">
                  <w:delText xml:space="preserve"> </w:delText>
                </w:r>
                <w:r w:rsidRPr="003E1103" w:rsidDel="000F1488">
                  <w:delText>guru,</w:delText>
                </w:r>
                <w:r w:rsidR="00BC3B37" w:rsidDel="000F1488">
                  <w:delText xml:space="preserve"> </w:delText>
                </w:r>
                <w:r w:rsidRPr="003E1103" w:rsidDel="000F1488">
                  <w:delText>kelas,</w:delText>
                </w:r>
                <w:r w:rsidR="00BC3B37" w:rsidDel="000F1488">
                  <w:delText xml:space="preserve"> </w:delText>
                </w:r>
                <w:r w:rsidRPr="003E1103" w:rsidDel="000F1488">
                  <w:delText>absensi,</w:delText>
                </w:r>
                <w:r w:rsidR="00F97775" w:rsidDel="000F1488">
                  <w:delText xml:space="preserve"> semester,</w:delText>
                </w:r>
                <w:r w:rsidR="00BC3B37" w:rsidDel="000F1488">
                  <w:delText xml:space="preserve"> </w:delText>
                </w:r>
                <w:r w:rsidRPr="003E1103" w:rsidDel="000F1488">
                  <w:delText>laporan absensi hingga siswa bermasalah</w:delText>
                </w:r>
              </w:del>
            </w:moveFrom>
          </w:p>
        </w:tc>
      </w:tr>
      <w:tr w:rsidR="003E1103" w:rsidDel="000F1488" w14:paraId="1D0FA8D4" w14:textId="45A876DE" w:rsidTr="004A0936">
        <w:trPr>
          <w:del w:id="2055" w:author="Rafi Aziizi" w:date="2021-11-12T14:06:00Z"/>
        </w:trPr>
        <w:tc>
          <w:tcPr>
            <w:tcW w:w="704" w:type="dxa"/>
          </w:tcPr>
          <w:p w14:paraId="0CFC7E18" w14:textId="213B76FB" w:rsidR="003E1103" w:rsidDel="000F1488" w:rsidRDefault="003E1103" w:rsidP="004A0936">
            <w:pPr>
              <w:rPr>
                <w:del w:id="2056" w:author="Rafi Aziizi" w:date="2021-11-12T14:06:00Z"/>
                <w:moveFrom w:id="2057" w:author="Rafi Aziizi" w:date="2021-11-12T11:16:00Z"/>
              </w:rPr>
            </w:pPr>
            <w:moveFrom w:id="2058" w:author="Rafi Aziizi" w:date="2021-11-12T11:16:00Z">
              <w:del w:id="2059" w:author="Rafi Aziizi" w:date="2021-11-12T14:06:00Z">
                <w:r w:rsidDel="000F1488">
                  <w:delText>4.</w:delText>
                </w:r>
              </w:del>
            </w:moveFrom>
          </w:p>
        </w:tc>
        <w:tc>
          <w:tcPr>
            <w:tcW w:w="2268" w:type="dxa"/>
          </w:tcPr>
          <w:p w14:paraId="4D7E1CAF" w14:textId="7D76AB6A" w:rsidR="003E1103" w:rsidDel="000F1488" w:rsidRDefault="003E1103" w:rsidP="004A0936">
            <w:pPr>
              <w:rPr>
                <w:del w:id="2060" w:author="Rafi Aziizi" w:date="2021-11-12T14:06:00Z"/>
                <w:moveFrom w:id="2061" w:author="Rafi Aziizi" w:date="2021-11-12T11:16:00Z"/>
              </w:rPr>
            </w:pPr>
            <w:moveFrom w:id="2062" w:author="Rafi Aziizi" w:date="2021-11-12T11:16:00Z">
              <w:del w:id="2063" w:author="Rafi Aziizi" w:date="2021-11-12T14:06:00Z">
                <w:r w:rsidDel="000F1488">
                  <w:delText>Bagian IT</w:delText>
                </w:r>
              </w:del>
            </w:moveFrom>
          </w:p>
        </w:tc>
        <w:tc>
          <w:tcPr>
            <w:tcW w:w="4955" w:type="dxa"/>
          </w:tcPr>
          <w:p w14:paraId="7A1F47BA" w14:textId="199D613F" w:rsidR="003E1103" w:rsidDel="000F1488" w:rsidRDefault="003E1103" w:rsidP="004A0936">
            <w:pPr>
              <w:rPr>
                <w:del w:id="2064" w:author="Rafi Aziizi" w:date="2021-11-12T14:06:00Z"/>
                <w:moveFrom w:id="2065" w:author="Rafi Aziizi" w:date="2021-11-12T11:16:00Z"/>
              </w:rPr>
            </w:pPr>
            <w:moveFrom w:id="2066" w:author="Rafi Aziizi" w:date="2021-11-12T11:16:00Z">
              <w:del w:id="2067" w:author="Rafi Aziizi" w:date="2021-11-12T14:06:00Z">
                <w:r w:rsidRPr="003E1103" w:rsidDel="000F1488">
                  <w:delText>Bagian IT bertanggung jawab untuk mengelola data siswa,</w:delText>
                </w:r>
                <w:r w:rsidR="00BC3B37" w:rsidDel="000F1488">
                  <w:delText xml:space="preserve"> </w:delText>
                </w:r>
                <w:r w:rsidRPr="003E1103" w:rsidDel="000F1488">
                  <w:delText>guru,</w:delText>
                </w:r>
                <w:r w:rsidR="00BC3B37" w:rsidDel="000F1488">
                  <w:delText xml:space="preserve"> </w:delText>
                </w:r>
                <w:r w:rsidRPr="003E1103" w:rsidDel="000F1488">
                  <w:delText>kelas</w:delText>
                </w:r>
                <w:r w:rsidR="00BC3B37" w:rsidDel="000F1488">
                  <w:delText>, absensi dan laporan siswa bermasalah</w:delText>
                </w:r>
              </w:del>
            </w:moveFrom>
          </w:p>
        </w:tc>
      </w:tr>
    </w:tbl>
    <w:p w14:paraId="2DAF0017" w14:textId="260EF15F" w:rsidR="00926DA8" w:rsidDel="00494C80" w:rsidRDefault="00926DA8" w:rsidP="00C93BF7">
      <w:pPr>
        <w:pStyle w:val="Heading3"/>
        <w:numPr>
          <w:ilvl w:val="0"/>
          <w:numId w:val="9"/>
        </w:numPr>
        <w:ind w:left="426" w:hanging="426"/>
        <w:rPr>
          <w:moveFrom w:id="2068" w:author="Rafi Aziizi" w:date="2021-11-12T11:16:00Z"/>
        </w:rPr>
      </w:pPr>
      <w:bookmarkStart w:id="2069" w:name="_heading=h.19c6y18"/>
      <w:bookmarkStart w:id="2070" w:name="_Toc80034246"/>
      <w:bookmarkStart w:id="2071" w:name="_Toc83115748"/>
      <w:bookmarkEnd w:id="2069"/>
      <w:moveFromRangeStart w:id="2072" w:author="Rafi Aziizi" w:date="2021-11-12T11:16:00Z" w:name="move87608234"/>
      <w:moveFromRangeEnd w:id="1997"/>
      <w:moveFrom w:id="2073" w:author="Rafi Aziizi" w:date="2021-11-12T11:16:00Z">
        <w:r w:rsidDel="00494C80">
          <w:t>Business Use Case</w:t>
        </w:r>
        <w:bookmarkEnd w:id="2070"/>
        <w:bookmarkEnd w:id="2071"/>
      </w:moveFrom>
    </w:p>
    <w:p w14:paraId="1505BB80" w14:textId="784EAB17" w:rsidR="003E1103" w:rsidDel="00494C80" w:rsidRDefault="003E1103" w:rsidP="007F1959">
      <w:pPr>
        <w:ind w:firstLine="720"/>
        <w:rPr>
          <w:moveFrom w:id="2074" w:author="Rafi Aziizi" w:date="2021-11-12T11:16:00Z"/>
          <w:lang w:val="id-ID"/>
        </w:rPr>
      </w:pPr>
      <w:moveFrom w:id="2075" w:author="Rafi Aziizi" w:date="2021-11-12T11:16:00Z">
        <w:r w:rsidRPr="00142D1A" w:rsidDel="00494C80">
          <w:t xml:space="preserve">Business use case </w:t>
        </w:r>
        <w:r w:rsidR="009612A8" w:rsidDel="00494C80">
          <w:t xml:space="preserve">diagram ini akan menggambarkan suatu kegiatan yang terdapat dalam sistem dari mulai apa yang terjadi hingga siapa yang melakukan kegiatan pada sistem tersebut. </w:t>
        </w:r>
        <w:r w:rsidR="004A229B" w:rsidDel="00494C80">
          <w:t>Penggambaran dari kegiatan sistem lama dapat dijelaskan pada gambar dibawah.</w:t>
        </w:r>
      </w:moveFrom>
    </w:p>
    <w:p w14:paraId="63ED9C8D" w14:textId="7BC40A79" w:rsidR="00111278" w:rsidDel="00494C80" w:rsidRDefault="00ED34E2" w:rsidP="00A2766B">
      <w:pPr>
        <w:jc w:val="center"/>
        <w:rPr>
          <w:moveFrom w:id="2076" w:author="Rafi Aziizi" w:date="2021-11-12T11:16:00Z"/>
          <w:b/>
          <w:bCs/>
        </w:rPr>
      </w:pPr>
      <w:moveFrom w:id="2077" w:author="Rafi Aziizi" w:date="2021-11-12T11:16:00Z">
        <w:r>
          <w:rPr>
            <w:noProof/>
          </w:rPr>
          <w:pict w14:anchorId="052872AD">
            <v:shape id="Text Box 55" o:spid="_x0000_s1174" type="#_x0000_t202" style="position:absolute;left:0;text-align:left;margin-left:1.5pt;margin-top:359.45pt;width:396.85pt;height:.05pt;z-index:-251676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" stroked="f">
              <v:textbox style="mso-next-textbox:#Text Box 55;mso-fit-shape-to-text:t" inset="0,0,0,0">
                <w:txbxContent>
                  <w:p w14:paraId="2D5FECDD" w14:textId="6B1894C2" w:rsidR="00ED34E2" w:rsidRPr="000B7812" w:rsidRDefault="00ED34E2" w:rsidP="00111278">
                    <w:pPr>
                      <w:pStyle w:val="Caption"/>
                      <w:jc w:val="center"/>
                      <w:rPr>
                        <w:noProof/>
                        <w:sz w:val="24"/>
                        <w:szCs w:val="24"/>
                      </w:rPr>
                    </w:pPr>
                    <w:r>
                      <w:t xml:space="preserve">Gambar 3. </w:t>
                    </w:r>
                    <w:ins w:id="2078" w:author="chaniaayulestari@outlook.com" w:date="2021-11-13T13:45:00Z">
                      <w:r>
                        <w:fldChar w:fldCharType="begin"/>
                      </w:r>
                      <w:r>
                        <w:instrText xml:space="preserve"> SEQ Gambar_3. \* ARABIC </w:instrText>
                      </w:r>
                    </w:ins>
                    <w:r>
                      <w:fldChar w:fldCharType="separate"/>
                    </w:r>
                    <w:ins w:id="2079" w:author="chaniaayulestari@outlook.com" w:date="2021-11-13T13:45:00Z">
                      <w:r>
                        <w:rPr>
                          <w:noProof/>
                        </w:rPr>
                        <w:t>8</w:t>
                      </w:r>
                      <w:r>
                        <w:fldChar w:fldCharType="end"/>
                      </w:r>
                    </w:ins>
                    <w:del w:id="208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6</w:delText>
                      </w:r>
                      <w:r w:rsidDel="006D26FE">
                        <w:fldChar w:fldCharType="end"/>
                      </w:r>
                    </w:del>
                    <w:r>
                      <w:t xml:space="preserve"> Bisnis Use Case Sistem Absensi SMK Cendekia Batujajar</w:t>
                    </w:r>
                  </w:p>
                </w:txbxContent>
              </v:textbox>
            </v:shape>
          </w:pict>
        </w:r>
        <w:r w:rsidR="00111278" w:rsidDel="00494C80">
          <w:rPr>
            <w:noProof/>
          </w:rPr>
          <w:drawing>
            <wp:inline distT="0" distB="0" distL="0" distR="0" wp14:anchorId="1ED7AB4F" wp14:editId="54AF5FEF">
              <wp:extent cx="5039995" cy="4483735"/>
              <wp:effectExtent l="19050" t="19050" r="27305" b="1206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39995" cy="4483735"/>
                      </a:xfrm>
                      <a:prstGeom prst="rect">
                        <a:avLst/>
                      </a:prstGeom>
                      <a:noFill/>
                      <a:ln>
                        <a:solidFill>
                          <a:schemeClr val="tx1"/>
                        </a:solidFill>
                      </a:ln>
                    </pic:spPr>
                  </pic:pic>
                </a:graphicData>
              </a:graphic>
            </wp:inline>
          </w:drawing>
        </w:r>
      </w:moveFrom>
    </w:p>
    <w:p w14:paraId="4A5040DC" w14:textId="4EE66D9C" w:rsidR="00111278" w:rsidDel="003E7B2F" w:rsidRDefault="00111278" w:rsidP="00A2766B">
      <w:pPr>
        <w:jc w:val="center"/>
        <w:rPr>
          <w:moveFrom w:id="2081" w:author="Rafi Aziizi" w:date="2021-11-12T11:16:00Z"/>
          <w:b/>
          <w:bCs/>
        </w:rPr>
      </w:pPr>
    </w:p>
    <w:p w14:paraId="206D73A2" w14:textId="5B68BA72" w:rsidR="00111278" w:rsidDel="003E7B2F" w:rsidRDefault="00111278">
      <w:pPr>
        <w:rPr>
          <w:moveFrom w:id="2082" w:author="Rafi Aziizi" w:date="2021-11-12T11:16:00Z"/>
          <w:b/>
          <w:bCs/>
        </w:rPr>
        <w:pPrChange w:id="2083" w:author="Rafi Aziizi" w:date="2021-11-12T10:42:00Z">
          <w:pPr>
            <w:jc w:val="center"/>
          </w:pPr>
        </w:pPrChange>
      </w:pPr>
    </w:p>
    <w:p w14:paraId="09E1527F" w14:textId="5BC59CE6" w:rsidR="00111278" w:rsidDel="003E7B2F" w:rsidRDefault="00111278">
      <w:pPr>
        <w:rPr>
          <w:moveFrom w:id="2084" w:author="Rafi Aziizi" w:date="2021-11-12T11:16:00Z"/>
          <w:b/>
          <w:bCs/>
        </w:rPr>
        <w:pPrChange w:id="2085" w:author="Rafi Aziizi" w:date="2021-11-12T10:42:00Z">
          <w:pPr>
            <w:jc w:val="center"/>
          </w:pPr>
        </w:pPrChange>
      </w:pPr>
    </w:p>
    <w:p w14:paraId="742E71B9" w14:textId="47211C90" w:rsidR="00111278" w:rsidDel="003E7B2F" w:rsidRDefault="00111278" w:rsidP="00A2766B">
      <w:pPr>
        <w:jc w:val="center"/>
        <w:rPr>
          <w:moveFrom w:id="2086" w:author="Rafi Aziizi" w:date="2021-11-12T11:16:00Z"/>
          <w:b/>
          <w:bCs/>
        </w:rPr>
      </w:pPr>
    </w:p>
    <w:p w14:paraId="146A1EE1" w14:textId="5C51A790" w:rsidR="00111278" w:rsidDel="003E7B2F" w:rsidRDefault="00111278" w:rsidP="00A2766B">
      <w:pPr>
        <w:jc w:val="center"/>
        <w:rPr>
          <w:moveFrom w:id="2087" w:author="Rafi Aziizi" w:date="2021-11-12T11:16:00Z"/>
          <w:b/>
          <w:bCs/>
        </w:rPr>
      </w:pPr>
    </w:p>
    <w:p w14:paraId="7D961F10" w14:textId="439624B1" w:rsidR="00111278" w:rsidDel="003E7B2F" w:rsidRDefault="00111278" w:rsidP="00A2766B">
      <w:pPr>
        <w:jc w:val="center"/>
        <w:rPr>
          <w:moveFrom w:id="2088" w:author="Rafi Aziizi" w:date="2021-11-12T11:16:00Z"/>
          <w:b/>
          <w:bCs/>
        </w:rPr>
      </w:pPr>
    </w:p>
    <w:p w14:paraId="47CA6460" w14:textId="720A6AEC" w:rsidR="00111278" w:rsidDel="003E7B2F" w:rsidRDefault="00111278" w:rsidP="00A2766B">
      <w:pPr>
        <w:jc w:val="center"/>
        <w:rPr>
          <w:moveFrom w:id="2089" w:author="Rafi Aziizi" w:date="2021-11-12T11:16:00Z"/>
          <w:b/>
          <w:bCs/>
        </w:rPr>
      </w:pPr>
    </w:p>
    <w:p w14:paraId="644749F0" w14:textId="14B4CAA9" w:rsidR="00111278" w:rsidDel="003E7B2F" w:rsidRDefault="00111278" w:rsidP="00A2766B">
      <w:pPr>
        <w:jc w:val="center"/>
        <w:rPr>
          <w:moveFrom w:id="2090" w:author="Rafi Aziizi" w:date="2021-11-12T11:16:00Z"/>
          <w:b/>
          <w:bCs/>
        </w:rPr>
      </w:pPr>
    </w:p>
    <w:p w14:paraId="12DA6C1C" w14:textId="76CF70A9" w:rsidR="00111278" w:rsidDel="003E7B2F" w:rsidRDefault="00111278" w:rsidP="00A2766B">
      <w:pPr>
        <w:jc w:val="center"/>
        <w:rPr>
          <w:moveFrom w:id="2091" w:author="Rafi Aziizi" w:date="2021-11-12T11:16:00Z"/>
          <w:b/>
          <w:bCs/>
        </w:rPr>
      </w:pPr>
    </w:p>
    <w:p w14:paraId="15A9ED2B" w14:textId="0F21F73D" w:rsidR="00111278" w:rsidDel="003E7B2F" w:rsidRDefault="00111278" w:rsidP="00A2766B">
      <w:pPr>
        <w:jc w:val="center"/>
        <w:rPr>
          <w:moveFrom w:id="2092" w:author="Rafi Aziizi" w:date="2021-11-12T11:16:00Z"/>
          <w:b/>
          <w:bCs/>
        </w:rPr>
      </w:pPr>
    </w:p>
    <w:p w14:paraId="14AFF6AF" w14:textId="25168BBF" w:rsidR="00111278" w:rsidDel="003E7B2F" w:rsidRDefault="00111278" w:rsidP="00A2766B">
      <w:pPr>
        <w:jc w:val="center"/>
        <w:rPr>
          <w:moveFrom w:id="2093" w:author="Rafi Aziizi" w:date="2021-11-12T11:16:00Z"/>
          <w:b/>
          <w:bCs/>
        </w:rPr>
      </w:pPr>
    </w:p>
    <w:p w14:paraId="7226AC5F" w14:textId="6CFBD4C8" w:rsidR="00111278" w:rsidDel="003E7B2F" w:rsidRDefault="00111278" w:rsidP="00A2766B">
      <w:pPr>
        <w:jc w:val="center"/>
        <w:rPr>
          <w:moveFrom w:id="2094" w:author="Rafi Aziizi" w:date="2021-11-12T11:16:00Z"/>
          <w:b/>
          <w:bCs/>
        </w:rPr>
      </w:pPr>
    </w:p>
    <w:p w14:paraId="7F8A9F05" w14:textId="141EF7EB" w:rsidR="00111278" w:rsidDel="003E7B2F" w:rsidRDefault="00111278">
      <w:pPr>
        <w:rPr>
          <w:moveFrom w:id="2095" w:author="Rafi Aziizi" w:date="2021-11-12T11:16:00Z"/>
          <w:b/>
          <w:bCs/>
        </w:rPr>
        <w:pPrChange w:id="2096" w:author="Rafi Aziizi" w:date="2021-11-12T10:42:00Z">
          <w:pPr>
            <w:jc w:val="center"/>
          </w:pPr>
        </w:pPrChange>
      </w:pPr>
    </w:p>
    <w:p w14:paraId="12C0EB6E" w14:textId="03199E35" w:rsidR="00111278" w:rsidDel="003E7B2F" w:rsidRDefault="00111278">
      <w:pPr>
        <w:rPr>
          <w:moveFrom w:id="2097" w:author="Rafi Aziizi" w:date="2021-11-12T11:16:00Z"/>
          <w:b/>
          <w:bCs/>
        </w:rPr>
        <w:pPrChange w:id="2098" w:author="Rafi Aziizi" w:date="2021-11-12T10:42:00Z">
          <w:pPr>
            <w:jc w:val="center"/>
          </w:pPr>
        </w:pPrChange>
      </w:pPr>
    </w:p>
    <w:p w14:paraId="47163FEF" w14:textId="3B9F9AED" w:rsidR="00111278" w:rsidDel="003E7B2F" w:rsidRDefault="00111278">
      <w:pPr>
        <w:rPr>
          <w:moveFrom w:id="2099" w:author="Rafi Aziizi" w:date="2021-11-12T11:16:00Z"/>
          <w:b/>
          <w:bCs/>
        </w:rPr>
        <w:pPrChange w:id="2100" w:author="Rafi Aziizi" w:date="2021-11-12T10:42:00Z">
          <w:pPr>
            <w:jc w:val="center"/>
          </w:pPr>
        </w:pPrChange>
      </w:pPr>
    </w:p>
    <w:p w14:paraId="75074D89" w14:textId="77777777" w:rsidR="00111278" w:rsidDel="003E7B2F" w:rsidRDefault="00111278">
      <w:pPr>
        <w:rPr>
          <w:moveFrom w:id="2101" w:author="Rafi Aziizi" w:date="2021-11-12T11:16:00Z"/>
          <w:b/>
          <w:bCs/>
        </w:rPr>
        <w:pPrChange w:id="2102" w:author="Rafi Aziizi" w:date="2021-11-12T10:42:00Z">
          <w:pPr>
            <w:jc w:val="center"/>
          </w:pPr>
        </w:pPrChange>
      </w:pPr>
    </w:p>
    <w:p w14:paraId="4108B4BB" w14:textId="6206E3D9" w:rsidR="00EB6AD3" w:rsidDel="00494C80" w:rsidRDefault="00EB6AD3" w:rsidP="00FA382F">
      <w:pPr>
        <w:rPr>
          <w:moveFrom w:id="2103" w:author="Rafi Aziizi" w:date="2021-11-12T11:16:00Z"/>
          <w:b/>
          <w:bCs/>
        </w:rPr>
      </w:pPr>
    </w:p>
    <w:p w14:paraId="0609481A" w14:textId="19204F51" w:rsidR="00111278" w:rsidRPr="00675081" w:rsidDel="00494C80" w:rsidRDefault="00111278" w:rsidP="00A2766B">
      <w:pPr>
        <w:jc w:val="center"/>
        <w:rPr>
          <w:moveFrom w:id="2104" w:author="Rafi Aziizi" w:date="2021-11-12T11:16:00Z"/>
          <w:b/>
          <w:bCs/>
        </w:rPr>
      </w:pPr>
      <w:moveFrom w:id="2105" w:author="Rafi Aziizi" w:date="2021-11-12T11:16:00Z">
        <w:r w:rsidDel="00494C80">
          <w:rPr>
            <w:b/>
            <w:bCs/>
          </w:rPr>
          <w:t xml:space="preserve">(Sumber: </w:t>
        </w:r>
        <w:r w:rsidRPr="00111278" w:rsidDel="00494C80">
          <w:t>Penyusun</w:t>
        </w:r>
        <w:r w:rsidDel="00494C80">
          <w:rPr>
            <w:b/>
            <w:bCs/>
          </w:rPr>
          <w:t>)</w:t>
        </w:r>
      </w:moveFrom>
    </w:p>
    <w:p w14:paraId="2DA34A8C" w14:textId="65E3A0F5" w:rsidR="00926DA8" w:rsidRDefault="00926DA8" w:rsidP="00C93BF7">
      <w:pPr>
        <w:pStyle w:val="Heading3"/>
        <w:numPr>
          <w:ilvl w:val="0"/>
          <w:numId w:val="9"/>
        </w:numPr>
        <w:ind w:left="426" w:hanging="426"/>
        <w:rPr>
          <w:lang w:val="en-US"/>
        </w:rPr>
      </w:pPr>
      <w:bookmarkStart w:id="2106" w:name="_heading=h.3tbugp1"/>
      <w:bookmarkStart w:id="2107" w:name="_Toc80034247"/>
      <w:bookmarkStart w:id="2108" w:name="_Toc83115749"/>
      <w:bookmarkEnd w:id="2106"/>
      <w:moveFromRangeEnd w:id="2072"/>
      <w:r>
        <w:t>Use Case Diagram</w:t>
      </w:r>
      <w:bookmarkEnd w:id="2107"/>
      <w:bookmarkEnd w:id="2108"/>
      <w:r w:rsidR="001807FF">
        <w:rPr>
          <w:lang w:val="en-US"/>
        </w:rPr>
        <w:t xml:space="preserve"> </w:t>
      </w:r>
    </w:p>
    <w:p w14:paraId="76AE1DA4" w14:textId="3B22AFDA" w:rsidR="00A731DB" w:rsidRPr="00316180" w:rsidRDefault="0072208B" w:rsidP="007F1959">
      <w:pPr>
        <w:ind w:firstLine="720"/>
      </w:pPr>
      <w:r w:rsidRPr="0072208B">
        <w:rPr>
          <w:lang w:val="id-ID"/>
        </w:rPr>
        <w:t xml:space="preserve">Use </w:t>
      </w:r>
      <w:r w:rsidR="00316180">
        <w:t>C</w:t>
      </w:r>
      <w:r w:rsidRPr="0072208B">
        <w:rPr>
          <w:lang w:val="id-ID"/>
        </w:rPr>
        <w:t xml:space="preserve">ase Diagram menggambarkan aktor yang berinteraksi dengan sistem, dibuat sebagai gambaran sistem atau fungsi pada </w:t>
      </w:r>
      <w:r w:rsidR="00316180">
        <w:t>PL</w:t>
      </w:r>
      <w:r w:rsidRPr="0072208B">
        <w:rPr>
          <w:lang w:val="id-ID"/>
        </w:rPr>
        <w:t>. Pemodelan use case mendefinisikan kebutuhan fungsional dari sistem</w:t>
      </w:r>
      <w:r w:rsidR="00316180">
        <w:t xml:space="preserve"> yang telah diasumsikan bahwa setiap aktor admin dan lainnya telah melakukan login dan registrasi terlebih dahulu agar dapat mengakses sistem.  </w:t>
      </w:r>
    </w:p>
    <w:p w14:paraId="5404E1D9" w14:textId="77777777" w:rsidR="00590A19" w:rsidRDefault="00927D1D">
      <w:pPr>
        <w:keepNext/>
        <w:jc w:val="center"/>
        <w:rPr>
          <w:ins w:id="2109" w:author="Rafi Aziizi" w:date="2021-11-14T09:53:00Z"/>
        </w:rPr>
      </w:pPr>
      <w:ins w:id="2110" w:author="Rafi Aziizi" w:date="2021-11-14T09:41:00Z">
        <w:r>
          <w:rPr>
            <w:noProof/>
          </w:rPr>
          <w:lastRenderedPageBreak/>
          <w:drawing>
            <wp:inline distT="0" distB="0" distL="0" distR="0" wp14:anchorId="3F3AE86A" wp14:editId="67004351">
              <wp:extent cx="5039995" cy="63315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39995" cy="6331585"/>
                      </a:xfrm>
                      <a:prstGeom prst="rect">
                        <a:avLst/>
                      </a:prstGeom>
                      <a:noFill/>
                      <a:ln>
                        <a:noFill/>
                      </a:ln>
                    </pic:spPr>
                  </pic:pic>
                </a:graphicData>
              </a:graphic>
            </wp:inline>
          </w:drawing>
        </w:r>
      </w:ins>
    </w:p>
    <w:p w14:paraId="0E2819DD" w14:textId="6DF943C5" w:rsidR="00111278" w:rsidRDefault="00590A19">
      <w:pPr>
        <w:pStyle w:val="Caption"/>
        <w:jc w:val="center"/>
        <w:pPrChange w:id="2111" w:author="Rafi Aziizi" w:date="2021-11-14T09:53:00Z">
          <w:pPr>
            <w:keepNext/>
            <w:jc w:val="center"/>
          </w:pPr>
        </w:pPrChange>
      </w:pPr>
      <w:ins w:id="2112" w:author="Rafi Aziizi" w:date="2021-11-14T09:53:00Z">
        <w:r>
          <w:t xml:space="preserve">Gambar   3. </w:t>
        </w:r>
        <w:r>
          <w:fldChar w:fldCharType="begin"/>
        </w:r>
        <w:r>
          <w:instrText xml:space="preserve"> SEQ Gambar___3. \* ARABIC </w:instrText>
        </w:r>
      </w:ins>
      <w:r>
        <w:fldChar w:fldCharType="separate"/>
      </w:r>
      <w:ins w:id="2113" w:author="Rafi Aziizi" w:date="2021-11-15T16:05:00Z">
        <w:r w:rsidR="00BF7B94">
          <w:rPr>
            <w:noProof/>
          </w:rPr>
          <w:t>6</w:t>
        </w:r>
      </w:ins>
      <w:ins w:id="2114" w:author="Rafi Aziizi" w:date="2021-11-14T09:53:00Z">
        <w:r>
          <w:fldChar w:fldCharType="end"/>
        </w:r>
        <w:r>
          <w:t xml:space="preserve"> Use Case Diagram</w:t>
        </w:r>
      </w:ins>
      <w:del w:id="2115" w:author="chaniaayulestari@outlook.com" w:date="2021-11-13T14:29:00Z">
        <w:r w:rsidR="00F97775" w:rsidDel="00C1342F">
          <w:rPr>
            <w:noProof/>
          </w:rPr>
          <w:drawing>
            <wp:inline distT="0" distB="0" distL="0" distR="0" wp14:anchorId="0F83E7B8" wp14:editId="10235F0F">
              <wp:extent cx="5039995" cy="5281295"/>
              <wp:effectExtent l="0" t="0" r="8255"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39995" cy="5281295"/>
                      </a:xfrm>
                      <a:prstGeom prst="rect">
                        <a:avLst/>
                      </a:prstGeom>
                      <a:noFill/>
                      <a:ln>
                        <a:noFill/>
                      </a:ln>
                    </pic:spPr>
                  </pic:pic>
                </a:graphicData>
              </a:graphic>
            </wp:inline>
          </w:drawing>
        </w:r>
      </w:del>
    </w:p>
    <w:p w14:paraId="236887B4" w14:textId="384FA54D" w:rsidR="00675081" w:rsidDel="001A7B0B" w:rsidRDefault="00111278" w:rsidP="00111278">
      <w:pPr>
        <w:pStyle w:val="Caption"/>
        <w:jc w:val="center"/>
        <w:rPr>
          <w:del w:id="2116" w:author="chaniaayulestari@outlook.com" w:date="2021-11-12T16:25:00Z"/>
        </w:rPr>
      </w:pPr>
      <w:del w:id="2117" w:author="chaniaayulestari@outlook.com" w:date="2021-11-12T16:25:00Z">
        <w:r w:rsidDel="001A7B0B">
          <w:delText xml:space="preserve">Gambar 3. </w:delText>
        </w:r>
        <w:r w:rsidDel="001A7B0B">
          <w:rPr>
            <w:i w:val="0"/>
            <w:iCs w:val="0"/>
          </w:rPr>
          <w:fldChar w:fldCharType="begin"/>
        </w:r>
        <w:r w:rsidRPr="001A7B0B" w:rsidDel="001A7B0B">
          <w:rPr>
            <w:i w:val="0"/>
            <w:iCs w:val="0"/>
          </w:rPr>
          <w:delInstrText xml:space="preserve"> SEQ Gambar_3. \* ARABIC </w:delInstrText>
        </w:r>
        <w:r w:rsidDel="001A7B0B">
          <w:rPr>
            <w:i w:val="0"/>
            <w:iCs w:val="0"/>
          </w:rPr>
          <w:fldChar w:fldCharType="separate"/>
        </w:r>
        <w:r w:rsidR="003748F7" w:rsidRPr="001A7B0B" w:rsidDel="001A7B0B">
          <w:rPr>
            <w:i w:val="0"/>
            <w:iCs w:val="0"/>
            <w:noProof/>
          </w:rPr>
          <w:delText>7</w:delText>
        </w:r>
        <w:r w:rsidDel="001A7B0B">
          <w:rPr>
            <w:i w:val="0"/>
            <w:iCs w:val="0"/>
          </w:rPr>
          <w:fldChar w:fldCharType="end"/>
        </w:r>
        <w:r w:rsidDel="001A7B0B">
          <w:delText xml:space="preserve"> Use Case Diagram </w:delText>
        </w:r>
        <w:r w:rsidR="00947816" w:rsidDel="001A7B0B">
          <w:delText xml:space="preserve">Sistem Absensi </w:delText>
        </w:r>
        <w:r w:rsidDel="001A7B0B">
          <w:delText>SMK Cendekia Batujajar</w:delText>
        </w:r>
      </w:del>
    </w:p>
    <w:p w14:paraId="6D73E7D1" w14:textId="2AED2861" w:rsidR="00111278" w:rsidRPr="00111278" w:rsidRDefault="00111278" w:rsidP="00111278">
      <w:pPr>
        <w:jc w:val="center"/>
        <w:rPr>
          <w:b/>
          <w:bCs/>
        </w:rPr>
      </w:pPr>
      <w:r w:rsidRPr="00111278">
        <w:rPr>
          <w:b/>
          <w:bCs/>
        </w:rPr>
        <w:t>(</w:t>
      </w:r>
      <w:r>
        <w:rPr>
          <w:b/>
          <w:bCs/>
        </w:rPr>
        <w:t xml:space="preserve">Sumber: </w:t>
      </w:r>
      <w:r>
        <w:t>Penyusun</w:t>
      </w:r>
      <w:r w:rsidRPr="00111278">
        <w:rPr>
          <w:b/>
          <w:bCs/>
        </w:rPr>
        <w:t>)</w:t>
      </w:r>
    </w:p>
    <w:p w14:paraId="00BA0A5F" w14:textId="44AC4007" w:rsidR="00AB6A69" w:rsidRDefault="00926DA8" w:rsidP="00C93BF7">
      <w:pPr>
        <w:pStyle w:val="Heading3"/>
        <w:numPr>
          <w:ilvl w:val="0"/>
          <w:numId w:val="9"/>
        </w:numPr>
        <w:tabs>
          <w:tab w:val="left" w:pos="851"/>
        </w:tabs>
        <w:ind w:left="426" w:hanging="426"/>
      </w:pPr>
      <w:bookmarkStart w:id="2118" w:name="_heading=h.28h4qwu"/>
      <w:bookmarkStart w:id="2119" w:name="_Toc80034248"/>
      <w:bookmarkStart w:id="2120" w:name="_Toc83115750"/>
      <w:bookmarkEnd w:id="2118"/>
      <w:r>
        <w:t>Skenario Use Case</w:t>
      </w:r>
      <w:bookmarkEnd w:id="2119"/>
      <w:bookmarkEnd w:id="2120"/>
    </w:p>
    <w:p w14:paraId="1201B58F" w14:textId="0CBCB49D" w:rsidR="000829CA" w:rsidRPr="000829CA" w:rsidRDefault="00316180" w:rsidP="000829CA">
      <w:pPr>
        <w:ind w:left="66" w:firstLine="720"/>
      </w:pPr>
      <w:r>
        <w:t>Use Case pada sub bab 3.4.</w:t>
      </w:r>
      <w:ins w:id="2121" w:author="Rafi Aziizi" w:date="2021-11-12T14:08:00Z">
        <w:r w:rsidR="000F1488">
          <w:t>1</w:t>
        </w:r>
      </w:ins>
      <w:del w:id="2122" w:author="Rafi Aziizi" w:date="2021-11-12T14:08:00Z">
        <w:r w:rsidDel="000F1488">
          <w:delText>4</w:delText>
        </w:r>
      </w:del>
      <w:r>
        <w:t>. dapat diuraikan lebih je</w:t>
      </w:r>
      <w:r w:rsidR="009612A8">
        <w:t>l</w:t>
      </w:r>
      <w:r>
        <w:t>as dengan menggunakan suatu skenario use case</w:t>
      </w:r>
      <w:r w:rsidR="009612A8">
        <w:t xml:space="preserve"> yang berisikan nama, id, aktor dan deskripsi singkat didalamnya</w:t>
      </w:r>
      <w:r>
        <w:t xml:space="preserve">. </w:t>
      </w:r>
      <w:r w:rsidR="000829CA">
        <w:t xml:space="preserve">Adapun skenario use case ini akan dipaparkan melalui penjelasan </w:t>
      </w:r>
      <w:r w:rsidR="000829CA">
        <w:rPr>
          <w:i/>
          <w:iCs/>
        </w:rPr>
        <w:t xml:space="preserve">table </w:t>
      </w:r>
      <w:r w:rsidR="000829CA">
        <w:t>dibawah ini</w:t>
      </w:r>
    </w:p>
    <w:p w14:paraId="6C6FAEAE" w14:textId="30067F4B" w:rsidR="00926DA8" w:rsidRDefault="00270503" w:rsidP="00FF2590">
      <w:pPr>
        <w:pStyle w:val="ListParagraph"/>
        <w:numPr>
          <w:ilvl w:val="0"/>
          <w:numId w:val="25"/>
        </w:numPr>
        <w:ind w:left="426"/>
        <w:rPr>
          <w:ins w:id="2123" w:author="Rafi Aziizi" w:date="2021-11-14T12:24:00Z"/>
        </w:rPr>
      </w:pPr>
      <w:r>
        <w:lastRenderedPageBreak/>
        <w:t>Skenario Login</w:t>
      </w:r>
    </w:p>
    <w:p w14:paraId="044E2ACE" w14:textId="096B25D6" w:rsidR="00702C53" w:rsidRDefault="00702C53">
      <w:pPr>
        <w:ind w:firstLine="426"/>
        <w:pPrChange w:id="2124" w:author="Rafi Aziizi" w:date="2021-11-14T12:25:00Z">
          <w:pPr>
            <w:pStyle w:val="ListParagraph"/>
            <w:numPr>
              <w:numId w:val="25"/>
            </w:numPr>
            <w:ind w:left="426" w:hanging="360"/>
          </w:pPr>
        </w:pPrChange>
      </w:pPr>
      <w:ins w:id="2125" w:author="Rafi Aziizi" w:date="2021-11-14T12:24:00Z">
        <w:r>
          <w:t>a.</w:t>
        </w:r>
      </w:ins>
      <w:ins w:id="2126" w:author="Rafi Aziizi" w:date="2021-11-14T12:25:00Z">
        <w:r>
          <w:t xml:space="preserve"> Skenario Login</w:t>
        </w:r>
      </w:ins>
      <w:ins w:id="2127" w:author="Rafi Aziizi" w:date="2021-11-14T12:24:00Z">
        <w:r>
          <w:tab/>
        </w:r>
      </w:ins>
    </w:p>
    <w:p w14:paraId="6AE3635A" w14:textId="69B9BAA8" w:rsidR="00832EA1" w:rsidDel="006D26FE" w:rsidRDefault="00832EA1" w:rsidP="005B790F">
      <w:pPr>
        <w:pStyle w:val="Caption"/>
        <w:keepNext/>
        <w:jc w:val="center"/>
        <w:rPr>
          <w:del w:id="2128" w:author="chaniaayulestari@outlook.com" w:date="2021-11-13T13:52:00Z"/>
        </w:rPr>
      </w:pPr>
      <w:del w:id="2129" w:author="chaniaayulestari@outlook.com" w:date="2021-11-12T16:25:00Z">
        <w:r w:rsidDel="001A7B0B">
          <w:delText xml:space="preserve">Table 3. </w:delText>
        </w:r>
        <w:r w:rsidR="006720D0" w:rsidDel="001A7B0B">
          <w:rPr>
            <w:i w:val="0"/>
            <w:iCs w:val="0"/>
          </w:rPr>
          <w:fldChar w:fldCharType="begin"/>
        </w:r>
        <w:r w:rsidR="006720D0" w:rsidRPr="001A7B0B" w:rsidDel="001A7B0B">
          <w:delInstrText xml:space="preserve"> SEQ Table_3. \* ARABIC </w:delInstrText>
        </w:r>
        <w:r w:rsidR="006720D0" w:rsidDel="001A7B0B">
          <w:rPr>
            <w:i w:val="0"/>
            <w:iCs w:val="0"/>
          </w:rPr>
          <w:fldChar w:fldCharType="separate"/>
        </w:r>
        <w:r w:rsidR="00A911C8" w:rsidRPr="001A7B0B" w:rsidDel="001A7B0B">
          <w:rPr>
            <w:noProof/>
          </w:rPr>
          <w:delText>5</w:delText>
        </w:r>
        <w:r w:rsidR="006720D0" w:rsidDel="001A7B0B">
          <w:rPr>
            <w:i w:val="0"/>
            <w:iCs w:val="0"/>
          </w:rPr>
          <w:fldChar w:fldCharType="end"/>
        </w:r>
        <w:r w:rsidDel="001A7B0B">
          <w:delText xml:space="preserve"> </w:delText>
        </w:r>
        <w:r w:rsidRPr="002C6E8F" w:rsidDel="001A7B0B">
          <w:delText>Skenario Use Case Login</w:delText>
        </w:r>
      </w:del>
    </w:p>
    <w:p w14:paraId="527B4C54" w14:textId="352587C3" w:rsidR="006D26FE" w:rsidRDefault="006D26FE">
      <w:pPr>
        <w:pStyle w:val="Caption"/>
        <w:keepNext/>
        <w:jc w:val="center"/>
        <w:rPr>
          <w:ins w:id="2130" w:author="chaniaayulestari@outlook.com" w:date="2021-11-13T13:52:00Z"/>
        </w:rPr>
        <w:pPrChange w:id="2131" w:author="chaniaayulestari@outlook.com" w:date="2021-11-13T13:52:00Z">
          <w:pPr/>
        </w:pPrChange>
      </w:pPr>
      <w:bookmarkStart w:id="2132" w:name="_Toc87762718"/>
      <w:ins w:id="2133" w:author="chaniaayulestari@outlook.com" w:date="2021-11-13T13:52:00Z">
        <w:r>
          <w:t xml:space="preserve">Tabel 3. </w:t>
        </w:r>
      </w:ins>
      <w:ins w:id="2134" w:author="Rafi Aziizi" w:date="2021-11-14T11:08:00Z">
        <w:r w:rsidR="001B2DEA">
          <w:fldChar w:fldCharType="begin"/>
        </w:r>
        <w:r w:rsidR="001B2DEA">
          <w:instrText xml:space="preserve"> SEQ Tabel_3. \* ARABIC </w:instrText>
        </w:r>
      </w:ins>
      <w:r w:rsidR="001B2DEA">
        <w:fldChar w:fldCharType="separate"/>
      </w:r>
      <w:ins w:id="2135" w:author="Rafi Aziizi" w:date="2021-11-14T11:08:00Z">
        <w:r w:rsidR="001B2DEA">
          <w:rPr>
            <w:noProof/>
          </w:rPr>
          <w:t>5</w:t>
        </w:r>
        <w:r w:rsidR="001B2DEA">
          <w:fldChar w:fldCharType="end"/>
        </w:r>
      </w:ins>
      <w:ins w:id="2136" w:author="chaniaayulestari@outlook.com" w:date="2021-11-13T13:52:00Z">
        <w:del w:id="2137" w:author="Rafi Aziizi" w:date="2021-11-14T09:52:00Z">
          <w:r w:rsidDel="003640C9">
            <w:fldChar w:fldCharType="begin"/>
          </w:r>
          <w:r w:rsidDel="003640C9">
            <w:delInstrText xml:space="preserve"> SEQ Tabel_3. \* ARABIC </w:delInstrText>
          </w:r>
        </w:del>
      </w:ins>
      <w:del w:id="2138" w:author="Rafi Aziizi" w:date="2021-11-14T09:52:00Z">
        <w:r w:rsidDel="003640C9">
          <w:fldChar w:fldCharType="end"/>
        </w:r>
      </w:del>
      <w:ins w:id="2139" w:author="chaniaayulestari@outlook.com" w:date="2021-11-13T13:52:00Z">
        <w:r>
          <w:t xml:space="preserve"> Skenario</w:t>
        </w:r>
        <w:del w:id="2140" w:author="Rafi Aziizi" w:date="2021-11-14T09:41:00Z">
          <w:r w:rsidDel="00927D1D">
            <w:delText>n</w:delText>
          </w:r>
        </w:del>
        <w:r>
          <w:t xml:space="preserve"> Login</w:t>
        </w:r>
        <w:bookmarkEnd w:id="2132"/>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C5C1D" w:rsidRPr="00A46E0B" w14:paraId="404572F8" w14:textId="77777777" w:rsidTr="001B1AF9">
        <w:trPr>
          <w:jc w:val="center"/>
        </w:trPr>
        <w:tc>
          <w:tcPr>
            <w:tcW w:w="3827" w:type="dxa"/>
            <w:shd w:val="clear" w:color="auto" w:fill="F2EE98"/>
            <w:vAlign w:val="center"/>
          </w:tcPr>
          <w:p w14:paraId="53869445" w14:textId="77777777" w:rsidR="000C5C1D" w:rsidRPr="0044182F" w:rsidRDefault="000C5C1D" w:rsidP="00AD174D">
            <w:pPr>
              <w:rPr>
                <w:b/>
              </w:rPr>
            </w:pPr>
            <w:r w:rsidRPr="0044182F">
              <w:rPr>
                <w:b/>
              </w:rPr>
              <w:t>Name</w:t>
            </w:r>
          </w:p>
        </w:tc>
        <w:tc>
          <w:tcPr>
            <w:tcW w:w="3964" w:type="dxa"/>
            <w:shd w:val="clear" w:color="auto" w:fill="F2EE98"/>
            <w:vAlign w:val="center"/>
          </w:tcPr>
          <w:p w14:paraId="6CF2F8F3" w14:textId="77E7D4B2" w:rsidR="000C5C1D" w:rsidRPr="00A46E0B" w:rsidRDefault="002F6C1D" w:rsidP="00AD174D">
            <w:r>
              <w:t>Login</w:t>
            </w:r>
            <w:r w:rsidR="000C5C1D">
              <w:rPr>
                <w:lang w:val="id-ID"/>
              </w:rPr>
              <w:t xml:space="preserve"> </w:t>
            </w:r>
          </w:p>
        </w:tc>
      </w:tr>
      <w:tr w:rsidR="000C5C1D" w:rsidRPr="0044182F" w14:paraId="0A250609" w14:textId="77777777" w:rsidTr="001B1AF9">
        <w:trPr>
          <w:jc w:val="center"/>
        </w:trPr>
        <w:tc>
          <w:tcPr>
            <w:tcW w:w="3827" w:type="dxa"/>
            <w:vAlign w:val="center"/>
          </w:tcPr>
          <w:p w14:paraId="43587520" w14:textId="77777777" w:rsidR="000C5C1D" w:rsidRPr="0044182F" w:rsidRDefault="000C5C1D" w:rsidP="00AD174D">
            <w:pPr>
              <w:rPr>
                <w:b/>
              </w:rPr>
            </w:pPr>
            <w:r w:rsidRPr="0044182F">
              <w:rPr>
                <w:b/>
              </w:rPr>
              <w:t>ID</w:t>
            </w:r>
          </w:p>
        </w:tc>
        <w:tc>
          <w:tcPr>
            <w:tcW w:w="3964" w:type="dxa"/>
            <w:vAlign w:val="center"/>
          </w:tcPr>
          <w:p w14:paraId="33922F15" w14:textId="5A326FE0" w:rsidR="000C5C1D" w:rsidRPr="002F6C1D" w:rsidRDefault="002F6C1D" w:rsidP="00AD174D">
            <w:r>
              <w:t>RC01</w:t>
            </w:r>
          </w:p>
        </w:tc>
      </w:tr>
      <w:tr w:rsidR="000C5C1D" w:rsidRPr="000C722D" w14:paraId="34C05649" w14:textId="77777777" w:rsidTr="001B1AF9">
        <w:trPr>
          <w:jc w:val="center"/>
        </w:trPr>
        <w:tc>
          <w:tcPr>
            <w:tcW w:w="3827" w:type="dxa"/>
            <w:vAlign w:val="center"/>
          </w:tcPr>
          <w:p w14:paraId="49652CBC" w14:textId="77777777" w:rsidR="000C5C1D" w:rsidRPr="0044182F" w:rsidRDefault="000C5C1D" w:rsidP="00AD174D">
            <w:pPr>
              <w:rPr>
                <w:b/>
              </w:rPr>
            </w:pPr>
            <w:r w:rsidRPr="0044182F">
              <w:rPr>
                <w:b/>
              </w:rPr>
              <w:t>Description</w:t>
            </w:r>
          </w:p>
        </w:tc>
        <w:tc>
          <w:tcPr>
            <w:tcW w:w="3964" w:type="dxa"/>
          </w:tcPr>
          <w:p w14:paraId="4971FB3E" w14:textId="1D8A4689" w:rsidR="000C5C1D" w:rsidRPr="000C722D" w:rsidRDefault="002F6C1D" w:rsidP="00AD174D">
            <w:r>
              <w:t>Menjelaskan mengenai proses login yang akan dilakukan pengguna</w:t>
            </w:r>
            <w:r w:rsidR="00AD174D">
              <w:t>.</w:t>
            </w:r>
          </w:p>
        </w:tc>
      </w:tr>
      <w:tr w:rsidR="000C5C1D" w:rsidRPr="0044182F" w14:paraId="3156BC53" w14:textId="77777777" w:rsidTr="001B1AF9">
        <w:trPr>
          <w:jc w:val="center"/>
        </w:trPr>
        <w:tc>
          <w:tcPr>
            <w:tcW w:w="3827" w:type="dxa"/>
            <w:vAlign w:val="center"/>
          </w:tcPr>
          <w:p w14:paraId="51BB036A" w14:textId="77777777" w:rsidR="000C5C1D" w:rsidRPr="0044182F" w:rsidRDefault="000C5C1D" w:rsidP="00AD174D">
            <w:pPr>
              <w:rPr>
                <w:b/>
              </w:rPr>
            </w:pPr>
            <w:r w:rsidRPr="0044182F">
              <w:rPr>
                <w:b/>
              </w:rPr>
              <w:t>Actors</w:t>
            </w:r>
          </w:p>
        </w:tc>
        <w:tc>
          <w:tcPr>
            <w:tcW w:w="3964" w:type="dxa"/>
            <w:vAlign w:val="center"/>
          </w:tcPr>
          <w:p w14:paraId="0E7ECBA2" w14:textId="5CC0AECA" w:rsidR="000C5C1D" w:rsidRPr="002F6C1D" w:rsidRDefault="002F6C1D" w:rsidP="00AD174D">
            <w:r>
              <w:t>Bag.IT, Kepala Sekolah, Guru BK</w:t>
            </w:r>
            <w:r w:rsidR="00AD174D">
              <w:t>.</w:t>
            </w:r>
          </w:p>
        </w:tc>
      </w:tr>
      <w:tr w:rsidR="000C5C1D" w:rsidRPr="0044182F" w14:paraId="67C167A0" w14:textId="77777777" w:rsidTr="001B1AF9">
        <w:trPr>
          <w:jc w:val="center"/>
        </w:trPr>
        <w:tc>
          <w:tcPr>
            <w:tcW w:w="3827" w:type="dxa"/>
            <w:vAlign w:val="center"/>
          </w:tcPr>
          <w:p w14:paraId="0A540F0A" w14:textId="77777777" w:rsidR="000C5C1D" w:rsidRPr="0044182F" w:rsidRDefault="000C5C1D" w:rsidP="00AD174D">
            <w:pPr>
              <w:rPr>
                <w:b/>
              </w:rPr>
            </w:pPr>
            <w:r w:rsidRPr="0044182F">
              <w:rPr>
                <w:b/>
              </w:rPr>
              <w:t>Frequency of Use</w:t>
            </w:r>
          </w:p>
        </w:tc>
        <w:tc>
          <w:tcPr>
            <w:tcW w:w="3964" w:type="dxa"/>
            <w:vAlign w:val="center"/>
          </w:tcPr>
          <w:p w14:paraId="55D1AC07" w14:textId="0B6EFE3D" w:rsidR="000C5C1D" w:rsidRPr="0044182F" w:rsidRDefault="0081005E" w:rsidP="00AD174D">
            <w:r>
              <w:t>Setiap a</w:t>
            </w:r>
            <w:r w:rsidR="00C42BC3">
              <w:t>k</w:t>
            </w:r>
            <w:r>
              <w:t>tor ingin mengakses sistem sesuai dengan hak akses masing-masing.</w:t>
            </w:r>
            <w:r w:rsidR="000C5C1D">
              <w:rPr>
                <w:lang w:val="id-ID"/>
              </w:rPr>
              <w:t xml:space="preserve"> </w:t>
            </w:r>
          </w:p>
        </w:tc>
      </w:tr>
      <w:tr w:rsidR="000C5C1D" w:rsidRPr="0044182F" w14:paraId="0774A5B7" w14:textId="77777777" w:rsidTr="001B1AF9">
        <w:trPr>
          <w:jc w:val="center"/>
        </w:trPr>
        <w:tc>
          <w:tcPr>
            <w:tcW w:w="3827" w:type="dxa"/>
            <w:vAlign w:val="center"/>
          </w:tcPr>
          <w:p w14:paraId="01B1523A" w14:textId="77777777" w:rsidR="000C5C1D" w:rsidRPr="0044182F" w:rsidRDefault="000C5C1D" w:rsidP="00AD174D">
            <w:pPr>
              <w:rPr>
                <w:b/>
              </w:rPr>
            </w:pPr>
            <w:r w:rsidRPr="0044182F">
              <w:rPr>
                <w:b/>
              </w:rPr>
              <w:t>Triggers</w:t>
            </w:r>
          </w:p>
        </w:tc>
        <w:tc>
          <w:tcPr>
            <w:tcW w:w="3964" w:type="dxa"/>
            <w:vAlign w:val="center"/>
          </w:tcPr>
          <w:p w14:paraId="0AAC1A2B" w14:textId="624649D3" w:rsidR="000C5C1D" w:rsidRPr="00190ECE" w:rsidRDefault="0081005E" w:rsidP="00AD174D">
            <w:r>
              <w:t xml:space="preserve">Aktor memasukkan </w:t>
            </w:r>
            <w:r w:rsidRPr="0081005E">
              <w:rPr>
                <w:i/>
                <w:iCs/>
              </w:rPr>
              <w:t>username</w:t>
            </w:r>
            <w:r>
              <w:t xml:space="preserve"> dan </w:t>
            </w:r>
            <w:r w:rsidRPr="0081005E">
              <w:rPr>
                <w:i/>
                <w:iCs/>
              </w:rPr>
              <w:t>password</w:t>
            </w:r>
            <w:r w:rsidR="00190ECE">
              <w:rPr>
                <w:i/>
                <w:iCs/>
              </w:rPr>
              <w:t xml:space="preserve"> </w:t>
            </w:r>
            <w:r w:rsidR="00190ECE" w:rsidRPr="00190ECE">
              <w:t>lalu menekan</w:t>
            </w:r>
            <w:r w:rsidR="00190ECE">
              <w:rPr>
                <w:i/>
                <w:iCs/>
              </w:rPr>
              <w:t xml:space="preserve"> button </w:t>
            </w:r>
            <w:r w:rsidR="00190ECE" w:rsidRPr="00190ECE">
              <w:rPr>
                <w:i/>
                <w:iCs/>
              </w:rPr>
              <w:t>login</w:t>
            </w:r>
          </w:p>
        </w:tc>
      </w:tr>
      <w:tr w:rsidR="000C5C1D" w:rsidRPr="0048762E" w14:paraId="7AE3FDD5" w14:textId="77777777" w:rsidTr="001B1AF9">
        <w:trPr>
          <w:jc w:val="center"/>
        </w:trPr>
        <w:tc>
          <w:tcPr>
            <w:tcW w:w="3827" w:type="dxa"/>
            <w:vAlign w:val="center"/>
          </w:tcPr>
          <w:p w14:paraId="21060988" w14:textId="77777777" w:rsidR="000C5C1D" w:rsidRPr="0044182F" w:rsidRDefault="000C5C1D" w:rsidP="00AD174D">
            <w:pPr>
              <w:rPr>
                <w:b/>
              </w:rPr>
            </w:pPr>
            <w:r w:rsidRPr="0044182F">
              <w:rPr>
                <w:b/>
              </w:rPr>
              <w:t>Pre-Conditions</w:t>
            </w:r>
          </w:p>
        </w:tc>
        <w:tc>
          <w:tcPr>
            <w:tcW w:w="3964" w:type="dxa"/>
            <w:vAlign w:val="center"/>
          </w:tcPr>
          <w:p w14:paraId="7FA8697E" w14:textId="47688E3F" w:rsidR="000C5C1D" w:rsidRPr="0081005E" w:rsidRDefault="0081005E" w:rsidP="00AD174D">
            <w:pPr>
              <w:rPr>
                <w:i/>
                <w:iCs/>
              </w:rPr>
            </w:pPr>
            <w:r>
              <w:t xml:space="preserve">Data pengguna telah tersimpan pada </w:t>
            </w:r>
            <w:r>
              <w:rPr>
                <w:i/>
                <w:iCs/>
              </w:rPr>
              <w:t>database</w:t>
            </w:r>
            <w:r w:rsidR="00AD174D">
              <w:rPr>
                <w:i/>
                <w:iCs/>
              </w:rPr>
              <w:t>.</w:t>
            </w:r>
          </w:p>
        </w:tc>
      </w:tr>
      <w:tr w:rsidR="000C5C1D" w:rsidRPr="0048762E" w14:paraId="360DBF82" w14:textId="77777777" w:rsidTr="001B1AF9">
        <w:trPr>
          <w:jc w:val="center"/>
        </w:trPr>
        <w:tc>
          <w:tcPr>
            <w:tcW w:w="3827" w:type="dxa"/>
            <w:vAlign w:val="center"/>
          </w:tcPr>
          <w:p w14:paraId="178DC659" w14:textId="77777777" w:rsidR="000C5C1D" w:rsidRPr="0044182F" w:rsidRDefault="000C5C1D" w:rsidP="00AD174D">
            <w:pPr>
              <w:rPr>
                <w:b/>
              </w:rPr>
            </w:pPr>
            <w:r w:rsidRPr="0044182F">
              <w:rPr>
                <w:b/>
              </w:rPr>
              <w:t>Post-Conditions</w:t>
            </w:r>
          </w:p>
        </w:tc>
        <w:tc>
          <w:tcPr>
            <w:tcW w:w="3964" w:type="dxa"/>
            <w:vAlign w:val="center"/>
          </w:tcPr>
          <w:p w14:paraId="34FF0273" w14:textId="1125F0D7" w:rsidR="000C5C1D" w:rsidRPr="0048762E" w:rsidRDefault="0081005E" w:rsidP="00AD174D">
            <w:r>
              <w:t>Proses login berhasil</w:t>
            </w:r>
            <w:r w:rsidR="00AD174D">
              <w:t>.</w:t>
            </w:r>
          </w:p>
        </w:tc>
      </w:tr>
      <w:tr w:rsidR="000C5C1D" w:rsidRPr="0044182F" w14:paraId="58B3476F" w14:textId="77777777" w:rsidTr="001B1AF9">
        <w:trPr>
          <w:jc w:val="center"/>
        </w:trPr>
        <w:tc>
          <w:tcPr>
            <w:tcW w:w="7791" w:type="dxa"/>
            <w:gridSpan w:val="2"/>
            <w:shd w:val="clear" w:color="auto" w:fill="F2EE98"/>
            <w:vAlign w:val="center"/>
          </w:tcPr>
          <w:p w14:paraId="4878ADE0" w14:textId="77777777" w:rsidR="000C5C1D" w:rsidRPr="0044182F" w:rsidRDefault="000C5C1D" w:rsidP="00AD174D">
            <w:pPr>
              <w:jc w:val="center"/>
              <w:rPr>
                <w:b/>
              </w:rPr>
            </w:pPr>
            <w:r w:rsidRPr="0044182F">
              <w:rPr>
                <w:b/>
              </w:rPr>
              <w:t>Main Course</w:t>
            </w:r>
          </w:p>
        </w:tc>
      </w:tr>
      <w:tr w:rsidR="000C5C1D" w:rsidRPr="0044182F" w14:paraId="7A1F0164" w14:textId="77777777" w:rsidTr="001B1AF9">
        <w:trPr>
          <w:jc w:val="center"/>
        </w:trPr>
        <w:tc>
          <w:tcPr>
            <w:tcW w:w="3827" w:type="dxa"/>
            <w:shd w:val="clear" w:color="auto" w:fill="F2EE98"/>
            <w:vAlign w:val="center"/>
          </w:tcPr>
          <w:p w14:paraId="70C85E17" w14:textId="77777777" w:rsidR="000C5C1D" w:rsidRPr="0044182F" w:rsidRDefault="000C5C1D" w:rsidP="00AD174D">
            <w:pPr>
              <w:jc w:val="center"/>
              <w:rPr>
                <w:b/>
              </w:rPr>
            </w:pPr>
            <w:r w:rsidRPr="0044182F">
              <w:rPr>
                <w:b/>
              </w:rPr>
              <w:t>Aksi Aktor</w:t>
            </w:r>
          </w:p>
        </w:tc>
        <w:tc>
          <w:tcPr>
            <w:tcW w:w="3964" w:type="dxa"/>
            <w:shd w:val="clear" w:color="auto" w:fill="F2EE98"/>
            <w:vAlign w:val="center"/>
          </w:tcPr>
          <w:p w14:paraId="51CE805B" w14:textId="77777777" w:rsidR="000C5C1D" w:rsidRPr="0044182F" w:rsidRDefault="000C5C1D" w:rsidP="00AD174D">
            <w:pPr>
              <w:jc w:val="center"/>
              <w:rPr>
                <w:b/>
              </w:rPr>
            </w:pPr>
            <w:r w:rsidRPr="0044182F">
              <w:rPr>
                <w:b/>
              </w:rPr>
              <w:t>Reaksi Sistem</w:t>
            </w:r>
          </w:p>
        </w:tc>
      </w:tr>
      <w:tr w:rsidR="000C5C1D" w:rsidRPr="0044182F" w14:paraId="57F43295" w14:textId="77777777" w:rsidTr="001B1AF9">
        <w:trPr>
          <w:jc w:val="center"/>
        </w:trPr>
        <w:tc>
          <w:tcPr>
            <w:tcW w:w="3827" w:type="dxa"/>
            <w:vAlign w:val="center"/>
          </w:tcPr>
          <w:p w14:paraId="55609E64" w14:textId="100256A5" w:rsidR="000C5C1D" w:rsidRPr="0044182F" w:rsidRDefault="0081005E" w:rsidP="00FF2590">
            <w:pPr>
              <w:numPr>
                <w:ilvl w:val="0"/>
                <w:numId w:val="26"/>
              </w:numPr>
              <w:spacing w:after="160"/>
              <w:ind w:left="510"/>
            </w:pPr>
            <w:r>
              <w:t>Mengakses sistem absensi</w:t>
            </w:r>
          </w:p>
        </w:tc>
        <w:tc>
          <w:tcPr>
            <w:tcW w:w="3964" w:type="dxa"/>
            <w:vAlign w:val="center"/>
          </w:tcPr>
          <w:p w14:paraId="76A94CCC" w14:textId="77777777" w:rsidR="000C5C1D" w:rsidRPr="0044182F" w:rsidRDefault="000C5C1D" w:rsidP="00AD174D">
            <w:pPr>
              <w:ind w:left="511"/>
            </w:pPr>
          </w:p>
        </w:tc>
      </w:tr>
      <w:tr w:rsidR="000C5C1D" w:rsidRPr="0044182F" w14:paraId="7A0E7EB8" w14:textId="77777777" w:rsidTr="001B1AF9">
        <w:trPr>
          <w:jc w:val="center"/>
        </w:trPr>
        <w:tc>
          <w:tcPr>
            <w:tcW w:w="3827" w:type="dxa"/>
            <w:vAlign w:val="center"/>
          </w:tcPr>
          <w:p w14:paraId="4E455D5D" w14:textId="77777777" w:rsidR="000C5C1D" w:rsidRPr="0044182F" w:rsidRDefault="000C5C1D" w:rsidP="00AD174D">
            <w:pPr>
              <w:ind w:left="510"/>
            </w:pPr>
          </w:p>
        </w:tc>
        <w:tc>
          <w:tcPr>
            <w:tcW w:w="3964" w:type="dxa"/>
            <w:vAlign w:val="center"/>
          </w:tcPr>
          <w:p w14:paraId="561B8D74" w14:textId="66E95B6F" w:rsidR="000C5C1D" w:rsidRPr="0044182F" w:rsidRDefault="0081005E" w:rsidP="00FF2590">
            <w:pPr>
              <w:numPr>
                <w:ilvl w:val="0"/>
                <w:numId w:val="26"/>
              </w:numPr>
              <w:spacing w:after="160"/>
              <w:ind w:left="511"/>
            </w:pPr>
            <w:r>
              <w:t xml:space="preserve">Menampilkan halaman login dan </w:t>
            </w:r>
            <w:r w:rsidRPr="00190ECE">
              <w:rPr>
                <w:i/>
                <w:iCs/>
              </w:rPr>
              <w:t>form</w:t>
            </w:r>
            <w:r>
              <w:t xml:space="preserve"> login yang berisi </w:t>
            </w:r>
            <w:r>
              <w:rPr>
                <w:i/>
                <w:iCs/>
              </w:rPr>
              <w:t xml:space="preserve">username </w:t>
            </w:r>
            <w:r>
              <w:t xml:space="preserve">dan </w:t>
            </w:r>
            <w:r>
              <w:rPr>
                <w:i/>
                <w:iCs/>
              </w:rPr>
              <w:t>password</w:t>
            </w:r>
          </w:p>
        </w:tc>
      </w:tr>
      <w:tr w:rsidR="0081005E" w:rsidRPr="0044182F" w14:paraId="3CC85339" w14:textId="77777777" w:rsidTr="001B1AF9">
        <w:trPr>
          <w:jc w:val="center"/>
        </w:trPr>
        <w:tc>
          <w:tcPr>
            <w:tcW w:w="3827" w:type="dxa"/>
            <w:vAlign w:val="center"/>
          </w:tcPr>
          <w:p w14:paraId="7E0EBDF5" w14:textId="1EA03FDA" w:rsidR="0081005E" w:rsidRPr="0044182F" w:rsidRDefault="0081005E" w:rsidP="00FF2590">
            <w:pPr>
              <w:pStyle w:val="ListParagraph"/>
              <w:numPr>
                <w:ilvl w:val="0"/>
                <w:numId w:val="26"/>
              </w:numPr>
              <w:ind w:left="450"/>
            </w:pPr>
            <w:r>
              <w:t xml:space="preserve">Mengisi </w:t>
            </w:r>
            <w:r w:rsidRPr="00190ECE">
              <w:rPr>
                <w:i/>
                <w:iCs/>
              </w:rPr>
              <w:t>form login</w:t>
            </w:r>
            <w:r>
              <w:t xml:space="preserve"> dan menekan </w:t>
            </w:r>
            <w:r>
              <w:rPr>
                <w:i/>
                <w:iCs/>
              </w:rPr>
              <w:t>button “</w:t>
            </w:r>
            <w:r>
              <w:t>Login</w:t>
            </w:r>
            <w:r>
              <w:rPr>
                <w:i/>
                <w:iCs/>
              </w:rPr>
              <w:t>”</w:t>
            </w:r>
          </w:p>
        </w:tc>
        <w:tc>
          <w:tcPr>
            <w:tcW w:w="3964" w:type="dxa"/>
            <w:vAlign w:val="center"/>
          </w:tcPr>
          <w:p w14:paraId="169A695A" w14:textId="77777777" w:rsidR="0081005E" w:rsidRDefault="0081005E" w:rsidP="00AD174D">
            <w:pPr>
              <w:spacing w:after="160"/>
            </w:pPr>
          </w:p>
        </w:tc>
      </w:tr>
      <w:tr w:rsidR="0081005E" w:rsidRPr="0044182F" w14:paraId="33741825" w14:textId="77777777" w:rsidTr="001B1AF9">
        <w:trPr>
          <w:jc w:val="center"/>
        </w:trPr>
        <w:tc>
          <w:tcPr>
            <w:tcW w:w="3827" w:type="dxa"/>
            <w:vAlign w:val="center"/>
          </w:tcPr>
          <w:p w14:paraId="3F79D0C4" w14:textId="77777777" w:rsidR="0081005E" w:rsidRDefault="0081005E" w:rsidP="00AD174D">
            <w:pPr>
              <w:pStyle w:val="ListParagraph"/>
              <w:ind w:left="450"/>
            </w:pPr>
          </w:p>
        </w:tc>
        <w:tc>
          <w:tcPr>
            <w:tcW w:w="3964" w:type="dxa"/>
            <w:vAlign w:val="center"/>
          </w:tcPr>
          <w:p w14:paraId="3F4ACBAA" w14:textId="46B39C21" w:rsidR="0081005E" w:rsidRDefault="0081005E" w:rsidP="00FF2590">
            <w:pPr>
              <w:pStyle w:val="ListParagraph"/>
              <w:numPr>
                <w:ilvl w:val="0"/>
                <w:numId w:val="26"/>
              </w:numPr>
              <w:spacing w:after="160"/>
              <w:ind w:left="468"/>
            </w:pPr>
            <w:r>
              <w:t xml:space="preserve">Melakukan verifikasi apakah </w:t>
            </w:r>
            <w:r w:rsidRPr="0081005E">
              <w:rPr>
                <w:i/>
                <w:iCs/>
              </w:rPr>
              <w:t>username</w:t>
            </w:r>
            <w:r>
              <w:t xml:space="preserve"> dan </w:t>
            </w:r>
            <w:r w:rsidRPr="0081005E">
              <w:rPr>
                <w:i/>
                <w:iCs/>
              </w:rPr>
              <w:t>password</w:t>
            </w:r>
            <w:r>
              <w:t xml:space="preserve"> sesuai dengan </w:t>
            </w:r>
            <w:r>
              <w:rPr>
                <w:i/>
                <w:iCs/>
              </w:rPr>
              <w:t>database.</w:t>
            </w:r>
          </w:p>
        </w:tc>
      </w:tr>
      <w:tr w:rsidR="0081005E" w:rsidRPr="0044182F" w14:paraId="3C93A700" w14:textId="77777777" w:rsidTr="001B1AF9">
        <w:trPr>
          <w:jc w:val="center"/>
        </w:trPr>
        <w:tc>
          <w:tcPr>
            <w:tcW w:w="3827" w:type="dxa"/>
            <w:vAlign w:val="center"/>
          </w:tcPr>
          <w:p w14:paraId="524462FE" w14:textId="77777777" w:rsidR="0081005E" w:rsidRDefault="0081005E" w:rsidP="00AD174D">
            <w:pPr>
              <w:pStyle w:val="ListParagraph"/>
              <w:ind w:left="450"/>
            </w:pPr>
          </w:p>
        </w:tc>
        <w:tc>
          <w:tcPr>
            <w:tcW w:w="3964" w:type="dxa"/>
            <w:vAlign w:val="center"/>
          </w:tcPr>
          <w:p w14:paraId="24967F05" w14:textId="36C245EB" w:rsidR="0081005E" w:rsidRDefault="00851762" w:rsidP="00FF2590">
            <w:pPr>
              <w:pStyle w:val="ListParagraph"/>
              <w:numPr>
                <w:ilvl w:val="0"/>
                <w:numId w:val="26"/>
              </w:numPr>
              <w:spacing w:after="160"/>
              <w:ind w:left="468"/>
            </w:pPr>
            <w:r>
              <w:t>Menampilkan berhasil login</w:t>
            </w:r>
          </w:p>
        </w:tc>
      </w:tr>
      <w:tr w:rsidR="001B1AF9" w:rsidRPr="0044182F" w14:paraId="75FB7CED" w14:textId="77777777" w:rsidTr="001B1AF9">
        <w:trPr>
          <w:jc w:val="center"/>
        </w:trPr>
        <w:tc>
          <w:tcPr>
            <w:tcW w:w="7791" w:type="dxa"/>
            <w:gridSpan w:val="2"/>
            <w:shd w:val="clear" w:color="auto" w:fill="F2EE98"/>
            <w:vAlign w:val="center"/>
          </w:tcPr>
          <w:p w14:paraId="0C2B58D4" w14:textId="5CEC0BFB" w:rsidR="001B1AF9" w:rsidRPr="001B1AF9" w:rsidRDefault="001B1AF9" w:rsidP="00AD174D">
            <w:pPr>
              <w:pStyle w:val="ListParagraph"/>
              <w:spacing w:after="160"/>
              <w:ind w:left="468"/>
              <w:jc w:val="center"/>
              <w:rPr>
                <w:b/>
                <w:bCs/>
              </w:rPr>
            </w:pPr>
            <w:r w:rsidRPr="001B1AF9">
              <w:rPr>
                <w:b/>
                <w:bCs/>
              </w:rPr>
              <w:t>Skenario Eksepsi (Optional)</w:t>
            </w:r>
          </w:p>
        </w:tc>
      </w:tr>
      <w:tr w:rsidR="001B1AF9" w:rsidRPr="0044182F" w14:paraId="30EED649" w14:textId="77777777" w:rsidTr="001B1AF9">
        <w:trPr>
          <w:jc w:val="center"/>
        </w:trPr>
        <w:tc>
          <w:tcPr>
            <w:tcW w:w="3827" w:type="dxa"/>
            <w:shd w:val="clear" w:color="auto" w:fill="F2EE98"/>
            <w:vAlign w:val="center"/>
          </w:tcPr>
          <w:p w14:paraId="3AEDE295" w14:textId="7A0CBD5E" w:rsidR="001B1AF9" w:rsidRPr="001B1AF9" w:rsidRDefault="001B1AF9" w:rsidP="00AD174D">
            <w:pPr>
              <w:pStyle w:val="ListParagraph"/>
              <w:ind w:left="450"/>
              <w:jc w:val="center"/>
              <w:rPr>
                <w:b/>
                <w:bCs/>
              </w:rPr>
            </w:pPr>
            <w:r w:rsidRPr="001B1AF9">
              <w:rPr>
                <w:b/>
                <w:bCs/>
              </w:rPr>
              <w:lastRenderedPageBreak/>
              <w:t>Aksi Aktor</w:t>
            </w:r>
          </w:p>
        </w:tc>
        <w:tc>
          <w:tcPr>
            <w:tcW w:w="3964" w:type="dxa"/>
            <w:shd w:val="clear" w:color="auto" w:fill="F2EE98"/>
            <w:vAlign w:val="center"/>
          </w:tcPr>
          <w:p w14:paraId="531A3EFA" w14:textId="5A0A0660" w:rsidR="001B1AF9" w:rsidRPr="001B1AF9" w:rsidRDefault="001B1AF9" w:rsidP="00AD174D">
            <w:pPr>
              <w:pStyle w:val="ListParagraph"/>
              <w:spacing w:after="160"/>
              <w:ind w:left="468"/>
              <w:jc w:val="center"/>
              <w:rPr>
                <w:b/>
                <w:bCs/>
              </w:rPr>
            </w:pPr>
            <w:r w:rsidRPr="001B1AF9">
              <w:rPr>
                <w:b/>
                <w:bCs/>
              </w:rPr>
              <w:t>Reaksi Sistem</w:t>
            </w:r>
          </w:p>
        </w:tc>
      </w:tr>
      <w:tr w:rsidR="001B1AF9" w:rsidRPr="0044182F" w14:paraId="3B199F22" w14:textId="77777777" w:rsidTr="001B1AF9">
        <w:trPr>
          <w:jc w:val="center"/>
        </w:trPr>
        <w:tc>
          <w:tcPr>
            <w:tcW w:w="3827" w:type="dxa"/>
            <w:vAlign w:val="center"/>
          </w:tcPr>
          <w:p w14:paraId="7F040D14" w14:textId="2222DF66" w:rsidR="001B1AF9" w:rsidRDefault="00190ECE" w:rsidP="00190ECE">
            <w:pPr>
              <w:tabs>
                <w:tab w:val="left" w:pos="447"/>
              </w:tabs>
              <w:ind w:left="164"/>
            </w:pPr>
            <w:r>
              <w:t xml:space="preserve">3a. </w:t>
            </w:r>
            <w:r w:rsidR="001B1AF9">
              <w:t>Memasuki sistem tanpa m</w:t>
            </w:r>
            <w:r>
              <w:t xml:space="preserve">engisi </w:t>
            </w:r>
            <w:r w:rsidR="001B1AF9">
              <w:t xml:space="preserve"> </w:t>
            </w:r>
            <w:r w:rsidR="001B1AF9" w:rsidRPr="00190ECE">
              <w:rPr>
                <w:i/>
                <w:iCs/>
              </w:rPr>
              <w:t>form login</w:t>
            </w:r>
          </w:p>
        </w:tc>
        <w:tc>
          <w:tcPr>
            <w:tcW w:w="3964" w:type="dxa"/>
            <w:vAlign w:val="center"/>
          </w:tcPr>
          <w:p w14:paraId="5976BC10" w14:textId="77777777" w:rsidR="001B1AF9" w:rsidRDefault="001B1AF9" w:rsidP="00AD174D">
            <w:pPr>
              <w:pStyle w:val="ListParagraph"/>
              <w:spacing w:after="160"/>
              <w:ind w:left="468"/>
            </w:pPr>
          </w:p>
        </w:tc>
      </w:tr>
      <w:tr w:rsidR="001B1AF9" w:rsidRPr="0044182F" w14:paraId="7ABB6D11" w14:textId="77777777" w:rsidTr="001B1AF9">
        <w:trPr>
          <w:jc w:val="center"/>
        </w:trPr>
        <w:tc>
          <w:tcPr>
            <w:tcW w:w="3827" w:type="dxa"/>
            <w:vAlign w:val="center"/>
          </w:tcPr>
          <w:p w14:paraId="22373759" w14:textId="77777777" w:rsidR="001B1AF9" w:rsidRDefault="001B1AF9" w:rsidP="00AD174D">
            <w:pPr>
              <w:pStyle w:val="ListParagraph"/>
              <w:ind w:left="450"/>
            </w:pPr>
          </w:p>
        </w:tc>
        <w:tc>
          <w:tcPr>
            <w:tcW w:w="3964" w:type="dxa"/>
            <w:vAlign w:val="center"/>
          </w:tcPr>
          <w:p w14:paraId="3B530389" w14:textId="3F74E6DC" w:rsidR="001B1AF9" w:rsidRDefault="00190ECE" w:rsidP="00190ECE">
            <w:pPr>
              <w:spacing w:after="160"/>
              <w:ind w:left="360"/>
            </w:pPr>
            <w:r>
              <w:t xml:space="preserve">3b. </w:t>
            </w:r>
            <w:r w:rsidR="00851762">
              <w:t xml:space="preserve">Menampikan </w:t>
            </w:r>
            <w:r>
              <w:t xml:space="preserve">pop up </w:t>
            </w:r>
            <w:r w:rsidR="00851762">
              <w:t>“</w:t>
            </w:r>
            <w:r w:rsidR="00851762" w:rsidRPr="00190ECE">
              <w:rPr>
                <w:i/>
                <w:iCs/>
              </w:rPr>
              <w:t>username</w:t>
            </w:r>
            <w:r w:rsidR="00851762">
              <w:t xml:space="preserve"> dan </w:t>
            </w:r>
            <w:r w:rsidR="00851762" w:rsidRPr="00190ECE">
              <w:rPr>
                <w:i/>
                <w:iCs/>
              </w:rPr>
              <w:t xml:space="preserve">password </w:t>
            </w:r>
            <w:r w:rsidR="00851762">
              <w:t>salah”</w:t>
            </w:r>
            <w:r w:rsidR="001B1AF9">
              <w:t xml:space="preserve"> </w:t>
            </w:r>
          </w:p>
        </w:tc>
      </w:tr>
    </w:tbl>
    <w:p w14:paraId="5BF4F93D" w14:textId="1C526FBC" w:rsidR="00C42BC3" w:rsidRDefault="00C42BC3" w:rsidP="00702C53">
      <w:pPr>
        <w:rPr>
          <w:ins w:id="2141" w:author="Rafi Aziizi" w:date="2021-11-14T12:25:00Z"/>
        </w:rPr>
      </w:pPr>
    </w:p>
    <w:p w14:paraId="2195419C" w14:textId="33749B28" w:rsidR="00702C53" w:rsidRDefault="00702C53" w:rsidP="00702C53">
      <w:pPr>
        <w:ind w:firstLine="426"/>
        <w:rPr>
          <w:ins w:id="2142" w:author="Rafi Aziizi" w:date="2021-11-14T12:25:00Z"/>
        </w:rPr>
      </w:pPr>
      <w:ins w:id="2143" w:author="Rafi Aziizi" w:date="2021-11-14T12:25:00Z">
        <w:r>
          <w:t>b. Skenario Lupa Password</w:t>
        </w:r>
      </w:ins>
    </w:p>
    <w:p w14:paraId="464C2543" w14:textId="3FF2B0D0" w:rsidR="00715A8F" w:rsidRDefault="00715A8F">
      <w:pPr>
        <w:pStyle w:val="Caption"/>
        <w:keepNext/>
        <w:jc w:val="center"/>
        <w:rPr>
          <w:ins w:id="2144" w:author="Rafi Aziizi" w:date="2021-11-14T12:31:00Z"/>
        </w:rPr>
        <w:pPrChange w:id="2145" w:author="Rafi Aziizi" w:date="2021-11-14T12:31:00Z">
          <w:pPr/>
        </w:pPrChange>
      </w:pPr>
      <w:ins w:id="2146" w:author="Rafi Aziizi" w:date="2021-11-14T12:31:00Z">
        <w:r>
          <w:t xml:space="preserve">Tabel 3. </w:t>
        </w:r>
        <w:r>
          <w:fldChar w:fldCharType="begin"/>
        </w:r>
        <w:r>
          <w:instrText xml:space="preserve"> SEQ Tabel_3. \* ARABIC </w:instrText>
        </w:r>
      </w:ins>
      <w:r>
        <w:fldChar w:fldCharType="separate"/>
      </w:r>
      <w:ins w:id="2147" w:author="Rafi Aziizi" w:date="2021-11-14T12:31:00Z">
        <w:r>
          <w:rPr>
            <w:noProof/>
          </w:rPr>
          <w:t>6</w:t>
        </w:r>
        <w:r>
          <w:fldChar w:fldCharType="end"/>
        </w:r>
        <w:r>
          <w:t xml:space="preserve"> Skenario Lupa Password</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02C53" w:rsidRPr="00A46E0B" w14:paraId="0C1B0F98" w14:textId="77777777" w:rsidTr="004A4F76">
        <w:trPr>
          <w:jc w:val="center"/>
          <w:ins w:id="2148" w:author="Rafi Aziizi" w:date="2021-11-14T12:25:00Z"/>
        </w:trPr>
        <w:tc>
          <w:tcPr>
            <w:tcW w:w="3827" w:type="dxa"/>
            <w:shd w:val="clear" w:color="auto" w:fill="F2EE98"/>
            <w:vAlign w:val="center"/>
          </w:tcPr>
          <w:p w14:paraId="38A23478" w14:textId="77777777" w:rsidR="00702C53" w:rsidRPr="0044182F" w:rsidRDefault="00702C53" w:rsidP="004A4F76">
            <w:pPr>
              <w:rPr>
                <w:ins w:id="2149" w:author="Rafi Aziizi" w:date="2021-11-14T12:25:00Z"/>
                <w:b/>
              </w:rPr>
            </w:pPr>
            <w:ins w:id="2150" w:author="Rafi Aziizi" w:date="2021-11-14T12:25:00Z">
              <w:r w:rsidRPr="0044182F">
                <w:rPr>
                  <w:b/>
                </w:rPr>
                <w:t>Name</w:t>
              </w:r>
            </w:ins>
          </w:p>
        </w:tc>
        <w:tc>
          <w:tcPr>
            <w:tcW w:w="3964" w:type="dxa"/>
            <w:shd w:val="clear" w:color="auto" w:fill="F2EE98"/>
            <w:vAlign w:val="center"/>
          </w:tcPr>
          <w:p w14:paraId="41C3B59D" w14:textId="519B8EC8" w:rsidR="00702C53" w:rsidRPr="00A46E0B" w:rsidRDefault="00702C53" w:rsidP="004A4F76">
            <w:pPr>
              <w:rPr>
                <w:ins w:id="2151" w:author="Rafi Aziizi" w:date="2021-11-14T12:25:00Z"/>
              </w:rPr>
            </w:pPr>
            <w:ins w:id="2152" w:author="Rafi Aziizi" w:date="2021-11-14T12:25:00Z">
              <w:r>
                <w:t>Lupa Password</w:t>
              </w:r>
              <w:r>
                <w:rPr>
                  <w:lang w:val="id-ID"/>
                </w:rPr>
                <w:t xml:space="preserve"> </w:t>
              </w:r>
            </w:ins>
          </w:p>
        </w:tc>
      </w:tr>
      <w:tr w:rsidR="00702C53" w:rsidRPr="0044182F" w14:paraId="0C0F7381" w14:textId="77777777" w:rsidTr="004A4F76">
        <w:trPr>
          <w:jc w:val="center"/>
          <w:ins w:id="2153" w:author="Rafi Aziizi" w:date="2021-11-14T12:25:00Z"/>
        </w:trPr>
        <w:tc>
          <w:tcPr>
            <w:tcW w:w="3827" w:type="dxa"/>
            <w:vAlign w:val="center"/>
          </w:tcPr>
          <w:p w14:paraId="0531FF9B" w14:textId="77777777" w:rsidR="00702C53" w:rsidRPr="0044182F" w:rsidRDefault="00702C53" w:rsidP="004A4F76">
            <w:pPr>
              <w:rPr>
                <w:ins w:id="2154" w:author="Rafi Aziizi" w:date="2021-11-14T12:25:00Z"/>
                <w:b/>
              </w:rPr>
            </w:pPr>
            <w:ins w:id="2155" w:author="Rafi Aziizi" w:date="2021-11-14T12:25:00Z">
              <w:r w:rsidRPr="0044182F">
                <w:rPr>
                  <w:b/>
                </w:rPr>
                <w:t>ID</w:t>
              </w:r>
            </w:ins>
          </w:p>
        </w:tc>
        <w:tc>
          <w:tcPr>
            <w:tcW w:w="3964" w:type="dxa"/>
            <w:vAlign w:val="center"/>
          </w:tcPr>
          <w:p w14:paraId="6A27986D" w14:textId="745F35AB" w:rsidR="00702C53" w:rsidRPr="002F6C1D" w:rsidRDefault="00702C53" w:rsidP="004A4F76">
            <w:pPr>
              <w:rPr>
                <w:ins w:id="2156" w:author="Rafi Aziizi" w:date="2021-11-14T12:25:00Z"/>
              </w:rPr>
            </w:pPr>
            <w:ins w:id="2157" w:author="Rafi Aziizi" w:date="2021-11-14T12:25:00Z">
              <w:r>
                <w:t>RC01.1</w:t>
              </w:r>
            </w:ins>
          </w:p>
        </w:tc>
      </w:tr>
      <w:tr w:rsidR="00702C53" w:rsidRPr="000C722D" w14:paraId="2F98316F" w14:textId="77777777" w:rsidTr="004A4F76">
        <w:trPr>
          <w:jc w:val="center"/>
          <w:ins w:id="2158" w:author="Rafi Aziizi" w:date="2021-11-14T12:25:00Z"/>
        </w:trPr>
        <w:tc>
          <w:tcPr>
            <w:tcW w:w="3827" w:type="dxa"/>
            <w:vAlign w:val="center"/>
          </w:tcPr>
          <w:p w14:paraId="47CED08A" w14:textId="77777777" w:rsidR="00702C53" w:rsidRPr="0044182F" w:rsidRDefault="00702C53" w:rsidP="004A4F76">
            <w:pPr>
              <w:rPr>
                <w:ins w:id="2159" w:author="Rafi Aziizi" w:date="2021-11-14T12:25:00Z"/>
                <w:b/>
              </w:rPr>
            </w:pPr>
            <w:ins w:id="2160" w:author="Rafi Aziizi" w:date="2021-11-14T12:25:00Z">
              <w:r w:rsidRPr="0044182F">
                <w:rPr>
                  <w:b/>
                </w:rPr>
                <w:t>Description</w:t>
              </w:r>
            </w:ins>
          </w:p>
        </w:tc>
        <w:tc>
          <w:tcPr>
            <w:tcW w:w="3964" w:type="dxa"/>
          </w:tcPr>
          <w:p w14:paraId="64230C35" w14:textId="3E2F24D7" w:rsidR="00702C53" w:rsidRPr="000C722D" w:rsidRDefault="00702C53" w:rsidP="004A4F76">
            <w:pPr>
              <w:rPr>
                <w:ins w:id="2161" w:author="Rafi Aziizi" w:date="2021-11-14T12:25:00Z"/>
              </w:rPr>
            </w:pPr>
            <w:ins w:id="2162" w:author="Rafi Aziizi" w:date="2021-11-14T12:25:00Z">
              <w:r>
                <w:t>Menjelaskan mengenai proses lupa passwor</w:t>
              </w:r>
            </w:ins>
            <w:ins w:id="2163" w:author="Rafi Aziizi" w:date="2021-11-14T12:26:00Z">
              <w:r>
                <w:t>d</w:t>
              </w:r>
            </w:ins>
            <w:ins w:id="2164" w:author="Rafi Aziizi" w:date="2021-11-14T12:25:00Z">
              <w:r>
                <w:t xml:space="preserve"> yang akan dilakukan pengguna.</w:t>
              </w:r>
            </w:ins>
          </w:p>
        </w:tc>
      </w:tr>
      <w:tr w:rsidR="00702C53" w:rsidRPr="0044182F" w14:paraId="429BFB20" w14:textId="77777777" w:rsidTr="004A4F76">
        <w:trPr>
          <w:jc w:val="center"/>
          <w:ins w:id="2165" w:author="Rafi Aziizi" w:date="2021-11-14T12:25:00Z"/>
        </w:trPr>
        <w:tc>
          <w:tcPr>
            <w:tcW w:w="3827" w:type="dxa"/>
            <w:vAlign w:val="center"/>
          </w:tcPr>
          <w:p w14:paraId="7CAD438A" w14:textId="77777777" w:rsidR="00702C53" w:rsidRPr="0044182F" w:rsidRDefault="00702C53" w:rsidP="004A4F76">
            <w:pPr>
              <w:rPr>
                <w:ins w:id="2166" w:author="Rafi Aziizi" w:date="2021-11-14T12:25:00Z"/>
                <w:b/>
              </w:rPr>
            </w:pPr>
            <w:ins w:id="2167" w:author="Rafi Aziizi" w:date="2021-11-14T12:25:00Z">
              <w:r w:rsidRPr="0044182F">
                <w:rPr>
                  <w:b/>
                </w:rPr>
                <w:t>Actors</w:t>
              </w:r>
            </w:ins>
          </w:p>
        </w:tc>
        <w:tc>
          <w:tcPr>
            <w:tcW w:w="3964" w:type="dxa"/>
            <w:vAlign w:val="center"/>
          </w:tcPr>
          <w:p w14:paraId="1E050BA2" w14:textId="77777777" w:rsidR="00702C53" w:rsidRPr="002F6C1D" w:rsidRDefault="00702C53" w:rsidP="004A4F76">
            <w:pPr>
              <w:rPr>
                <w:ins w:id="2168" w:author="Rafi Aziizi" w:date="2021-11-14T12:25:00Z"/>
              </w:rPr>
            </w:pPr>
            <w:ins w:id="2169" w:author="Rafi Aziizi" w:date="2021-11-14T12:25:00Z">
              <w:r>
                <w:t>Bag.IT, Kepala Sekolah, Guru BK.</w:t>
              </w:r>
            </w:ins>
          </w:p>
        </w:tc>
      </w:tr>
      <w:tr w:rsidR="00702C53" w:rsidRPr="0044182F" w14:paraId="3D663F2F" w14:textId="77777777" w:rsidTr="004A4F76">
        <w:trPr>
          <w:jc w:val="center"/>
          <w:ins w:id="2170" w:author="Rafi Aziizi" w:date="2021-11-14T12:25:00Z"/>
        </w:trPr>
        <w:tc>
          <w:tcPr>
            <w:tcW w:w="3827" w:type="dxa"/>
            <w:vAlign w:val="center"/>
          </w:tcPr>
          <w:p w14:paraId="74FDDA15" w14:textId="77777777" w:rsidR="00702C53" w:rsidRPr="0044182F" w:rsidRDefault="00702C53" w:rsidP="004A4F76">
            <w:pPr>
              <w:rPr>
                <w:ins w:id="2171" w:author="Rafi Aziizi" w:date="2021-11-14T12:25:00Z"/>
                <w:b/>
              </w:rPr>
            </w:pPr>
            <w:ins w:id="2172" w:author="Rafi Aziizi" w:date="2021-11-14T12:25:00Z">
              <w:r w:rsidRPr="0044182F">
                <w:rPr>
                  <w:b/>
                </w:rPr>
                <w:t>Frequency of Use</w:t>
              </w:r>
            </w:ins>
          </w:p>
        </w:tc>
        <w:tc>
          <w:tcPr>
            <w:tcW w:w="3964" w:type="dxa"/>
            <w:vAlign w:val="center"/>
          </w:tcPr>
          <w:p w14:paraId="49A44134" w14:textId="53498312" w:rsidR="00702C53" w:rsidRPr="0044182F" w:rsidRDefault="00702C53" w:rsidP="004A4F76">
            <w:pPr>
              <w:rPr>
                <w:ins w:id="2173" w:author="Rafi Aziizi" w:date="2021-11-14T12:25:00Z"/>
              </w:rPr>
            </w:pPr>
            <w:ins w:id="2174" w:author="Rafi Aziizi" w:date="2021-11-14T12:25:00Z">
              <w:r>
                <w:t>Setiap aktor ingin meng</w:t>
              </w:r>
            </w:ins>
            <w:ins w:id="2175" w:author="Rafi Aziizi" w:date="2021-11-14T12:26:00Z">
              <w:r>
                <w:t>ganti password</w:t>
              </w:r>
            </w:ins>
            <w:ins w:id="2176" w:author="Rafi Aziizi" w:date="2021-11-14T12:25:00Z">
              <w:r>
                <w:t xml:space="preserve"> </w:t>
              </w:r>
            </w:ins>
            <w:ins w:id="2177" w:author="Rafi Aziizi" w:date="2021-11-14T12:26:00Z">
              <w:r>
                <w:t xml:space="preserve">akun </w:t>
              </w:r>
            </w:ins>
            <w:ins w:id="2178" w:author="Rafi Aziizi" w:date="2021-11-14T12:25:00Z">
              <w:r>
                <w:t xml:space="preserve">sesuai dengan </w:t>
              </w:r>
            </w:ins>
            <w:ins w:id="2179" w:author="Rafi Aziizi" w:date="2021-11-14T12:26:00Z">
              <w:r>
                <w:t>data admin yang tersedia</w:t>
              </w:r>
            </w:ins>
          </w:p>
        </w:tc>
      </w:tr>
      <w:tr w:rsidR="00702C53" w:rsidRPr="0044182F" w14:paraId="6D84F55B" w14:textId="77777777" w:rsidTr="004A4F76">
        <w:trPr>
          <w:jc w:val="center"/>
          <w:ins w:id="2180" w:author="Rafi Aziizi" w:date="2021-11-14T12:25:00Z"/>
        </w:trPr>
        <w:tc>
          <w:tcPr>
            <w:tcW w:w="3827" w:type="dxa"/>
            <w:vAlign w:val="center"/>
          </w:tcPr>
          <w:p w14:paraId="1692B901" w14:textId="77777777" w:rsidR="00702C53" w:rsidRPr="0044182F" w:rsidRDefault="00702C53" w:rsidP="004A4F76">
            <w:pPr>
              <w:rPr>
                <w:ins w:id="2181" w:author="Rafi Aziizi" w:date="2021-11-14T12:25:00Z"/>
                <w:b/>
              </w:rPr>
            </w:pPr>
            <w:ins w:id="2182" w:author="Rafi Aziizi" w:date="2021-11-14T12:25:00Z">
              <w:r w:rsidRPr="0044182F">
                <w:rPr>
                  <w:b/>
                </w:rPr>
                <w:t>Triggers</w:t>
              </w:r>
            </w:ins>
          </w:p>
        </w:tc>
        <w:tc>
          <w:tcPr>
            <w:tcW w:w="3964" w:type="dxa"/>
            <w:vAlign w:val="center"/>
          </w:tcPr>
          <w:p w14:paraId="15D0276B" w14:textId="3D3B87AB" w:rsidR="00702C53" w:rsidRPr="00702C53" w:rsidRDefault="00702C53" w:rsidP="004A4F76">
            <w:pPr>
              <w:rPr>
                <w:ins w:id="2183" w:author="Rafi Aziizi" w:date="2021-11-14T12:25:00Z"/>
                <w:i/>
                <w:iCs/>
                <w:rPrChange w:id="2184" w:author="Rafi Aziizi" w:date="2021-11-14T12:26:00Z">
                  <w:rPr>
                    <w:ins w:id="2185" w:author="Rafi Aziizi" w:date="2021-11-14T12:25:00Z"/>
                  </w:rPr>
                </w:rPrChange>
              </w:rPr>
            </w:pPr>
            <w:ins w:id="2186" w:author="Rafi Aziizi" w:date="2021-11-14T12:25:00Z">
              <w:r>
                <w:t xml:space="preserve">Aktor memasukkan </w:t>
              </w:r>
            </w:ins>
            <w:ins w:id="2187" w:author="Rafi Aziizi" w:date="2021-11-14T12:26:00Z">
              <w:r>
                <w:t>data admin dan password baru</w:t>
              </w:r>
            </w:ins>
          </w:p>
        </w:tc>
      </w:tr>
      <w:tr w:rsidR="00702C53" w:rsidRPr="0048762E" w14:paraId="119FBE21" w14:textId="77777777" w:rsidTr="004A4F76">
        <w:trPr>
          <w:jc w:val="center"/>
          <w:ins w:id="2188" w:author="Rafi Aziizi" w:date="2021-11-14T12:25:00Z"/>
        </w:trPr>
        <w:tc>
          <w:tcPr>
            <w:tcW w:w="3827" w:type="dxa"/>
            <w:vAlign w:val="center"/>
          </w:tcPr>
          <w:p w14:paraId="20C59AD2" w14:textId="77777777" w:rsidR="00702C53" w:rsidRPr="0044182F" w:rsidRDefault="00702C53" w:rsidP="004A4F76">
            <w:pPr>
              <w:rPr>
                <w:ins w:id="2189" w:author="Rafi Aziizi" w:date="2021-11-14T12:25:00Z"/>
                <w:b/>
              </w:rPr>
            </w:pPr>
            <w:ins w:id="2190" w:author="Rafi Aziizi" w:date="2021-11-14T12:25:00Z">
              <w:r w:rsidRPr="0044182F">
                <w:rPr>
                  <w:b/>
                </w:rPr>
                <w:t>Pre-Conditions</w:t>
              </w:r>
            </w:ins>
          </w:p>
        </w:tc>
        <w:tc>
          <w:tcPr>
            <w:tcW w:w="3964" w:type="dxa"/>
            <w:vAlign w:val="center"/>
          </w:tcPr>
          <w:p w14:paraId="57D14061" w14:textId="56C72035" w:rsidR="00702C53" w:rsidRPr="00702C53" w:rsidRDefault="00702C53" w:rsidP="004A4F76">
            <w:pPr>
              <w:rPr>
                <w:ins w:id="2191" w:author="Rafi Aziizi" w:date="2021-11-14T12:25:00Z"/>
                <w:i/>
                <w:iCs/>
              </w:rPr>
            </w:pPr>
            <w:ins w:id="2192" w:author="Rafi Aziizi" w:date="2021-11-14T12:27:00Z">
              <w:r>
                <w:t>Aktor tidak bisa men</w:t>
              </w:r>
            </w:ins>
            <w:ins w:id="2193" w:author="Rafi Aziizi" w:date="2021-11-14T12:28:00Z">
              <w:r>
                <w:t>gakses sistem</w:t>
              </w:r>
            </w:ins>
            <w:ins w:id="2194" w:author="Rafi Aziizi" w:date="2021-11-14T12:27:00Z">
              <w:r>
                <w:t xml:space="preserve"> </w:t>
              </w:r>
            </w:ins>
            <w:ins w:id="2195" w:author="Rafi Aziizi" w:date="2021-11-14T12:28:00Z">
              <w:r>
                <w:t xml:space="preserve">karena salah menginput </w:t>
              </w:r>
              <w:r w:rsidRPr="00702C53">
                <w:rPr>
                  <w:i/>
                  <w:iCs/>
                  <w:rPrChange w:id="2196" w:author="Rafi Aziizi" w:date="2021-11-14T12:28:00Z">
                    <w:rPr/>
                  </w:rPrChange>
                </w:rPr>
                <w:t>password</w:t>
              </w:r>
            </w:ins>
          </w:p>
        </w:tc>
      </w:tr>
      <w:tr w:rsidR="00702C53" w:rsidRPr="0048762E" w14:paraId="65CC2430" w14:textId="77777777" w:rsidTr="004A4F76">
        <w:trPr>
          <w:jc w:val="center"/>
          <w:ins w:id="2197" w:author="Rafi Aziizi" w:date="2021-11-14T12:25:00Z"/>
        </w:trPr>
        <w:tc>
          <w:tcPr>
            <w:tcW w:w="3827" w:type="dxa"/>
            <w:vAlign w:val="center"/>
          </w:tcPr>
          <w:p w14:paraId="384DB940" w14:textId="77777777" w:rsidR="00702C53" w:rsidRPr="0044182F" w:rsidRDefault="00702C53" w:rsidP="004A4F76">
            <w:pPr>
              <w:rPr>
                <w:ins w:id="2198" w:author="Rafi Aziizi" w:date="2021-11-14T12:25:00Z"/>
                <w:b/>
              </w:rPr>
            </w:pPr>
            <w:ins w:id="2199" w:author="Rafi Aziizi" w:date="2021-11-14T12:25:00Z">
              <w:r w:rsidRPr="0044182F">
                <w:rPr>
                  <w:b/>
                </w:rPr>
                <w:t>Post-Conditions</w:t>
              </w:r>
            </w:ins>
          </w:p>
        </w:tc>
        <w:tc>
          <w:tcPr>
            <w:tcW w:w="3964" w:type="dxa"/>
            <w:vAlign w:val="center"/>
          </w:tcPr>
          <w:p w14:paraId="18C8AE1C" w14:textId="302B7AD4" w:rsidR="00702C53" w:rsidRPr="0048762E" w:rsidRDefault="00702C53" w:rsidP="004A4F76">
            <w:pPr>
              <w:rPr>
                <w:ins w:id="2200" w:author="Rafi Aziizi" w:date="2021-11-14T12:25:00Z"/>
              </w:rPr>
            </w:pPr>
            <w:ins w:id="2201" w:author="Rafi Aziizi" w:date="2021-11-14T12:25:00Z">
              <w:r>
                <w:t>Proses l</w:t>
              </w:r>
            </w:ins>
            <w:ins w:id="2202" w:author="Rafi Aziizi" w:date="2021-11-14T12:26:00Z">
              <w:r>
                <w:t>upa password</w:t>
              </w:r>
            </w:ins>
            <w:ins w:id="2203" w:author="Rafi Aziizi" w:date="2021-11-14T12:25:00Z">
              <w:r>
                <w:t xml:space="preserve"> berhasil</w:t>
              </w:r>
            </w:ins>
          </w:p>
        </w:tc>
      </w:tr>
      <w:tr w:rsidR="00702C53" w:rsidRPr="0044182F" w14:paraId="6DB4F7BE" w14:textId="77777777" w:rsidTr="004A4F76">
        <w:trPr>
          <w:jc w:val="center"/>
          <w:ins w:id="2204" w:author="Rafi Aziizi" w:date="2021-11-14T12:25:00Z"/>
        </w:trPr>
        <w:tc>
          <w:tcPr>
            <w:tcW w:w="7791" w:type="dxa"/>
            <w:gridSpan w:val="2"/>
            <w:shd w:val="clear" w:color="auto" w:fill="F2EE98"/>
            <w:vAlign w:val="center"/>
          </w:tcPr>
          <w:p w14:paraId="6395323B" w14:textId="77777777" w:rsidR="00702C53" w:rsidRPr="0044182F" w:rsidRDefault="00702C53" w:rsidP="004A4F76">
            <w:pPr>
              <w:jc w:val="center"/>
              <w:rPr>
                <w:ins w:id="2205" w:author="Rafi Aziizi" w:date="2021-11-14T12:25:00Z"/>
                <w:b/>
              </w:rPr>
            </w:pPr>
            <w:ins w:id="2206" w:author="Rafi Aziizi" w:date="2021-11-14T12:25:00Z">
              <w:r w:rsidRPr="0044182F">
                <w:rPr>
                  <w:b/>
                </w:rPr>
                <w:t>Main Course</w:t>
              </w:r>
            </w:ins>
          </w:p>
        </w:tc>
      </w:tr>
      <w:tr w:rsidR="00702C53" w:rsidRPr="0044182F" w14:paraId="2E0300C3" w14:textId="77777777" w:rsidTr="004A4F76">
        <w:trPr>
          <w:jc w:val="center"/>
          <w:ins w:id="2207" w:author="Rafi Aziizi" w:date="2021-11-14T12:25:00Z"/>
        </w:trPr>
        <w:tc>
          <w:tcPr>
            <w:tcW w:w="3827" w:type="dxa"/>
            <w:shd w:val="clear" w:color="auto" w:fill="F2EE98"/>
            <w:vAlign w:val="center"/>
          </w:tcPr>
          <w:p w14:paraId="52912CF5" w14:textId="77777777" w:rsidR="00702C53" w:rsidRPr="0044182F" w:rsidRDefault="00702C53" w:rsidP="004A4F76">
            <w:pPr>
              <w:jc w:val="center"/>
              <w:rPr>
                <w:ins w:id="2208" w:author="Rafi Aziizi" w:date="2021-11-14T12:25:00Z"/>
                <w:b/>
              </w:rPr>
            </w:pPr>
            <w:ins w:id="2209" w:author="Rafi Aziizi" w:date="2021-11-14T12:25:00Z">
              <w:r w:rsidRPr="0044182F">
                <w:rPr>
                  <w:b/>
                </w:rPr>
                <w:t>Aksi Aktor</w:t>
              </w:r>
            </w:ins>
          </w:p>
        </w:tc>
        <w:tc>
          <w:tcPr>
            <w:tcW w:w="3964" w:type="dxa"/>
            <w:shd w:val="clear" w:color="auto" w:fill="F2EE98"/>
            <w:vAlign w:val="center"/>
          </w:tcPr>
          <w:p w14:paraId="26769370" w14:textId="77777777" w:rsidR="00702C53" w:rsidRPr="0044182F" w:rsidRDefault="00702C53" w:rsidP="004A4F76">
            <w:pPr>
              <w:jc w:val="center"/>
              <w:rPr>
                <w:ins w:id="2210" w:author="Rafi Aziizi" w:date="2021-11-14T12:25:00Z"/>
                <w:b/>
              </w:rPr>
            </w:pPr>
            <w:ins w:id="2211" w:author="Rafi Aziizi" w:date="2021-11-14T12:25:00Z">
              <w:r w:rsidRPr="0044182F">
                <w:rPr>
                  <w:b/>
                </w:rPr>
                <w:t>Reaksi Sistem</w:t>
              </w:r>
            </w:ins>
          </w:p>
        </w:tc>
      </w:tr>
      <w:tr w:rsidR="00702C53" w:rsidRPr="0044182F" w14:paraId="48123B83" w14:textId="77777777" w:rsidTr="004A4F76">
        <w:trPr>
          <w:jc w:val="center"/>
          <w:ins w:id="2212" w:author="Rafi Aziizi" w:date="2021-11-14T12:25:00Z"/>
        </w:trPr>
        <w:tc>
          <w:tcPr>
            <w:tcW w:w="3827" w:type="dxa"/>
            <w:vAlign w:val="center"/>
          </w:tcPr>
          <w:p w14:paraId="444100D9" w14:textId="77777777" w:rsidR="00702C53" w:rsidRPr="0044182F" w:rsidRDefault="00702C53" w:rsidP="00702C53">
            <w:pPr>
              <w:numPr>
                <w:ilvl w:val="0"/>
                <w:numId w:val="130"/>
              </w:numPr>
              <w:spacing w:after="160"/>
              <w:rPr>
                <w:ins w:id="2213" w:author="Rafi Aziizi" w:date="2021-11-14T12:25:00Z"/>
              </w:rPr>
            </w:pPr>
            <w:ins w:id="2214" w:author="Rafi Aziizi" w:date="2021-11-14T12:25:00Z">
              <w:r>
                <w:t>Mengakses sistem absensi</w:t>
              </w:r>
            </w:ins>
          </w:p>
        </w:tc>
        <w:tc>
          <w:tcPr>
            <w:tcW w:w="3964" w:type="dxa"/>
            <w:vAlign w:val="center"/>
          </w:tcPr>
          <w:p w14:paraId="0CCA4DAA" w14:textId="77777777" w:rsidR="00702C53" w:rsidRPr="0044182F" w:rsidRDefault="00702C53" w:rsidP="004A4F76">
            <w:pPr>
              <w:ind w:left="511"/>
              <w:rPr>
                <w:ins w:id="2215" w:author="Rafi Aziizi" w:date="2021-11-14T12:25:00Z"/>
              </w:rPr>
            </w:pPr>
          </w:p>
        </w:tc>
      </w:tr>
      <w:tr w:rsidR="00702C53" w:rsidRPr="0044182F" w14:paraId="6883D46E" w14:textId="77777777" w:rsidTr="004A4F76">
        <w:trPr>
          <w:jc w:val="center"/>
          <w:ins w:id="2216" w:author="Rafi Aziizi" w:date="2021-11-14T12:25:00Z"/>
        </w:trPr>
        <w:tc>
          <w:tcPr>
            <w:tcW w:w="3827" w:type="dxa"/>
            <w:vAlign w:val="center"/>
          </w:tcPr>
          <w:p w14:paraId="7E81F8BD" w14:textId="77777777" w:rsidR="00702C53" w:rsidRPr="0044182F" w:rsidRDefault="00702C53" w:rsidP="004A4F76">
            <w:pPr>
              <w:ind w:left="510"/>
              <w:rPr>
                <w:ins w:id="2217" w:author="Rafi Aziizi" w:date="2021-11-14T12:25:00Z"/>
              </w:rPr>
            </w:pPr>
          </w:p>
        </w:tc>
        <w:tc>
          <w:tcPr>
            <w:tcW w:w="3964" w:type="dxa"/>
            <w:vAlign w:val="center"/>
          </w:tcPr>
          <w:p w14:paraId="5B3056EE" w14:textId="77777777" w:rsidR="00702C53" w:rsidRPr="0044182F" w:rsidRDefault="00702C53" w:rsidP="00702C53">
            <w:pPr>
              <w:numPr>
                <w:ilvl w:val="0"/>
                <w:numId w:val="130"/>
              </w:numPr>
              <w:spacing w:after="160"/>
              <w:ind w:left="511"/>
              <w:rPr>
                <w:ins w:id="2218" w:author="Rafi Aziizi" w:date="2021-11-14T12:25:00Z"/>
              </w:rPr>
            </w:pPr>
            <w:ins w:id="2219" w:author="Rafi Aziizi" w:date="2021-11-14T12:25:00Z">
              <w:r>
                <w:t xml:space="preserve">Menampilkan halaman login dan </w:t>
              </w:r>
              <w:r w:rsidRPr="00190ECE">
                <w:rPr>
                  <w:i/>
                  <w:iCs/>
                </w:rPr>
                <w:t>form</w:t>
              </w:r>
              <w:r>
                <w:t xml:space="preserve"> login yang berisi </w:t>
              </w:r>
              <w:r>
                <w:rPr>
                  <w:i/>
                  <w:iCs/>
                </w:rPr>
                <w:t xml:space="preserve">username </w:t>
              </w:r>
              <w:r>
                <w:t xml:space="preserve">dan </w:t>
              </w:r>
              <w:r>
                <w:rPr>
                  <w:i/>
                  <w:iCs/>
                </w:rPr>
                <w:t>password</w:t>
              </w:r>
            </w:ins>
          </w:p>
        </w:tc>
      </w:tr>
      <w:tr w:rsidR="00702C53" w:rsidRPr="0044182F" w14:paraId="3027002D" w14:textId="77777777" w:rsidTr="004A4F76">
        <w:trPr>
          <w:jc w:val="center"/>
          <w:ins w:id="2220" w:author="Rafi Aziizi" w:date="2021-11-14T12:25:00Z"/>
        </w:trPr>
        <w:tc>
          <w:tcPr>
            <w:tcW w:w="3827" w:type="dxa"/>
            <w:vAlign w:val="center"/>
          </w:tcPr>
          <w:p w14:paraId="2479765A" w14:textId="1A8612EA" w:rsidR="00702C53" w:rsidRPr="0044182F" w:rsidRDefault="00702C53" w:rsidP="00702C53">
            <w:pPr>
              <w:pStyle w:val="ListParagraph"/>
              <w:numPr>
                <w:ilvl w:val="0"/>
                <w:numId w:val="130"/>
              </w:numPr>
              <w:ind w:left="450"/>
              <w:rPr>
                <w:ins w:id="2221" w:author="Rafi Aziizi" w:date="2021-11-14T12:25:00Z"/>
              </w:rPr>
            </w:pPr>
            <w:ins w:id="2222" w:author="Rafi Aziizi" w:date="2021-11-14T12:28:00Z">
              <w:r>
                <w:t>M</w:t>
              </w:r>
            </w:ins>
            <w:ins w:id="2223" w:author="Rafi Aziizi" w:date="2021-11-14T12:25:00Z">
              <w:r>
                <w:t xml:space="preserve">enekan </w:t>
              </w:r>
              <w:r>
                <w:rPr>
                  <w:i/>
                  <w:iCs/>
                </w:rPr>
                <w:t>button “</w:t>
              </w:r>
              <w:r>
                <w:t>L</w:t>
              </w:r>
            </w:ins>
            <w:ins w:id="2224" w:author="Rafi Aziizi" w:date="2021-11-14T12:28:00Z">
              <w:r>
                <w:t xml:space="preserve">upa </w:t>
              </w:r>
              <w:r>
                <w:lastRenderedPageBreak/>
                <w:t>Password</w:t>
              </w:r>
            </w:ins>
            <w:ins w:id="2225" w:author="Rafi Aziizi" w:date="2021-11-14T12:25:00Z">
              <w:r>
                <w:rPr>
                  <w:i/>
                  <w:iCs/>
                </w:rPr>
                <w:t>”</w:t>
              </w:r>
            </w:ins>
          </w:p>
        </w:tc>
        <w:tc>
          <w:tcPr>
            <w:tcW w:w="3964" w:type="dxa"/>
            <w:vAlign w:val="center"/>
          </w:tcPr>
          <w:p w14:paraId="62BE0DDF" w14:textId="77777777" w:rsidR="00702C53" w:rsidRDefault="00702C53" w:rsidP="004A4F76">
            <w:pPr>
              <w:spacing w:after="160"/>
              <w:rPr>
                <w:ins w:id="2226" w:author="Rafi Aziizi" w:date="2021-11-14T12:25:00Z"/>
              </w:rPr>
            </w:pPr>
          </w:p>
        </w:tc>
      </w:tr>
      <w:tr w:rsidR="00702C53" w:rsidRPr="0044182F" w14:paraId="162E3726" w14:textId="77777777" w:rsidTr="004A4F76">
        <w:trPr>
          <w:jc w:val="center"/>
          <w:ins w:id="2227" w:author="Rafi Aziizi" w:date="2021-11-14T12:25:00Z"/>
        </w:trPr>
        <w:tc>
          <w:tcPr>
            <w:tcW w:w="3827" w:type="dxa"/>
            <w:vAlign w:val="center"/>
          </w:tcPr>
          <w:p w14:paraId="633E81DB" w14:textId="77777777" w:rsidR="00702C53" w:rsidRDefault="00702C53" w:rsidP="004A4F76">
            <w:pPr>
              <w:pStyle w:val="ListParagraph"/>
              <w:ind w:left="450"/>
              <w:rPr>
                <w:ins w:id="2228" w:author="Rafi Aziizi" w:date="2021-11-14T12:25:00Z"/>
              </w:rPr>
            </w:pPr>
          </w:p>
        </w:tc>
        <w:tc>
          <w:tcPr>
            <w:tcW w:w="3964" w:type="dxa"/>
            <w:vAlign w:val="center"/>
          </w:tcPr>
          <w:p w14:paraId="7008A1A5" w14:textId="3B409C5C" w:rsidR="00702C53" w:rsidRDefault="00702C53" w:rsidP="00702C53">
            <w:pPr>
              <w:pStyle w:val="ListParagraph"/>
              <w:numPr>
                <w:ilvl w:val="0"/>
                <w:numId w:val="130"/>
              </w:numPr>
              <w:spacing w:after="160"/>
              <w:ind w:left="468"/>
              <w:rPr>
                <w:ins w:id="2229" w:author="Rafi Aziizi" w:date="2021-11-14T12:25:00Z"/>
              </w:rPr>
            </w:pPr>
            <w:ins w:id="2230" w:author="Rafi Aziizi" w:date="2021-11-14T12:28:00Z">
              <w:r>
                <w:t>Menampilkan form lupa password</w:t>
              </w:r>
            </w:ins>
          </w:p>
        </w:tc>
      </w:tr>
      <w:tr w:rsidR="00702C53" w:rsidRPr="0044182F" w14:paraId="7DEEA136" w14:textId="77777777" w:rsidTr="004A4F76">
        <w:trPr>
          <w:jc w:val="center"/>
          <w:ins w:id="2231" w:author="Rafi Aziizi" w:date="2021-11-14T12:25:00Z"/>
        </w:trPr>
        <w:tc>
          <w:tcPr>
            <w:tcW w:w="3827" w:type="dxa"/>
            <w:vAlign w:val="center"/>
          </w:tcPr>
          <w:p w14:paraId="06065831" w14:textId="19DFFC4A" w:rsidR="00702C53" w:rsidRDefault="00702C53">
            <w:pPr>
              <w:pStyle w:val="ListParagraph"/>
              <w:numPr>
                <w:ilvl w:val="0"/>
                <w:numId w:val="130"/>
              </w:numPr>
              <w:rPr>
                <w:ins w:id="2232" w:author="Rafi Aziizi" w:date="2021-11-14T12:25:00Z"/>
              </w:rPr>
              <w:pPrChange w:id="2233" w:author="Rafi Aziizi" w:date="2021-11-14T12:29:00Z">
                <w:pPr>
                  <w:pStyle w:val="ListParagraph"/>
                  <w:ind w:left="450"/>
                </w:pPr>
              </w:pPrChange>
            </w:pPr>
            <w:ins w:id="2234" w:author="Rafi Aziizi" w:date="2021-11-14T12:29:00Z">
              <w:r>
                <w:t>Mengisi form data admin dan password baru</w:t>
              </w:r>
            </w:ins>
          </w:p>
        </w:tc>
        <w:tc>
          <w:tcPr>
            <w:tcW w:w="3964" w:type="dxa"/>
            <w:vAlign w:val="center"/>
          </w:tcPr>
          <w:p w14:paraId="3C7209CC" w14:textId="5591EAD2" w:rsidR="00702C53" w:rsidRDefault="00702C53">
            <w:pPr>
              <w:spacing w:after="160"/>
              <w:rPr>
                <w:ins w:id="2235" w:author="Rafi Aziizi" w:date="2021-11-14T12:25:00Z"/>
              </w:rPr>
              <w:pPrChange w:id="2236" w:author="Rafi Aziizi" w:date="2021-11-14T12:29:00Z">
                <w:pPr>
                  <w:pStyle w:val="ListParagraph"/>
                  <w:numPr>
                    <w:numId w:val="130"/>
                  </w:numPr>
                  <w:spacing w:after="160"/>
                  <w:ind w:left="468" w:hanging="360"/>
                </w:pPr>
              </w:pPrChange>
            </w:pPr>
          </w:p>
        </w:tc>
      </w:tr>
      <w:tr w:rsidR="00702C53" w:rsidRPr="0044182F" w14:paraId="0025F932" w14:textId="77777777" w:rsidTr="004A4F76">
        <w:trPr>
          <w:jc w:val="center"/>
          <w:ins w:id="2237" w:author="Rafi Aziizi" w:date="2021-11-14T12:29:00Z"/>
        </w:trPr>
        <w:tc>
          <w:tcPr>
            <w:tcW w:w="3827" w:type="dxa"/>
            <w:vAlign w:val="center"/>
          </w:tcPr>
          <w:p w14:paraId="4FBBE67A" w14:textId="77777777" w:rsidR="00702C53" w:rsidRDefault="00702C53">
            <w:pPr>
              <w:rPr>
                <w:ins w:id="2238" w:author="Rafi Aziizi" w:date="2021-11-14T12:29:00Z"/>
              </w:rPr>
              <w:pPrChange w:id="2239" w:author="Rafi Aziizi" w:date="2021-11-14T12:29:00Z">
                <w:pPr>
                  <w:pStyle w:val="ListParagraph"/>
                  <w:numPr>
                    <w:numId w:val="130"/>
                  </w:numPr>
                  <w:ind w:hanging="360"/>
                </w:pPr>
              </w:pPrChange>
            </w:pPr>
          </w:p>
        </w:tc>
        <w:tc>
          <w:tcPr>
            <w:tcW w:w="3964" w:type="dxa"/>
            <w:vAlign w:val="center"/>
          </w:tcPr>
          <w:p w14:paraId="7685A55E" w14:textId="667FAF01" w:rsidR="00702C53" w:rsidRDefault="00702C53">
            <w:pPr>
              <w:pStyle w:val="ListParagraph"/>
              <w:numPr>
                <w:ilvl w:val="0"/>
                <w:numId w:val="130"/>
              </w:numPr>
              <w:spacing w:after="160"/>
              <w:rPr>
                <w:ins w:id="2240" w:author="Rafi Aziizi" w:date="2021-11-14T12:29:00Z"/>
              </w:rPr>
              <w:pPrChange w:id="2241" w:author="Rafi Aziizi" w:date="2021-11-14T12:29:00Z">
                <w:pPr>
                  <w:spacing w:after="160"/>
                </w:pPr>
              </w:pPrChange>
            </w:pPr>
            <w:ins w:id="2242" w:author="Rafi Aziizi" w:date="2021-11-14T12:29:00Z">
              <w:r>
                <w:t>Validasi data admin dan password baru</w:t>
              </w:r>
            </w:ins>
          </w:p>
        </w:tc>
      </w:tr>
      <w:tr w:rsidR="00702C53" w:rsidRPr="0044182F" w14:paraId="2EB5FF47" w14:textId="77777777" w:rsidTr="004A4F76">
        <w:trPr>
          <w:jc w:val="center"/>
          <w:ins w:id="2243" w:author="Rafi Aziizi" w:date="2021-11-14T12:29:00Z"/>
        </w:trPr>
        <w:tc>
          <w:tcPr>
            <w:tcW w:w="3827" w:type="dxa"/>
            <w:vAlign w:val="center"/>
          </w:tcPr>
          <w:p w14:paraId="706E8F21" w14:textId="77777777" w:rsidR="00702C53" w:rsidRDefault="00702C53" w:rsidP="00702C53">
            <w:pPr>
              <w:rPr>
                <w:ins w:id="2244" w:author="Rafi Aziizi" w:date="2021-11-14T12:29:00Z"/>
              </w:rPr>
            </w:pPr>
          </w:p>
        </w:tc>
        <w:tc>
          <w:tcPr>
            <w:tcW w:w="3964" w:type="dxa"/>
            <w:vAlign w:val="center"/>
          </w:tcPr>
          <w:p w14:paraId="5C75CFE9" w14:textId="639598F3" w:rsidR="00702C53" w:rsidRDefault="00702C53" w:rsidP="00702C53">
            <w:pPr>
              <w:pStyle w:val="ListParagraph"/>
              <w:numPr>
                <w:ilvl w:val="0"/>
                <w:numId w:val="130"/>
              </w:numPr>
              <w:spacing w:after="160"/>
              <w:rPr>
                <w:ins w:id="2245" w:author="Rafi Aziizi" w:date="2021-11-14T12:29:00Z"/>
              </w:rPr>
            </w:pPr>
            <w:ins w:id="2246" w:author="Rafi Aziizi" w:date="2021-11-14T12:29:00Z">
              <w:r>
                <w:t xml:space="preserve">Memperbaharui </w:t>
              </w:r>
            </w:ins>
            <w:ins w:id="2247" w:author="Rafi Aziizi" w:date="2021-11-14T12:30:00Z">
              <w:r w:rsidR="00715A8F">
                <w:t xml:space="preserve">data admin dengan </w:t>
              </w:r>
            </w:ins>
            <w:ins w:id="2248" w:author="Rafi Aziizi" w:date="2021-11-14T12:29:00Z">
              <w:r>
                <w:t>passwo</w:t>
              </w:r>
            </w:ins>
            <w:ins w:id="2249" w:author="Rafi Aziizi" w:date="2021-11-14T12:30:00Z">
              <w:r>
                <w:t>rd baru</w:t>
              </w:r>
            </w:ins>
          </w:p>
        </w:tc>
      </w:tr>
      <w:tr w:rsidR="00702C53" w:rsidRPr="0044182F" w14:paraId="475BBF6A" w14:textId="77777777" w:rsidTr="004A4F76">
        <w:trPr>
          <w:jc w:val="center"/>
          <w:ins w:id="2250" w:author="Rafi Aziizi" w:date="2021-11-14T12:30:00Z"/>
        </w:trPr>
        <w:tc>
          <w:tcPr>
            <w:tcW w:w="3827" w:type="dxa"/>
            <w:vAlign w:val="center"/>
          </w:tcPr>
          <w:p w14:paraId="0BC81D94" w14:textId="77777777" w:rsidR="00702C53" w:rsidRDefault="00702C53" w:rsidP="00702C53">
            <w:pPr>
              <w:rPr>
                <w:ins w:id="2251" w:author="Rafi Aziizi" w:date="2021-11-14T12:30:00Z"/>
              </w:rPr>
            </w:pPr>
          </w:p>
        </w:tc>
        <w:tc>
          <w:tcPr>
            <w:tcW w:w="3964" w:type="dxa"/>
            <w:vAlign w:val="center"/>
          </w:tcPr>
          <w:p w14:paraId="17237C14" w14:textId="6E30000F" w:rsidR="00702C53" w:rsidRDefault="00715A8F" w:rsidP="00702C53">
            <w:pPr>
              <w:pStyle w:val="ListParagraph"/>
              <w:numPr>
                <w:ilvl w:val="0"/>
                <w:numId w:val="130"/>
              </w:numPr>
              <w:spacing w:after="160"/>
              <w:rPr>
                <w:ins w:id="2252" w:author="Rafi Aziizi" w:date="2021-11-14T12:30:00Z"/>
              </w:rPr>
            </w:pPr>
            <w:ins w:id="2253" w:author="Rafi Aziizi" w:date="2021-11-14T12:30:00Z">
              <w:r>
                <w:t>Menampilkan menu login</w:t>
              </w:r>
            </w:ins>
          </w:p>
        </w:tc>
      </w:tr>
      <w:tr w:rsidR="00702C53" w:rsidRPr="0044182F" w14:paraId="3D6B05A1" w14:textId="77777777" w:rsidTr="004A4F76">
        <w:trPr>
          <w:jc w:val="center"/>
          <w:ins w:id="2254" w:author="Rafi Aziizi" w:date="2021-11-14T12:25:00Z"/>
        </w:trPr>
        <w:tc>
          <w:tcPr>
            <w:tcW w:w="7791" w:type="dxa"/>
            <w:gridSpan w:val="2"/>
            <w:shd w:val="clear" w:color="auto" w:fill="F2EE98"/>
            <w:vAlign w:val="center"/>
          </w:tcPr>
          <w:p w14:paraId="46AB871C" w14:textId="77777777" w:rsidR="00702C53" w:rsidRPr="001B1AF9" w:rsidRDefault="00702C53" w:rsidP="004A4F76">
            <w:pPr>
              <w:pStyle w:val="ListParagraph"/>
              <w:spacing w:after="160"/>
              <w:ind w:left="468"/>
              <w:jc w:val="center"/>
              <w:rPr>
                <w:ins w:id="2255" w:author="Rafi Aziizi" w:date="2021-11-14T12:25:00Z"/>
                <w:b/>
                <w:bCs/>
              </w:rPr>
            </w:pPr>
            <w:ins w:id="2256" w:author="Rafi Aziizi" w:date="2021-11-14T12:25:00Z">
              <w:r w:rsidRPr="001B1AF9">
                <w:rPr>
                  <w:b/>
                  <w:bCs/>
                </w:rPr>
                <w:t>Skenario Eksepsi (Optional)</w:t>
              </w:r>
            </w:ins>
          </w:p>
        </w:tc>
      </w:tr>
      <w:tr w:rsidR="00702C53" w:rsidRPr="0044182F" w14:paraId="518F579E" w14:textId="77777777" w:rsidTr="004A4F76">
        <w:trPr>
          <w:jc w:val="center"/>
          <w:ins w:id="2257" w:author="Rafi Aziizi" w:date="2021-11-14T12:25:00Z"/>
        </w:trPr>
        <w:tc>
          <w:tcPr>
            <w:tcW w:w="3827" w:type="dxa"/>
            <w:shd w:val="clear" w:color="auto" w:fill="F2EE98"/>
            <w:vAlign w:val="center"/>
          </w:tcPr>
          <w:p w14:paraId="4DC3BDC4" w14:textId="77777777" w:rsidR="00702C53" w:rsidRPr="001B1AF9" w:rsidRDefault="00702C53" w:rsidP="004A4F76">
            <w:pPr>
              <w:pStyle w:val="ListParagraph"/>
              <w:ind w:left="450"/>
              <w:jc w:val="center"/>
              <w:rPr>
                <w:ins w:id="2258" w:author="Rafi Aziizi" w:date="2021-11-14T12:25:00Z"/>
                <w:b/>
                <w:bCs/>
              </w:rPr>
            </w:pPr>
            <w:ins w:id="2259" w:author="Rafi Aziizi" w:date="2021-11-14T12:25:00Z">
              <w:r w:rsidRPr="001B1AF9">
                <w:rPr>
                  <w:b/>
                  <w:bCs/>
                </w:rPr>
                <w:t>Aksi Aktor</w:t>
              </w:r>
            </w:ins>
          </w:p>
        </w:tc>
        <w:tc>
          <w:tcPr>
            <w:tcW w:w="3964" w:type="dxa"/>
            <w:shd w:val="clear" w:color="auto" w:fill="F2EE98"/>
            <w:vAlign w:val="center"/>
          </w:tcPr>
          <w:p w14:paraId="6953DE98" w14:textId="77777777" w:rsidR="00702C53" w:rsidRPr="001B1AF9" w:rsidRDefault="00702C53" w:rsidP="004A4F76">
            <w:pPr>
              <w:pStyle w:val="ListParagraph"/>
              <w:spacing w:after="160"/>
              <w:ind w:left="468"/>
              <w:jc w:val="center"/>
              <w:rPr>
                <w:ins w:id="2260" w:author="Rafi Aziizi" w:date="2021-11-14T12:25:00Z"/>
                <w:b/>
                <w:bCs/>
              </w:rPr>
            </w:pPr>
            <w:ins w:id="2261" w:author="Rafi Aziizi" w:date="2021-11-14T12:25:00Z">
              <w:r w:rsidRPr="001B1AF9">
                <w:rPr>
                  <w:b/>
                  <w:bCs/>
                </w:rPr>
                <w:t>Reaksi Sistem</w:t>
              </w:r>
            </w:ins>
          </w:p>
        </w:tc>
      </w:tr>
      <w:tr w:rsidR="00702C53" w:rsidRPr="0044182F" w14:paraId="7BBB93B4" w14:textId="77777777" w:rsidTr="004A4F76">
        <w:trPr>
          <w:jc w:val="center"/>
          <w:ins w:id="2262" w:author="Rafi Aziizi" w:date="2021-11-14T12:25:00Z"/>
        </w:trPr>
        <w:tc>
          <w:tcPr>
            <w:tcW w:w="3827" w:type="dxa"/>
            <w:vAlign w:val="center"/>
          </w:tcPr>
          <w:p w14:paraId="03211F8B" w14:textId="24F62471" w:rsidR="00702C53" w:rsidRDefault="00715A8F" w:rsidP="004A4F76">
            <w:pPr>
              <w:tabs>
                <w:tab w:val="left" w:pos="447"/>
              </w:tabs>
              <w:ind w:left="164"/>
              <w:rPr>
                <w:ins w:id="2263" w:author="Rafi Aziizi" w:date="2021-11-14T12:25:00Z"/>
              </w:rPr>
            </w:pPr>
            <w:ins w:id="2264" w:author="Rafi Aziizi" w:date="2021-11-14T12:31:00Z">
              <w:r>
                <w:t>5</w:t>
              </w:r>
            </w:ins>
            <w:ins w:id="2265" w:author="Rafi Aziizi" w:date="2021-11-14T12:25:00Z">
              <w:r w:rsidR="00702C53">
                <w:t xml:space="preserve">a. Memasuki </w:t>
              </w:r>
            </w:ins>
            <w:ins w:id="2266" w:author="Rafi Aziizi" w:date="2021-11-14T12:31:00Z">
              <w:r>
                <w:t>data admin tidak sesuai dengan data yang ada</w:t>
              </w:r>
            </w:ins>
          </w:p>
        </w:tc>
        <w:tc>
          <w:tcPr>
            <w:tcW w:w="3964" w:type="dxa"/>
            <w:vAlign w:val="center"/>
          </w:tcPr>
          <w:p w14:paraId="28C3D47D" w14:textId="77777777" w:rsidR="00702C53" w:rsidRDefault="00702C53" w:rsidP="004A4F76">
            <w:pPr>
              <w:pStyle w:val="ListParagraph"/>
              <w:spacing w:after="160"/>
              <w:ind w:left="468"/>
              <w:rPr>
                <w:ins w:id="2267" w:author="Rafi Aziizi" w:date="2021-11-14T12:25:00Z"/>
              </w:rPr>
            </w:pPr>
          </w:p>
        </w:tc>
      </w:tr>
      <w:tr w:rsidR="00702C53" w:rsidRPr="0044182F" w14:paraId="6AB5E726" w14:textId="77777777" w:rsidTr="004A4F76">
        <w:trPr>
          <w:jc w:val="center"/>
          <w:ins w:id="2268" w:author="Rafi Aziizi" w:date="2021-11-14T12:25:00Z"/>
        </w:trPr>
        <w:tc>
          <w:tcPr>
            <w:tcW w:w="3827" w:type="dxa"/>
            <w:vAlign w:val="center"/>
          </w:tcPr>
          <w:p w14:paraId="661E5E7E" w14:textId="77777777" w:rsidR="00702C53" w:rsidRDefault="00702C53" w:rsidP="004A4F76">
            <w:pPr>
              <w:pStyle w:val="ListParagraph"/>
              <w:ind w:left="450"/>
              <w:rPr>
                <w:ins w:id="2269" w:author="Rafi Aziizi" w:date="2021-11-14T12:25:00Z"/>
              </w:rPr>
            </w:pPr>
          </w:p>
        </w:tc>
        <w:tc>
          <w:tcPr>
            <w:tcW w:w="3964" w:type="dxa"/>
            <w:vAlign w:val="center"/>
          </w:tcPr>
          <w:p w14:paraId="361BFC96" w14:textId="2A8F065C" w:rsidR="00702C53" w:rsidRDefault="00715A8F" w:rsidP="004A4F76">
            <w:pPr>
              <w:spacing w:after="160"/>
              <w:ind w:left="360"/>
              <w:rPr>
                <w:ins w:id="2270" w:author="Rafi Aziizi" w:date="2021-11-14T12:25:00Z"/>
              </w:rPr>
            </w:pPr>
            <w:ins w:id="2271" w:author="Rafi Aziizi" w:date="2021-11-14T12:31:00Z">
              <w:r>
                <w:t>5</w:t>
              </w:r>
            </w:ins>
            <w:ins w:id="2272" w:author="Rafi Aziizi" w:date="2021-11-14T12:25:00Z">
              <w:r w:rsidR="00702C53">
                <w:t xml:space="preserve">b. Menampikan pop up </w:t>
              </w:r>
            </w:ins>
            <w:ins w:id="2273" w:author="Rafi Aziizi" w:date="2021-11-14T12:31:00Z">
              <w:r>
                <w:t>“data admin tidak diketahui”</w:t>
              </w:r>
            </w:ins>
            <w:ins w:id="2274" w:author="Rafi Aziizi" w:date="2021-11-14T12:25:00Z">
              <w:r w:rsidR="00702C53">
                <w:t xml:space="preserve"> </w:t>
              </w:r>
            </w:ins>
          </w:p>
        </w:tc>
      </w:tr>
    </w:tbl>
    <w:p w14:paraId="1B712054" w14:textId="77777777" w:rsidR="00702C53" w:rsidRDefault="00702C53">
      <w:pPr>
        <w:pPrChange w:id="2275" w:author="Rafi Aziizi" w:date="2021-11-14T12:25:00Z">
          <w:pPr>
            <w:pStyle w:val="ListParagraph"/>
            <w:ind w:left="426"/>
          </w:pPr>
        </w:pPrChange>
      </w:pPr>
    </w:p>
    <w:p w14:paraId="567828DA" w14:textId="3CB7383B" w:rsidR="00270503" w:rsidRDefault="00270503" w:rsidP="00FF2590">
      <w:pPr>
        <w:pStyle w:val="ListParagraph"/>
        <w:numPr>
          <w:ilvl w:val="0"/>
          <w:numId w:val="25"/>
        </w:numPr>
        <w:ind w:left="426"/>
      </w:pPr>
      <w:r>
        <w:t>Skenario Dashboard</w:t>
      </w:r>
    </w:p>
    <w:p w14:paraId="09015379" w14:textId="2020D3E7" w:rsidR="00832EA1" w:rsidDel="006D26FE" w:rsidRDefault="00832EA1" w:rsidP="005B790F">
      <w:pPr>
        <w:pStyle w:val="Caption"/>
        <w:keepNext/>
        <w:jc w:val="center"/>
        <w:rPr>
          <w:del w:id="2276" w:author="chaniaayulestari@outlook.com" w:date="2021-11-13T13:52:00Z"/>
        </w:rPr>
      </w:pPr>
      <w:del w:id="2277" w:author="chaniaayulestari@outlook.com" w:date="2021-11-12T16:25:00Z">
        <w:r w:rsidDel="001A7B0B">
          <w:delText xml:space="preserve">Table 3. </w:delText>
        </w:r>
        <w:r w:rsidR="006720D0" w:rsidDel="001A7B0B">
          <w:rPr>
            <w:i w:val="0"/>
            <w:iCs w:val="0"/>
          </w:rPr>
          <w:fldChar w:fldCharType="begin"/>
        </w:r>
        <w:r w:rsidR="006720D0" w:rsidRPr="001A7B0B" w:rsidDel="001A7B0B">
          <w:delInstrText xml:space="preserve"> SEQ Table_3. \* ARABIC </w:delInstrText>
        </w:r>
        <w:r w:rsidR="006720D0" w:rsidDel="001A7B0B">
          <w:rPr>
            <w:i w:val="0"/>
            <w:iCs w:val="0"/>
          </w:rPr>
          <w:fldChar w:fldCharType="separate"/>
        </w:r>
        <w:r w:rsidR="00A911C8" w:rsidRPr="001A7B0B" w:rsidDel="001A7B0B">
          <w:rPr>
            <w:noProof/>
          </w:rPr>
          <w:delText>6</w:delText>
        </w:r>
        <w:r w:rsidR="006720D0" w:rsidDel="001A7B0B">
          <w:rPr>
            <w:i w:val="0"/>
            <w:iCs w:val="0"/>
          </w:rPr>
          <w:fldChar w:fldCharType="end"/>
        </w:r>
        <w:r w:rsidDel="001A7B0B">
          <w:delText xml:space="preserve"> </w:delText>
        </w:r>
        <w:r w:rsidRPr="001C3AF5" w:rsidDel="001A7B0B">
          <w:delText>Skenario Use Case Dashboard</w:delText>
        </w:r>
      </w:del>
    </w:p>
    <w:p w14:paraId="4303EF65" w14:textId="2F15B2C2" w:rsidR="006D26FE" w:rsidRDefault="006D26FE">
      <w:pPr>
        <w:pStyle w:val="Caption"/>
        <w:keepNext/>
        <w:jc w:val="center"/>
        <w:rPr>
          <w:ins w:id="2278" w:author="chaniaayulestari@outlook.com" w:date="2021-11-13T13:52:00Z"/>
        </w:rPr>
        <w:pPrChange w:id="2279" w:author="chaniaayulestari@outlook.com" w:date="2021-11-13T13:52:00Z">
          <w:pPr/>
        </w:pPrChange>
      </w:pPr>
      <w:bookmarkStart w:id="2280" w:name="_Toc87762719"/>
      <w:ins w:id="2281" w:author="chaniaayulestari@outlook.com" w:date="2021-11-13T13:52:00Z">
        <w:r>
          <w:t xml:space="preserve">Tabel 3. </w:t>
        </w:r>
      </w:ins>
      <w:ins w:id="2282" w:author="Rafi Aziizi" w:date="2021-11-14T11:08:00Z">
        <w:r w:rsidR="001B2DEA">
          <w:fldChar w:fldCharType="begin"/>
        </w:r>
        <w:r w:rsidR="001B2DEA">
          <w:instrText xml:space="preserve"> SEQ Tabel_3. \* ARABIC </w:instrText>
        </w:r>
      </w:ins>
      <w:r w:rsidR="001B2DEA">
        <w:fldChar w:fldCharType="separate"/>
      </w:r>
      <w:ins w:id="2283" w:author="Rafi Aziizi" w:date="2021-11-14T11:08:00Z">
        <w:r w:rsidR="001B2DEA">
          <w:rPr>
            <w:noProof/>
          </w:rPr>
          <w:t>6</w:t>
        </w:r>
        <w:r w:rsidR="001B2DEA">
          <w:fldChar w:fldCharType="end"/>
        </w:r>
      </w:ins>
      <w:ins w:id="2284" w:author="chaniaayulestari@outlook.com" w:date="2021-11-13T13:52:00Z">
        <w:del w:id="2285" w:author="Rafi Aziizi" w:date="2021-11-14T09:52:00Z">
          <w:r w:rsidDel="003640C9">
            <w:fldChar w:fldCharType="begin"/>
          </w:r>
          <w:r w:rsidDel="003640C9">
            <w:delInstrText xml:space="preserve"> SEQ Tabel_3. \* ARABIC </w:delInstrText>
          </w:r>
        </w:del>
      </w:ins>
      <w:del w:id="2286" w:author="Rafi Aziizi" w:date="2021-11-14T09:52:00Z">
        <w:r w:rsidDel="003640C9">
          <w:fldChar w:fldCharType="end"/>
        </w:r>
      </w:del>
      <w:ins w:id="2287" w:author="chaniaayulestari@outlook.com" w:date="2021-11-13T13:52:00Z">
        <w:r>
          <w:t xml:space="preserve"> Skenario Dashboard</w:t>
        </w:r>
        <w:bookmarkEnd w:id="228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AD174D" w:rsidRPr="00A46E0B" w14:paraId="752A272C" w14:textId="77777777" w:rsidTr="003E4796">
        <w:trPr>
          <w:jc w:val="center"/>
        </w:trPr>
        <w:tc>
          <w:tcPr>
            <w:tcW w:w="3827" w:type="dxa"/>
            <w:shd w:val="clear" w:color="auto" w:fill="F2EE98"/>
            <w:vAlign w:val="center"/>
          </w:tcPr>
          <w:p w14:paraId="6A6AC321" w14:textId="77777777" w:rsidR="00AD174D" w:rsidRPr="0044182F" w:rsidRDefault="00AD174D" w:rsidP="003E4796">
            <w:pPr>
              <w:rPr>
                <w:b/>
              </w:rPr>
            </w:pPr>
            <w:r w:rsidRPr="0044182F">
              <w:rPr>
                <w:b/>
              </w:rPr>
              <w:t>Name</w:t>
            </w:r>
          </w:p>
        </w:tc>
        <w:tc>
          <w:tcPr>
            <w:tcW w:w="3964" w:type="dxa"/>
            <w:shd w:val="clear" w:color="auto" w:fill="F2EE98"/>
            <w:vAlign w:val="center"/>
          </w:tcPr>
          <w:p w14:paraId="1CCCBAE2" w14:textId="139A8A7A" w:rsidR="00AD174D" w:rsidRPr="00A46E0B" w:rsidRDefault="00AD174D" w:rsidP="003E4796">
            <w:r>
              <w:t>Dashboard</w:t>
            </w:r>
          </w:p>
        </w:tc>
      </w:tr>
      <w:tr w:rsidR="00AD174D" w:rsidRPr="0044182F" w14:paraId="6D1C570A" w14:textId="77777777" w:rsidTr="003E4796">
        <w:trPr>
          <w:jc w:val="center"/>
        </w:trPr>
        <w:tc>
          <w:tcPr>
            <w:tcW w:w="3827" w:type="dxa"/>
            <w:vAlign w:val="center"/>
          </w:tcPr>
          <w:p w14:paraId="6D2DB03A" w14:textId="77777777" w:rsidR="00AD174D" w:rsidRPr="0044182F" w:rsidRDefault="00AD174D" w:rsidP="003E4796">
            <w:pPr>
              <w:rPr>
                <w:b/>
              </w:rPr>
            </w:pPr>
            <w:r w:rsidRPr="0044182F">
              <w:rPr>
                <w:b/>
              </w:rPr>
              <w:t>ID</w:t>
            </w:r>
          </w:p>
        </w:tc>
        <w:tc>
          <w:tcPr>
            <w:tcW w:w="3964" w:type="dxa"/>
            <w:vAlign w:val="center"/>
          </w:tcPr>
          <w:p w14:paraId="0CCE9AFB" w14:textId="2667A6BD" w:rsidR="00AD174D" w:rsidRPr="002F6C1D" w:rsidRDefault="00AD174D" w:rsidP="003E4796">
            <w:r>
              <w:t>RC02</w:t>
            </w:r>
          </w:p>
        </w:tc>
      </w:tr>
      <w:tr w:rsidR="00AD174D" w:rsidRPr="000C722D" w14:paraId="6A3487DE" w14:textId="77777777" w:rsidTr="003E4796">
        <w:trPr>
          <w:jc w:val="center"/>
        </w:trPr>
        <w:tc>
          <w:tcPr>
            <w:tcW w:w="3827" w:type="dxa"/>
            <w:vAlign w:val="center"/>
          </w:tcPr>
          <w:p w14:paraId="7343FBE3" w14:textId="77777777" w:rsidR="00AD174D" w:rsidRPr="0044182F" w:rsidRDefault="00AD174D" w:rsidP="003E4796">
            <w:pPr>
              <w:rPr>
                <w:b/>
              </w:rPr>
            </w:pPr>
            <w:r w:rsidRPr="0044182F">
              <w:rPr>
                <w:b/>
              </w:rPr>
              <w:t>Description</w:t>
            </w:r>
          </w:p>
        </w:tc>
        <w:tc>
          <w:tcPr>
            <w:tcW w:w="3964" w:type="dxa"/>
          </w:tcPr>
          <w:p w14:paraId="12232AFB" w14:textId="6ED9AF5B" w:rsidR="00AD174D" w:rsidRPr="000C722D" w:rsidRDefault="00AD174D" w:rsidP="003E4796">
            <w:r>
              <w:t xml:space="preserve">Skenario ini memperlihatkan segala informasi yang berkaitan dengan sistem absensi. </w:t>
            </w:r>
            <w:r>
              <w:rPr>
                <w:lang w:val="id-ID"/>
              </w:rPr>
              <w:t xml:space="preserve"> </w:t>
            </w:r>
          </w:p>
        </w:tc>
      </w:tr>
      <w:tr w:rsidR="00AD174D" w:rsidRPr="0044182F" w14:paraId="6E2603C6" w14:textId="77777777" w:rsidTr="003E4796">
        <w:trPr>
          <w:jc w:val="center"/>
        </w:trPr>
        <w:tc>
          <w:tcPr>
            <w:tcW w:w="3827" w:type="dxa"/>
            <w:vAlign w:val="center"/>
          </w:tcPr>
          <w:p w14:paraId="7C4D41B0" w14:textId="77777777" w:rsidR="00AD174D" w:rsidRPr="0044182F" w:rsidRDefault="00AD174D" w:rsidP="003E4796">
            <w:pPr>
              <w:rPr>
                <w:b/>
              </w:rPr>
            </w:pPr>
            <w:r w:rsidRPr="0044182F">
              <w:rPr>
                <w:b/>
              </w:rPr>
              <w:t>Actors</w:t>
            </w:r>
          </w:p>
        </w:tc>
        <w:tc>
          <w:tcPr>
            <w:tcW w:w="3964" w:type="dxa"/>
            <w:vAlign w:val="center"/>
          </w:tcPr>
          <w:p w14:paraId="3ADDE84F" w14:textId="77777777" w:rsidR="00AD174D" w:rsidRPr="002F6C1D" w:rsidRDefault="00AD174D" w:rsidP="003E4796">
            <w:r>
              <w:t>Bag.IT, Kepala Sekolah, Guru BK</w:t>
            </w:r>
          </w:p>
        </w:tc>
      </w:tr>
      <w:tr w:rsidR="00AD174D" w:rsidRPr="0044182F" w14:paraId="678BE4B5" w14:textId="77777777" w:rsidTr="003E4796">
        <w:trPr>
          <w:jc w:val="center"/>
        </w:trPr>
        <w:tc>
          <w:tcPr>
            <w:tcW w:w="3827" w:type="dxa"/>
            <w:vAlign w:val="center"/>
          </w:tcPr>
          <w:p w14:paraId="436BC468" w14:textId="77777777" w:rsidR="00AD174D" w:rsidRPr="0044182F" w:rsidRDefault="00AD174D" w:rsidP="003E4796">
            <w:pPr>
              <w:rPr>
                <w:b/>
              </w:rPr>
            </w:pPr>
            <w:r w:rsidRPr="0044182F">
              <w:rPr>
                <w:b/>
              </w:rPr>
              <w:t>Frequency of Use</w:t>
            </w:r>
          </w:p>
        </w:tc>
        <w:tc>
          <w:tcPr>
            <w:tcW w:w="3964" w:type="dxa"/>
            <w:vAlign w:val="center"/>
          </w:tcPr>
          <w:p w14:paraId="185A9ED4" w14:textId="0E75F498" w:rsidR="00AD174D" w:rsidRPr="0044182F" w:rsidRDefault="00AD174D" w:rsidP="003E4796">
            <w:r>
              <w:t>Setiap actor telah berhasil login</w:t>
            </w:r>
          </w:p>
        </w:tc>
      </w:tr>
      <w:tr w:rsidR="00AD174D" w:rsidRPr="0044182F" w14:paraId="7D5304E3" w14:textId="77777777" w:rsidTr="003E4796">
        <w:trPr>
          <w:jc w:val="center"/>
        </w:trPr>
        <w:tc>
          <w:tcPr>
            <w:tcW w:w="3827" w:type="dxa"/>
            <w:vAlign w:val="center"/>
          </w:tcPr>
          <w:p w14:paraId="7CD1EEB5" w14:textId="77777777" w:rsidR="00AD174D" w:rsidRPr="0044182F" w:rsidRDefault="00AD174D" w:rsidP="003E4796">
            <w:pPr>
              <w:rPr>
                <w:b/>
              </w:rPr>
            </w:pPr>
            <w:r w:rsidRPr="0044182F">
              <w:rPr>
                <w:b/>
              </w:rPr>
              <w:t>Triggers</w:t>
            </w:r>
          </w:p>
        </w:tc>
        <w:tc>
          <w:tcPr>
            <w:tcW w:w="3964" w:type="dxa"/>
            <w:vAlign w:val="center"/>
          </w:tcPr>
          <w:p w14:paraId="1CBF98BB" w14:textId="4F99191C" w:rsidR="00AD174D" w:rsidRPr="0044182F" w:rsidRDefault="00AD174D" w:rsidP="003E4796">
            <w:r>
              <w:t>Aktor berhasil login</w:t>
            </w:r>
          </w:p>
        </w:tc>
      </w:tr>
      <w:tr w:rsidR="00AD174D" w:rsidRPr="0048762E" w14:paraId="54782F2F" w14:textId="77777777" w:rsidTr="003E4796">
        <w:trPr>
          <w:jc w:val="center"/>
        </w:trPr>
        <w:tc>
          <w:tcPr>
            <w:tcW w:w="3827" w:type="dxa"/>
            <w:vAlign w:val="center"/>
          </w:tcPr>
          <w:p w14:paraId="74EF7930" w14:textId="77777777" w:rsidR="00AD174D" w:rsidRPr="0044182F" w:rsidRDefault="00AD174D" w:rsidP="003E4796">
            <w:pPr>
              <w:rPr>
                <w:b/>
              </w:rPr>
            </w:pPr>
            <w:r w:rsidRPr="0044182F">
              <w:rPr>
                <w:b/>
              </w:rPr>
              <w:t>Pre-Conditions</w:t>
            </w:r>
          </w:p>
        </w:tc>
        <w:tc>
          <w:tcPr>
            <w:tcW w:w="3964" w:type="dxa"/>
            <w:vAlign w:val="center"/>
          </w:tcPr>
          <w:p w14:paraId="2209290A" w14:textId="57E4E6DE" w:rsidR="00AD174D" w:rsidRPr="0081005E" w:rsidRDefault="00AD174D" w:rsidP="003E4796">
            <w:pPr>
              <w:rPr>
                <w:i/>
                <w:iCs/>
              </w:rPr>
            </w:pPr>
            <w:r>
              <w:t>Aktor ada pada halaman login</w:t>
            </w:r>
          </w:p>
        </w:tc>
      </w:tr>
      <w:tr w:rsidR="00AD174D" w:rsidRPr="0048762E" w14:paraId="76401299" w14:textId="77777777" w:rsidTr="003E4796">
        <w:trPr>
          <w:jc w:val="center"/>
        </w:trPr>
        <w:tc>
          <w:tcPr>
            <w:tcW w:w="3827" w:type="dxa"/>
            <w:vAlign w:val="center"/>
          </w:tcPr>
          <w:p w14:paraId="21B71403" w14:textId="77777777" w:rsidR="00AD174D" w:rsidRPr="0044182F" w:rsidRDefault="00AD174D" w:rsidP="003E4796">
            <w:pPr>
              <w:rPr>
                <w:b/>
              </w:rPr>
            </w:pPr>
            <w:r w:rsidRPr="0044182F">
              <w:rPr>
                <w:b/>
              </w:rPr>
              <w:lastRenderedPageBreak/>
              <w:t>Post-Conditions</w:t>
            </w:r>
          </w:p>
        </w:tc>
        <w:tc>
          <w:tcPr>
            <w:tcW w:w="3964" w:type="dxa"/>
            <w:vAlign w:val="center"/>
          </w:tcPr>
          <w:p w14:paraId="07878D30" w14:textId="0379BCE7" w:rsidR="00AD174D" w:rsidRPr="0048762E" w:rsidRDefault="00AD174D" w:rsidP="003E4796">
            <w:r>
              <w:t>Masuk kedalam sistem</w:t>
            </w:r>
          </w:p>
        </w:tc>
      </w:tr>
      <w:tr w:rsidR="00AD174D" w:rsidRPr="0044182F" w14:paraId="5C4F562F" w14:textId="77777777" w:rsidTr="003E4796">
        <w:trPr>
          <w:jc w:val="center"/>
        </w:trPr>
        <w:tc>
          <w:tcPr>
            <w:tcW w:w="7791" w:type="dxa"/>
            <w:gridSpan w:val="2"/>
            <w:shd w:val="clear" w:color="auto" w:fill="F2EE98"/>
            <w:vAlign w:val="center"/>
          </w:tcPr>
          <w:p w14:paraId="13165F36" w14:textId="77777777" w:rsidR="00AD174D" w:rsidRPr="0044182F" w:rsidRDefault="00AD174D" w:rsidP="003E4796">
            <w:pPr>
              <w:jc w:val="center"/>
              <w:rPr>
                <w:b/>
              </w:rPr>
            </w:pPr>
            <w:r w:rsidRPr="0044182F">
              <w:rPr>
                <w:b/>
              </w:rPr>
              <w:t>Main Course</w:t>
            </w:r>
          </w:p>
        </w:tc>
      </w:tr>
      <w:tr w:rsidR="00AD174D" w:rsidRPr="0044182F" w14:paraId="7AB657F7" w14:textId="77777777" w:rsidTr="003E4796">
        <w:trPr>
          <w:jc w:val="center"/>
        </w:trPr>
        <w:tc>
          <w:tcPr>
            <w:tcW w:w="3827" w:type="dxa"/>
            <w:shd w:val="clear" w:color="auto" w:fill="F2EE98"/>
            <w:vAlign w:val="center"/>
          </w:tcPr>
          <w:p w14:paraId="6AAA326C" w14:textId="77777777" w:rsidR="00AD174D" w:rsidRPr="0044182F" w:rsidRDefault="00AD174D" w:rsidP="003E4796">
            <w:pPr>
              <w:jc w:val="center"/>
              <w:rPr>
                <w:b/>
              </w:rPr>
            </w:pPr>
            <w:r w:rsidRPr="0044182F">
              <w:rPr>
                <w:b/>
              </w:rPr>
              <w:t>Aksi Aktor</w:t>
            </w:r>
          </w:p>
        </w:tc>
        <w:tc>
          <w:tcPr>
            <w:tcW w:w="3964" w:type="dxa"/>
            <w:shd w:val="clear" w:color="auto" w:fill="F2EE98"/>
            <w:vAlign w:val="center"/>
          </w:tcPr>
          <w:p w14:paraId="1E5D41E9" w14:textId="77777777" w:rsidR="00AD174D" w:rsidRPr="0044182F" w:rsidRDefault="00AD174D" w:rsidP="003E4796">
            <w:pPr>
              <w:jc w:val="center"/>
              <w:rPr>
                <w:b/>
              </w:rPr>
            </w:pPr>
            <w:r w:rsidRPr="0044182F">
              <w:rPr>
                <w:b/>
              </w:rPr>
              <w:t>Reaksi Sistem</w:t>
            </w:r>
          </w:p>
        </w:tc>
      </w:tr>
      <w:tr w:rsidR="00AD174D" w:rsidRPr="0044182F" w14:paraId="3E411924" w14:textId="77777777" w:rsidTr="003E4796">
        <w:trPr>
          <w:jc w:val="center"/>
        </w:trPr>
        <w:tc>
          <w:tcPr>
            <w:tcW w:w="3827" w:type="dxa"/>
            <w:vAlign w:val="center"/>
          </w:tcPr>
          <w:p w14:paraId="40599425" w14:textId="7DF6FDB9" w:rsidR="00AD174D" w:rsidRPr="0044182F" w:rsidRDefault="00AD174D" w:rsidP="00FF2590">
            <w:pPr>
              <w:numPr>
                <w:ilvl w:val="0"/>
                <w:numId w:val="27"/>
              </w:numPr>
              <w:spacing w:after="160"/>
            </w:pPr>
            <w:r>
              <w:t>Login sistem</w:t>
            </w:r>
          </w:p>
        </w:tc>
        <w:tc>
          <w:tcPr>
            <w:tcW w:w="3964" w:type="dxa"/>
            <w:vAlign w:val="center"/>
          </w:tcPr>
          <w:p w14:paraId="47951B32" w14:textId="77777777" w:rsidR="00AD174D" w:rsidRPr="0044182F" w:rsidRDefault="00AD174D" w:rsidP="003E4796">
            <w:pPr>
              <w:ind w:left="511"/>
            </w:pPr>
          </w:p>
        </w:tc>
      </w:tr>
      <w:tr w:rsidR="00AD174D" w:rsidRPr="0044182F" w14:paraId="4398D11C" w14:textId="77777777" w:rsidTr="003E4796">
        <w:trPr>
          <w:jc w:val="center"/>
        </w:trPr>
        <w:tc>
          <w:tcPr>
            <w:tcW w:w="3827" w:type="dxa"/>
            <w:vAlign w:val="center"/>
          </w:tcPr>
          <w:p w14:paraId="626E5AF5" w14:textId="77777777" w:rsidR="00AD174D" w:rsidRPr="0044182F" w:rsidRDefault="00AD174D" w:rsidP="003E4796">
            <w:pPr>
              <w:ind w:left="510"/>
            </w:pPr>
          </w:p>
        </w:tc>
        <w:tc>
          <w:tcPr>
            <w:tcW w:w="3964" w:type="dxa"/>
            <w:vAlign w:val="center"/>
          </w:tcPr>
          <w:p w14:paraId="3EA463E3" w14:textId="4B0CEE47" w:rsidR="00AD174D" w:rsidRPr="0044182F" w:rsidRDefault="00AD174D" w:rsidP="00FF2590">
            <w:pPr>
              <w:numPr>
                <w:ilvl w:val="0"/>
                <w:numId w:val="27"/>
              </w:numPr>
              <w:spacing w:after="160"/>
              <w:ind w:left="511"/>
            </w:pPr>
            <w:r>
              <w:t>Menampilkan halaman dashboard yang berisikan informasi mengenai absen siswa</w:t>
            </w:r>
          </w:p>
        </w:tc>
      </w:tr>
      <w:tr w:rsidR="00AD174D" w:rsidRPr="0044182F" w14:paraId="4D66CAC5" w14:textId="77777777" w:rsidTr="003E4796">
        <w:trPr>
          <w:jc w:val="center"/>
        </w:trPr>
        <w:tc>
          <w:tcPr>
            <w:tcW w:w="3827" w:type="dxa"/>
            <w:vAlign w:val="center"/>
          </w:tcPr>
          <w:p w14:paraId="589AEA40" w14:textId="4A27E38E" w:rsidR="00AD174D" w:rsidRPr="0044182F" w:rsidRDefault="00AD174D" w:rsidP="00FF2590">
            <w:pPr>
              <w:pStyle w:val="ListParagraph"/>
              <w:numPr>
                <w:ilvl w:val="0"/>
                <w:numId w:val="27"/>
              </w:numPr>
              <w:ind w:left="450"/>
            </w:pPr>
            <w:r>
              <w:t>Memilih menu sesuai dengan kebutuhan</w:t>
            </w:r>
          </w:p>
        </w:tc>
        <w:tc>
          <w:tcPr>
            <w:tcW w:w="3964" w:type="dxa"/>
            <w:vAlign w:val="center"/>
          </w:tcPr>
          <w:p w14:paraId="4A19733D" w14:textId="77777777" w:rsidR="00AD174D" w:rsidRDefault="00AD174D" w:rsidP="003E4796">
            <w:pPr>
              <w:spacing w:after="160"/>
            </w:pPr>
          </w:p>
        </w:tc>
      </w:tr>
      <w:tr w:rsidR="00AD174D" w:rsidRPr="0044182F" w14:paraId="000B345E" w14:textId="77777777" w:rsidTr="003E4796">
        <w:trPr>
          <w:jc w:val="center"/>
        </w:trPr>
        <w:tc>
          <w:tcPr>
            <w:tcW w:w="3827" w:type="dxa"/>
            <w:vAlign w:val="center"/>
          </w:tcPr>
          <w:p w14:paraId="7B7DB8B6" w14:textId="77777777" w:rsidR="00AD174D" w:rsidRDefault="00AD174D" w:rsidP="003E4796">
            <w:pPr>
              <w:pStyle w:val="ListParagraph"/>
              <w:ind w:left="450"/>
            </w:pPr>
          </w:p>
        </w:tc>
        <w:tc>
          <w:tcPr>
            <w:tcW w:w="3964" w:type="dxa"/>
            <w:vAlign w:val="center"/>
          </w:tcPr>
          <w:p w14:paraId="21241375" w14:textId="3F95FE43" w:rsidR="00AD174D" w:rsidRDefault="00AD174D" w:rsidP="00FF2590">
            <w:pPr>
              <w:pStyle w:val="ListParagraph"/>
              <w:numPr>
                <w:ilvl w:val="0"/>
                <w:numId w:val="27"/>
              </w:numPr>
              <w:spacing w:after="160"/>
              <w:ind w:left="468"/>
            </w:pPr>
            <w:del w:id="2288" w:author="Rafi Aziizi" w:date="2021-11-12T10:45:00Z">
              <w:r w:rsidDel="007C5FA9">
                <w:delText xml:space="preserve">Masuk </w:delText>
              </w:r>
            </w:del>
            <w:ins w:id="2289" w:author="Rafi Aziizi" w:date="2021-11-12T10:45:00Z">
              <w:r w:rsidR="007C5FA9">
                <w:t xml:space="preserve">menampilkan </w:t>
              </w:r>
            </w:ins>
            <w:del w:id="2290" w:author="Rafi Aziizi" w:date="2021-11-12T10:45:00Z">
              <w:r w:rsidDel="007C5FA9">
                <w:delText>ke</w:delText>
              </w:r>
            </w:del>
            <w:r>
              <w:t>halaman menu yang dibutuhkan</w:t>
            </w:r>
          </w:p>
        </w:tc>
      </w:tr>
    </w:tbl>
    <w:p w14:paraId="4138D7AF" w14:textId="77777777" w:rsidR="00C42BC3" w:rsidRDefault="00C42BC3" w:rsidP="00C42BC3">
      <w:pPr>
        <w:pStyle w:val="ListParagraph"/>
        <w:ind w:left="426"/>
      </w:pPr>
    </w:p>
    <w:p w14:paraId="3BC8EF04" w14:textId="42C5F4D8" w:rsidR="006B0320" w:rsidRDefault="006B0840" w:rsidP="00FF2590">
      <w:pPr>
        <w:pStyle w:val="ListParagraph"/>
        <w:numPr>
          <w:ilvl w:val="0"/>
          <w:numId w:val="25"/>
        </w:numPr>
        <w:ind w:left="426"/>
        <w:rPr>
          <w:ins w:id="2291" w:author="chaniaayulestari@outlook.com" w:date="2021-11-12T16:26:00Z"/>
        </w:rPr>
      </w:pPr>
      <w:r>
        <w:t xml:space="preserve">Skenario </w:t>
      </w:r>
      <w:r w:rsidR="006B0320">
        <w:t>Menu Kelola Utama</w:t>
      </w:r>
    </w:p>
    <w:p w14:paraId="3F4EDD82" w14:textId="3140E418" w:rsidR="001A7B0B" w:rsidDel="006D26FE" w:rsidRDefault="001A7B0B">
      <w:pPr>
        <w:pStyle w:val="ListParagraph"/>
        <w:ind w:left="426"/>
        <w:rPr>
          <w:del w:id="2292" w:author="chaniaayulestari@outlook.com" w:date="2021-11-13T13:53:00Z"/>
        </w:rPr>
        <w:pPrChange w:id="2293" w:author="chaniaayulestari@outlook.com" w:date="2021-11-12T16:26:00Z">
          <w:pPr>
            <w:pStyle w:val="ListParagraph"/>
            <w:numPr>
              <w:numId w:val="25"/>
            </w:numPr>
            <w:ind w:left="426" w:hanging="360"/>
          </w:pPr>
        </w:pPrChange>
      </w:pPr>
    </w:p>
    <w:p w14:paraId="4DF28B95" w14:textId="135E784D" w:rsidR="006D26FE" w:rsidRDefault="006D26FE">
      <w:pPr>
        <w:pStyle w:val="Caption"/>
        <w:keepNext/>
        <w:jc w:val="center"/>
        <w:rPr>
          <w:ins w:id="2294" w:author="chaniaayulestari@outlook.com" w:date="2021-11-13T13:52:00Z"/>
        </w:rPr>
        <w:pPrChange w:id="2295" w:author="chaniaayulestari@outlook.com" w:date="2021-11-13T13:52:00Z">
          <w:pPr/>
        </w:pPrChange>
      </w:pPr>
      <w:bookmarkStart w:id="2296" w:name="_Toc87762720"/>
      <w:ins w:id="2297" w:author="chaniaayulestari@outlook.com" w:date="2021-11-13T13:52:00Z">
        <w:r>
          <w:t xml:space="preserve">Tabel 3. </w:t>
        </w:r>
      </w:ins>
      <w:ins w:id="2298" w:author="Rafi Aziizi" w:date="2021-11-14T11:08:00Z">
        <w:r w:rsidR="001B2DEA">
          <w:fldChar w:fldCharType="begin"/>
        </w:r>
        <w:r w:rsidR="001B2DEA">
          <w:instrText xml:space="preserve"> SEQ Tabel_3. \* ARABIC </w:instrText>
        </w:r>
      </w:ins>
      <w:r w:rsidR="001B2DEA">
        <w:fldChar w:fldCharType="separate"/>
      </w:r>
      <w:ins w:id="2299" w:author="Rafi Aziizi" w:date="2021-11-14T11:08:00Z">
        <w:r w:rsidR="001B2DEA">
          <w:rPr>
            <w:noProof/>
          </w:rPr>
          <w:t>7</w:t>
        </w:r>
        <w:r w:rsidR="001B2DEA">
          <w:fldChar w:fldCharType="end"/>
        </w:r>
      </w:ins>
      <w:ins w:id="2300" w:author="chaniaayulestari@outlook.com" w:date="2021-11-13T13:52:00Z">
        <w:del w:id="2301" w:author="Rafi Aziizi" w:date="2021-11-14T09:52:00Z">
          <w:r w:rsidDel="003640C9">
            <w:fldChar w:fldCharType="begin"/>
          </w:r>
          <w:r w:rsidDel="003640C9">
            <w:delInstrText xml:space="preserve"> SEQ Tabel_3. \* ARABIC </w:delInstrText>
          </w:r>
        </w:del>
      </w:ins>
      <w:del w:id="2302" w:author="Rafi Aziizi" w:date="2021-11-14T09:52:00Z">
        <w:r w:rsidDel="003640C9">
          <w:fldChar w:fldCharType="end"/>
        </w:r>
      </w:del>
      <w:ins w:id="2303" w:author="chaniaayulestari@outlook.com" w:date="2021-11-13T13:52:00Z">
        <w:r>
          <w:t xml:space="preserve"> Skenarion Menu Kelola Utama</w:t>
        </w:r>
        <w:bookmarkEnd w:id="2296"/>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320" w:rsidRPr="00A46E0B" w14:paraId="79FB9EF2" w14:textId="77777777" w:rsidTr="008159DF">
        <w:trPr>
          <w:jc w:val="center"/>
        </w:trPr>
        <w:tc>
          <w:tcPr>
            <w:tcW w:w="3827" w:type="dxa"/>
            <w:shd w:val="clear" w:color="auto" w:fill="F2EE98"/>
            <w:vAlign w:val="center"/>
          </w:tcPr>
          <w:p w14:paraId="4DF2CC58" w14:textId="77777777" w:rsidR="006B0320" w:rsidRPr="0044182F" w:rsidRDefault="006B0320" w:rsidP="008159DF">
            <w:pPr>
              <w:rPr>
                <w:b/>
              </w:rPr>
            </w:pPr>
            <w:r w:rsidRPr="0044182F">
              <w:rPr>
                <w:b/>
              </w:rPr>
              <w:t>Name</w:t>
            </w:r>
          </w:p>
        </w:tc>
        <w:tc>
          <w:tcPr>
            <w:tcW w:w="3964" w:type="dxa"/>
            <w:shd w:val="clear" w:color="auto" w:fill="F2EE98"/>
            <w:vAlign w:val="center"/>
          </w:tcPr>
          <w:p w14:paraId="76962AFA" w14:textId="5B9B6AAD" w:rsidR="006B0320" w:rsidRPr="00A46E0B" w:rsidRDefault="006B0320" w:rsidP="008159DF">
            <w:r>
              <w:t>Menu Kelola Utama</w:t>
            </w:r>
          </w:p>
        </w:tc>
      </w:tr>
      <w:tr w:rsidR="006B0320" w:rsidRPr="0044182F" w14:paraId="1B22CBEB" w14:textId="77777777" w:rsidTr="008159DF">
        <w:trPr>
          <w:jc w:val="center"/>
        </w:trPr>
        <w:tc>
          <w:tcPr>
            <w:tcW w:w="3827" w:type="dxa"/>
            <w:vAlign w:val="center"/>
          </w:tcPr>
          <w:p w14:paraId="450D99EF" w14:textId="77777777" w:rsidR="006B0320" w:rsidRPr="0044182F" w:rsidRDefault="006B0320" w:rsidP="008159DF">
            <w:pPr>
              <w:rPr>
                <w:b/>
              </w:rPr>
            </w:pPr>
            <w:r w:rsidRPr="0044182F">
              <w:rPr>
                <w:b/>
              </w:rPr>
              <w:t>ID</w:t>
            </w:r>
          </w:p>
        </w:tc>
        <w:tc>
          <w:tcPr>
            <w:tcW w:w="3964" w:type="dxa"/>
            <w:vAlign w:val="center"/>
          </w:tcPr>
          <w:p w14:paraId="35D72E95" w14:textId="37747B1C" w:rsidR="006B0320" w:rsidRPr="002F6C1D" w:rsidRDefault="006B0320" w:rsidP="008159DF">
            <w:r>
              <w:t>RC03</w:t>
            </w:r>
          </w:p>
        </w:tc>
      </w:tr>
      <w:tr w:rsidR="006B0320" w:rsidRPr="000C722D" w14:paraId="02ACDE5C" w14:textId="77777777" w:rsidTr="008159DF">
        <w:trPr>
          <w:jc w:val="center"/>
        </w:trPr>
        <w:tc>
          <w:tcPr>
            <w:tcW w:w="3827" w:type="dxa"/>
            <w:vAlign w:val="center"/>
          </w:tcPr>
          <w:p w14:paraId="20F5BC48" w14:textId="77777777" w:rsidR="006B0320" w:rsidRPr="0044182F" w:rsidRDefault="006B0320" w:rsidP="008159DF">
            <w:pPr>
              <w:rPr>
                <w:b/>
              </w:rPr>
            </w:pPr>
            <w:r w:rsidRPr="0044182F">
              <w:rPr>
                <w:b/>
              </w:rPr>
              <w:t>Description</w:t>
            </w:r>
          </w:p>
        </w:tc>
        <w:tc>
          <w:tcPr>
            <w:tcW w:w="3964" w:type="dxa"/>
          </w:tcPr>
          <w:p w14:paraId="0E44DBB1" w14:textId="29539B6E" w:rsidR="006B0320" w:rsidRPr="000C722D" w:rsidRDefault="006B0320" w:rsidP="008159DF">
            <w:r>
              <w:t>Skenario ini memperlihatkan informasi nama pengguna dan seluruh fitur yang dapat digunakan.</w:t>
            </w:r>
            <w:r>
              <w:rPr>
                <w:lang w:val="id-ID"/>
              </w:rPr>
              <w:t xml:space="preserve"> </w:t>
            </w:r>
          </w:p>
        </w:tc>
      </w:tr>
      <w:tr w:rsidR="006B0320" w:rsidRPr="0044182F" w14:paraId="6647F0E2" w14:textId="77777777" w:rsidTr="008159DF">
        <w:trPr>
          <w:jc w:val="center"/>
        </w:trPr>
        <w:tc>
          <w:tcPr>
            <w:tcW w:w="3827" w:type="dxa"/>
            <w:vAlign w:val="center"/>
          </w:tcPr>
          <w:p w14:paraId="3CDB26B8" w14:textId="77777777" w:rsidR="006B0320" w:rsidRPr="0044182F" w:rsidRDefault="006B0320" w:rsidP="008159DF">
            <w:pPr>
              <w:rPr>
                <w:b/>
              </w:rPr>
            </w:pPr>
            <w:r w:rsidRPr="0044182F">
              <w:rPr>
                <w:b/>
              </w:rPr>
              <w:t>Actors</w:t>
            </w:r>
          </w:p>
        </w:tc>
        <w:tc>
          <w:tcPr>
            <w:tcW w:w="3964" w:type="dxa"/>
            <w:vAlign w:val="center"/>
          </w:tcPr>
          <w:p w14:paraId="3E693CA2" w14:textId="0311C893" w:rsidR="006B0320" w:rsidRPr="002F6C1D" w:rsidRDefault="006B0320" w:rsidP="008159DF">
            <w:r>
              <w:t>Bag.IT, Guru BK</w:t>
            </w:r>
          </w:p>
        </w:tc>
      </w:tr>
      <w:tr w:rsidR="006B0320" w:rsidRPr="0044182F" w14:paraId="2113AE7D" w14:textId="77777777" w:rsidTr="008159DF">
        <w:trPr>
          <w:jc w:val="center"/>
        </w:trPr>
        <w:tc>
          <w:tcPr>
            <w:tcW w:w="3827" w:type="dxa"/>
            <w:vAlign w:val="center"/>
          </w:tcPr>
          <w:p w14:paraId="70F10CBA" w14:textId="77777777" w:rsidR="006B0320" w:rsidRPr="0044182F" w:rsidRDefault="006B0320" w:rsidP="008159DF">
            <w:pPr>
              <w:rPr>
                <w:b/>
              </w:rPr>
            </w:pPr>
            <w:r w:rsidRPr="0044182F">
              <w:rPr>
                <w:b/>
              </w:rPr>
              <w:t>Frequency of Use</w:t>
            </w:r>
          </w:p>
        </w:tc>
        <w:tc>
          <w:tcPr>
            <w:tcW w:w="3964" w:type="dxa"/>
            <w:vAlign w:val="center"/>
          </w:tcPr>
          <w:p w14:paraId="6A823AB9" w14:textId="77777777" w:rsidR="006B0320" w:rsidRPr="0044182F" w:rsidRDefault="006B0320" w:rsidP="008159DF">
            <w:r>
              <w:t>Setiap actor telah berhasil login</w:t>
            </w:r>
          </w:p>
        </w:tc>
      </w:tr>
      <w:tr w:rsidR="006B0320" w:rsidRPr="0044182F" w14:paraId="0CF44E63" w14:textId="77777777" w:rsidTr="008159DF">
        <w:trPr>
          <w:jc w:val="center"/>
        </w:trPr>
        <w:tc>
          <w:tcPr>
            <w:tcW w:w="3827" w:type="dxa"/>
            <w:vAlign w:val="center"/>
          </w:tcPr>
          <w:p w14:paraId="0B19BEBD" w14:textId="77777777" w:rsidR="006B0320" w:rsidRPr="0044182F" w:rsidRDefault="006B0320" w:rsidP="008159DF">
            <w:pPr>
              <w:rPr>
                <w:b/>
              </w:rPr>
            </w:pPr>
            <w:r w:rsidRPr="0044182F">
              <w:rPr>
                <w:b/>
              </w:rPr>
              <w:t>Triggers</w:t>
            </w:r>
          </w:p>
        </w:tc>
        <w:tc>
          <w:tcPr>
            <w:tcW w:w="3964" w:type="dxa"/>
            <w:vAlign w:val="center"/>
          </w:tcPr>
          <w:p w14:paraId="75B71D84" w14:textId="11F1152B" w:rsidR="006B0320" w:rsidRPr="0044182F" w:rsidRDefault="006B0320" w:rsidP="008159DF">
            <w:r>
              <w:t>Use case akan terjadi jika aktor ingin melihat menu kelola absensi</w:t>
            </w:r>
          </w:p>
        </w:tc>
      </w:tr>
      <w:tr w:rsidR="006B0320" w:rsidRPr="0048762E" w14:paraId="1CD74DAA" w14:textId="77777777" w:rsidTr="008159DF">
        <w:trPr>
          <w:jc w:val="center"/>
        </w:trPr>
        <w:tc>
          <w:tcPr>
            <w:tcW w:w="3827" w:type="dxa"/>
            <w:vAlign w:val="center"/>
          </w:tcPr>
          <w:p w14:paraId="136FE224" w14:textId="77777777" w:rsidR="006B0320" w:rsidRPr="0044182F" w:rsidRDefault="006B0320" w:rsidP="008159DF">
            <w:pPr>
              <w:rPr>
                <w:b/>
              </w:rPr>
            </w:pPr>
            <w:r w:rsidRPr="0044182F">
              <w:rPr>
                <w:b/>
              </w:rPr>
              <w:t>Pre-Conditions</w:t>
            </w:r>
          </w:p>
        </w:tc>
        <w:tc>
          <w:tcPr>
            <w:tcW w:w="3964" w:type="dxa"/>
            <w:vAlign w:val="center"/>
          </w:tcPr>
          <w:p w14:paraId="46433F11" w14:textId="2E6B59EB" w:rsidR="006B0320" w:rsidRPr="0081005E" w:rsidRDefault="006B0320" w:rsidP="008159DF">
            <w:pPr>
              <w:rPr>
                <w:i/>
                <w:iCs/>
              </w:rPr>
            </w:pPr>
            <w:r>
              <w:t>Aktor ada pada halaman dashboard</w:t>
            </w:r>
          </w:p>
        </w:tc>
      </w:tr>
      <w:tr w:rsidR="006B0320" w:rsidRPr="0048762E" w14:paraId="42343540" w14:textId="77777777" w:rsidTr="008159DF">
        <w:trPr>
          <w:jc w:val="center"/>
        </w:trPr>
        <w:tc>
          <w:tcPr>
            <w:tcW w:w="3827" w:type="dxa"/>
            <w:vAlign w:val="center"/>
          </w:tcPr>
          <w:p w14:paraId="0ACB281C" w14:textId="77777777" w:rsidR="006B0320" w:rsidRPr="0044182F" w:rsidRDefault="006B0320" w:rsidP="008159DF">
            <w:pPr>
              <w:rPr>
                <w:b/>
              </w:rPr>
            </w:pPr>
            <w:r w:rsidRPr="0044182F">
              <w:rPr>
                <w:b/>
              </w:rPr>
              <w:t>Post-Conditions</w:t>
            </w:r>
          </w:p>
        </w:tc>
        <w:tc>
          <w:tcPr>
            <w:tcW w:w="3964" w:type="dxa"/>
            <w:vAlign w:val="center"/>
          </w:tcPr>
          <w:p w14:paraId="2ECE7A3D" w14:textId="1C8EF98E" w:rsidR="006B0320" w:rsidRPr="0048762E" w:rsidRDefault="006B0320" w:rsidP="008159DF">
            <w:r>
              <w:t>Masuk kedalam menu kelola utama</w:t>
            </w:r>
          </w:p>
        </w:tc>
      </w:tr>
      <w:tr w:rsidR="006B0320" w:rsidRPr="0044182F" w14:paraId="57C5B1E8" w14:textId="77777777" w:rsidTr="008159DF">
        <w:trPr>
          <w:jc w:val="center"/>
        </w:trPr>
        <w:tc>
          <w:tcPr>
            <w:tcW w:w="7791" w:type="dxa"/>
            <w:gridSpan w:val="2"/>
            <w:shd w:val="clear" w:color="auto" w:fill="F2EE98"/>
            <w:vAlign w:val="center"/>
          </w:tcPr>
          <w:p w14:paraId="67EBAFD7" w14:textId="77777777" w:rsidR="006B0320" w:rsidRPr="0044182F" w:rsidRDefault="006B0320" w:rsidP="008159DF">
            <w:pPr>
              <w:jc w:val="center"/>
              <w:rPr>
                <w:b/>
              </w:rPr>
            </w:pPr>
            <w:r w:rsidRPr="0044182F">
              <w:rPr>
                <w:b/>
              </w:rPr>
              <w:t>Main Course</w:t>
            </w:r>
          </w:p>
        </w:tc>
      </w:tr>
      <w:tr w:rsidR="006B0320" w:rsidRPr="0044182F" w14:paraId="7BEEB767" w14:textId="77777777" w:rsidTr="008159DF">
        <w:trPr>
          <w:jc w:val="center"/>
        </w:trPr>
        <w:tc>
          <w:tcPr>
            <w:tcW w:w="3827" w:type="dxa"/>
            <w:shd w:val="clear" w:color="auto" w:fill="F2EE98"/>
            <w:vAlign w:val="center"/>
          </w:tcPr>
          <w:p w14:paraId="5646F336" w14:textId="77777777" w:rsidR="006B0320" w:rsidRPr="0044182F" w:rsidRDefault="006B0320" w:rsidP="008159DF">
            <w:pPr>
              <w:jc w:val="center"/>
              <w:rPr>
                <w:b/>
              </w:rPr>
            </w:pPr>
            <w:r w:rsidRPr="0044182F">
              <w:rPr>
                <w:b/>
              </w:rPr>
              <w:t>Aksi Aktor</w:t>
            </w:r>
          </w:p>
        </w:tc>
        <w:tc>
          <w:tcPr>
            <w:tcW w:w="3964" w:type="dxa"/>
            <w:shd w:val="clear" w:color="auto" w:fill="F2EE98"/>
            <w:vAlign w:val="center"/>
          </w:tcPr>
          <w:p w14:paraId="7AED47F7" w14:textId="77777777" w:rsidR="006B0320" w:rsidRPr="0044182F" w:rsidRDefault="006B0320" w:rsidP="008159DF">
            <w:pPr>
              <w:jc w:val="center"/>
              <w:rPr>
                <w:b/>
              </w:rPr>
            </w:pPr>
            <w:r w:rsidRPr="0044182F">
              <w:rPr>
                <w:b/>
              </w:rPr>
              <w:t>Reaksi Sistem</w:t>
            </w:r>
          </w:p>
        </w:tc>
      </w:tr>
      <w:tr w:rsidR="006B0320" w:rsidRPr="0044182F" w14:paraId="792DE85C" w14:textId="77777777" w:rsidTr="008159DF">
        <w:trPr>
          <w:jc w:val="center"/>
        </w:trPr>
        <w:tc>
          <w:tcPr>
            <w:tcW w:w="3827" w:type="dxa"/>
            <w:vAlign w:val="center"/>
          </w:tcPr>
          <w:p w14:paraId="0FFEE12F" w14:textId="6629F20A" w:rsidR="006B0320" w:rsidRPr="0044182F" w:rsidRDefault="006B0320" w:rsidP="006B0320">
            <w:pPr>
              <w:numPr>
                <w:ilvl w:val="0"/>
                <w:numId w:val="72"/>
              </w:numPr>
              <w:spacing w:after="160"/>
            </w:pPr>
            <w:r>
              <w:t>Memilih Kelola Absensi</w:t>
            </w:r>
          </w:p>
        </w:tc>
        <w:tc>
          <w:tcPr>
            <w:tcW w:w="3964" w:type="dxa"/>
            <w:vAlign w:val="center"/>
          </w:tcPr>
          <w:p w14:paraId="401177CE" w14:textId="77777777" w:rsidR="006B0320" w:rsidRPr="0044182F" w:rsidRDefault="006B0320" w:rsidP="008159DF">
            <w:pPr>
              <w:ind w:left="511"/>
            </w:pPr>
          </w:p>
        </w:tc>
      </w:tr>
      <w:tr w:rsidR="006B0320" w:rsidRPr="0044182F" w14:paraId="1C08B74F" w14:textId="77777777" w:rsidTr="008159DF">
        <w:trPr>
          <w:jc w:val="center"/>
        </w:trPr>
        <w:tc>
          <w:tcPr>
            <w:tcW w:w="3827" w:type="dxa"/>
            <w:vAlign w:val="center"/>
          </w:tcPr>
          <w:p w14:paraId="7137F90C" w14:textId="77777777" w:rsidR="006B0320" w:rsidRPr="0044182F" w:rsidRDefault="006B0320" w:rsidP="008159DF">
            <w:pPr>
              <w:ind w:left="510"/>
            </w:pPr>
          </w:p>
        </w:tc>
        <w:tc>
          <w:tcPr>
            <w:tcW w:w="3964" w:type="dxa"/>
            <w:vAlign w:val="center"/>
          </w:tcPr>
          <w:p w14:paraId="0B5A234B" w14:textId="32A9842E" w:rsidR="006B0320" w:rsidRPr="0044182F" w:rsidRDefault="006B0320" w:rsidP="006B0320">
            <w:pPr>
              <w:numPr>
                <w:ilvl w:val="0"/>
                <w:numId w:val="72"/>
              </w:numPr>
              <w:spacing w:after="160"/>
              <w:ind w:left="511"/>
            </w:pPr>
            <w:r>
              <w:t xml:space="preserve">Menampilkan halaman menu </w:t>
            </w:r>
            <w:r>
              <w:lastRenderedPageBreak/>
              <w:t>kelola utama</w:t>
            </w:r>
          </w:p>
        </w:tc>
      </w:tr>
    </w:tbl>
    <w:p w14:paraId="0DC76A1A" w14:textId="76CB56DF" w:rsidR="001A7B0B" w:rsidRDefault="001A7B0B" w:rsidP="006B0320">
      <w:pPr>
        <w:rPr>
          <w:ins w:id="2304" w:author="chaniaayulestari@outlook.com" w:date="2021-11-12T16:26:00Z"/>
        </w:rPr>
      </w:pPr>
    </w:p>
    <w:p w14:paraId="09426CAA" w14:textId="217B3660" w:rsidR="001A7B0B" w:rsidDel="006D26FE" w:rsidRDefault="001A7B0B" w:rsidP="006B0320">
      <w:pPr>
        <w:rPr>
          <w:del w:id="2305" w:author="chaniaayulestari@outlook.com" w:date="2021-11-13T13:53:00Z"/>
        </w:rPr>
      </w:pPr>
    </w:p>
    <w:p w14:paraId="6E9152D4" w14:textId="1FAFF14E" w:rsidR="00270503" w:rsidRDefault="00270503" w:rsidP="00FF2590">
      <w:pPr>
        <w:pStyle w:val="ListParagraph"/>
        <w:numPr>
          <w:ilvl w:val="0"/>
          <w:numId w:val="25"/>
        </w:numPr>
        <w:ind w:left="426"/>
      </w:pPr>
      <w:r>
        <w:t>Skenario Profil Siswa</w:t>
      </w:r>
    </w:p>
    <w:p w14:paraId="0B0099A3" w14:textId="140B9563" w:rsidR="00832EA1" w:rsidDel="006D26FE" w:rsidRDefault="00832EA1" w:rsidP="005B790F">
      <w:pPr>
        <w:pStyle w:val="Caption"/>
        <w:keepNext/>
        <w:jc w:val="center"/>
        <w:rPr>
          <w:del w:id="2306" w:author="chaniaayulestari@outlook.com" w:date="2021-11-13T13:53:00Z"/>
        </w:rPr>
      </w:pPr>
      <w:del w:id="2307" w:author="chaniaayulestari@outlook.com" w:date="2021-11-12T16:26:00Z">
        <w:r w:rsidDel="001A7B0B">
          <w:delText xml:space="preserve">Table 3. </w:delText>
        </w:r>
        <w:r w:rsidR="006720D0" w:rsidDel="001A7B0B">
          <w:rPr>
            <w:i w:val="0"/>
            <w:iCs w:val="0"/>
          </w:rPr>
          <w:fldChar w:fldCharType="begin"/>
        </w:r>
        <w:r w:rsidR="006720D0" w:rsidRPr="001A7B0B" w:rsidDel="001A7B0B">
          <w:delInstrText xml:space="preserve"> SEQ Table_3. \* ARABIC </w:delInstrText>
        </w:r>
        <w:r w:rsidR="006720D0" w:rsidDel="001A7B0B">
          <w:rPr>
            <w:i w:val="0"/>
            <w:iCs w:val="0"/>
          </w:rPr>
          <w:fldChar w:fldCharType="separate"/>
        </w:r>
        <w:r w:rsidR="00A911C8" w:rsidRPr="001A7B0B" w:rsidDel="001A7B0B">
          <w:rPr>
            <w:noProof/>
          </w:rPr>
          <w:delText>7</w:delText>
        </w:r>
        <w:r w:rsidR="006720D0" w:rsidDel="001A7B0B">
          <w:rPr>
            <w:i w:val="0"/>
            <w:iCs w:val="0"/>
          </w:rPr>
          <w:fldChar w:fldCharType="end"/>
        </w:r>
        <w:r w:rsidDel="001A7B0B">
          <w:delText xml:space="preserve"> </w:delText>
        </w:r>
        <w:r w:rsidRPr="00551309" w:rsidDel="001A7B0B">
          <w:delText>Skenario Use Case Profil Siswa</w:delText>
        </w:r>
      </w:del>
    </w:p>
    <w:p w14:paraId="602EA898" w14:textId="28B19BF7" w:rsidR="006D26FE" w:rsidRDefault="006D26FE">
      <w:pPr>
        <w:pStyle w:val="Caption"/>
        <w:keepNext/>
        <w:jc w:val="center"/>
        <w:rPr>
          <w:ins w:id="2308" w:author="chaniaayulestari@outlook.com" w:date="2021-11-13T13:53:00Z"/>
        </w:rPr>
        <w:pPrChange w:id="2309" w:author="chaniaayulestari@outlook.com" w:date="2021-11-13T13:53:00Z">
          <w:pPr/>
        </w:pPrChange>
      </w:pPr>
      <w:bookmarkStart w:id="2310" w:name="_Toc87762721"/>
      <w:ins w:id="2311" w:author="chaniaayulestari@outlook.com" w:date="2021-11-13T13:53:00Z">
        <w:r>
          <w:t xml:space="preserve">Tabel 3. </w:t>
        </w:r>
      </w:ins>
      <w:ins w:id="2312" w:author="Rafi Aziizi" w:date="2021-11-14T11:08:00Z">
        <w:r w:rsidR="001B2DEA">
          <w:fldChar w:fldCharType="begin"/>
        </w:r>
        <w:r w:rsidR="001B2DEA">
          <w:instrText xml:space="preserve"> SEQ Tabel_3. \* ARABIC </w:instrText>
        </w:r>
      </w:ins>
      <w:r w:rsidR="001B2DEA">
        <w:fldChar w:fldCharType="separate"/>
      </w:r>
      <w:ins w:id="2313" w:author="Rafi Aziizi" w:date="2021-11-14T11:08:00Z">
        <w:r w:rsidR="001B2DEA">
          <w:rPr>
            <w:noProof/>
          </w:rPr>
          <w:t>8</w:t>
        </w:r>
        <w:r w:rsidR="001B2DEA">
          <w:fldChar w:fldCharType="end"/>
        </w:r>
      </w:ins>
      <w:ins w:id="2314" w:author="chaniaayulestari@outlook.com" w:date="2021-11-13T13:53:00Z">
        <w:del w:id="2315" w:author="Rafi Aziizi" w:date="2021-11-14T09:52:00Z">
          <w:r w:rsidDel="003640C9">
            <w:fldChar w:fldCharType="begin"/>
          </w:r>
          <w:r w:rsidDel="003640C9">
            <w:delInstrText xml:space="preserve"> SEQ Tabel_3. \* ARABIC </w:delInstrText>
          </w:r>
        </w:del>
      </w:ins>
      <w:del w:id="2316" w:author="Rafi Aziizi" w:date="2021-11-14T09:52:00Z">
        <w:r w:rsidDel="003640C9">
          <w:fldChar w:fldCharType="end"/>
        </w:r>
      </w:del>
      <w:ins w:id="2317" w:author="chaniaayulestari@outlook.com" w:date="2021-11-13T13:53:00Z">
        <w:r>
          <w:t xml:space="preserve"> Skenario Profil Siswa</w:t>
        </w:r>
        <w:bookmarkEnd w:id="231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D13158" w:rsidRPr="00A46E0B" w14:paraId="2FE3B620" w14:textId="77777777" w:rsidTr="003E4796">
        <w:trPr>
          <w:jc w:val="center"/>
        </w:trPr>
        <w:tc>
          <w:tcPr>
            <w:tcW w:w="3827" w:type="dxa"/>
            <w:shd w:val="clear" w:color="auto" w:fill="F2EE98"/>
            <w:vAlign w:val="center"/>
          </w:tcPr>
          <w:p w14:paraId="5E69EFFD" w14:textId="77777777" w:rsidR="00D13158" w:rsidRPr="0044182F" w:rsidRDefault="00D13158" w:rsidP="003E4796">
            <w:pPr>
              <w:rPr>
                <w:b/>
              </w:rPr>
            </w:pPr>
            <w:r w:rsidRPr="0044182F">
              <w:rPr>
                <w:b/>
              </w:rPr>
              <w:t>Name</w:t>
            </w:r>
          </w:p>
        </w:tc>
        <w:tc>
          <w:tcPr>
            <w:tcW w:w="3964" w:type="dxa"/>
            <w:shd w:val="clear" w:color="auto" w:fill="F2EE98"/>
            <w:vAlign w:val="center"/>
          </w:tcPr>
          <w:p w14:paraId="2128A8E2" w14:textId="54DEC9D4" w:rsidR="00D13158" w:rsidRPr="00A46E0B" w:rsidRDefault="00D13158" w:rsidP="003E4796">
            <w:r>
              <w:t>Profil Siswa</w:t>
            </w:r>
          </w:p>
        </w:tc>
      </w:tr>
      <w:tr w:rsidR="00D13158" w:rsidRPr="002F6C1D" w14:paraId="032A38C0" w14:textId="77777777" w:rsidTr="003E4796">
        <w:trPr>
          <w:jc w:val="center"/>
        </w:trPr>
        <w:tc>
          <w:tcPr>
            <w:tcW w:w="3827" w:type="dxa"/>
            <w:vAlign w:val="center"/>
          </w:tcPr>
          <w:p w14:paraId="4DCEC32A" w14:textId="77777777" w:rsidR="00D13158" w:rsidRPr="0044182F" w:rsidRDefault="00D13158" w:rsidP="003E4796">
            <w:pPr>
              <w:rPr>
                <w:b/>
              </w:rPr>
            </w:pPr>
            <w:r w:rsidRPr="0044182F">
              <w:rPr>
                <w:b/>
              </w:rPr>
              <w:t>ID</w:t>
            </w:r>
          </w:p>
        </w:tc>
        <w:tc>
          <w:tcPr>
            <w:tcW w:w="3964" w:type="dxa"/>
            <w:vAlign w:val="center"/>
          </w:tcPr>
          <w:p w14:paraId="1021FE6C" w14:textId="453D48DE" w:rsidR="00D13158" w:rsidRPr="002F6C1D" w:rsidRDefault="00D13158" w:rsidP="003E4796">
            <w:r>
              <w:t>RC0</w:t>
            </w:r>
            <w:r w:rsidR="006B0320">
              <w:t>4</w:t>
            </w:r>
          </w:p>
        </w:tc>
      </w:tr>
      <w:tr w:rsidR="00D13158" w:rsidRPr="000C722D" w14:paraId="2D9B598B" w14:textId="77777777" w:rsidTr="003E4796">
        <w:trPr>
          <w:jc w:val="center"/>
        </w:trPr>
        <w:tc>
          <w:tcPr>
            <w:tcW w:w="3827" w:type="dxa"/>
            <w:vAlign w:val="center"/>
          </w:tcPr>
          <w:p w14:paraId="05CFC41E" w14:textId="77777777" w:rsidR="00D13158" w:rsidRPr="0044182F" w:rsidRDefault="00D13158" w:rsidP="003E4796">
            <w:pPr>
              <w:rPr>
                <w:b/>
              </w:rPr>
            </w:pPr>
            <w:r w:rsidRPr="0044182F">
              <w:rPr>
                <w:b/>
              </w:rPr>
              <w:t>Description</w:t>
            </w:r>
          </w:p>
        </w:tc>
        <w:tc>
          <w:tcPr>
            <w:tcW w:w="3964" w:type="dxa"/>
          </w:tcPr>
          <w:p w14:paraId="0EA36661" w14:textId="68A12198" w:rsidR="00D13158" w:rsidRPr="000C722D" w:rsidRDefault="007B7AB3" w:rsidP="003E4796">
            <w:r>
              <w:t>U</w:t>
            </w:r>
            <w:r w:rsidR="006F518B">
              <w:t>se case ini akan menampilkan</w:t>
            </w:r>
            <w:r w:rsidR="006F3B9D">
              <w:t xml:space="preserve"> informasi</w:t>
            </w:r>
            <w:r w:rsidR="006F518B">
              <w:t xml:space="preserve"> </w:t>
            </w:r>
            <w:r w:rsidR="006F3B9D">
              <w:t xml:space="preserve">secara detail mengenai </w:t>
            </w:r>
            <w:r w:rsidR="006F518B">
              <w:t>data identitas siswa</w:t>
            </w:r>
          </w:p>
        </w:tc>
      </w:tr>
      <w:tr w:rsidR="00D13158" w:rsidRPr="002F6C1D" w14:paraId="7FCEF47E" w14:textId="77777777" w:rsidTr="003E4796">
        <w:trPr>
          <w:jc w:val="center"/>
        </w:trPr>
        <w:tc>
          <w:tcPr>
            <w:tcW w:w="3827" w:type="dxa"/>
            <w:vAlign w:val="center"/>
          </w:tcPr>
          <w:p w14:paraId="3BC6EA92" w14:textId="77777777" w:rsidR="00D13158" w:rsidRPr="0044182F" w:rsidRDefault="00D13158" w:rsidP="003E4796">
            <w:pPr>
              <w:rPr>
                <w:b/>
              </w:rPr>
            </w:pPr>
            <w:r w:rsidRPr="0044182F">
              <w:rPr>
                <w:b/>
              </w:rPr>
              <w:t>Actors</w:t>
            </w:r>
          </w:p>
        </w:tc>
        <w:tc>
          <w:tcPr>
            <w:tcW w:w="3964" w:type="dxa"/>
            <w:vAlign w:val="center"/>
          </w:tcPr>
          <w:p w14:paraId="5921C6A8" w14:textId="6CDBA1D8" w:rsidR="00D13158" w:rsidRPr="002F6C1D" w:rsidRDefault="00D13158" w:rsidP="003E4796">
            <w:r>
              <w:t>Bag.IT, Guru BK.</w:t>
            </w:r>
          </w:p>
        </w:tc>
      </w:tr>
      <w:tr w:rsidR="00D13158" w:rsidRPr="0044182F" w14:paraId="3BD88AD0" w14:textId="77777777" w:rsidTr="003E4796">
        <w:trPr>
          <w:jc w:val="center"/>
        </w:trPr>
        <w:tc>
          <w:tcPr>
            <w:tcW w:w="3827" w:type="dxa"/>
            <w:vAlign w:val="center"/>
          </w:tcPr>
          <w:p w14:paraId="41868155" w14:textId="77777777" w:rsidR="00D13158" w:rsidRPr="0044182F" w:rsidRDefault="00D13158" w:rsidP="003E4796">
            <w:pPr>
              <w:rPr>
                <w:b/>
              </w:rPr>
            </w:pPr>
            <w:r w:rsidRPr="0044182F">
              <w:rPr>
                <w:b/>
              </w:rPr>
              <w:t>Frequency of Use</w:t>
            </w:r>
          </w:p>
        </w:tc>
        <w:tc>
          <w:tcPr>
            <w:tcW w:w="3964" w:type="dxa"/>
            <w:vAlign w:val="center"/>
          </w:tcPr>
          <w:p w14:paraId="601C6195" w14:textId="53E9307A" w:rsidR="00D13158" w:rsidRPr="00C42BC3" w:rsidRDefault="00C42BC3" w:rsidP="003E4796">
            <w:pPr>
              <w:rPr>
                <w:i/>
                <w:iCs/>
              </w:rPr>
            </w:pPr>
            <w:r>
              <w:rPr>
                <w:i/>
                <w:iCs/>
              </w:rPr>
              <w:t>Conditional</w:t>
            </w:r>
          </w:p>
        </w:tc>
      </w:tr>
      <w:tr w:rsidR="00D13158" w:rsidRPr="0044182F" w14:paraId="591238C5" w14:textId="77777777" w:rsidTr="003E4796">
        <w:trPr>
          <w:jc w:val="center"/>
        </w:trPr>
        <w:tc>
          <w:tcPr>
            <w:tcW w:w="3827" w:type="dxa"/>
            <w:vAlign w:val="center"/>
          </w:tcPr>
          <w:p w14:paraId="7D5226CC" w14:textId="77777777" w:rsidR="00D13158" w:rsidRPr="0044182F" w:rsidRDefault="00D13158" w:rsidP="003E4796">
            <w:pPr>
              <w:rPr>
                <w:b/>
              </w:rPr>
            </w:pPr>
            <w:r w:rsidRPr="0044182F">
              <w:rPr>
                <w:b/>
              </w:rPr>
              <w:t>Triggers</w:t>
            </w:r>
          </w:p>
        </w:tc>
        <w:tc>
          <w:tcPr>
            <w:tcW w:w="3964" w:type="dxa"/>
            <w:vAlign w:val="center"/>
          </w:tcPr>
          <w:p w14:paraId="53A76D20" w14:textId="2C27569C" w:rsidR="00D13158" w:rsidRPr="0044182F" w:rsidRDefault="00C42BC3" w:rsidP="003E4796">
            <w:r>
              <w:t xml:space="preserve">Use case akan terjadi jika </w:t>
            </w:r>
            <w:r w:rsidR="007B7AB3">
              <w:t>aktor ingin melihat profil siswa</w:t>
            </w:r>
          </w:p>
        </w:tc>
      </w:tr>
      <w:tr w:rsidR="00D13158" w:rsidRPr="0081005E" w14:paraId="69C29C83" w14:textId="77777777" w:rsidTr="003E4796">
        <w:trPr>
          <w:jc w:val="center"/>
        </w:trPr>
        <w:tc>
          <w:tcPr>
            <w:tcW w:w="3827" w:type="dxa"/>
            <w:vAlign w:val="center"/>
          </w:tcPr>
          <w:p w14:paraId="2B18B6BC" w14:textId="77777777" w:rsidR="00D13158" w:rsidRPr="0044182F" w:rsidRDefault="00D13158" w:rsidP="003E4796">
            <w:pPr>
              <w:rPr>
                <w:b/>
              </w:rPr>
            </w:pPr>
            <w:r w:rsidRPr="0044182F">
              <w:rPr>
                <w:b/>
              </w:rPr>
              <w:t>Pre-Conditions</w:t>
            </w:r>
          </w:p>
        </w:tc>
        <w:tc>
          <w:tcPr>
            <w:tcW w:w="3964" w:type="dxa"/>
            <w:vAlign w:val="center"/>
          </w:tcPr>
          <w:p w14:paraId="6E27039D" w14:textId="463BD59A" w:rsidR="00D13158" w:rsidRPr="00C42BC3" w:rsidRDefault="007B7AB3" w:rsidP="003E4796">
            <w:r>
              <w:t>S</w:t>
            </w:r>
            <w:r w:rsidR="00C42BC3">
              <w:t xml:space="preserve">istem menampilkan </w:t>
            </w:r>
            <w:r w:rsidR="00C53A83">
              <w:t>data siswa</w:t>
            </w:r>
          </w:p>
        </w:tc>
      </w:tr>
      <w:tr w:rsidR="00D13158" w:rsidRPr="0048762E" w14:paraId="6F05C620" w14:textId="77777777" w:rsidTr="003E4796">
        <w:trPr>
          <w:jc w:val="center"/>
        </w:trPr>
        <w:tc>
          <w:tcPr>
            <w:tcW w:w="3827" w:type="dxa"/>
            <w:vAlign w:val="center"/>
          </w:tcPr>
          <w:p w14:paraId="69FB3ECE" w14:textId="77777777" w:rsidR="00D13158" w:rsidRPr="0044182F" w:rsidRDefault="00D13158" w:rsidP="003E4796">
            <w:pPr>
              <w:rPr>
                <w:b/>
              </w:rPr>
            </w:pPr>
            <w:r w:rsidRPr="0044182F">
              <w:rPr>
                <w:b/>
              </w:rPr>
              <w:t>Post-Conditions</w:t>
            </w:r>
          </w:p>
        </w:tc>
        <w:tc>
          <w:tcPr>
            <w:tcW w:w="3964" w:type="dxa"/>
            <w:vAlign w:val="center"/>
          </w:tcPr>
          <w:p w14:paraId="66A55048" w14:textId="06E69A9D" w:rsidR="00D13158" w:rsidRPr="0048762E" w:rsidRDefault="007B7AB3" w:rsidP="003E4796">
            <w:r>
              <w:t>S</w:t>
            </w:r>
            <w:r w:rsidR="00C42BC3">
              <w:t>istem menampilkan profil siswa</w:t>
            </w:r>
          </w:p>
        </w:tc>
      </w:tr>
      <w:tr w:rsidR="00D13158" w:rsidRPr="0044182F" w14:paraId="3C033CA1" w14:textId="77777777" w:rsidTr="003E4796">
        <w:trPr>
          <w:jc w:val="center"/>
        </w:trPr>
        <w:tc>
          <w:tcPr>
            <w:tcW w:w="7791" w:type="dxa"/>
            <w:gridSpan w:val="2"/>
            <w:shd w:val="clear" w:color="auto" w:fill="F2EE98"/>
            <w:vAlign w:val="center"/>
          </w:tcPr>
          <w:p w14:paraId="4B8EB003" w14:textId="77777777" w:rsidR="00D13158" w:rsidRPr="0044182F" w:rsidRDefault="00D13158" w:rsidP="003E4796">
            <w:pPr>
              <w:jc w:val="center"/>
              <w:rPr>
                <w:b/>
              </w:rPr>
            </w:pPr>
            <w:r w:rsidRPr="0044182F">
              <w:rPr>
                <w:b/>
              </w:rPr>
              <w:t>Main Course</w:t>
            </w:r>
          </w:p>
        </w:tc>
      </w:tr>
      <w:tr w:rsidR="00D13158" w:rsidRPr="0044182F" w14:paraId="5CD01B70" w14:textId="77777777" w:rsidTr="003E4796">
        <w:trPr>
          <w:jc w:val="center"/>
        </w:trPr>
        <w:tc>
          <w:tcPr>
            <w:tcW w:w="3827" w:type="dxa"/>
            <w:shd w:val="clear" w:color="auto" w:fill="F2EE98"/>
            <w:vAlign w:val="center"/>
          </w:tcPr>
          <w:p w14:paraId="6339C8A6" w14:textId="77777777" w:rsidR="00D13158" w:rsidRPr="0044182F" w:rsidRDefault="00D13158" w:rsidP="003E4796">
            <w:pPr>
              <w:jc w:val="center"/>
              <w:rPr>
                <w:b/>
              </w:rPr>
            </w:pPr>
            <w:r w:rsidRPr="0044182F">
              <w:rPr>
                <w:b/>
              </w:rPr>
              <w:t>Aksi Aktor</w:t>
            </w:r>
          </w:p>
        </w:tc>
        <w:tc>
          <w:tcPr>
            <w:tcW w:w="3964" w:type="dxa"/>
            <w:shd w:val="clear" w:color="auto" w:fill="F2EE98"/>
            <w:vAlign w:val="center"/>
          </w:tcPr>
          <w:p w14:paraId="3AD3722E" w14:textId="77777777" w:rsidR="00D13158" w:rsidRPr="0044182F" w:rsidRDefault="00D13158" w:rsidP="003E4796">
            <w:pPr>
              <w:jc w:val="center"/>
              <w:rPr>
                <w:b/>
              </w:rPr>
            </w:pPr>
            <w:r w:rsidRPr="0044182F">
              <w:rPr>
                <w:b/>
              </w:rPr>
              <w:t>Reaksi Sistem</w:t>
            </w:r>
          </w:p>
        </w:tc>
      </w:tr>
      <w:tr w:rsidR="00D13158" w:rsidRPr="0044182F" w14:paraId="0CF85AE0" w14:textId="77777777" w:rsidTr="003E4796">
        <w:trPr>
          <w:jc w:val="center"/>
        </w:trPr>
        <w:tc>
          <w:tcPr>
            <w:tcW w:w="3827" w:type="dxa"/>
            <w:vAlign w:val="center"/>
          </w:tcPr>
          <w:p w14:paraId="36B97187" w14:textId="549A7E8C" w:rsidR="00D13158" w:rsidRPr="0044182F" w:rsidRDefault="00C42BC3" w:rsidP="00FF2590">
            <w:pPr>
              <w:numPr>
                <w:ilvl w:val="0"/>
                <w:numId w:val="28"/>
              </w:numPr>
              <w:spacing w:after="160"/>
            </w:pPr>
            <w:r>
              <w:t>M</w:t>
            </w:r>
            <w:ins w:id="2318" w:author="Rafi Aziizi" w:date="2021-11-12T10:45:00Z">
              <w:r w:rsidR="007C5FA9">
                <w:t>emasuki</w:t>
              </w:r>
            </w:ins>
            <w:del w:id="2319" w:author="Rafi Aziizi" w:date="2021-11-12T10:45:00Z">
              <w:r w:rsidDel="007C5FA9">
                <w:delText>asuk</w:delText>
              </w:r>
            </w:del>
            <w:r>
              <w:t xml:space="preserve"> sistem absensi</w:t>
            </w:r>
          </w:p>
        </w:tc>
        <w:tc>
          <w:tcPr>
            <w:tcW w:w="3964" w:type="dxa"/>
            <w:vAlign w:val="center"/>
          </w:tcPr>
          <w:p w14:paraId="034519B8" w14:textId="77777777" w:rsidR="00D13158" w:rsidRPr="0044182F" w:rsidRDefault="00D13158" w:rsidP="003E4796">
            <w:pPr>
              <w:ind w:left="511"/>
            </w:pPr>
          </w:p>
        </w:tc>
      </w:tr>
      <w:tr w:rsidR="00D13158" w:rsidRPr="0044182F" w14:paraId="2A9D4F4F" w14:textId="77777777" w:rsidTr="003E4796">
        <w:trPr>
          <w:jc w:val="center"/>
        </w:trPr>
        <w:tc>
          <w:tcPr>
            <w:tcW w:w="3827" w:type="dxa"/>
            <w:vAlign w:val="center"/>
          </w:tcPr>
          <w:p w14:paraId="2EC2EB3E" w14:textId="77777777" w:rsidR="00D13158" w:rsidRPr="0044182F" w:rsidRDefault="00D13158" w:rsidP="003E4796">
            <w:pPr>
              <w:ind w:left="510"/>
            </w:pPr>
          </w:p>
        </w:tc>
        <w:tc>
          <w:tcPr>
            <w:tcW w:w="3964" w:type="dxa"/>
            <w:vAlign w:val="center"/>
          </w:tcPr>
          <w:p w14:paraId="06C765E9" w14:textId="2C540BA2" w:rsidR="00D13158" w:rsidRPr="0044182F" w:rsidRDefault="006B0320" w:rsidP="00FF2590">
            <w:pPr>
              <w:numPr>
                <w:ilvl w:val="0"/>
                <w:numId w:val="28"/>
              </w:numPr>
              <w:spacing w:after="160"/>
              <w:ind w:left="511"/>
            </w:pPr>
            <w:r>
              <w:t>Menampilkan menu kelola utama</w:t>
            </w:r>
          </w:p>
        </w:tc>
      </w:tr>
      <w:tr w:rsidR="0043740A" w:rsidRPr="0044182F" w14:paraId="5808EB4D" w14:textId="77777777" w:rsidTr="003E4796">
        <w:trPr>
          <w:jc w:val="center"/>
        </w:trPr>
        <w:tc>
          <w:tcPr>
            <w:tcW w:w="3827" w:type="dxa"/>
            <w:vAlign w:val="center"/>
          </w:tcPr>
          <w:p w14:paraId="796D79CA" w14:textId="5DA0B32E" w:rsidR="0043740A" w:rsidRPr="0044182F" w:rsidRDefault="0043740A" w:rsidP="00FF2590">
            <w:pPr>
              <w:pStyle w:val="ListParagraph"/>
              <w:numPr>
                <w:ilvl w:val="0"/>
                <w:numId w:val="28"/>
              </w:numPr>
            </w:pPr>
            <w:r>
              <w:t>Memilih menu “Data Siswa”</w:t>
            </w:r>
          </w:p>
        </w:tc>
        <w:tc>
          <w:tcPr>
            <w:tcW w:w="3964" w:type="dxa"/>
            <w:vAlign w:val="center"/>
          </w:tcPr>
          <w:p w14:paraId="77E64599" w14:textId="77777777" w:rsidR="0043740A" w:rsidRDefault="0043740A" w:rsidP="0043740A">
            <w:pPr>
              <w:spacing w:after="160"/>
              <w:ind w:left="511"/>
            </w:pPr>
          </w:p>
        </w:tc>
      </w:tr>
      <w:tr w:rsidR="0043740A" w:rsidRPr="0044182F" w14:paraId="7CC664CD" w14:textId="77777777" w:rsidTr="003E4796">
        <w:trPr>
          <w:jc w:val="center"/>
        </w:trPr>
        <w:tc>
          <w:tcPr>
            <w:tcW w:w="3827" w:type="dxa"/>
            <w:vAlign w:val="center"/>
          </w:tcPr>
          <w:p w14:paraId="165F2ADF" w14:textId="77777777" w:rsidR="0043740A" w:rsidRDefault="0043740A" w:rsidP="0043740A">
            <w:pPr>
              <w:pStyle w:val="ListParagraph"/>
            </w:pPr>
          </w:p>
        </w:tc>
        <w:tc>
          <w:tcPr>
            <w:tcW w:w="3964" w:type="dxa"/>
            <w:vAlign w:val="center"/>
          </w:tcPr>
          <w:p w14:paraId="5BFC6548" w14:textId="545E057B" w:rsidR="0043740A" w:rsidRDefault="0043740A" w:rsidP="00FF2590">
            <w:pPr>
              <w:pStyle w:val="ListParagraph"/>
              <w:numPr>
                <w:ilvl w:val="0"/>
                <w:numId w:val="28"/>
              </w:numPr>
              <w:spacing w:after="160"/>
              <w:ind w:left="464"/>
            </w:pPr>
            <w:r>
              <w:t>Menampilkan halaman data siswa</w:t>
            </w:r>
          </w:p>
        </w:tc>
      </w:tr>
      <w:tr w:rsidR="0043740A" w:rsidRPr="0044182F" w14:paraId="6E54394E" w14:textId="77777777" w:rsidTr="003E4796">
        <w:trPr>
          <w:jc w:val="center"/>
        </w:trPr>
        <w:tc>
          <w:tcPr>
            <w:tcW w:w="3827" w:type="dxa"/>
            <w:vAlign w:val="center"/>
          </w:tcPr>
          <w:p w14:paraId="70C018ED" w14:textId="7FD97CE5" w:rsidR="0043740A" w:rsidRDefault="0043740A" w:rsidP="00FF2590">
            <w:pPr>
              <w:pStyle w:val="ListParagraph"/>
              <w:numPr>
                <w:ilvl w:val="0"/>
                <w:numId w:val="40"/>
              </w:numPr>
              <w:ind w:left="734"/>
            </w:pPr>
            <w:r>
              <w:t xml:space="preserve">Menekan </w:t>
            </w:r>
            <w:r>
              <w:rPr>
                <w:i/>
                <w:iCs/>
              </w:rPr>
              <w:t>button “</w:t>
            </w:r>
            <w:r w:rsidR="006B0320">
              <w:rPr>
                <w:i/>
                <w:iCs/>
              </w:rPr>
              <w:t>Profile Siswa</w:t>
            </w:r>
            <w:r>
              <w:rPr>
                <w:i/>
                <w:iCs/>
              </w:rPr>
              <w:t>”</w:t>
            </w:r>
          </w:p>
        </w:tc>
        <w:tc>
          <w:tcPr>
            <w:tcW w:w="3964" w:type="dxa"/>
            <w:vAlign w:val="center"/>
          </w:tcPr>
          <w:p w14:paraId="1489321D" w14:textId="3369456A" w:rsidR="0043740A" w:rsidRDefault="0043740A" w:rsidP="0043740A">
            <w:pPr>
              <w:pStyle w:val="ListParagraph"/>
              <w:spacing w:after="160"/>
              <w:ind w:left="464"/>
            </w:pPr>
          </w:p>
        </w:tc>
      </w:tr>
      <w:tr w:rsidR="0043740A" w:rsidRPr="0044182F" w14:paraId="62082E7B" w14:textId="77777777" w:rsidTr="003E4796">
        <w:trPr>
          <w:jc w:val="center"/>
        </w:trPr>
        <w:tc>
          <w:tcPr>
            <w:tcW w:w="3827" w:type="dxa"/>
            <w:vAlign w:val="center"/>
          </w:tcPr>
          <w:p w14:paraId="553AE09D" w14:textId="77777777" w:rsidR="0043740A" w:rsidRDefault="0043740A" w:rsidP="0043740A">
            <w:pPr>
              <w:pStyle w:val="ListParagraph"/>
            </w:pPr>
          </w:p>
        </w:tc>
        <w:tc>
          <w:tcPr>
            <w:tcW w:w="3964" w:type="dxa"/>
            <w:vAlign w:val="center"/>
          </w:tcPr>
          <w:p w14:paraId="4EC7CCCA" w14:textId="047C7FA6" w:rsidR="0043740A" w:rsidRDefault="0043740A" w:rsidP="00FF2590">
            <w:pPr>
              <w:pStyle w:val="ListParagraph"/>
              <w:numPr>
                <w:ilvl w:val="0"/>
                <w:numId w:val="41"/>
              </w:numPr>
              <w:spacing w:after="160"/>
              <w:ind w:left="461"/>
            </w:pPr>
            <w:r>
              <w:t>Menampilkan halaman profil siswa</w:t>
            </w:r>
          </w:p>
        </w:tc>
      </w:tr>
    </w:tbl>
    <w:p w14:paraId="6433E21D" w14:textId="77777777" w:rsidR="00D13158" w:rsidRDefault="00D13158" w:rsidP="00D13158">
      <w:pPr>
        <w:ind w:left="66"/>
      </w:pPr>
    </w:p>
    <w:p w14:paraId="23CB5B6A" w14:textId="5443247C" w:rsidR="006B0320" w:rsidRDefault="006B0840" w:rsidP="00FF2590">
      <w:pPr>
        <w:pStyle w:val="ListParagraph"/>
        <w:numPr>
          <w:ilvl w:val="0"/>
          <w:numId w:val="25"/>
        </w:numPr>
        <w:ind w:left="426"/>
        <w:rPr>
          <w:ins w:id="2320" w:author="chaniaayulestari@outlook.com" w:date="2021-11-12T16:26:00Z"/>
        </w:rPr>
      </w:pPr>
      <w:r>
        <w:t xml:space="preserve">Skenario </w:t>
      </w:r>
      <w:r w:rsidR="006B0320">
        <w:t>Riwayat Absen Siswa</w:t>
      </w:r>
    </w:p>
    <w:p w14:paraId="2EDB801D" w14:textId="26AEACC1" w:rsidR="001A7B0B" w:rsidDel="006D26FE" w:rsidRDefault="001A7B0B">
      <w:pPr>
        <w:pStyle w:val="ListParagraph"/>
        <w:ind w:left="426"/>
        <w:rPr>
          <w:del w:id="2321" w:author="chaniaayulestari@outlook.com" w:date="2021-11-13T13:53:00Z"/>
        </w:rPr>
        <w:pPrChange w:id="2322" w:author="chaniaayulestari@outlook.com" w:date="2021-11-12T16:26:00Z">
          <w:pPr>
            <w:pStyle w:val="ListParagraph"/>
            <w:numPr>
              <w:numId w:val="25"/>
            </w:numPr>
            <w:ind w:left="426" w:hanging="360"/>
          </w:pPr>
        </w:pPrChange>
      </w:pPr>
    </w:p>
    <w:p w14:paraId="72716316" w14:textId="2EFE7CEB" w:rsidR="006D26FE" w:rsidRDefault="006D26FE">
      <w:pPr>
        <w:pStyle w:val="Caption"/>
        <w:keepNext/>
        <w:jc w:val="center"/>
        <w:rPr>
          <w:ins w:id="2323" w:author="chaniaayulestari@outlook.com" w:date="2021-11-13T13:53:00Z"/>
        </w:rPr>
        <w:pPrChange w:id="2324" w:author="chaniaayulestari@outlook.com" w:date="2021-11-13T13:53:00Z">
          <w:pPr/>
        </w:pPrChange>
      </w:pPr>
      <w:bookmarkStart w:id="2325" w:name="_Toc87762722"/>
      <w:ins w:id="2326" w:author="chaniaayulestari@outlook.com" w:date="2021-11-13T13:53:00Z">
        <w:r>
          <w:t xml:space="preserve">Tabel 3. </w:t>
        </w:r>
      </w:ins>
      <w:ins w:id="2327" w:author="Rafi Aziizi" w:date="2021-11-14T11:08:00Z">
        <w:r w:rsidR="001B2DEA">
          <w:fldChar w:fldCharType="begin"/>
        </w:r>
        <w:r w:rsidR="001B2DEA">
          <w:instrText xml:space="preserve"> SEQ Tabel_3. \* ARABIC </w:instrText>
        </w:r>
      </w:ins>
      <w:r w:rsidR="001B2DEA">
        <w:fldChar w:fldCharType="separate"/>
      </w:r>
      <w:ins w:id="2328" w:author="Rafi Aziizi" w:date="2021-11-14T11:08:00Z">
        <w:r w:rsidR="001B2DEA">
          <w:rPr>
            <w:noProof/>
          </w:rPr>
          <w:t>9</w:t>
        </w:r>
        <w:r w:rsidR="001B2DEA">
          <w:fldChar w:fldCharType="end"/>
        </w:r>
      </w:ins>
      <w:ins w:id="2329" w:author="chaniaayulestari@outlook.com" w:date="2021-11-13T13:53:00Z">
        <w:del w:id="2330" w:author="Rafi Aziizi" w:date="2021-11-14T09:52:00Z">
          <w:r w:rsidDel="003640C9">
            <w:fldChar w:fldCharType="begin"/>
          </w:r>
          <w:r w:rsidDel="003640C9">
            <w:delInstrText xml:space="preserve"> SEQ Tabel_3. \* ARABIC </w:delInstrText>
          </w:r>
        </w:del>
      </w:ins>
      <w:del w:id="2331" w:author="Rafi Aziizi" w:date="2021-11-14T09:52:00Z">
        <w:r w:rsidDel="003640C9">
          <w:fldChar w:fldCharType="end"/>
        </w:r>
      </w:del>
      <w:ins w:id="2332" w:author="chaniaayulestari@outlook.com" w:date="2021-11-13T13:53:00Z">
        <w:r>
          <w:t xml:space="preserve"> Skenario Riwayat Siswa</w:t>
        </w:r>
        <w:bookmarkEnd w:id="2325"/>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F3B9D" w:rsidRPr="00A46E0B" w14:paraId="68E79EAB" w14:textId="77777777" w:rsidTr="008159DF">
        <w:trPr>
          <w:jc w:val="center"/>
        </w:trPr>
        <w:tc>
          <w:tcPr>
            <w:tcW w:w="3827" w:type="dxa"/>
            <w:shd w:val="clear" w:color="auto" w:fill="F2EE98"/>
            <w:vAlign w:val="center"/>
          </w:tcPr>
          <w:p w14:paraId="0640529D" w14:textId="77777777" w:rsidR="006F3B9D" w:rsidRPr="0044182F" w:rsidRDefault="006F3B9D" w:rsidP="008159DF">
            <w:pPr>
              <w:rPr>
                <w:b/>
              </w:rPr>
            </w:pPr>
            <w:r w:rsidRPr="0044182F">
              <w:rPr>
                <w:b/>
              </w:rPr>
              <w:t>Name</w:t>
            </w:r>
          </w:p>
        </w:tc>
        <w:tc>
          <w:tcPr>
            <w:tcW w:w="3964" w:type="dxa"/>
            <w:shd w:val="clear" w:color="auto" w:fill="F2EE98"/>
            <w:vAlign w:val="center"/>
          </w:tcPr>
          <w:p w14:paraId="6CADF6F2" w14:textId="61ACEF25" w:rsidR="006F3B9D" w:rsidRPr="00A46E0B" w:rsidRDefault="006F3B9D" w:rsidP="008159DF">
            <w:r>
              <w:t>Riwayat Absen Siswa</w:t>
            </w:r>
          </w:p>
        </w:tc>
      </w:tr>
      <w:tr w:rsidR="006F3B9D" w:rsidRPr="002F6C1D" w14:paraId="36A4D6C0" w14:textId="77777777" w:rsidTr="008159DF">
        <w:trPr>
          <w:jc w:val="center"/>
        </w:trPr>
        <w:tc>
          <w:tcPr>
            <w:tcW w:w="3827" w:type="dxa"/>
            <w:vAlign w:val="center"/>
          </w:tcPr>
          <w:p w14:paraId="18BEF099" w14:textId="77777777" w:rsidR="006F3B9D" w:rsidRPr="0044182F" w:rsidRDefault="006F3B9D" w:rsidP="008159DF">
            <w:pPr>
              <w:rPr>
                <w:b/>
              </w:rPr>
            </w:pPr>
            <w:r w:rsidRPr="0044182F">
              <w:rPr>
                <w:b/>
              </w:rPr>
              <w:t>ID</w:t>
            </w:r>
          </w:p>
        </w:tc>
        <w:tc>
          <w:tcPr>
            <w:tcW w:w="3964" w:type="dxa"/>
            <w:vAlign w:val="center"/>
          </w:tcPr>
          <w:p w14:paraId="7020D553" w14:textId="709D629A" w:rsidR="006F3B9D" w:rsidRPr="002F6C1D" w:rsidRDefault="006F3B9D" w:rsidP="008159DF">
            <w:r>
              <w:t>RC05</w:t>
            </w:r>
          </w:p>
        </w:tc>
      </w:tr>
      <w:tr w:rsidR="006F3B9D" w:rsidRPr="000C722D" w14:paraId="58B26304" w14:textId="77777777" w:rsidTr="008159DF">
        <w:trPr>
          <w:jc w:val="center"/>
        </w:trPr>
        <w:tc>
          <w:tcPr>
            <w:tcW w:w="3827" w:type="dxa"/>
            <w:vAlign w:val="center"/>
          </w:tcPr>
          <w:p w14:paraId="6CCF587E" w14:textId="77777777" w:rsidR="006F3B9D" w:rsidRPr="0044182F" w:rsidRDefault="006F3B9D" w:rsidP="008159DF">
            <w:pPr>
              <w:rPr>
                <w:b/>
              </w:rPr>
            </w:pPr>
            <w:r w:rsidRPr="0044182F">
              <w:rPr>
                <w:b/>
              </w:rPr>
              <w:t>Description</w:t>
            </w:r>
          </w:p>
        </w:tc>
        <w:tc>
          <w:tcPr>
            <w:tcW w:w="3964" w:type="dxa"/>
          </w:tcPr>
          <w:p w14:paraId="6982C452" w14:textId="4BC9E71F" w:rsidR="006F3B9D" w:rsidRPr="000C722D" w:rsidRDefault="006F3B9D" w:rsidP="008159DF">
            <w:r>
              <w:t>Use case ini akan menampilkan informasi secara detail mengenai data absensi siswa</w:t>
            </w:r>
          </w:p>
        </w:tc>
      </w:tr>
      <w:tr w:rsidR="006F3B9D" w:rsidRPr="002F6C1D" w14:paraId="21215891" w14:textId="77777777" w:rsidTr="008159DF">
        <w:trPr>
          <w:jc w:val="center"/>
        </w:trPr>
        <w:tc>
          <w:tcPr>
            <w:tcW w:w="3827" w:type="dxa"/>
            <w:vAlign w:val="center"/>
          </w:tcPr>
          <w:p w14:paraId="4E8D7981" w14:textId="77777777" w:rsidR="006F3B9D" w:rsidRPr="0044182F" w:rsidRDefault="006F3B9D" w:rsidP="008159DF">
            <w:pPr>
              <w:rPr>
                <w:b/>
              </w:rPr>
            </w:pPr>
            <w:r w:rsidRPr="0044182F">
              <w:rPr>
                <w:b/>
              </w:rPr>
              <w:t>Actors</w:t>
            </w:r>
          </w:p>
        </w:tc>
        <w:tc>
          <w:tcPr>
            <w:tcW w:w="3964" w:type="dxa"/>
            <w:vAlign w:val="center"/>
          </w:tcPr>
          <w:p w14:paraId="247B16AB" w14:textId="77777777" w:rsidR="006F3B9D" w:rsidRPr="002F6C1D" w:rsidRDefault="006F3B9D" w:rsidP="008159DF">
            <w:r>
              <w:t>Bag.IT, Guru BK.</w:t>
            </w:r>
          </w:p>
        </w:tc>
      </w:tr>
      <w:tr w:rsidR="006F3B9D" w:rsidRPr="0044182F" w14:paraId="23677E73" w14:textId="77777777" w:rsidTr="008159DF">
        <w:trPr>
          <w:jc w:val="center"/>
        </w:trPr>
        <w:tc>
          <w:tcPr>
            <w:tcW w:w="3827" w:type="dxa"/>
            <w:vAlign w:val="center"/>
          </w:tcPr>
          <w:p w14:paraId="174F803B" w14:textId="77777777" w:rsidR="006F3B9D" w:rsidRPr="0044182F" w:rsidRDefault="006F3B9D" w:rsidP="008159DF">
            <w:pPr>
              <w:rPr>
                <w:b/>
              </w:rPr>
            </w:pPr>
            <w:r w:rsidRPr="0044182F">
              <w:rPr>
                <w:b/>
              </w:rPr>
              <w:t>Frequency of Use</w:t>
            </w:r>
          </w:p>
        </w:tc>
        <w:tc>
          <w:tcPr>
            <w:tcW w:w="3964" w:type="dxa"/>
            <w:vAlign w:val="center"/>
          </w:tcPr>
          <w:p w14:paraId="5FF70AD5" w14:textId="77777777" w:rsidR="006F3B9D" w:rsidRPr="00C42BC3" w:rsidRDefault="006F3B9D" w:rsidP="008159DF">
            <w:pPr>
              <w:rPr>
                <w:i/>
                <w:iCs/>
              </w:rPr>
            </w:pPr>
            <w:r>
              <w:rPr>
                <w:i/>
                <w:iCs/>
              </w:rPr>
              <w:t>Conditional</w:t>
            </w:r>
          </w:p>
        </w:tc>
      </w:tr>
      <w:tr w:rsidR="006F3B9D" w:rsidRPr="0044182F" w14:paraId="01671E8E" w14:textId="77777777" w:rsidTr="008159DF">
        <w:trPr>
          <w:jc w:val="center"/>
        </w:trPr>
        <w:tc>
          <w:tcPr>
            <w:tcW w:w="3827" w:type="dxa"/>
            <w:vAlign w:val="center"/>
          </w:tcPr>
          <w:p w14:paraId="546AB8EC" w14:textId="77777777" w:rsidR="006F3B9D" w:rsidRPr="0044182F" w:rsidRDefault="006F3B9D" w:rsidP="008159DF">
            <w:pPr>
              <w:rPr>
                <w:b/>
              </w:rPr>
            </w:pPr>
            <w:r w:rsidRPr="0044182F">
              <w:rPr>
                <w:b/>
              </w:rPr>
              <w:t>Triggers</w:t>
            </w:r>
          </w:p>
        </w:tc>
        <w:tc>
          <w:tcPr>
            <w:tcW w:w="3964" w:type="dxa"/>
            <w:vAlign w:val="center"/>
          </w:tcPr>
          <w:p w14:paraId="1D4529F3" w14:textId="7774A855" w:rsidR="006F3B9D" w:rsidRPr="0044182F" w:rsidRDefault="006F3B9D" w:rsidP="008159DF">
            <w:r>
              <w:t>Use case akan terjadi jika aktor ingin melihat riwayat siswa</w:t>
            </w:r>
          </w:p>
        </w:tc>
      </w:tr>
      <w:tr w:rsidR="006F3B9D" w:rsidRPr="0081005E" w14:paraId="70025822" w14:textId="77777777" w:rsidTr="008159DF">
        <w:trPr>
          <w:jc w:val="center"/>
        </w:trPr>
        <w:tc>
          <w:tcPr>
            <w:tcW w:w="3827" w:type="dxa"/>
            <w:vAlign w:val="center"/>
          </w:tcPr>
          <w:p w14:paraId="6C0BE7CE" w14:textId="77777777" w:rsidR="006F3B9D" w:rsidRPr="0044182F" w:rsidRDefault="006F3B9D" w:rsidP="008159DF">
            <w:pPr>
              <w:rPr>
                <w:b/>
              </w:rPr>
            </w:pPr>
            <w:r w:rsidRPr="0044182F">
              <w:rPr>
                <w:b/>
              </w:rPr>
              <w:t>Pre-Conditions</w:t>
            </w:r>
          </w:p>
        </w:tc>
        <w:tc>
          <w:tcPr>
            <w:tcW w:w="3964" w:type="dxa"/>
            <w:vAlign w:val="center"/>
          </w:tcPr>
          <w:p w14:paraId="1FC8A8D9" w14:textId="77777777" w:rsidR="006F3B9D" w:rsidRPr="00C42BC3" w:rsidRDefault="006F3B9D" w:rsidP="008159DF">
            <w:r>
              <w:t>Sistem menampilkan data siswa</w:t>
            </w:r>
          </w:p>
        </w:tc>
      </w:tr>
      <w:tr w:rsidR="006F3B9D" w:rsidRPr="0048762E" w14:paraId="165ED5A0" w14:textId="77777777" w:rsidTr="008159DF">
        <w:trPr>
          <w:jc w:val="center"/>
        </w:trPr>
        <w:tc>
          <w:tcPr>
            <w:tcW w:w="3827" w:type="dxa"/>
            <w:vAlign w:val="center"/>
          </w:tcPr>
          <w:p w14:paraId="24FBFF3F" w14:textId="77777777" w:rsidR="006F3B9D" w:rsidRPr="0044182F" w:rsidRDefault="006F3B9D" w:rsidP="008159DF">
            <w:pPr>
              <w:rPr>
                <w:b/>
              </w:rPr>
            </w:pPr>
            <w:r w:rsidRPr="0044182F">
              <w:rPr>
                <w:b/>
              </w:rPr>
              <w:t>Post-Conditions</w:t>
            </w:r>
          </w:p>
        </w:tc>
        <w:tc>
          <w:tcPr>
            <w:tcW w:w="3964" w:type="dxa"/>
            <w:vAlign w:val="center"/>
          </w:tcPr>
          <w:p w14:paraId="727BE721" w14:textId="0869FF3E" w:rsidR="006F3B9D" w:rsidRPr="0048762E" w:rsidRDefault="006F3B9D" w:rsidP="008159DF">
            <w:r>
              <w:t>Sistem menampilkan riwayat absensi siswa</w:t>
            </w:r>
          </w:p>
        </w:tc>
      </w:tr>
      <w:tr w:rsidR="006F3B9D" w:rsidRPr="0044182F" w14:paraId="6A6A5E21" w14:textId="77777777" w:rsidTr="008159DF">
        <w:trPr>
          <w:jc w:val="center"/>
        </w:trPr>
        <w:tc>
          <w:tcPr>
            <w:tcW w:w="7791" w:type="dxa"/>
            <w:gridSpan w:val="2"/>
            <w:shd w:val="clear" w:color="auto" w:fill="F2EE98"/>
            <w:vAlign w:val="center"/>
          </w:tcPr>
          <w:p w14:paraId="4F361FAF" w14:textId="77777777" w:rsidR="006F3B9D" w:rsidRPr="0044182F" w:rsidRDefault="006F3B9D" w:rsidP="008159DF">
            <w:pPr>
              <w:jc w:val="center"/>
              <w:rPr>
                <w:b/>
              </w:rPr>
            </w:pPr>
            <w:r w:rsidRPr="0044182F">
              <w:rPr>
                <w:b/>
              </w:rPr>
              <w:t>Main Course</w:t>
            </w:r>
          </w:p>
        </w:tc>
      </w:tr>
      <w:tr w:rsidR="006F3B9D" w:rsidRPr="0044182F" w14:paraId="02D6008F" w14:textId="77777777" w:rsidTr="008159DF">
        <w:trPr>
          <w:jc w:val="center"/>
        </w:trPr>
        <w:tc>
          <w:tcPr>
            <w:tcW w:w="3827" w:type="dxa"/>
            <w:shd w:val="clear" w:color="auto" w:fill="F2EE98"/>
            <w:vAlign w:val="center"/>
          </w:tcPr>
          <w:p w14:paraId="0DAA04DD" w14:textId="77777777" w:rsidR="006F3B9D" w:rsidRPr="0044182F" w:rsidRDefault="006F3B9D" w:rsidP="008159DF">
            <w:pPr>
              <w:jc w:val="center"/>
              <w:rPr>
                <w:b/>
              </w:rPr>
            </w:pPr>
            <w:r w:rsidRPr="0044182F">
              <w:rPr>
                <w:b/>
              </w:rPr>
              <w:t>Aksi Aktor</w:t>
            </w:r>
          </w:p>
        </w:tc>
        <w:tc>
          <w:tcPr>
            <w:tcW w:w="3964" w:type="dxa"/>
            <w:shd w:val="clear" w:color="auto" w:fill="F2EE98"/>
            <w:vAlign w:val="center"/>
          </w:tcPr>
          <w:p w14:paraId="4E8942D7" w14:textId="77777777" w:rsidR="006F3B9D" w:rsidRPr="0044182F" w:rsidRDefault="006F3B9D" w:rsidP="008159DF">
            <w:pPr>
              <w:jc w:val="center"/>
              <w:rPr>
                <w:b/>
              </w:rPr>
            </w:pPr>
            <w:r w:rsidRPr="0044182F">
              <w:rPr>
                <w:b/>
              </w:rPr>
              <w:t>Reaksi Sistem</w:t>
            </w:r>
          </w:p>
        </w:tc>
      </w:tr>
      <w:tr w:rsidR="006F3B9D" w:rsidRPr="0044182F" w14:paraId="58D6FF82" w14:textId="77777777" w:rsidTr="008159DF">
        <w:trPr>
          <w:jc w:val="center"/>
        </w:trPr>
        <w:tc>
          <w:tcPr>
            <w:tcW w:w="3827" w:type="dxa"/>
            <w:vAlign w:val="center"/>
          </w:tcPr>
          <w:p w14:paraId="66E0283E" w14:textId="363D956D" w:rsidR="006F3B9D" w:rsidRPr="0044182F" w:rsidRDefault="006F3B9D">
            <w:pPr>
              <w:numPr>
                <w:ilvl w:val="0"/>
                <w:numId w:val="86"/>
              </w:numPr>
              <w:spacing w:after="160"/>
              <w:pPrChange w:id="2333" w:author="chaniaayulestari@outlook.com" w:date="2021-11-12T15:18:00Z">
                <w:pPr>
                  <w:numPr>
                    <w:numId w:val="28"/>
                  </w:numPr>
                  <w:spacing w:after="160"/>
                  <w:ind w:left="720" w:hanging="360"/>
                </w:pPr>
              </w:pPrChange>
            </w:pPr>
            <w:r>
              <w:t>M</w:t>
            </w:r>
            <w:ins w:id="2334" w:author="Rafi Aziizi" w:date="2021-11-12T10:45:00Z">
              <w:r w:rsidR="007C5FA9">
                <w:t>em</w:t>
              </w:r>
            </w:ins>
            <w:r>
              <w:t>asuk</w:t>
            </w:r>
            <w:ins w:id="2335" w:author="Rafi Aziizi" w:date="2021-11-12T10:45:00Z">
              <w:r w:rsidR="007C5FA9">
                <w:t>i</w:t>
              </w:r>
            </w:ins>
            <w:r>
              <w:t xml:space="preserve"> sistem absensi</w:t>
            </w:r>
          </w:p>
        </w:tc>
        <w:tc>
          <w:tcPr>
            <w:tcW w:w="3964" w:type="dxa"/>
            <w:vAlign w:val="center"/>
          </w:tcPr>
          <w:p w14:paraId="4074B881" w14:textId="77777777" w:rsidR="006F3B9D" w:rsidRPr="0044182F" w:rsidRDefault="006F3B9D">
            <w:pPr>
              <w:ind w:left="360"/>
              <w:pPrChange w:id="2336" w:author="chaniaayulestari@outlook.com" w:date="2021-11-12T15:19:00Z">
                <w:pPr>
                  <w:ind w:left="511"/>
                </w:pPr>
              </w:pPrChange>
            </w:pPr>
          </w:p>
        </w:tc>
      </w:tr>
      <w:tr w:rsidR="006F3B9D" w:rsidRPr="0044182F" w14:paraId="495AE9A6" w14:textId="77777777" w:rsidTr="008159DF">
        <w:trPr>
          <w:jc w:val="center"/>
        </w:trPr>
        <w:tc>
          <w:tcPr>
            <w:tcW w:w="3827" w:type="dxa"/>
            <w:vAlign w:val="center"/>
          </w:tcPr>
          <w:p w14:paraId="4B15057A" w14:textId="77777777" w:rsidR="006F3B9D" w:rsidRPr="0044182F" w:rsidRDefault="006F3B9D">
            <w:pPr>
              <w:pStyle w:val="ListParagraph"/>
              <w:pPrChange w:id="2337" w:author="chaniaayulestari@outlook.com" w:date="2021-11-12T15:19:00Z">
                <w:pPr>
                  <w:ind w:left="510"/>
                </w:pPr>
              </w:pPrChange>
            </w:pPr>
          </w:p>
        </w:tc>
        <w:tc>
          <w:tcPr>
            <w:tcW w:w="3964" w:type="dxa"/>
            <w:vAlign w:val="center"/>
          </w:tcPr>
          <w:p w14:paraId="007FFEB4" w14:textId="77777777" w:rsidR="006F3B9D" w:rsidRPr="0044182F" w:rsidRDefault="006F3B9D">
            <w:pPr>
              <w:numPr>
                <w:ilvl w:val="0"/>
                <w:numId w:val="86"/>
              </w:numPr>
              <w:spacing w:after="160"/>
              <w:pPrChange w:id="2338" w:author="chaniaayulestari@outlook.com" w:date="2021-11-12T15:18:00Z">
                <w:pPr>
                  <w:numPr>
                    <w:numId w:val="28"/>
                  </w:numPr>
                  <w:spacing w:after="160"/>
                  <w:ind w:left="511" w:hanging="360"/>
                </w:pPr>
              </w:pPrChange>
            </w:pPr>
            <w:r>
              <w:t>Menampilkan menu kelola utama</w:t>
            </w:r>
          </w:p>
        </w:tc>
      </w:tr>
      <w:tr w:rsidR="006F3B9D" w:rsidRPr="0044182F" w14:paraId="53B8AD35" w14:textId="77777777" w:rsidTr="008159DF">
        <w:trPr>
          <w:jc w:val="center"/>
        </w:trPr>
        <w:tc>
          <w:tcPr>
            <w:tcW w:w="3827" w:type="dxa"/>
            <w:vAlign w:val="center"/>
          </w:tcPr>
          <w:p w14:paraId="3FC2703B" w14:textId="77777777" w:rsidR="006F3B9D" w:rsidRPr="0044182F" w:rsidRDefault="006F3B9D">
            <w:pPr>
              <w:pStyle w:val="ListParagraph"/>
              <w:numPr>
                <w:ilvl w:val="0"/>
                <w:numId w:val="86"/>
              </w:numPr>
              <w:pPrChange w:id="2339" w:author="chaniaayulestari@outlook.com" w:date="2021-11-12T15:18:00Z">
                <w:pPr>
                  <w:pStyle w:val="ListParagraph"/>
                  <w:numPr>
                    <w:numId w:val="28"/>
                  </w:numPr>
                  <w:ind w:hanging="360"/>
                </w:pPr>
              </w:pPrChange>
            </w:pPr>
            <w:r>
              <w:t>Memilih menu “Data Siswa”</w:t>
            </w:r>
          </w:p>
        </w:tc>
        <w:tc>
          <w:tcPr>
            <w:tcW w:w="3964" w:type="dxa"/>
            <w:vAlign w:val="center"/>
          </w:tcPr>
          <w:p w14:paraId="21584E18" w14:textId="77777777" w:rsidR="006F3B9D" w:rsidRDefault="006F3B9D">
            <w:pPr>
              <w:pStyle w:val="ListParagraph"/>
              <w:spacing w:after="160"/>
              <w:pPrChange w:id="2340" w:author="chaniaayulestari@outlook.com" w:date="2021-11-12T15:19:00Z">
                <w:pPr>
                  <w:spacing w:after="160"/>
                  <w:ind w:left="511"/>
                </w:pPr>
              </w:pPrChange>
            </w:pPr>
          </w:p>
        </w:tc>
      </w:tr>
      <w:tr w:rsidR="006F3B9D" w:rsidRPr="0044182F" w14:paraId="23878463" w14:textId="77777777" w:rsidTr="008159DF">
        <w:trPr>
          <w:jc w:val="center"/>
        </w:trPr>
        <w:tc>
          <w:tcPr>
            <w:tcW w:w="3827" w:type="dxa"/>
            <w:vAlign w:val="center"/>
          </w:tcPr>
          <w:p w14:paraId="6ED9B6D3" w14:textId="77777777" w:rsidR="006F3B9D" w:rsidRDefault="006F3B9D">
            <w:pPr>
              <w:pStyle w:val="ListParagraph"/>
            </w:pPr>
          </w:p>
        </w:tc>
        <w:tc>
          <w:tcPr>
            <w:tcW w:w="3964" w:type="dxa"/>
            <w:vAlign w:val="center"/>
          </w:tcPr>
          <w:p w14:paraId="31479E0F" w14:textId="77777777" w:rsidR="006F3B9D" w:rsidRDefault="006F3B9D">
            <w:pPr>
              <w:pStyle w:val="ListParagraph"/>
              <w:numPr>
                <w:ilvl w:val="0"/>
                <w:numId w:val="86"/>
              </w:numPr>
              <w:spacing w:after="160"/>
              <w:pPrChange w:id="2341" w:author="chaniaayulestari@outlook.com" w:date="2021-11-12T15:18:00Z">
                <w:pPr>
                  <w:pStyle w:val="ListParagraph"/>
                  <w:numPr>
                    <w:numId w:val="28"/>
                  </w:numPr>
                  <w:spacing w:after="160"/>
                  <w:ind w:left="464" w:hanging="360"/>
                </w:pPr>
              </w:pPrChange>
            </w:pPr>
            <w:r>
              <w:t>Menampilkan halaman data siswa</w:t>
            </w:r>
          </w:p>
        </w:tc>
      </w:tr>
      <w:tr w:rsidR="006F3B9D" w:rsidRPr="0044182F" w14:paraId="2587D5D6" w14:textId="77777777" w:rsidTr="008159DF">
        <w:trPr>
          <w:jc w:val="center"/>
        </w:trPr>
        <w:tc>
          <w:tcPr>
            <w:tcW w:w="3827" w:type="dxa"/>
            <w:vAlign w:val="center"/>
          </w:tcPr>
          <w:p w14:paraId="20EE82C3" w14:textId="71AE485A" w:rsidR="006F3B9D" w:rsidRDefault="006F3B9D">
            <w:pPr>
              <w:pStyle w:val="ListParagraph"/>
              <w:numPr>
                <w:ilvl w:val="0"/>
                <w:numId w:val="86"/>
              </w:numPr>
              <w:pPrChange w:id="2342" w:author="chaniaayulestari@outlook.com" w:date="2021-11-12T15:18:00Z">
                <w:pPr>
                  <w:pStyle w:val="ListParagraph"/>
                  <w:numPr>
                    <w:numId w:val="28"/>
                  </w:numPr>
                  <w:ind w:hanging="360"/>
                </w:pPr>
              </w:pPrChange>
            </w:pPr>
            <w:r>
              <w:t xml:space="preserve">Menekan </w:t>
            </w:r>
            <w:r w:rsidRPr="00F97775">
              <w:rPr>
                <w:i/>
                <w:iCs/>
              </w:rPr>
              <w:t>button “Riwayat Absen”</w:t>
            </w:r>
          </w:p>
        </w:tc>
        <w:tc>
          <w:tcPr>
            <w:tcW w:w="3964" w:type="dxa"/>
            <w:vAlign w:val="center"/>
          </w:tcPr>
          <w:p w14:paraId="791B408A" w14:textId="77777777" w:rsidR="006F3B9D" w:rsidRDefault="006F3B9D">
            <w:pPr>
              <w:pStyle w:val="ListParagraph"/>
              <w:spacing w:after="160"/>
              <w:pPrChange w:id="2343" w:author="chaniaayulestari@outlook.com" w:date="2021-11-12T15:19:00Z">
                <w:pPr>
                  <w:pStyle w:val="ListParagraph"/>
                  <w:spacing w:after="160"/>
                  <w:ind w:left="464"/>
                </w:pPr>
              </w:pPrChange>
            </w:pPr>
          </w:p>
        </w:tc>
      </w:tr>
      <w:tr w:rsidR="006F3B9D" w:rsidRPr="0044182F" w14:paraId="066FA0FB" w14:textId="77777777" w:rsidTr="008159DF">
        <w:trPr>
          <w:jc w:val="center"/>
        </w:trPr>
        <w:tc>
          <w:tcPr>
            <w:tcW w:w="3827" w:type="dxa"/>
            <w:vAlign w:val="center"/>
          </w:tcPr>
          <w:p w14:paraId="67233534" w14:textId="77777777" w:rsidR="006F3B9D" w:rsidRDefault="006F3B9D">
            <w:pPr>
              <w:pStyle w:val="ListParagraph"/>
            </w:pPr>
          </w:p>
        </w:tc>
        <w:tc>
          <w:tcPr>
            <w:tcW w:w="3964" w:type="dxa"/>
            <w:vAlign w:val="center"/>
          </w:tcPr>
          <w:p w14:paraId="4CBCEA26" w14:textId="355BF3A6" w:rsidR="006F3B9D" w:rsidRDefault="006F3B9D">
            <w:pPr>
              <w:pStyle w:val="ListParagraph"/>
              <w:numPr>
                <w:ilvl w:val="0"/>
                <w:numId w:val="86"/>
              </w:numPr>
              <w:spacing w:after="160"/>
              <w:pPrChange w:id="2344" w:author="chaniaayulestari@outlook.com" w:date="2021-11-12T15:18:00Z">
                <w:pPr>
                  <w:pStyle w:val="ListParagraph"/>
                  <w:numPr>
                    <w:numId w:val="28"/>
                  </w:numPr>
                  <w:spacing w:after="160"/>
                  <w:ind w:hanging="360"/>
                </w:pPr>
              </w:pPrChange>
            </w:pPr>
            <w:r>
              <w:t>Menampilkan halaman riwayat absensi siswa</w:t>
            </w:r>
          </w:p>
        </w:tc>
      </w:tr>
    </w:tbl>
    <w:p w14:paraId="7DBD807C" w14:textId="77777777" w:rsidR="006F3B9D" w:rsidRDefault="006F3B9D" w:rsidP="006F3B9D"/>
    <w:p w14:paraId="1FD467CC" w14:textId="5B2133C1" w:rsidR="00270503" w:rsidRDefault="00270503" w:rsidP="00FF2590">
      <w:pPr>
        <w:pStyle w:val="ListParagraph"/>
        <w:numPr>
          <w:ilvl w:val="0"/>
          <w:numId w:val="25"/>
        </w:numPr>
        <w:ind w:left="426"/>
      </w:pPr>
      <w:r>
        <w:t>Skenario Profil Guru</w:t>
      </w:r>
    </w:p>
    <w:p w14:paraId="5CA30615" w14:textId="2268F57C" w:rsidR="00C53A83" w:rsidDel="006D26FE" w:rsidRDefault="00C53A83" w:rsidP="00CA43C8">
      <w:pPr>
        <w:pStyle w:val="Caption"/>
        <w:keepNext/>
        <w:jc w:val="center"/>
        <w:rPr>
          <w:del w:id="2345" w:author="chaniaayulestari@outlook.com" w:date="2021-11-13T13:54:00Z"/>
        </w:rPr>
      </w:pPr>
      <w:del w:id="2346" w:author="chaniaayulestari@outlook.com" w:date="2021-11-12T16:26:00Z">
        <w:r w:rsidDel="001A7B0B">
          <w:delText xml:space="preserve">Table 3. </w:delText>
        </w:r>
        <w:r w:rsidDel="001A7B0B">
          <w:rPr>
            <w:i w:val="0"/>
            <w:iCs w:val="0"/>
          </w:rPr>
          <w:fldChar w:fldCharType="begin"/>
        </w:r>
        <w:r w:rsidRPr="006D26FE" w:rsidDel="001A7B0B">
          <w:rPr>
            <w:i w:val="0"/>
            <w:iCs w:val="0"/>
          </w:rPr>
          <w:delInstrText xml:space="preserve"> SEQ Table_3. \* ARABIC </w:delInstrText>
        </w:r>
        <w:r w:rsidDel="001A7B0B">
          <w:rPr>
            <w:i w:val="0"/>
            <w:iCs w:val="0"/>
          </w:rPr>
          <w:fldChar w:fldCharType="separate"/>
        </w:r>
        <w:r w:rsidRPr="001A7B0B" w:rsidDel="001A7B0B">
          <w:rPr>
            <w:noProof/>
          </w:rPr>
          <w:delText>8</w:delText>
        </w:r>
        <w:r w:rsidDel="001A7B0B">
          <w:rPr>
            <w:i w:val="0"/>
            <w:iCs w:val="0"/>
          </w:rPr>
          <w:fldChar w:fldCharType="end"/>
        </w:r>
        <w:r w:rsidDel="001A7B0B">
          <w:delText xml:space="preserve"> </w:delText>
        </w:r>
        <w:r w:rsidRPr="00D8535B" w:rsidDel="001A7B0B">
          <w:delText>Skenario Use Case Profil Guru</w:delText>
        </w:r>
      </w:del>
    </w:p>
    <w:p w14:paraId="150EA5AC" w14:textId="641B297F" w:rsidR="006D26FE" w:rsidRDefault="006D26FE">
      <w:pPr>
        <w:pStyle w:val="Caption"/>
        <w:keepNext/>
        <w:jc w:val="center"/>
        <w:rPr>
          <w:ins w:id="2347" w:author="chaniaayulestari@outlook.com" w:date="2021-11-13T13:54:00Z"/>
        </w:rPr>
        <w:pPrChange w:id="2348" w:author="chaniaayulestari@outlook.com" w:date="2021-11-13T13:54:00Z">
          <w:pPr/>
        </w:pPrChange>
      </w:pPr>
      <w:bookmarkStart w:id="2349" w:name="_Toc87762723"/>
      <w:ins w:id="2350" w:author="chaniaayulestari@outlook.com" w:date="2021-11-13T13:54:00Z">
        <w:r>
          <w:t xml:space="preserve">Tabel 3. </w:t>
        </w:r>
      </w:ins>
      <w:ins w:id="2351" w:author="Rafi Aziizi" w:date="2021-11-14T11:08:00Z">
        <w:r w:rsidR="001B2DEA">
          <w:fldChar w:fldCharType="begin"/>
        </w:r>
        <w:r w:rsidR="001B2DEA">
          <w:instrText xml:space="preserve"> SEQ Tabel_3. \* ARABIC </w:instrText>
        </w:r>
      </w:ins>
      <w:r w:rsidR="001B2DEA">
        <w:fldChar w:fldCharType="separate"/>
      </w:r>
      <w:ins w:id="2352" w:author="Rafi Aziizi" w:date="2021-11-14T11:08:00Z">
        <w:r w:rsidR="001B2DEA">
          <w:rPr>
            <w:noProof/>
          </w:rPr>
          <w:t>10</w:t>
        </w:r>
        <w:r w:rsidR="001B2DEA">
          <w:fldChar w:fldCharType="end"/>
        </w:r>
      </w:ins>
      <w:ins w:id="2353" w:author="chaniaayulestari@outlook.com" w:date="2021-11-13T13:54:00Z">
        <w:del w:id="2354" w:author="Rafi Aziizi" w:date="2021-11-14T09:52:00Z">
          <w:r w:rsidDel="003640C9">
            <w:fldChar w:fldCharType="begin"/>
          </w:r>
          <w:r w:rsidDel="003640C9">
            <w:delInstrText xml:space="preserve"> SEQ Tabel_3. \* ARABIC </w:delInstrText>
          </w:r>
        </w:del>
      </w:ins>
      <w:del w:id="2355" w:author="Rafi Aziizi" w:date="2021-11-14T09:52:00Z">
        <w:r w:rsidDel="003640C9">
          <w:fldChar w:fldCharType="end"/>
        </w:r>
      </w:del>
      <w:ins w:id="2356" w:author="chaniaayulestari@outlook.com" w:date="2021-11-13T13:54:00Z">
        <w:r>
          <w:t xml:space="preserve"> Skenario Profil Guru</w:t>
        </w:r>
        <w:bookmarkEnd w:id="2349"/>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53A83" w:rsidRPr="00A46E0B" w14:paraId="6F54D4A7" w14:textId="77777777" w:rsidTr="00C53A83">
        <w:trPr>
          <w:jc w:val="center"/>
        </w:trPr>
        <w:tc>
          <w:tcPr>
            <w:tcW w:w="3827" w:type="dxa"/>
            <w:shd w:val="clear" w:color="auto" w:fill="F2EE98"/>
            <w:vAlign w:val="center"/>
          </w:tcPr>
          <w:p w14:paraId="752D33FC" w14:textId="77777777" w:rsidR="00C53A83" w:rsidRPr="0044182F" w:rsidRDefault="00C53A83" w:rsidP="00C53A83">
            <w:pPr>
              <w:rPr>
                <w:b/>
              </w:rPr>
            </w:pPr>
            <w:r w:rsidRPr="0044182F">
              <w:rPr>
                <w:b/>
              </w:rPr>
              <w:t>Name</w:t>
            </w:r>
          </w:p>
        </w:tc>
        <w:tc>
          <w:tcPr>
            <w:tcW w:w="3964" w:type="dxa"/>
            <w:shd w:val="clear" w:color="auto" w:fill="F2EE98"/>
            <w:vAlign w:val="center"/>
          </w:tcPr>
          <w:p w14:paraId="62303B03" w14:textId="77777777" w:rsidR="00C53A83" w:rsidRPr="00A46E0B" w:rsidRDefault="00C53A83" w:rsidP="00C53A83">
            <w:r>
              <w:t>Profil Guru</w:t>
            </w:r>
          </w:p>
        </w:tc>
      </w:tr>
      <w:tr w:rsidR="00C53A83" w:rsidRPr="002F6C1D" w14:paraId="03303A2A" w14:textId="77777777" w:rsidTr="00C53A83">
        <w:trPr>
          <w:jc w:val="center"/>
        </w:trPr>
        <w:tc>
          <w:tcPr>
            <w:tcW w:w="3827" w:type="dxa"/>
            <w:vAlign w:val="center"/>
          </w:tcPr>
          <w:p w14:paraId="246F0075" w14:textId="77777777" w:rsidR="00C53A83" w:rsidRPr="0044182F" w:rsidRDefault="00C53A83" w:rsidP="00C53A83">
            <w:pPr>
              <w:rPr>
                <w:b/>
              </w:rPr>
            </w:pPr>
            <w:r w:rsidRPr="0044182F">
              <w:rPr>
                <w:b/>
              </w:rPr>
              <w:lastRenderedPageBreak/>
              <w:t>ID</w:t>
            </w:r>
          </w:p>
        </w:tc>
        <w:tc>
          <w:tcPr>
            <w:tcW w:w="3964" w:type="dxa"/>
            <w:vAlign w:val="center"/>
          </w:tcPr>
          <w:p w14:paraId="517150A9" w14:textId="4C2FAC00" w:rsidR="00C53A83" w:rsidRPr="002F6C1D" w:rsidRDefault="00C53A83" w:rsidP="00C53A83">
            <w:r>
              <w:t>RC0</w:t>
            </w:r>
            <w:r w:rsidR="006F3B9D">
              <w:t>6</w:t>
            </w:r>
          </w:p>
        </w:tc>
      </w:tr>
      <w:tr w:rsidR="00C53A83" w:rsidRPr="000C722D" w14:paraId="57308C89" w14:textId="77777777" w:rsidTr="00C53A83">
        <w:trPr>
          <w:jc w:val="center"/>
        </w:trPr>
        <w:tc>
          <w:tcPr>
            <w:tcW w:w="3827" w:type="dxa"/>
            <w:vAlign w:val="center"/>
          </w:tcPr>
          <w:p w14:paraId="6C341DC5" w14:textId="77777777" w:rsidR="00C53A83" w:rsidRPr="0044182F" w:rsidRDefault="00C53A83" w:rsidP="00C53A83">
            <w:pPr>
              <w:rPr>
                <w:b/>
              </w:rPr>
            </w:pPr>
            <w:r w:rsidRPr="0044182F">
              <w:rPr>
                <w:b/>
              </w:rPr>
              <w:t>Description</w:t>
            </w:r>
          </w:p>
        </w:tc>
        <w:tc>
          <w:tcPr>
            <w:tcW w:w="3964" w:type="dxa"/>
          </w:tcPr>
          <w:p w14:paraId="2666F778" w14:textId="4CA6E5D3" w:rsidR="00C53A83" w:rsidRPr="000C722D" w:rsidRDefault="00C53A83" w:rsidP="00C53A83">
            <w:r>
              <w:t>Use case ini akan menampilkan</w:t>
            </w:r>
            <w:r w:rsidR="006F3B9D">
              <w:t xml:space="preserve"> informasi secara detail mengenai</w:t>
            </w:r>
            <w:r>
              <w:t xml:space="preserve"> data identitas guru.</w:t>
            </w:r>
          </w:p>
        </w:tc>
      </w:tr>
      <w:tr w:rsidR="00C53A83" w:rsidRPr="002F6C1D" w14:paraId="0EF37B4D" w14:textId="77777777" w:rsidTr="00C53A83">
        <w:trPr>
          <w:jc w:val="center"/>
        </w:trPr>
        <w:tc>
          <w:tcPr>
            <w:tcW w:w="3827" w:type="dxa"/>
            <w:vAlign w:val="center"/>
          </w:tcPr>
          <w:p w14:paraId="7C8C4AB8" w14:textId="77777777" w:rsidR="00C53A83" w:rsidRPr="0044182F" w:rsidRDefault="00C53A83" w:rsidP="00C53A83">
            <w:pPr>
              <w:rPr>
                <w:b/>
              </w:rPr>
            </w:pPr>
            <w:r w:rsidRPr="0044182F">
              <w:rPr>
                <w:b/>
              </w:rPr>
              <w:t>Actors</w:t>
            </w:r>
          </w:p>
        </w:tc>
        <w:tc>
          <w:tcPr>
            <w:tcW w:w="3964" w:type="dxa"/>
            <w:vAlign w:val="center"/>
          </w:tcPr>
          <w:p w14:paraId="2D1B64B7" w14:textId="77777777" w:rsidR="00C53A83" w:rsidRPr="002F6C1D" w:rsidRDefault="00C53A83" w:rsidP="00C53A83">
            <w:r>
              <w:t>Bag.IT, Guru BK.</w:t>
            </w:r>
          </w:p>
        </w:tc>
      </w:tr>
      <w:tr w:rsidR="00C53A83" w:rsidRPr="0044182F" w14:paraId="25AB9B42" w14:textId="77777777" w:rsidTr="00C53A83">
        <w:trPr>
          <w:jc w:val="center"/>
        </w:trPr>
        <w:tc>
          <w:tcPr>
            <w:tcW w:w="3827" w:type="dxa"/>
            <w:vAlign w:val="center"/>
          </w:tcPr>
          <w:p w14:paraId="2DCE0301" w14:textId="77777777" w:rsidR="00C53A83" w:rsidRPr="0044182F" w:rsidRDefault="00C53A83" w:rsidP="00C53A83">
            <w:pPr>
              <w:rPr>
                <w:b/>
              </w:rPr>
            </w:pPr>
            <w:r w:rsidRPr="0044182F">
              <w:rPr>
                <w:b/>
              </w:rPr>
              <w:t>Frequency of Use</w:t>
            </w:r>
          </w:p>
        </w:tc>
        <w:tc>
          <w:tcPr>
            <w:tcW w:w="3964" w:type="dxa"/>
            <w:vAlign w:val="center"/>
          </w:tcPr>
          <w:p w14:paraId="53560285" w14:textId="77777777" w:rsidR="00C53A83" w:rsidRPr="00C42BC3" w:rsidRDefault="00C53A83" w:rsidP="00C53A83">
            <w:pPr>
              <w:rPr>
                <w:i/>
                <w:iCs/>
              </w:rPr>
            </w:pPr>
            <w:r>
              <w:rPr>
                <w:i/>
                <w:iCs/>
              </w:rPr>
              <w:t>Conditional</w:t>
            </w:r>
          </w:p>
        </w:tc>
      </w:tr>
      <w:tr w:rsidR="00C53A83" w:rsidRPr="0044182F" w14:paraId="080AFA50" w14:textId="77777777" w:rsidTr="00C53A83">
        <w:trPr>
          <w:jc w:val="center"/>
        </w:trPr>
        <w:tc>
          <w:tcPr>
            <w:tcW w:w="3827" w:type="dxa"/>
            <w:vAlign w:val="center"/>
          </w:tcPr>
          <w:p w14:paraId="436FFEE1" w14:textId="77777777" w:rsidR="00C53A83" w:rsidRPr="0044182F" w:rsidRDefault="00C53A83" w:rsidP="00C53A83">
            <w:pPr>
              <w:rPr>
                <w:b/>
              </w:rPr>
            </w:pPr>
            <w:r w:rsidRPr="0044182F">
              <w:rPr>
                <w:b/>
              </w:rPr>
              <w:t>Triggers</w:t>
            </w:r>
          </w:p>
        </w:tc>
        <w:tc>
          <w:tcPr>
            <w:tcW w:w="3964" w:type="dxa"/>
            <w:vAlign w:val="center"/>
          </w:tcPr>
          <w:p w14:paraId="3A91D7A7" w14:textId="77777777" w:rsidR="00C53A83" w:rsidRPr="0044182F" w:rsidRDefault="00C53A83" w:rsidP="00C53A83">
            <w:r>
              <w:t>Use case akan terjadi jika aktor ingin melihat profil guru</w:t>
            </w:r>
          </w:p>
        </w:tc>
      </w:tr>
      <w:tr w:rsidR="00C53A83" w:rsidRPr="00C42BC3" w14:paraId="4242B1E5" w14:textId="77777777" w:rsidTr="00C53A83">
        <w:trPr>
          <w:jc w:val="center"/>
        </w:trPr>
        <w:tc>
          <w:tcPr>
            <w:tcW w:w="3827" w:type="dxa"/>
            <w:vAlign w:val="center"/>
          </w:tcPr>
          <w:p w14:paraId="28317DF8" w14:textId="77777777" w:rsidR="00C53A83" w:rsidRPr="0044182F" w:rsidRDefault="00C53A83" w:rsidP="00C53A83">
            <w:pPr>
              <w:rPr>
                <w:b/>
              </w:rPr>
            </w:pPr>
            <w:r w:rsidRPr="0044182F">
              <w:rPr>
                <w:b/>
              </w:rPr>
              <w:t>Pre-Conditions</w:t>
            </w:r>
          </w:p>
        </w:tc>
        <w:tc>
          <w:tcPr>
            <w:tcW w:w="3964" w:type="dxa"/>
            <w:vAlign w:val="center"/>
          </w:tcPr>
          <w:p w14:paraId="0DBA61B2" w14:textId="77777777" w:rsidR="00C53A83" w:rsidRPr="00C42BC3" w:rsidRDefault="00C53A83" w:rsidP="00C53A83">
            <w:r>
              <w:t>Sistem menampilkan halaman data guru</w:t>
            </w:r>
          </w:p>
        </w:tc>
      </w:tr>
      <w:tr w:rsidR="00C53A83" w:rsidRPr="0048762E" w14:paraId="727D3578" w14:textId="77777777" w:rsidTr="00C53A83">
        <w:trPr>
          <w:jc w:val="center"/>
        </w:trPr>
        <w:tc>
          <w:tcPr>
            <w:tcW w:w="3827" w:type="dxa"/>
            <w:vAlign w:val="center"/>
          </w:tcPr>
          <w:p w14:paraId="13AF7BEE" w14:textId="77777777" w:rsidR="00C53A83" w:rsidRPr="0044182F" w:rsidRDefault="00C53A83" w:rsidP="00C53A83">
            <w:pPr>
              <w:rPr>
                <w:b/>
              </w:rPr>
            </w:pPr>
            <w:r w:rsidRPr="0044182F">
              <w:rPr>
                <w:b/>
              </w:rPr>
              <w:t>Post-Conditions</w:t>
            </w:r>
          </w:p>
        </w:tc>
        <w:tc>
          <w:tcPr>
            <w:tcW w:w="3964" w:type="dxa"/>
            <w:vAlign w:val="center"/>
          </w:tcPr>
          <w:p w14:paraId="4E3215DA" w14:textId="77777777" w:rsidR="00C53A83" w:rsidRPr="0048762E" w:rsidRDefault="00C53A83" w:rsidP="00C53A83">
            <w:r>
              <w:t>Sistem menampilkan profil guru</w:t>
            </w:r>
          </w:p>
        </w:tc>
      </w:tr>
      <w:tr w:rsidR="00C53A83" w:rsidRPr="0044182F" w14:paraId="698C446A" w14:textId="77777777" w:rsidTr="00C53A83">
        <w:trPr>
          <w:jc w:val="center"/>
        </w:trPr>
        <w:tc>
          <w:tcPr>
            <w:tcW w:w="7791" w:type="dxa"/>
            <w:gridSpan w:val="2"/>
            <w:shd w:val="clear" w:color="auto" w:fill="F2EE98"/>
            <w:vAlign w:val="center"/>
          </w:tcPr>
          <w:p w14:paraId="48791E4D" w14:textId="77777777" w:rsidR="00C53A83" w:rsidRPr="0044182F" w:rsidRDefault="00C53A83" w:rsidP="00C53A83">
            <w:pPr>
              <w:jc w:val="center"/>
              <w:rPr>
                <w:b/>
              </w:rPr>
            </w:pPr>
            <w:r w:rsidRPr="0044182F">
              <w:rPr>
                <w:b/>
              </w:rPr>
              <w:t>Main Course</w:t>
            </w:r>
          </w:p>
        </w:tc>
      </w:tr>
      <w:tr w:rsidR="00C53A83" w:rsidRPr="0044182F" w14:paraId="288E9E11" w14:textId="77777777" w:rsidTr="00C53A83">
        <w:trPr>
          <w:jc w:val="center"/>
        </w:trPr>
        <w:tc>
          <w:tcPr>
            <w:tcW w:w="3827" w:type="dxa"/>
            <w:shd w:val="clear" w:color="auto" w:fill="F2EE98"/>
            <w:vAlign w:val="center"/>
          </w:tcPr>
          <w:p w14:paraId="45298B8C" w14:textId="77777777" w:rsidR="00C53A83" w:rsidRPr="0044182F" w:rsidRDefault="00C53A83" w:rsidP="00C53A83">
            <w:pPr>
              <w:jc w:val="center"/>
              <w:rPr>
                <w:b/>
              </w:rPr>
            </w:pPr>
            <w:r w:rsidRPr="0044182F">
              <w:rPr>
                <w:b/>
              </w:rPr>
              <w:t>Aksi Aktor</w:t>
            </w:r>
          </w:p>
        </w:tc>
        <w:tc>
          <w:tcPr>
            <w:tcW w:w="3964" w:type="dxa"/>
            <w:shd w:val="clear" w:color="auto" w:fill="F2EE98"/>
            <w:vAlign w:val="center"/>
          </w:tcPr>
          <w:p w14:paraId="65DB490E" w14:textId="77777777" w:rsidR="00C53A83" w:rsidRPr="0044182F" w:rsidRDefault="00C53A83" w:rsidP="00C53A83">
            <w:pPr>
              <w:jc w:val="center"/>
              <w:rPr>
                <w:b/>
              </w:rPr>
            </w:pPr>
            <w:r w:rsidRPr="0044182F">
              <w:rPr>
                <w:b/>
              </w:rPr>
              <w:t>Reaksi Sistem</w:t>
            </w:r>
          </w:p>
        </w:tc>
      </w:tr>
      <w:tr w:rsidR="00C53A83" w:rsidRPr="0044182F" w14:paraId="71B93270" w14:textId="77777777" w:rsidTr="00C53A83">
        <w:trPr>
          <w:jc w:val="center"/>
        </w:trPr>
        <w:tc>
          <w:tcPr>
            <w:tcW w:w="3827" w:type="dxa"/>
            <w:vAlign w:val="center"/>
          </w:tcPr>
          <w:p w14:paraId="0252AEF2" w14:textId="645C01A8" w:rsidR="00C53A83" w:rsidRPr="0044182F" w:rsidRDefault="007C5FA9" w:rsidP="00C53A83">
            <w:pPr>
              <w:numPr>
                <w:ilvl w:val="0"/>
                <w:numId w:val="29"/>
              </w:numPr>
              <w:spacing w:after="160"/>
            </w:pPr>
            <w:ins w:id="2357" w:author="Rafi Aziizi" w:date="2021-11-12T10:45:00Z">
              <w:r>
                <w:t>Memasuki sistem absensi</w:t>
              </w:r>
            </w:ins>
            <w:del w:id="2358" w:author="Rafi Aziizi" w:date="2021-11-12T10:45:00Z">
              <w:r w:rsidR="00C53A83" w:rsidDel="007C5FA9">
                <w:delText>Masuk sistem absensi</w:delText>
              </w:r>
            </w:del>
          </w:p>
        </w:tc>
        <w:tc>
          <w:tcPr>
            <w:tcW w:w="3964" w:type="dxa"/>
            <w:vAlign w:val="center"/>
          </w:tcPr>
          <w:p w14:paraId="390E394E" w14:textId="77777777" w:rsidR="00C53A83" w:rsidRPr="0044182F" w:rsidRDefault="00C53A83" w:rsidP="00C53A83">
            <w:pPr>
              <w:ind w:left="511"/>
            </w:pPr>
          </w:p>
        </w:tc>
      </w:tr>
      <w:tr w:rsidR="00C53A83" w:rsidRPr="0044182F" w14:paraId="04043951" w14:textId="77777777" w:rsidTr="00C53A83">
        <w:trPr>
          <w:jc w:val="center"/>
        </w:trPr>
        <w:tc>
          <w:tcPr>
            <w:tcW w:w="3827" w:type="dxa"/>
            <w:vAlign w:val="center"/>
          </w:tcPr>
          <w:p w14:paraId="68D0E001" w14:textId="77777777" w:rsidR="00C53A83" w:rsidRPr="0044182F" w:rsidRDefault="00C53A83" w:rsidP="00C53A83">
            <w:pPr>
              <w:ind w:left="510"/>
            </w:pPr>
          </w:p>
        </w:tc>
        <w:tc>
          <w:tcPr>
            <w:tcW w:w="3964" w:type="dxa"/>
            <w:vAlign w:val="center"/>
          </w:tcPr>
          <w:p w14:paraId="302E872B" w14:textId="0A41723F" w:rsidR="00C53A83" w:rsidRPr="0044182F" w:rsidRDefault="00C53A83" w:rsidP="00C53A83">
            <w:pPr>
              <w:numPr>
                <w:ilvl w:val="0"/>
                <w:numId w:val="29"/>
              </w:numPr>
              <w:spacing w:after="160"/>
              <w:ind w:left="511"/>
            </w:pPr>
            <w:r>
              <w:t xml:space="preserve">Menampilkan halaman </w:t>
            </w:r>
            <w:r w:rsidR="006F3B9D">
              <w:t>menu kelola utama</w:t>
            </w:r>
          </w:p>
        </w:tc>
      </w:tr>
      <w:tr w:rsidR="00C53A83" w14:paraId="161B3D08" w14:textId="77777777" w:rsidTr="00C53A83">
        <w:trPr>
          <w:jc w:val="center"/>
        </w:trPr>
        <w:tc>
          <w:tcPr>
            <w:tcW w:w="3827" w:type="dxa"/>
            <w:vAlign w:val="center"/>
          </w:tcPr>
          <w:p w14:paraId="311790D9" w14:textId="77777777" w:rsidR="00C53A83" w:rsidRPr="0044182F" w:rsidRDefault="00C53A83" w:rsidP="00C53A83">
            <w:pPr>
              <w:pStyle w:val="ListParagraph"/>
              <w:numPr>
                <w:ilvl w:val="0"/>
                <w:numId w:val="29"/>
              </w:numPr>
            </w:pPr>
            <w:r>
              <w:t>Memiliih menu “Data Guru”</w:t>
            </w:r>
          </w:p>
        </w:tc>
        <w:tc>
          <w:tcPr>
            <w:tcW w:w="3964" w:type="dxa"/>
            <w:vAlign w:val="center"/>
          </w:tcPr>
          <w:p w14:paraId="701CA60D" w14:textId="77777777" w:rsidR="00C53A83" w:rsidRDefault="00C53A83" w:rsidP="00C53A83">
            <w:pPr>
              <w:spacing w:after="160"/>
              <w:ind w:left="511"/>
            </w:pPr>
          </w:p>
        </w:tc>
      </w:tr>
      <w:tr w:rsidR="00C53A83" w14:paraId="718BC793" w14:textId="77777777" w:rsidTr="00C53A83">
        <w:trPr>
          <w:jc w:val="center"/>
        </w:trPr>
        <w:tc>
          <w:tcPr>
            <w:tcW w:w="3827" w:type="dxa"/>
            <w:vAlign w:val="center"/>
          </w:tcPr>
          <w:p w14:paraId="2E011C92" w14:textId="77777777" w:rsidR="00C53A83" w:rsidRDefault="00C53A83" w:rsidP="00C53A83">
            <w:pPr>
              <w:pStyle w:val="ListParagraph"/>
            </w:pPr>
          </w:p>
        </w:tc>
        <w:tc>
          <w:tcPr>
            <w:tcW w:w="3964" w:type="dxa"/>
            <w:vAlign w:val="center"/>
          </w:tcPr>
          <w:p w14:paraId="7BB1DD82" w14:textId="77777777" w:rsidR="00C53A83" w:rsidRDefault="00C53A83" w:rsidP="00C53A83">
            <w:pPr>
              <w:pStyle w:val="ListParagraph"/>
              <w:numPr>
                <w:ilvl w:val="0"/>
                <w:numId w:val="29"/>
              </w:numPr>
              <w:spacing w:after="160"/>
              <w:ind w:left="464"/>
            </w:pPr>
            <w:r>
              <w:t>Menampilkan halaman data guru</w:t>
            </w:r>
          </w:p>
        </w:tc>
      </w:tr>
      <w:tr w:rsidR="00C53A83" w14:paraId="46D67407" w14:textId="77777777" w:rsidTr="00C53A83">
        <w:trPr>
          <w:jc w:val="center"/>
        </w:trPr>
        <w:tc>
          <w:tcPr>
            <w:tcW w:w="3827" w:type="dxa"/>
            <w:vAlign w:val="center"/>
          </w:tcPr>
          <w:p w14:paraId="1A743C47" w14:textId="1A890C65" w:rsidR="00C53A83" w:rsidRDefault="00C53A83" w:rsidP="00C53A83">
            <w:pPr>
              <w:pStyle w:val="ListParagraph"/>
              <w:numPr>
                <w:ilvl w:val="0"/>
                <w:numId w:val="39"/>
              </w:numPr>
            </w:pPr>
            <w:r>
              <w:t xml:space="preserve">Menekan </w:t>
            </w:r>
            <w:r>
              <w:rPr>
                <w:i/>
                <w:iCs/>
              </w:rPr>
              <w:t>button “</w:t>
            </w:r>
            <w:r w:rsidR="006F3B9D">
              <w:rPr>
                <w:i/>
                <w:iCs/>
              </w:rPr>
              <w:t>Profile</w:t>
            </w:r>
            <w:r>
              <w:rPr>
                <w:i/>
                <w:iCs/>
              </w:rPr>
              <w:t xml:space="preserve"> </w:t>
            </w:r>
            <w:r w:rsidR="006F3B9D">
              <w:rPr>
                <w:i/>
                <w:iCs/>
              </w:rPr>
              <w:t>Guru</w:t>
            </w:r>
            <w:r>
              <w:rPr>
                <w:i/>
                <w:iCs/>
              </w:rPr>
              <w:t>”</w:t>
            </w:r>
          </w:p>
        </w:tc>
        <w:tc>
          <w:tcPr>
            <w:tcW w:w="3964" w:type="dxa"/>
            <w:vAlign w:val="center"/>
          </w:tcPr>
          <w:p w14:paraId="78393C97" w14:textId="77777777" w:rsidR="00C53A83" w:rsidRDefault="00C53A83" w:rsidP="00C53A83">
            <w:pPr>
              <w:spacing w:after="160"/>
            </w:pPr>
          </w:p>
        </w:tc>
      </w:tr>
      <w:tr w:rsidR="00C53A83" w14:paraId="07A737C1" w14:textId="77777777" w:rsidTr="00C53A83">
        <w:trPr>
          <w:jc w:val="center"/>
        </w:trPr>
        <w:tc>
          <w:tcPr>
            <w:tcW w:w="3827" w:type="dxa"/>
            <w:vAlign w:val="center"/>
          </w:tcPr>
          <w:p w14:paraId="2C2DFE18" w14:textId="77777777" w:rsidR="00C53A83" w:rsidRDefault="00C53A83" w:rsidP="00C53A83">
            <w:pPr>
              <w:pStyle w:val="ListParagraph"/>
            </w:pPr>
          </w:p>
        </w:tc>
        <w:tc>
          <w:tcPr>
            <w:tcW w:w="3964" w:type="dxa"/>
            <w:vAlign w:val="center"/>
          </w:tcPr>
          <w:p w14:paraId="7B79B87B" w14:textId="77777777" w:rsidR="00C53A83" w:rsidRDefault="00C53A83" w:rsidP="00C53A83">
            <w:pPr>
              <w:pStyle w:val="ListParagraph"/>
              <w:numPr>
                <w:ilvl w:val="0"/>
                <w:numId w:val="39"/>
              </w:numPr>
              <w:spacing w:after="160"/>
              <w:ind w:left="461"/>
            </w:pPr>
            <w:r>
              <w:t>Menampilkan halaman profil guru</w:t>
            </w:r>
          </w:p>
        </w:tc>
      </w:tr>
    </w:tbl>
    <w:p w14:paraId="33A8B687" w14:textId="77777777" w:rsidR="00C53A83" w:rsidRDefault="00C53A83" w:rsidP="00C53A83"/>
    <w:p w14:paraId="4CD576F5" w14:textId="01F9AAF3" w:rsidR="00C53A83" w:rsidRDefault="00C53A83" w:rsidP="00FF2590">
      <w:pPr>
        <w:pStyle w:val="ListParagraph"/>
        <w:numPr>
          <w:ilvl w:val="0"/>
          <w:numId w:val="25"/>
        </w:numPr>
        <w:ind w:left="426"/>
        <w:rPr>
          <w:ins w:id="2359" w:author="chaniaayulestari@outlook.com" w:date="2021-11-12T16:26:00Z"/>
        </w:rPr>
      </w:pPr>
      <w:r>
        <w:t>Skenario Profil</w:t>
      </w:r>
      <w:ins w:id="2360" w:author="chaniaayulestari@outlook.com" w:date="2021-11-13T13:54:00Z">
        <w:r w:rsidR="006D26FE">
          <w:t>e</w:t>
        </w:r>
      </w:ins>
      <w:r>
        <w:t xml:space="preserve"> Walikelas</w:t>
      </w:r>
    </w:p>
    <w:p w14:paraId="05AA8DC6" w14:textId="34A6E706" w:rsidR="001A7B0B" w:rsidDel="006D26FE" w:rsidRDefault="001A7B0B">
      <w:pPr>
        <w:pStyle w:val="ListParagraph"/>
        <w:ind w:left="426"/>
        <w:rPr>
          <w:del w:id="2361" w:author="chaniaayulestari@outlook.com" w:date="2021-11-13T13:54:00Z"/>
        </w:rPr>
        <w:pPrChange w:id="2362" w:author="chaniaayulestari@outlook.com" w:date="2021-11-12T16:26:00Z">
          <w:pPr>
            <w:pStyle w:val="ListParagraph"/>
            <w:numPr>
              <w:numId w:val="25"/>
            </w:numPr>
            <w:ind w:left="426" w:hanging="360"/>
          </w:pPr>
        </w:pPrChange>
      </w:pPr>
    </w:p>
    <w:p w14:paraId="4AAD58A6" w14:textId="110726A8" w:rsidR="006D26FE" w:rsidRDefault="006D26FE">
      <w:pPr>
        <w:pStyle w:val="Caption"/>
        <w:keepNext/>
        <w:jc w:val="center"/>
        <w:rPr>
          <w:ins w:id="2363" w:author="chaniaayulestari@outlook.com" w:date="2021-11-13T13:54:00Z"/>
        </w:rPr>
        <w:pPrChange w:id="2364" w:author="chaniaayulestari@outlook.com" w:date="2021-11-13T13:54:00Z">
          <w:pPr/>
        </w:pPrChange>
      </w:pPr>
      <w:bookmarkStart w:id="2365" w:name="_Toc87762724"/>
      <w:ins w:id="2366" w:author="chaniaayulestari@outlook.com" w:date="2021-11-13T13:54:00Z">
        <w:r>
          <w:t xml:space="preserve">Tabel 3. </w:t>
        </w:r>
      </w:ins>
      <w:ins w:id="2367" w:author="Rafi Aziizi" w:date="2021-11-14T11:08:00Z">
        <w:r w:rsidR="001B2DEA">
          <w:fldChar w:fldCharType="begin"/>
        </w:r>
        <w:r w:rsidR="001B2DEA">
          <w:instrText xml:space="preserve"> SEQ Tabel_3. \* ARABIC </w:instrText>
        </w:r>
      </w:ins>
      <w:r w:rsidR="001B2DEA">
        <w:fldChar w:fldCharType="separate"/>
      </w:r>
      <w:ins w:id="2368" w:author="Rafi Aziizi" w:date="2021-11-14T11:08:00Z">
        <w:r w:rsidR="001B2DEA">
          <w:rPr>
            <w:noProof/>
          </w:rPr>
          <w:t>11</w:t>
        </w:r>
        <w:r w:rsidR="001B2DEA">
          <w:fldChar w:fldCharType="end"/>
        </w:r>
      </w:ins>
      <w:ins w:id="2369" w:author="chaniaayulestari@outlook.com" w:date="2021-11-13T13:54:00Z">
        <w:del w:id="2370" w:author="Rafi Aziizi" w:date="2021-11-14T09:52:00Z">
          <w:r w:rsidDel="003640C9">
            <w:fldChar w:fldCharType="begin"/>
          </w:r>
          <w:r w:rsidDel="003640C9">
            <w:delInstrText xml:space="preserve"> SEQ Tabel_3. \* ARABIC </w:delInstrText>
          </w:r>
        </w:del>
      </w:ins>
      <w:del w:id="2371" w:author="Rafi Aziizi" w:date="2021-11-14T09:52:00Z">
        <w:r w:rsidDel="003640C9">
          <w:fldChar w:fldCharType="end"/>
        </w:r>
      </w:del>
      <w:ins w:id="2372" w:author="chaniaayulestari@outlook.com" w:date="2021-11-13T13:54:00Z">
        <w:r>
          <w:t xml:space="preserve"> Skenario Profile Walikelas</w:t>
        </w:r>
        <w:bookmarkEnd w:id="2365"/>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53A83" w:rsidRPr="00A46E0B" w14:paraId="448EA178" w14:textId="77777777" w:rsidTr="00C53A83">
        <w:trPr>
          <w:jc w:val="center"/>
        </w:trPr>
        <w:tc>
          <w:tcPr>
            <w:tcW w:w="3827" w:type="dxa"/>
            <w:shd w:val="clear" w:color="auto" w:fill="F2EE98"/>
            <w:vAlign w:val="center"/>
          </w:tcPr>
          <w:p w14:paraId="07D1B3B0" w14:textId="77777777" w:rsidR="00C53A83" w:rsidRPr="0044182F" w:rsidRDefault="00C53A83" w:rsidP="00C53A83">
            <w:pPr>
              <w:rPr>
                <w:b/>
              </w:rPr>
            </w:pPr>
            <w:r w:rsidRPr="0044182F">
              <w:rPr>
                <w:b/>
              </w:rPr>
              <w:t>Name</w:t>
            </w:r>
          </w:p>
        </w:tc>
        <w:tc>
          <w:tcPr>
            <w:tcW w:w="3964" w:type="dxa"/>
            <w:shd w:val="clear" w:color="auto" w:fill="F2EE98"/>
            <w:vAlign w:val="center"/>
          </w:tcPr>
          <w:p w14:paraId="12E70A9B" w14:textId="61BE22D0" w:rsidR="00C53A83" w:rsidRPr="00A46E0B" w:rsidRDefault="00C53A83" w:rsidP="00C53A83">
            <w:r>
              <w:t xml:space="preserve">Profil </w:t>
            </w:r>
            <w:r w:rsidR="006F3B9D">
              <w:t>Walikelas</w:t>
            </w:r>
          </w:p>
        </w:tc>
      </w:tr>
      <w:tr w:rsidR="00C53A83" w:rsidRPr="002F6C1D" w14:paraId="06500262" w14:textId="77777777" w:rsidTr="00C53A83">
        <w:trPr>
          <w:jc w:val="center"/>
        </w:trPr>
        <w:tc>
          <w:tcPr>
            <w:tcW w:w="3827" w:type="dxa"/>
            <w:vAlign w:val="center"/>
          </w:tcPr>
          <w:p w14:paraId="2ED5452C" w14:textId="77777777" w:rsidR="00C53A83" w:rsidRPr="0044182F" w:rsidRDefault="00C53A83" w:rsidP="00C53A83">
            <w:pPr>
              <w:rPr>
                <w:b/>
              </w:rPr>
            </w:pPr>
            <w:r w:rsidRPr="0044182F">
              <w:rPr>
                <w:b/>
              </w:rPr>
              <w:t>ID</w:t>
            </w:r>
          </w:p>
        </w:tc>
        <w:tc>
          <w:tcPr>
            <w:tcW w:w="3964" w:type="dxa"/>
            <w:vAlign w:val="center"/>
          </w:tcPr>
          <w:p w14:paraId="46CB74E3" w14:textId="0E16E589" w:rsidR="00C53A83" w:rsidRPr="002F6C1D" w:rsidRDefault="00C53A83" w:rsidP="00C53A83">
            <w:r>
              <w:t>RC0</w:t>
            </w:r>
            <w:r w:rsidR="006F3B9D">
              <w:t>7</w:t>
            </w:r>
          </w:p>
        </w:tc>
      </w:tr>
      <w:tr w:rsidR="00C53A83" w:rsidRPr="000C722D" w14:paraId="09208754" w14:textId="77777777" w:rsidTr="00C53A83">
        <w:trPr>
          <w:jc w:val="center"/>
        </w:trPr>
        <w:tc>
          <w:tcPr>
            <w:tcW w:w="3827" w:type="dxa"/>
            <w:vAlign w:val="center"/>
          </w:tcPr>
          <w:p w14:paraId="46781BE1" w14:textId="77777777" w:rsidR="00C53A83" w:rsidRPr="0044182F" w:rsidRDefault="00C53A83" w:rsidP="00C53A83">
            <w:pPr>
              <w:rPr>
                <w:b/>
              </w:rPr>
            </w:pPr>
            <w:r w:rsidRPr="0044182F">
              <w:rPr>
                <w:b/>
              </w:rPr>
              <w:t>Description</w:t>
            </w:r>
          </w:p>
        </w:tc>
        <w:tc>
          <w:tcPr>
            <w:tcW w:w="3964" w:type="dxa"/>
          </w:tcPr>
          <w:p w14:paraId="08D25C03" w14:textId="0F588B23" w:rsidR="00C53A83" w:rsidRPr="000C722D" w:rsidRDefault="006F3B9D" w:rsidP="00C53A83">
            <w:r>
              <w:t xml:space="preserve">Use case ini akan menampilkan informasi secara detail mengenai data </w:t>
            </w:r>
            <w:r>
              <w:lastRenderedPageBreak/>
              <w:t>identitas walikelas</w:t>
            </w:r>
          </w:p>
        </w:tc>
      </w:tr>
      <w:tr w:rsidR="00C53A83" w:rsidRPr="002F6C1D" w14:paraId="211D6205" w14:textId="77777777" w:rsidTr="00C53A83">
        <w:trPr>
          <w:jc w:val="center"/>
        </w:trPr>
        <w:tc>
          <w:tcPr>
            <w:tcW w:w="3827" w:type="dxa"/>
            <w:vAlign w:val="center"/>
          </w:tcPr>
          <w:p w14:paraId="3FF469BF" w14:textId="77777777" w:rsidR="00C53A83" w:rsidRPr="0044182F" w:rsidRDefault="00C53A83" w:rsidP="00C53A83">
            <w:pPr>
              <w:rPr>
                <w:b/>
              </w:rPr>
            </w:pPr>
            <w:r w:rsidRPr="0044182F">
              <w:rPr>
                <w:b/>
              </w:rPr>
              <w:lastRenderedPageBreak/>
              <w:t>Actors</w:t>
            </w:r>
          </w:p>
        </w:tc>
        <w:tc>
          <w:tcPr>
            <w:tcW w:w="3964" w:type="dxa"/>
            <w:vAlign w:val="center"/>
          </w:tcPr>
          <w:p w14:paraId="1E89A220" w14:textId="77777777" w:rsidR="00C53A83" w:rsidRPr="002F6C1D" w:rsidRDefault="00C53A83" w:rsidP="00C53A83">
            <w:r>
              <w:t>Bag.IT, Guru BK.</w:t>
            </w:r>
          </w:p>
        </w:tc>
      </w:tr>
      <w:tr w:rsidR="00C53A83" w:rsidRPr="0044182F" w14:paraId="1A43913D" w14:textId="77777777" w:rsidTr="00C53A83">
        <w:trPr>
          <w:jc w:val="center"/>
        </w:trPr>
        <w:tc>
          <w:tcPr>
            <w:tcW w:w="3827" w:type="dxa"/>
            <w:vAlign w:val="center"/>
          </w:tcPr>
          <w:p w14:paraId="7F461CB9" w14:textId="77777777" w:rsidR="00C53A83" w:rsidRPr="0044182F" w:rsidRDefault="00C53A83" w:rsidP="00C53A83">
            <w:pPr>
              <w:rPr>
                <w:b/>
              </w:rPr>
            </w:pPr>
            <w:r w:rsidRPr="0044182F">
              <w:rPr>
                <w:b/>
              </w:rPr>
              <w:t>Frequency of Use</w:t>
            </w:r>
          </w:p>
        </w:tc>
        <w:tc>
          <w:tcPr>
            <w:tcW w:w="3964" w:type="dxa"/>
            <w:vAlign w:val="center"/>
          </w:tcPr>
          <w:p w14:paraId="3FC8ED47" w14:textId="77777777" w:rsidR="00C53A83" w:rsidRPr="00C42BC3" w:rsidRDefault="00C53A83" w:rsidP="00C53A83">
            <w:pPr>
              <w:rPr>
                <w:i/>
                <w:iCs/>
              </w:rPr>
            </w:pPr>
            <w:r>
              <w:rPr>
                <w:i/>
                <w:iCs/>
              </w:rPr>
              <w:t>Conditional</w:t>
            </w:r>
          </w:p>
        </w:tc>
      </w:tr>
      <w:tr w:rsidR="00C53A83" w:rsidRPr="0044182F" w14:paraId="793D2E29" w14:textId="77777777" w:rsidTr="00C53A83">
        <w:trPr>
          <w:jc w:val="center"/>
        </w:trPr>
        <w:tc>
          <w:tcPr>
            <w:tcW w:w="3827" w:type="dxa"/>
            <w:vAlign w:val="center"/>
          </w:tcPr>
          <w:p w14:paraId="2D279FD6" w14:textId="77777777" w:rsidR="00C53A83" w:rsidRPr="0044182F" w:rsidRDefault="00C53A83" w:rsidP="00C53A83">
            <w:pPr>
              <w:rPr>
                <w:b/>
              </w:rPr>
            </w:pPr>
            <w:r w:rsidRPr="0044182F">
              <w:rPr>
                <w:b/>
              </w:rPr>
              <w:t>Triggers</w:t>
            </w:r>
          </w:p>
        </w:tc>
        <w:tc>
          <w:tcPr>
            <w:tcW w:w="3964" w:type="dxa"/>
            <w:vAlign w:val="center"/>
          </w:tcPr>
          <w:p w14:paraId="642BA3F1" w14:textId="1B343060" w:rsidR="00C53A83" w:rsidRPr="0044182F" w:rsidRDefault="00C53A83" w:rsidP="00C53A83">
            <w:r>
              <w:t xml:space="preserve">Use case akan terjadi jika aktor ingin melihat profil </w:t>
            </w:r>
            <w:r w:rsidR="00DD3CFF">
              <w:t>walikelas</w:t>
            </w:r>
          </w:p>
        </w:tc>
      </w:tr>
      <w:tr w:rsidR="00C53A83" w:rsidRPr="00C42BC3" w14:paraId="632732D0" w14:textId="77777777" w:rsidTr="00C53A83">
        <w:trPr>
          <w:jc w:val="center"/>
        </w:trPr>
        <w:tc>
          <w:tcPr>
            <w:tcW w:w="3827" w:type="dxa"/>
            <w:vAlign w:val="center"/>
          </w:tcPr>
          <w:p w14:paraId="3B20E463" w14:textId="77777777" w:rsidR="00C53A83" w:rsidRPr="0044182F" w:rsidRDefault="00C53A83" w:rsidP="00C53A83">
            <w:pPr>
              <w:rPr>
                <w:b/>
              </w:rPr>
            </w:pPr>
            <w:r w:rsidRPr="0044182F">
              <w:rPr>
                <w:b/>
              </w:rPr>
              <w:t>Pre-Conditions</w:t>
            </w:r>
          </w:p>
        </w:tc>
        <w:tc>
          <w:tcPr>
            <w:tcW w:w="3964" w:type="dxa"/>
            <w:vAlign w:val="center"/>
          </w:tcPr>
          <w:p w14:paraId="77E68FCA" w14:textId="29393D94" w:rsidR="00C53A83" w:rsidRPr="00C42BC3" w:rsidRDefault="00C53A83" w:rsidP="00C53A83">
            <w:r>
              <w:t xml:space="preserve">Sistem menampilkan halaman data </w:t>
            </w:r>
            <w:r w:rsidR="006F3B9D">
              <w:t>walikelas</w:t>
            </w:r>
          </w:p>
        </w:tc>
      </w:tr>
      <w:tr w:rsidR="00C53A83" w:rsidRPr="0048762E" w14:paraId="74613AD8" w14:textId="77777777" w:rsidTr="00C53A83">
        <w:trPr>
          <w:jc w:val="center"/>
        </w:trPr>
        <w:tc>
          <w:tcPr>
            <w:tcW w:w="3827" w:type="dxa"/>
            <w:vAlign w:val="center"/>
          </w:tcPr>
          <w:p w14:paraId="71D54E45" w14:textId="77777777" w:rsidR="00C53A83" w:rsidRPr="0044182F" w:rsidRDefault="00C53A83" w:rsidP="00C53A83">
            <w:pPr>
              <w:rPr>
                <w:b/>
              </w:rPr>
            </w:pPr>
            <w:r w:rsidRPr="0044182F">
              <w:rPr>
                <w:b/>
              </w:rPr>
              <w:t>Post-Conditions</w:t>
            </w:r>
          </w:p>
        </w:tc>
        <w:tc>
          <w:tcPr>
            <w:tcW w:w="3964" w:type="dxa"/>
            <w:vAlign w:val="center"/>
          </w:tcPr>
          <w:p w14:paraId="1F289ECF" w14:textId="758B8BFC" w:rsidR="00C53A83" w:rsidRPr="0048762E" w:rsidRDefault="00C53A83" w:rsidP="00C53A83">
            <w:r>
              <w:t xml:space="preserve">Sistem menampilkan profil </w:t>
            </w:r>
            <w:r w:rsidR="006F3B9D">
              <w:t>walikelas</w:t>
            </w:r>
          </w:p>
        </w:tc>
      </w:tr>
      <w:tr w:rsidR="00C53A83" w:rsidRPr="0044182F" w14:paraId="2539E2BF" w14:textId="77777777" w:rsidTr="00C53A83">
        <w:trPr>
          <w:jc w:val="center"/>
        </w:trPr>
        <w:tc>
          <w:tcPr>
            <w:tcW w:w="7791" w:type="dxa"/>
            <w:gridSpan w:val="2"/>
            <w:shd w:val="clear" w:color="auto" w:fill="F2EE98"/>
            <w:vAlign w:val="center"/>
          </w:tcPr>
          <w:p w14:paraId="511B73E4" w14:textId="77777777" w:rsidR="00C53A83" w:rsidRPr="0044182F" w:rsidRDefault="00C53A83" w:rsidP="00C53A83">
            <w:pPr>
              <w:jc w:val="center"/>
              <w:rPr>
                <w:b/>
              </w:rPr>
            </w:pPr>
            <w:r w:rsidRPr="0044182F">
              <w:rPr>
                <w:b/>
              </w:rPr>
              <w:t>Main Course</w:t>
            </w:r>
          </w:p>
        </w:tc>
      </w:tr>
      <w:tr w:rsidR="00C53A83" w:rsidRPr="0044182F" w14:paraId="112D4C65" w14:textId="77777777" w:rsidTr="00C53A83">
        <w:trPr>
          <w:jc w:val="center"/>
        </w:trPr>
        <w:tc>
          <w:tcPr>
            <w:tcW w:w="3827" w:type="dxa"/>
            <w:shd w:val="clear" w:color="auto" w:fill="F2EE98"/>
            <w:vAlign w:val="center"/>
          </w:tcPr>
          <w:p w14:paraId="38BC88F6" w14:textId="77777777" w:rsidR="00C53A83" w:rsidRPr="0044182F" w:rsidRDefault="00C53A83" w:rsidP="00C53A83">
            <w:pPr>
              <w:jc w:val="center"/>
              <w:rPr>
                <w:b/>
              </w:rPr>
            </w:pPr>
            <w:r w:rsidRPr="0044182F">
              <w:rPr>
                <w:b/>
              </w:rPr>
              <w:t>Aksi Aktor</w:t>
            </w:r>
          </w:p>
        </w:tc>
        <w:tc>
          <w:tcPr>
            <w:tcW w:w="3964" w:type="dxa"/>
            <w:shd w:val="clear" w:color="auto" w:fill="F2EE98"/>
            <w:vAlign w:val="center"/>
          </w:tcPr>
          <w:p w14:paraId="33DF1B76" w14:textId="77777777" w:rsidR="00C53A83" w:rsidRPr="0044182F" w:rsidRDefault="00C53A83" w:rsidP="00C53A83">
            <w:pPr>
              <w:jc w:val="center"/>
              <w:rPr>
                <w:b/>
              </w:rPr>
            </w:pPr>
            <w:r w:rsidRPr="0044182F">
              <w:rPr>
                <w:b/>
              </w:rPr>
              <w:t>Reaksi Sistem</w:t>
            </w:r>
          </w:p>
        </w:tc>
      </w:tr>
      <w:tr w:rsidR="00C53A83" w:rsidRPr="0044182F" w14:paraId="6CC10B84" w14:textId="77777777" w:rsidTr="00C53A83">
        <w:trPr>
          <w:jc w:val="center"/>
        </w:trPr>
        <w:tc>
          <w:tcPr>
            <w:tcW w:w="3827" w:type="dxa"/>
            <w:vAlign w:val="center"/>
          </w:tcPr>
          <w:p w14:paraId="11D87FF5" w14:textId="199C1CFB" w:rsidR="00C53A83" w:rsidRPr="0044182F" w:rsidRDefault="007C5FA9">
            <w:pPr>
              <w:pStyle w:val="ListParagraph"/>
              <w:numPr>
                <w:ilvl w:val="0"/>
                <w:numId w:val="87"/>
              </w:numPr>
              <w:spacing w:after="160"/>
              <w:pPrChange w:id="2373" w:author="chaniaayulestari@outlook.com" w:date="2021-11-12T15:19:00Z">
                <w:pPr>
                  <w:numPr>
                    <w:numId w:val="29"/>
                  </w:numPr>
                  <w:spacing w:after="160"/>
                  <w:ind w:left="720" w:hanging="360"/>
                </w:pPr>
              </w:pPrChange>
            </w:pPr>
            <w:ins w:id="2374" w:author="Rafi Aziizi" w:date="2021-11-12T10:45:00Z">
              <w:r>
                <w:t>Memasuki sistem absensi</w:t>
              </w:r>
            </w:ins>
            <w:del w:id="2375" w:author="Rafi Aziizi" w:date="2021-11-12T10:45:00Z">
              <w:r w:rsidR="00C53A83" w:rsidDel="007C5FA9">
                <w:delText>Masuk sistem absensi</w:delText>
              </w:r>
            </w:del>
          </w:p>
        </w:tc>
        <w:tc>
          <w:tcPr>
            <w:tcW w:w="3964" w:type="dxa"/>
            <w:vAlign w:val="center"/>
          </w:tcPr>
          <w:p w14:paraId="39B1957F" w14:textId="77777777" w:rsidR="00C53A83" w:rsidRPr="0044182F" w:rsidRDefault="00C53A83">
            <w:pPr>
              <w:pStyle w:val="ListParagraph"/>
              <w:ind w:left="1080"/>
              <w:pPrChange w:id="2376" w:author="chaniaayulestari@outlook.com" w:date="2021-11-12T15:19:00Z">
                <w:pPr>
                  <w:ind w:left="511"/>
                </w:pPr>
              </w:pPrChange>
            </w:pPr>
          </w:p>
        </w:tc>
      </w:tr>
      <w:tr w:rsidR="00C53A83" w:rsidRPr="0044182F" w14:paraId="644F5199" w14:textId="77777777" w:rsidTr="00C53A83">
        <w:trPr>
          <w:jc w:val="center"/>
        </w:trPr>
        <w:tc>
          <w:tcPr>
            <w:tcW w:w="3827" w:type="dxa"/>
            <w:vAlign w:val="center"/>
          </w:tcPr>
          <w:p w14:paraId="44E3B3C0" w14:textId="77777777" w:rsidR="00C53A83" w:rsidRPr="0044182F" w:rsidRDefault="00C53A83">
            <w:pPr>
              <w:pStyle w:val="ListParagraph"/>
              <w:ind w:left="1080"/>
              <w:pPrChange w:id="2377" w:author="chaniaayulestari@outlook.com" w:date="2021-11-12T15:20:00Z">
                <w:pPr>
                  <w:ind w:left="510"/>
                </w:pPr>
              </w:pPrChange>
            </w:pPr>
          </w:p>
        </w:tc>
        <w:tc>
          <w:tcPr>
            <w:tcW w:w="3964" w:type="dxa"/>
            <w:vAlign w:val="center"/>
          </w:tcPr>
          <w:p w14:paraId="6E739CB2" w14:textId="5070C5C5" w:rsidR="00C53A83" w:rsidRPr="0044182F" w:rsidRDefault="00C53A83">
            <w:pPr>
              <w:pStyle w:val="ListParagraph"/>
              <w:numPr>
                <w:ilvl w:val="0"/>
                <w:numId w:val="87"/>
              </w:numPr>
              <w:spacing w:after="160"/>
              <w:pPrChange w:id="2378" w:author="chaniaayulestari@outlook.com" w:date="2021-11-12T15:19:00Z">
                <w:pPr>
                  <w:numPr>
                    <w:numId w:val="29"/>
                  </w:numPr>
                  <w:spacing w:after="160"/>
                  <w:ind w:left="511" w:hanging="360"/>
                </w:pPr>
              </w:pPrChange>
            </w:pPr>
            <w:r>
              <w:t xml:space="preserve">Menampilkan halaman </w:t>
            </w:r>
            <w:r w:rsidR="006F3B9D">
              <w:t>menu kelola utama</w:t>
            </w:r>
          </w:p>
        </w:tc>
      </w:tr>
      <w:tr w:rsidR="00C53A83" w14:paraId="0CC3D80D" w14:textId="77777777" w:rsidTr="00C53A83">
        <w:trPr>
          <w:jc w:val="center"/>
        </w:trPr>
        <w:tc>
          <w:tcPr>
            <w:tcW w:w="3827" w:type="dxa"/>
            <w:vAlign w:val="center"/>
          </w:tcPr>
          <w:p w14:paraId="51FA3B04" w14:textId="2DCFDCE4" w:rsidR="00C53A83" w:rsidRPr="0044182F" w:rsidRDefault="00C53A83">
            <w:pPr>
              <w:pStyle w:val="ListParagraph"/>
              <w:numPr>
                <w:ilvl w:val="0"/>
                <w:numId w:val="87"/>
              </w:numPr>
              <w:pPrChange w:id="2379" w:author="chaniaayulestari@outlook.com" w:date="2021-11-12T15:19:00Z">
                <w:pPr>
                  <w:pStyle w:val="ListParagraph"/>
                  <w:numPr>
                    <w:numId w:val="29"/>
                  </w:numPr>
                  <w:ind w:hanging="360"/>
                </w:pPr>
              </w:pPrChange>
            </w:pPr>
            <w:r>
              <w:t xml:space="preserve">Memiliih menu “Data </w:t>
            </w:r>
            <w:r w:rsidR="006F3B9D">
              <w:t>Walikelas</w:t>
            </w:r>
            <w:r>
              <w:t>”</w:t>
            </w:r>
          </w:p>
        </w:tc>
        <w:tc>
          <w:tcPr>
            <w:tcW w:w="3964" w:type="dxa"/>
            <w:vAlign w:val="center"/>
          </w:tcPr>
          <w:p w14:paraId="07B6D988" w14:textId="77777777" w:rsidR="00C53A83" w:rsidRDefault="00C53A83">
            <w:pPr>
              <w:spacing w:after="160"/>
              <w:ind w:left="720"/>
              <w:pPrChange w:id="2380" w:author="chaniaayulestari@outlook.com" w:date="2021-11-12T15:20:00Z">
                <w:pPr>
                  <w:spacing w:after="160"/>
                  <w:ind w:left="511"/>
                </w:pPr>
              </w:pPrChange>
            </w:pPr>
          </w:p>
        </w:tc>
      </w:tr>
      <w:tr w:rsidR="00C53A83" w14:paraId="710CCCC1" w14:textId="77777777" w:rsidTr="00C53A83">
        <w:trPr>
          <w:jc w:val="center"/>
        </w:trPr>
        <w:tc>
          <w:tcPr>
            <w:tcW w:w="3827" w:type="dxa"/>
            <w:vAlign w:val="center"/>
          </w:tcPr>
          <w:p w14:paraId="5044338D" w14:textId="77777777" w:rsidR="00C53A83" w:rsidRDefault="00C53A83">
            <w:pPr>
              <w:pStyle w:val="ListParagraph"/>
              <w:ind w:left="1080"/>
              <w:pPrChange w:id="2381" w:author="chaniaayulestari@outlook.com" w:date="2021-11-12T15:20:00Z">
                <w:pPr>
                  <w:pStyle w:val="ListParagraph"/>
                </w:pPr>
              </w:pPrChange>
            </w:pPr>
          </w:p>
        </w:tc>
        <w:tc>
          <w:tcPr>
            <w:tcW w:w="3964" w:type="dxa"/>
            <w:vAlign w:val="center"/>
          </w:tcPr>
          <w:p w14:paraId="637A9757" w14:textId="76B1503B" w:rsidR="00C53A83" w:rsidRDefault="00C53A83">
            <w:pPr>
              <w:pStyle w:val="ListParagraph"/>
              <w:numPr>
                <w:ilvl w:val="0"/>
                <w:numId w:val="87"/>
              </w:numPr>
              <w:spacing w:after="160"/>
              <w:pPrChange w:id="2382" w:author="chaniaayulestari@outlook.com" w:date="2021-11-12T15:19:00Z">
                <w:pPr>
                  <w:pStyle w:val="ListParagraph"/>
                  <w:numPr>
                    <w:numId w:val="29"/>
                  </w:numPr>
                  <w:spacing w:after="160"/>
                  <w:ind w:left="464" w:hanging="360"/>
                </w:pPr>
              </w:pPrChange>
            </w:pPr>
            <w:r>
              <w:t xml:space="preserve">Menampilkan halaman data </w:t>
            </w:r>
            <w:r w:rsidR="006F3B9D">
              <w:t>walikelas</w:t>
            </w:r>
          </w:p>
        </w:tc>
      </w:tr>
      <w:tr w:rsidR="00C53A83" w14:paraId="461EBA6D" w14:textId="77777777" w:rsidTr="00C53A83">
        <w:trPr>
          <w:jc w:val="center"/>
        </w:trPr>
        <w:tc>
          <w:tcPr>
            <w:tcW w:w="3827" w:type="dxa"/>
            <w:vAlign w:val="center"/>
          </w:tcPr>
          <w:p w14:paraId="1317F463" w14:textId="0233C776" w:rsidR="00C53A83" w:rsidRDefault="00C53A83">
            <w:pPr>
              <w:pStyle w:val="ListParagraph"/>
              <w:numPr>
                <w:ilvl w:val="0"/>
                <w:numId w:val="87"/>
              </w:numPr>
              <w:pPrChange w:id="2383" w:author="chaniaayulestari@outlook.com" w:date="2021-11-12T15:19:00Z">
                <w:pPr>
                  <w:pStyle w:val="ListParagraph"/>
                  <w:numPr>
                    <w:numId w:val="39"/>
                  </w:numPr>
                  <w:ind w:hanging="360"/>
                </w:pPr>
              </w:pPrChange>
            </w:pPr>
            <w:r>
              <w:t xml:space="preserve">Menekan </w:t>
            </w:r>
            <w:r w:rsidRPr="009A7AF1">
              <w:rPr>
                <w:i/>
                <w:iCs/>
                <w:rPrChange w:id="2384" w:author="chaniaayulestari@outlook.com" w:date="2021-11-12T15:19:00Z">
                  <w:rPr/>
                </w:rPrChange>
              </w:rPr>
              <w:t>button “</w:t>
            </w:r>
            <w:r w:rsidR="006F3B9D" w:rsidRPr="009A7AF1">
              <w:rPr>
                <w:i/>
                <w:iCs/>
                <w:rPrChange w:id="2385" w:author="chaniaayulestari@outlook.com" w:date="2021-11-12T15:19:00Z">
                  <w:rPr/>
                </w:rPrChange>
              </w:rPr>
              <w:t>Profile</w:t>
            </w:r>
            <w:r w:rsidRPr="009A7AF1">
              <w:rPr>
                <w:i/>
                <w:iCs/>
                <w:rPrChange w:id="2386" w:author="chaniaayulestari@outlook.com" w:date="2021-11-12T15:19:00Z">
                  <w:rPr/>
                </w:rPrChange>
              </w:rPr>
              <w:t xml:space="preserve"> </w:t>
            </w:r>
            <w:r w:rsidR="006F3B9D" w:rsidRPr="009A7AF1">
              <w:rPr>
                <w:i/>
                <w:iCs/>
                <w:rPrChange w:id="2387" w:author="chaniaayulestari@outlook.com" w:date="2021-11-12T15:19:00Z">
                  <w:rPr/>
                </w:rPrChange>
              </w:rPr>
              <w:t>Walikelas</w:t>
            </w:r>
            <w:r w:rsidRPr="009A7AF1">
              <w:rPr>
                <w:i/>
                <w:iCs/>
                <w:rPrChange w:id="2388" w:author="chaniaayulestari@outlook.com" w:date="2021-11-12T15:19:00Z">
                  <w:rPr/>
                </w:rPrChange>
              </w:rPr>
              <w:t>”</w:t>
            </w:r>
          </w:p>
        </w:tc>
        <w:tc>
          <w:tcPr>
            <w:tcW w:w="3964" w:type="dxa"/>
            <w:vAlign w:val="center"/>
          </w:tcPr>
          <w:p w14:paraId="19073F93" w14:textId="77777777" w:rsidR="00C53A83" w:rsidRDefault="00C53A83">
            <w:pPr>
              <w:pStyle w:val="ListParagraph"/>
              <w:spacing w:after="160"/>
              <w:ind w:left="1080"/>
              <w:pPrChange w:id="2389" w:author="chaniaayulestari@outlook.com" w:date="2021-11-12T15:20:00Z">
                <w:pPr>
                  <w:spacing w:after="160"/>
                </w:pPr>
              </w:pPrChange>
            </w:pPr>
          </w:p>
        </w:tc>
      </w:tr>
      <w:tr w:rsidR="00C53A83" w14:paraId="35247640" w14:textId="77777777" w:rsidTr="00C53A83">
        <w:trPr>
          <w:jc w:val="center"/>
        </w:trPr>
        <w:tc>
          <w:tcPr>
            <w:tcW w:w="3827" w:type="dxa"/>
            <w:vAlign w:val="center"/>
          </w:tcPr>
          <w:p w14:paraId="23E2C124" w14:textId="77777777" w:rsidR="00C53A83" w:rsidRDefault="00C53A83">
            <w:pPr>
              <w:pStyle w:val="ListParagraph"/>
              <w:ind w:left="1080"/>
              <w:pPrChange w:id="2390" w:author="chaniaayulestari@outlook.com" w:date="2021-11-12T15:20:00Z">
                <w:pPr>
                  <w:pStyle w:val="ListParagraph"/>
                </w:pPr>
              </w:pPrChange>
            </w:pPr>
          </w:p>
        </w:tc>
        <w:tc>
          <w:tcPr>
            <w:tcW w:w="3964" w:type="dxa"/>
            <w:vAlign w:val="center"/>
          </w:tcPr>
          <w:p w14:paraId="4D1837E0" w14:textId="5A947AA0" w:rsidR="00C53A83" w:rsidRDefault="00C53A83">
            <w:pPr>
              <w:pStyle w:val="ListParagraph"/>
              <w:numPr>
                <w:ilvl w:val="0"/>
                <w:numId w:val="87"/>
              </w:numPr>
              <w:spacing w:after="160"/>
              <w:pPrChange w:id="2391" w:author="chaniaayulestari@outlook.com" w:date="2021-11-12T15:19:00Z">
                <w:pPr>
                  <w:pStyle w:val="ListParagraph"/>
                  <w:numPr>
                    <w:numId w:val="39"/>
                  </w:numPr>
                  <w:spacing w:after="160"/>
                  <w:ind w:left="461" w:hanging="360"/>
                </w:pPr>
              </w:pPrChange>
            </w:pPr>
            <w:r>
              <w:t xml:space="preserve">Menampilkan halaman profil </w:t>
            </w:r>
            <w:r w:rsidR="006F3B9D">
              <w:t>walikelas</w:t>
            </w:r>
          </w:p>
        </w:tc>
      </w:tr>
    </w:tbl>
    <w:p w14:paraId="7D314D4C" w14:textId="79554887" w:rsidR="00C42BC3" w:rsidDel="00590A19" w:rsidRDefault="00C42BC3" w:rsidP="00C42BC3">
      <w:pPr>
        <w:ind w:left="66"/>
        <w:rPr>
          <w:ins w:id="2392" w:author="chaniaayulestari@outlook.com" w:date="2021-11-14T02:38:00Z"/>
          <w:del w:id="2393" w:author="Rafi Aziizi" w:date="2021-11-14T09:54:00Z"/>
        </w:rPr>
      </w:pPr>
    </w:p>
    <w:p w14:paraId="57CC5F93" w14:textId="567B600B" w:rsidR="00256E20" w:rsidDel="00590A19" w:rsidRDefault="00256E20" w:rsidP="00C42BC3">
      <w:pPr>
        <w:ind w:left="66"/>
        <w:rPr>
          <w:ins w:id="2394" w:author="chaniaayulestari@outlook.com" w:date="2021-11-14T02:38:00Z"/>
          <w:del w:id="2395" w:author="Rafi Aziizi" w:date="2021-11-14T09:54:00Z"/>
        </w:rPr>
      </w:pPr>
    </w:p>
    <w:p w14:paraId="56207770" w14:textId="77777777" w:rsidR="00256E20" w:rsidRDefault="00256E20">
      <w:pPr>
        <w:pPrChange w:id="2396" w:author="Rafi Aziizi" w:date="2021-11-14T09:54:00Z">
          <w:pPr>
            <w:ind w:left="66"/>
          </w:pPr>
        </w:pPrChange>
      </w:pPr>
    </w:p>
    <w:p w14:paraId="338FAF20" w14:textId="7B0D8E36" w:rsidR="006F3B9D" w:rsidRDefault="006B0840" w:rsidP="00FF2590">
      <w:pPr>
        <w:pStyle w:val="ListParagraph"/>
        <w:numPr>
          <w:ilvl w:val="0"/>
          <w:numId w:val="25"/>
        </w:numPr>
        <w:ind w:left="426"/>
        <w:rPr>
          <w:ins w:id="2397" w:author="chaniaayulestari@outlook.com" w:date="2021-11-12T16:26:00Z"/>
        </w:rPr>
      </w:pPr>
      <w:r>
        <w:t xml:space="preserve">Skenario </w:t>
      </w:r>
      <w:r w:rsidR="006F3B9D">
        <w:t>Anggota Siswa</w:t>
      </w:r>
    </w:p>
    <w:p w14:paraId="5215B10A" w14:textId="26ED3053" w:rsidR="001A7B0B" w:rsidDel="002B2CFD" w:rsidRDefault="001A7B0B">
      <w:pPr>
        <w:pStyle w:val="ListParagraph"/>
        <w:ind w:left="426"/>
        <w:jc w:val="center"/>
        <w:rPr>
          <w:del w:id="2398" w:author="chaniaayulestari@outlook.com" w:date="2021-11-13T13:55:00Z"/>
        </w:rPr>
        <w:pPrChange w:id="2399" w:author="chaniaayulestari@outlook.com" w:date="2021-11-13T13:55:00Z">
          <w:pPr>
            <w:pStyle w:val="ListParagraph"/>
            <w:numPr>
              <w:numId w:val="25"/>
            </w:numPr>
            <w:ind w:left="426" w:hanging="360"/>
          </w:pPr>
        </w:pPrChange>
      </w:pPr>
    </w:p>
    <w:p w14:paraId="1B7C4180" w14:textId="40CC0AD9" w:rsidR="006D26FE" w:rsidRDefault="006D26FE">
      <w:pPr>
        <w:pStyle w:val="Caption"/>
        <w:keepNext/>
        <w:jc w:val="center"/>
        <w:rPr>
          <w:ins w:id="2400" w:author="chaniaayulestari@outlook.com" w:date="2021-11-13T13:54:00Z"/>
        </w:rPr>
        <w:pPrChange w:id="2401" w:author="chaniaayulestari@outlook.com" w:date="2021-11-13T13:55:00Z">
          <w:pPr>
            <w:pStyle w:val="Caption"/>
            <w:keepNext/>
          </w:pPr>
        </w:pPrChange>
      </w:pPr>
      <w:bookmarkStart w:id="2402" w:name="_Toc87762725"/>
      <w:ins w:id="2403" w:author="chaniaayulestari@outlook.com" w:date="2021-11-13T13:54:00Z">
        <w:r>
          <w:t xml:space="preserve">Tabel 3. </w:t>
        </w:r>
      </w:ins>
      <w:ins w:id="2404" w:author="Rafi Aziizi" w:date="2021-11-14T11:08:00Z">
        <w:r w:rsidR="001B2DEA">
          <w:fldChar w:fldCharType="begin"/>
        </w:r>
        <w:r w:rsidR="001B2DEA">
          <w:instrText xml:space="preserve"> SEQ Tabel_3. \* ARABIC </w:instrText>
        </w:r>
      </w:ins>
      <w:r w:rsidR="001B2DEA">
        <w:fldChar w:fldCharType="separate"/>
      </w:r>
      <w:ins w:id="2405" w:author="Rafi Aziizi" w:date="2021-11-14T11:08:00Z">
        <w:r w:rsidR="001B2DEA">
          <w:rPr>
            <w:noProof/>
          </w:rPr>
          <w:t>12</w:t>
        </w:r>
        <w:r w:rsidR="001B2DEA">
          <w:fldChar w:fldCharType="end"/>
        </w:r>
      </w:ins>
      <w:ins w:id="2406" w:author="chaniaayulestari@outlook.com" w:date="2021-11-13T13:54:00Z">
        <w:del w:id="2407" w:author="Rafi Aziizi" w:date="2021-11-14T09:52:00Z">
          <w:r w:rsidDel="003640C9">
            <w:fldChar w:fldCharType="begin"/>
          </w:r>
          <w:r w:rsidDel="003640C9">
            <w:delInstrText xml:space="preserve"> SEQ Tabel_3. \* ARABIC </w:delInstrText>
          </w:r>
        </w:del>
      </w:ins>
      <w:del w:id="2408" w:author="Rafi Aziizi" w:date="2021-11-14T09:52:00Z">
        <w:r w:rsidDel="003640C9">
          <w:fldChar w:fldCharType="end"/>
        </w:r>
      </w:del>
      <w:ins w:id="2409" w:author="chaniaayulestari@outlook.com" w:date="2021-11-13T13:54:00Z">
        <w:r>
          <w:t xml:space="preserve"> Skenario Anggota Siswa</w:t>
        </w:r>
        <w:bookmarkEnd w:id="2402"/>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F3B9D" w:rsidRPr="00A46E0B" w14:paraId="2D058EDF" w14:textId="77777777" w:rsidTr="008159DF">
        <w:trPr>
          <w:jc w:val="center"/>
        </w:trPr>
        <w:tc>
          <w:tcPr>
            <w:tcW w:w="3827" w:type="dxa"/>
            <w:shd w:val="clear" w:color="auto" w:fill="F2EE98"/>
            <w:vAlign w:val="center"/>
          </w:tcPr>
          <w:p w14:paraId="3F66BA40" w14:textId="77777777" w:rsidR="006F3B9D" w:rsidRPr="0044182F" w:rsidRDefault="006F3B9D" w:rsidP="008159DF">
            <w:pPr>
              <w:rPr>
                <w:b/>
              </w:rPr>
            </w:pPr>
            <w:r w:rsidRPr="0044182F">
              <w:rPr>
                <w:b/>
              </w:rPr>
              <w:t>Name</w:t>
            </w:r>
          </w:p>
        </w:tc>
        <w:tc>
          <w:tcPr>
            <w:tcW w:w="3964" w:type="dxa"/>
            <w:shd w:val="clear" w:color="auto" w:fill="F2EE98"/>
            <w:vAlign w:val="center"/>
          </w:tcPr>
          <w:p w14:paraId="63040A21" w14:textId="57CC73C3" w:rsidR="006F3B9D" w:rsidRPr="00A46E0B" w:rsidRDefault="006F3B9D" w:rsidP="008159DF">
            <w:r>
              <w:t>Anggota Siswa</w:t>
            </w:r>
          </w:p>
        </w:tc>
      </w:tr>
      <w:tr w:rsidR="006F3B9D" w:rsidRPr="002F6C1D" w14:paraId="19482A2A" w14:textId="77777777" w:rsidTr="008159DF">
        <w:trPr>
          <w:jc w:val="center"/>
        </w:trPr>
        <w:tc>
          <w:tcPr>
            <w:tcW w:w="3827" w:type="dxa"/>
            <w:vAlign w:val="center"/>
          </w:tcPr>
          <w:p w14:paraId="4946D6A8" w14:textId="77777777" w:rsidR="006F3B9D" w:rsidRPr="0044182F" w:rsidRDefault="006F3B9D" w:rsidP="008159DF">
            <w:pPr>
              <w:rPr>
                <w:b/>
              </w:rPr>
            </w:pPr>
            <w:r w:rsidRPr="0044182F">
              <w:rPr>
                <w:b/>
              </w:rPr>
              <w:t>ID</w:t>
            </w:r>
          </w:p>
        </w:tc>
        <w:tc>
          <w:tcPr>
            <w:tcW w:w="3964" w:type="dxa"/>
            <w:vAlign w:val="center"/>
          </w:tcPr>
          <w:p w14:paraId="3DA5B61C" w14:textId="6366DF05" w:rsidR="006F3B9D" w:rsidRPr="002F6C1D" w:rsidRDefault="006F3B9D" w:rsidP="008159DF">
            <w:r>
              <w:t>RC08</w:t>
            </w:r>
          </w:p>
        </w:tc>
      </w:tr>
      <w:tr w:rsidR="006F3B9D" w:rsidRPr="000C722D" w14:paraId="007A0612" w14:textId="77777777" w:rsidTr="008159DF">
        <w:trPr>
          <w:jc w:val="center"/>
        </w:trPr>
        <w:tc>
          <w:tcPr>
            <w:tcW w:w="3827" w:type="dxa"/>
            <w:vAlign w:val="center"/>
          </w:tcPr>
          <w:p w14:paraId="00864682" w14:textId="77777777" w:rsidR="006F3B9D" w:rsidRPr="0044182F" w:rsidRDefault="006F3B9D" w:rsidP="008159DF">
            <w:pPr>
              <w:rPr>
                <w:b/>
              </w:rPr>
            </w:pPr>
            <w:r w:rsidRPr="0044182F">
              <w:rPr>
                <w:b/>
              </w:rPr>
              <w:t>Description</w:t>
            </w:r>
          </w:p>
        </w:tc>
        <w:tc>
          <w:tcPr>
            <w:tcW w:w="3964" w:type="dxa"/>
          </w:tcPr>
          <w:p w14:paraId="3A4B9403" w14:textId="511D00CA" w:rsidR="006F3B9D" w:rsidRPr="000C722D" w:rsidRDefault="006F3B9D" w:rsidP="008159DF">
            <w:r>
              <w:t xml:space="preserve">Use case ini akan menampilkan informasi data anggota siswa berikut riwayat absensi yang diwakili oleh </w:t>
            </w:r>
            <w:r>
              <w:lastRenderedPageBreak/>
              <w:t>nama walikelas yang sama.</w:t>
            </w:r>
          </w:p>
        </w:tc>
      </w:tr>
      <w:tr w:rsidR="006F3B9D" w:rsidRPr="002F6C1D" w14:paraId="5BCF6795" w14:textId="77777777" w:rsidTr="008159DF">
        <w:trPr>
          <w:jc w:val="center"/>
        </w:trPr>
        <w:tc>
          <w:tcPr>
            <w:tcW w:w="3827" w:type="dxa"/>
            <w:vAlign w:val="center"/>
          </w:tcPr>
          <w:p w14:paraId="64478A59" w14:textId="77777777" w:rsidR="006F3B9D" w:rsidRPr="0044182F" w:rsidRDefault="006F3B9D" w:rsidP="008159DF">
            <w:pPr>
              <w:rPr>
                <w:b/>
              </w:rPr>
            </w:pPr>
            <w:r w:rsidRPr="0044182F">
              <w:rPr>
                <w:b/>
              </w:rPr>
              <w:lastRenderedPageBreak/>
              <w:t>Actors</w:t>
            </w:r>
          </w:p>
        </w:tc>
        <w:tc>
          <w:tcPr>
            <w:tcW w:w="3964" w:type="dxa"/>
            <w:vAlign w:val="center"/>
          </w:tcPr>
          <w:p w14:paraId="27935FD0" w14:textId="77777777" w:rsidR="006F3B9D" w:rsidRPr="002F6C1D" w:rsidRDefault="006F3B9D" w:rsidP="008159DF">
            <w:r>
              <w:t>Bag.IT, Guru BK.</w:t>
            </w:r>
          </w:p>
        </w:tc>
      </w:tr>
      <w:tr w:rsidR="006F3B9D" w:rsidRPr="0044182F" w14:paraId="601F24CC" w14:textId="77777777" w:rsidTr="008159DF">
        <w:trPr>
          <w:jc w:val="center"/>
        </w:trPr>
        <w:tc>
          <w:tcPr>
            <w:tcW w:w="3827" w:type="dxa"/>
            <w:vAlign w:val="center"/>
          </w:tcPr>
          <w:p w14:paraId="3EC5A1BC" w14:textId="77777777" w:rsidR="006F3B9D" w:rsidRPr="0044182F" w:rsidRDefault="006F3B9D" w:rsidP="008159DF">
            <w:pPr>
              <w:rPr>
                <w:b/>
              </w:rPr>
            </w:pPr>
            <w:r w:rsidRPr="0044182F">
              <w:rPr>
                <w:b/>
              </w:rPr>
              <w:t>Frequency of Use</w:t>
            </w:r>
          </w:p>
        </w:tc>
        <w:tc>
          <w:tcPr>
            <w:tcW w:w="3964" w:type="dxa"/>
            <w:vAlign w:val="center"/>
          </w:tcPr>
          <w:p w14:paraId="3EDA84A3" w14:textId="77777777" w:rsidR="006F3B9D" w:rsidRPr="00C42BC3" w:rsidRDefault="006F3B9D" w:rsidP="008159DF">
            <w:pPr>
              <w:rPr>
                <w:i/>
                <w:iCs/>
              </w:rPr>
            </w:pPr>
            <w:r>
              <w:rPr>
                <w:i/>
                <w:iCs/>
              </w:rPr>
              <w:t>Conditional</w:t>
            </w:r>
          </w:p>
        </w:tc>
      </w:tr>
      <w:tr w:rsidR="006F3B9D" w:rsidRPr="0044182F" w14:paraId="1DED46A8" w14:textId="77777777" w:rsidTr="008159DF">
        <w:trPr>
          <w:jc w:val="center"/>
        </w:trPr>
        <w:tc>
          <w:tcPr>
            <w:tcW w:w="3827" w:type="dxa"/>
            <w:vAlign w:val="center"/>
          </w:tcPr>
          <w:p w14:paraId="25D3A02B" w14:textId="77777777" w:rsidR="006F3B9D" w:rsidRPr="0044182F" w:rsidRDefault="006F3B9D" w:rsidP="008159DF">
            <w:pPr>
              <w:rPr>
                <w:b/>
              </w:rPr>
            </w:pPr>
            <w:r w:rsidRPr="0044182F">
              <w:rPr>
                <w:b/>
              </w:rPr>
              <w:t>Triggers</w:t>
            </w:r>
          </w:p>
        </w:tc>
        <w:tc>
          <w:tcPr>
            <w:tcW w:w="3964" w:type="dxa"/>
            <w:vAlign w:val="center"/>
          </w:tcPr>
          <w:p w14:paraId="42B46757" w14:textId="453C1A79" w:rsidR="006F3B9D" w:rsidRPr="0044182F" w:rsidRDefault="006F3B9D" w:rsidP="008159DF">
            <w:r>
              <w:t>Use case akan terjadi jika aktor ingin melihat anggota siswa di walikelas.</w:t>
            </w:r>
          </w:p>
        </w:tc>
      </w:tr>
      <w:tr w:rsidR="006F3B9D" w:rsidRPr="00C42BC3" w14:paraId="7A0E3EBC" w14:textId="77777777" w:rsidTr="008159DF">
        <w:trPr>
          <w:jc w:val="center"/>
        </w:trPr>
        <w:tc>
          <w:tcPr>
            <w:tcW w:w="3827" w:type="dxa"/>
            <w:vAlign w:val="center"/>
          </w:tcPr>
          <w:p w14:paraId="32BC4A89" w14:textId="77777777" w:rsidR="006F3B9D" w:rsidRPr="0044182F" w:rsidRDefault="006F3B9D" w:rsidP="008159DF">
            <w:pPr>
              <w:rPr>
                <w:b/>
              </w:rPr>
            </w:pPr>
            <w:r w:rsidRPr="0044182F">
              <w:rPr>
                <w:b/>
              </w:rPr>
              <w:t>Pre-Conditions</w:t>
            </w:r>
          </w:p>
        </w:tc>
        <w:tc>
          <w:tcPr>
            <w:tcW w:w="3964" w:type="dxa"/>
            <w:vAlign w:val="center"/>
          </w:tcPr>
          <w:p w14:paraId="7C8449C0" w14:textId="3169BE4A" w:rsidR="006F3B9D" w:rsidRPr="00C42BC3" w:rsidRDefault="006F3B9D" w:rsidP="008159DF">
            <w:r>
              <w:t>Sistem menampilkan halaman profile walikelas</w:t>
            </w:r>
          </w:p>
        </w:tc>
      </w:tr>
      <w:tr w:rsidR="006F3B9D" w:rsidRPr="0048762E" w14:paraId="008B2131" w14:textId="77777777" w:rsidTr="008159DF">
        <w:trPr>
          <w:jc w:val="center"/>
        </w:trPr>
        <w:tc>
          <w:tcPr>
            <w:tcW w:w="3827" w:type="dxa"/>
            <w:vAlign w:val="center"/>
          </w:tcPr>
          <w:p w14:paraId="0F89B965" w14:textId="77777777" w:rsidR="006F3B9D" w:rsidRPr="0044182F" w:rsidRDefault="006F3B9D" w:rsidP="008159DF">
            <w:pPr>
              <w:rPr>
                <w:b/>
              </w:rPr>
            </w:pPr>
            <w:r w:rsidRPr="0044182F">
              <w:rPr>
                <w:b/>
              </w:rPr>
              <w:t>Post-Conditions</w:t>
            </w:r>
          </w:p>
        </w:tc>
        <w:tc>
          <w:tcPr>
            <w:tcW w:w="3964" w:type="dxa"/>
            <w:vAlign w:val="center"/>
          </w:tcPr>
          <w:p w14:paraId="319A1E5A" w14:textId="21D33372" w:rsidR="006F3B9D" w:rsidRPr="0048762E" w:rsidRDefault="006F3B9D" w:rsidP="008159DF">
            <w:r>
              <w:t>Sistem menampilkan anggota siswa</w:t>
            </w:r>
            <w:r w:rsidR="006B0840">
              <w:t xml:space="preserve"> dan riwayat absensi semua siswa yang diwalikelaskan.</w:t>
            </w:r>
          </w:p>
        </w:tc>
      </w:tr>
      <w:tr w:rsidR="006F3B9D" w:rsidRPr="0044182F" w14:paraId="2BAA3F5A" w14:textId="77777777" w:rsidTr="008159DF">
        <w:trPr>
          <w:jc w:val="center"/>
        </w:trPr>
        <w:tc>
          <w:tcPr>
            <w:tcW w:w="7791" w:type="dxa"/>
            <w:gridSpan w:val="2"/>
            <w:shd w:val="clear" w:color="auto" w:fill="F2EE98"/>
            <w:vAlign w:val="center"/>
          </w:tcPr>
          <w:p w14:paraId="7484F4A4" w14:textId="77777777" w:rsidR="006F3B9D" w:rsidRPr="0044182F" w:rsidRDefault="006F3B9D" w:rsidP="008159DF">
            <w:pPr>
              <w:jc w:val="center"/>
              <w:rPr>
                <w:b/>
              </w:rPr>
            </w:pPr>
            <w:r w:rsidRPr="0044182F">
              <w:rPr>
                <w:b/>
              </w:rPr>
              <w:t>Main Course</w:t>
            </w:r>
          </w:p>
        </w:tc>
      </w:tr>
      <w:tr w:rsidR="006F3B9D" w:rsidRPr="0044182F" w14:paraId="2963EA26" w14:textId="77777777" w:rsidTr="008159DF">
        <w:trPr>
          <w:jc w:val="center"/>
        </w:trPr>
        <w:tc>
          <w:tcPr>
            <w:tcW w:w="3827" w:type="dxa"/>
            <w:shd w:val="clear" w:color="auto" w:fill="F2EE98"/>
            <w:vAlign w:val="center"/>
          </w:tcPr>
          <w:p w14:paraId="3D4D23CE" w14:textId="77777777" w:rsidR="006F3B9D" w:rsidRPr="0044182F" w:rsidRDefault="006F3B9D" w:rsidP="008159DF">
            <w:pPr>
              <w:jc w:val="center"/>
              <w:rPr>
                <w:b/>
              </w:rPr>
            </w:pPr>
            <w:r w:rsidRPr="0044182F">
              <w:rPr>
                <w:b/>
              </w:rPr>
              <w:t>Aksi Aktor</w:t>
            </w:r>
          </w:p>
        </w:tc>
        <w:tc>
          <w:tcPr>
            <w:tcW w:w="3964" w:type="dxa"/>
            <w:shd w:val="clear" w:color="auto" w:fill="F2EE98"/>
            <w:vAlign w:val="center"/>
          </w:tcPr>
          <w:p w14:paraId="536373F2" w14:textId="77777777" w:rsidR="006F3B9D" w:rsidRPr="0044182F" w:rsidRDefault="006F3B9D" w:rsidP="008159DF">
            <w:pPr>
              <w:jc w:val="center"/>
              <w:rPr>
                <w:b/>
              </w:rPr>
            </w:pPr>
            <w:r w:rsidRPr="0044182F">
              <w:rPr>
                <w:b/>
              </w:rPr>
              <w:t>Reaksi Sistem</w:t>
            </w:r>
          </w:p>
        </w:tc>
      </w:tr>
      <w:tr w:rsidR="006F3B9D" w:rsidRPr="0044182F" w14:paraId="34610A0B" w14:textId="77777777" w:rsidTr="008159DF">
        <w:trPr>
          <w:jc w:val="center"/>
        </w:trPr>
        <w:tc>
          <w:tcPr>
            <w:tcW w:w="3827" w:type="dxa"/>
            <w:vAlign w:val="center"/>
          </w:tcPr>
          <w:p w14:paraId="791A8878" w14:textId="37B2ECBA" w:rsidR="006F3B9D" w:rsidRPr="0044182F" w:rsidRDefault="007C5FA9">
            <w:pPr>
              <w:pStyle w:val="ListParagraph"/>
              <w:numPr>
                <w:ilvl w:val="0"/>
                <w:numId w:val="88"/>
              </w:numPr>
              <w:spacing w:after="160"/>
              <w:ind w:left="734"/>
              <w:pPrChange w:id="2410" w:author="chaniaayulestari@outlook.com" w:date="2021-11-12T15:20:00Z">
                <w:pPr>
                  <w:numPr>
                    <w:numId w:val="29"/>
                  </w:numPr>
                  <w:spacing w:after="160"/>
                  <w:ind w:left="720" w:hanging="360"/>
                </w:pPr>
              </w:pPrChange>
            </w:pPr>
            <w:ins w:id="2411" w:author="Rafi Aziizi" w:date="2021-11-12T10:45:00Z">
              <w:r>
                <w:t>Memasuki sistem absensi</w:t>
              </w:r>
            </w:ins>
            <w:del w:id="2412" w:author="Rafi Aziizi" w:date="2021-11-12T10:45:00Z">
              <w:r w:rsidR="006F3B9D" w:rsidDel="007C5FA9">
                <w:delText>Masuk sistem absensi</w:delText>
              </w:r>
            </w:del>
          </w:p>
        </w:tc>
        <w:tc>
          <w:tcPr>
            <w:tcW w:w="3964" w:type="dxa"/>
            <w:vAlign w:val="center"/>
          </w:tcPr>
          <w:p w14:paraId="09F26D8A" w14:textId="77777777" w:rsidR="006F3B9D" w:rsidRPr="0044182F" w:rsidRDefault="006F3B9D">
            <w:pPr>
              <w:pStyle w:val="ListParagraph"/>
              <w:ind w:left="734"/>
              <w:pPrChange w:id="2413" w:author="chaniaayulestari@outlook.com" w:date="2021-11-12T15:20:00Z">
                <w:pPr>
                  <w:ind w:left="511"/>
                </w:pPr>
              </w:pPrChange>
            </w:pPr>
          </w:p>
        </w:tc>
      </w:tr>
      <w:tr w:rsidR="006F3B9D" w:rsidRPr="0044182F" w14:paraId="25D88A6B" w14:textId="77777777" w:rsidTr="008159DF">
        <w:trPr>
          <w:jc w:val="center"/>
        </w:trPr>
        <w:tc>
          <w:tcPr>
            <w:tcW w:w="3827" w:type="dxa"/>
            <w:vAlign w:val="center"/>
          </w:tcPr>
          <w:p w14:paraId="09CB29B5" w14:textId="77777777" w:rsidR="006F3B9D" w:rsidRPr="0044182F" w:rsidRDefault="006F3B9D">
            <w:pPr>
              <w:pStyle w:val="ListParagraph"/>
              <w:ind w:left="734"/>
              <w:pPrChange w:id="2414" w:author="chaniaayulestari@outlook.com" w:date="2021-11-12T15:20:00Z">
                <w:pPr>
                  <w:ind w:left="510"/>
                </w:pPr>
              </w:pPrChange>
            </w:pPr>
          </w:p>
        </w:tc>
        <w:tc>
          <w:tcPr>
            <w:tcW w:w="3964" w:type="dxa"/>
            <w:vAlign w:val="center"/>
          </w:tcPr>
          <w:p w14:paraId="520BB2D6" w14:textId="77777777" w:rsidR="006F3B9D" w:rsidRPr="0044182F" w:rsidRDefault="006F3B9D">
            <w:pPr>
              <w:pStyle w:val="ListParagraph"/>
              <w:numPr>
                <w:ilvl w:val="0"/>
                <w:numId w:val="88"/>
              </w:numPr>
              <w:spacing w:after="160"/>
              <w:ind w:left="734"/>
              <w:pPrChange w:id="2415" w:author="chaniaayulestari@outlook.com" w:date="2021-11-12T15:20:00Z">
                <w:pPr>
                  <w:numPr>
                    <w:numId w:val="29"/>
                  </w:numPr>
                  <w:spacing w:after="160"/>
                  <w:ind w:left="511" w:hanging="360"/>
                </w:pPr>
              </w:pPrChange>
            </w:pPr>
            <w:r>
              <w:t>Menampilkan halaman menu kelola utama</w:t>
            </w:r>
          </w:p>
        </w:tc>
      </w:tr>
      <w:tr w:rsidR="006F3B9D" w14:paraId="22A8E14D" w14:textId="77777777" w:rsidTr="008159DF">
        <w:trPr>
          <w:jc w:val="center"/>
        </w:trPr>
        <w:tc>
          <w:tcPr>
            <w:tcW w:w="3827" w:type="dxa"/>
            <w:vAlign w:val="center"/>
          </w:tcPr>
          <w:p w14:paraId="7F42FA11" w14:textId="4A41FD2D" w:rsidR="006F3B9D" w:rsidRPr="0044182F" w:rsidRDefault="006F3B9D">
            <w:pPr>
              <w:pStyle w:val="ListParagraph"/>
              <w:numPr>
                <w:ilvl w:val="0"/>
                <w:numId w:val="88"/>
              </w:numPr>
              <w:ind w:left="734"/>
              <w:pPrChange w:id="2416" w:author="chaniaayulestari@outlook.com" w:date="2021-11-12T15:20:00Z">
                <w:pPr>
                  <w:pStyle w:val="ListParagraph"/>
                  <w:numPr>
                    <w:numId w:val="29"/>
                  </w:numPr>
                  <w:ind w:hanging="360"/>
                </w:pPr>
              </w:pPrChange>
            </w:pPr>
            <w:r>
              <w:t>Memilih menu “Data Walikelas”</w:t>
            </w:r>
          </w:p>
        </w:tc>
        <w:tc>
          <w:tcPr>
            <w:tcW w:w="3964" w:type="dxa"/>
            <w:vAlign w:val="center"/>
          </w:tcPr>
          <w:p w14:paraId="47805E27" w14:textId="77777777" w:rsidR="006F3B9D" w:rsidRDefault="006F3B9D">
            <w:pPr>
              <w:pStyle w:val="ListParagraph"/>
              <w:spacing w:after="160"/>
              <w:ind w:left="734"/>
              <w:pPrChange w:id="2417" w:author="chaniaayulestari@outlook.com" w:date="2021-11-12T15:20:00Z">
                <w:pPr>
                  <w:spacing w:after="160"/>
                  <w:ind w:left="511"/>
                </w:pPr>
              </w:pPrChange>
            </w:pPr>
          </w:p>
        </w:tc>
      </w:tr>
      <w:tr w:rsidR="006F3B9D" w14:paraId="26D7DCC9" w14:textId="77777777" w:rsidTr="008159DF">
        <w:trPr>
          <w:jc w:val="center"/>
        </w:trPr>
        <w:tc>
          <w:tcPr>
            <w:tcW w:w="3827" w:type="dxa"/>
            <w:vAlign w:val="center"/>
          </w:tcPr>
          <w:p w14:paraId="43D8065D" w14:textId="77777777" w:rsidR="006F3B9D" w:rsidRDefault="006F3B9D">
            <w:pPr>
              <w:pStyle w:val="ListParagraph"/>
              <w:ind w:left="734"/>
              <w:pPrChange w:id="2418" w:author="chaniaayulestari@outlook.com" w:date="2021-11-12T15:20:00Z">
                <w:pPr>
                  <w:pStyle w:val="ListParagraph"/>
                </w:pPr>
              </w:pPrChange>
            </w:pPr>
          </w:p>
        </w:tc>
        <w:tc>
          <w:tcPr>
            <w:tcW w:w="3964" w:type="dxa"/>
            <w:vAlign w:val="center"/>
          </w:tcPr>
          <w:p w14:paraId="5178EAE3" w14:textId="77777777" w:rsidR="006F3B9D" w:rsidRDefault="006F3B9D">
            <w:pPr>
              <w:pStyle w:val="ListParagraph"/>
              <w:numPr>
                <w:ilvl w:val="0"/>
                <w:numId w:val="88"/>
              </w:numPr>
              <w:spacing w:after="160"/>
              <w:ind w:left="734"/>
              <w:pPrChange w:id="2419" w:author="chaniaayulestari@outlook.com" w:date="2021-11-12T15:20:00Z">
                <w:pPr>
                  <w:pStyle w:val="ListParagraph"/>
                  <w:numPr>
                    <w:numId w:val="29"/>
                  </w:numPr>
                  <w:spacing w:after="160"/>
                  <w:ind w:left="464" w:hanging="360"/>
                </w:pPr>
              </w:pPrChange>
            </w:pPr>
            <w:r>
              <w:t>Menampilkan halaman data walikelas</w:t>
            </w:r>
          </w:p>
        </w:tc>
      </w:tr>
      <w:tr w:rsidR="006F3B9D" w14:paraId="2CE8D398" w14:textId="77777777" w:rsidTr="008159DF">
        <w:trPr>
          <w:jc w:val="center"/>
        </w:trPr>
        <w:tc>
          <w:tcPr>
            <w:tcW w:w="3827" w:type="dxa"/>
            <w:vAlign w:val="center"/>
          </w:tcPr>
          <w:p w14:paraId="423DC816" w14:textId="77777777" w:rsidR="006F3B9D" w:rsidRDefault="006F3B9D">
            <w:pPr>
              <w:pStyle w:val="ListParagraph"/>
              <w:numPr>
                <w:ilvl w:val="0"/>
                <w:numId w:val="88"/>
              </w:numPr>
              <w:ind w:left="734"/>
              <w:pPrChange w:id="2420" w:author="chaniaayulestari@outlook.com" w:date="2021-11-12T15:20:00Z">
                <w:pPr>
                  <w:pStyle w:val="ListParagraph"/>
                  <w:numPr>
                    <w:numId w:val="39"/>
                  </w:numPr>
                  <w:ind w:hanging="360"/>
                </w:pPr>
              </w:pPrChange>
            </w:pPr>
            <w:r>
              <w:t xml:space="preserve">Menekan </w:t>
            </w:r>
            <w:r w:rsidRPr="009A7AF1">
              <w:rPr>
                <w:i/>
                <w:iCs/>
                <w:rPrChange w:id="2421" w:author="chaniaayulestari@outlook.com" w:date="2021-11-12T15:20:00Z">
                  <w:rPr/>
                </w:rPrChange>
              </w:rPr>
              <w:t>button “Profile Walikelas”</w:t>
            </w:r>
          </w:p>
        </w:tc>
        <w:tc>
          <w:tcPr>
            <w:tcW w:w="3964" w:type="dxa"/>
            <w:vAlign w:val="center"/>
          </w:tcPr>
          <w:p w14:paraId="5731CF41" w14:textId="77777777" w:rsidR="006F3B9D" w:rsidRDefault="006F3B9D">
            <w:pPr>
              <w:pStyle w:val="ListParagraph"/>
              <w:spacing w:after="160"/>
              <w:ind w:left="734"/>
              <w:pPrChange w:id="2422" w:author="chaniaayulestari@outlook.com" w:date="2021-11-12T15:20:00Z">
                <w:pPr>
                  <w:spacing w:after="160"/>
                </w:pPr>
              </w:pPrChange>
            </w:pPr>
          </w:p>
        </w:tc>
      </w:tr>
      <w:tr w:rsidR="006F3B9D" w14:paraId="74DE08AD" w14:textId="77777777" w:rsidTr="008159DF">
        <w:trPr>
          <w:jc w:val="center"/>
        </w:trPr>
        <w:tc>
          <w:tcPr>
            <w:tcW w:w="3827" w:type="dxa"/>
            <w:vAlign w:val="center"/>
          </w:tcPr>
          <w:p w14:paraId="7B0A4608" w14:textId="77777777" w:rsidR="006F3B9D" w:rsidRDefault="006F3B9D">
            <w:pPr>
              <w:pStyle w:val="ListParagraph"/>
              <w:ind w:left="734"/>
              <w:pPrChange w:id="2423" w:author="chaniaayulestari@outlook.com" w:date="2021-11-12T15:21:00Z">
                <w:pPr>
                  <w:pStyle w:val="ListParagraph"/>
                </w:pPr>
              </w:pPrChange>
            </w:pPr>
          </w:p>
        </w:tc>
        <w:tc>
          <w:tcPr>
            <w:tcW w:w="3964" w:type="dxa"/>
            <w:vAlign w:val="center"/>
          </w:tcPr>
          <w:p w14:paraId="542D9C9D" w14:textId="77777777" w:rsidR="006F3B9D" w:rsidRDefault="006F3B9D">
            <w:pPr>
              <w:pStyle w:val="ListParagraph"/>
              <w:numPr>
                <w:ilvl w:val="0"/>
                <w:numId w:val="88"/>
              </w:numPr>
              <w:spacing w:after="160"/>
              <w:ind w:left="734"/>
              <w:pPrChange w:id="2424" w:author="chaniaayulestari@outlook.com" w:date="2021-11-12T15:20:00Z">
                <w:pPr>
                  <w:pStyle w:val="ListParagraph"/>
                  <w:numPr>
                    <w:numId w:val="39"/>
                  </w:numPr>
                  <w:spacing w:after="160"/>
                  <w:ind w:left="461" w:hanging="360"/>
                </w:pPr>
              </w:pPrChange>
            </w:pPr>
            <w:r>
              <w:t>Menampilkan halaman profil walikelas</w:t>
            </w:r>
          </w:p>
        </w:tc>
      </w:tr>
      <w:tr w:rsidR="006B0840" w14:paraId="01FE94D9" w14:textId="77777777" w:rsidTr="008159DF">
        <w:trPr>
          <w:jc w:val="center"/>
        </w:trPr>
        <w:tc>
          <w:tcPr>
            <w:tcW w:w="3827" w:type="dxa"/>
            <w:vAlign w:val="center"/>
          </w:tcPr>
          <w:p w14:paraId="1390685E" w14:textId="559777B6" w:rsidR="006B0840" w:rsidRDefault="006B0840">
            <w:pPr>
              <w:pStyle w:val="ListParagraph"/>
              <w:numPr>
                <w:ilvl w:val="0"/>
                <w:numId w:val="88"/>
              </w:numPr>
              <w:ind w:left="734"/>
              <w:pPrChange w:id="2425" w:author="chaniaayulestari@outlook.com" w:date="2021-11-12T15:20:00Z">
                <w:pPr>
                  <w:pStyle w:val="ListParagraph"/>
                  <w:numPr>
                    <w:numId w:val="39"/>
                  </w:numPr>
                  <w:ind w:hanging="360"/>
                </w:pPr>
              </w:pPrChange>
            </w:pPr>
            <w:r>
              <w:t xml:space="preserve">Menekan button </w:t>
            </w:r>
            <w:r w:rsidRPr="009A7AF1">
              <w:rPr>
                <w:i/>
                <w:iCs/>
              </w:rPr>
              <w:t>“Anggota Siswa”</w:t>
            </w:r>
          </w:p>
        </w:tc>
        <w:tc>
          <w:tcPr>
            <w:tcW w:w="3964" w:type="dxa"/>
            <w:vAlign w:val="center"/>
          </w:tcPr>
          <w:p w14:paraId="2600A675" w14:textId="77777777" w:rsidR="006B0840" w:rsidRDefault="006B0840">
            <w:pPr>
              <w:pStyle w:val="ListParagraph"/>
              <w:spacing w:after="160"/>
              <w:ind w:left="734"/>
              <w:pPrChange w:id="2426" w:author="chaniaayulestari@outlook.com" w:date="2021-11-12T15:21:00Z">
                <w:pPr>
                  <w:pStyle w:val="ListParagraph"/>
                  <w:spacing w:after="160"/>
                  <w:ind w:left="461"/>
                </w:pPr>
              </w:pPrChange>
            </w:pPr>
          </w:p>
        </w:tc>
      </w:tr>
      <w:tr w:rsidR="006B0840" w14:paraId="674CE83E" w14:textId="77777777" w:rsidTr="008159DF">
        <w:trPr>
          <w:jc w:val="center"/>
        </w:trPr>
        <w:tc>
          <w:tcPr>
            <w:tcW w:w="3827" w:type="dxa"/>
            <w:vAlign w:val="center"/>
          </w:tcPr>
          <w:p w14:paraId="180C89E9" w14:textId="77777777" w:rsidR="006B0840" w:rsidRDefault="006B0840">
            <w:pPr>
              <w:pStyle w:val="ListParagraph"/>
              <w:ind w:left="734"/>
              <w:pPrChange w:id="2427" w:author="chaniaayulestari@outlook.com" w:date="2021-11-12T15:21:00Z">
                <w:pPr>
                  <w:pStyle w:val="ListParagraph"/>
                </w:pPr>
              </w:pPrChange>
            </w:pPr>
          </w:p>
        </w:tc>
        <w:tc>
          <w:tcPr>
            <w:tcW w:w="3964" w:type="dxa"/>
            <w:vAlign w:val="center"/>
          </w:tcPr>
          <w:p w14:paraId="3413666B" w14:textId="560B22FB" w:rsidR="006B0840" w:rsidRDefault="006B0840">
            <w:pPr>
              <w:pStyle w:val="ListParagraph"/>
              <w:numPr>
                <w:ilvl w:val="0"/>
                <w:numId w:val="88"/>
              </w:numPr>
              <w:spacing w:after="160"/>
              <w:ind w:left="734"/>
              <w:pPrChange w:id="2428" w:author="chaniaayulestari@outlook.com" w:date="2021-11-12T15:20:00Z">
                <w:pPr>
                  <w:pStyle w:val="ListParagraph"/>
                  <w:numPr>
                    <w:numId w:val="39"/>
                  </w:numPr>
                  <w:spacing w:after="160"/>
                  <w:ind w:left="461" w:hanging="360"/>
                </w:pPr>
              </w:pPrChange>
            </w:pPr>
            <w:r>
              <w:t>Menampilkan data anggota siswa dan riwayat absensi siswa</w:t>
            </w:r>
          </w:p>
        </w:tc>
      </w:tr>
    </w:tbl>
    <w:p w14:paraId="467E67DE" w14:textId="77777777" w:rsidR="006F3B9D" w:rsidRDefault="006F3B9D" w:rsidP="006F3B9D"/>
    <w:p w14:paraId="2C9A1305" w14:textId="2535BD8D" w:rsidR="006B0840" w:rsidRDefault="006B0840" w:rsidP="00FF2590">
      <w:pPr>
        <w:pStyle w:val="ListParagraph"/>
        <w:numPr>
          <w:ilvl w:val="0"/>
          <w:numId w:val="25"/>
        </w:numPr>
        <w:ind w:left="426"/>
        <w:rPr>
          <w:ins w:id="2429" w:author="chaniaayulestari@outlook.com" w:date="2021-11-12T16:26:00Z"/>
        </w:rPr>
      </w:pPr>
      <w:r>
        <w:lastRenderedPageBreak/>
        <w:t>Skenario Profile Kelas</w:t>
      </w:r>
    </w:p>
    <w:p w14:paraId="19B599CD" w14:textId="71A5E549" w:rsidR="001A7B0B" w:rsidDel="002B2CFD" w:rsidRDefault="001A7B0B">
      <w:pPr>
        <w:pStyle w:val="ListParagraph"/>
        <w:ind w:left="426"/>
        <w:jc w:val="center"/>
        <w:rPr>
          <w:del w:id="2430" w:author="chaniaayulestari@outlook.com" w:date="2021-11-13T13:56:00Z"/>
        </w:rPr>
        <w:pPrChange w:id="2431" w:author="chaniaayulestari@outlook.com" w:date="2021-11-13T13:55:00Z">
          <w:pPr>
            <w:pStyle w:val="ListParagraph"/>
            <w:numPr>
              <w:numId w:val="25"/>
            </w:numPr>
            <w:ind w:left="426" w:hanging="360"/>
          </w:pPr>
        </w:pPrChange>
      </w:pPr>
    </w:p>
    <w:p w14:paraId="1ED9E844" w14:textId="68D30C33" w:rsidR="002B2CFD" w:rsidRDefault="002B2CFD">
      <w:pPr>
        <w:pStyle w:val="Caption"/>
        <w:keepNext/>
        <w:jc w:val="center"/>
        <w:rPr>
          <w:ins w:id="2432" w:author="chaniaayulestari@outlook.com" w:date="2021-11-13T13:55:00Z"/>
        </w:rPr>
        <w:pPrChange w:id="2433" w:author="chaniaayulestari@outlook.com" w:date="2021-11-13T13:55:00Z">
          <w:pPr/>
        </w:pPrChange>
      </w:pPr>
      <w:bookmarkStart w:id="2434" w:name="_Toc87762726"/>
      <w:ins w:id="2435" w:author="chaniaayulestari@outlook.com" w:date="2021-11-13T13:55:00Z">
        <w:r>
          <w:t xml:space="preserve">Tabel 3. </w:t>
        </w:r>
      </w:ins>
      <w:ins w:id="2436" w:author="Rafi Aziizi" w:date="2021-11-14T11:08:00Z">
        <w:r w:rsidR="001B2DEA">
          <w:fldChar w:fldCharType="begin"/>
        </w:r>
        <w:r w:rsidR="001B2DEA">
          <w:instrText xml:space="preserve"> SEQ Tabel_3. \* ARABIC </w:instrText>
        </w:r>
      </w:ins>
      <w:r w:rsidR="001B2DEA">
        <w:fldChar w:fldCharType="separate"/>
      </w:r>
      <w:ins w:id="2437" w:author="Rafi Aziizi" w:date="2021-11-14T11:08:00Z">
        <w:r w:rsidR="001B2DEA">
          <w:rPr>
            <w:noProof/>
          </w:rPr>
          <w:t>13</w:t>
        </w:r>
        <w:r w:rsidR="001B2DEA">
          <w:fldChar w:fldCharType="end"/>
        </w:r>
      </w:ins>
      <w:ins w:id="2438" w:author="chaniaayulestari@outlook.com" w:date="2021-11-13T13:55:00Z">
        <w:del w:id="2439" w:author="Rafi Aziizi" w:date="2021-11-14T09:52:00Z">
          <w:r w:rsidDel="003640C9">
            <w:fldChar w:fldCharType="begin"/>
          </w:r>
          <w:r w:rsidDel="003640C9">
            <w:delInstrText xml:space="preserve"> SEQ Tabel_3. \* ARABIC </w:delInstrText>
          </w:r>
        </w:del>
      </w:ins>
      <w:del w:id="2440" w:author="Rafi Aziizi" w:date="2021-11-14T09:52:00Z">
        <w:r w:rsidDel="003640C9">
          <w:fldChar w:fldCharType="end"/>
        </w:r>
      </w:del>
      <w:ins w:id="2441" w:author="chaniaayulestari@outlook.com" w:date="2021-11-13T13:55:00Z">
        <w:r>
          <w:t xml:space="preserve"> Skenario Profile Kelas</w:t>
        </w:r>
        <w:bookmarkEnd w:id="2434"/>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840" w:rsidRPr="00A46E0B" w14:paraId="456BAB99" w14:textId="77777777" w:rsidTr="008159DF">
        <w:trPr>
          <w:jc w:val="center"/>
        </w:trPr>
        <w:tc>
          <w:tcPr>
            <w:tcW w:w="3827" w:type="dxa"/>
            <w:shd w:val="clear" w:color="auto" w:fill="F2EE98"/>
            <w:vAlign w:val="center"/>
          </w:tcPr>
          <w:p w14:paraId="03C28907" w14:textId="77777777" w:rsidR="006B0840" w:rsidRPr="0044182F" w:rsidRDefault="006B0840" w:rsidP="008159DF">
            <w:pPr>
              <w:rPr>
                <w:b/>
              </w:rPr>
            </w:pPr>
            <w:r w:rsidRPr="0044182F">
              <w:rPr>
                <w:b/>
              </w:rPr>
              <w:t>Name</w:t>
            </w:r>
          </w:p>
        </w:tc>
        <w:tc>
          <w:tcPr>
            <w:tcW w:w="3964" w:type="dxa"/>
            <w:shd w:val="clear" w:color="auto" w:fill="F2EE98"/>
            <w:vAlign w:val="center"/>
          </w:tcPr>
          <w:p w14:paraId="590F9248" w14:textId="09D58086" w:rsidR="006B0840" w:rsidRPr="00A46E0B" w:rsidRDefault="006B0840" w:rsidP="008159DF">
            <w:r>
              <w:t>Profil Kelas</w:t>
            </w:r>
          </w:p>
        </w:tc>
      </w:tr>
      <w:tr w:rsidR="006B0840" w:rsidRPr="002F6C1D" w14:paraId="44D9D318" w14:textId="77777777" w:rsidTr="008159DF">
        <w:trPr>
          <w:jc w:val="center"/>
        </w:trPr>
        <w:tc>
          <w:tcPr>
            <w:tcW w:w="3827" w:type="dxa"/>
            <w:vAlign w:val="center"/>
          </w:tcPr>
          <w:p w14:paraId="4EA2E572" w14:textId="77777777" w:rsidR="006B0840" w:rsidRPr="0044182F" w:rsidRDefault="006B0840" w:rsidP="008159DF">
            <w:pPr>
              <w:rPr>
                <w:b/>
              </w:rPr>
            </w:pPr>
            <w:r w:rsidRPr="0044182F">
              <w:rPr>
                <w:b/>
              </w:rPr>
              <w:t>ID</w:t>
            </w:r>
          </w:p>
        </w:tc>
        <w:tc>
          <w:tcPr>
            <w:tcW w:w="3964" w:type="dxa"/>
            <w:vAlign w:val="center"/>
          </w:tcPr>
          <w:p w14:paraId="5A493096" w14:textId="1BEAB9AC" w:rsidR="006B0840" w:rsidRPr="002F6C1D" w:rsidRDefault="006B0840" w:rsidP="008159DF">
            <w:r>
              <w:t>RC09</w:t>
            </w:r>
          </w:p>
        </w:tc>
      </w:tr>
      <w:tr w:rsidR="006B0840" w:rsidRPr="000C722D" w14:paraId="2799315B" w14:textId="77777777" w:rsidTr="008159DF">
        <w:trPr>
          <w:jc w:val="center"/>
        </w:trPr>
        <w:tc>
          <w:tcPr>
            <w:tcW w:w="3827" w:type="dxa"/>
            <w:vAlign w:val="center"/>
          </w:tcPr>
          <w:p w14:paraId="73840912" w14:textId="77777777" w:rsidR="006B0840" w:rsidRPr="0044182F" w:rsidRDefault="006B0840" w:rsidP="008159DF">
            <w:pPr>
              <w:rPr>
                <w:b/>
              </w:rPr>
            </w:pPr>
            <w:r w:rsidRPr="0044182F">
              <w:rPr>
                <w:b/>
              </w:rPr>
              <w:t>Description</w:t>
            </w:r>
          </w:p>
        </w:tc>
        <w:tc>
          <w:tcPr>
            <w:tcW w:w="3964" w:type="dxa"/>
          </w:tcPr>
          <w:p w14:paraId="2B5CF113" w14:textId="3102DCB7" w:rsidR="006B0840" w:rsidRPr="000C722D" w:rsidRDefault="006B0840" w:rsidP="008159DF">
            <w:r>
              <w:t>Use case ini akan menampilkan informasi secara detail mengenai data identitas kelas</w:t>
            </w:r>
          </w:p>
        </w:tc>
      </w:tr>
      <w:tr w:rsidR="006B0840" w:rsidRPr="002F6C1D" w14:paraId="4E55C361" w14:textId="77777777" w:rsidTr="008159DF">
        <w:trPr>
          <w:jc w:val="center"/>
        </w:trPr>
        <w:tc>
          <w:tcPr>
            <w:tcW w:w="3827" w:type="dxa"/>
            <w:vAlign w:val="center"/>
          </w:tcPr>
          <w:p w14:paraId="3B074687" w14:textId="77777777" w:rsidR="006B0840" w:rsidRPr="0044182F" w:rsidRDefault="006B0840" w:rsidP="008159DF">
            <w:pPr>
              <w:rPr>
                <w:b/>
              </w:rPr>
            </w:pPr>
            <w:r w:rsidRPr="0044182F">
              <w:rPr>
                <w:b/>
              </w:rPr>
              <w:t>Actors</w:t>
            </w:r>
          </w:p>
        </w:tc>
        <w:tc>
          <w:tcPr>
            <w:tcW w:w="3964" w:type="dxa"/>
            <w:vAlign w:val="center"/>
          </w:tcPr>
          <w:p w14:paraId="2129740C" w14:textId="77777777" w:rsidR="006B0840" w:rsidRPr="002F6C1D" w:rsidRDefault="006B0840" w:rsidP="008159DF">
            <w:r>
              <w:t>Bag.IT, Guru BK.</w:t>
            </w:r>
          </w:p>
        </w:tc>
      </w:tr>
      <w:tr w:rsidR="006B0840" w:rsidRPr="0044182F" w14:paraId="43BA8425" w14:textId="77777777" w:rsidTr="008159DF">
        <w:trPr>
          <w:jc w:val="center"/>
        </w:trPr>
        <w:tc>
          <w:tcPr>
            <w:tcW w:w="3827" w:type="dxa"/>
            <w:vAlign w:val="center"/>
          </w:tcPr>
          <w:p w14:paraId="4B3543F8" w14:textId="77777777" w:rsidR="006B0840" w:rsidRPr="0044182F" w:rsidRDefault="006B0840" w:rsidP="008159DF">
            <w:pPr>
              <w:rPr>
                <w:b/>
              </w:rPr>
            </w:pPr>
            <w:r w:rsidRPr="0044182F">
              <w:rPr>
                <w:b/>
              </w:rPr>
              <w:t>Frequency of Use</w:t>
            </w:r>
          </w:p>
        </w:tc>
        <w:tc>
          <w:tcPr>
            <w:tcW w:w="3964" w:type="dxa"/>
            <w:vAlign w:val="center"/>
          </w:tcPr>
          <w:p w14:paraId="557D51DE" w14:textId="77777777" w:rsidR="006B0840" w:rsidRPr="00C42BC3" w:rsidRDefault="006B0840" w:rsidP="008159DF">
            <w:pPr>
              <w:rPr>
                <w:i/>
                <w:iCs/>
              </w:rPr>
            </w:pPr>
            <w:r>
              <w:rPr>
                <w:i/>
                <w:iCs/>
              </w:rPr>
              <w:t>Conditional</w:t>
            </w:r>
          </w:p>
        </w:tc>
      </w:tr>
      <w:tr w:rsidR="006B0840" w:rsidRPr="0044182F" w14:paraId="769BE92B" w14:textId="77777777" w:rsidTr="008159DF">
        <w:trPr>
          <w:jc w:val="center"/>
        </w:trPr>
        <w:tc>
          <w:tcPr>
            <w:tcW w:w="3827" w:type="dxa"/>
            <w:vAlign w:val="center"/>
          </w:tcPr>
          <w:p w14:paraId="656C58C1" w14:textId="77777777" w:rsidR="006B0840" w:rsidRPr="0044182F" w:rsidRDefault="006B0840" w:rsidP="008159DF">
            <w:pPr>
              <w:rPr>
                <w:b/>
              </w:rPr>
            </w:pPr>
            <w:r w:rsidRPr="0044182F">
              <w:rPr>
                <w:b/>
              </w:rPr>
              <w:t>Triggers</w:t>
            </w:r>
          </w:p>
        </w:tc>
        <w:tc>
          <w:tcPr>
            <w:tcW w:w="3964" w:type="dxa"/>
            <w:vAlign w:val="center"/>
          </w:tcPr>
          <w:p w14:paraId="0895D1BD" w14:textId="7973B74A" w:rsidR="006B0840" w:rsidRPr="0044182F" w:rsidRDefault="006B0840" w:rsidP="008159DF">
            <w:r>
              <w:t>Use case akan terjadi jika aktor ingin melihat profil kelas</w:t>
            </w:r>
          </w:p>
        </w:tc>
      </w:tr>
      <w:tr w:rsidR="006B0840" w:rsidRPr="00C42BC3" w14:paraId="50628830" w14:textId="77777777" w:rsidTr="008159DF">
        <w:trPr>
          <w:jc w:val="center"/>
        </w:trPr>
        <w:tc>
          <w:tcPr>
            <w:tcW w:w="3827" w:type="dxa"/>
            <w:vAlign w:val="center"/>
          </w:tcPr>
          <w:p w14:paraId="564D0896" w14:textId="77777777" w:rsidR="006B0840" w:rsidRPr="0044182F" w:rsidRDefault="006B0840" w:rsidP="008159DF">
            <w:pPr>
              <w:rPr>
                <w:b/>
              </w:rPr>
            </w:pPr>
            <w:r w:rsidRPr="0044182F">
              <w:rPr>
                <w:b/>
              </w:rPr>
              <w:t>Pre-Conditions</w:t>
            </w:r>
          </w:p>
        </w:tc>
        <w:tc>
          <w:tcPr>
            <w:tcW w:w="3964" w:type="dxa"/>
            <w:vAlign w:val="center"/>
          </w:tcPr>
          <w:p w14:paraId="644F46F8" w14:textId="32C9A14E" w:rsidR="006B0840" w:rsidRPr="00C42BC3" w:rsidRDefault="006B0840" w:rsidP="008159DF">
            <w:r>
              <w:t>Sistem menampilkan halaman data kelas</w:t>
            </w:r>
          </w:p>
        </w:tc>
      </w:tr>
      <w:tr w:rsidR="006B0840" w:rsidRPr="0048762E" w14:paraId="40A239A4" w14:textId="77777777" w:rsidTr="008159DF">
        <w:trPr>
          <w:jc w:val="center"/>
        </w:trPr>
        <w:tc>
          <w:tcPr>
            <w:tcW w:w="3827" w:type="dxa"/>
            <w:vAlign w:val="center"/>
          </w:tcPr>
          <w:p w14:paraId="6F0F6915" w14:textId="77777777" w:rsidR="006B0840" w:rsidRPr="0044182F" w:rsidRDefault="006B0840" w:rsidP="008159DF">
            <w:pPr>
              <w:rPr>
                <w:b/>
              </w:rPr>
            </w:pPr>
            <w:r w:rsidRPr="0044182F">
              <w:rPr>
                <w:b/>
              </w:rPr>
              <w:t>Post-Conditions</w:t>
            </w:r>
          </w:p>
        </w:tc>
        <w:tc>
          <w:tcPr>
            <w:tcW w:w="3964" w:type="dxa"/>
            <w:vAlign w:val="center"/>
          </w:tcPr>
          <w:p w14:paraId="3D3F4E0E" w14:textId="12FDDDE1" w:rsidR="006B0840" w:rsidRPr="0048762E" w:rsidRDefault="006B0840" w:rsidP="008159DF">
            <w:r>
              <w:t>Sistem menampilkan profil kelas</w:t>
            </w:r>
          </w:p>
        </w:tc>
      </w:tr>
      <w:tr w:rsidR="006B0840" w:rsidRPr="0044182F" w14:paraId="0ECD6644" w14:textId="77777777" w:rsidTr="008159DF">
        <w:trPr>
          <w:jc w:val="center"/>
        </w:trPr>
        <w:tc>
          <w:tcPr>
            <w:tcW w:w="7791" w:type="dxa"/>
            <w:gridSpan w:val="2"/>
            <w:shd w:val="clear" w:color="auto" w:fill="F2EE98"/>
            <w:vAlign w:val="center"/>
          </w:tcPr>
          <w:p w14:paraId="2A8A1827" w14:textId="77777777" w:rsidR="006B0840" w:rsidRPr="0044182F" w:rsidRDefault="006B0840" w:rsidP="008159DF">
            <w:pPr>
              <w:jc w:val="center"/>
              <w:rPr>
                <w:b/>
              </w:rPr>
            </w:pPr>
            <w:r w:rsidRPr="0044182F">
              <w:rPr>
                <w:b/>
              </w:rPr>
              <w:t>Main Course</w:t>
            </w:r>
          </w:p>
        </w:tc>
      </w:tr>
      <w:tr w:rsidR="006B0840" w:rsidRPr="0044182F" w14:paraId="6DC03393" w14:textId="77777777" w:rsidTr="008159DF">
        <w:trPr>
          <w:jc w:val="center"/>
        </w:trPr>
        <w:tc>
          <w:tcPr>
            <w:tcW w:w="3827" w:type="dxa"/>
            <w:shd w:val="clear" w:color="auto" w:fill="F2EE98"/>
            <w:vAlign w:val="center"/>
          </w:tcPr>
          <w:p w14:paraId="78D8E6DD" w14:textId="77777777" w:rsidR="006B0840" w:rsidRPr="0044182F" w:rsidRDefault="006B0840" w:rsidP="008159DF">
            <w:pPr>
              <w:jc w:val="center"/>
              <w:rPr>
                <w:b/>
              </w:rPr>
            </w:pPr>
            <w:r w:rsidRPr="0044182F">
              <w:rPr>
                <w:b/>
              </w:rPr>
              <w:t>Aksi Aktor</w:t>
            </w:r>
          </w:p>
        </w:tc>
        <w:tc>
          <w:tcPr>
            <w:tcW w:w="3964" w:type="dxa"/>
            <w:shd w:val="clear" w:color="auto" w:fill="F2EE98"/>
            <w:vAlign w:val="center"/>
          </w:tcPr>
          <w:p w14:paraId="341D93E9" w14:textId="77777777" w:rsidR="006B0840" w:rsidRPr="0044182F" w:rsidRDefault="006B0840" w:rsidP="008159DF">
            <w:pPr>
              <w:jc w:val="center"/>
              <w:rPr>
                <w:b/>
              </w:rPr>
            </w:pPr>
            <w:r w:rsidRPr="0044182F">
              <w:rPr>
                <w:b/>
              </w:rPr>
              <w:t>Reaksi Sistem</w:t>
            </w:r>
          </w:p>
        </w:tc>
      </w:tr>
      <w:tr w:rsidR="006B0840" w:rsidRPr="0044182F" w14:paraId="28528AAA" w14:textId="77777777" w:rsidTr="008159DF">
        <w:trPr>
          <w:jc w:val="center"/>
        </w:trPr>
        <w:tc>
          <w:tcPr>
            <w:tcW w:w="3827" w:type="dxa"/>
            <w:vAlign w:val="center"/>
          </w:tcPr>
          <w:p w14:paraId="018777C1" w14:textId="6AF2BBE0" w:rsidR="006B0840" w:rsidRPr="0044182F" w:rsidRDefault="007C5FA9">
            <w:pPr>
              <w:numPr>
                <w:ilvl w:val="0"/>
                <w:numId w:val="89"/>
              </w:numPr>
              <w:spacing w:after="160"/>
              <w:ind w:left="450"/>
              <w:pPrChange w:id="2442" w:author="chaniaayulestari@outlook.com" w:date="2021-11-12T15:21:00Z">
                <w:pPr>
                  <w:numPr>
                    <w:numId w:val="29"/>
                  </w:numPr>
                  <w:spacing w:after="160"/>
                  <w:ind w:left="720" w:hanging="360"/>
                </w:pPr>
              </w:pPrChange>
            </w:pPr>
            <w:ins w:id="2443" w:author="Rafi Aziizi" w:date="2021-11-12T10:45:00Z">
              <w:r>
                <w:t>Memasuki sistem absensi</w:t>
              </w:r>
            </w:ins>
            <w:del w:id="2444" w:author="Rafi Aziizi" w:date="2021-11-12T10:45:00Z">
              <w:r w:rsidR="00F97775" w:rsidDel="007C5FA9">
                <w:delText>Masuk sistem absensi</w:delText>
              </w:r>
            </w:del>
          </w:p>
        </w:tc>
        <w:tc>
          <w:tcPr>
            <w:tcW w:w="3964" w:type="dxa"/>
            <w:vAlign w:val="center"/>
          </w:tcPr>
          <w:p w14:paraId="4509E993" w14:textId="77777777" w:rsidR="006B0840" w:rsidRPr="0044182F" w:rsidRDefault="006B0840">
            <w:pPr>
              <w:pStyle w:val="ListParagraph"/>
              <w:ind w:left="450"/>
              <w:pPrChange w:id="2445" w:author="chaniaayulestari@outlook.com" w:date="2021-11-12T15:21:00Z">
                <w:pPr>
                  <w:ind w:left="511"/>
                </w:pPr>
              </w:pPrChange>
            </w:pPr>
          </w:p>
        </w:tc>
      </w:tr>
      <w:tr w:rsidR="006B0840" w:rsidRPr="0044182F" w14:paraId="5070100C" w14:textId="77777777" w:rsidTr="008159DF">
        <w:trPr>
          <w:jc w:val="center"/>
        </w:trPr>
        <w:tc>
          <w:tcPr>
            <w:tcW w:w="3827" w:type="dxa"/>
            <w:vAlign w:val="center"/>
          </w:tcPr>
          <w:p w14:paraId="019E6E09" w14:textId="77777777" w:rsidR="006B0840" w:rsidRPr="0044182F" w:rsidRDefault="006B0840">
            <w:pPr>
              <w:pStyle w:val="ListParagraph"/>
              <w:ind w:left="450"/>
              <w:pPrChange w:id="2446" w:author="chaniaayulestari@outlook.com" w:date="2021-11-12T15:21:00Z">
                <w:pPr>
                  <w:ind w:left="510"/>
                </w:pPr>
              </w:pPrChange>
            </w:pPr>
          </w:p>
        </w:tc>
        <w:tc>
          <w:tcPr>
            <w:tcW w:w="3964" w:type="dxa"/>
            <w:vAlign w:val="center"/>
          </w:tcPr>
          <w:p w14:paraId="35EFED51" w14:textId="77777777" w:rsidR="006B0840" w:rsidRPr="0044182F" w:rsidRDefault="006B0840">
            <w:pPr>
              <w:numPr>
                <w:ilvl w:val="0"/>
                <w:numId w:val="89"/>
              </w:numPr>
              <w:spacing w:after="160"/>
              <w:ind w:left="450"/>
              <w:pPrChange w:id="2447" w:author="chaniaayulestari@outlook.com" w:date="2021-11-12T15:21:00Z">
                <w:pPr>
                  <w:numPr>
                    <w:numId w:val="29"/>
                  </w:numPr>
                  <w:spacing w:after="160"/>
                  <w:ind w:left="511" w:hanging="360"/>
                </w:pPr>
              </w:pPrChange>
            </w:pPr>
            <w:r>
              <w:t>Menampilkan halaman menu kelola utama</w:t>
            </w:r>
          </w:p>
        </w:tc>
      </w:tr>
      <w:tr w:rsidR="006B0840" w14:paraId="5A261372" w14:textId="77777777" w:rsidTr="008159DF">
        <w:trPr>
          <w:jc w:val="center"/>
        </w:trPr>
        <w:tc>
          <w:tcPr>
            <w:tcW w:w="3827" w:type="dxa"/>
            <w:vAlign w:val="center"/>
          </w:tcPr>
          <w:p w14:paraId="76247692" w14:textId="780CA916" w:rsidR="006B0840" w:rsidRPr="0044182F" w:rsidRDefault="006B0840">
            <w:pPr>
              <w:pStyle w:val="ListParagraph"/>
              <w:numPr>
                <w:ilvl w:val="0"/>
                <w:numId w:val="89"/>
              </w:numPr>
              <w:ind w:left="450"/>
              <w:pPrChange w:id="2448" w:author="chaniaayulestari@outlook.com" w:date="2021-11-12T15:21:00Z">
                <w:pPr>
                  <w:pStyle w:val="ListParagraph"/>
                  <w:numPr>
                    <w:numId w:val="29"/>
                  </w:numPr>
                  <w:ind w:hanging="360"/>
                </w:pPr>
              </w:pPrChange>
            </w:pPr>
            <w:r>
              <w:t>Memiliih menu “Data Kelas”</w:t>
            </w:r>
          </w:p>
        </w:tc>
        <w:tc>
          <w:tcPr>
            <w:tcW w:w="3964" w:type="dxa"/>
            <w:vAlign w:val="center"/>
          </w:tcPr>
          <w:p w14:paraId="6FE5B38D" w14:textId="77777777" w:rsidR="006B0840" w:rsidRDefault="006B0840">
            <w:pPr>
              <w:pStyle w:val="ListParagraph"/>
              <w:spacing w:after="160"/>
              <w:ind w:left="450"/>
              <w:pPrChange w:id="2449" w:author="chaniaayulestari@outlook.com" w:date="2021-11-12T15:21:00Z">
                <w:pPr>
                  <w:spacing w:after="160"/>
                  <w:ind w:left="511"/>
                </w:pPr>
              </w:pPrChange>
            </w:pPr>
          </w:p>
        </w:tc>
      </w:tr>
      <w:tr w:rsidR="006B0840" w14:paraId="2926DED9" w14:textId="77777777" w:rsidTr="008159DF">
        <w:trPr>
          <w:jc w:val="center"/>
        </w:trPr>
        <w:tc>
          <w:tcPr>
            <w:tcW w:w="3827" w:type="dxa"/>
            <w:vAlign w:val="center"/>
          </w:tcPr>
          <w:p w14:paraId="01C4D38F" w14:textId="77777777" w:rsidR="006B0840" w:rsidRDefault="006B0840">
            <w:pPr>
              <w:pStyle w:val="ListParagraph"/>
              <w:ind w:left="450"/>
              <w:pPrChange w:id="2450" w:author="chaniaayulestari@outlook.com" w:date="2021-11-12T15:21:00Z">
                <w:pPr>
                  <w:pStyle w:val="ListParagraph"/>
                </w:pPr>
              </w:pPrChange>
            </w:pPr>
          </w:p>
        </w:tc>
        <w:tc>
          <w:tcPr>
            <w:tcW w:w="3964" w:type="dxa"/>
            <w:vAlign w:val="center"/>
          </w:tcPr>
          <w:p w14:paraId="76F4D1F0" w14:textId="7120537B" w:rsidR="006B0840" w:rsidRDefault="006B0840">
            <w:pPr>
              <w:pStyle w:val="ListParagraph"/>
              <w:numPr>
                <w:ilvl w:val="0"/>
                <w:numId w:val="89"/>
              </w:numPr>
              <w:spacing w:after="160"/>
              <w:ind w:left="450"/>
              <w:pPrChange w:id="2451" w:author="chaniaayulestari@outlook.com" w:date="2021-11-12T15:21:00Z">
                <w:pPr>
                  <w:pStyle w:val="ListParagraph"/>
                  <w:numPr>
                    <w:numId w:val="29"/>
                  </w:numPr>
                  <w:spacing w:after="160"/>
                  <w:ind w:left="464" w:hanging="360"/>
                </w:pPr>
              </w:pPrChange>
            </w:pPr>
            <w:r>
              <w:t>Menampilkan halaman data kelas</w:t>
            </w:r>
          </w:p>
        </w:tc>
      </w:tr>
      <w:tr w:rsidR="006B0840" w14:paraId="3F2B9EFC" w14:textId="77777777" w:rsidTr="008159DF">
        <w:trPr>
          <w:jc w:val="center"/>
        </w:trPr>
        <w:tc>
          <w:tcPr>
            <w:tcW w:w="3827" w:type="dxa"/>
            <w:vAlign w:val="center"/>
          </w:tcPr>
          <w:p w14:paraId="53400292" w14:textId="2236E8E8" w:rsidR="006B0840" w:rsidRDefault="006B0840">
            <w:pPr>
              <w:pStyle w:val="ListParagraph"/>
              <w:numPr>
                <w:ilvl w:val="0"/>
                <w:numId w:val="89"/>
              </w:numPr>
              <w:ind w:left="450"/>
              <w:pPrChange w:id="2452" w:author="chaniaayulestari@outlook.com" w:date="2021-11-12T15:21:00Z">
                <w:pPr>
                  <w:pStyle w:val="ListParagraph"/>
                  <w:numPr>
                    <w:numId w:val="39"/>
                  </w:numPr>
                  <w:ind w:hanging="360"/>
                </w:pPr>
              </w:pPrChange>
            </w:pPr>
            <w:r>
              <w:t xml:space="preserve">Menekan </w:t>
            </w:r>
            <w:r>
              <w:rPr>
                <w:i/>
                <w:iCs/>
              </w:rPr>
              <w:t>button “Profile Kelas”</w:t>
            </w:r>
          </w:p>
        </w:tc>
        <w:tc>
          <w:tcPr>
            <w:tcW w:w="3964" w:type="dxa"/>
            <w:vAlign w:val="center"/>
          </w:tcPr>
          <w:p w14:paraId="59AF8FC7" w14:textId="77777777" w:rsidR="006B0840" w:rsidRDefault="006B0840">
            <w:pPr>
              <w:pStyle w:val="ListParagraph"/>
              <w:spacing w:after="160"/>
              <w:ind w:left="450"/>
              <w:pPrChange w:id="2453" w:author="chaniaayulestari@outlook.com" w:date="2021-11-12T15:21:00Z">
                <w:pPr>
                  <w:spacing w:after="160"/>
                </w:pPr>
              </w:pPrChange>
            </w:pPr>
          </w:p>
        </w:tc>
      </w:tr>
      <w:tr w:rsidR="006B0840" w14:paraId="60C746DB" w14:textId="77777777" w:rsidTr="008159DF">
        <w:trPr>
          <w:jc w:val="center"/>
        </w:trPr>
        <w:tc>
          <w:tcPr>
            <w:tcW w:w="3827" w:type="dxa"/>
            <w:vAlign w:val="center"/>
          </w:tcPr>
          <w:p w14:paraId="077EED49" w14:textId="77777777" w:rsidR="006B0840" w:rsidRDefault="006B0840">
            <w:pPr>
              <w:pStyle w:val="ListParagraph"/>
              <w:ind w:left="450"/>
              <w:pPrChange w:id="2454" w:author="chaniaayulestari@outlook.com" w:date="2021-11-12T15:21:00Z">
                <w:pPr>
                  <w:pStyle w:val="ListParagraph"/>
                </w:pPr>
              </w:pPrChange>
            </w:pPr>
          </w:p>
        </w:tc>
        <w:tc>
          <w:tcPr>
            <w:tcW w:w="3964" w:type="dxa"/>
            <w:vAlign w:val="center"/>
          </w:tcPr>
          <w:p w14:paraId="2B61C4CA" w14:textId="662B3A74" w:rsidR="006B0840" w:rsidRDefault="006B0840">
            <w:pPr>
              <w:pStyle w:val="ListParagraph"/>
              <w:numPr>
                <w:ilvl w:val="0"/>
                <w:numId w:val="89"/>
              </w:numPr>
              <w:spacing w:after="160"/>
              <w:ind w:left="450"/>
              <w:pPrChange w:id="2455" w:author="chaniaayulestari@outlook.com" w:date="2021-11-12T15:21:00Z">
                <w:pPr>
                  <w:pStyle w:val="ListParagraph"/>
                  <w:numPr>
                    <w:numId w:val="39"/>
                  </w:numPr>
                  <w:spacing w:after="160"/>
                  <w:ind w:left="461" w:hanging="360"/>
                </w:pPr>
              </w:pPrChange>
            </w:pPr>
            <w:r>
              <w:t>Menampilkan halaman profil kelas</w:t>
            </w:r>
          </w:p>
        </w:tc>
      </w:tr>
    </w:tbl>
    <w:p w14:paraId="738F36D3" w14:textId="77777777" w:rsidR="006B0840" w:rsidRDefault="006B0840" w:rsidP="006B0840"/>
    <w:p w14:paraId="3C599A01" w14:textId="66D9FD33" w:rsidR="006B0840" w:rsidRDefault="006B0840" w:rsidP="00FF2590">
      <w:pPr>
        <w:pStyle w:val="ListParagraph"/>
        <w:numPr>
          <w:ilvl w:val="0"/>
          <w:numId w:val="25"/>
        </w:numPr>
        <w:ind w:left="426"/>
        <w:rPr>
          <w:ins w:id="2456" w:author="chaniaayulestari@outlook.com" w:date="2021-11-12T16:26:00Z"/>
        </w:rPr>
      </w:pPr>
      <w:r>
        <w:t>Skenario Anggota Kelas</w:t>
      </w:r>
    </w:p>
    <w:p w14:paraId="53D3826A" w14:textId="5E6350B8" w:rsidR="001A7B0B" w:rsidDel="002B2CFD" w:rsidRDefault="001A7B0B">
      <w:pPr>
        <w:pStyle w:val="ListParagraph"/>
        <w:ind w:left="426"/>
        <w:jc w:val="center"/>
        <w:rPr>
          <w:del w:id="2457" w:author="chaniaayulestari@outlook.com" w:date="2021-11-13T13:56:00Z"/>
        </w:rPr>
        <w:pPrChange w:id="2458" w:author="chaniaayulestari@outlook.com" w:date="2021-11-13T13:56:00Z">
          <w:pPr>
            <w:pStyle w:val="ListParagraph"/>
            <w:numPr>
              <w:numId w:val="25"/>
            </w:numPr>
            <w:ind w:left="426" w:hanging="360"/>
          </w:pPr>
        </w:pPrChange>
      </w:pPr>
    </w:p>
    <w:p w14:paraId="77D5FE4F" w14:textId="0C71C153" w:rsidR="002B2CFD" w:rsidRDefault="002B2CFD">
      <w:pPr>
        <w:pStyle w:val="Caption"/>
        <w:keepNext/>
        <w:jc w:val="center"/>
        <w:rPr>
          <w:ins w:id="2459" w:author="chaniaayulestari@outlook.com" w:date="2021-11-13T13:56:00Z"/>
        </w:rPr>
        <w:pPrChange w:id="2460" w:author="chaniaayulestari@outlook.com" w:date="2021-11-13T13:56:00Z">
          <w:pPr/>
        </w:pPrChange>
      </w:pPr>
      <w:bookmarkStart w:id="2461" w:name="_Toc87762727"/>
      <w:ins w:id="2462" w:author="chaniaayulestari@outlook.com" w:date="2021-11-13T13:56:00Z">
        <w:r>
          <w:t xml:space="preserve">Tabel 3. </w:t>
        </w:r>
      </w:ins>
      <w:ins w:id="2463" w:author="Rafi Aziizi" w:date="2021-11-14T11:08:00Z">
        <w:r w:rsidR="001B2DEA">
          <w:fldChar w:fldCharType="begin"/>
        </w:r>
        <w:r w:rsidR="001B2DEA">
          <w:instrText xml:space="preserve"> SEQ Tabel_3. \* ARABIC </w:instrText>
        </w:r>
      </w:ins>
      <w:r w:rsidR="001B2DEA">
        <w:fldChar w:fldCharType="separate"/>
      </w:r>
      <w:ins w:id="2464" w:author="Rafi Aziizi" w:date="2021-11-14T11:08:00Z">
        <w:r w:rsidR="001B2DEA">
          <w:rPr>
            <w:noProof/>
          </w:rPr>
          <w:t>14</w:t>
        </w:r>
        <w:r w:rsidR="001B2DEA">
          <w:fldChar w:fldCharType="end"/>
        </w:r>
      </w:ins>
      <w:ins w:id="2465" w:author="chaniaayulestari@outlook.com" w:date="2021-11-13T13:56:00Z">
        <w:del w:id="2466" w:author="Rafi Aziizi" w:date="2021-11-14T09:52:00Z">
          <w:r w:rsidDel="003640C9">
            <w:fldChar w:fldCharType="begin"/>
          </w:r>
          <w:r w:rsidDel="003640C9">
            <w:delInstrText xml:space="preserve"> SEQ Tabel_3. \* ARABIC </w:delInstrText>
          </w:r>
        </w:del>
      </w:ins>
      <w:del w:id="2467" w:author="Rafi Aziizi" w:date="2021-11-14T09:52:00Z">
        <w:r w:rsidDel="003640C9">
          <w:fldChar w:fldCharType="end"/>
        </w:r>
      </w:del>
      <w:ins w:id="2468" w:author="chaniaayulestari@outlook.com" w:date="2021-11-13T13:56:00Z">
        <w:r>
          <w:t xml:space="preserve"> Skenario Anggora Kelas</w:t>
        </w:r>
        <w:bookmarkEnd w:id="2461"/>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840" w:rsidRPr="00A46E0B" w14:paraId="0B704DEF" w14:textId="77777777" w:rsidTr="008159DF">
        <w:trPr>
          <w:jc w:val="center"/>
        </w:trPr>
        <w:tc>
          <w:tcPr>
            <w:tcW w:w="3827" w:type="dxa"/>
            <w:shd w:val="clear" w:color="auto" w:fill="F2EE98"/>
            <w:vAlign w:val="center"/>
          </w:tcPr>
          <w:p w14:paraId="14BC05DA" w14:textId="77777777" w:rsidR="006B0840" w:rsidRPr="0044182F" w:rsidRDefault="006B0840" w:rsidP="008159DF">
            <w:pPr>
              <w:rPr>
                <w:b/>
              </w:rPr>
            </w:pPr>
            <w:r w:rsidRPr="0044182F">
              <w:rPr>
                <w:b/>
              </w:rPr>
              <w:t>Name</w:t>
            </w:r>
          </w:p>
        </w:tc>
        <w:tc>
          <w:tcPr>
            <w:tcW w:w="3964" w:type="dxa"/>
            <w:shd w:val="clear" w:color="auto" w:fill="F2EE98"/>
            <w:vAlign w:val="center"/>
          </w:tcPr>
          <w:p w14:paraId="0C39409C" w14:textId="7C58C55F" w:rsidR="006B0840" w:rsidRPr="00A46E0B" w:rsidRDefault="006B0840" w:rsidP="008159DF">
            <w:r>
              <w:t>Anggota Kelas</w:t>
            </w:r>
          </w:p>
        </w:tc>
      </w:tr>
      <w:tr w:rsidR="006B0840" w:rsidRPr="002F6C1D" w14:paraId="62B08FA9" w14:textId="77777777" w:rsidTr="008159DF">
        <w:trPr>
          <w:jc w:val="center"/>
        </w:trPr>
        <w:tc>
          <w:tcPr>
            <w:tcW w:w="3827" w:type="dxa"/>
            <w:vAlign w:val="center"/>
          </w:tcPr>
          <w:p w14:paraId="6E6A7235" w14:textId="77777777" w:rsidR="006B0840" w:rsidRPr="0044182F" w:rsidRDefault="006B0840" w:rsidP="008159DF">
            <w:pPr>
              <w:rPr>
                <w:b/>
              </w:rPr>
            </w:pPr>
            <w:r w:rsidRPr="0044182F">
              <w:rPr>
                <w:b/>
              </w:rPr>
              <w:lastRenderedPageBreak/>
              <w:t>ID</w:t>
            </w:r>
          </w:p>
        </w:tc>
        <w:tc>
          <w:tcPr>
            <w:tcW w:w="3964" w:type="dxa"/>
            <w:vAlign w:val="center"/>
          </w:tcPr>
          <w:p w14:paraId="04AC57CA" w14:textId="22371DC4" w:rsidR="006B0840" w:rsidRPr="002F6C1D" w:rsidRDefault="006B0840" w:rsidP="008159DF">
            <w:r>
              <w:t>RC10</w:t>
            </w:r>
          </w:p>
        </w:tc>
      </w:tr>
      <w:tr w:rsidR="006B0840" w:rsidRPr="000C722D" w14:paraId="2CC6738B" w14:textId="77777777" w:rsidTr="008159DF">
        <w:trPr>
          <w:jc w:val="center"/>
        </w:trPr>
        <w:tc>
          <w:tcPr>
            <w:tcW w:w="3827" w:type="dxa"/>
            <w:vAlign w:val="center"/>
          </w:tcPr>
          <w:p w14:paraId="2A8437D6" w14:textId="77777777" w:rsidR="006B0840" w:rsidRPr="0044182F" w:rsidRDefault="006B0840" w:rsidP="008159DF">
            <w:pPr>
              <w:rPr>
                <w:b/>
              </w:rPr>
            </w:pPr>
            <w:r w:rsidRPr="0044182F">
              <w:rPr>
                <w:b/>
              </w:rPr>
              <w:t>Description</w:t>
            </w:r>
          </w:p>
        </w:tc>
        <w:tc>
          <w:tcPr>
            <w:tcW w:w="3964" w:type="dxa"/>
          </w:tcPr>
          <w:p w14:paraId="2D5EE6BC" w14:textId="1C926830" w:rsidR="006B0840" w:rsidRPr="000C722D" w:rsidRDefault="006B0840" w:rsidP="008159DF">
            <w:r>
              <w:t>Use case ini akan menampilkan informasi data anggota siswa berikut riwayat absensi yang diwakili oleh kelas yang sama.</w:t>
            </w:r>
          </w:p>
        </w:tc>
      </w:tr>
      <w:tr w:rsidR="006B0840" w:rsidRPr="002F6C1D" w14:paraId="7BF63014" w14:textId="77777777" w:rsidTr="008159DF">
        <w:trPr>
          <w:jc w:val="center"/>
        </w:trPr>
        <w:tc>
          <w:tcPr>
            <w:tcW w:w="3827" w:type="dxa"/>
            <w:vAlign w:val="center"/>
          </w:tcPr>
          <w:p w14:paraId="544B6CA4" w14:textId="77777777" w:rsidR="006B0840" w:rsidRPr="0044182F" w:rsidRDefault="006B0840" w:rsidP="008159DF">
            <w:pPr>
              <w:rPr>
                <w:b/>
              </w:rPr>
            </w:pPr>
            <w:r w:rsidRPr="0044182F">
              <w:rPr>
                <w:b/>
              </w:rPr>
              <w:t>Actors</w:t>
            </w:r>
          </w:p>
        </w:tc>
        <w:tc>
          <w:tcPr>
            <w:tcW w:w="3964" w:type="dxa"/>
            <w:vAlign w:val="center"/>
          </w:tcPr>
          <w:p w14:paraId="6C93C4EA" w14:textId="77777777" w:rsidR="006B0840" w:rsidRPr="002F6C1D" w:rsidRDefault="006B0840" w:rsidP="008159DF">
            <w:r>
              <w:t>Bag.IT, Guru BK.</w:t>
            </w:r>
          </w:p>
        </w:tc>
      </w:tr>
      <w:tr w:rsidR="006B0840" w:rsidRPr="0044182F" w14:paraId="07C9B63D" w14:textId="77777777" w:rsidTr="008159DF">
        <w:trPr>
          <w:jc w:val="center"/>
        </w:trPr>
        <w:tc>
          <w:tcPr>
            <w:tcW w:w="3827" w:type="dxa"/>
            <w:vAlign w:val="center"/>
          </w:tcPr>
          <w:p w14:paraId="2E9F5ED6" w14:textId="77777777" w:rsidR="006B0840" w:rsidRPr="0044182F" w:rsidRDefault="006B0840" w:rsidP="008159DF">
            <w:pPr>
              <w:rPr>
                <w:b/>
              </w:rPr>
            </w:pPr>
            <w:r w:rsidRPr="0044182F">
              <w:rPr>
                <w:b/>
              </w:rPr>
              <w:t>Frequency of Use</w:t>
            </w:r>
          </w:p>
        </w:tc>
        <w:tc>
          <w:tcPr>
            <w:tcW w:w="3964" w:type="dxa"/>
            <w:vAlign w:val="center"/>
          </w:tcPr>
          <w:p w14:paraId="3305FD0D" w14:textId="77777777" w:rsidR="006B0840" w:rsidRPr="00C42BC3" w:rsidRDefault="006B0840" w:rsidP="008159DF">
            <w:pPr>
              <w:rPr>
                <w:i/>
                <w:iCs/>
              </w:rPr>
            </w:pPr>
            <w:r>
              <w:rPr>
                <w:i/>
                <w:iCs/>
              </w:rPr>
              <w:t>Conditional</w:t>
            </w:r>
          </w:p>
        </w:tc>
      </w:tr>
      <w:tr w:rsidR="006B0840" w:rsidRPr="0044182F" w14:paraId="1655193E" w14:textId="77777777" w:rsidTr="008159DF">
        <w:trPr>
          <w:jc w:val="center"/>
        </w:trPr>
        <w:tc>
          <w:tcPr>
            <w:tcW w:w="3827" w:type="dxa"/>
            <w:vAlign w:val="center"/>
          </w:tcPr>
          <w:p w14:paraId="606105D2" w14:textId="77777777" w:rsidR="006B0840" w:rsidRPr="0044182F" w:rsidRDefault="006B0840" w:rsidP="008159DF">
            <w:pPr>
              <w:rPr>
                <w:b/>
              </w:rPr>
            </w:pPr>
            <w:r w:rsidRPr="0044182F">
              <w:rPr>
                <w:b/>
              </w:rPr>
              <w:t>Triggers</w:t>
            </w:r>
          </w:p>
        </w:tc>
        <w:tc>
          <w:tcPr>
            <w:tcW w:w="3964" w:type="dxa"/>
            <w:vAlign w:val="center"/>
          </w:tcPr>
          <w:p w14:paraId="052923F5" w14:textId="2A4D2D77" w:rsidR="006B0840" w:rsidRPr="0044182F" w:rsidRDefault="006B0840" w:rsidP="008159DF">
            <w:r>
              <w:t>Use case akan terjadi jika aktor ingin melihat anggota siswa di data kelas.</w:t>
            </w:r>
          </w:p>
        </w:tc>
      </w:tr>
      <w:tr w:rsidR="006B0840" w:rsidRPr="00C42BC3" w14:paraId="399584B3" w14:textId="77777777" w:rsidTr="008159DF">
        <w:trPr>
          <w:jc w:val="center"/>
        </w:trPr>
        <w:tc>
          <w:tcPr>
            <w:tcW w:w="3827" w:type="dxa"/>
            <w:vAlign w:val="center"/>
          </w:tcPr>
          <w:p w14:paraId="59B60B94" w14:textId="77777777" w:rsidR="006B0840" w:rsidRPr="0044182F" w:rsidRDefault="006B0840" w:rsidP="008159DF">
            <w:pPr>
              <w:rPr>
                <w:b/>
              </w:rPr>
            </w:pPr>
            <w:r w:rsidRPr="0044182F">
              <w:rPr>
                <w:b/>
              </w:rPr>
              <w:t>Pre-Conditions</w:t>
            </w:r>
          </w:p>
        </w:tc>
        <w:tc>
          <w:tcPr>
            <w:tcW w:w="3964" w:type="dxa"/>
            <w:vAlign w:val="center"/>
          </w:tcPr>
          <w:p w14:paraId="37E7257A" w14:textId="5774CB5F" w:rsidR="006B0840" w:rsidRPr="00C42BC3" w:rsidRDefault="006B0840" w:rsidP="008159DF">
            <w:r>
              <w:t>Sistem menampilkan halaman profile data kelas</w:t>
            </w:r>
          </w:p>
        </w:tc>
      </w:tr>
      <w:tr w:rsidR="006B0840" w:rsidRPr="0048762E" w14:paraId="0B53AC45" w14:textId="77777777" w:rsidTr="008159DF">
        <w:trPr>
          <w:jc w:val="center"/>
        </w:trPr>
        <w:tc>
          <w:tcPr>
            <w:tcW w:w="3827" w:type="dxa"/>
            <w:vAlign w:val="center"/>
          </w:tcPr>
          <w:p w14:paraId="38109687" w14:textId="77777777" w:rsidR="006B0840" w:rsidRPr="0044182F" w:rsidRDefault="006B0840" w:rsidP="008159DF">
            <w:pPr>
              <w:rPr>
                <w:b/>
              </w:rPr>
            </w:pPr>
            <w:r w:rsidRPr="0044182F">
              <w:rPr>
                <w:b/>
              </w:rPr>
              <w:t>Post-Conditions</w:t>
            </w:r>
          </w:p>
        </w:tc>
        <w:tc>
          <w:tcPr>
            <w:tcW w:w="3964" w:type="dxa"/>
            <w:vAlign w:val="center"/>
          </w:tcPr>
          <w:p w14:paraId="6F6B882A" w14:textId="300F98D8" w:rsidR="006B0840" w:rsidRPr="0048762E" w:rsidRDefault="006B0840" w:rsidP="008159DF">
            <w:r>
              <w:t>Sistem menampilkan anggota siswa dan riwayat absensi semua siswa yang diwakili oleh kelas yang sama.</w:t>
            </w:r>
          </w:p>
        </w:tc>
      </w:tr>
      <w:tr w:rsidR="006B0840" w:rsidRPr="0044182F" w14:paraId="5EAFBCE3" w14:textId="77777777" w:rsidTr="008159DF">
        <w:trPr>
          <w:jc w:val="center"/>
        </w:trPr>
        <w:tc>
          <w:tcPr>
            <w:tcW w:w="7791" w:type="dxa"/>
            <w:gridSpan w:val="2"/>
            <w:shd w:val="clear" w:color="auto" w:fill="F2EE98"/>
            <w:vAlign w:val="center"/>
          </w:tcPr>
          <w:p w14:paraId="24049408" w14:textId="77777777" w:rsidR="006B0840" w:rsidRPr="0044182F" w:rsidRDefault="006B0840" w:rsidP="008159DF">
            <w:pPr>
              <w:jc w:val="center"/>
              <w:rPr>
                <w:b/>
              </w:rPr>
            </w:pPr>
            <w:r w:rsidRPr="0044182F">
              <w:rPr>
                <w:b/>
              </w:rPr>
              <w:t>Main Course</w:t>
            </w:r>
          </w:p>
        </w:tc>
      </w:tr>
      <w:tr w:rsidR="006B0840" w:rsidRPr="0044182F" w14:paraId="221F819A" w14:textId="77777777" w:rsidTr="008159DF">
        <w:trPr>
          <w:jc w:val="center"/>
        </w:trPr>
        <w:tc>
          <w:tcPr>
            <w:tcW w:w="3827" w:type="dxa"/>
            <w:shd w:val="clear" w:color="auto" w:fill="F2EE98"/>
            <w:vAlign w:val="center"/>
          </w:tcPr>
          <w:p w14:paraId="16EE4355" w14:textId="77777777" w:rsidR="006B0840" w:rsidRPr="0044182F" w:rsidRDefault="006B0840" w:rsidP="008159DF">
            <w:pPr>
              <w:jc w:val="center"/>
              <w:rPr>
                <w:b/>
              </w:rPr>
            </w:pPr>
            <w:r w:rsidRPr="0044182F">
              <w:rPr>
                <w:b/>
              </w:rPr>
              <w:t>Aksi Aktor</w:t>
            </w:r>
          </w:p>
        </w:tc>
        <w:tc>
          <w:tcPr>
            <w:tcW w:w="3964" w:type="dxa"/>
            <w:shd w:val="clear" w:color="auto" w:fill="F2EE98"/>
            <w:vAlign w:val="center"/>
          </w:tcPr>
          <w:p w14:paraId="4D99D8D0" w14:textId="77777777" w:rsidR="006B0840" w:rsidRPr="0044182F" w:rsidRDefault="006B0840" w:rsidP="008159DF">
            <w:pPr>
              <w:jc w:val="center"/>
              <w:rPr>
                <w:b/>
              </w:rPr>
            </w:pPr>
            <w:r w:rsidRPr="0044182F">
              <w:rPr>
                <w:b/>
              </w:rPr>
              <w:t>Reaksi Sistem</w:t>
            </w:r>
          </w:p>
        </w:tc>
      </w:tr>
      <w:tr w:rsidR="006B0840" w:rsidRPr="0044182F" w14:paraId="0359B1F9" w14:textId="77777777" w:rsidTr="008159DF">
        <w:trPr>
          <w:jc w:val="center"/>
        </w:trPr>
        <w:tc>
          <w:tcPr>
            <w:tcW w:w="3827" w:type="dxa"/>
            <w:vAlign w:val="center"/>
          </w:tcPr>
          <w:p w14:paraId="2DBBA2D9" w14:textId="1548EA2D" w:rsidR="006B0840" w:rsidRPr="0044182F" w:rsidRDefault="007C5FA9">
            <w:pPr>
              <w:numPr>
                <w:ilvl w:val="0"/>
                <w:numId w:val="90"/>
              </w:numPr>
              <w:spacing w:after="160"/>
              <w:ind w:left="450"/>
              <w:pPrChange w:id="2469" w:author="chaniaayulestari@outlook.com" w:date="2021-11-12T15:21:00Z">
                <w:pPr>
                  <w:numPr>
                    <w:numId w:val="29"/>
                  </w:numPr>
                  <w:spacing w:after="160"/>
                  <w:ind w:left="720" w:hanging="360"/>
                </w:pPr>
              </w:pPrChange>
            </w:pPr>
            <w:ins w:id="2470" w:author="Rafi Aziizi" w:date="2021-11-12T10:46:00Z">
              <w:r>
                <w:t>Memasuki sistem absensi</w:t>
              </w:r>
            </w:ins>
            <w:del w:id="2471" w:author="Rafi Aziizi" w:date="2021-11-12T10:46:00Z">
              <w:r w:rsidR="006B0840" w:rsidDel="007C5FA9">
                <w:delText>Masuk sistem absensi</w:delText>
              </w:r>
            </w:del>
          </w:p>
        </w:tc>
        <w:tc>
          <w:tcPr>
            <w:tcW w:w="3964" w:type="dxa"/>
            <w:vAlign w:val="center"/>
          </w:tcPr>
          <w:p w14:paraId="126337A0" w14:textId="77777777" w:rsidR="006B0840" w:rsidRPr="0044182F" w:rsidRDefault="006B0840">
            <w:pPr>
              <w:pStyle w:val="ListParagraph"/>
              <w:ind w:left="450"/>
              <w:pPrChange w:id="2472" w:author="chaniaayulestari@outlook.com" w:date="2021-11-12T15:21:00Z">
                <w:pPr>
                  <w:ind w:left="511"/>
                </w:pPr>
              </w:pPrChange>
            </w:pPr>
          </w:p>
        </w:tc>
      </w:tr>
      <w:tr w:rsidR="006B0840" w:rsidRPr="0044182F" w14:paraId="3DD6FFF4" w14:textId="77777777" w:rsidTr="008159DF">
        <w:trPr>
          <w:jc w:val="center"/>
        </w:trPr>
        <w:tc>
          <w:tcPr>
            <w:tcW w:w="3827" w:type="dxa"/>
            <w:vAlign w:val="center"/>
          </w:tcPr>
          <w:p w14:paraId="230D3D74" w14:textId="77777777" w:rsidR="006B0840" w:rsidRPr="0044182F" w:rsidRDefault="006B0840">
            <w:pPr>
              <w:pPrChange w:id="2473" w:author="chaniaayulestari@outlook.com" w:date="2021-11-12T15:22:00Z">
                <w:pPr>
                  <w:ind w:left="510"/>
                </w:pPr>
              </w:pPrChange>
            </w:pPr>
          </w:p>
        </w:tc>
        <w:tc>
          <w:tcPr>
            <w:tcW w:w="3964" w:type="dxa"/>
            <w:vAlign w:val="center"/>
          </w:tcPr>
          <w:p w14:paraId="4DFB541F" w14:textId="77777777" w:rsidR="006B0840" w:rsidRPr="0044182F" w:rsidRDefault="006B0840">
            <w:pPr>
              <w:numPr>
                <w:ilvl w:val="0"/>
                <w:numId w:val="90"/>
              </w:numPr>
              <w:spacing w:after="160"/>
              <w:ind w:left="450"/>
              <w:pPrChange w:id="2474" w:author="chaniaayulestari@outlook.com" w:date="2021-11-12T15:21:00Z">
                <w:pPr>
                  <w:numPr>
                    <w:numId w:val="29"/>
                  </w:numPr>
                  <w:spacing w:after="160"/>
                  <w:ind w:left="511" w:hanging="360"/>
                </w:pPr>
              </w:pPrChange>
            </w:pPr>
            <w:r>
              <w:t>Menampilkan halaman menu kelola utama</w:t>
            </w:r>
          </w:p>
        </w:tc>
      </w:tr>
      <w:tr w:rsidR="006B0840" w14:paraId="41B572AB" w14:textId="77777777" w:rsidTr="008159DF">
        <w:trPr>
          <w:jc w:val="center"/>
        </w:trPr>
        <w:tc>
          <w:tcPr>
            <w:tcW w:w="3827" w:type="dxa"/>
            <w:vAlign w:val="center"/>
          </w:tcPr>
          <w:p w14:paraId="7C26138C" w14:textId="6F52A09E" w:rsidR="006B0840" w:rsidRPr="0044182F" w:rsidRDefault="006B0840">
            <w:pPr>
              <w:pStyle w:val="ListParagraph"/>
              <w:numPr>
                <w:ilvl w:val="0"/>
                <w:numId w:val="90"/>
              </w:numPr>
              <w:ind w:left="450"/>
              <w:pPrChange w:id="2475" w:author="chaniaayulestari@outlook.com" w:date="2021-11-12T15:21:00Z">
                <w:pPr>
                  <w:pStyle w:val="ListParagraph"/>
                  <w:numPr>
                    <w:numId w:val="29"/>
                  </w:numPr>
                  <w:ind w:hanging="360"/>
                </w:pPr>
              </w:pPrChange>
            </w:pPr>
            <w:r>
              <w:t>Memilih menu “Data Kelas”</w:t>
            </w:r>
          </w:p>
        </w:tc>
        <w:tc>
          <w:tcPr>
            <w:tcW w:w="3964" w:type="dxa"/>
            <w:vAlign w:val="center"/>
          </w:tcPr>
          <w:p w14:paraId="5BC8CEE1" w14:textId="77777777" w:rsidR="006B0840" w:rsidRDefault="006B0840">
            <w:pPr>
              <w:pStyle w:val="ListParagraph"/>
              <w:spacing w:after="160"/>
              <w:ind w:left="450"/>
              <w:pPrChange w:id="2476" w:author="chaniaayulestari@outlook.com" w:date="2021-11-12T15:22:00Z">
                <w:pPr>
                  <w:spacing w:after="160"/>
                  <w:ind w:left="511"/>
                </w:pPr>
              </w:pPrChange>
            </w:pPr>
          </w:p>
        </w:tc>
      </w:tr>
      <w:tr w:rsidR="006B0840" w14:paraId="0EBE3F81" w14:textId="77777777" w:rsidTr="008159DF">
        <w:trPr>
          <w:jc w:val="center"/>
        </w:trPr>
        <w:tc>
          <w:tcPr>
            <w:tcW w:w="3827" w:type="dxa"/>
            <w:vAlign w:val="center"/>
          </w:tcPr>
          <w:p w14:paraId="68FCD74C" w14:textId="77777777" w:rsidR="006B0840" w:rsidRDefault="006B0840">
            <w:pPr>
              <w:pStyle w:val="ListParagraph"/>
              <w:ind w:left="450"/>
              <w:pPrChange w:id="2477" w:author="chaniaayulestari@outlook.com" w:date="2021-11-12T15:22:00Z">
                <w:pPr>
                  <w:pStyle w:val="ListParagraph"/>
                </w:pPr>
              </w:pPrChange>
            </w:pPr>
          </w:p>
        </w:tc>
        <w:tc>
          <w:tcPr>
            <w:tcW w:w="3964" w:type="dxa"/>
            <w:vAlign w:val="center"/>
          </w:tcPr>
          <w:p w14:paraId="46DC5BE5" w14:textId="7E221FD3" w:rsidR="006B0840" w:rsidRDefault="006B0840">
            <w:pPr>
              <w:pStyle w:val="ListParagraph"/>
              <w:numPr>
                <w:ilvl w:val="0"/>
                <w:numId w:val="90"/>
              </w:numPr>
              <w:spacing w:after="160"/>
              <w:ind w:left="450"/>
              <w:pPrChange w:id="2478" w:author="chaniaayulestari@outlook.com" w:date="2021-11-12T15:21:00Z">
                <w:pPr>
                  <w:pStyle w:val="ListParagraph"/>
                  <w:numPr>
                    <w:numId w:val="29"/>
                  </w:numPr>
                  <w:spacing w:after="160"/>
                  <w:ind w:left="464" w:hanging="360"/>
                </w:pPr>
              </w:pPrChange>
            </w:pPr>
            <w:r>
              <w:t xml:space="preserve">Menampilkan halaman data </w:t>
            </w:r>
            <w:r w:rsidR="00F97775">
              <w:t>kelas</w:t>
            </w:r>
          </w:p>
        </w:tc>
      </w:tr>
      <w:tr w:rsidR="006B0840" w14:paraId="62957C8E" w14:textId="77777777" w:rsidTr="008159DF">
        <w:trPr>
          <w:jc w:val="center"/>
        </w:trPr>
        <w:tc>
          <w:tcPr>
            <w:tcW w:w="3827" w:type="dxa"/>
            <w:vAlign w:val="center"/>
          </w:tcPr>
          <w:p w14:paraId="3396ED23" w14:textId="6E09E44D" w:rsidR="006B0840" w:rsidRDefault="006B0840">
            <w:pPr>
              <w:pStyle w:val="ListParagraph"/>
              <w:numPr>
                <w:ilvl w:val="0"/>
                <w:numId w:val="90"/>
              </w:numPr>
              <w:ind w:left="450"/>
              <w:pPrChange w:id="2479" w:author="chaniaayulestari@outlook.com" w:date="2021-11-12T15:21:00Z">
                <w:pPr>
                  <w:pStyle w:val="ListParagraph"/>
                  <w:numPr>
                    <w:numId w:val="39"/>
                  </w:numPr>
                  <w:ind w:hanging="360"/>
                </w:pPr>
              </w:pPrChange>
            </w:pPr>
            <w:r>
              <w:t xml:space="preserve">Menekan </w:t>
            </w:r>
            <w:r>
              <w:rPr>
                <w:i/>
                <w:iCs/>
              </w:rPr>
              <w:t>button “</w:t>
            </w:r>
            <w:r w:rsidR="00F97775">
              <w:rPr>
                <w:i/>
                <w:iCs/>
              </w:rPr>
              <w:t>Profile Kelas</w:t>
            </w:r>
            <w:r>
              <w:rPr>
                <w:i/>
                <w:iCs/>
              </w:rPr>
              <w:t>”</w:t>
            </w:r>
          </w:p>
        </w:tc>
        <w:tc>
          <w:tcPr>
            <w:tcW w:w="3964" w:type="dxa"/>
            <w:vAlign w:val="center"/>
          </w:tcPr>
          <w:p w14:paraId="4014372C" w14:textId="77777777" w:rsidR="006B0840" w:rsidRDefault="006B0840">
            <w:pPr>
              <w:pStyle w:val="ListParagraph"/>
              <w:spacing w:after="160"/>
              <w:ind w:left="450"/>
              <w:pPrChange w:id="2480" w:author="chaniaayulestari@outlook.com" w:date="2021-11-12T15:22:00Z">
                <w:pPr>
                  <w:spacing w:after="160"/>
                </w:pPr>
              </w:pPrChange>
            </w:pPr>
          </w:p>
        </w:tc>
      </w:tr>
      <w:tr w:rsidR="006B0840" w14:paraId="4A9FFE4D" w14:textId="77777777" w:rsidTr="008159DF">
        <w:trPr>
          <w:jc w:val="center"/>
        </w:trPr>
        <w:tc>
          <w:tcPr>
            <w:tcW w:w="3827" w:type="dxa"/>
            <w:vAlign w:val="center"/>
          </w:tcPr>
          <w:p w14:paraId="1BD8512B" w14:textId="77777777" w:rsidR="006B0840" w:rsidRDefault="006B0840">
            <w:pPr>
              <w:pStyle w:val="ListParagraph"/>
              <w:ind w:left="450"/>
              <w:pPrChange w:id="2481" w:author="chaniaayulestari@outlook.com" w:date="2021-11-12T15:22:00Z">
                <w:pPr>
                  <w:pStyle w:val="ListParagraph"/>
                </w:pPr>
              </w:pPrChange>
            </w:pPr>
          </w:p>
        </w:tc>
        <w:tc>
          <w:tcPr>
            <w:tcW w:w="3964" w:type="dxa"/>
            <w:vAlign w:val="center"/>
          </w:tcPr>
          <w:p w14:paraId="54AEA295" w14:textId="125B43F2" w:rsidR="006B0840" w:rsidRDefault="006B0840">
            <w:pPr>
              <w:pStyle w:val="ListParagraph"/>
              <w:numPr>
                <w:ilvl w:val="0"/>
                <w:numId w:val="90"/>
              </w:numPr>
              <w:spacing w:after="160"/>
              <w:ind w:left="450"/>
              <w:pPrChange w:id="2482" w:author="chaniaayulestari@outlook.com" w:date="2021-11-12T15:21:00Z">
                <w:pPr>
                  <w:pStyle w:val="ListParagraph"/>
                  <w:numPr>
                    <w:numId w:val="39"/>
                  </w:numPr>
                  <w:spacing w:after="160"/>
                  <w:ind w:left="461" w:hanging="360"/>
                </w:pPr>
              </w:pPrChange>
            </w:pPr>
            <w:r>
              <w:t xml:space="preserve">Menampilkan halaman profil </w:t>
            </w:r>
            <w:r w:rsidR="00F97775">
              <w:t>kelas</w:t>
            </w:r>
          </w:p>
        </w:tc>
      </w:tr>
      <w:tr w:rsidR="006B0840" w14:paraId="597AB949" w14:textId="77777777" w:rsidTr="008159DF">
        <w:trPr>
          <w:jc w:val="center"/>
        </w:trPr>
        <w:tc>
          <w:tcPr>
            <w:tcW w:w="3827" w:type="dxa"/>
            <w:vAlign w:val="center"/>
          </w:tcPr>
          <w:p w14:paraId="76EBB772" w14:textId="7E15D606" w:rsidR="006B0840" w:rsidRDefault="006B0840">
            <w:pPr>
              <w:pStyle w:val="ListParagraph"/>
              <w:numPr>
                <w:ilvl w:val="0"/>
                <w:numId w:val="90"/>
              </w:numPr>
              <w:ind w:left="450"/>
              <w:pPrChange w:id="2483" w:author="chaniaayulestari@outlook.com" w:date="2021-11-12T15:21:00Z">
                <w:pPr>
                  <w:pStyle w:val="ListParagraph"/>
                  <w:numPr>
                    <w:numId w:val="39"/>
                  </w:numPr>
                  <w:ind w:hanging="360"/>
                </w:pPr>
              </w:pPrChange>
            </w:pPr>
            <w:r>
              <w:t xml:space="preserve">Menekan button </w:t>
            </w:r>
            <w:r>
              <w:rPr>
                <w:i/>
                <w:iCs/>
              </w:rPr>
              <w:t xml:space="preserve">“Anggota </w:t>
            </w:r>
            <w:r w:rsidR="00F97775">
              <w:rPr>
                <w:i/>
                <w:iCs/>
              </w:rPr>
              <w:t>Kelas</w:t>
            </w:r>
            <w:r>
              <w:rPr>
                <w:i/>
                <w:iCs/>
              </w:rPr>
              <w:t>”</w:t>
            </w:r>
          </w:p>
        </w:tc>
        <w:tc>
          <w:tcPr>
            <w:tcW w:w="3964" w:type="dxa"/>
            <w:vAlign w:val="center"/>
          </w:tcPr>
          <w:p w14:paraId="4BE98AB2" w14:textId="77777777" w:rsidR="006B0840" w:rsidRDefault="006B0840">
            <w:pPr>
              <w:pStyle w:val="ListParagraph"/>
              <w:spacing w:after="160"/>
              <w:ind w:left="450"/>
              <w:pPrChange w:id="2484" w:author="chaniaayulestari@outlook.com" w:date="2021-11-12T15:22:00Z">
                <w:pPr>
                  <w:pStyle w:val="ListParagraph"/>
                  <w:spacing w:after="160"/>
                  <w:ind w:left="461"/>
                </w:pPr>
              </w:pPrChange>
            </w:pPr>
          </w:p>
        </w:tc>
      </w:tr>
      <w:tr w:rsidR="006B0840" w14:paraId="3A507B8A" w14:textId="77777777" w:rsidTr="008159DF">
        <w:trPr>
          <w:jc w:val="center"/>
        </w:trPr>
        <w:tc>
          <w:tcPr>
            <w:tcW w:w="3827" w:type="dxa"/>
            <w:vAlign w:val="center"/>
          </w:tcPr>
          <w:p w14:paraId="54231191" w14:textId="77777777" w:rsidR="006B0840" w:rsidRDefault="006B0840">
            <w:pPr>
              <w:pStyle w:val="ListParagraph"/>
              <w:ind w:left="450"/>
              <w:pPrChange w:id="2485" w:author="chaniaayulestari@outlook.com" w:date="2021-11-12T15:22:00Z">
                <w:pPr>
                  <w:pStyle w:val="ListParagraph"/>
                </w:pPr>
              </w:pPrChange>
            </w:pPr>
          </w:p>
        </w:tc>
        <w:tc>
          <w:tcPr>
            <w:tcW w:w="3964" w:type="dxa"/>
            <w:vAlign w:val="center"/>
          </w:tcPr>
          <w:p w14:paraId="6065BEAA" w14:textId="77777777" w:rsidR="006B0840" w:rsidRDefault="006B0840">
            <w:pPr>
              <w:pStyle w:val="ListParagraph"/>
              <w:numPr>
                <w:ilvl w:val="0"/>
                <w:numId w:val="90"/>
              </w:numPr>
              <w:spacing w:after="160"/>
              <w:ind w:left="450"/>
              <w:pPrChange w:id="2486" w:author="chaniaayulestari@outlook.com" w:date="2021-11-12T15:21:00Z">
                <w:pPr>
                  <w:pStyle w:val="ListParagraph"/>
                  <w:numPr>
                    <w:numId w:val="39"/>
                  </w:numPr>
                  <w:spacing w:after="160"/>
                  <w:ind w:left="461" w:hanging="360"/>
                </w:pPr>
              </w:pPrChange>
            </w:pPr>
            <w:r>
              <w:t xml:space="preserve">Menampilkan data anggota siswa </w:t>
            </w:r>
            <w:r>
              <w:lastRenderedPageBreak/>
              <w:t>dan riwayat absensi siswa</w:t>
            </w:r>
          </w:p>
        </w:tc>
      </w:tr>
    </w:tbl>
    <w:p w14:paraId="5F9BE4D3" w14:textId="77777777" w:rsidR="006B0840" w:rsidRDefault="006B0840" w:rsidP="006B0840"/>
    <w:p w14:paraId="3219A028" w14:textId="4F0D942F" w:rsidR="00F97775" w:rsidRDefault="002B2CFD" w:rsidP="00FF2590">
      <w:pPr>
        <w:pStyle w:val="ListParagraph"/>
        <w:numPr>
          <w:ilvl w:val="0"/>
          <w:numId w:val="25"/>
        </w:numPr>
        <w:ind w:left="426"/>
        <w:rPr>
          <w:ins w:id="2487" w:author="chaniaayulestari@outlook.com" w:date="2021-11-12T16:26:00Z"/>
        </w:rPr>
      </w:pPr>
      <w:ins w:id="2488" w:author="chaniaayulestari@outlook.com" w:date="2021-11-13T13:57:00Z">
        <w:r>
          <w:t xml:space="preserve">Skenario </w:t>
        </w:r>
      </w:ins>
      <w:r w:rsidR="00F97775">
        <w:t>Profile Admin</w:t>
      </w:r>
    </w:p>
    <w:p w14:paraId="308E6E36" w14:textId="154BE36C" w:rsidR="001A7B0B" w:rsidDel="002B2CFD" w:rsidRDefault="001A7B0B">
      <w:pPr>
        <w:pStyle w:val="ListParagraph"/>
        <w:ind w:left="426"/>
        <w:rPr>
          <w:del w:id="2489" w:author="chaniaayulestari@outlook.com" w:date="2021-11-13T13:57:00Z"/>
        </w:rPr>
        <w:pPrChange w:id="2490" w:author="chaniaayulestari@outlook.com" w:date="2021-11-12T16:26:00Z">
          <w:pPr>
            <w:pStyle w:val="ListParagraph"/>
            <w:numPr>
              <w:numId w:val="25"/>
            </w:numPr>
            <w:ind w:left="426" w:hanging="360"/>
          </w:pPr>
        </w:pPrChange>
      </w:pPr>
    </w:p>
    <w:p w14:paraId="04059749" w14:textId="039AF85A" w:rsidR="002B2CFD" w:rsidRDefault="002B2CFD">
      <w:pPr>
        <w:pStyle w:val="Caption"/>
        <w:keepNext/>
        <w:jc w:val="center"/>
        <w:rPr>
          <w:ins w:id="2491" w:author="chaniaayulestari@outlook.com" w:date="2021-11-13T13:57:00Z"/>
        </w:rPr>
        <w:pPrChange w:id="2492" w:author="chaniaayulestari@outlook.com" w:date="2021-11-13T13:57:00Z">
          <w:pPr/>
        </w:pPrChange>
      </w:pPr>
      <w:bookmarkStart w:id="2493" w:name="_Toc87762728"/>
      <w:ins w:id="2494" w:author="chaniaayulestari@outlook.com" w:date="2021-11-13T13:57:00Z">
        <w:r>
          <w:t xml:space="preserve">Tabel 3. </w:t>
        </w:r>
      </w:ins>
      <w:ins w:id="2495" w:author="Rafi Aziizi" w:date="2021-11-14T11:08:00Z">
        <w:r w:rsidR="001B2DEA">
          <w:fldChar w:fldCharType="begin"/>
        </w:r>
        <w:r w:rsidR="001B2DEA">
          <w:instrText xml:space="preserve"> SEQ Tabel_3. \* ARABIC </w:instrText>
        </w:r>
      </w:ins>
      <w:r w:rsidR="001B2DEA">
        <w:fldChar w:fldCharType="separate"/>
      </w:r>
      <w:ins w:id="2496" w:author="Rafi Aziizi" w:date="2021-11-14T11:08:00Z">
        <w:r w:rsidR="001B2DEA">
          <w:rPr>
            <w:noProof/>
          </w:rPr>
          <w:t>15</w:t>
        </w:r>
        <w:r w:rsidR="001B2DEA">
          <w:fldChar w:fldCharType="end"/>
        </w:r>
      </w:ins>
      <w:ins w:id="2497" w:author="chaniaayulestari@outlook.com" w:date="2021-11-13T13:57:00Z">
        <w:del w:id="2498" w:author="Rafi Aziizi" w:date="2021-11-14T09:52:00Z">
          <w:r w:rsidDel="003640C9">
            <w:fldChar w:fldCharType="begin"/>
          </w:r>
          <w:r w:rsidDel="003640C9">
            <w:delInstrText xml:space="preserve"> SEQ Tabel_3. \* ARABIC </w:delInstrText>
          </w:r>
        </w:del>
      </w:ins>
      <w:del w:id="2499" w:author="Rafi Aziizi" w:date="2021-11-14T09:52:00Z">
        <w:r w:rsidDel="003640C9">
          <w:fldChar w:fldCharType="end"/>
        </w:r>
      </w:del>
      <w:ins w:id="2500" w:author="chaniaayulestari@outlook.com" w:date="2021-11-13T13:57:00Z">
        <w:r>
          <w:t xml:space="preserve"> SKenario Profil Admin</w:t>
        </w:r>
        <w:bookmarkEnd w:id="2493"/>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D36D4" w:rsidRPr="00A46E0B" w14:paraId="07729F8E" w14:textId="77777777" w:rsidTr="008159DF">
        <w:trPr>
          <w:jc w:val="center"/>
        </w:trPr>
        <w:tc>
          <w:tcPr>
            <w:tcW w:w="3827" w:type="dxa"/>
            <w:shd w:val="clear" w:color="auto" w:fill="F2EE98"/>
            <w:vAlign w:val="center"/>
          </w:tcPr>
          <w:p w14:paraId="64F14C9F" w14:textId="77777777" w:rsidR="000D36D4" w:rsidRPr="0044182F" w:rsidRDefault="000D36D4" w:rsidP="008159DF">
            <w:pPr>
              <w:rPr>
                <w:b/>
              </w:rPr>
            </w:pPr>
            <w:r w:rsidRPr="0044182F">
              <w:rPr>
                <w:b/>
              </w:rPr>
              <w:t>Name</w:t>
            </w:r>
          </w:p>
        </w:tc>
        <w:tc>
          <w:tcPr>
            <w:tcW w:w="3964" w:type="dxa"/>
            <w:shd w:val="clear" w:color="auto" w:fill="F2EE98"/>
            <w:vAlign w:val="center"/>
          </w:tcPr>
          <w:p w14:paraId="1815628E" w14:textId="66FFE235" w:rsidR="000D36D4" w:rsidRPr="00A46E0B" w:rsidRDefault="000D36D4" w:rsidP="008159DF">
            <w:r>
              <w:t>Profil Admin</w:t>
            </w:r>
          </w:p>
        </w:tc>
      </w:tr>
      <w:tr w:rsidR="000D36D4" w:rsidRPr="002F6C1D" w14:paraId="69CA814C" w14:textId="77777777" w:rsidTr="008159DF">
        <w:trPr>
          <w:jc w:val="center"/>
        </w:trPr>
        <w:tc>
          <w:tcPr>
            <w:tcW w:w="3827" w:type="dxa"/>
            <w:vAlign w:val="center"/>
          </w:tcPr>
          <w:p w14:paraId="535FC661" w14:textId="77777777" w:rsidR="000D36D4" w:rsidRPr="0044182F" w:rsidRDefault="000D36D4" w:rsidP="008159DF">
            <w:pPr>
              <w:rPr>
                <w:b/>
              </w:rPr>
            </w:pPr>
            <w:r w:rsidRPr="0044182F">
              <w:rPr>
                <w:b/>
              </w:rPr>
              <w:t>ID</w:t>
            </w:r>
          </w:p>
        </w:tc>
        <w:tc>
          <w:tcPr>
            <w:tcW w:w="3964" w:type="dxa"/>
            <w:vAlign w:val="center"/>
          </w:tcPr>
          <w:p w14:paraId="1C4A4F22" w14:textId="3DE1D8C4" w:rsidR="000D36D4" w:rsidRPr="002F6C1D" w:rsidRDefault="000D36D4" w:rsidP="008159DF">
            <w:r>
              <w:t>RC11</w:t>
            </w:r>
          </w:p>
        </w:tc>
      </w:tr>
      <w:tr w:rsidR="000D36D4" w:rsidRPr="000C722D" w14:paraId="7FC9AC6E" w14:textId="77777777" w:rsidTr="008159DF">
        <w:trPr>
          <w:jc w:val="center"/>
        </w:trPr>
        <w:tc>
          <w:tcPr>
            <w:tcW w:w="3827" w:type="dxa"/>
            <w:vAlign w:val="center"/>
          </w:tcPr>
          <w:p w14:paraId="18CF386C" w14:textId="77777777" w:rsidR="000D36D4" w:rsidRPr="0044182F" w:rsidRDefault="000D36D4" w:rsidP="008159DF">
            <w:pPr>
              <w:rPr>
                <w:b/>
              </w:rPr>
            </w:pPr>
            <w:r w:rsidRPr="0044182F">
              <w:rPr>
                <w:b/>
              </w:rPr>
              <w:t>Description</w:t>
            </w:r>
          </w:p>
        </w:tc>
        <w:tc>
          <w:tcPr>
            <w:tcW w:w="3964" w:type="dxa"/>
          </w:tcPr>
          <w:p w14:paraId="60B44BB8" w14:textId="3D2A1324" w:rsidR="000D36D4" w:rsidRPr="000C722D" w:rsidRDefault="000D36D4" w:rsidP="008159DF">
            <w:r>
              <w:t>Use case ini akan menampilkan informasi secara detail mengenai data identitas admin</w:t>
            </w:r>
          </w:p>
        </w:tc>
      </w:tr>
      <w:tr w:rsidR="000D36D4" w:rsidRPr="002F6C1D" w14:paraId="3976701F" w14:textId="77777777" w:rsidTr="008159DF">
        <w:trPr>
          <w:jc w:val="center"/>
        </w:trPr>
        <w:tc>
          <w:tcPr>
            <w:tcW w:w="3827" w:type="dxa"/>
            <w:vAlign w:val="center"/>
          </w:tcPr>
          <w:p w14:paraId="76E8E8F3" w14:textId="77777777" w:rsidR="000D36D4" w:rsidRPr="0044182F" w:rsidRDefault="000D36D4" w:rsidP="008159DF">
            <w:pPr>
              <w:rPr>
                <w:b/>
              </w:rPr>
            </w:pPr>
            <w:r w:rsidRPr="0044182F">
              <w:rPr>
                <w:b/>
              </w:rPr>
              <w:t>Actors</w:t>
            </w:r>
          </w:p>
        </w:tc>
        <w:tc>
          <w:tcPr>
            <w:tcW w:w="3964" w:type="dxa"/>
            <w:vAlign w:val="center"/>
          </w:tcPr>
          <w:p w14:paraId="603DAF2E" w14:textId="77777777" w:rsidR="000D36D4" w:rsidRPr="002F6C1D" w:rsidRDefault="000D36D4" w:rsidP="008159DF">
            <w:r>
              <w:t>Bag.IT, Guru BK.</w:t>
            </w:r>
          </w:p>
        </w:tc>
      </w:tr>
      <w:tr w:rsidR="000D36D4" w:rsidRPr="0044182F" w14:paraId="7A09CE14" w14:textId="77777777" w:rsidTr="008159DF">
        <w:trPr>
          <w:jc w:val="center"/>
        </w:trPr>
        <w:tc>
          <w:tcPr>
            <w:tcW w:w="3827" w:type="dxa"/>
            <w:vAlign w:val="center"/>
          </w:tcPr>
          <w:p w14:paraId="0FB82B22" w14:textId="77777777" w:rsidR="000D36D4" w:rsidRPr="0044182F" w:rsidRDefault="000D36D4" w:rsidP="008159DF">
            <w:pPr>
              <w:rPr>
                <w:b/>
              </w:rPr>
            </w:pPr>
            <w:r w:rsidRPr="0044182F">
              <w:rPr>
                <w:b/>
              </w:rPr>
              <w:t>Frequency of Use</w:t>
            </w:r>
          </w:p>
        </w:tc>
        <w:tc>
          <w:tcPr>
            <w:tcW w:w="3964" w:type="dxa"/>
            <w:vAlign w:val="center"/>
          </w:tcPr>
          <w:p w14:paraId="275B70F9" w14:textId="77777777" w:rsidR="000D36D4" w:rsidRPr="00C42BC3" w:rsidRDefault="000D36D4" w:rsidP="008159DF">
            <w:pPr>
              <w:rPr>
                <w:i/>
                <w:iCs/>
              </w:rPr>
            </w:pPr>
            <w:r>
              <w:rPr>
                <w:i/>
                <w:iCs/>
              </w:rPr>
              <w:t>Conditional</w:t>
            </w:r>
          </w:p>
        </w:tc>
      </w:tr>
      <w:tr w:rsidR="000D36D4" w:rsidRPr="0044182F" w14:paraId="4DF9ADE7" w14:textId="77777777" w:rsidTr="008159DF">
        <w:trPr>
          <w:jc w:val="center"/>
        </w:trPr>
        <w:tc>
          <w:tcPr>
            <w:tcW w:w="3827" w:type="dxa"/>
            <w:vAlign w:val="center"/>
          </w:tcPr>
          <w:p w14:paraId="6533DC5C" w14:textId="77777777" w:rsidR="000D36D4" w:rsidRPr="0044182F" w:rsidRDefault="000D36D4" w:rsidP="008159DF">
            <w:pPr>
              <w:rPr>
                <w:b/>
              </w:rPr>
            </w:pPr>
            <w:r w:rsidRPr="0044182F">
              <w:rPr>
                <w:b/>
              </w:rPr>
              <w:t>Triggers</w:t>
            </w:r>
          </w:p>
        </w:tc>
        <w:tc>
          <w:tcPr>
            <w:tcW w:w="3964" w:type="dxa"/>
            <w:vAlign w:val="center"/>
          </w:tcPr>
          <w:p w14:paraId="1199A272" w14:textId="37BE1AE7" w:rsidR="000D36D4" w:rsidRPr="0044182F" w:rsidRDefault="000D36D4" w:rsidP="008159DF">
            <w:r>
              <w:t>Use case akan terjadi jika aktor ingin melihat profil admin</w:t>
            </w:r>
          </w:p>
        </w:tc>
      </w:tr>
      <w:tr w:rsidR="000D36D4" w:rsidRPr="00C42BC3" w14:paraId="3A0D97DC" w14:textId="77777777" w:rsidTr="008159DF">
        <w:trPr>
          <w:jc w:val="center"/>
        </w:trPr>
        <w:tc>
          <w:tcPr>
            <w:tcW w:w="3827" w:type="dxa"/>
            <w:vAlign w:val="center"/>
          </w:tcPr>
          <w:p w14:paraId="7E91637C" w14:textId="77777777" w:rsidR="000D36D4" w:rsidRPr="0044182F" w:rsidRDefault="000D36D4" w:rsidP="008159DF">
            <w:pPr>
              <w:rPr>
                <w:b/>
              </w:rPr>
            </w:pPr>
            <w:r w:rsidRPr="0044182F">
              <w:rPr>
                <w:b/>
              </w:rPr>
              <w:t>Pre-Conditions</w:t>
            </w:r>
          </w:p>
        </w:tc>
        <w:tc>
          <w:tcPr>
            <w:tcW w:w="3964" w:type="dxa"/>
            <w:vAlign w:val="center"/>
          </w:tcPr>
          <w:p w14:paraId="2AA293D2" w14:textId="1535DE63" w:rsidR="000D36D4" w:rsidRPr="00C42BC3" w:rsidRDefault="000D36D4" w:rsidP="008159DF">
            <w:r>
              <w:t>Sistem menampilkan halaman data admin</w:t>
            </w:r>
          </w:p>
        </w:tc>
      </w:tr>
      <w:tr w:rsidR="000D36D4" w:rsidRPr="0048762E" w14:paraId="1AEB8738" w14:textId="77777777" w:rsidTr="008159DF">
        <w:trPr>
          <w:jc w:val="center"/>
        </w:trPr>
        <w:tc>
          <w:tcPr>
            <w:tcW w:w="3827" w:type="dxa"/>
            <w:vAlign w:val="center"/>
          </w:tcPr>
          <w:p w14:paraId="3687B215" w14:textId="77777777" w:rsidR="000D36D4" w:rsidRPr="0044182F" w:rsidRDefault="000D36D4" w:rsidP="008159DF">
            <w:pPr>
              <w:rPr>
                <w:b/>
              </w:rPr>
            </w:pPr>
            <w:r w:rsidRPr="0044182F">
              <w:rPr>
                <w:b/>
              </w:rPr>
              <w:t>Post-Conditions</w:t>
            </w:r>
          </w:p>
        </w:tc>
        <w:tc>
          <w:tcPr>
            <w:tcW w:w="3964" w:type="dxa"/>
            <w:vAlign w:val="center"/>
          </w:tcPr>
          <w:p w14:paraId="0EC79D55" w14:textId="038E195E" w:rsidR="000D36D4" w:rsidRPr="0048762E" w:rsidRDefault="000D36D4" w:rsidP="008159DF">
            <w:r>
              <w:t>Sistem menampilkan profil admin</w:t>
            </w:r>
          </w:p>
        </w:tc>
      </w:tr>
      <w:tr w:rsidR="000D36D4" w:rsidRPr="0044182F" w14:paraId="54168A18" w14:textId="77777777" w:rsidTr="008159DF">
        <w:trPr>
          <w:jc w:val="center"/>
        </w:trPr>
        <w:tc>
          <w:tcPr>
            <w:tcW w:w="7791" w:type="dxa"/>
            <w:gridSpan w:val="2"/>
            <w:shd w:val="clear" w:color="auto" w:fill="F2EE98"/>
            <w:vAlign w:val="center"/>
          </w:tcPr>
          <w:p w14:paraId="58AF31CE" w14:textId="77777777" w:rsidR="000D36D4" w:rsidRPr="0044182F" w:rsidRDefault="000D36D4" w:rsidP="008159DF">
            <w:pPr>
              <w:jc w:val="center"/>
              <w:rPr>
                <w:b/>
              </w:rPr>
            </w:pPr>
            <w:r w:rsidRPr="0044182F">
              <w:rPr>
                <w:b/>
              </w:rPr>
              <w:t>Main Course</w:t>
            </w:r>
          </w:p>
        </w:tc>
      </w:tr>
      <w:tr w:rsidR="000D36D4" w:rsidRPr="0044182F" w14:paraId="1F3A7BF2" w14:textId="77777777" w:rsidTr="008159DF">
        <w:trPr>
          <w:jc w:val="center"/>
        </w:trPr>
        <w:tc>
          <w:tcPr>
            <w:tcW w:w="3827" w:type="dxa"/>
            <w:shd w:val="clear" w:color="auto" w:fill="F2EE98"/>
            <w:vAlign w:val="center"/>
          </w:tcPr>
          <w:p w14:paraId="7FBCA7E3" w14:textId="77777777" w:rsidR="000D36D4" w:rsidRPr="0044182F" w:rsidRDefault="000D36D4" w:rsidP="008159DF">
            <w:pPr>
              <w:jc w:val="center"/>
              <w:rPr>
                <w:b/>
              </w:rPr>
            </w:pPr>
            <w:r w:rsidRPr="0044182F">
              <w:rPr>
                <w:b/>
              </w:rPr>
              <w:t>Aksi Aktor</w:t>
            </w:r>
          </w:p>
        </w:tc>
        <w:tc>
          <w:tcPr>
            <w:tcW w:w="3964" w:type="dxa"/>
            <w:shd w:val="clear" w:color="auto" w:fill="F2EE98"/>
            <w:vAlign w:val="center"/>
          </w:tcPr>
          <w:p w14:paraId="0381A242" w14:textId="77777777" w:rsidR="000D36D4" w:rsidRPr="0044182F" w:rsidRDefault="000D36D4" w:rsidP="008159DF">
            <w:pPr>
              <w:jc w:val="center"/>
              <w:rPr>
                <w:b/>
              </w:rPr>
            </w:pPr>
            <w:r w:rsidRPr="0044182F">
              <w:rPr>
                <w:b/>
              </w:rPr>
              <w:t>Reaksi Sistem</w:t>
            </w:r>
          </w:p>
        </w:tc>
      </w:tr>
      <w:tr w:rsidR="000D36D4" w:rsidRPr="0044182F" w14:paraId="5B4BEF40" w14:textId="77777777" w:rsidTr="008159DF">
        <w:trPr>
          <w:jc w:val="center"/>
        </w:trPr>
        <w:tc>
          <w:tcPr>
            <w:tcW w:w="3827" w:type="dxa"/>
            <w:vAlign w:val="center"/>
          </w:tcPr>
          <w:p w14:paraId="21B1AEB6" w14:textId="747A3D87" w:rsidR="000D36D4" w:rsidRPr="0044182F" w:rsidRDefault="007C5FA9">
            <w:pPr>
              <w:numPr>
                <w:ilvl w:val="0"/>
                <w:numId w:val="91"/>
              </w:numPr>
              <w:spacing w:after="160"/>
              <w:ind w:left="450"/>
              <w:pPrChange w:id="2501" w:author="chaniaayulestari@outlook.com" w:date="2021-11-12T15:22:00Z">
                <w:pPr>
                  <w:numPr>
                    <w:numId w:val="29"/>
                  </w:numPr>
                  <w:spacing w:after="160"/>
                  <w:ind w:left="720" w:hanging="360"/>
                </w:pPr>
              </w:pPrChange>
            </w:pPr>
            <w:ins w:id="2502" w:author="Rafi Aziizi" w:date="2021-11-12T10:46:00Z">
              <w:r>
                <w:t>Memasuki sistem absensi</w:t>
              </w:r>
            </w:ins>
            <w:del w:id="2503" w:author="Rafi Aziizi" w:date="2021-11-12T10:46:00Z">
              <w:r w:rsidR="000D36D4" w:rsidDel="007C5FA9">
                <w:delText>Masuk sistem absensi</w:delText>
              </w:r>
            </w:del>
          </w:p>
        </w:tc>
        <w:tc>
          <w:tcPr>
            <w:tcW w:w="3964" w:type="dxa"/>
            <w:vAlign w:val="center"/>
          </w:tcPr>
          <w:p w14:paraId="38882DA5" w14:textId="77777777" w:rsidR="000D36D4" w:rsidRPr="0044182F" w:rsidRDefault="000D36D4">
            <w:pPr>
              <w:pStyle w:val="ListParagraph"/>
              <w:ind w:left="450"/>
              <w:pPrChange w:id="2504" w:author="chaniaayulestari@outlook.com" w:date="2021-11-12T15:22:00Z">
                <w:pPr>
                  <w:ind w:left="511"/>
                </w:pPr>
              </w:pPrChange>
            </w:pPr>
          </w:p>
        </w:tc>
      </w:tr>
      <w:tr w:rsidR="000D36D4" w:rsidRPr="0044182F" w14:paraId="65537232" w14:textId="77777777" w:rsidTr="008159DF">
        <w:trPr>
          <w:jc w:val="center"/>
        </w:trPr>
        <w:tc>
          <w:tcPr>
            <w:tcW w:w="3827" w:type="dxa"/>
            <w:vAlign w:val="center"/>
          </w:tcPr>
          <w:p w14:paraId="0B266210" w14:textId="77777777" w:rsidR="000D36D4" w:rsidRPr="0044182F" w:rsidRDefault="000D36D4">
            <w:pPr>
              <w:pStyle w:val="ListParagraph"/>
              <w:ind w:left="450"/>
              <w:pPrChange w:id="2505" w:author="chaniaayulestari@outlook.com" w:date="2021-11-12T15:22:00Z">
                <w:pPr>
                  <w:ind w:left="510"/>
                </w:pPr>
              </w:pPrChange>
            </w:pPr>
          </w:p>
        </w:tc>
        <w:tc>
          <w:tcPr>
            <w:tcW w:w="3964" w:type="dxa"/>
            <w:vAlign w:val="center"/>
          </w:tcPr>
          <w:p w14:paraId="5A8CC44C" w14:textId="77777777" w:rsidR="000D36D4" w:rsidRPr="0044182F" w:rsidRDefault="000D36D4">
            <w:pPr>
              <w:numPr>
                <w:ilvl w:val="0"/>
                <w:numId w:val="91"/>
              </w:numPr>
              <w:spacing w:after="160"/>
              <w:ind w:left="450"/>
              <w:pPrChange w:id="2506" w:author="chaniaayulestari@outlook.com" w:date="2021-11-12T15:22:00Z">
                <w:pPr>
                  <w:numPr>
                    <w:numId w:val="29"/>
                  </w:numPr>
                  <w:spacing w:after="160"/>
                  <w:ind w:left="511" w:hanging="360"/>
                </w:pPr>
              </w:pPrChange>
            </w:pPr>
            <w:r>
              <w:t>Menampilkan halaman menu kelola utama</w:t>
            </w:r>
          </w:p>
        </w:tc>
      </w:tr>
      <w:tr w:rsidR="000D36D4" w14:paraId="08346CE1" w14:textId="77777777" w:rsidTr="008159DF">
        <w:trPr>
          <w:jc w:val="center"/>
        </w:trPr>
        <w:tc>
          <w:tcPr>
            <w:tcW w:w="3827" w:type="dxa"/>
            <w:vAlign w:val="center"/>
          </w:tcPr>
          <w:p w14:paraId="4D50D928" w14:textId="4B94AE72" w:rsidR="000D36D4" w:rsidRPr="0044182F" w:rsidRDefault="000D36D4">
            <w:pPr>
              <w:pStyle w:val="ListParagraph"/>
              <w:numPr>
                <w:ilvl w:val="0"/>
                <w:numId w:val="91"/>
              </w:numPr>
              <w:ind w:left="450"/>
              <w:pPrChange w:id="2507" w:author="chaniaayulestari@outlook.com" w:date="2021-11-12T15:22:00Z">
                <w:pPr>
                  <w:pStyle w:val="ListParagraph"/>
                  <w:numPr>
                    <w:numId w:val="29"/>
                  </w:numPr>
                  <w:ind w:hanging="360"/>
                </w:pPr>
              </w:pPrChange>
            </w:pPr>
            <w:r>
              <w:t>Memiliih menu “Data Admin”</w:t>
            </w:r>
          </w:p>
        </w:tc>
        <w:tc>
          <w:tcPr>
            <w:tcW w:w="3964" w:type="dxa"/>
            <w:vAlign w:val="center"/>
          </w:tcPr>
          <w:p w14:paraId="31A7AA13" w14:textId="77777777" w:rsidR="000D36D4" w:rsidRDefault="000D36D4">
            <w:pPr>
              <w:pStyle w:val="ListParagraph"/>
              <w:spacing w:after="160"/>
              <w:ind w:left="450"/>
              <w:pPrChange w:id="2508" w:author="chaniaayulestari@outlook.com" w:date="2021-11-12T15:22:00Z">
                <w:pPr>
                  <w:spacing w:after="160"/>
                  <w:ind w:left="511"/>
                </w:pPr>
              </w:pPrChange>
            </w:pPr>
          </w:p>
        </w:tc>
      </w:tr>
      <w:tr w:rsidR="000D36D4" w14:paraId="40B50E05" w14:textId="77777777" w:rsidTr="008159DF">
        <w:trPr>
          <w:jc w:val="center"/>
        </w:trPr>
        <w:tc>
          <w:tcPr>
            <w:tcW w:w="3827" w:type="dxa"/>
            <w:vAlign w:val="center"/>
          </w:tcPr>
          <w:p w14:paraId="5E419C46" w14:textId="77777777" w:rsidR="000D36D4" w:rsidRDefault="000D36D4">
            <w:pPr>
              <w:pStyle w:val="ListParagraph"/>
              <w:ind w:left="450"/>
              <w:pPrChange w:id="2509" w:author="chaniaayulestari@outlook.com" w:date="2021-11-12T15:22:00Z">
                <w:pPr>
                  <w:pStyle w:val="ListParagraph"/>
                </w:pPr>
              </w:pPrChange>
            </w:pPr>
          </w:p>
        </w:tc>
        <w:tc>
          <w:tcPr>
            <w:tcW w:w="3964" w:type="dxa"/>
            <w:vAlign w:val="center"/>
          </w:tcPr>
          <w:p w14:paraId="16150D89" w14:textId="49EDF316" w:rsidR="000D36D4" w:rsidRDefault="000D36D4">
            <w:pPr>
              <w:pStyle w:val="ListParagraph"/>
              <w:numPr>
                <w:ilvl w:val="0"/>
                <w:numId w:val="91"/>
              </w:numPr>
              <w:spacing w:after="160"/>
              <w:ind w:left="450"/>
              <w:pPrChange w:id="2510" w:author="chaniaayulestari@outlook.com" w:date="2021-11-12T15:22:00Z">
                <w:pPr>
                  <w:pStyle w:val="ListParagraph"/>
                  <w:numPr>
                    <w:numId w:val="29"/>
                  </w:numPr>
                  <w:spacing w:after="160"/>
                  <w:ind w:left="464" w:hanging="360"/>
                </w:pPr>
              </w:pPrChange>
            </w:pPr>
            <w:r>
              <w:t>Menampilkan halaman data admin</w:t>
            </w:r>
          </w:p>
        </w:tc>
      </w:tr>
      <w:tr w:rsidR="000D36D4" w14:paraId="2AFFFEA9" w14:textId="77777777" w:rsidTr="008159DF">
        <w:trPr>
          <w:jc w:val="center"/>
        </w:trPr>
        <w:tc>
          <w:tcPr>
            <w:tcW w:w="3827" w:type="dxa"/>
            <w:vAlign w:val="center"/>
          </w:tcPr>
          <w:p w14:paraId="7CE7BA11" w14:textId="0E5FAB18" w:rsidR="000D36D4" w:rsidRDefault="000D36D4">
            <w:pPr>
              <w:pStyle w:val="ListParagraph"/>
              <w:numPr>
                <w:ilvl w:val="0"/>
                <w:numId w:val="91"/>
              </w:numPr>
              <w:ind w:left="450"/>
              <w:pPrChange w:id="2511" w:author="chaniaayulestari@outlook.com" w:date="2021-11-12T15:22:00Z">
                <w:pPr>
                  <w:pStyle w:val="ListParagraph"/>
                  <w:numPr>
                    <w:numId w:val="39"/>
                  </w:numPr>
                  <w:ind w:hanging="360"/>
                </w:pPr>
              </w:pPrChange>
            </w:pPr>
            <w:r>
              <w:t xml:space="preserve">Menekan </w:t>
            </w:r>
            <w:r>
              <w:rPr>
                <w:i/>
                <w:iCs/>
              </w:rPr>
              <w:t>button “Profile Admin”</w:t>
            </w:r>
          </w:p>
        </w:tc>
        <w:tc>
          <w:tcPr>
            <w:tcW w:w="3964" w:type="dxa"/>
            <w:vAlign w:val="center"/>
          </w:tcPr>
          <w:p w14:paraId="60DA1FBA" w14:textId="77777777" w:rsidR="000D36D4" w:rsidRDefault="000D36D4">
            <w:pPr>
              <w:pStyle w:val="ListParagraph"/>
              <w:spacing w:after="160"/>
              <w:ind w:left="450"/>
              <w:pPrChange w:id="2512" w:author="chaniaayulestari@outlook.com" w:date="2021-11-12T15:22:00Z">
                <w:pPr>
                  <w:spacing w:after="160"/>
                </w:pPr>
              </w:pPrChange>
            </w:pPr>
          </w:p>
        </w:tc>
      </w:tr>
      <w:tr w:rsidR="000D36D4" w14:paraId="03DB97BD" w14:textId="77777777" w:rsidTr="008159DF">
        <w:trPr>
          <w:jc w:val="center"/>
        </w:trPr>
        <w:tc>
          <w:tcPr>
            <w:tcW w:w="3827" w:type="dxa"/>
            <w:vAlign w:val="center"/>
          </w:tcPr>
          <w:p w14:paraId="39D955F0" w14:textId="77777777" w:rsidR="000D36D4" w:rsidRDefault="000D36D4">
            <w:pPr>
              <w:pStyle w:val="ListParagraph"/>
              <w:ind w:left="450"/>
              <w:pPrChange w:id="2513" w:author="chaniaayulestari@outlook.com" w:date="2021-11-12T15:23:00Z">
                <w:pPr>
                  <w:pStyle w:val="ListParagraph"/>
                </w:pPr>
              </w:pPrChange>
            </w:pPr>
          </w:p>
        </w:tc>
        <w:tc>
          <w:tcPr>
            <w:tcW w:w="3964" w:type="dxa"/>
            <w:vAlign w:val="center"/>
          </w:tcPr>
          <w:p w14:paraId="61C2A909" w14:textId="66A34A25" w:rsidR="000D36D4" w:rsidRDefault="000D36D4">
            <w:pPr>
              <w:pStyle w:val="ListParagraph"/>
              <w:numPr>
                <w:ilvl w:val="0"/>
                <w:numId w:val="91"/>
              </w:numPr>
              <w:spacing w:after="160"/>
              <w:ind w:left="450"/>
              <w:pPrChange w:id="2514" w:author="chaniaayulestari@outlook.com" w:date="2021-11-12T15:22:00Z">
                <w:pPr>
                  <w:pStyle w:val="ListParagraph"/>
                  <w:numPr>
                    <w:numId w:val="39"/>
                  </w:numPr>
                  <w:spacing w:after="160"/>
                  <w:ind w:left="461" w:hanging="360"/>
                </w:pPr>
              </w:pPrChange>
            </w:pPr>
            <w:r>
              <w:t>Menampilkan halaman profil admin</w:t>
            </w:r>
          </w:p>
        </w:tc>
      </w:tr>
    </w:tbl>
    <w:p w14:paraId="14B67144" w14:textId="77777777" w:rsidR="00F97775" w:rsidRDefault="00F97775" w:rsidP="00F97775"/>
    <w:p w14:paraId="23B2D97F" w14:textId="11FB6EDD" w:rsidR="00270503" w:rsidRDefault="00270503" w:rsidP="00FF2590">
      <w:pPr>
        <w:pStyle w:val="ListParagraph"/>
        <w:numPr>
          <w:ilvl w:val="0"/>
          <w:numId w:val="25"/>
        </w:numPr>
        <w:ind w:left="426"/>
        <w:rPr>
          <w:ins w:id="2515" w:author="Rafi Aziizi" w:date="2021-11-12T14:26:00Z"/>
        </w:rPr>
      </w:pPr>
      <w:r>
        <w:t xml:space="preserve">Skenario Kelola </w:t>
      </w:r>
      <w:commentRangeStart w:id="2516"/>
      <w:r>
        <w:t>Siswa</w:t>
      </w:r>
      <w:commentRangeEnd w:id="2516"/>
      <w:r w:rsidR="00494C80">
        <w:rPr>
          <w:rStyle w:val="CommentReference"/>
        </w:rPr>
        <w:commentReference w:id="2516"/>
      </w:r>
    </w:p>
    <w:p w14:paraId="75D8BD0B" w14:textId="408CCD41" w:rsidR="00E02300" w:rsidRDefault="00E02300">
      <w:pPr>
        <w:ind w:firstLine="426"/>
        <w:rPr>
          <w:ins w:id="2517" w:author="Rafi Aziizi" w:date="2021-11-12T14:18:00Z"/>
        </w:rPr>
        <w:pPrChange w:id="2518" w:author="Rafi Aziizi" w:date="2021-11-12T14:27:00Z">
          <w:pPr>
            <w:pStyle w:val="ListParagraph"/>
            <w:numPr>
              <w:numId w:val="25"/>
            </w:numPr>
            <w:ind w:left="426" w:hanging="360"/>
          </w:pPr>
        </w:pPrChange>
      </w:pPr>
      <w:ins w:id="2519" w:author="Rafi Aziizi" w:date="2021-11-12T14:26:00Z">
        <w:r>
          <w:t xml:space="preserve">Pada scenario kelola siswa terdapat 4 generalisasi </w:t>
        </w:r>
      </w:ins>
      <w:ins w:id="2520" w:author="Rafi Aziizi" w:date="2021-11-12T14:27:00Z">
        <w:r>
          <w:t xml:space="preserve">data </w:t>
        </w:r>
      </w:ins>
      <w:ins w:id="2521" w:author="Rafi Aziizi" w:date="2021-11-12T14:26:00Z">
        <w:r>
          <w:t>yaitu tambah siswa, hapus siswa, edit siswa dan lihat siswa. Hal tersebut dijelaskan pada</w:t>
        </w:r>
      </w:ins>
      <w:ins w:id="2522" w:author="Rafi Aziizi" w:date="2021-11-12T14:27:00Z">
        <w:r>
          <w:t xml:space="preserve"> poin-poin dibawah ini :</w:t>
        </w:r>
      </w:ins>
    </w:p>
    <w:p w14:paraId="069D94A5" w14:textId="6326C9C8" w:rsidR="0025138C" w:rsidRDefault="0025138C" w:rsidP="0025138C">
      <w:pPr>
        <w:ind w:firstLine="66"/>
        <w:rPr>
          <w:ins w:id="2523" w:author="chaniaayulestari@outlook.com" w:date="2021-11-12T16:27:00Z"/>
        </w:rPr>
      </w:pPr>
      <w:ins w:id="2524" w:author="Rafi Aziizi" w:date="2021-11-12T14:18:00Z">
        <w:r>
          <w:t>a.</w:t>
        </w:r>
      </w:ins>
      <w:ins w:id="2525" w:author="Rafi Aziizi" w:date="2021-11-12T14:19:00Z">
        <w:r>
          <w:t xml:space="preserve"> Skenario Tambah Siswa</w:t>
        </w:r>
      </w:ins>
    </w:p>
    <w:p w14:paraId="6217F863" w14:textId="03296CAA" w:rsidR="001A7B0B" w:rsidDel="002B2CFD" w:rsidRDefault="001A7B0B">
      <w:pPr>
        <w:jc w:val="center"/>
        <w:rPr>
          <w:ins w:id="2526" w:author="Rafi Aziizi" w:date="2021-11-12T14:25:00Z"/>
          <w:del w:id="2527" w:author="chaniaayulestari@outlook.com" w:date="2021-11-13T13:57:00Z"/>
        </w:rPr>
        <w:pPrChange w:id="2528" w:author="chaniaayulestari@outlook.com" w:date="2021-11-13T13:57:00Z">
          <w:pPr>
            <w:ind w:firstLine="66"/>
          </w:pPr>
        </w:pPrChange>
      </w:pPr>
    </w:p>
    <w:p w14:paraId="6D28E1C6" w14:textId="5B352269" w:rsidR="002B2CFD" w:rsidRDefault="002B2CFD">
      <w:pPr>
        <w:pStyle w:val="Caption"/>
        <w:keepNext/>
        <w:jc w:val="center"/>
        <w:rPr>
          <w:ins w:id="2529" w:author="chaniaayulestari@outlook.com" w:date="2021-11-13T13:57:00Z"/>
        </w:rPr>
        <w:pPrChange w:id="2530" w:author="chaniaayulestari@outlook.com" w:date="2021-11-13T13:57:00Z">
          <w:pPr/>
        </w:pPrChange>
      </w:pPr>
      <w:bookmarkStart w:id="2531" w:name="_Toc87762729"/>
      <w:ins w:id="2532" w:author="chaniaayulestari@outlook.com" w:date="2021-11-13T13:57:00Z">
        <w:r>
          <w:t xml:space="preserve">Tabel 3. </w:t>
        </w:r>
      </w:ins>
      <w:ins w:id="2533" w:author="Rafi Aziizi" w:date="2021-11-14T11:08:00Z">
        <w:r w:rsidR="001B2DEA">
          <w:fldChar w:fldCharType="begin"/>
        </w:r>
        <w:r w:rsidR="001B2DEA">
          <w:instrText xml:space="preserve"> SEQ Tabel_3. \* ARABIC </w:instrText>
        </w:r>
      </w:ins>
      <w:r w:rsidR="001B2DEA">
        <w:fldChar w:fldCharType="separate"/>
      </w:r>
      <w:ins w:id="2534" w:author="Rafi Aziizi" w:date="2021-11-14T11:08:00Z">
        <w:r w:rsidR="001B2DEA">
          <w:rPr>
            <w:noProof/>
          </w:rPr>
          <w:t>16</w:t>
        </w:r>
        <w:r w:rsidR="001B2DEA">
          <w:fldChar w:fldCharType="end"/>
        </w:r>
      </w:ins>
      <w:ins w:id="2535" w:author="chaniaayulestari@outlook.com" w:date="2021-11-13T13:57:00Z">
        <w:del w:id="2536" w:author="Rafi Aziizi" w:date="2021-11-14T09:52:00Z">
          <w:r w:rsidDel="003640C9">
            <w:fldChar w:fldCharType="begin"/>
          </w:r>
          <w:r w:rsidDel="003640C9">
            <w:delInstrText xml:space="preserve"> SEQ Tabel_3. \* ARABIC </w:delInstrText>
          </w:r>
        </w:del>
      </w:ins>
      <w:del w:id="2537" w:author="Rafi Aziizi" w:date="2021-11-14T09:52:00Z">
        <w:r w:rsidDel="003640C9">
          <w:fldChar w:fldCharType="end"/>
        </w:r>
      </w:del>
      <w:ins w:id="2538" w:author="chaniaayulestari@outlook.com" w:date="2021-11-13T13:57:00Z">
        <w:r>
          <w:t xml:space="preserve"> Skenario Tambah Siswa</w:t>
        </w:r>
        <w:bookmarkEnd w:id="2531"/>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02300" w:rsidRPr="00A46E0B" w14:paraId="48D951E5" w14:textId="77777777" w:rsidTr="001F2641">
        <w:trPr>
          <w:jc w:val="center"/>
          <w:ins w:id="2539" w:author="Rafi Aziizi" w:date="2021-11-12T14:25:00Z"/>
        </w:trPr>
        <w:tc>
          <w:tcPr>
            <w:tcW w:w="3827" w:type="dxa"/>
            <w:shd w:val="clear" w:color="auto" w:fill="F2EE98"/>
            <w:vAlign w:val="center"/>
          </w:tcPr>
          <w:p w14:paraId="22D54EC5" w14:textId="77777777" w:rsidR="00E02300" w:rsidRPr="0044182F" w:rsidRDefault="00E02300" w:rsidP="001F2641">
            <w:pPr>
              <w:rPr>
                <w:ins w:id="2540" w:author="Rafi Aziizi" w:date="2021-11-12T14:25:00Z"/>
                <w:b/>
              </w:rPr>
            </w:pPr>
            <w:ins w:id="2541" w:author="Rafi Aziizi" w:date="2021-11-12T14:25:00Z">
              <w:r w:rsidRPr="0044182F">
                <w:rPr>
                  <w:b/>
                </w:rPr>
                <w:t>Name</w:t>
              </w:r>
            </w:ins>
          </w:p>
        </w:tc>
        <w:tc>
          <w:tcPr>
            <w:tcW w:w="3964" w:type="dxa"/>
            <w:shd w:val="clear" w:color="auto" w:fill="F2EE98"/>
            <w:vAlign w:val="center"/>
          </w:tcPr>
          <w:p w14:paraId="6C3BAFEF" w14:textId="35CCEF0C" w:rsidR="00E02300" w:rsidRPr="00A46E0B" w:rsidRDefault="00E02300" w:rsidP="001F2641">
            <w:pPr>
              <w:rPr>
                <w:ins w:id="2542" w:author="Rafi Aziizi" w:date="2021-11-12T14:25:00Z"/>
              </w:rPr>
            </w:pPr>
            <w:ins w:id="2543" w:author="Rafi Aziizi" w:date="2021-11-12T14:26:00Z">
              <w:r>
                <w:t>Tambah</w:t>
              </w:r>
            </w:ins>
            <w:ins w:id="2544" w:author="Rafi Aziizi" w:date="2021-11-12T14:25:00Z">
              <w:r>
                <w:t xml:space="preserve"> Siswa</w:t>
              </w:r>
            </w:ins>
          </w:p>
        </w:tc>
      </w:tr>
      <w:tr w:rsidR="00E02300" w:rsidRPr="002F6C1D" w14:paraId="2E79408F" w14:textId="77777777" w:rsidTr="001F2641">
        <w:trPr>
          <w:jc w:val="center"/>
          <w:ins w:id="2545" w:author="Rafi Aziizi" w:date="2021-11-12T14:25:00Z"/>
        </w:trPr>
        <w:tc>
          <w:tcPr>
            <w:tcW w:w="3827" w:type="dxa"/>
            <w:vAlign w:val="center"/>
          </w:tcPr>
          <w:p w14:paraId="54279196" w14:textId="77777777" w:rsidR="00E02300" w:rsidRPr="0044182F" w:rsidRDefault="00E02300" w:rsidP="001F2641">
            <w:pPr>
              <w:rPr>
                <w:ins w:id="2546" w:author="Rafi Aziizi" w:date="2021-11-12T14:25:00Z"/>
                <w:b/>
              </w:rPr>
            </w:pPr>
            <w:ins w:id="2547" w:author="Rafi Aziizi" w:date="2021-11-12T14:25:00Z">
              <w:r w:rsidRPr="0044182F">
                <w:rPr>
                  <w:b/>
                </w:rPr>
                <w:t>ID</w:t>
              </w:r>
            </w:ins>
          </w:p>
        </w:tc>
        <w:tc>
          <w:tcPr>
            <w:tcW w:w="3964" w:type="dxa"/>
            <w:vAlign w:val="center"/>
          </w:tcPr>
          <w:p w14:paraId="0D0907B4" w14:textId="2DC7F921" w:rsidR="00E02300" w:rsidRPr="002F6C1D" w:rsidRDefault="00E02300" w:rsidP="001F2641">
            <w:pPr>
              <w:rPr>
                <w:ins w:id="2548" w:author="Rafi Aziizi" w:date="2021-11-12T14:25:00Z"/>
              </w:rPr>
            </w:pPr>
            <w:ins w:id="2549" w:author="Rafi Aziizi" w:date="2021-11-12T14:25:00Z">
              <w:r>
                <w:t>RC12</w:t>
              </w:r>
            </w:ins>
            <w:ins w:id="2550" w:author="Rafi Aziizi" w:date="2021-11-12T17:30:00Z">
              <w:r w:rsidR="00D26F74">
                <w:t>.1</w:t>
              </w:r>
            </w:ins>
          </w:p>
        </w:tc>
      </w:tr>
      <w:tr w:rsidR="00E02300" w:rsidRPr="000C722D" w14:paraId="64BF1A88" w14:textId="77777777" w:rsidTr="001F2641">
        <w:trPr>
          <w:jc w:val="center"/>
          <w:ins w:id="2551" w:author="Rafi Aziizi" w:date="2021-11-12T14:25:00Z"/>
        </w:trPr>
        <w:tc>
          <w:tcPr>
            <w:tcW w:w="3827" w:type="dxa"/>
            <w:vAlign w:val="center"/>
          </w:tcPr>
          <w:p w14:paraId="7CAE8251" w14:textId="77777777" w:rsidR="00E02300" w:rsidRPr="0044182F" w:rsidRDefault="00E02300" w:rsidP="001F2641">
            <w:pPr>
              <w:rPr>
                <w:ins w:id="2552" w:author="Rafi Aziizi" w:date="2021-11-12T14:25:00Z"/>
                <w:b/>
              </w:rPr>
            </w:pPr>
            <w:ins w:id="2553" w:author="Rafi Aziizi" w:date="2021-11-12T14:25:00Z">
              <w:r w:rsidRPr="0044182F">
                <w:rPr>
                  <w:b/>
                </w:rPr>
                <w:t>Description</w:t>
              </w:r>
            </w:ins>
          </w:p>
        </w:tc>
        <w:tc>
          <w:tcPr>
            <w:tcW w:w="3964" w:type="dxa"/>
          </w:tcPr>
          <w:p w14:paraId="4DCA4B7F" w14:textId="24901F14" w:rsidR="00E02300" w:rsidRPr="000C722D" w:rsidRDefault="00E02300" w:rsidP="001F2641">
            <w:pPr>
              <w:rPr>
                <w:ins w:id="2554" w:author="Rafi Aziizi" w:date="2021-11-12T14:25:00Z"/>
              </w:rPr>
            </w:pPr>
            <w:ins w:id="2555" w:author="Rafi Aziizi" w:date="2021-11-12T14:25:00Z">
              <w:r>
                <w:t>Use case ini merupakan use case generalisasi dari kelola siswa untuk menambah data siswa.</w:t>
              </w:r>
            </w:ins>
          </w:p>
        </w:tc>
      </w:tr>
      <w:tr w:rsidR="00E02300" w:rsidRPr="002F6C1D" w14:paraId="6A173F0B" w14:textId="77777777" w:rsidTr="001F2641">
        <w:trPr>
          <w:jc w:val="center"/>
          <w:ins w:id="2556" w:author="Rafi Aziizi" w:date="2021-11-12T14:25:00Z"/>
        </w:trPr>
        <w:tc>
          <w:tcPr>
            <w:tcW w:w="3827" w:type="dxa"/>
            <w:vAlign w:val="center"/>
          </w:tcPr>
          <w:p w14:paraId="1269B39E" w14:textId="77777777" w:rsidR="00E02300" w:rsidRPr="0044182F" w:rsidRDefault="00E02300" w:rsidP="001F2641">
            <w:pPr>
              <w:rPr>
                <w:ins w:id="2557" w:author="Rafi Aziizi" w:date="2021-11-12T14:25:00Z"/>
                <w:b/>
              </w:rPr>
            </w:pPr>
            <w:ins w:id="2558" w:author="Rafi Aziizi" w:date="2021-11-12T14:25:00Z">
              <w:r w:rsidRPr="0044182F">
                <w:rPr>
                  <w:b/>
                </w:rPr>
                <w:t>Actors</w:t>
              </w:r>
            </w:ins>
          </w:p>
        </w:tc>
        <w:tc>
          <w:tcPr>
            <w:tcW w:w="3964" w:type="dxa"/>
            <w:vAlign w:val="center"/>
          </w:tcPr>
          <w:p w14:paraId="7C1C7090" w14:textId="77777777" w:rsidR="00E02300" w:rsidRPr="002F6C1D" w:rsidRDefault="00E02300" w:rsidP="001F2641">
            <w:pPr>
              <w:rPr>
                <w:ins w:id="2559" w:author="Rafi Aziizi" w:date="2021-11-12T14:25:00Z"/>
              </w:rPr>
            </w:pPr>
            <w:ins w:id="2560" w:author="Rafi Aziizi" w:date="2021-11-12T14:25:00Z">
              <w:r>
                <w:t>Bag.IT, Guru BK.</w:t>
              </w:r>
            </w:ins>
          </w:p>
        </w:tc>
      </w:tr>
      <w:tr w:rsidR="00E02300" w:rsidRPr="0044182F" w14:paraId="2ABEA729" w14:textId="77777777" w:rsidTr="001F2641">
        <w:trPr>
          <w:jc w:val="center"/>
          <w:ins w:id="2561" w:author="Rafi Aziizi" w:date="2021-11-12T14:25:00Z"/>
        </w:trPr>
        <w:tc>
          <w:tcPr>
            <w:tcW w:w="3827" w:type="dxa"/>
            <w:vAlign w:val="center"/>
          </w:tcPr>
          <w:p w14:paraId="18DA7738" w14:textId="77777777" w:rsidR="00E02300" w:rsidRPr="0044182F" w:rsidRDefault="00E02300" w:rsidP="001F2641">
            <w:pPr>
              <w:rPr>
                <w:ins w:id="2562" w:author="Rafi Aziizi" w:date="2021-11-12T14:25:00Z"/>
                <w:b/>
              </w:rPr>
            </w:pPr>
            <w:ins w:id="2563" w:author="Rafi Aziizi" w:date="2021-11-12T14:25:00Z">
              <w:r w:rsidRPr="0044182F">
                <w:rPr>
                  <w:b/>
                </w:rPr>
                <w:t>Frequency of Use</w:t>
              </w:r>
            </w:ins>
          </w:p>
        </w:tc>
        <w:tc>
          <w:tcPr>
            <w:tcW w:w="3964" w:type="dxa"/>
            <w:vAlign w:val="center"/>
          </w:tcPr>
          <w:p w14:paraId="101C5A3E" w14:textId="77777777" w:rsidR="00E02300" w:rsidRPr="007B7AB3" w:rsidRDefault="00E02300" w:rsidP="001F2641">
            <w:pPr>
              <w:rPr>
                <w:ins w:id="2564" w:author="Rafi Aziizi" w:date="2021-11-12T14:25:00Z"/>
                <w:i/>
                <w:iCs/>
              </w:rPr>
            </w:pPr>
            <w:ins w:id="2565" w:author="Rafi Aziizi" w:date="2021-11-12T14:25:00Z">
              <w:r>
                <w:rPr>
                  <w:i/>
                  <w:iCs/>
                </w:rPr>
                <w:t>Conditional</w:t>
              </w:r>
            </w:ins>
          </w:p>
        </w:tc>
      </w:tr>
      <w:tr w:rsidR="00E02300" w:rsidRPr="0044182F" w14:paraId="3039B3C0" w14:textId="77777777" w:rsidTr="001F2641">
        <w:trPr>
          <w:jc w:val="center"/>
          <w:ins w:id="2566" w:author="Rafi Aziizi" w:date="2021-11-12T14:25:00Z"/>
        </w:trPr>
        <w:tc>
          <w:tcPr>
            <w:tcW w:w="3827" w:type="dxa"/>
            <w:vAlign w:val="center"/>
          </w:tcPr>
          <w:p w14:paraId="6F1F90EE" w14:textId="77777777" w:rsidR="00E02300" w:rsidRPr="0044182F" w:rsidRDefault="00E02300" w:rsidP="001F2641">
            <w:pPr>
              <w:rPr>
                <w:ins w:id="2567" w:author="Rafi Aziizi" w:date="2021-11-12T14:25:00Z"/>
                <w:b/>
              </w:rPr>
            </w:pPr>
            <w:ins w:id="2568" w:author="Rafi Aziizi" w:date="2021-11-12T14:25:00Z">
              <w:r w:rsidRPr="0044182F">
                <w:rPr>
                  <w:b/>
                </w:rPr>
                <w:t>Triggers</w:t>
              </w:r>
            </w:ins>
          </w:p>
        </w:tc>
        <w:tc>
          <w:tcPr>
            <w:tcW w:w="3964" w:type="dxa"/>
            <w:vAlign w:val="center"/>
          </w:tcPr>
          <w:p w14:paraId="2907EDC7" w14:textId="77777777" w:rsidR="00E02300" w:rsidRPr="0044182F" w:rsidRDefault="00E02300" w:rsidP="001F2641">
            <w:pPr>
              <w:rPr>
                <w:ins w:id="2569" w:author="Rafi Aziizi" w:date="2021-11-12T14:25:00Z"/>
              </w:rPr>
            </w:pPr>
            <w:ins w:id="2570" w:author="Rafi Aziizi" w:date="2021-11-12T14:25:00Z">
              <w:r>
                <w:t>-</w:t>
              </w:r>
            </w:ins>
          </w:p>
        </w:tc>
      </w:tr>
      <w:tr w:rsidR="00E02300" w:rsidRPr="0081005E" w14:paraId="7F2DF638" w14:textId="77777777" w:rsidTr="001F2641">
        <w:trPr>
          <w:jc w:val="center"/>
          <w:ins w:id="2571" w:author="Rafi Aziizi" w:date="2021-11-12T14:25:00Z"/>
        </w:trPr>
        <w:tc>
          <w:tcPr>
            <w:tcW w:w="3827" w:type="dxa"/>
            <w:vAlign w:val="center"/>
          </w:tcPr>
          <w:p w14:paraId="30B19907" w14:textId="77777777" w:rsidR="00E02300" w:rsidRPr="0044182F" w:rsidRDefault="00E02300" w:rsidP="001F2641">
            <w:pPr>
              <w:rPr>
                <w:ins w:id="2572" w:author="Rafi Aziizi" w:date="2021-11-12T14:25:00Z"/>
                <w:b/>
              </w:rPr>
            </w:pPr>
            <w:ins w:id="2573" w:author="Rafi Aziizi" w:date="2021-11-12T14:25:00Z">
              <w:r w:rsidRPr="0044182F">
                <w:rPr>
                  <w:b/>
                </w:rPr>
                <w:t>Pre-Conditions</w:t>
              </w:r>
            </w:ins>
          </w:p>
        </w:tc>
        <w:tc>
          <w:tcPr>
            <w:tcW w:w="3964" w:type="dxa"/>
            <w:vAlign w:val="center"/>
          </w:tcPr>
          <w:p w14:paraId="284877F0" w14:textId="046C0085" w:rsidR="00E02300" w:rsidRPr="0081005E" w:rsidRDefault="00E02300" w:rsidP="001F2641">
            <w:pPr>
              <w:rPr>
                <w:ins w:id="2574" w:author="Rafi Aziizi" w:date="2021-11-12T14:25:00Z"/>
                <w:i/>
                <w:iCs/>
              </w:rPr>
            </w:pPr>
            <w:ins w:id="2575" w:author="Rafi Aziizi" w:date="2021-11-12T14:27:00Z">
              <w:r>
                <w:t xml:space="preserve">Data siswa </w:t>
              </w:r>
            </w:ins>
            <w:ins w:id="2576" w:author="Rafi Aziizi" w:date="2021-11-12T14:28:00Z">
              <w:r>
                <w:t>tidak ada</w:t>
              </w:r>
            </w:ins>
          </w:p>
        </w:tc>
      </w:tr>
      <w:tr w:rsidR="00E02300" w:rsidRPr="0048762E" w14:paraId="4981A49A" w14:textId="77777777" w:rsidTr="001F2641">
        <w:trPr>
          <w:jc w:val="center"/>
          <w:ins w:id="2577" w:author="Rafi Aziizi" w:date="2021-11-12T14:25:00Z"/>
        </w:trPr>
        <w:tc>
          <w:tcPr>
            <w:tcW w:w="3827" w:type="dxa"/>
            <w:vAlign w:val="center"/>
          </w:tcPr>
          <w:p w14:paraId="214BBFDA" w14:textId="77777777" w:rsidR="00E02300" w:rsidRPr="0044182F" w:rsidRDefault="00E02300" w:rsidP="001F2641">
            <w:pPr>
              <w:rPr>
                <w:ins w:id="2578" w:author="Rafi Aziizi" w:date="2021-11-12T14:25:00Z"/>
                <w:b/>
              </w:rPr>
            </w:pPr>
            <w:ins w:id="2579" w:author="Rafi Aziizi" w:date="2021-11-12T14:25:00Z">
              <w:r w:rsidRPr="0044182F">
                <w:rPr>
                  <w:b/>
                </w:rPr>
                <w:t>Post-Conditions</w:t>
              </w:r>
            </w:ins>
          </w:p>
        </w:tc>
        <w:tc>
          <w:tcPr>
            <w:tcW w:w="3964" w:type="dxa"/>
            <w:vAlign w:val="center"/>
          </w:tcPr>
          <w:p w14:paraId="720BCB42" w14:textId="559E032F" w:rsidR="00E02300" w:rsidRPr="0048762E" w:rsidRDefault="00E02300" w:rsidP="001F2641">
            <w:pPr>
              <w:rPr>
                <w:ins w:id="2580" w:author="Rafi Aziizi" w:date="2021-11-12T14:25:00Z"/>
              </w:rPr>
            </w:pPr>
            <w:ins w:id="2581" w:author="Rafi Aziizi" w:date="2021-11-12T14:25:00Z">
              <w:r>
                <w:t xml:space="preserve">Data siswa </w:t>
              </w:r>
            </w:ins>
            <w:ins w:id="2582" w:author="Rafi Aziizi" w:date="2021-11-12T14:28:00Z">
              <w:r>
                <w:t>baru ditampilkan</w:t>
              </w:r>
            </w:ins>
          </w:p>
        </w:tc>
      </w:tr>
      <w:tr w:rsidR="00E02300" w:rsidRPr="0044182F" w14:paraId="16A83DA8" w14:textId="77777777" w:rsidTr="001F2641">
        <w:trPr>
          <w:jc w:val="center"/>
          <w:ins w:id="2583" w:author="Rafi Aziizi" w:date="2021-11-12T14:25:00Z"/>
        </w:trPr>
        <w:tc>
          <w:tcPr>
            <w:tcW w:w="7791" w:type="dxa"/>
            <w:gridSpan w:val="2"/>
            <w:shd w:val="clear" w:color="auto" w:fill="F2EE98"/>
            <w:vAlign w:val="center"/>
          </w:tcPr>
          <w:p w14:paraId="0D948B14" w14:textId="77777777" w:rsidR="00E02300" w:rsidRPr="0044182F" w:rsidRDefault="00E02300" w:rsidP="001F2641">
            <w:pPr>
              <w:jc w:val="center"/>
              <w:rPr>
                <w:ins w:id="2584" w:author="Rafi Aziizi" w:date="2021-11-12T14:25:00Z"/>
                <w:b/>
              </w:rPr>
            </w:pPr>
            <w:ins w:id="2585" w:author="Rafi Aziizi" w:date="2021-11-12T14:25:00Z">
              <w:r w:rsidRPr="0044182F">
                <w:rPr>
                  <w:b/>
                </w:rPr>
                <w:t>Main Course</w:t>
              </w:r>
            </w:ins>
          </w:p>
        </w:tc>
      </w:tr>
      <w:tr w:rsidR="00E02300" w:rsidRPr="0044182F" w14:paraId="2252748E" w14:textId="77777777" w:rsidTr="001F2641">
        <w:trPr>
          <w:jc w:val="center"/>
          <w:ins w:id="2586" w:author="Rafi Aziizi" w:date="2021-11-12T14:25:00Z"/>
        </w:trPr>
        <w:tc>
          <w:tcPr>
            <w:tcW w:w="3827" w:type="dxa"/>
            <w:shd w:val="clear" w:color="auto" w:fill="F2EE98"/>
            <w:vAlign w:val="center"/>
          </w:tcPr>
          <w:p w14:paraId="4F522322" w14:textId="77777777" w:rsidR="00E02300" w:rsidRPr="0044182F" w:rsidRDefault="00E02300" w:rsidP="001F2641">
            <w:pPr>
              <w:jc w:val="center"/>
              <w:rPr>
                <w:ins w:id="2587" w:author="Rafi Aziizi" w:date="2021-11-12T14:25:00Z"/>
                <w:b/>
              </w:rPr>
            </w:pPr>
            <w:ins w:id="2588" w:author="Rafi Aziizi" w:date="2021-11-12T14:25:00Z">
              <w:r w:rsidRPr="0044182F">
                <w:rPr>
                  <w:b/>
                </w:rPr>
                <w:t>Aksi Aktor</w:t>
              </w:r>
            </w:ins>
          </w:p>
        </w:tc>
        <w:tc>
          <w:tcPr>
            <w:tcW w:w="3964" w:type="dxa"/>
            <w:shd w:val="clear" w:color="auto" w:fill="F2EE98"/>
            <w:vAlign w:val="center"/>
          </w:tcPr>
          <w:p w14:paraId="1D1AA5AC" w14:textId="77777777" w:rsidR="00E02300" w:rsidRPr="0044182F" w:rsidRDefault="00E02300" w:rsidP="001F2641">
            <w:pPr>
              <w:jc w:val="center"/>
              <w:rPr>
                <w:ins w:id="2589" w:author="Rafi Aziizi" w:date="2021-11-12T14:25:00Z"/>
                <w:b/>
              </w:rPr>
            </w:pPr>
            <w:ins w:id="2590" w:author="Rafi Aziizi" w:date="2021-11-12T14:25:00Z">
              <w:r w:rsidRPr="0044182F">
                <w:rPr>
                  <w:b/>
                </w:rPr>
                <w:t>Reaksi Sistem</w:t>
              </w:r>
            </w:ins>
          </w:p>
        </w:tc>
      </w:tr>
      <w:tr w:rsidR="00E02300" w:rsidRPr="0044182F" w14:paraId="3C439C5C" w14:textId="77777777" w:rsidTr="001F2641">
        <w:trPr>
          <w:jc w:val="center"/>
          <w:ins w:id="2591" w:author="Rafi Aziizi" w:date="2021-11-12T14:25:00Z"/>
        </w:trPr>
        <w:tc>
          <w:tcPr>
            <w:tcW w:w="3827" w:type="dxa"/>
            <w:vAlign w:val="center"/>
          </w:tcPr>
          <w:p w14:paraId="504E207C" w14:textId="6D571129" w:rsidR="00E02300" w:rsidRPr="0044182F" w:rsidRDefault="00E02300" w:rsidP="001F2641">
            <w:pPr>
              <w:numPr>
                <w:ilvl w:val="0"/>
                <w:numId w:val="30"/>
              </w:numPr>
              <w:spacing w:after="160"/>
              <w:rPr>
                <w:ins w:id="2592" w:author="Rafi Aziizi" w:date="2021-11-12T14:25:00Z"/>
              </w:rPr>
            </w:pPr>
            <w:ins w:id="2593" w:author="Rafi Aziizi" w:date="2021-11-12T14:25:00Z">
              <w:r>
                <w:t>Memasuki menu “</w:t>
              </w:r>
            </w:ins>
            <w:ins w:id="2594" w:author="Rafi Aziizi" w:date="2021-11-12T14:28:00Z">
              <w:r>
                <w:t>Tambah</w:t>
              </w:r>
            </w:ins>
            <w:ins w:id="2595" w:author="Rafi Aziizi" w:date="2021-11-12T14:25:00Z">
              <w:r>
                <w:t xml:space="preserve"> Siswa”</w:t>
              </w:r>
            </w:ins>
          </w:p>
        </w:tc>
        <w:tc>
          <w:tcPr>
            <w:tcW w:w="3964" w:type="dxa"/>
            <w:vAlign w:val="center"/>
          </w:tcPr>
          <w:p w14:paraId="60411807" w14:textId="77777777" w:rsidR="00E02300" w:rsidRPr="0044182F" w:rsidRDefault="00E02300" w:rsidP="001F2641">
            <w:pPr>
              <w:ind w:left="511"/>
              <w:rPr>
                <w:ins w:id="2596" w:author="Rafi Aziizi" w:date="2021-11-12T14:25:00Z"/>
              </w:rPr>
            </w:pPr>
          </w:p>
        </w:tc>
      </w:tr>
      <w:tr w:rsidR="00E02300" w:rsidRPr="0044182F" w14:paraId="20F56E0B" w14:textId="77777777" w:rsidTr="001F2641">
        <w:trPr>
          <w:jc w:val="center"/>
          <w:ins w:id="2597" w:author="Rafi Aziizi" w:date="2021-11-12T14:25:00Z"/>
        </w:trPr>
        <w:tc>
          <w:tcPr>
            <w:tcW w:w="3827" w:type="dxa"/>
            <w:vAlign w:val="center"/>
          </w:tcPr>
          <w:p w14:paraId="08D24AC5" w14:textId="77777777" w:rsidR="00E02300" w:rsidRPr="0044182F" w:rsidRDefault="00E02300" w:rsidP="001F2641">
            <w:pPr>
              <w:ind w:left="510"/>
              <w:rPr>
                <w:ins w:id="2598" w:author="Rafi Aziizi" w:date="2021-11-12T14:25:00Z"/>
              </w:rPr>
            </w:pPr>
          </w:p>
        </w:tc>
        <w:tc>
          <w:tcPr>
            <w:tcW w:w="3964" w:type="dxa"/>
            <w:vAlign w:val="center"/>
          </w:tcPr>
          <w:p w14:paraId="068B16C6" w14:textId="7D541982" w:rsidR="00E02300" w:rsidRPr="0044182F" w:rsidRDefault="00E02300" w:rsidP="001F2641">
            <w:pPr>
              <w:numPr>
                <w:ilvl w:val="0"/>
                <w:numId w:val="30"/>
              </w:numPr>
              <w:spacing w:after="160"/>
              <w:ind w:left="511"/>
              <w:rPr>
                <w:ins w:id="2599" w:author="Rafi Aziizi" w:date="2021-11-12T14:25:00Z"/>
              </w:rPr>
            </w:pPr>
            <w:ins w:id="2600" w:author="Rafi Aziizi" w:date="2021-11-12T14:25:00Z">
              <w:r>
                <w:t xml:space="preserve">Menampilkan </w:t>
              </w:r>
            </w:ins>
            <w:ins w:id="2601" w:author="Rafi Aziizi" w:date="2021-11-12T14:28:00Z">
              <w:r>
                <w:t>form tambah</w:t>
              </w:r>
            </w:ins>
            <w:ins w:id="2602" w:author="Rafi Aziizi" w:date="2021-11-12T14:25:00Z">
              <w:r>
                <w:t xml:space="preserve"> data siswa</w:t>
              </w:r>
            </w:ins>
          </w:p>
        </w:tc>
      </w:tr>
      <w:tr w:rsidR="00E02300" w:rsidRPr="0044182F" w14:paraId="4867E998" w14:textId="77777777" w:rsidTr="001F2641">
        <w:trPr>
          <w:jc w:val="center"/>
          <w:ins w:id="2603" w:author="Rafi Aziizi" w:date="2021-11-12T14:28:00Z"/>
        </w:trPr>
        <w:tc>
          <w:tcPr>
            <w:tcW w:w="3827" w:type="dxa"/>
            <w:vAlign w:val="center"/>
          </w:tcPr>
          <w:p w14:paraId="3D5050C1" w14:textId="1CA4AA1F" w:rsidR="00E02300" w:rsidRPr="0044182F" w:rsidRDefault="00E02300">
            <w:pPr>
              <w:pStyle w:val="ListParagraph"/>
              <w:numPr>
                <w:ilvl w:val="0"/>
                <w:numId w:val="30"/>
              </w:numPr>
              <w:rPr>
                <w:ins w:id="2604" w:author="Rafi Aziizi" w:date="2021-11-12T14:28:00Z"/>
              </w:rPr>
              <w:pPrChange w:id="2605" w:author="Rafi Aziizi" w:date="2021-11-12T14:29:00Z">
                <w:pPr>
                  <w:ind w:left="510"/>
                </w:pPr>
              </w:pPrChange>
            </w:pPr>
            <w:ins w:id="2606" w:author="Rafi Aziizi" w:date="2021-11-12T14:29:00Z">
              <w:r>
                <w:t xml:space="preserve">Mengisi form </w:t>
              </w:r>
            </w:ins>
            <w:ins w:id="2607" w:author="Rafi Aziizi" w:date="2021-11-12T14:30:00Z">
              <w:r>
                <w:t xml:space="preserve">tambah </w:t>
              </w:r>
            </w:ins>
            <w:ins w:id="2608" w:author="Rafi Aziizi" w:date="2021-11-12T14:29:00Z">
              <w:r>
                <w:t>data siswa</w:t>
              </w:r>
            </w:ins>
          </w:p>
        </w:tc>
        <w:tc>
          <w:tcPr>
            <w:tcW w:w="3964" w:type="dxa"/>
            <w:vAlign w:val="center"/>
          </w:tcPr>
          <w:p w14:paraId="4D36BFC6" w14:textId="77777777" w:rsidR="00E02300" w:rsidRDefault="00E02300">
            <w:pPr>
              <w:spacing w:after="160"/>
              <w:ind w:left="511"/>
              <w:rPr>
                <w:ins w:id="2609" w:author="Rafi Aziizi" w:date="2021-11-12T14:28:00Z"/>
              </w:rPr>
              <w:pPrChange w:id="2610" w:author="Rafi Aziizi" w:date="2021-11-12T14:29:00Z">
                <w:pPr>
                  <w:numPr>
                    <w:numId w:val="30"/>
                  </w:numPr>
                  <w:spacing w:after="160"/>
                  <w:ind w:left="511" w:hanging="360"/>
                </w:pPr>
              </w:pPrChange>
            </w:pPr>
          </w:p>
        </w:tc>
      </w:tr>
      <w:tr w:rsidR="00E02300" w:rsidRPr="0044182F" w14:paraId="2C7E7940" w14:textId="77777777" w:rsidTr="001F2641">
        <w:trPr>
          <w:jc w:val="center"/>
          <w:ins w:id="2611" w:author="Rafi Aziizi" w:date="2021-11-12T14:29:00Z"/>
        </w:trPr>
        <w:tc>
          <w:tcPr>
            <w:tcW w:w="3827" w:type="dxa"/>
            <w:vAlign w:val="center"/>
          </w:tcPr>
          <w:p w14:paraId="6B5D031B" w14:textId="77777777" w:rsidR="00E02300" w:rsidRDefault="00E02300">
            <w:pPr>
              <w:pStyle w:val="ListParagraph"/>
              <w:rPr>
                <w:ins w:id="2612" w:author="Rafi Aziizi" w:date="2021-11-12T14:29:00Z"/>
              </w:rPr>
              <w:pPrChange w:id="2613" w:author="Rafi Aziizi" w:date="2021-11-12T14:29:00Z">
                <w:pPr>
                  <w:pStyle w:val="ListParagraph"/>
                  <w:numPr>
                    <w:numId w:val="30"/>
                  </w:numPr>
                  <w:ind w:hanging="360"/>
                </w:pPr>
              </w:pPrChange>
            </w:pPr>
          </w:p>
        </w:tc>
        <w:tc>
          <w:tcPr>
            <w:tcW w:w="3964" w:type="dxa"/>
            <w:vAlign w:val="center"/>
          </w:tcPr>
          <w:p w14:paraId="6A4D2482" w14:textId="31BBDAF3" w:rsidR="00E02300" w:rsidRDefault="00E02300">
            <w:pPr>
              <w:pStyle w:val="ListParagraph"/>
              <w:numPr>
                <w:ilvl w:val="0"/>
                <w:numId w:val="30"/>
              </w:numPr>
              <w:spacing w:after="160"/>
              <w:rPr>
                <w:ins w:id="2614" w:author="Rafi Aziizi" w:date="2021-11-12T14:29:00Z"/>
              </w:rPr>
              <w:pPrChange w:id="2615" w:author="Rafi Aziizi" w:date="2021-11-12T14:29:00Z">
                <w:pPr>
                  <w:spacing w:after="160"/>
                  <w:ind w:left="511"/>
                </w:pPr>
              </w:pPrChange>
            </w:pPr>
            <w:ins w:id="2616" w:author="Rafi Aziizi" w:date="2021-11-12T14:29:00Z">
              <w:r>
                <w:t xml:space="preserve">Menyimpan data siswa baru pada </w:t>
              </w:r>
              <w:r w:rsidRPr="00E02300">
                <w:rPr>
                  <w:i/>
                  <w:iCs/>
                  <w:rPrChange w:id="2617" w:author="Rafi Aziizi" w:date="2021-11-12T14:29:00Z">
                    <w:rPr/>
                  </w:rPrChange>
                </w:rPr>
                <w:t>database</w:t>
              </w:r>
            </w:ins>
          </w:p>
        </w:tc>
      </w:tr>
      <w:tr w:rsidR="00E02300" w:rsidRPr="001B1AF9" w14:paraId="36187F42" w14:textId="77777777" w:rsidTr="001F2641">
        <w:trPr>
          <w:jc w:val="center"/>
          <w:ins w:id="2618" w:author="Rafi Aziizi" w:date="2021-11-12T14:25:00Z"/>
        </w:trPr>
        <w:tc>
          <w:tcPr>
            <w:tcW w:w="7791" w:type="dxa"/>
            <w:gridSpan w:val="2"/>
            <w:shd w:val="clear" w:color="auto" w:fill="F2EE98"/>
            <w:vAlign w:val="center"/>
          </w:tcPr>
          <w:p w14:paraId="028B53BF" w14:textId="77777777" w:rsidR="00E02300" w:rsidRPr="001B1AF9" w:rsidRDefault="00E02300" w:rsidP="001F2641">
            <w:pPr>
              <w:pStyle w:val="ListParagraph"/>
              <w:spacing w:after="160"/>
              <w:ind w:left="468"/>
              <w:jc w:val="center"/>
              <w:rPr>
                <w:ins w:id="2619" w:author="Rafi Aziizi" w:date="2021-11-12T14:25:00Z"/>
                <w:b/>
                <w:bCs/>
              </w:rPr>
            </w:pPr>
            <w:ins w:id="2620" w:author="Rafi Aziizi" w:date="2021-11-12T14:25:00Z">
              <w:r w:rsidRPr="001B1AF9">
                <w:rPr>
                  <w:b/>
                  <w:bCs/>
                </w:rPr>
                <w:t>Skenario Eksepsi (Optional)</w:t>
              </w:r>
            </w:ins>
          </w:p>
        </w:tc>
      </w:tr>
      <w:tr w:rsidR="00E02300" w:rsidRPr="001B1AF9" w14:paraId="41EC4BD0" w14:textId="77777777" w:rsidTr="001F2641">
        <w:trPr>
          <w:jc w:val="center"/>
          <w:ins w:id="2621" w:author="Rafi Aziizi" w:date="2021-11-12T14:25:00Z"/>
        </w:trPr>
        <w:tc>
          <w:tcPr>
            <w:tcW w:w="3827" w:type="dxa"/>
            <w:shd w:val="clear" w:color="auto" w:fill="F2EE98"/>
            <w:vAlign w:val="center"/>
          </w:tcPr>
          <w:p w14:paraId="64D6DBA5" w14:textId="77777777" w:rsidR="00E02300" w:rsidRPr="001B1AF9" w:rsidRDefault="00E02300" w:rsidP="001F2641">
            <w:pPr>
              <w:pStyle w:val="ListParagraph"/>
              <w:ind w:left="450"/>
              <w:jc w:val="center"/>
              <w:rPr>
                <w:ins w:id="2622" w:author="Rafi Aziizi" w:date="2021-11-12T14:25:00Z"/>
                <w:b/>
                <w:bCs/>
              </w:rPr>
            </w:pPr>
            <w:ins w:id="2623" w:author="Rafi Aziizi" w:date="2021-11-12T14:25:00Z">
              <w:r w:rsidRPr="001B1AF9">
                <w:rPr>
                  <w:b/>
                  <w:bCs/>
                </w:rPr>
                <w:t>Aksi Aktor</w:t>
              </w:r>
            </w:ins>
          </w:p>
        </w:tc>
        <w:tc>
          <w:tcPr>
            <w:tcW w:w="3964" w:type="dxa"/>
            <w:shd w:val="clear" w:color="auto" w:fill="F2EE98"/>
            <w:vAlign w:val="center"/>
          </w:tcPr>
          <w:p w14:paraId="21B54387" w14:textId="77777777" w:rsidR="00E02300" w:rsidRPr="001B1AF9" w:rsidRDefault="00E02300" w:rsidP="001F2641">
            <w:pPr>
              <w:pStyle w:val="ListParagraph"/>
              <w:spacing w:after="160"/>
              <w:ind w:left="468"/>
              <w:jc w:val="center"/>
              <w:rPr>
                <w:ins w:id="2624" w:author="Rafi Aziizi" w:date="2021-11-12T14:25:00Z"/>
                <w:b/>
                <w:bCs/>
              </w:rPr>
            </w:pPr>
            <w:ins w:id="2625" w:author="Rafi Aziizi" w:date="2021-11-12T14:25:00Z">
              <w:r w:rsidRPr="001B1AF9">
                <w:rPr>
                  <w:b/>
                  <w:bCs/>
                </w:rPr>
                <w:t>Reaksi Sistem</w:t>
              </w:r>
            </w:ins>
          </w:p>
        </w:tc>
      </w:tr>
      <w:tr w:rsidR="00E02300" w14:paraId="53C3D03B" w14:textId="77777777" w:rsidTr="001F2641">
        <w:trPr>
          <w:jc w:val="center"/>
          <w:ins w:id="2626" w:author="Rafi Aziizi" w:date="2021-11-12T14:25:00Z"/>
        </w:trPr>
        <w:tc>
          <w:tcPr>
            <w:tcW w:w="3827" w:type="dxa"/>
            <w:vAlign w:val="center"/>
          </w:tcPr>
          <w:p w14:paraId="21254621" w14:textId="6E867CB2" w:rsidR="00E02300" w:rsidRDefault="00E02300" w:rsidP="001F2641">
            <w:pPr>
              <w:ind w:left="360"/>
              <w:rPr>
                <w:ins w:id="2627" w:author="Rafi Aziizi" w:date="2021-11-12T14:25:00Z"/>
              </w:rPr>
            </w:pPr>
            <w:ins w:id="2628" w:author="Rafi Aziizi" w:date="2021-11-12T14:30:00Z">
              <w:r>
                <w:lastRenderedPageBreak/>
                <w:t>3</w:t>
              </w:r>
            </w:ins>
            <w:ins w:id="2629" w:author="Rafi Aziizi" w:date="2021-11-12T14:25:00Z">
              <w:r>
                <w:t xml:space="preserve">a. </w:t>
              </w:r>
            </w:ins>
            <w:ins w:id="2630" w:author="Rafi Aziizi" w:date="2021-11-12T14:29:00Z">
              <w:r>
                <w:t xml:space="preserve">Tidak </w:t>
              </w:r>
            </w:ins>
            <w:ins w:id="2631" w:author="Rafi Aziizi" w:date="2021-11-12T14:30:00Z">
              <w:r>
                <w:t>memasukan data secara lengkap pada form tambah data siswa</w:t>
              </w:r>
            </w:ins>
          </w:p>
        </w:tc>
        <w:tc>
          <w:tcPr>
            <w:tcW w:w="3964" w:type="dxa"/>
            <w:vAlign w:val="center"/>
          </w:tcPr>
          <w:p w14:paraId="2E00121E" w14:textId="77777777" w:rsidR="00E02300" w:rsidRDefault="00E02300" w:rsidP="001F2641">
            <w:pPr>
              <w:pStyle w:val="ListParagraph"/>
              <w:spacing w:after="160"/>
              <w:ind w:left="468"/>
              <w:rPr>
                <w:ins w:id="2632" w:author="Rafi Aziizi" w:date="2021-11-12T14:25:00Z"/>
              </w:rPr>
            </w:pPr>
          </w:p>
        </w:tc>
      </w:tr>
      <w:tr w:rsidR="00E02300" w14:paraId="1149EF36" w14:textId="77777777" w:rsidTr="001F2641">
        <w:trPr>
          <w:jc w:val="center"/>
          <w:ins w:id="2633" w:author="Rafi Aziizi" w:date="2021-11-12T14:25:00Z"/>
        </w:trPr>
        <w:tc>
          <w:tcPr>
            <w:tcW w:w="3827" w:type="dxa"/>
            <w:vAlign w:val="center"/>
          </w:tcPr>
          <w:p w14:paraId="1A183E47" w14:textId="77777777" w:rsidR="00E02300" w:rsidRDefault="00E02300" w:rsidP="001F2641">
            <w:pPr>
              <w:pStyle w:val="ListParagraph"/>
              <w:ind w:left="450"/>
              <w:rPr>
                <w:ins w:id="2634" w:author="Rafi Aziizi" w:date="2021-11-12T14:25:00Z"/>
              </w:rPr>
            </w:pPr>
          </w:p>
        </w:tc>
        <w:tc>
          <w:tcPr>
            <w:tcW w:w="3964" w:type="dxa"/>
            <w:vAlign w:val="center"/>
          </w:tcPr>
          <w:p w14:paraId="2F19F147" w14:textId="5F73894F" w:rsidR="00E02300" w:rsidRDefault="00E02300" w:rsidP="001F2641">
            <w:pPr>
              <w:spacing w:after="160"/>
              <w:ind w:left="360"/>
              <w:rPr>
                <w:ins w:id="2635" w:author="Rafi Aziizi" w:date="2021-11-12T14:25:00Z"/>
              </w:rPr>
            </w:pPr>
            <w:ins w:id="2636" w:author="Rafi Aziizi" w:date="2021-11-12T14:30:00Z">
              <w:r>
                <w:t>3</w:t>
              </w:r>
            </w:ins>
            <w:ins w:id="2637" w:author="Rafi Aziizi" w:date="2021-11-12T14:25:00Z">
              <w:r>
                <w:t xml:space="preserve">b. Menampilkan pemberitahuan melalui notifikasi bahwa data siswa </w:t>
              </w:r>
            </w:ins>
            <w:ins w:id="2638" w:author="Rafi Aziizi" w:date="2021-11-12T14:30:00Z">
              <w:r>
                <w:t>tidak memenuhi persyaratan dan gagal ditambahkan</w:t>
              </w:r>
            </w:ins>
          </w:p>
        </w:tc>
      </w:tr>
    </w:tbl>
    <w:p w14:paraId="4623802F" w14:textId="77777777" w:rsidR="00E02300" w:rsidRDefault="00E02300">
      <w:pPr>
        <w:ind w:firstLine="66"/>
        <w:rPr>
          <w:ins w:id="2639" w:author="Rafi Aziizi" w:date="2021-11-12T14:19:00Z"/>
        </w:rPr>
        <w:pPrChange w:id="2640" w:author="Rafi Aziizi" w:date="2021-11-12T14:22:00Z">
          <w:pPr>
            <w:ind w:firstLine="426"/>
          </w:pPr>
        </w:pPrChange>
      </w:pPr>
    </w:p>
    <w:p w14:paraId="12887761" w14:textId="4CA0DC09" w:rsidR="0025138C" w:rsidRDefault="0025138C" w:rsidP="0025138C">
      <w:pPr>
        <w:ind w:firstLine="66"/>
        <w:rPr>
          <w:ins w:id="2641" w:author="chaniaayulestari@outlook.com" w:date="2021-11-12T16:27:00Z"/>
        </w:rPr>
      </w:pPr>
      <w:ins w:id="2642" w:author="Rafi Aziizi" w:date="2021-11-12T14:19:00Z">
        <w:r>
          <w:t>b. Skenario Hapus Siswa</w:t>
        </w:r>
      </w:ins>
    </w:p>
    <w:p w14:paraId="52261897" w14:textId="4E467C23" w:rsidR="001A7B0B" w:rsidDel="002B2CFD" w:rsidRDefault="001A7B0B">
      <w:pPr>
        <w:rPr>
          <w:ins w:id="2643" w:author="Rafi Aziizi" w:date="2021-11-12T14:30:00Z"/>
          <w:del w:id="2644" w:author="chaniaayulestari@outlook.com" w:date="2021-11-13T13:58:00Z"/>
        </w:rPr>
        <w:pPrChange w:id="2645" w:author="chaniaayulestari@outlook.com" w:date="2021-11-12T16:27:00Z">
          <w:pPr>
            <w:ind w:firstLine="66"/>
          </w:pPr>
        </w:pPrChange>
      </w:pPr>
    </w:p>
    <w:p w14:paraId="12A04901" w14:textId="6D824943" w:rsidR="002B2CFD" w:rsidRDefault="002B2CFD">
      <w:pPr>
        <w:pStyle w:val="Caption"/>
        <w:keepNext/>
        <w:jc w:val="center"/>
        <w:rPr>
          <w:ins w:id="2646" w:author="chaniaayulestari@outlook.com" w:date="2021-11-13T13:58:00Z"/>
        </w:rPr>
        <w:pPrChange w:id="2647" w:author="chaniaayulestari@outlook.com" w:date="2021-11-13T13:58:00Z">
          <w:pPr/>
        </w:pPrChange>
      </w:pPr>
      <w:bookmarkStart w:id="2648" w:name="_Toc87762730"/>
      <w:ins w:id="2649" w:author="chaniaayulestari@outlook.com" w:date="2021-11-13T13:58:00Z">
        <w:r>
          <w:t xml:space="preserve">Tabel 3. </w:t>
        </w:r>
      </w:ins>
      <w:ins w:id="2650" w:author="Rafi Aziizi" w:date="2021-11-14T11:08:00Z">
        <w:r w:rsidR="001B2DEA">
          <w:fldChar w:fldCharType="begin"/>
        </w:r>
        <w:r w:rsidR="001B2DEA">
          <w:instrText xml:space="preserve"> SEQ Tabel_3. \* ARABIC </w:instrText>
        </w:r>
      </w:ins>
      <w:r w:rsidR="001B2DEA">
        <w:fldChar w:fldCharType="separate"/>
      </w:r>
      <w:ins w:id="2651" w:author="Rafi Aziizi" w:date="2021-11-14T11:08:00Z">
        <w:r w:rsidR="001B2DEA">
          <w:rPr>
            <w:noProof/>
          </w:rPr>
          <w:t>17</w:t>
        </w:r>
        <w:r w:rsidR="001B2DEA">
          <w:fldChar w:fldCharType="end"/>
        </w:r>
      </w:ins>
      <w:ins w:id="2652" w:author="chaniaayulestari@outlook.com" w:date="2021-11-13T13:58:00Z">
        <w:del w:id="2653" w:author="Rafi Aziizi" w:date="2021-11-14T09:52:00Z">
          <w:r w:rsidDel="003640C9">
            <w:fldChar w:fldCharType="begin"/>
          </w:r>
          <w:r w:rsidDel="003640C9">
            <w:delInstrText xml:space="preserve"> SEQ Tabel_3. \* ARABIC </w:delInstrText>
          </w:r>
        </w:del>
      </w:ins>
      <w:del w:id="2654" w:author="Rafi Aziizi" w:date="2021-11-14T09:52:00Z">
        <w:r w:rsidDel="003640C9">
          <w:fldChar w:fldCharType="end"/>
        </w:r>
      </w:del>
      <w:ins w:id="2655" w:author="chaniaayulestari@outlook.com" w:date="2021-11-13T13:58:00Z">
        <w:r>
          <w:t xml:space="preserve"> Skenario Hapus Siswa</w:t>
        </w:r>
        <w:bookmarkEnd w:id="2648"/>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02300" w:rsidRPr="00A46E0B" w14:paraId="23106598" w14:textId="77777777" w:rsidTr="001F2641">
        <w:trPr>
          <w:jc w:val="center"/>
          <w:ins w:id="2656" w:author="Rafi Aziizi" w:date="2021-11-12T14:31:00Z"/>
        </w:trPr>
        <w:tc>
          <w:tcPr>
            <w:tcW w:w="3827" w:type="dxa"/>
            <w:shd w:val="clear" w:color="auto" w:fill="F2EE98"/>
            <w:vAlign w:val="center"/>
          </w:tcPr>
          <w:p w14:paraId="49988FA4" w14:textId="77777777" w:rsidR="00E02300" w:rsidRPr="0044182F" w:rsidRDefault="00E02300" w:rsidP="001F2641">
            <w:pPr>
              <w:rPr>
                <w:ins w:id="2657" w:author="Rafi Aziizi" w:date="2021-11-12T14:31:00Z"/>
                <w:b/>
              </w:rPr>
            </w:pPr>
            <w:ins w:id="2658" w:author="Rafi Aziizi" w:date="2021-11-12T14:31:00Z">
              <w:r w:rsidRPr="0044182F">
                <w:rPr>
                  <w:b/>
                </w:rPr>
                <w:t>Name</w:t>
              </w:r>
            </w:ins>
          </w:p>
        </w:tc>
        <w:tc>
          <w:tcPr>
            <w:tcW w:w="3964" w:type="dxa"/>
            <w:shd w:val="clear" w:color="auto" w:fill="F2EE98"/>
            <w:vAlign w:val="center"/>
          </w:tcPr>
          <w:p w14:paraId="7CCB6C8D" w14:textId="7685CE20" w:rsidR="00E02300" w:rsidRPr="00A46E0B" w:rsidRDefault="00E02300" w:rsidP="001F2641">
            <w:pPr>
              <w:rPr>
                <w:ins w:id="2659" w:author="Rafi Aziizi" w:date="2021-11-12T14:31:00Z"/>
              </w:rPr>
            </w:pPr>
            <w:ins w:id="2660" w:author="Rafi Aziizi" w:date="2021-11-12T14:31:00Z">
              <w:r>
                <w:t>Hapus Siswa</w:t>
              </w:r>
            </w:ins>
          </w:p>
        </w:tc>
      </w:tr>
      <w:tr w:rsidR="00E02300" w:rsidRPr="002F6C1D" w14:paraId="52D15CD4" w14:textId="77777777" w:rsidTr="001F2641">
        <w:trPr>
          <w:jc w:val="center"/>
          <w:ins w:id="2661" w:author="Rafi Aziizi" w:date="2021-11-12T14:31:00Z"/>
        </w:trPr>
        <w:tc>
          <w:tcPr>
            <w:tcW w:w="3827" w:type="dxa"/>
            <w:vAlign w:val="center"/>
          </w:tcPr>
          <w:p w14:paraId="4716422C" w14:textId="77777777" w:rsidR="00E02300" w:rsidRPr="0044182F" w:rsidRDefault="00E02300" w:rsidP="001F2641">
            <w:pPr>
              <w:rPr>
                <w:ins w:id="2662" w:author="Rafi Aziizi" w:date="2021-11-12T14:31:00Z"/>
                <w:b/>
              </w:rPr>
            </w:pPr>
            <w:ins w:id="2663" w:author="Rafi Aziizi" w:date="2021-11-12T14:31:00Z">
              <w:r w:rsidRPr="0044182F">
                <w:rPr>
                  <w:b/>
                </w:rPr>
                <w:t>ID</w:t>
              </w:r>
            </w:ins>
          </w:p>
        </w:tc>
        <w:tc>
          <w:tcPr>
            <w:tcW w:w="3964" w:type="dxa"/>
            <w:vAlign w:val="center"/>
          </w:tcPr>
          <w:p w14:paraId="3BF5768A" w14:textId="6E219344" w:rsidR="00E02300" w:rsidRPr="002F6C1D" w:rsidRDefault="00E02300" w:rsidP="001F2641">
            <w:pPr>
              <w:rPr>
                <w:ins w:id="2664" w:author="Rafi Aziizi" w:date="2021-11-12T14:31:00Z"/>
              </w:rPr>
            </w:pPr>
            <w:ins w:id="2665" w:author="Rafi Aziizi" w:date="2021-11-12T14:31:00Z">
              <w:r>
                <w:t>RC12</w:t>
              </w:r>
            </w:ins>
            <w:ins w:id="2666" w:author="Rafi Aziizi" w:date="2021-11-12T17:30:00Z">
              <w:r w:rsidR="00D26F74">
                <w:t>.2</w:t>
              </w:r>
            </w:ins>
          </w:p>
        </w:tc>
      </w:tr>
      <w:tr w:rsidR="00E02300" w:rsidRPr="000C722D" w14:paraId="31CB88BA" w14:textId="77777777" w:rsidTr="001F2641">
        <w:trPr>
          <w:jc w:val="center"/>
          <w:ins w:id="2667" w:author="Rafi Aziizi" w:date="2021-11-12T14:31:00Z"/>
        </w:trPr>
        <w:tc>
          <w:tcPr>
            <w:tcW w:w="3827" w:type="dxa"/>
            <w:vAlign w:val="center"/>
          </w:tcPr>
          <w:p w14:paraId="44E322E8" w14:textId="77777777" w:rsidR="00E02300" w:rsidRPr="0044182F" w:rsidRDefault="00E02300" w:rsidP="001F2641">
            <w:pPr>
              <w:rPr>
                <w:ins w:id="2668" w:author="Rafi Aziizi" w:date="2021-11-12T14:31:00Z"/>
                <w:b/>
              </w:rPr>
            </w:pPr>
            <w:ins w:id="2669" w:author="Rafi Aziizi" w:date="2021-11-12T14:31:00Z">
              <w:r w:rsidRPr="0044182F">
                <w:rPr>
                  <w:b/>
                </w:rPr>
                <w:t>Description</w:t>
              </w:r>
            </w:ins>
          </w:p>
        </w:tc>
        <w:tc>
          <w:tcPr>
            <w:tcW w:w="3964" w:type="dxa"/>
          </w:tcPr>
          <w:p w14:paraId="58BEFBB7" w14:textId="4561B319" w:rsidR="00E02300" w:rsidRPr="000C722D" w:rsidRDefault="00E02300" w:rsidP="001F2641">
            <w:pPr>
              <w:rPr>
                <w:ins w:id="2670" w:author="Rafi Aziizi" w:date="2021-11-12T14:31:00Z"/>
              </w:rPr>
            </w:pPr>
            <w:ins w:id="2671" w:author="Rafi Aziizi" w:date="2021-11-12T14:31:00Z">
              <w:r>
                <w:t>Use case ini merupakan use case generalisasi dari kelola siswa untuk menghapus data siswa.</w:t>
              </w:r>
            </w:ins>
          </w:p>
        </w:tc>
      </w:tr>
      <w:tr w:rsidR="00E02300" w:rsidRPr="002F6C1D" w14:paraId="2399BAB8" w14:textId="77777777" w:rsidTr="001F2641">
        <w:trPr>
          <w:jc w:val="center"/>
          <w:ins w:id="2672" w:author="Rafi Aziizi" w:date="2021-11-12T14:31:00Z"/>
        </w:trPr>
        <w:tc>
          <w:tcPr>
            <w:tcW w:w="3827" w:type="dxa"/>
            <w:vAlign w:val="center"/>
          </w:tcPr>
          <w:p w14:paraId="68491AF7" w14:textId="77777777" w:rsidR="00E02300" w:rsidRPr="0044182F" w:rsidRDefault="00E02300" w:rsidP="001F2641">
            <w:pPr>
              <w:rPr>
                <w:ins w:id="2673" w:author="Rafi Aziizi" w:date="2021-11-12T14:31:00Z"/>
                <w:b/>
              </w:rPr>
            </w:pPr>
            <w:ins w:id="2674" w:author="Rafi Aziizi" w:date="2021-11-12T14:31:00Z">
              <w:r w:rsidRPr="0044182F">
                <w:rPr>
                  <w:b/>
                </w:rPr>
                <w:t>Actors</w:t>
              </w:r>
            </w:ins>
          </w:p>
        </w:tc>
        <w:tc>
          <w:tcPr>
            <w:tcW w:w="3964" w:type="dxa"/>
            <w:vAlign w:val="center"/>
          </w:tcPr>
          <w:p w14:paraId="579C55F0" w14:textId="77777777" w:rsidR="00E02300" w:rsidRPr="002F6C1D" w:rsidRDefault="00E02300" w:rsidP="001F2641">
            <w:pPr>
              <w:rPr>
                <w:ins w:id="2675" w:author="Rafi Aziizi" w:date="2021-11-12T14:31:00Z"/>
              </w:rPr>
            </w:pPr>
            <w:ins w:id="2676" w:author="Rafi Aziizi" w:date="2021-11-12T14:31:00Z">
              <w:r>
                <w:t>Bag.IT, Guru BK.</w:t>
              </w:r>
            </w:ins>
          </w:p>
        </w:tc>
      </w:tr>
      <w:tr w:rsidR="00E02300" w:rsidRPr="0044182F" w14:paraId="299C8542" w14:textId="77777777" w:rsidTr="001F2641">
        <w:trPr>
          <w:jc w:val="center"/>
          <w:ins w:id="2677" w:author="Rafi Aziizi" w:date="2021-11-12T14:31:00Z"/>
        </w:trPr>
        <w:tc>
          <w:tcPr>
            <w:tcW w:w="3827" w:type="dxa"/>
            <w:vAlign w:val="center"/>
          </w:tcPr>
          <w:p w14:paraId="5B9CF936" w14:textId="77777777" w:rsidR="00E02300" w:rsidRPr="0044182F" w:rsidRDefault="00E02300" w:rsidP="001F2641">
            <w:pPr>
              <w:rPr>
                <w:ins w:id="2678" w:author="Rafi Aziizi" w:date="2021-11-12T14:31:00Z"/>
                <w:b/>
              </w:rPr>
            </w:pPr>
            <w:ins w:id="2679" w:author="Rafi Aziizi" w:date="2021-11-12T14:31:00Z">
              <w:r w:rsidRPr="0044182F">
                <w:rPr>
                  <w:b/>
                </w:rPr>
                <w:t>Frequency of Use</w:t>
              </w:r>
            </w:ins>
          </w:p>
        </w:tc>
        <w:tc>
          <w:tcPr>
            <w:tcW w:w="3964" w:type="dxa"/>
            <w:vAlign w:val="center"/>
          </w:tcPr>
          <w:p w14:paraId="30117AB0" w14:textId="77777777" w:rsidR="00E02300" w:rsidRPr="007B7AB3" w:rsidRDefault="00E02300" w:rsidP="001F2641">
            <w:pPr>
              <w:rPr>
                <w:ins w:id="2680" w:author="Rafi Aziizi" w:date="2021-11-12T14:31:00Z"/>
                <w:i/>
                <w:iCs/>
              </w:rPr>
            </w:pPr>
            <w:ins w:id="2681" w:author="Rafi Aziizi" w:date="2021-11-12T14:31:00Z">
              <w:r>
                <w:rPr>
                  <w:i/>
                  <w:iCs/>
                </w:rPr>
                <w:t>Conditional</w:t>
              </w:r>
            </w:ins>
          </w:p>
        </w:tc>
      </w:tr>
      <w:tr w:rsidR="00E02300" w:rsidRPr="0044182F" w14:paraId="5D852CFF" w14:textId="77777777" w:rsidTr="001F2641">
        <w:trPr>
          <w:jc w:val="center"/>
          <w:ins w:id="2682" w:author="Rafi Aziizi" w:date="2021-11-12T14:31:00Z"/>
        </w:trPr>
        <w:tc>
          <w:tcPr>
            <w:tcW w:w="3827" w:type="dxa"/>
            <w:vAlign w:val="center"/>
          </w:tcPr>
          <w:p w14:paraId="74B10E37" w14:textId="77777777" w:rsidR="00E02300" w:rsidRPr="0044182F" w:rsidRDefault="00E02300" w:rsidP="001F2641">
            <w:pPr>
              <w:rPr>
                <w:ins w:id="2683" w:author="Rafi Aziizi" w:date="2021-11-12T14:31:00Z"/>
                <w:b/>
              </w:rPr>
            </w:pPr>
            <w:ins w:id="2684" w:author="Rafi Aziizi" w:date="2021-11-12T14:31:00Z">
              <w:r w:rsidRPr="0044182F">
                <w:rPr>
                  <w:b/>
                </w:rPr>
                <w:t>Triggers</w:t>
              </w:r>
            </w:ins>
          </w:p>
        </w:tc>
        <w:tc>
          <w:tcPr>
            <w:tcW w:w="3964" w:type="dxa"/>
            <w:vAlign w:val="center"/>
          </w:tcPr>
          <w:p w14:paraId="477B3AA2" w14:textId="77777777" w:rsidR="00E02300" w:rsidRPr="0044182F" w:rsidRDefault="00E02300" w:rsidP="001F2641">
            <w:pPr>
              <w:rPr>
                <w:ins w:id="2685" w:author="Rafi Aziizi" w:date="2021-11-12T14:31:00Z"/>
              </w:rPr>
            </w:pPr>
            <w:ins w:id="2686" w:author="Rafi Aziizi" w:date="2021-11-12T14:31:00Z">
              <w:r>
                <w:t>-</w:t>
              </w:r>
            </w:ins>
          </w:p>
        </w:tc>
      </w:tr>
      <w:tr w:rsidR="00E02300" w:rsidRPr="0081005E" w14:paraId="529CB1A5" w14:textId="77777777" w:rsidTr="001F2641">
        <w:trPr>
          <w:jc w:val="center"/>
          <w:ins w:id="2687" w:author="Rafi Aziizi" w:date="2021-11-12T14:31:00Z"/>
        </w:trPr>
        <w:tc>
          <w:tcPr>
            <w:tcW w:w="3827" w:type="dxa"/>
            <w:vAlign w:val="center"/>
          </w:tcPr>
          <w:p w14:paraId="591C0BCD" w14:textId="77777777" w:rsidR="00E02300" w:rsidRPr="0044182F" w:rsidRDefault="00E02300" w:rsidP="001F2641">
            <w:pPr>
              <w:rPr>
                <w:ins w:id="2688" w:author="Rafi Aziizi" w:date="2021-11-12T14:31:00Z"/>
                <w:b/>
              </w:rPr>
            </w:pPr>
            <w:ins w:id="2689" w:author="Rafi Aziizi" w:date="2021-11-12T14:31:00Z">
              <w:r w:rsidRPr="0044182F">
                <w:rPr>
                  <w:b/>
                </w:rPr>
                <w:t>Pre-Conditions</w:t>
              </w:r>
            </w:ins>
          </w:p>
        </w:tc>
        <w:tc>
          <w:tcPr>
            <w:tcW w:w="3964" w:type="dxa"/>
            <w:vAlign w:val="center"/>
          </w:tcPr>
          <w:p w14:paraId="23FD9728" w14:textId="62DF5723" w:rsidR="00E02300" w:rsidRPr="0081005E" w:rsidRDefault="00E02300" w:rsidP="001F2641">
            <w:pPr>
              <w:rPr>
                <w:ins w:id="2690" w:author="Rafi Aziizi" w:date="2021-11-12T14:31:00Z"/>
                <w:i/>
                <w:iCs/>
              </w:rPr>
            </w:pPr>
            <w:ins w:id="2691" w:author="Rafi Aziizi" w:date="2021-11-12T14:31:00Z">
              <w:r>
                <w:t>Data siswa aktif</w:t>
              </w:r>
            </w:ins>
          </w:p>
        </w:tc>
      </w:tr>
      <w:tr w:rsidR="00E02300" w:rsidRPr="0048762E" w14:paraId="5ED0BFCA" w14:textId="77777777" w:rsidTr="001F2641">
        <w:trPr>
          <w:jc w:val="center"/>
          <w:ins w:id="2692" w:author="Rafi Aziizi" w:date="2021-11-12T14:31:00Z"/>
        </w:trPr>
        <w:tc>
          <w:tcPr>
            <w:tcW w:w="3827" w:type="dxa"/>
            <w:vAlign w:val="center"/>
          </w:tcPr>
          <w:p w14:paraId="6057F828" w14:textId="77777777" w:rsidR="00E02300" w:rsidRPr="0044182F" w:rsidRDefault="00E02300" w:rsidP="001F2641">
            <w:pPr>
              <w:rPr>
                <w:ins w:id="2693" w:author="Rafi Aziizi" w:date="2021-11-12T14:31:00Z"/>
                <w:b/>
              </w:rPr>
            </w:pPr>
            <w:ins w:id="2694" w:author="Rafi Aziizi" w:date="2021-11-12T14:31:00Z">
              <w:r w:rsidRPr="0044182F">
                <w:rPr>
                  <w:b/>
                </w:rPr>
                <w:t>Post-Conditions</w:t>
              </w:r>
            </w:ins>
          </w:p>
        </w:tc>
        <w:tc>
          <w:tcPr>
            <w:tcW w:w="3964" w:type="dxa"/>
            <w:vAlign w:val="center"/>
          </w:tcPr>
          <w:p w14:paraId="29D801FB" w14:textId="28FE13E7" w:rsidR="00E02300" w:rsidRPr="0048762E" w:rsidRDefault="00E02300" w:rsidP="001F2641">
            <w:pPr>
              <w:rPr>
                <w:ins w:id="2695" w:author="Rafi Aziizi" w:date="2021-11-12T14:31:00Z"/>
              </w:rPr>
            </w:pPr>
            <w:ins w:id="2696" w:author="Rafi Aziizi" w:date="2021-11-12T14:31:00Z">
              <w:r>
                <w:t>Perubahan data siswa menjadi pasif</w:t>
              </w:r>
            </w:ins>
          </w:p>
        </w:tc>
      </w:tr>
      <w:tr w:rsidR="00E02300" w:rsidRPr="0044182F" w14:paraId="7489C51A" w14:textId="77777777" w:rsidTr="001F2641">
        <w:trPr>
          <w:jc w:val="center"/>
          <w:ins w:id="2697" w:author="Rafi Aziizi" w:date="2021-11-12T14:31:00Z"/>
        </w:trPr>
        <w:tc>
          <w:tcPr>
            <w:tcW w:w="7791" w:type="dxa"/>
            <w:gridSpan w:val="2"/>
            <w:shd w:val="clear" w:color="auto" w:fill="F2EE98"/>
            <w:vAlign w:val="center"/>
          </w:tcPr>
          <w:p w14:paraId="095A9EC6" w14:textId="77777777" w:rsidR="00E02300" w:rsidRPr="0044182F" w:rsidRDefault="00E02300" w:rsidP="001F2641">
            <w:pPr>
              <w:jc w:val="center"/>
              <w:rPr>
                <w:ins w:id="2698" w:author="Rafi Aziizi" w:date="2021-11-12T14:31:00Z"/>
                <w:b/>
              </w:rPr>
            </w:pPr>
            <w:ins w:id="2699" w:author="Rafi Aziizi" w:date="2021-11-12T14:31:00Z">
              <w:r w:rsidRPr="0044182F">
                <w:rPr>
                  <w:b/>
                </w:rPr>
                <w:t>Main Course</w:t>
              </w:r>
            </w:ins>
          </w:p>
        </w:tc>
      </w:tr>
      <w:tr w:rsidR="00E02300" w:rsidRPr="0044182F" w14:paraId="46A3D590" w14:textId="77777777" w:rsidTr="001F2641">
        <w:trPr>
          <w:jc w:val="center"/>
          <w:ins w:id="2700" w:author="Rafi Aziizi" w:date="2021-11-12T14:31:00Z"/>
        </w:trPr>
        <w:tc>
          <w:tcPr>
            <w:tcW w:w="3827" w:type="dxa"/>
            <w:shd w:val="clear" w:color="auto" w:fill="F2EE98"/>
            <w:vAlign w:val="center"/>
          </w:tcPr>
          <w:p w14:paraId="645B78F8" w14:textId="77777777" w:rsidR="00E02300" w:rsidRPr="0044182F" w:rsidRDefault="00E02300" w:rsidP="001F2641">
            <w:pPr>
              <w:jc w:val="center"/>
              <w:rPr>
                <w:ins w:id="2701" w:author="Rafi Aziizi" w:date="2021-11-12T14:31:00Z"/>
                <w:b/>
              </w:rPr>
            </w:pPr>
            <w:ins w:id="2702" w:author="Rafi Aziizi" w:date="2021-11-12T14:31:00Z">
              <w:r w:rsidRPr="0044182F">
                <w:rPr>
                  <w:b/>
                </w:rPr>
                <w:t>Aksi Aktor</w:t>
              </w:r>
            </w:ins>
          </w:p>
        </w:tc>
        <w:tc>
          <w:tcPr>
            <w:tcW w:w="3964" w:type="dxa"/>
            <w:shd w:val="clear" w:color="auto" w:fill="F2EE98"/>
            <w:vAlign w:val="center"/>
          </w:tcPr>
          <w:p w14:paraId="243CAC1F" w14:textId="77777777" w:rsidR="00E02300" w:rsidRPr="0044182F" w:rsidRDefault="00E02300" w:rsidP="001F2641">
            <w:pPr>
              <w:jc w:val="center"/>
              <w:rPr>
                <w:ins w:id="2703" w:author="Rafi Aziizi" w:date="2021-11-12T14:31:00Z"/>
                <w:b/>
              </w:rPr>
            </w:pPr>
            <w:ins w:id="2704" w:author="Rafi Aziizi" w:date="2021-11-12T14:31:00Z">
              <w:r w:rsidRPr="0044182F">
                <w:rPr>
                  <w:b/>
                </w:rPr>
                <w:t>Reaksi Sistem</w:t>
              </w:r>
            </w:ins>
          </w:p>
        </w:tc>
      </w:tr>
      <w:tr w:rsidR="00E02300" w:rsidRPr="0044182F" w14:paraId="0DA27D86" w14:textId="77777777" w:rsidTr="001F2641">
        <w:trPr>
          <w:jc w:val="center"/>
          <w:ins w:id="2705" w:author="Rafi Aziizi" w:date="2021-11-12T14:31:00Z"/>
        </w:trPr>
        <w:tc>
          <w:tcPr>
            <w:tcW w:w="3827" w:type="dxa"/>
            <w:vAlign w:val="center"/>
          </w:tcPr>
          <w:p w14:paraId="1644C6EA" w14:textId="6F7C0DD2" w:rsidR="00E02300" w:rsidRPr="0044182F" w:rsidRDefault="00E02300" w:rsidP="00E02300">
            <w:pPr>
              <w:numPr>
                <w:ilvl w:val="0"/>
                <w:numId w:val="78"/>
              </w:numPr>
              <w:spacing w:after="160"/>
              <w:rPr>
                <w:ins w:id="2706" w:author="Rafi Aziizi" w:date="2021-11-12T14:31:00Z"/>
              </w:rPr>
            </w:pPr>
            <w:ins w:id="2707" w:author="Rafi Aziizi" w:date="2021-11-12T14:31:00Z">
              <w:r>
                <w:t>Memasuki menu “Data Siswa”</w:t>
              </w:r>
            </w:ins>
          </w:p>
        </w:tc>
        <w:tc>
          <w:tcPr>
            <w:tcW w:w="3964" w:type="dxa"/>
            <w:vAlign w:val="center"/>
          </w:tcPr>
          <w:p w14:paraId="678FAB10" w14:textId="77777777" w:rsidR="00E02300" w:rsidRPr="0044182F" w:rsidRDefault="00E02300" w:rsidP="001F2641">
            <w:pPr>
              <w:ind w:left="511"/>
              <w:rPr>
                <w:ins w:id="2708" w:author="Rafi Aziizi" w:date="2021-11-12T14:31:00Z"/>
              </w:rPr>
            </w:pPr>
          </w:p>
        </w:tc>
      </w:tr>
      <w:tr w:rsidR="00E02300" w:rsidRPr="0044182F" w14:paraId="1AC1A067" w14:textId="77777777" w:rsidTr="001F2641">
        <w:trPr>
          <w:jc w:val="center"/>
          <w:ins w:id="2709" w:author="Rafi Aziizi" w:date="2021-11-12T14:31:00Z"/>
        </w:trPr>
        <w:tc>
          <w:tcPr>
            <w:tcW w:w="3827" w:type="dxa"/>
            <w:vAlign w:val="center"/>
          </w:tcPr>
          <w:p w14:paraId="2DB6490F" w14:textId="77777777" w:rsidR="00E02300" w:rsidRPr="0044182F" w:rsidRDefault="00E02300" w:rsidP="001F2641">
            <w:pPr>
              <w:ind w:left="510"/>
              <w:rPr>
                <w:ins w:id="2710" w:author="Rafi Aziizi" w:date="2021-11-12T14:31:00Z"/>
              </w:rPr>
            </w:pPr>
          </w:p>
        </w:tc>
        <w:tc>
          <w:tcPr>
            <w:tcW w:w="3964" w:type="dxa"/>
            <w:vAlign w:val="center"/>
          </w:tcPr>
          <w:p w14:paraId="451D93F3" w14:textId="1A050ED6" w:rsidR="00E02300" w:rsidRPr="0044182F" w:rsidRDefault="00E02300" w:rsidP="00E02300">
            <w:pPr>
              <w:numPr>
                <w:ilvl w:val="0"/>
                <w:numId w:val="78"/>
              </w:numPr>
              <w:spacing w:after="160"/>
              <w:ind w:left="511"/>
              <w:rPr>
                <w:ins w:id="2711" w:author="Rafi Aziizi" w:date="2021-11-12T14:31:00Z"/>
              </w:rPr>
            </w:pPr>
            <w:ins w:id="2712" w:author="Rafi Aziizi" w:date="2021-11-12T14:31:00Z">
              <w:r>
                <w:t>Menampilkan seluruh data siswa</w:t>
              </w:r>
            </w:ins>
          </w:p>
        </w:tc>
      </w:tr>
      <w:tr w:rsidR="00E02300" w:rsidRPr="0044182F" w14:paraId="43BE3631" w14:textId="77777777" w:rsidTr="001F2641">
        <w:trPr>
          <w:jc w:val="center"/>
          <w:ins w:id="2713" w:author="Rafi Aziizi" w:date="2021-11-12T14:31:00Z"/>
        </w:trPr>
        <w:tc>
          <w:tcPr>
            <w:tcW w:w="3827" w:type="dxa"/>
            <w:vAlign w:val="center"/>
          </w:tcPr>
          <w:p w14:paraId="11336211" w14:textId="1DA8B39F" w:rsidR="00E02300" w:rsidRPr="0044182F" w:rsidRDefault="00E02300" w:rsidP="00E02300">
            <w:pPr>
              <w:pStyle w:val="ListParagraph"/>
              <w:numPr>
                <w:ilvl w:val="0"/>
                <w:numId w:val="78"/>
              </w:numPr>
              <w:rPr>
                <w:ins w:id="2714" w:author="Rafi Aziizi" w:date="2021-11-12T14:31:00Z"/>
              </w:rPr>
            </w:pPr>
            <w:ins w:id="2715" w:author="Rafi Aziizi" w:date="2021-11-12T14:32:00Z">
              <w:r>
                <w:t>Menghapus data siswa tertentu</w:t>
              </w:r>
            </w:ins>
          </w:p>
        </w:tc>
        <w:tc>
          <w:tcPr>
            <w:tcW w:w="3964" w:type="dxa"/>
            <w:vAlign w:val="center"/>
          </w:tcPr>
          <w:p w14:paraId="7B45E70F" w14:textId="77777777" w:rsidR="00E02300" w:rsidRDefault="00E02300" w:rsidP="001F2641">
            <w:pPr>
              <w:spacing w:after="160"/>
              <w:ind w:left="511"/>
              <w:rPr>
                <w:ins w:id="2716" w:author="Rafi Aziizi" w:date="2021-11-12T14:31:00Z"/>
              </w:rPr>
            </w:pPr>
          </w:p>
        </w:tc>
      </w:tr>
      <w:tr w:rsidR="00E02300" w:rsidRPr="0044182F" w14:paraId="200A31FB" w14:textId="77777777" w:rsidTr="001F2641">
        <w:trPr>
          <w:jc w:val="center"/>
          <w:ins w:id="2717" w:author="Rafi Aziizi" w:date="2021-11-12T14:31:00Z"/>
        </w:trPr>
        <w:tc>
          <w:tcPr>
            <w:tcW w:w="3827" w:type="dxa"/>
            <w:vAlign w:val="center"/>
          </w:tcPr>
          <w:p w14:paraId="7331C67F" w14:textId="77777777" w:rsidR="00E02300" w:rsidRDefault="00E02300" w:rsidP="001F2641">
            <w:pPr>
              <w:pStyle w:val="ListParagraph"/>
              <w:rPr>
                <w:ins w:id="2718" w:author="Rafi Aziizi" w:date="2021-11-12T14:31:00Z"/>
              </w:rPr>
            </w:pPr>
          </w:p>
        </w:tc>
        <w:tc>
          <w:tcPr>
            <w:tcW w:w="3964" w:type="dxa"/>
            <w:vAlign w:val="center"/>
          </w:tcPr>
          <w:p w14:paraId="5798E807" w14:textId="6B5B0308" w:rsidR="00E02300" w:rsidRDefault="00E02300" w:rsidP="00E02300">
            <w:pPr>
              <w:pStyle w:val="ListParagraph"/>
              <w:numPr>
                <w:ilvl w:val="0"/>
                <w:numId w:val="78"/>
              </w:numPr>
              <w:spacing w:after="160"/>
              <w:rPr>
                <w:ins w:id="2719" w:author="Rafi Aziizi" w:date="2021-11-12T14:31:00Z"/>
              </w:rPr>
            </w:pPr>
            <w:ins w:id="2720" w:author="Rafi Aziizi" w:date="2021-11-12T14:32:00Z">
              <w:r>
                <w:t>Melakukan perubahan</w:t>
              </w:r>
            </w:ins>
            <w:ins w:id="2721" w:author="Rafi Aziizi" w:date="2021-11-12T14:31:00Z">
              <w:r>
                <w:t xml:space="preserve"> data siswa </w:t>
              </w:r>
            </w:ins>
            <w:ins w:id="2722" w:author="Rafi Aziizi" w:date="2021-11-12T14:32:00Z">
              <w:r w:rsidR="001F2641">
                <w:t>aktif menjadi pasif</w:t>
              </w:r>
            </w:ins>
            <w:ins w:id="2723" w:author="Rafi Aziizi" w:date="2021-11-12T14:31:00Z">
              <w:r>
                <w:t xml:space="preserve"> pada </w:t>
              </w:r>
              <w:r w:rsidRPr="00C70CAF">
                <w:rPr>
                  <w:i/>
                  <w:iCs/>
                </w:rPr>
                <w:lastRenderedPageBreak/>
                <w:t>database</w:t>
              </w:r>
            </w:ins>
          </w:p>
        </w:tc>
      </w:tr>
      <w:tr w:rsidR="00E02300" w:rsidRPr="001B1AF9" w14:paraId="34632C92" w14:textId="77777777" w:rsidTr="001F2641">
        <w:trPr>
          <w:jc w:val="center"/>
          <w:ins w:id="2724" w:author="Rafi Aziizi" w:date="2021-11-12T14:31:00Z"/>
        </w:trPr>
        <w:tc>
          <w:tcPr>
            <w:tcW w:w="7791" w:type="dxa"/>
            <w:gridSpan w:val="2"/>
            <w:shd w:val="clear" w:color="auto" w:fill="F2EE98"/>
            <w:vAlign w:val="center"/>
          </w:tcPr>
          <w:p w14:paraId="422C3111" w14:textId="77777777" w:rsidR="00E02300" w:rsidRPr="001B1AF9" w:rsidRDefault="00E02300" w:rsidP="001F2641">
            <w:pPr>
              <w:pStyle w:val="ListParagraph"/>
              <w:spacing w:after="160"/>
              <w:ind w:left="468"/>
              <w:jc w:val="center"/>
              <w:rPr>
                <w:ins w:id="2725" w:author="Rafi Aziizi" w:date="2021-11-12T14:31:00Z"/>
                <w:b/>
                <w:bCs/>
              </w:rPr>
            </w:pPr>
            <w:ins w:id="2726" w:author="Rafi Aziizi" w:date="2021-11-12T14:31:00Z">
              <w:r w:rsidRPr="001B1AF9">
                <w:rPr>
                  <w:b/>
                  <w:bCs/>
                </w:rPr>
                <w:lastRenderedPageBreak/>
                <w:t>Skenario Eksepsi (Optional)</w:t>
              </w:r>
            </w:ins>
          </w:p>
        </w:tc>
      </w:tr>
      <w:tr w:rsidR="00E02300" w:rsidRPr="001B1AF9" w14:paraId="7CA1693D" w14:textId="77777777" w:rsidTr="001F2641">
        <w:trPr>
          <w:jc w:val="center"/>
          <w:ins w:id="2727" w:author="Rafi Aziizi" w:date="2021-11-12T14:31:00Z"/>
        </w:trPr>
        <w:tc>
          <w:tcPr>
            <w:tcW w:w="3827" w:type="dxa"/>
            <w:shd w:val="clear" w:color="auto" w:fill="F2EE98"/>
            <w:vAlign w:val="center"/>
          </w:tcPr>
          <w:p w14:paraId="5BB1BD3F" w14:textId="77777777" w:rsidR="00E02300" w:rsidRPr="001B1AF9" w:rsidRDefault="00E02300" w:rsidP="001F2641">
            <w:pPr>
              <w:pStyle w:val="ListParagraph"/>
              <w:ind w:left="450"/>
              <w:jc w:val="center"/>
              <w:rPr>
                <w:ins w:id="2728" w:author="Rafi Aziizi" w:date="2021-11-12T14:31:00Z"/>
                <w:b/>
                <w:bCs/>
              </w:rPr>
            </w:pPr>
            <w:ins w:id="2729" w:author="Rafi Aziizi" w:date="2021-11-12T14:31:00Z">
              <w:r w:rsidRPr="001B1AF9">
                <w:rPr>
                  <w:b/>
                  <w:bCs/>
                </w:rPr>
                <w:t>Aksi Aktor</w:t>
              </w:r>
            </w:ins>
          </w:p>
        </w:tc>
        <w:tc>
          <w:tcPr>
            <w:tcW w:w="3964" w:type="dxa"/>
            <w:shd w:val="clear" w:color="auto" w:fill="F2EE98"/>
            <w:vAlign w:val="center"/>
          </w:tcPr>
          <w:p w14:paraId="4CB5FC6B" w14:textId="77777777" w:rsidR="00E02300" w:rsidRPr="001B1AF9" w:rsidRDefault="00E02300" w:rsidP="001F2641">
            <w:pPr>
              <w:pStyle w:val="ListParagraph"/>
              <w:spacing w:after="160"/>
              <w:ind w:left="468"/>
              <w:jc w:val="center"/>
              <w:rPr>
                <w:ins w:id="2730" w:author="Rafi Aziizi" w:date="2021-11-12T14:31:00Z"/>
                <w:b/>
                <w:bCs/>
              </w:rPr>
            </w:pPr>
            <w:ins w:id="2731" w:author="Rafi Aziizi" w:date="2021-11-12T14:31:00Z">
              <w:r w:rsidRPr="001B1AF9">
                <w:rPr>
                  <w:b/>
                  <w:bCs/>
                </w:rPr>
                <w:t>Reaksi Sistem</w:t>
              </w:r>
            </w:ins>
          </w:p>
        </w:tc>
      </w:tr>
      <w:tr w:rsidR="00E02300" w14:paraId="3B149639" w14:textId="77777777" w:rsidTr="001F2641">
        <w:trPr>
          <w:jc w:val="center"/>
          <w:ins w:id="2732" w:author="Rafi Aziizi" w:date="2021-11-12T14:31:00Z"/>
        </w:trPr>
        <w:tc>
          <w:tcPr>
            <w:tcW w:w="3827" w:type="dxa"/>
            <w:vAlign w:val="center"/>
          </w:tcPr>
          <w:p w14:paraId="574F373B" w14:textId="7C7C7286" w:rsidR="00E02300" w:rsidRDefault="00E02300" w:rsidP="001F2641">
            <w:pPr>
              <w:ind w:left="360"/>
              <w:rPr>
                <w:ins w:id="2733" w:author="Rafi Aziizi" w:date="2021-11-12T14:31:00Z"/>
              </w:rPr>
            </w:pPr>
            <w:ins w:id="2734" w:author="Rafi Aziizi" w:date="2021-11-12T14:31:00Z">
              <w:r>
                <w:t xml:space="preserve">3a. </w:t>
              </w:r>
            </w:ins>
            <w:ins w:id="2735" w:author="Rafi Aziizi" w:date="2021-11-12T14:33:00Z">
              <w:r w:rsidR="001F2641">
                <w:t>Tidak memasukan secara benar data siswa yang akan dihapus</w:t>
              </w:r>
            </w:ins>
          </w:p>
        </w:tc>
        <w:tc>
          <w:tcPr>
            <w:tcW w:w="3964" w:type="dxa"/>
            <w:vAlign w:val="center"/>
          </w:tcPr>
          <w:p w14:paraId="1506A5D5" w14:textId="77777777" w:rsidR="00E02300" w:rsidRDefault="00E02300" w:rsidP="001F2641">
            <w:pPr>
              <w:pStyle w:val="ListParagraph"/>
              <w:spacing w:after="160"/>
              <w:ind w:left="468"/>
              <w:rPr>
                <w:ins w:id="2736" w:author="Rafi Aziizi" w:date="2021-11-12T14:31:00Z"/>
              </w:rPr>
            </w:pPr>
          </w:p>
        </w:tc>
      </w:tr>
      <w:tr w:rsidR="00E02300" w14:paraId="7BCEC41C" w14:textId="77777777" w:rsidTr="001F2641">
        <w:trPr>
          <w:jc w:val="center"/>
          <w:ins w:id="2737" w:author="Rafi Aziizi" w:date="2021-11-12T14:31:00Z"/>
        </w:trPr>
        <w:tc>
          <w:tcPr>
            <w:tcW w:w="3827" w:type="dxa"/>
            <w:vAlign w:val="center"/>
          </w:tcPr>
          <w:p w14:paraId="1FD3EB3D" w14:textId="77777777" w:rsidR="00E02300" w:rsidRDefault="00E02300" w:rsidP="001F2641">
            <w:pPr>
              <w:pStyle w:val="ListParagraph"/>
              <w:ind w:left="450"/>
              <w:rPr>
                <w:ins w:id="2738" w:author="Rafi Aziizi" w:date="2021-11-12T14:31:00Z"/>
              </w:rPr>
            </w:pPr>
          </w:p>
        </w:tc>
        <w:tc>
          <w:tcPr>
            <w:tcW w:w="3964" w:type="dxa"/>
            <w:vAlign w:val="center"/>
          </w:tcPr>
          <w:p w14:paraId="1FF45788" w14:textId="4D427F08" w:rsidR="00E02300" w:rsidRDefault="00E02300" w:rsidP="001F2641">
            <w:pPr>
              <w:spacing w:after="160"/>
              <w:ind w:left="360"/>
              <w:rPr>
                <w:ins w:id="2739" w:author="Rafi Aziizi" w:date="2021-11-12T14:31:00Z"/>
              </w:rPr>
            </w:pPr>
            <w:ins w:id="2740" w:author="Rafi Aziizi" w:date="2021-11-12T14:31:00Z">
              <w:r>
                <w:t>3b. Menampilkan pemberitahuan melalui notifikasi bahwa data siswa tidak memenuhi persyaratan dan gagal di</w:t>
              </w:r>
            </w:ins>
            <w:ins w:id="2741" w:author="Rafi Aziizi" w:date="2021-11-12T14:33:00Z">
              <w:r w:rsidR="001F2641">
                <w:t>hapuskan</w:t>
              </w:r>
            </w:ins>
          </w:p>
        </w:tc>
      </w:tr>
    </w:tbl>
    <w:p w14:paraId="323D6A42" w14:textId="77777777" w:rsidR="00E02300" w:rsidRDefault="00E02300">
      <w:pPr>
        <w:ind w:firstLine="66"/>
        <w:rPr>
          <w:ins w:id="2742" w:author="Rafi Aziizi" w:date="2021-11-12T14:19:00Z"/>
        </w:rPr>
        <w:pPrChange w:id="2743" w:author="Rafi Aziizi" w:date="2021-11-12T14:22:00Z">
          <w:pPr>
            <w:ind w:firstLine="426"/>
          </w:pPr>
        </w:pPrChange>
      </w:pPr>
    </w:p>
    <w:p w14:paraId="6617FB5A" w14:textId="1A8A3219" w:rsidR="0025138C" w:rsidRDefault="0025138C" w:rsidP="0025138C">
      <w:pPr>
        <w:ind w:firstLine="66"/>
        <w:rPr>
          <w:ins w:id="2744" w:author="chaniaayulestari@outlook.com" w:date="2021-11-12T16:27:00Z"/>
        </w:rPr>
      </w:pPr>
      <w:ins w:id="2745" w:author="Rafi Aziizi" w:date="2021-11-12T14:19:00Z">
        <w:r>
          <w:t>c. Skenario Edit Siswa</w:t>
        </w:r>
      </w:ins>
    </w:p>
    <w:p w14:paraId="42B0A95F" w14:textId="2CF43B04" w:rsidR="001A7B0B" w:rsidDel="002B2CFD" w:rsidRDefault="001A7B0B" w:rsidP="0025138C">
      <w:pPr>
        <w:ind w:firstLine="66"/>
        <w:rPr>
          <w:ins w:id="2746" w:author="Rafi Aziizi" w:date="2021-11-12T14:33:00Z"/>
          <w:del w:id="2747" w:author="chaniaayulestari@outlook.com" w:date="2021-11-13T13:58:00Z"/>
        </w:rPr>
      </w:pPr>
    </w:p>
    <w:p w14:paraId="336D75B9" w14:textId="5A340988" w:rsidR="002B2CFD" w:rsidRDefault="002B2CFD">
      <w:pPr>
        <w:pStyle w:val="Caption"/>
        <w:keepNext/>
        <w:jc w:val="center"/>
        <w:rPr>
          <w:ins w:id="2748" w:author="chaniaayulestari@outlook.com" w:date="2021-11-13T13:58:00Z"/>
        </w:rPr>
        <w:pPrChange w:id="2749" w:author="chaniaayulestari@outlook.com" w:date="2021-11-13T13:58:00Z">
          <w:pPr/>
        </w:pPrChange>
      </w:pPr>
      <w:bookmarkStart w:id="2750" w:name="_Toc87762731"/>
      <w:ins w:id="2751" w:author="chaniaayulestari@outlook.com" w:date="2021-11-13T13:58:00Z">
        <w:r>
          <w:t xml:space="preserve">Tabel 3. </w:t>
        </w:r>
      </w:ins>
      <w:ins w:id="2752" w:author="Rafi Aziizi" w:date="2021-11-14T11:08:00Z">
        <w:r w:rsidR="001B2DEA">
          <w:fldChar w:fldCharType="begin"/>
        </w:r>
        <w:r w:rsidR="001B2DEA">
          <w:instrText xml:space="preserve"> SEQ Tabel_3. \* ARABIC </w:instrText>
        </w:r>
      </w:ins>
      <w:r w:rsidR="001B2DEA">
        <w:fldChar w:fldCharType="separate"/>
      </w:r>
      <w:ins w:id="2753" w:author="Rafi Aziizi" w:date="2021-11-14T11:08:00Z">
        <w:r w:rsidR="001B2DEA">
          <w:rPr>
            <w:noProof/>
          </w:rPr>
          <w:t>18</w:t>
        </w:r>
        <w:r w:rsidR="001B2DEA">
          <w:fldChar w:fldCharType="end"/>
        </w:r>
      </w:ins>
      <w:ins w:id="2754" w:author="chaniaayulestari@outlook.com" w:date="2021-11-13T13:58:00Z">
        <w:del w:id="2755" w:author="Rafi Aziizi" w:date="2021-11-14T09:52:00Z">
          <w:r w:rsidDel="003640C9">
            <w:fldChar w:fldCharType="begin"/>
          </w:r>
          <w:r w:rsidDel="003640C9">
            <w:delInstrText xml:space="preserve"> SEQ Tabel_3. \* ARABIC </w:delInstrText>
          </w:r>
        </w:del>
      </w:ins>
      <w:del w:id="2756" w:author="Rafi Aziizi" w:date="2021-11-14T09:52:00Z">
        <w:r w:rsidDel="003640C9">
          <w:fldChar w:fldCharType="end"/>
        </w:r>
      </w:del>
      <w:ins w:id="2757" w:author="chaniaayulestari@outlook.com" w:date="2021-11-13T13:58:00Z">
        <w:r>
          <w:t xml:space="preserve"> Skenario Edit Siswa</w:t>
        </w:r>
        <w:bookmarkEnd w:id="275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118EFC2F" w14:textId="77777777" w:rsidTr="001F2641">
        <w:trPr>
          <w:jc w:val="center"/>
          <w:ins w:id="2758" w:author="Rafi Aziizi" w:date="2021-11-12T14:33:00Z"/>
        </w:trPr>
        <w:tc>
          <w:tcPr>
            <w:tcW w:w="3827" w:type="dxa"/>
            <w:shd w:val="clear" w:color="auto" w:fill="F2EE98"/>
            <w:vAlign w:val="center"/>
          </w:tcPr>
          <w:p w14:paraId="43CFF176" w14:textId="77777777" w:rsidR="001F2641" w:rsidRPr="0044182F" w:rsidRDefault="001F2641" w:rsidP="001F2641">
            <w:pPr>
              <w:rPr>
                <w:ins w:id="2759" w:author="Rafi Aziizi" w:date="2021-11-12T14:33:00Z"/>
                <w:b/>
              </w:rPr>
            </w:pPr>
            <w:ins w:id="2760" w:author="Rafi Aziizi" w:date="2021-11-12T14:33:00Z">
              <w:r w:rsidRPr="0044182F">
                <w:rPr>
                  <w:b/>
                </w:rPr>
                <w:t>Name</w:t>
              </w:r>
            </w:ins>
          </w:p>
        </w:tc>
        <w:tc>
          <w:tcPr>
            <w:tcW w:w="3964" w:type="dxa"/>
            <w:shd w:val="clear" w:color="auto" w:fill="F2EE98"/>
            <w:vAlign w:val="center"/>
          </w:tcPr>
          <w:p w14:paraId="1B6F2299" w14:textId="02E1B7C6" w:rsidR="001F2641" w:rsidRPr="00A46E0B" w:rsidRDefault="001F2641" w:rsidP="001F2641">
            <w:pPr>
              <w:rPr>
                <w:ins w:id="2761" w:author="Rafi Aziizi" w:date="2021-11-12T14:33:00Z"/>
              </w:rPr>
            </w:pPr>
            <w:ins w:id="2762" w:author="Rafi Aziizi" w:date="2021-11-12T14:34:00Z">
              <w:r>
                <w:t>Edit</w:t>
              </w:r>
            </w:ins>
            <w:ins w:id="2763" w:author="Rafi Aziizi" w:date="2021-11-12T14:33:00Z">
              <w:r>
                <w:t xml:space="preserve"> Siswa</w:t>
              </w:r>
            </w:ins>
          </w:p>
        </w:tc>
      </w:tr>
      <w:tr w:rsidR="001F2641" w:rsidRPr="002F6C1D" w14:paraId="34F18DF0" w14:textId="77777777" w:rsidTr="001F2641">
        <w:trPr>
          <w:jc w:val="center"/>
          <w:ins w:id="2764" w:author="Rafi Aziizi" w:date="2021-11-12T14:33:00Z"/>
        </w:trPr>
        <w:tc>
          <w:tcPr>
            <w:tcW w:w="3827" w:type="dxa"/>
            <w:vAlign w:val="center"/>
          </w:tcPr>
          <w:p w14:paraId="356D5E2F" w14:textId="77777777" w:rsidR="001F2641" w:rsidRPr="0044182F" w:rsidRDefault="001F2641" w:rsidP="001F2641">
            <w:pPr>
              <w:rPr>
                <w:ins w:id="2765" w:author="Rafi Aziizi" w:date="2021-11-12T14:33:00Z"/>
                <w:b/>
              </w:rPr>
            </w:pPr>
            <w:ins w:id="2766" w:author="Rafi Aziizi" w:date="2021-11-12T14:33:00Z">
              <w:r w:rsidRPr="0044182F">
                <w:rPr>
                  <w:b/>
                </w:rPr>
                <w:t>ID</w:t>
              </w:r>
            </w:ins>
          </w:p>
        </w:tc>
        <w:tc>
          <w:tcPr>
            <w:tcW w:w="3964" w:type="dxa"/>
            <w:vAlign w:val="center"/>
          </w:tcPr>
          <w:p w14:paraId="3FC2F303" w14:textId="5112C2E0" w:rsidR="001F2641" w:rsidRPr="002F6C1D" w:rsidRDefault="001F2641" w:rsidP="001F2641">
            <w:pPr>
              <w:rPr>
                <w:ins w:id="2767" w:author="Rafi Aziizi" w:date="2021-11-12T14:33:00Z"/>
              </w:rPr>
            </w:pPr>
            <w:ins w:id="2768" w:author="Rafi Aziizi" w:date="2021-11-12T14:33:00Z">
              <w:r>
                <w:t>RC12</w:t>
              </w:r>
            </w:ins>
            <w:ins w:id="2769" w:author="Rafi Aziizi" w:date="2021-11-12T17:30:00Z">
              <w:r w:rsidR="00D26F74">
                <w:t>.3</w:t>
              </w:r>
            </w:ins>
          </w:p>
        </w:tc>
      </w:tr>
      <w:tr w:rsidR="001F2641" w:rsidRPr="000C722D" w14:paraId="27C7FF07" w14:textId="77777777" w:rsidTr="001F2641">
        <w:trPr>
          <w:jc w:val="center"/>
          <w:ins w:id="2770" w:author="Rafi Aziizi" w:date="2021-11-12T14:33:00Z"/>
        </w:trPr>
        <w:tc>
          <w:tcPr>
            <w:tcW w:w="3827" w:type="dxa"/>
            <w:vAlign w:val="center"/>
          </w:tcPr>
          <w:p w14:paraId="31DEED7B" w14:textId="77777777" w:rsidR="001F2641" w:rsidRPr="0044182F" w:rsidRDefault="001F2641" w:rsidP="001F2641">
            <w:pPr>
              <w:rPr>
                <w:ins w:id="2771" w:author="Rafi Aziizi" w:date="2021-11-12T14:33:00Z"/>
                <w:b/>
              </w:rPr>
            </w:pPr>
            <w:ins w:id="2772" w:author="Rafi Aziizi" w:date="2021-11-12T14:33:00Z">
              <w:r w:rsidRPr="0044182F">
                <w:rPr>
                  <w:b/>
                </w:rPr>
                <w:t>Description</w:t>
              </w:r>
            </w:ins>
          </w:p>
        </w:tc>
        <w:tc>
          <w:tcPr>
            <w:tcW w:w="3964" w:type="dxa"/>
          </w:tcPr>
          <w:p w14:paraId="5049517D" w14:textId="0A120098" w:rsidR="001F2641" w:rsidRPr="000C722D" w:rsidRDefault="001F2641" w:rsidP="001F2641">
            <w:pPr>
              <w:rPr>
                <w:ins w:id="2773" w:author="Rafi Aziizi" w:date="2021-11-12T14:33:00Z"/>
              </w:rPr>
            </w:pPr>
            <w:ins w:id="2774" w:author="Rafi Aziizi" w:date="2021-11-12T14:33:00Z">
              <w:r>
                <w:t>Use case ini merupakan use case generalisasi dari kelola siswa untuk me</w:t>
              </w:r>
            </w:ins>
            <w:ins w:id="2775" w:author="Rafi Aziizi" w:date="2021-11-12T14:34:00Z">
              <w:r>
                <w:t>mperbaharui</w:t>
              </w:r>
            </w:ins>
            <w:ins w:id="2776" w:author="Rafi Aziizi" w:date="2021-11-12T14:33:00Z">
              <w:r>
                <w:t xml:space="preserve"> data siswa.</w:t>
              </w:r>
            </w:ins>
          </w:p>
        </w:tc>
      </w:tr>
      <w:tr w:rsidR="001F2641" w:rsidRPr="002F6C1D" w14:paraId="2BC5CE22" w14:textId="77777777" w:rsidTr="001F2641">
        <w:trPr>
          <w:jc w:val="center"/>
          <w:ins w:id="2777" w:author="Rafi Aziizi" w:date="2021-11-12T14:33:00Z"/>
        </w:trPr>
        <w:tc>
          <w:tcPr>
            <w:tcW w:w="3827" w:type="dxa"/>
            <w:vAlign w:val="center"/>
          </w:tcPr>
          <w:p w14:paraId="3E8F887C" w14:textId="77777777" w:rsidR="001F2641" w:rsidRPr="0044182F" w:rsidRDefault="001F2641" w:rsidP="001F2641">
            <w:pPr>
              <w:rPr>
                <w:ins w:id="2778" w:author="Rafi Aziizi" w:date="2021-11-12T14:33:00Z"/>
                <w:b/>
              </w:rPr>
            </w:pPr>
            <w:ins w:id="2779" w:author="Rafi Aziizi" w:date="2021-11-12T14:33:00Z">
              <w:r w:rsidRPr="0044182F">
                <w:rPr>
                  <w:b/>
                </w:rPr>
                <w:t>Actors</w:t>
              </w:r>
            </w:ins>
          </w:p>
        </w:tc>
        <w:tc>
          <w:tcPr>
            <w:tcW w:w="3964" w:type="dxa"/>
            <w:vAlign w:val="center"/>
          </w:tcPr>
          <w:p w14:paraId="2373C7D4" w14:textId="77777777" w:rsidR="001F2641" w:rsidRPr="002F6C1D" w:rsidRDefault="001F2641" w:rsidP="001F2641">
            <w:pPr>
              <w:rPr>
                <w:ins w:id="2780" w:author="Rafi Aziizi" w:date="2021-11-12T14:33:00Z"/>
              </w:rPr>
            </w:pPr>
            <w:ins w:id="2781" w:author="Rafi Aziizi" w:date="2021-11-12T14:33:00Z">
              <w:r>
                <w:t>Bag.IT, Guru BK.</w:t>
              </w:r>
            </w:ins>
          </w:p>
        </w:tc>
      </w:tr>
      <w:tr w:rsidR="001F2641" w:rsidRPr="0044182F" w14:paraId="0EF2F9DB" w14:textId="77777777" w:rsidTr="001F2641">
        <w:trPr>
          <w:jc w:val="center"/>
          <w:ins w:id="2782" w:author="Rafi Aziizi" w:date="2021-11-12T14:33:00Z"/>
        </w:trPr>
        <w:tc>
          <w:tcPr>
            <w:tcW w:w="3827" w:type="dxa"/>
            <w:vAlign w:val="center"/>
          </w:tcPr>
          <w:p w14:paraId="5E81B814" w14:textId="77777777" w:rsidR="001F2641" w:rsidRPr="0044182F" w:rsidRDefault="001F2641" w:rsidP="001F2641">
            <w:pPr>
              <w:rPr>
                <w:ins w:id="2783" w:author="Rafi Aziizi" w:date="2021-11-12T14:33:00Z"/>
                <w:b/>
              </w:rPr>
            </w:pPr>
            <w:ins w:id="2784" w:author="Rafi Aziizi" w:date="2021-11-12T14:33:00Z">
              <w:r w:rsidRPr="0044182F">
                <w:rPr>
                  <w:b/>
                </w:rPr>
                <w:t>Frequency of Use</w:t>
              </w:r>
            </w:ins>
          </w:p>
        </w:tc>
        <w:tc>
          <w:tcPr>
            <w:tcW w:w="3964" w:type="dxa"/>
            <w:vAlign w:val="center"/>
          </w:tcPr>
          <w:p w14:paraId="317FCD47" w14:textId="77777777" w:rsidR="001F2641" w:rsidRPr="007B7AB3" w:rsidRDefault="001F2641" w:rsidP="001F2641">
            <w:pPr>
              <w:rPr>
                <w:ins w:id="2785" w:author="Rafi Aziizi" w:date="2021-11-12T14:33:00Z"/>
                <w:i/>
                <w:iCs/>
              </w:rPr>
            </w:pPr>
            <w:ins w:id="2786" w:author="Rafi Aziizi" w:date="2021-11-12T14:33:00Z">
              <w:r>
                <w:rPr>
                  <w:i/>
                  <w:iCs/>
                </w:rPr>
                <w:t>Conditional</w:t>
              </w:r>
            </w:ins>
          </w:p>
        </w:tc>
      </w:tr>
      <w:tr w:rsidR="001F2641" w:rsidRPr="0044182F" w14:paraId="5EF2157B" w14:textId="77777777" w:rsidTr="001F2641">
        <w:trPr>
          <w:jc w:val="center"/>
          <w:ins w:id="2787" w:author="Rafi Aziizi" w:date="2021-11-12T14:33:00Z"/>
        </w:trPr>
        <w:tc>
          <w:tcPr>
            <w:tcW w:w="3827" w:type="dxa"/>
            <w:vAlign w:val="center"/>
          </w:tcPr>
          <w:p w14:paraId="1A6810F7" w14:textId="77777777" w:rsidR="001F2641" w:rsidRPr="0044182F" w:rsidRDefault="001F2641" w:rsidP="001F2641">
            <w:pPr>
              <w:rPr>
                <w:ins w:id="2788" w:author="Rafi Aziizi" w:date="2021-11-12T14:33:00Z"/>
                <w:b/>
              </w:rPr>
            </w:pPr>
            <w:ins w:id="2789" w:author="Rafi Aziizi" w:date="2021-11-12T14:33:00Z">
              <w:r w:rsidRPr="0044182F">
                <w:rPr>
                  <w:b/>
                </w:rPr>
                <w:t>Triggers</w:t>
              </w:r>
            </w:ins>
          </w:p>
        </w:tc>
        <w:tc>
          <w:tcPr>
            <w:tcW w:w="3964" w:type="dxa"/>
            <w:vAlign w:val="center"/>
          </w:tcPr>
          <w:p w14:paraId="255F955F" w14:textId="77777777" w:rsidR="001F2641" w:rsidRPr="0044182F" w:rsidRDefault="001F2641" w:rsidP="001F2641">
            <w:pPr>
              <w:rPr>
                <w:ins w:id="2790" w:author="Rafi Aziizi" w:date="2021-11-12T14:33:00Z"/>
              </w:rPr>
            </w:pPr>
            <w:ins w:id="2791" w:author="Rafi Aziizi" w:date="2021-11-12T14:33:00Z">
              <w:r>
                <w:t>-</w:t>
              </w:r>
            </w:ins>
          </w:p>
        </w:tc>
      </w:tr>
      <w:tr w:rsidR="001F2641" w:rsidRPr="0081005E" w14:paraId="709704B4" w14:textId="77777777" w:rsidTr="001F2641">
        <w:trPr>
          <w:jc w:val="center"/>
          <w:ins w:id="2792" w:author="Rafi Aziizi" w:date="2021-11-12T14:33:00Z"/>
        </w:trPr>
        <w:tc>
          <w:tcPr>
            <w:tcW w:w="3827" w:type="dxa"/>
            <w:vAlign w:val="center"/>
          </w:tcPr>
          <w:p w14:paraId="082F03D4" w14:textId="77777777" w:rsidR="001F2641" w:rsidRPr="0044182F" w:rsidRDefault="001F2641" w:rsidP="001F2641">
            <w:pPr>
              <w:rPr>
                <w:ins w:id="2793" w:author="Rafi Aziizi" w:date="2021-11-12T14:33:00Z"/>
                <w:b/>
              </w:rPr>
            </w:pPr>
            <w:ins w:id="2794" w:author="Rafi Aziizi" w:date="2021-11-12T14:33:00Z">
              <w:r w:rsidRPr="0044182F">
                <w:rPr>
                  <w:b/>
                </w:rPr>
                <w:t>Pre-Conditions</w:t>
              </w:r>
            </w:ins>
          </w:p>
        </w:tc>
        <w:tc>
          <w:tcPr>
            <w:tcW w:w="3964" w:type="dxa"/>
            <w:vAlign w:val="center"/>
          </w:tcPr>
          <w:p w14:paraId="0EB27DF6" w14:textId="0A8D2682" w:rsidR="001F2641" w:rsidRPr="0081005E" w:rsidRDefault="001F2641" w:rsidP="001F2641">
            <w:pPr>
              <w:rPr>
                <w:ins w:id="2795" w:author="Rafi Aziizi" w:date="2021-11-12T14:33:00Z"/>
                <w:i/>
                <w:iCs/>
              </w:rPr>
            </w:pPr>
            <w:ins w:id="2796" w:author="Rafi Aziizi" w:date="2021-11-12T14:33:00Z">
              <w:r>
                <w:t xml:space="preserve">Data siswa </w:t>
              </w:r>
            </w:ins>
            <w:ins w:id="2797" w:author="Rafi Aziizi" w:date="2021-11-12T14:34:00Z">
              <w:r>
                <w:t>belum diperbaharui</w:t>
              </w:r>
            </w:ins>
          </w:p>
        </w:tc>
      </w:tr>
      <w:tr w:rsidR="001F2641" w:rsidRPr="0048762E" w14:paraId="67952A2A" w14:textId="77777777" w:rsidTr="001F2641">
        <w:trPr>
          <w:jc w:val="center"/>
          <w:ins w:id="2798" w:author="Rafi Aziizi" w:date="2021-11-12T14:33:00Z"/>
        </w:trPr>
        <w:tc>
          <w:tcPr>
            <w:tcW w:w="3827" w:type="dxa"/>
            <w:vAlign w:val="center"/>
          </w:tcPr>
          <w:p w14:paraId="6C9C7263" w14:textId="77777777" w:rsidR="001F2641" w:rsidRPr="0044182F" w:rsidRDefault="001F2641" w:rsidP="001F2641">
            <w:pPr>
              <w:rPr>
                <w:ins w:id="2799" w:author="Rafi Aziizi" w:date="2021-11-12T14:33:00Z"/>
                <w:b/>
              </w:rPr>
            </w:pPr>
            <w:ins w:id="2800" w:author="Rafi Aziizi" w:date="2021-11-12T14:33:00Z">
              <w:r w:rsidRPr="0044182F">
                <w:rPr>
                  <w:b/>
                </w:rPr>
                <w:t>Post-Conditions</w:t>
              </w:r>
            </w:ins>
          </w:p>
        </w:tc>
        <w:tc>
          <w:tcPr>
            <w:tcW w:w="3964" w:type="dxa"/>
            <w:vAlign w:val="center"/>
          </w:tcPr>
          <w:p w14:paraId="48DD29B0" w14:textId="16D8BD05" w:rsidR="001F2641" w:rsidRPr="0048762E" w:rsidRDefault="001F2641" w:rsidP="001F2641">
            <w:pPr>
              <w:rPr>
                <w:ins w:id="2801" w:author="Rafi Aziizi" w:date="2021-11-12T14:33:00Z"/>
              </w:rPr>
            </w:pPr>
            <w:ins w:id="2802" w:author="Rafi Aziizi" w:date="2021-11-12T14:33:00Z">
              <w:r>
                <w:t>Perubahan data</w:t>
              </w:r>
            </w:ins>
            <w:ins w:id="2803" w:author="Rafi Aziizi" w:date="2021-11-12T14:34:00Z">
              <w:r>
                <w:t xml:space="preserve"> identitas</w:t>
              </w:r>
            </w:ins>
            <w:ins w:id="2804" w:author="Rafi Aziizi" w:date="2021-11-12T14:33:00Z">
              <w:r>
                <w:t xml:space="preserve"> siswa </w:t>
              </w:r>
            </w:ins>
          </w:p>
        </w:tc>
      </w:tr>
      <w:tr w:rsidR="001F2641" w:rsidRPr="0044182F" w14:paraId="14EA8181" w14:textId="77777777" w:rsidTr="001F2641">
        <w:trPr>
          <w:jc w:val="center"/>
          <w:ins w:id="2805" w:author="Rafi Aziizi" w:date="2021-11-12T14:33:00Z"/>
        </w:trPr>
        <w:tc>
          <w:tcPr>
            <w:tcW w:w="7791" w:type="dxa"/>
            <w:gridSpan w:val="2"/>
            <w:shd w:val="clear" w:color="auto" w:fill="F2EE98"/>
            <w:vAlign w:val="center"/>
          </w:tcPr>
          <w:p w14:paraId="607F764E" w14:textId="77777777" w:rsidR="001F2641" w:rsidRPr="0044182F" w:rsidRDefault="001F2641" w:rsidP="001F2641">
            <w:pPr>
              <w:jc w:val="center"/>
              <w:rPr>
                <w:ins w:id="2806" w:author="Rafi Aziizi" w:date="2021-11-12T14:33:00Z"/>
                <w:b/>
              </w:rPr>
            </w:pPr>
            <w:ins w:id="2807" w:author="Rafi Aziizi" w:date="2021-11-12T14:33:00Z">
              <w:r w:rsidRPr="0044182F">
                <w:rPr>
                  <w:b/>
                </w:rPr>
                <w:t>Main Course</w:t>
              </w:r>
            </w:ins>
          </w:p>
        </w:tc>
      </w:tr>
      <w:tr w:rsidR="001F2641" w:rsidRPr="0044182F" w14:paraId="33FD5104" w14:textId="77777777" w:rsidTr="001F2641">
        <w:trPr>
          <w:jc w:val="center"/>
          <w:ins w:id="2808" w:author="Rafi Aziizi" w:date="2021-11-12T14:33:00Z"/>
        </w:trPr>
        <w:tc>
          <w:tcPr>
            <w:tcW w:w="3827" w:type="dxa"/>
            <w:shd w:val="clear" w:color="auto" w:fill="F2EE98"/>
            <w:vAlign w:val="center"/>
          </w:tcPr>
          <w:p w14:paraId="0376EC50" w14:textId="77777777" w:rsidR="001F2641" w:rsidRPr="0044182F" w:rsidRDefault="001F2641" w:rsidP="001F2641">
            <w:pPr>
              <w:jc w:val="center"/>
              <w:rPr>
                <w:ins w:id="2809" w:author="Rafi Aziizi" w:date="2021-11-12T14:33:00Z"/>
                <w:b/>
              </w:rPr>
            </w:pPr>
            <w:ins w:id="2810" w:author="Rafi Aziizi" w:date="2021-11-12T14:33:00Z">
              <w:r w:rsidRPr="0044182F">
                <w:rPr>
                  <w:b/>
                </w:rPr>
                <w:t>Aksi Aktor</w:t>
              </w:r>
            </w:ins>
          </w:p>
        </w:tc>
        <w:tc>
          <w:tcPr>
            <w:tcW w:w="3964" w:type="dxa"/>
            <w:shd w:val="clear" w:color="auto" w:fill="F2EE98"/>
            <w:vAlign w:val="center"/>
          </w:tcPr>
          <w:p w14:paraId="04546041" w14:textId="77777777" w:rsidR="001F2641" w:rsidRPr="0044182F" w:rsidRDefault="001F2641" w:rsidP="001F2641">
            <w:pPr>
              <w:jc w:val="center"/>
              <w:rPr>
                <w:ins w:id="2811" w:author="Rafi Aziizi" w:date="2021-11-12T14:33:00Z"/>
                <w:b/>
              </w:rPr>
            </w:pPr>
            <w:ins w:id="2812" w:author="Rafi Aziizi" w:date="2021-11-12T14:33:00Z">
              <w:r w:rsidRPr="0044182F">
                <w:rPr>
                  <w:b/>
                </w:rPr>
                <w:t>Reaksi Sistem</w:t>
              </w:r>
            </w:ins>
          </w:p>
        </w:tc>
      </w:tr>
      <w:tr w:rsidR="001F2641" w:rsidRPr="0044182F" w14:paraId="282278D9" w14:textId="77777777" w:rsidTr="001F2641">
        <w:trPr>
          <w:jc w:val="center"/>
          <w:ins w:id="2813" w:author="Rafi Aziizi" w:date="2021-11-12T14:33:00Z"/>
        </w:trPr>
        <w:tc>
          <w:tcPr>
            <w:tcW w:w="3827" w:type="dxa"/>
            <w:vAlign w:val="center"/>
          </w:tcPr>
          <w:p w14:paraId="1819D129" w14:textId="77777777" w:rsidR="001F2641" w:rsidRPr="0044182F" w:rsidRDefault="001F2641" w:rsidP="001F2641">
            <w:pPr>
              <w:numPr>
                <w:ilvl w:val="0"/>
                <w:numId w:val="79"/>
              </w:numPr>
              <w:spacing w:after="160"/>
              <w:rPr>
                <w:ins w:id="2814" w:author="Rafi Aziizi" w:date="2021-11-12T14:33:00Z"/>
              </w:rPr>
            </w:pPr>
            <w:ins w:id="2815" w:author="Rafi Aziizi" w:date="2021-11-12T14:33:00Z">
              <w:r>
                <w:t>Memasuki menu “Data Siswa”</w:t>
              </w:r>
            </w:ins>
          </w:p>
        </w:tc>
        <w:tc>
          <w:tcPr>
            <w:tcW w:w="3964" w:type="dxa"/>
            <w:vAlign w:val="center"/>
          </w:tcPr>
          <w:p w14:paraId="3179C90B" w14:textId="77777777" w:rsidR="001F2641" w:rsidRPr="0044182F" w:rsidRDefault="001F2641" w:rsidP="001F2641">
            <w:pPr>
              <w:ind w:left="511"/>
              <w:rPr>
                <w:ins w:id="2816" w:author="Rafi Aziizi" w:date="2021-11-12T14:33:00Z"/>
              </w:rPr>
            </w:pPr>
          </w:p>
        </w:tc>
      </w:tr>
      <w:tr w:rsidR="001F2641" w:rsidRPr="0044182F" w14:paraId="0B50E357" w14:textId="77777777" w:rsidTr="001F2641">
        <w:trPr>
          <w:jc w:val="center"/>
          <w:ins w:id="2817" w:author="Rafi Aziizi" w:date="2021-11-12T14:33:00Z"/>
        </w:trPr>
        <w:tc>
          <w:tcPr>
            <w:tcW w:w="3827" w:type="dxa"/>
            <w:vAlign w:val="center"/>
          </w:tcPr>
          <w:p w14:paraId="4D82EC1B" w14:textId="77777777" w:rsidR="001F2641" w:rsidRPr="0044182F" w:rsidRDefault="001F2641" w:rsidP="001F2641">
            <w:pPr>
              <w:ind w:left="510"/>
              <w:rPr>
                <w:ins w:id="2818" w:author="Rafi Aziizi" w:date="2021-11-12T14:33:00Z"/>
              </w:rPr>
            </w:pPr>
          </w:p>
        </w:tc>
        <w:tc>
          <w:tcPr>
            <w:tcW w:w="3964" w:type="dxa"/>
            <w:vAlign w:val="center"/>
          </w:tcPr>
          <w:p w14:paraId="32A8A864" w14:textId="77777777" w:rsidR="001F2641" w:rsidRPr="0044182F" w:rsidRDefault="001F2641" w:rsidP="001F2641">
            <w:pPr>
              <w:numPr>
                <w:ilvl w:val="0"/>
                <w:numId w:val="79"/>
              </w:numPr>
              <w:spacing w:after="160"/>
              <w:ind w:left="511"/>
              <w:rPr>
                <w:ins w:id="2819" w:author="Rafi Aziizi" w:date="2021-11-12T14:33:00Z"/>
              </w:rPr>
            </w:pPr>
            <w:ins w:id="2820" w:author="Rafi Aziizi" w:date="2021-11-12T14:33:00Z">
              <w:r>
                <w:t>Menampilkan seluruh data siswa</w:t>
              </w:r>
            </w:ins>
          </w:p>
        </w:tc>
      </w:tr>
      <w:tr w:rsidR="001F2641" w:rsidRPr="0044182F" w14:paraId="4155C86E" w14:textId="77777777" w:rsidTr="001F2641">
        <w:trPr>
          <w:jc w:val="center"/>
          <w:ins w:id="2821" w:author="Rafi Aziizi" w:date="2021-11-12T14:33:00Z"/>
        </w:trPr>
        <w:tc>
          <w:tcPr>
            <w:tcW w:w="3827" w:type="dxa"/>
            <w:vAlign w:val="center"/>
          </w:tcPr>
          <w:p w14:paraId="392E405F" w14:textId="18378296" w:rsidR="001F2641" w:rsidRPr="0044182F" w:rsidRDefault="001F2641" w:rsidP="001F2641">
            <w:pPr>
              <w:pStyle w:val="ListParagraph"/>
              <w:numPr>
                <w:ilvl w:val="0"/>
                <w:numId w:val="79"/>
              </w:numPr>
              <w:rPr>
                <w:ins w:id="2822" w:author="Rafi Aziizi" w:date="2021-11-12T14:33:00Z"/>
              </w:rPr>
            </w:pPr>
            <w:ins w:id="2823" w:author="Rafi Aziizi" w:date="2021-11-12T14:33:00Z">
              <w:r>
                <w:lastRenderedPageBreak/>
                <w:t>Men</w:t>
              </w:r>
            </w:ins>
            <w:ins w:id="2824" w:author="Rafi Aziizi" w:date="2021-11-12T14:34:00Z">
              <w:r>
                <w:t>ekan tombol “</w:t>
              </w:r>
            </w:ins>
            <w:ins w:id="2825" w:author="Rafi Aziizi" w:date="2021-11-12T14:39:00Z">
              <w:r>
                <w:t>P</w:t>
              </w:r>
            </w:ins>
            <w:ins w:id="2826" w:author="Rafi Aziizi" w:date="2021-11-12T14:34:00Z">
              <w:r>
                <w:t xml:space="preserve">rofile </w:t>
              </w:r>
            </w:ins>
            <w:ins w:id="2827" w:author="Rafi Aziizi" w:date="2021-11-12T14:39:00Z">
              <w:r>
                <w:t>S</w:t>
              </w:r>
            </w:ins>
            <w:ins w:id="2828" w:author="Rafi Aziizi" w:date="2021-11-12T14:34:00Z">
              <w:r>
                <w:t>iswa”</w:t>
              </w:r>
            </w:ins>
          </w:p>
        </w:tc>
        <w:tc>
          <w:tcPr>
            <w:tcW w:w="3964" w:type="dxa"/>
            <w:vAlign w:val="center"/>
          </w:tcPr>
          <w:p w14:paraId="3E684617" w14:textId="77777777" w:rsidR="001F2641" w:rsidRDefault="001F2641" w:rsidP="001F2641">
            <w:pPr>
              <w:spacing w:after="160"/>
              <w:ind w:left="511"/>
              <w:rPr>
                <w:ins w:id="2829" w:author="Rafi Aziizi" w:date="2021-11-12T14:33:00Z"/>
              </w:rPr>
            </w:pPr>
          </w:p>
        </w:tc>
      </w:tr>
      <w:tr w:rsidR="001F2641" w:rsidRPr="0044182F" w14:paraId="582A751A" w14:textId="77777777" w:rsidTr="001F2641">
        <w:trPr>
          <w:jc w:val="center"/>
          <w:ins w:id="2830" w:author="Rafi Aziizi" w:date="2021-11-12T14:33:00Z"/>
        </w:trPr>
        <w:tc>
          <w:tcPr>
            <w:tcW w:w="3827" w:type="dxa"/>
            <w:vAlign w:val="center"/>
          </w:tcPr>
          <w:p w14:paraId="12F70944" w14:textId="77777777" w:rsidR="001F2641" w:rsidRDefault="001F2641" w:rsidP="001F2641">
            <w:pPr>
              <w:pStyle w:val="ListParagraph"/>
              <w:rPr>
                <w:ins w:id="2831" w:author="Rafi Aziizi" w:date="2021-11-12T14:33:00Z"/>
              </w:rPr>
            </w:pPr>
          </w:p>
        </w:tc>
        <w:tc>
          <w:tcPr>
            <w:tcW w:w="3964" w:type="dxa"/>
            <w:vAlign w:val="center"/>
          </w:tcPr>
          <w:p w14:paraId="2A2B3F5C" w14:textId="255DA46D" w:rsidR="001F2641" w:rsidRDefault="001F2641" w:rsidP="001F2641">
            <w:pPr>
              <w:pStyle w:val="ListParagraph"/>
              <w:numPr>
                <w:ilvl w:val="0"/>
                <w:numId w:val="79"/>
              </w:numPr>
              <w:spacing w:after="160"/>
              <w:rPr>
                <w:ins w:id="2832" w:author="Rafi Aziizi" w:date="2021-11-12T14:33:00Z"/>
              </w:rPr>
            </w:pPr>
            <w:ins w:id="2833" w:author="Rafi Aziizi" w:date="2021-11-12T14:34:00Z">
              <w:r>
                <w:t>Menampilkan data identitas siswa secara</w:t>
              </w:r>
            </w:ins>
            <w:ins w:id="2834" w:author="Rafi Aziizi" w:date="2021-11-12T14:35:00Z">
              <w:r>
                <w:t xml:space="preserve"> keseluruhan</w:t>
              </w:r>
            </w:ins>
          </w:p>
        </w:tc>
      </w:tr>
      <w:tr w:rsidR="001F2641" w:rsidRPr="0044182F" w14:paraId="200E698A" w14:textId="77777777" w:rsidTr="001F2641">
        <w:trPr>
          <w:jc w:val="center"/>
          <w:ins w:id="2835" w:author="Rafi Aziizi" w:date="2021-11-12T14:35:00Z"/>
        </w:trPr>
        <w:tc>
          <w:tcPr>
            <w:tcW w:w="3827" w:type="dxa"/>
            <w:vAlign w:val="center"/>
          </w:tcPr>
          <w:p w14:paraId="01433B8D" w14:textId="51FDAA51" w:rsidR="001F2641" w:rsidRDefault="001F2641">
            <w:pPr>
              <w:pStyle w:val="ListParagraph"/>
              <w:numPr>
                <w:ilvl w:val="0"/>
                <w:numId w:val="79"/>
              </w:numPr>
              <w:rPr>
                <w:ins w:id="2836" w:author="Rafi Aziizi" w:date="2021-11-12T14:35:00Z"/>
              </w:rPr>
              <w:pPrChange w:id="2837" w:author="Rafi Aziizi" w:date="2021-11-12T14:35:00Z">
                <w:pPr>
                  <w:pStyle w:val="ListParagraph"/>
                </w:pPr>
              </w:pPrChange>
            </w:pPr>
            <w:ins w:id="2838" w:author="Rafi Aziizi" w:date="2021-11-12T14:35:00Z">
              <w:r>
                <w:t>Melakukan perubahan data siswa</w:t>
              </w:r>
            </w:ins>
          </w:p>
        </w:tc>
        <w:tc>
          <w:tcPr>
            <w:tcW w:w="3964" w:type="dxa"/>
            <w:vAlign w:val="center"/>
          </w:tcPr>
          <w:p w14:paraId="0B503BAF" w14:textId="77777777" w:rsidR="001F2641" w:rsidRDefault="001F2641">
            <w:pPr>
              <w:spacing w:after="160"/>
              <w:rPr>
                <w:ins w:id="2839" w:author="Rafi Aziizi" w:date="2021-11-12T14:35:00Z"/>
              </w:rPr>
              <w:pPrChange w:id="2840" w:author="Rafi Aziizi" w:date="2021-11-12T14:35:00Z">
                <w:pPr>
                  <w:pStyle w:val="ListParagraph"/>
                  <w:numPr>
                    <w:numId w:val="79"/>
                  </w:numPr>
                  <w:spacing w:after="160"/>
                  <w:ind w:hanging="360"/>
                </w:pPr>
              </w:pPrChange>
            </w:pPr>
          </w:p>
        </w:tc>
      </w:tr>
      <w:tr w:rsidR="001F2641" w:rsidRPr="0044182F" w14:paraId="3E624386" w14:textId="77777777" w:rsidTr="001F2641">
        <w:trPr>
          <w:jc w:val="center"/>
          <w:ins w:id="2841" w:author="Rafi Aziizi" w:date="2021-11-12T14:35:00Z"/>
        </w:trPr>
        <w:tc>
          <w:tcPr>
            <w:tcW w:w="3827" w:type="dxa"/>
            <w:vAlign w:val="center"/>
          </w:tcPr>
          <w:p w14:paraId="74E3768C" w14:textId="77777777" w:rsidR="001F2641" w:rsidRDefault="001F2641">
            <w:pPr>
              <w:rPr>
                <w:ins w:id="2842" w:author="Rafi Aziizi" w:date="2021-11-12T14:35:00Z"/>
              </w:rPr>
              <w:pPrChange w:id="2843" w:author="Rafi Aziizi" w:date="2021-11-12T14:35:00Z">
                <w:pPr>
                  <w:pStyle w:val="ListParagraph"/>
                  <w:numPr>
                    <w:numId w:val="79"/>
                  </w:numPr>
                  <w:ind w:hanging="360"/>
                </w:pPr>
              </w:pPrChange>
            </w:pPr>
          </w:p>
        </w:tc>
        <w:tc>
          <w:tcPr>
            <w:tcW w:w="3964" w:type="dxa"/>
            <w:vAlign w:val="center"/>
          </w:tcPr>
          <w:p w14:paraId="5547CBCC" w14:textId="4CF76BD3" w:rsidR="001F2641" w:rsidRDefault="001F2641">
            <w:pPr>
              <w:pStyle w:val="ListParagraph"/>
              <w:numPr>
                <w:ilvl w:val="0"/>
                <w:numId w:val="79"/>
              </w:numPr>
              <w:spacing w:after="160"/>
              <w:rPr>
                <w:ins w:id="2844" w:author="Rafi Aziizi" w:date="2021-11-12T14:35:00Z"/>
              </w:rPr>
              <w:pPrChange w:id="2845" w:author="Rafi Aziizi" w:date="2021-11-12T14:35:00Z">
                <w:pPr>
                  <w:spacing w:after="160"/>
                </w:pPr>
              </w:pPrChange>
            </w:pPr>
            <w:ins w:id="2846" w:author="Rafi Aziizi" w:date="2021-11-12T14:35:00Z">
              <w:r>
                <w:t xml:space="preserve">Menyimpan data </w:t>
              </w:r>
            </w:ins>
            <w:ins w:id="2847" w:author="Rafi Aziizi" w:date="2021-11-12T14:36:00Z">
              <w:r>
                <w:t>siswa terbaru</w:t>
              </w:r>
            </w:ins>
            <w:ins w:id="2848" w:author="Rafi Aziizi" w:date="2021-11-12T14:35:00Z">
              <w:r>
                <w:t xml:space="preserve"> pada </w:t>
              </w:r>
              <w:r w:rsidRPr="001F2641">
                <w:rPr>
                  <w:i/>
                  <w:iCs/>
                  <w:rPrChange w:id="2849" w:author="Rafi Aziizi" w:date="2021-11-12T14:35:00Z">
                    <w:rPr/>
                  </w:rPrChange>
                </w:rPr>
                <w:t>database</w:t>
              </w:r>
            </w:ins>
          </w:p>
        </w:tc>
      </w:tr>
      <w:tr w:rsidR="001F2641" w:rsidRPr="001B1AF9" w14:paraId="4A57B584" w14:textId="77777777" w:rsidTr="001F2641">
        <w:trPr>
          <w:jc w:val="center"/>
          <w:ins w:id="2850" w:author="Rafi Aziizi" w:date="2021-11-12T14:33:00Z"/>
        </w:trPr>
        <w:tc>
          <w:tcPr>
            <w:tcW w:w="7791" w:type="dxa"/>
            <w:gridSpan w:val="2"/>
            <w:shd w:val="clear" w:color="auto" w:fill="F2EE98"/>
            <w:vAlign w:val="center"/>
          </w:tcPr>
          <w:p w14:paraId="6FDB47A0" w14:textId="77777777" w:rsidR="001F2641" w:rsidRPr="001B1AF9" w:rsidRDefault="001F2641" w:rsidP="001F2641">
            <w:pPr>
              <w:pStyle w:val="ListParagraph"/>
              <w:spacing w:after="160"/>
              <w:ind w:left="468"/>
              <w:jc w:val="center"/>
              <w:rPr>
                <w:ins w:id="2851" w:author="Rafi Aziizi" w:date="2021-11-12T14:33:00Z"/>
                <w:b/>
                <w:bCs/>
              </w:rPr>
            </w:pPr>
            <w:ins w:id="2852" w:author="Rafi Aziizi" w:date="2021-11-12T14:33:00Z">
              <w:r w:rsidRPr="001B1AF9">
                <w:rPr>
                  <w:b/>
                  <w:bCs/>
                </w:rPr>
                <w:t>Skenario Eksepsi (Optional)</w:t>
              </w:r>
            </w:ins>
          </w:p>
        </w:tc>
      </w:tr>
      <w:tr w:rsidR="001F2641" w:rsidRPr="001B1AF9" w14:paraId="38639B75" w14:textId="77777777" w:rsidTr="001F2641">
        <w:trPr>
          <w:jc w:val="center"/>
          <w:ins w:id="2853" w:author="Rafi Aziizi" w:date="2021-11-12T14:33:00Z"/>
        </w:trPr>
        <w:tc>
          <w:tcPr>
            <w:tcW w:w="3827" w:type="dxa"/>
            <w:shd w:val="clear" w:color="auto" w:fill="F2EE98"/>
            <w:vAlign w:val="center"/>
          </w:tcPr>
          <w:p w14:paraId="21DB747A" w14:textId="77777777" w:rsidR="001F2641" w:rsidRPr="001B1AF9" w:rsidRDefault="001F2641" w:rsidP="001F2641">
            <w:pPr>
              <w:pStyle w:val="ListParagraph"/>
              <w:ind w:left="450"/>
              <w:jc w:val="center"/>
              <w:rPr>
                <w:ins w:id="2854" w:author="Rafi Aziizi" w:date="2021-11-12T14:33:00Z"/>
                <w:b/>
                <w:bCs/>
              </w:rPr>
            </w:pPr>
            <w:ins w:id="2855" w:author="Rafi Aziizi" w:date="2021-11-12T14:33:00Z">
              <w:r w:rsidRPr="001B1AF9">
                <w:rPr>
                  <w:b/>
                  <w:bCs/>
                </w:rPr>
                <w:t>Aksi Aktor</w:t>
              </w:r>
            </w:ins>
          </w:p>
        </w:tc>
        <w:tc>
          <w:tcPr>
            <w:tcW w:w="3964" w:type="dxa"/>
            <w:shd w:val="clear" w:color="auto" w:fill="F2EE98"/>
            <w:vAlign w:val="center"/>
          </w:tcPr>
          <w:p w14:paraId="7B1038E5" w14:textId="77777777" w:rsidR="001F2641" w:rsidRPr="001B1AF9" w:rsidRDefault="001F2641" w:rsidP="001F2641">
            <w:pPr>
              <w:pStyle w:val="ListParagraph"/>
              <w:spacing w:after="160"/>
              <w:ind w:left="468"/>
              <w:jc w:val="center"/>
              <w:rPr>
                <w:ins w:id="2856" w:author="Rafi Aziizi" w:date="2021-11-12T14:33:00Z"/>
                <w:b/>
                <w:bCs/>
              </w:rPr>
            </w:pPr>
            <w:ins w:id="2857" w:author="Rafi Aziizi" w:date="2021-11-12T14:33:00Z">
              <w:r w:rsidRPr="001B1AF9">
                <w:rPr>
                  <w:b/>
                  <w:bCs/>
                </w:rPr>
                <w:t>Reaksi Sistem</w:t>
              </w:r>
            </w:ins>
          </w:p>
        </w:tc>
      </w:tr>
      <w:tr w:rsidR="001F2641" w14:paraId="2F8996C0" w14:textId="77777777" w:rsidTr="001F2641">
        <w:trPr>
          <w:jc w:val="center"/>
          <w:ins w:id="2858" w:author="Rafi Aziizi" w:date="2021-11-12T14:33:00Z"/>
        </w:trPr>
        <w:tc>
          <w:tcPr>
            <w:tcW w:w="3827" w:type="dxa"/>
            <w:vAlign w:val="center"/>
          </w:tcPr>
          <w:p w14:paraId="604FB17E" w14:textId="715AEE17" w:rsidR="001F2641" w:rsidRDefault="001F2641" w:rsidP="001F2641">
            <w:pPr>
              <w:ind w:left="360"/>
              <w:rPr>
                <w:ins w:id="2859" w:author="Rafi Aziizi" w:date="2021-11-12T14:33:00Z"/>
              </w:rPr>
            </w:pPr>
            <w:ins w:id="2860" w:author="Rafi Aziizi" w:date="2021-11-12T14:36:00Z">
              <w:r>
                <w:t>5</w:t>
              </w:r>
            </w:ins>
            <w:ins w:id="2861" w:author="Rafi Aziizi" w:date="2021-11-12T14:33:00Z">
              <w:r>
                <w:t xml:space="preserve">a. Tidak memasukan secara benar data siswa yang akan </w:t>
              </w:r>
            </w:ins>
            <w:ins w:id="2862" w:author="Rafi Aziizi" w:date="2021-11-12T14:36:00Z">
              <w:r>
                <w:t>diperbaharui</w:t>
              </w:r>
            </w:ins>
          </w:p>
        </w:tc>
        <w:tc>
          <w:tcPr>
            <w:tcW w:w="3964" w:type="dxa"/>
            <w:vAlign w:val="center"/>
          </w:tcPr>
          <w:p w14:paraId="6C590E61" w14:textId="77777777" w:rsidR="001F2641" w:rsidRDefault="001F2641" w:rsidP="001F2641">
            <w:pPr>
              <w:pStyle w:val="ListParagraph"/>
              <w:spacing w:after="160"/>
              <w:ind w:left="468"/>
              <w:rPr>
                <w:ins w:id="2863" w:author="Rafi Aziizi" w:date="2021-11-12T14:33:00Z"/>
              </w:rPr>
            </w:pPr>
          </w:p>
        </w:tc>
      </w:tr>
      <w:tr w:rsidR="001F2641" w14:paraId="6E42B32D" w14:textId="77777777" w:rsidTr="001F2641">
        <w:trPr>
          <w:jc w:val="center"/>
          <w:ins w:id="2864" w:author="Rafi Aziizi" w:date="2021-11-12T14:33:00Z"/>
        </w:trPr>
        <w:tc>
          <w:tcPr>
            <w:tcW w:w="3827" w:type="dxa"/>
            <w:vAlign w:val="center"/>
          </w:tcPr>
          <w:p w14:paraId="4C6912CD" w14:textId="77777777" w:rsidR="001F2641" w:rsidRDefault="001F2641" w:rsidP="001F2641">
            <w:pPr>
              <w:pStyle w:val="ListParagraph"/>
              <w:ind w:left="450"/>
              <w:rPr>
                <w:ins w:id="2865" w:author="Rafi Aziizi" w:date="2021-11-12T14:33:00Z"/>
              </w:rPr>
            </w:pPr>
          </w:p>
        </w:tc>
        <w:tc>
          <w:tcPr>
            <w:tcW w:w="3964" w:type="dxa"/>
            <w:vAlign w:val="center"/>
          </w:tcPr>
          <w:p w14:paraId="76030E26" w14:textId="04EC542B" w:rsidR="001F2641" w:rsidRDefault="001F2641" w:rsidP="001F2641">
            <w:pPr>
              <w:spacing w:after="160"/>
              <w:ind w:left="360"/>
              <w:rPr>
                <w:ins w:id="2866" w:author="Rafi Aziizi" w:date="2021-11-12T14:33:00Z"/>
              </w:rPr>
            </w:pPr>
            <w:ins w:id="2867" w:author="Rafi Aziizi" w:date="2021-11-12T14:33:00Z">
              <w:r>
                <w:t xml:space="preserve">3b. Menampilkan pemberitahuan melalui notifikasi bahwa data siswa tidak memenuhi persyaratan dan gagal </w:t>
              </w:r>
            </w:ins>
            <w:ins w:id="2868" w:author="Rafi Aziizi" w:date="2021-11-12T14:36:00Z">
              <w:r>
                <w:t>diperbaharui</w:t>
              </w:r>
            </w:ins>
          </w:p>
        </w:tc>
      </w:tr>
    </w:tbl>
    <w:p w14:paraId="12738AC9" w14:textId="77777777" w:rsidR="001F2641" w:rsidRDefault="001F2641">
      <w:pPr>
        <w:ind w:firstLine="66"/>
        <w:rPr>
          <w:ins w:id="2869" w:author="Rafi Aziizi" w:date="2021-11-12T14:19:00Z"/>
        </w:rPr>
        <w:pPrChange w:id="2870" w:author="Rafi Aziizi" w:date="2021-11-12T14:22:00Z">
          <w:pPr>
            <w:ind w:firstLine="426"/>
          </w:pPr>
        </w:pPrChange>
      </w:pPr>
    </w:p>
    <w:p w14:paraId="7F2AAC80" w14:textId="41DFE771" w:rsidR="0025138C" w:rsidRDefault="0025138C">
      <w:pPr>
        <w:ind w:firstLine="66"/>
        <w:pPrChange w:id="2871" w:author="Rafi Aziizi" w:date="2021-11-12T14:22:00Z">
          <w:pPr>
            <w:pStyle w:val="ListParagraph"/>
            <w:numPr>
              <w:numId w:val="25"/>
            </w:numPr>
            <w:ind w:left="426" w:hanging="360"/>
          </w:pPr>
        </w:pPrChange>
      </w:pPr>
      <w:ins w:id="2872" w:author="Rafi Aziizi" w:date="2021-11-12T14:19:00Z">
        <w:r>
          <w:t>d. Skenario Lihat Siswa</w:t>
        </w:r>
      </w:ins>
    </w:p>
    <w:p w14:paraId="77C76E3A" w14:textId="026AC3DD" w:rsidR="00117601" w:rsidDel="002B2CFD" w:rsidRDefault="00117601" w:rsidP="005B790F">
      <w:pPr>
        <w:pStyle w:val="Caption"/>
        <w:keepNext/>
        <w:jc w:val="center"/>
        <w:rPr>
          <w:del w:id="2873" w:author="chaniaayulestari@outlook.com" w:date="2021-11-13T13:58:00Z"/>
        </w:rPr>
      </w:pPr>
      <w:del w:id="2874" w:author="chaniaayulestari@outlook.com" w:date="2021-11-12T16:27:00Z">
        <w:r w:rsidDel="001A7B0B">
          <w:delText xml:space="preserve">Table 3. </w:delText>
        </w:r>
        <w:r w:rsidR="006720D0" w:rsidDel="001A7B0B">
          <w:rPr>
            <w:i w:val="0"/>
            <w:iCs w:val="0"/>
          </w:rPr>
          <w:fldChar w:fldCharType="begin"/>
        </w:r>
        <w:r w:rsidR="006720D0" w:rsidRPr="00932121" w:rsidDel="001A7B0B">
          <w:rPr>
            <w:i w:val="0"/>
            <w:iCs w:val="0"/>
          </w:rPr>
          <w:delInstrText xml:space="preserve"> SEQ Table_3. \* ARABIC </w:delInstrText>
        </w:r>
        <w:r w:rsidR="006720D0" w:rsidDel="001A7B0B">
          <w:rPr>
            <w:i w:val="0"/>
            <w:iCs w:val="0"/>
          </w:rPr>
          <w:fldChar w:fldCharType="separate"/>
        </w:r>
        <w:r w:rsidR="00A911C8" w:rsidRPr="001A7B0B" w:rsidDel="001A7B0B">
          <w:rPr>
            <w:noProof/>
          </w:rPr>
          <w:delText>9</w:delText>
        </w:r>
        <w:r w:rsidR="006720D0" w:rsidDel="001A7B0B">
          <w:rPr>
            <w:i w:val="0"/>
            <w:iCs w:val="0"/>
          </w:rPr>
          <w:fldChar w:fldCharType="end"/>
        </w:r>
        <w:r w:rsidDel="001A7B0B">
          <w:delText xml:space="preserve"> </w:delText>
        </w:r>
        <w:r w:rsidRPr="002E4F11" w:rsidDel="001A7B0B">
          <w:delText>Skenario Use Case Kelola Siswa</w:delText>
        </w:r>
      </w:del>
    </w:p>
    <w:p w14:paraId="66E7F956" w14:textId="14128F85" w:rsidR="002B2CFD" w:rsidRDefault="002B2CFD">
      <w:pPr>
        <w:pStyle w:val="Caption"/>
        <w:keepNext/>
        <w:jc w:val="center"/>
        <w:rPr>
          <w:ins w:id="2875" w:author="chaniaayulestari@outlook.com" w:date="2021-11-13T13:58:00Z"/>
        </w:rPr>
        <w:pPrChange w:id="2876" w:author="chaniaayulestari@outlook.com" w:date="2021-11-13T13:58:00Z">
          <w:pPr/>
        </w:pPrChange>
      </w:pPr>
      <w:bookmarkStart w:id="2877" w:name="_Toc87762732"/>
      <w:ins w:id="2878" w:author="chaniaayulestari@outlook.com" w:date="2021-11-13T13:58:00Z">
        <w:r>
          <w:t xml:space="preserve">Tabel 3. </w:t>
        </w:r>
      </w:ins>
      <w:ins w:id="2879" w:author="Rafi Aziizi" w:date="2021-11-14T11:08:00Z">
        <w:r w:rsidR="001B2DEA">
          <w:fldChar w:fldCharType="begin"/>
        </w:r>
        <w:r w:rsidR="001B2DEA">
          <w:instrText xml:space="preserve"> SEQ Tabel_3. \* ARABIC </w:instrText>
        </w:r>
      </w:ins>
      <w:r w:rsidR="001B2DEA">
        <w:fldChar w:fldCharType="separate"/>
      </w:r>
      <w:ins w:id="2880" w:author="Rafi Aziizi" w:date="2021-11-14T11:08:00Z">
        <w:r w:rsidR="001B2DEA">
          <w:rPr>
            <w:noProof/>
          </w:rPr>
          <w:t>19</w:t>
        </w:r>
        <w:r w:rsidR="001B2DEA">
          <w:fldChar w:fldCharType="end"/>
        </w:r>
      </w:ins>
      <w:ins w:id="2881" w:author="chaniaayulestari@outlook.com" w:date="2021-11-13T13:58:00Z">
        <w:del w:id="2882" w:author="Rafi Aziizi" w:date="2021-11-14T09:52:00Z">
          <w:r w:rsidDel="003640C9">
            <w:fldChar w:fldCharType="begin"/>
          </w:r>
          <w:r w:rsidDel="003640C9">
            <w:delInstrText xml:space="preserve"> SEQ Tabel_3. \* ARABIC </w:delInstrText>
          </w:r>
        </w:del>
      </w:ins>
      <w:del w:id="2883" w:author="Rafi Aziizi" w:date="2021-11-14T09:52:00Z">
        <w:r w:rsidDel="003640C9">
          <w:fldChar w:fldCharType="end"/>
        </w:r>
      </w:del>
      <w:ins w:id="2884" w:author="chaniaayulestari@outlook.com" w:date="2021-11-13T13:58:00Z">
        <w:r>
          <w:t xml:space="preserve"> Skenario Lihat Siswa</w:t>
        </w:r>
        <w:bookmarkEnd w:id="2877"/>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5F18B9D2" w14:textId="77777777" w:rsidTr="003E4796">
        <w:trPr>
          <w:jc w:val="center"/>
        </w:trPr>
        <w:tc>
          <w:tcPr>
            <w:tcW w:w="3827" w:type="dxa"/>
            <w:shd w:val="clear" w:color="auto" w:fill="F2EE98"/>
            <w:vAlign w:val="center"/>
          </w:tcPr>
          <w:p w14:paraId="092D90D4" w14:textId="77777777" w:rsidR="007B7AB3" w:rsidRPr="0044182F" w:rsidRDefault="007B7AB3" w:rsidP="003E4796">
            <w:pPr>
              <w:rPr>
                <w:b/>
              </w:rPr>
            </w:pPr>
            <w:r w:rsidRPr="0044182F">
              <w:rPr>
                <w:b/>
              </w:rPr>
              <w:t>Name</w:t>
            </w:r>
          </w:p>
        </w:tc>
        <w:tc>
          <w:tcPr>
            <w:tcW w:w="3964" w:type="dxa"/>
            <w:shd w:val="clear" w:color="auto" w:fill="F2EE98"/>
            <w:vAlign w:val="center"/>
          </w:tcPr>
          <w:p w14:paraId="3419DBF9" w14:textId="1FF2ECA4" w:rsidR="007B7AB3" w:rsidRPr="00A46E0B" w:rsidRDefault="007B7AB3" w:rsidP="003E4796">
            <w:del w:id="2885" w:author="Rafi Aziizi" w:date="2021-11-12T14:21:00Z">
              <w:r w:rsidDel="0025138C">
                <w:delText>Kelola Siswa</w:delText>
              </w:r>
            </w:del>
            <w:ins w:id="2886" w:author="Rafi Aziizi" w:date="2021-11-12T14:21:00Z">
              <w:r w:rsidR="0025138C">
                <w:t>Lihat Siswa</w:t>
              </w:r>
            </w:ins>
          </w:p>
        </w:tc>
      </w:tr>
      <w:tr w:rsidR="007B7AB3" w:rsidRPr="002F6C1D" w14:paraId="63266B81" w14:textId="77777777" w:rsidTr="003E4796">
        <w:trPr>
          <w:jc w:val="center"/>
        </w:trPr>
        <w:tc>
          <w:tcPr>
            <w:tcW w:w="3827" w:type="dxa"/>
            <w:vAlign w:val="center"/>
          </w:tcPr>
          <w:p w14:paraId="529D8960" w14:textId="77777777" w:rsidR="007B7AB3" w:rsidRPr="0044182F" w:rsidRDefault="007B7AB3" w:rsidP="003E4796">
            <w:pPr>
              <w:rPr>
                <w:b/>
              </w:rPr>
            </w:pPr>
            <w:r w:rsidRPr="0044182F">
              <w:rPr>
                <w:b/>
              </w:rPr>
              <w:t>ID</w:t>
            </w:r>
          </w:p>
        </w:tc>
        <w:tc>
          <w:tcPr>
            <w:tcW w:w="3964" w:type="dxa"/>
            <w:vAlign w:val="center"/>
          </w:tcPr>
          <w:p w14:paraId="00AC0AC9" w14:textId="1DBFA10B" w:rsidR="007B7AB3" w:rsidRPr="002F6C1D" w:rsidRDefault="007B7AB3" w:rsidP="003E4796">
            <w:r>
              <w:t>RC</w:t>
            </w:r>
            <w:r w:rsidR="000D36D4">
              <w:t>12</w:t>
            </w:r>
            <w:ins w:id="2887" w:author="Rafi Aziizi" w:date="2021-11-12T17:31:00Z">
              <w:r w:rsidR="00D26F74">
                <w:t>.4</w:t>
              </w:r>
            </w:ins>
          </w:p>
        </w:tc>
      </w:tr>
      <w:tr w:rsidR="007B7AB3" w:rsidRPr="000C722D" w14:paraId="3F8FEDF6" w14:textId="77777777" w:rsidTr="003E4796">
        <w:trPr>
          <w:jc w:val="center"/>
        </w:trPr>
        <w:tc>
          <w:tcPr>
            <w:tcW w:w="3827" w:type="dxa"/>
            <w:vAlign w:val="center"/>
          </w:tcPr>
          <w:p w14:paraId="53F70D54" w14:textId="77777777" w:rsidR="007B7AB3" w:rsidRPr="0044182F" w:rsidRDefault="007B7AB3" w:rsidP="003E4796">
            <w:pPr>
              <w:rPr>
                <w:b/>
              </w:rPr>
            </w:pPr>
            <w:r w:rsidRPr="0044182F">
              <w:rPr>
                <w:b/>
              </w:rPr>
              <w:t>Description</w:t>
            </w:r>
          </w:p>
        </w:tc>
        <w:tc>
          <w:tcPr>
            <w:tcW w:w="3964" w:type="dxa"/>
          </w:tcPr>
          <w:p w14:paraId="47C7302C" w14:textId="1CB8FDC5" w:rsidR="007B7AB3" w:rsidRPr="000C722D" w:rsidRDefault="007B7AB3" w:rsidP="003E4796">
            <w:r>
              <w:t xml:space="preserve">Use case ini merupakan use case generalisasi dari </w:t>
            </w:r>
            <w:ins w:id="2888" w:author="Rafi Aziizi" w:date="2021-11-12T14:21:00Z">
              <w:r w:rsidR="0025138C">
                <w:t xml:space="preserve">kelola siswa untuk </w:t>
              </w:r>
            </w:ins>
            <w:del w:id="2889" w:author="Rafi Aziizi" w:date="2021-11-12T14:20:00Z">
              <w:r w:rsidDel="0025138C">
                <w:delText xml:space="preserve">menambah, </w:delText>
              </w:r>
            </w:del>
            <w:r w:rsidR="000D36D4">
              <w:t>melihat</w:t>
            </w:r>
            <w:del w:id="2890" w:author="Rafi Aziizi" w:date="2021-11-12T14:21:00Z">
              <w:r w:rsidR="000D36D4" w:rsidDel="0025138C">
                <w:delText>, mengubah</w:delText>
              </w:r>
              <w:r w:rsidDel="0025138C">
                <w:delText xml:space="preserve"> dan menghapus</w:delText>
              </w:r>
            </w:del>
            <w:r>
              <w:t xml:space="preserve"> data siswa.</w:t>
            </w:r>
          </w:p>
        </w:tc>
      </w:tr>
      <w:tr w:rsidR="007B7AB3" w:rsidRPr="002F6C1D" w14:paraId="179D3D92" w14:textId="77777777" w:rsidTr="003E4796">
        <w:trPr>
          <w:jc w:val="center"/>
        </w:trPr>
        <w:tc>
          <w:tcPr>
            <w:tcW w:w="3827" w:type="dxa"/>
            <w:vAlign w:val="center"/>
          </w:tcPr>
          <w:p w14:paraId="0FA8D860" w14:textId="77777777" w:rsidR="007B7AB3" w:rsidRPr="0044182F" w:rsidRDefault="007B7AB3" w:rsidP="003E4796">
            <w:pPr>
              <w:rPr>
                <w:b/>
              </w:rPr>
            </w:pPr>
            <w:r w:rsidRPr="0044182F">
              <w:rPr>
                <w:b/>
              </w:rPr>
              <w:t>Actors</w:t>
            </w:r>
          </w:p>
        </w:tc>
        <w:tc>
          <w:tcPr>
            <w:tcW w:w="3964" w:type="dxa"/>
            <w:vAlign w:val="center"/>
          </w:tcPr>
          <w:p w14:paraId="5B81A4D4" w14:textId="681ACCDF" w:rsidR="007B7AB3" w:rsidRPr="002F6C1D" w:rsidRDefault="007B7AB3" w:rsidP="003E4796">
            <w:r>
              <w:t>Bag.IT, Guru BK.</w:t>
            </w:r>
          </w:p>
        </w:tc>
      </w:tr>
      <w:tr w:rsidR="007B7AB3" w:rsidRPr="0044182F" w14:paraId="221C1EE0" w14:textId="77777777" w:rsidTr="003E4796">
        <w:trPr>
          <w:jc w:val="center"/>
        </w:trPr>
        <w:tc>
          <w:tcPr>
            <w:tcW w:w="3827" w:type="dxa"/>
            <w:vAlign w:val="center"/>
          </w:tcPr>
          <w:p w14:paraId="064FDABE" w14:textId="77777777" w:rsidR="007B7AB3" w:rsidRPr="0044182F" w:rsidRDefault="007B7AB3" w:rsidP="003E4796">
            <w:pPr>
              <w:rPr>
                <w:b/>
              </w:rPr>
            </w:pPr>
            <w:r w:rsidRPr="0044182F">
              <w:rPr>
                <w:b/>
              </w:rPr>
              <w:t>Frequency of Use</w:t>
            </w:r>
          </w:p>
        </w:tc>
        <w:tc>
          <w:tcPr>
            <w:tcW w:w="3964" w:type="dxa"/>
            <w:vAlign w:val="center"/>
          </w:tcPr>
          <w:p w14:paraId="40875030" w14:textId="25257FF0" w:rsidR="007B7AB3" w:rsidRPr="007B7AB3" w:rsidRDefault="007B7AB3" w:rsidP="003E4796">
            <w:pPr>
              <w:rPr>
                <w:i/>
                <w:iCs/>
              </w:rPr>
            </w:pPr>
            <w:r>
              <w:rPr>
                <w:i/>
                <w:iCs/>
              </w:rPr>
              <w:t>Conditional</w:t>
            </w:r>
          </w:p>
        </w:tc>
      </w:tr>
      <w:tr w:rsidR="007B7AB3" w:rsidRPr="0044182F" w14:paraId="63DD45B8" w14:textId="77777777" w:rsidTr="003E4796">
        <w:trPr>
          <w:jc w:val="center"/>
        </w:trPr>
        <w:tc>
          <w:tcPr>
            <w:tcW w:w="3827" w:type="dxa"/>
            <w:vAlign w:val="center"/>
          </w:tcPr>
          <w:p w14:paraId="2BD93E42" w14:textId="77777777" w:rsidR="007B7AB3" w:rsidRPr="0044182F" w:rsidRDefault="007B7AB3" w:rsidP="003E4796">
            <w:pPr>
              <w:rPr>
                <w:b/>
              </w:rPr>
            </w:pPr>
            <w:r w:rsidRPr="0044182F">
              <w:rPr>
                <w:b/>
              </w:rPr>
              <w:t>Triggers</w:t>
            </w:r>
          </w:p>
        </w:tc>
        <w:tc>
          <w:tcPr>
            <w:tcW w:w="3964" w:type="dxa"/>
            <w:vAlign w:val="center"/>
          </w:tcPr>
          <w:p w14:paraId="48363D5F" w14:textId="52C1BC35" w:rsidR="007B7AB3" w:rsidRPr="0044182F" w:rsidRDefault="007B7AB3" w:rsidP="003E4796">
            <w:r>
              <w:t>-</w:t>
            </w:r>
          </w:p>
        </w:tc>
      </w:tr>
      <w:tr w:rsidR="007B7AB3" w:rsidRPr="0081005E" w14:paraId="2A826998" w14:textId="77777777" w:rsidTr="003E4796">
        <w:trPr>
          <w:jc w:val="center"/>
        </w:trPr>
        <w:tc>
          <w:tcPr>
            <w:tcW w:w="3827" w:type="dxa"/>
            <w:vAlign w:val="center"/>
          </w:tcPr>
          <w:p w14:paraId="3AC88660" w14:textId="77777777" w:rsidR="007B7AB3" w:rsidRPr="0044182F" w:rsidRDefault="007B7AB3" w:rsidP="003E4796">
            <w:pPr>
              <w:rPr>
                <w:b/>
              </w:rPr>
            </w:pPr>
            <w:r w:rsidRPr="0044182F">
              <w:rPr>
                <w:b/>
              </w:rPr>
              <w:t>Pre-Conditions</w:t>
            </w:r>
          </w:p>
        </w:tc>
        <w:tc>
          <w:tcPr>
            <w:tcW w:w="3964" w:type="dxa"/>
            <w:vAlign w:val="center"/>
          </w:tcPr>
          <w:p w14:paraId="39D7E53F" w14:textId="4A6F24B9" w:rsidR="007B7AB3" w:rsidRPr="0081005E" w:rsidRDefault="007B7AB3" w:rsidP="003E4796">
            <w:pPr>
              <w:rPr>
                <w:i/>
                <w:iCs/>
              </w:rPr>
            </w:pPr>
            <w:del w:id="2891" w:author="Rafi Aziizi" w:date="2021-11-12T14:22:00Z">
              <w:r w:rsidDel="0025138C">
                <w:delText>Data tetap pada kondisi biasa</w:delText>
              </w:r>
            </w:del>
            <w:ins w:id="2892" w:author="Rafi Aziizi" w:date="2021-11-12T14:22:00Z">
              <w:r w:rsidR="0025138C">
                <w:t>null</w:t>
              </w:r>
            </w:ins>
          </w:p>
        </w:tc>
      </w:tr>
      <w:tr w:rsidR="007B7AB3" w:rsidRPr="0048762E" w14:paraId="2F8D252A" w14:textId="77777777" w:rsidTr="003E4796">
        <w:trPr>
          <w:jc w:val="center"/>
        </w:trPr>
        <w:tc>
          <w:tcPr>
            <w:tcW w:w="3827" w:type="dxa"/>
            <w:vAlign w:val="center"/>
          </w:tcPr>
          <w:p w14:paraId="6819BF89" w14:textId="77777777" w:rsidR="007B7AB3" w:rsidRPr="0044182F" w:rsidRDefault="007B7AB3" w:rsidP="003E4796">
            <w:pPr>
              <w:rPr>
                <w:b/>
              </w:rPr>
            </w:pPr>
            <w:r w:rsidRPr="0044182F">
              <w:rPr>
                <w:b/>
              </w:rPr>
              <w:lastRenderedPageBreak/>
              <w:t>Post-Conditions</w:t>
            </w:r>
          </w:p>
        </w:tc>
        <w:tc>
          <w:tcPr>
            <w:tcW w:w="3964" w:type="dxa"/>
            <w:vAlign w:val="center"/>
          </w:tcPr>
          <w:p w14:paraId="3ED5EA5F" w14:textId="5CCFA614" w:rsidR="007B7AB3" w:rsidRPr="0048762E" w:rsidRDefault="007B7AB3" w:rsidP="003E4796">
            <w:del w:id="2893" w:author="Rafi Aziizi" w:date="2021-11-12T14:22:00Z">
              <w:r w:rsidDel="0025138C">
                <w:delText>Data telah dikelola atau diedit</w:delText>
              </w:r>
            </w:del>
            <w:ins w:id="2894" w:author="Rafi Aziizi" w:date="2021-11-12T14:22:00Z">
              <w:r w:rsidR="0025138C">
                <w:t>Data siswa ditampilkan</w:t>
              </w:r>
            </w:ins>
          </w:p>
        </w:tc>
      </w:tr>
      <w:tr w:rsidR="007B7AB3" w:rsidRPr="0044182F" w14:paraId="6CC5D8D7" w14:textId="77777777" w:rsidTr="003E4796">
        <w:trPr>
          <w:jc w:val="center"/>
        </w:trPr>
        <w:tc>
          <w:tcPr>
            <w:tcW w:w="7791" w:type="dxa"/>
            <w:gridSpan w:val="2"/>
            <w:shd w:val="clear" w:color="auto" w:fill="F2EE98"/>
            <w:vAlign w:val="center"/>
          </w:tcPr>
          <w:p w14:paraId="54D79040" w14:textId="77777777" w:rsidR="007B7AB3" w:rsidRPr="0044182F" w:rsidRDefault="007B7AB3" w:rsidP="003E4796">
            <w:pPr>
              <w:jc w:val="center"/>
              <w:rPr>
                <w:b/>
              </w:rPr>
            </w:pPr>
            <w:r w:rsidRPr="0044182F">
              <w:rPr>
                <w:b/>
              </w:rPr>
              <w:t>Main Course</w:t>
            </w:r>
          </w:p>
        </w:tc>
      </w:tr>
      <w:tr w:rsidR="007B7AB3" w:rsidRPr="0044182F" w14:paraId="445B2946" w14:textId="77777777" w:rsidTr="003E4796">
        <w:trPr>
          <w:jc w:val="center"/>
        </w:trPr>
        <w:tc>
          <w:tcPr>
            <w:tcW w:w="3827" w:type="dxa"/>
            <w:shd w:val="clear" w:color="auto" w:fill="F2EE98"/>
            <w:vAlign w:val="center"/>
          </w:tcPr>
          <w:p w14:paraId="7D1C9807" w14:textId="77777777" w:rsidR="007B7AB3" w:rsidRPr="0044182F" w:rsidRDefault="007B7AB3" w:rsidP="003E4796">
            <w:pPr>
              <w:jc w:val="center"/>
              <w:rPr>
                <w:b/>
              </w:rPr>
            </w:pPr>
            <w:r w:rsidRPr="0044182F">
              <w:rPr>
                <w:b/>
              </w:rPr>
              <w:t>Aksi Aktor</w:t>
            </w:r>
          </w:p>
        </w:tc>
        <w:tc>
          <w:tcPr>
            <w:tcW w:w="3964" w:type="dxa"/>
            <w:shd w:val="clear" w:color="auto" w:fill="F2EE98"/>
            <w:vAlign w:val="center"/>
          </w:tcPr>
          <w:p w14:paraId="4D014259" w14:textId="77777777" w:rsidR="007B7AB3" w:rsidRPr="0044182F" w:rsidRDefault="007B7AB3" w:rsidP="003E4796">
            <w:pPr>
              <w:jc w:val="center"/>
              <w:rPr>
                <w:b/>
              </w:rPr>
            </w:pPr>
            <w:r w:rsidRPr="0044182F">
              <w:rPr>
                <w:b/>
              </w:rPr>
              <w:t>Reaksi Sistem</w:t>
            </w:r>
          </w:p>
        </w:tc>
      </w:tr>
      <w:tr w:rsidR="007B7AB3" w:rsidRPr="0044182F" w14:paraId="0F97AC1B" w14:textId="77777777" w:rsidTr="003E4796">
        <w:trPr>
          <w:jc w:val="center"/>
        </w:trPr>
        <w:tc>
          <w:tcPr>
            <w:tcW w:w="3827" w:type="dxa"/>
            <w:vAlign w:val="center"/>
          </w:tcPr>
          <w:p w14:paraId="784B2D34" w14:textId="6D60399F" w:rsidR="007B7AB3" w:rsidRPr="0044182F" w:rsidRDefault="007C5FA9">
            <w:pPr>
              <w:pStyle w:val="ListParagraph"/>
              <w:numPr>
                <w:ilvl w:val="3"/>
                <w:numId w:val="9"/>
              </w:numPr>
              <w:spacing w:after="160"/>
              <w:ind w:left="607"/>
              <w:pPrChange w:id="2895" w:author="Rafi Aziizi" w:date="2021-11-12T14:40:00Z">
                <w:pPr>
                  <w:numPr>
                    <w:numId w:val="79"/>
                  </w:numPr>
                  <w:spacing w:after="160"/>
                  <w:ind w:left="720" w:hanging="360"/>
                </w:pPr>
              </w:pPrChange>
            </w:pPr>
            <w:ins w:id="2896" w:author="Rafi Aziizi" w:date="2021-11-12T10:46:00Z">
              <w:r>
                <w:t xml:space="preserve">Memasuki </w:t>
              </w:r>
            </w:ins>
            <w:del w:id="2897" w:author="Rafi Aziizi" w:date="2021-11-12T10:46:00Z">
              <w:r w:rsidR="007B7AB3" w:rsidDel="007C5FA9">
                <w:delText xml:space="preserve">Aktor masuk kedalam </w:delText>
              </w:r>
            </w:del>
            <w:r w:rsidR="007B7AB3">
              <w:t>menu “Data Siswa”</w:t>
            </w:r>
          </w:p>
        </w:tc>
        <w:tc>
          <w:tcPr>
            <w:tcW w:w="3964" w:type="dxa"/>
            <w:vAlign w:val="center"/>
          </w:tcPr>
          <w:p w14:paraId="77122EBB" w14:textId="77777777" w:rsidR="007B7AB3" w:rsidRPr="0044182F" w:rsidRDefault="007B7AB3" w:rsidP="003E4796">
            <w:pPr>
              <w:ind w:left="511"/>
            </w:pPr>
          </w:p>
        </w:tc>
      </w:tr>
      <w:tr w:rsidR="007B7AB3" w:rsidRPr="0044182F" w14:paraId="10739EC9" w14:textId="77777777" w:rsidTr="003E4796">
        <w:trPr>
          <w:jc w:val="center"/>
        </w:trPr>
        <w:tc>
          <w:tcPr>
            <w:tcW w:w="3827" w:type="dxa"/>
            <w:vAlign w:val="center"/>
          </w:tcPr>
          <w:p w14:paraId="48B23823" w14:textId="77777777" w:rsidR="007B7AB3" w:rsidRPr="0044182F" w:rsidRDefault="007B7AB3" w:rsidP="003E4796">
            <w:pPr>
              <w:ind w:left="510"/>
            </w:pPr>
          </w:p>
        </w:tc>
        <w:tc>
          <w:tcPr>
            <w:tcW w:w="3964" w:type="dxa"/>
            <w:vAlign w:val="center"/>
          </w:tcPr>
          <w:p w14:paraId="7820769F" w14:textId="393B8B14" w:rsidR="007B7AB3" w:rsidRPr="0044182F" w:rsidRDefault="007B7AB3">
            <w:pPr>
              <w:pStyle w:val="ListParagraph"/>
              <w:numPr>
                <w:ilvl w:val="3"/>
                <w:numId w:val="9"/>
              </w:numPr>
              <w:spacing w:after="160"/>
              <w:ind w:left="582"/>
              <w:pPrChange w:id="2898" w:author="Rafi Aziizi" w:date="2021-11-12T14:40:00Z">
                <w:pPr>
                  <w:numPr>
                    <w:numId w:val="79"/>
                  </w:numPr>
                  <w:spacing w:after="160"/>
                  <w:ind w:left="511" w:hanging="360"/>
                </w:pPr>
              </w:pPrChange>
            </w:pPr>
            <w:r>
              <w:t>Menampilkan seluruh data siswa</w:t>
            </w:r>
          </w:p>
        </w:tc>
      </w:tr>
      <w:tr w:rsidR="007B7AB3" w:rsidRPr="001B1AF9" w14:paraId="72CDE5E9" w14:textId="77777777" w:rsidTr="003E4796">
        <w:trPr>
          <w:jc w:val="center"/>
        </w:trPr>
        <w:tc>
          <w:tcPr>
            <w:tcW w:w="7791" w:type="dxa"/>
            <w:gridSpan w:val="2"/>
            <w:shd w:val="clear" w:color="auto" w:fill="F2EE98"/>
            <w:vAlign w:val="center"/>
          </w:tcPr>
          <w:p w14:paraId="5DAA8C1C" w14:textId="77777777" w:rsidR="007B7AB3" w:rsidRPr="001B1AF9" w:rsidRDefault="007B7AB3" w:rsidP="003E4796">
            <w:pPr>
              <w:pStyle w:val="ListParagraph"/>
              <w:spacing w:after="160"/>
              <w:ind w:left="468"/>
              <w:jc w:val="center"/>
              <w:rPr>
                <w:b/>
                <w:bCs/>
              </w:rPr>
            </w:pPr>
            <w:r w:rsidRPr="001B1AF9">
              <w:rPr>
                <w:b/>
                <w:bCs/>
              </w:rPr>
              <w:t>Skenario Eksepsi (Optional)</w:t>
            </w:r>
          </w:p>
        </w:tc>
      </w:tr>
      <w:tr w:rsidR="007B7AB3" w:rsidRPr="001B1AF9" w14:paraId="739B15B8" w14:textId="77777777" w:rsidTr="003E4796">
        <w:trPr>
          <w:jc w:val="center"/>
        </w:trPr>
        <w:tc>
          <w:tcPr>
            <w:tcW w:w="3827" w:type="dxa"/>
            <w:shd w:val="clear" w:color="auto" w:fill="F2EE98"/>
            <w:vAlign w:val="center"/>
          </w:tcPr>
          <w:p w14:paraId="5FFA1062" w14:textId="77777777" w:rsidR="007B7AB3" w:rsidRPr="001B1AF9" w:rsidRDefault="007B7AB3" w:rsidP="003E4796">
            <w:pPr>
              <w:pStyle w:val="ListParagraph"/>
              <w:ind w:left="450"/>
              <w:jc w:val="center"/>
              <w:rPr>
                <w:b/>
                <w:bCs/>
              </w:rPr>
            </w:pPr>
            <w:r w:rsidRPr="001B1AF9">
              <w:rPr>
                <w:b/>
                <w:bCs/>
              </w:rPr>
              <w:t>Aksi Aktor</w:t>
            </w:r>
          </w:p>
        </w:tc>
        <w:tc>
          <w:tcPr>
            <w:tcW w:w="3964" w:type="dxa"/>
            <w:shd w:val="clear" w:color="auto" w:fill="F2EE98"/>
            <w:vAlign w:val="center"/>
          </w:tcPr>
          <w:p w14:paraId="17535972" w14:textId="77777777" w:rsidR="007B7AB3" w:rsidRPr="001B1AF9" w:rsidRDefault="007B7AB3" w:rsidP="003E4796">
            <w:pPr>
              <w:pStyle w:val="ListParagraph"/>
              <w:spacing w:after="160"/>
              <w:ind w:left="468"/>
              <w:jc w:val="center"/>
              <w:rPr>
                <w:b/>
                <w:bCs/>
              </w:rPr>
            </w:pPr>
            <w:r w:rsidRPr="001B1AF9">
              <w:rPr>
                <w:b/>
                <w:bCs/>
              </w:rPr>
              <w:t>Reaksi Sistem</w:t>
            </w:r>
          </w:p>
        </w:tc>
      </w:tr>
      <w:tr w:rsidR="007B7AB3" w14:paraId="32FFAAD3" w14:textId="77777777" w:rsidTr="003E4796">
        <w:trPr>
          <w:jc w:val="center"/>
        </w:trPr>
        <w:tc>
          <w:tcPr>
            <w:tcW w:w="3827" w:type="dxa"/>
            <w:vAlign w:val="center"/>
          </w:tcPr>
          <w:p w14:paraId="1F9D3399" w14:textId="07E4DB95" w:rsidR="007B7AB3" w:rsidRDefault="00E02300" w:rsidP="000D36D4">
            <w:pPr>
              <w:ind w:left="360"/>
            </w:pPr>
            <w:ins w:id="2899" w:author="Rafi Aziizi" w:date="2021-11-12T14:24:00Z">
              <w:r>
                <w:t>2</w:t>
              </w:r>
            </w:ins>
            <w:del w:id="2900" w:author="Rafi Aziizi" w:date="2021-11-12T14:23:00Z">
              <w:r w:rsidR="000D36D4" w:rsidDel="00E02300">
                <w:delText>3</w:delText>
              </w:r>
            </w:del>
            <w:r w:rsidR="000D36D4">
              <w:t xml:space="preserve">a. </w:t>
            </w:r>
            <w:del w:id="2901" w:author="Rafi Aziizi" w:date="2021-11-12T14:24:00Z">
              <w:r w:rsidR="007B7AB3" w:rsidDel="00E02300">
                <w:delText xml:space="preserve">Tidak </w:delText>
              </w:r>
              <w:r w:rsidR="000D36D4" w:rsidDel="00E02300">
                <w:delText>memenuhi persyaratan untuk melakukan pengelolaan baik itu hapus, edit, tambah maupun lihat data siswa</w:delText>
              </w:r>
            </w:del>
            <w:ins w:id="2902" w:author="Rafi Aziizi" w:date="2021-11-12T14:24:00Z">
              <w:r>
                <w:t>Memasukan data siswa yang tidak ada didalam sistem</w:t>
              </w:r>
            </w:ins>
            <w:del w:id="2903" w:author="Rafi Aziizi" w:date="2021-11-12T14:24:00Z">
              <w:r w:rsidR="000D36D4" w:rsidDel="00E02300">
                <w:delText>.</w:delText>
              </w:r>
            </w:del>
          </w:p>
        </w:tc>
        <w:tc>
          <w:tcPr>
            <w:tcW w:w="3964" w:type="dxa"/>
            <w:vAlign w:val="center"/>
          </w:tcPr>
          <w:p w14:paraId="6CD142E1" w14:textId="77777777" w:rsidR="007B7AB3" w:rsidRDefault="007B7AB3" w:rsidP="003E4796">
            <w:pPr>
              <w:pStyle w:val="ListParagraph"/>
              <w:spacing w:after="160"/>
              <w:ind w:left="468"/>
            </w:pPr>
          </w:p>
        </w:tc>
      </w:tr>
      <w:tr w:rsidR="007B7AB3" w14:paraId="54813A0B" w14:textId="77777777" w:rsidTr="003E4796">
        <w:trPr>
          <w:jc w:val="center"/>
        </w:trPr>
        <w:tc>
          <w:tcPr>
            <w:tcW w:w="3827" w:type="dxa"/>
            <w:vAlign w:val="center"/>
          </w:tcPr>
          <w:p w14:paraId="15492883" w14:textId="77777777" w:rsidR="007B7AB3" w:rsidRDefault="007B7AB3" w:rsidP="003E4796">
            <w:pPr>
              <w:pStyle w:val="ListParagraph"/>
              <w:ind w:left="450"/>
            </w:pPr>
          </w:p>
        </w:tc>
        <w:tc>
          <w:tcPr>
            <w:tcW w:w="3964" w:type="dxa"/>
            <w:vAlign w:val="center"/>
          </w:tcPr>
          <w:p w14:paraId="32A3E47C" w14:textId="10951E63" w:rsidR="007B7AB3" w:rsidRDefault="00E02300" w:rsidP="000D36D4">
            <w:pPr>
              <w:spacing w:after="160"/>
              <w:ind w:left="360"/>
            </w:pPr>
            <w:ins w:id="2904" w:author="Rafi Aziizi" w:date="2021-11-12T14:24:00Z">
              <w:r>
                <w:t>2</w:t>
              </w:r>
            </w:ins>
            <w:del w:id="2905" w:author="Rafi Aziizi" w:date="2021-11-12T14:24:00Z">
              <w:r w:rsidR="000D36D4" w:rsidDel="00E02300">
                <w:delText>3</w:delText>
              </w:r>
            </w:del>
            <w:r w:rsidR="000D36D4">
              <w:t xml:space="preserve">b. </w:t>
            </w:r>
            <w:r w:rsidR="007B7AB3">
              <w:t xml:space="preserve">Menampilkan </w:t>
            </w:r>
            <w:r w:rsidR="000D36D4">
              <w:t xml:space="preserve">pemberitahuan melalui notifikasi bahwa </w:t>
            </w:r>
            <w:del w:id="2906" w:author="Rafi Aziizi" w:date="2021-11-12T14:25:00Z">
              <w:r w:rsidR="000D36D4" w:rsidDel="00E02300">
                <w:delText xml:space="preserve">terdapat kendala </w:delText>
              </w:r>
            </w:del>
            <w:ins w:id="2907" w:author="Rafi Aziizi" w:date="2021-11-12T14:24:00Z">
              <w:r>
                <w:t>data siswa tidak ditemukan</w:t>
              </w:r>
            </w:ins>
            <w:del w:id="2908" w:author="Rafi Aziizi" w:date="2021-11-12T14:24:00Z">
              <w:r w:rsidR="000D36D4" w:rsidDel="00E02300">
                <w:delText>apabila melakukan kesalahan dalam pengelolaan</w:delText>
              </w:r>
              <w:r w:rsidR="007B7AB3" w:rsidDel="00E02300">
                <w:delText xml:space="preserve"> </w:delText>
              </w:r>
              <w:r w:rsidR="000D36D4" w:rsidDel="00E02300">
                <w:delText>data siswa</w:delText>
              </w:r>
            </w:del>
          </w:p>
        </w:tc>
      </w:tr>
    </w:tbl>
    <w:p w14:paraId="19B1051C" w14:textId="6E3EFD9D" w:rsidR="007B7AB3" w:rsidDel="00932121" w:rsidRDefault="007B7AB3" w:rsidP="007B7AB3">
      <w:pPr>
        <w:ind w:left="66"/>
        <w:rPr>
          <w:del w:id="2909" w:author="chaniaayulestari@outlook.com" w:date="2021-11-14T02:41:00Z"/>
        </w:rPr>
      </w:pPr>
    </w:p>
    <w:p w14:paraId="01945C89" w14:textId="50A3BAF7" w:rsidR="00932121" w:rsidRDefault="00932121" w:rsidP="007B7AB3">
      <w:pPr>
        <w:ind w:left="66"/>
        <w:rPr>
          <w:ins w:id="2910" w:author="Rafi Aziizi" w:date="2021-11-14T11:50:00Z"/>
        </w:rPr>
      </w:pPr>
    </w:p>
    <w:p w14:paraId="344875A4" w14:textId="1453900E" w:rsidR="00932121" w:rsidRDefault="00932121" w:rsidP="007B7AB3">
      <w:pPr>
        <w:ind w:left="66"/>
        <w:rPr>
          <w:ins w:id="2911" w:author="Rafi Aziizi" w:date="2021-11-14T11:57:00Z"/>
        </w:rPr>
      </w:pPr>
      <w:ins w:id="2912" w:author="Rafi Aziizi" w:date="2021-11-14T11:50:00Z">
        <w:r>
          <w:t xml:space="preserve">e. </w:t>
        </w:r>
      </w:ins>
      <w:ins w:id="2913" w:author="Rafi Aziizi" w:date="2021-11-14T11:51:00Z">
        <w:r>
          <w:t>Skenario Cetak Riwayat Absensi Siswa</w:t>
        </w:r>
      </w:ins>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104"/>
        <w:gridCol w:w="6"/>
      </w:tblGrid>
      <w:tr w:rsidR="00932121" w:rsidRPr="00A46E0B" w14:paraId="0100392F" w14:textId="77777777" w:rsidTr="004A4F76">
        <w:trPr>
          <w:gridAfter w:val="1"/>
          <w:wAfter w:w="6" w:type="dxa"/>
          <w:jc w:val="center"/>
          <w:ins w:id="2914" w:author="Rafi Aziizi" w:date="2021-11-14T11:59:00Z"/>
        </w:trPr>
        <w:tc>
          <w:tcPr>
            <w:tcW w:w="3823" w:type="dxa"/>
            <w:shd w:val="clear" w:color="auto" w:fill="F2EE98"/>
          </w:tcPr>
          <w:p w14:paraId="45AFB161" w14:textId="77777777" w:rsidR="00932121" w:rsidRPr="0044182F" w:rsidRDefault="00932121" w:rsidP="004A4F76">
            <w:pPr>
              <w:rPr>
                <w:ins w:id="2915" w:author="Rafi Aziizi" w:date="2021-11-14T11:59:00Z"/>
                <w:b/>
              </w:rPr>
            </w:pPr>
            <w:ins w:id="2916" w:author="Rafi Aziizi" w:date="2021-11-14T11:59:00Z">
              <w:r w:rsidRPr="0044182F">
                <w:rPr>
                  <w:b/>
                </w:rPr>
                <w:t>Name</w:t>
              </w:r>
            </w:ins>
          </w:p>
        </w:tc>
        <w:tc>
          <w:tcPr>
            <w:tcW w:w="4104" w:type="dxa"/>
            <w:shd w:val="clear" w:color="auto" w:fill="F2EE98"/>
            <w:vAlign w:val="center"/>
          </w:tcPr>
          <w:p w14:paraId="0034B494" w14:textId="1493341A" w:rsidR="00932121" w:rsidRPr="00A46E0B" w:rsidRDefault="00932121" w:rsidP="004A4F76">
            <w:pPr>
              <w:rPr>
                <w:ins w:id="2917" w:author="Rafi Aziizi" w:date="2021-11-14T11:59:00Z"/>
              </w:rPr>
            </w:pPr>
            <w:ins w:id="2918" w:author="Rafi Aziizi" w:date="2021-11-14T11:59:00Z">
              <w:r>
                <w:t>Cetak Riwayat Absensi Siswa</w:t>
              </w:r>
            </w:ins>
          </w:p>
        </w:tc>
      </w:tr>
      <w:tr w:rsidR="00932121" w:rsidRPr="002F6C1D" w14:paraId="7A89FDDB" w14:textId="77777777" w:rsidTr="004A4F76">
        <w:trPr>
          <w:gridAfter w:val="1"/>
          <w:wAfter w:w="6" w:type="dxa"/>
          <w:jc w:val="center"/>
          <w:ins w:id="2919" w:author="Rafi Aziizi" w:date="2021-11-14T11:59:00Z"/>
        </w:trPr>
        <w:tc>
          <w:tcPr>
            <w:tcW w:w="3823" w:type="dxa"/>
          </w:tcPr>
          <w:p w14:paraId="009E6206" w14:textId="77777777" w:rsidR="00932121" w:rsidRPr="0044182F" w:rsidRDefault="00932121" w:rsidP="004A4F76">
            <w:pPr>
              <w:rPr>
                <w:ins w:id="2920" w:author="Rafi Aziizi" w:date="2021-11-14T11:59:00Z"/>
                <w:b/>
              </w:rPr>
            </w:pPr>
            <w:ins w:id="2921" w:author="Rafi Aziizi" w:date="2021-11-14T11:59:00Z">
              <w:r w:rsidRPr="0044182F">
                <w:rPr>
                  <w:b/>
                </w:rPr>
                <w:t>ID</w:t>
              </w:r>
            </w:ins>
          </w:p>
        </w:tc>
        <w:tc>
          <w:tcPr>
            <w:tcW w:w="4104" w:type="dxa"/>
            <w:vAlign w:val="center"/>
          </w:tcPr>
          <w:p w14:paraId="57232687" w14:textId="29AF2A5E" w:rsidR="00932121" w:rsidRPr="002F6C1D" w:rsidRDefault="00932121" w:rsidP="004A4F76">
            <w:pPr>
              <w:rPr>
                <w:ins w:id="2922" w:author="Rafi Aziizi" w:date="2021-11-14T11:59:00Z"/>
              </w:rPr>
            </w:pPr>
            <w:ins w:id="2923" w:author="Rafi Aziizi" w:date="2021-11-14T11:59:00Z">
              <w:r>
                <w:t>RC12.5</w:t>
              </w:r>
            </w:ins>
          </w:p>
        </w:tc>
      </w:tr>
      <w:tr w:rsidR="00932121" w:rsidRPr="000C722D" w14:paraId="6E29DF50" w14:textId="77777777" w:rsidTr="004A4F76">
        <w:trPr>
          <w:gridAfter w:val="1"/>
          <w:wAfter w:w="6" w:type="dxa"/>
          <w:jc w:val="center"/>
          <w:ins w:id="2924" w:author="Rafi Aziizi" w:date="2021-11-14T11:59:00Z"/>
        </w:trPr>
        <w:tc>
          <w:tcPr>
            <w:tcW w:w="3823" w:type="dxa"/>
          </w:tcPr>
          <w:p w14:paraId="1ADCB239" w14:textId="77777777" w:rsidR="00932121" w:rsidRPr="0044182F" w:rsidRDefault="00932121" w:rsidP="004A4F76">
            <w:pPr>
              <w:rPr>
                <w:ins w:id="2925" w:author="Rafi Aziizi" w:date="2021-11-14T11:59:00Z"/>
                <w:b/>
              </w:rPr>
            </w:pPr>
            <w:ins w:id="2926" w:author="Rafi Aziizi" w:date="2021-11-14T11:59:00Z">
              <w:r w:rsidRPr="0044182F">
                <w:rPr>
                  <w:b/>
                </w:rPr>
                <w:t>Description</w:t>
              </w:r>
            </w:ins>
          </w:p>
        </w:tc>
        <w:tc>
          <w:tcPr>
            <w:tcW w:w="4104" w:type="dxa"/>
          </w:tcPr>
          <w:p w14:paraId="1FADEB55" w14:textId="64150D8B" w:rsidR="00932121" w:rsidRPr="000C722D" w:rsidRDefault="00932121" w:rsidP="004A4F76">
            <w:pPr>
              <w:rPr>
                <w:ins w:id="2927" w:author="Rafi Aziizi" w:date="2021-11-14T11:59:00Z"/>
              </w:rPr>
            </w:pPr>
            <w:ins w:id="2928" w:author="Rafi Aziizi" w:date="2021-11-14T11:59:00Z">
              <w:r>
                <w:t xml:space="preserve">Use case ini akan dijalankan apabila admin ingin mencetak </w:t>
              </w:r>
            </w:ins>
            <w:ins w:id="2929" w:author="Rafi Aziizi" w:date="2021-11-14T12:00:00Z">
              <w:r w:rsidR="00AE0E68">
                <w:t>riwayat absensi siswa dalam periode tertentu</w:t>
              </w:r>
            </w:ins>
            <w:ins w:id="2930" w:author="Rafi Aziizi" w:date="2021-11-14T11:59:00Z">
              <w:r>
                <w:t xml:space="preserve"> </w:t>
              </w:r>
            </w:ins>
          </w:p>
        </w:tc>
      </w:tr>
      <w:tr w:rsidR="00932121" w:rsidRPr="002F6C1D" w14:paraId="117FFB71" w14:textId="77777777" w:rsidTr="004A4F76">
        <w:trPr>
          <w:gridAfter w:val="1"/>
          <w:wAfter w:w="6" w:type="dxa"/>
          <w:jc w:val="center"/>
          <w:ins w:id="2931" w:author="Rafi Aziizi" w:date="2021-11-14T11:59:00Z"/>
        </w:trPr>
        <w:tc>
          <w:tcPr>
            <w:tcW w:w="3823" w:type="dxa"/>
          </w:tcPr>
          <w:p w14:paraId="5768EC2F" w14:textId="77777777" w:rsidR="00932121" w:rsidRPr="0044182F" w:rsidRDefault="00932121" w:rsidP="004A4F76">
            <w:pPr>
              <w:rPr>
                <w:ins w:id="2932" w:author="Rafi Aziizi" w:date="2021-11-14T11:59:00Z"/>
                <w:b/>
              </w:rPr>
            </w:pPr>
            <w:ins w:id="2933" w:author="Rafi Aziizi" w:date="2021-11-14T11:59:00Z">
              <w:r w:rsidRPr="0044182F">
                <w:rPr>
                  <w:b/>
                </w:rPr>
                <w:t>Actors</w:t>
              </w:r>
            </w:ins>
          </w:p>
        </w:tc>
        <w:tc>
          <w:tcPr>
            <w:tcW w:w="4104" w:type="dxa"/>
            <w:vAlign w:val="center"/>
          </w:tcPr>
          <w:p w14:paraId="6F39A51B" w14:textId="77777777" w:rsidR="00932121" w:rsidRPr="002F6C1D" w:rsidRDefault="00932121" w:rsidP="004A4F76">
            <w:pPr>
              <w:rPr>
                <w:ins w:id="2934" w:author="Rafi Aziizi" w:date="2021-11-14T11:59:00Z"/>
              </w:rPr>
            </w:pPr>
            <w:ins w:id="2935" w:author="Rafi Aziizi" w:date="2021-11-14T11:59:00Z">
              <w:r>
                <w:t>Bag. IT, Guru BK</w:t>
              </w:r>
            </w:ins>
          </w:p>
        </w:tc>
      </w:tr>
      <w:tr w:rsidR="00932121" w:rsidRPr="007B7AB3" w14:paraId="701AC454" w14:textId="77777777" w:rsidTr="004A4F76">
        <w:trPr>
          <w:gridAfter w:val="1"/>
          <w:wAfter w:w="6" w:type="dxa"/>
          <w:jc w:val="center"/>
          <w:ins w:id="2936" w:author="Rafi Aziizi" w:date="2021-11-14T11:59:00Z"/>
        </w:trPr>
        <w:tc>
          <w:tcPr>
            <w:tcW w:w="3823" w:type="dxa"/>
          </w:tcPr>
          <w:p w14:paraId="75DDD0A0" w14:textId="77777777" w:rsidR="00932121" w:rsidRPr="0044182F" w:rsidRDefault="00932121" w:rsidP="004A4F76">
            <w:pPr>
              <w:rPr>
                <w:ins w:id="2937" w:author="Rafi Aziizi" w:date="2021-11-14T11:59:00Z"/>
                <w:b/>
              </w:rPr>
            </w:pPr>
            <w:ins w:id="2938" w:author="Rafi Aziizi" w:date="2021-11-14T11:59:00Z">
              <w:r w:rsidRPr="0044182F">
                <w:rPr>
                  <w:b/>
                </w:rPr>
                <w:t>Frequency of Use</w:t>
              </w:r>
            </w:ins>
          </w:p>
        </w:tc>
        <w:tc>
          <w:tcPr>
            <w:tcW w:w="4104" w:type="dxa"/>
            <w:vAlign w:val="center"/>
          </w:tcPr>
          <w:p w14:paraId="59997B44" w14:textId="77777777" w:rsidR="00932121" w:rsidRPr="007B7AB3" w:rsidRDefault="00932121" w:rsidP="004A4F76">
            <w:pPr>
              <w:rPr>
                <w:ins w:id="2939" w:author="Rafi Aziizi" w:date="2021-11-14T11:59:00Z"/>
                <w:i/>
                <w:iCs/>
              </w:rPr>
            </w:pPr>
            <w:ins w:id="2940" w:author="Rafi Aziizi" w:date="2021-11-14T11:59:00Z">
              <w:r>
                <w:rPr>
                  <w:i/>
                  <w:iCs/>
                </w:rPr>
                <w:t>Conditional</w:t>
              </w:r>
            </w:ins>
          </w:p>
        </w:tc>
      </w:tr>
      <w:tr w:rsidR="00932121" w:rsidRPr="0044182F" w14:paraId="342B5041" w14:textId="77777777" w:rsidTr="004A4F76">
        <w:trPr>
          <w:gridAfter w:val="1"/>
          <w:wAfter w:w="6" w:type="dxa"/>
          <w:jc w:val="center"/>
          <w:ins w:id="2941" w:author="Rafi Aziizi" w:date="2021-11-14T11:59:00Z"/>
        </w:trPr>
        <w:tc>
          <w:tcPr>
            <w:tcW w:w="3823" w:type="dxa"/>
          </w:tcPr>
          <w:p w14:paraId="4DEAC88B" w14:textId="77777777" w:rsidR="00932121" w:rsidRPr="0044182F" w:rsidRDefault="00932121" w:rsidP="004A4F76">
            <w:pPr>
              <w:rPr>
                <w:ins w:id="2942" w:author="Rafi Aziizi" w:date="2021-11-14T11:59:00Z"/>
                <w:b/>
              </w:rPr>
            </w:pPr>
            <w:ins w:id="2943" w:author="Rafi Aziizi" w:date="2021-11-14T11:59:00Z">
              <w:r w:rsidRPr="0044182F">
                <w:rPr>
                  <w:b/>
                </w:rPr>
                <w:t>Triggers</w:t>
              </w:r>
            </w:ins>
          </w:p>
        </w:tc>
        <w:tc>
          <w:tcPr>
            <w:tcW w:w="4104" w:type="dxa"/>
            <w:vAlign w:val="center"/>
          </w:tcPr>
          <w:p w14:paraId="431C6A6B" w14:textId="45F11D7B" w:rsidR="00932121" w:rsidRPr="0044182F" w:rsidRDefault="00932121" w:rsidP="004A4F76">
            <w:pPr>
              <w:rPr>
                <w:ins w:id="2944" w:author="Rafi Aziizi" w:date="2021-11-14T11:59:00Z"/>
              </w:rPr>
            </w:pPr>
            <w:ins w:id="2945" w:author="Rafi Aziizi" w:date="2021-11-14T11:59:00Z">
              <w:r>
                <w:t xml:space="preserve">Cetak laporan </w:t>
              </w:r>
            </w:ins>
            <w:ins w:id="2946" w:author="Rafi Aziizi" w:date="2021-11-14T12:08:00Z">
              <w:r w:rsidR="00AE0E68">
                <w:t>riwayat absensi siswa</w:t>
              </w:r>
            </w:ins>
          </w:p>
        </w:tc>
      </w:tr>
      <w:tr w:rsidR="00932121" w:rsidRPr="00435CA8" w14:paraId="4754DBCD" w14:textId="77777777" w:rsidTr="004A4F76">
        <w:trPr>
          <w:gridAfter w:val="1"/>
          <w:wAfter w:w="6" w:type="dxa"/>
          <w:jc w:val="center"/>
          <w:ins w:id="2947" w:author="Rafi Aziizi" w:date="2021-11-14T11:59:00Z"/>
        </w:trPr>
        <w:tc>
          <w:tcPr>
            <w:tcW w:w="3823" w:type="dxa"/>
          </w:tcPr>
          <w:p w14:paraId="7CB2AF17" w14:textId="77777777" w:rsidR="00932121" w:rsidRPr="0044182F" w:rsidRDefault="00932121" w:rsidP="004A4F76">
            <w:pPr>
              <w:rPr>
                <w:ins w:id="2948" w:author="Rafi Aziizi" w:date="2021-11-14T11:59:00Z"/>
                <w:b/>
              </w:rPr>
            </w:pPr>
            <w:ins w:id="2949" w:author="Rafi Aziizi" w:date="2021-11-14T11:59:00Z">
              <w:r w:rsidRPr="0044182F">
                <w:rPr>
                  <w:b/>
                </w:rPr>
                <w:t>Pre-Conditions</w:t>
              </w:r>
            </w:ins>
          </w:p>
        </w:tc>
        <w:tc>
          <w:tcPr>
            <w:tcW w:w="4104" w:type="dxa"/>
            <w:vAlign w:val="center"/>
          </w:tcPr>
          <w:p w14:paraId="6DF4119E" w14:textId="77777777" w:rsidR="00932121" w:rsidRPr="00435CA8" w:rsidRDefault="00932121" w:rsidP="004A4F76">
            <w:pPr>
              <w:rPr>
                <w:ins w:id="2950" w:author="Rafi Aziizi" w:date="2021-11-14T11:59:00Z"/>
              </w:rPr>
            </w:pPr>
            <w:ins w:id="2951" w:author="Rafi Aziizi" w:date="2021-11-14T11:59:00Z">
              <w:r>
                <w:t>dokumen belum tercetak</w:t>
              </w:r>
            </w:ins>
          </w:p>
        </w:tc>
      </w:tr>
      <w:tr w:rsidR="00932121" w:rsidRPr="0048762E" w14:paraId="0D973DBF" w14:textId="77777777" w:rsidTr="004A4F76">
        <w:trPr>
          <w:gridAfter w:val="1"/>
          <w:wAfter w:w="6" w:type="dxa"/>
          <w:jc w:val="center"/>
          <w:ins w:id="2952" w:author="Rafi Aziizi" w:date="2021-11-14T11:59:00Z"/>
        </w:trPr>
        <w:tc>
          <w:tcPr>
            <w:tcW w:w="3823" w:type="dxa"/>
          </w:tcPr>
          <w:p w14:paraId="1D8115A0" w14:textId="77777777" w:rsidR="00932121" w:rsidRPr="0044182F" w:rsidRDefault="00932121" w:rsidP="004A4F76">
            <w:pPr>
              <w:rPr>
                <w:ins w:id="2953" w:author="Rafi Aziizi" w:date="2021-11-14T11:59:00Z"/>
                <w:b/>
              </w:rPr>
            </w:pPr>
            <w:ins w:id="2954" w:author="Rafi Aziizi" w:date="2021-11-14T11:59:00Z">
              <w:r w:rsidRPr="0044182F">
                <w:rPr>
                  <w:b/>
                </w:rPr>
                <w:t>Post-Conditions</w:t>
              </w:r>
            </w:ins>
          </w:p>
        </w:tc>
        <w:tc>
          <w:tcPr>
            <w:tcW w:w="4104" w:type="dxa"/>
            <w:vAlign w:val="center"/>
          </w:tcPr>
          <w:p w14:paraId="7C275FE8" w14:textId="77777777" w:rsidR="00932121" w:rsidRPr="0048762E" w:rsidRDefault="00932121" w:rsidP="004A4F76">
            <w:pPr>
              <w:rPr>
                <w:ins w:id="2955" w:author="Rafi Aziizi" w:date="2021-11-14T11:59:00Z"/>
              </w:rPr>
            </w:pPr>
            <w:ins w:id="2956" w:author="Rafi Aziizi" w:date="2021-11-14T11:59:00Z">
              <w:r>
                <w:t xml:space="preserve">dokumen sudah tercetak </w:t>
              </w:r>
            </w:ins>
          </w:p>
        </w:tc>
      </w:tr>
      <w:tr w:rsidR="00932121" w:rsidRPr="0044182F" w14:paraId="73275351" w14:textId="77777777" w:rsidTr="004A4F76">
        <w:trPr>
          <w:gridAfter w:val="1"/>
          <w:wAfter w:w="6" w:type="dxa"/>
          <w:jc w:val="center"/>
          <w:ins w:id="2957" w:author="Rafi Aziizi" w:date="2021-11-14T11:59:00Z"/>
        </w:trPr>
        <w:tc>
          <w:tcPr>
            <w:tcW w:w="7927" w:type="dxa"/>
            <w:gridSpan w:val="2"/>
            <w:shd w:val="clear" w:color="auto" w:fill="F2EE98"/>
          </w:tcPr>
          <w:p w14:paraId="7E28829A" w14:textId="77777777" w:rsidR="00932121" w:rsidRPr="0044182F" w:rsidRDefault="00932121" w:rsidP="004A4F76">
            <w:pPr>
              <w:jc w:val="center"/>
              <w:rPr>
                <w:ins w:id="2958" w:author="Rafi Aziizi" w:date="2021-11-14T11:59:00Z"/>
                <w:b/>
              </w:rPr>
            </w:pPr>
            <w:ins w:id="2959" w:author="Rafi Aziizi" w:date="2021-11-14T11:59:00Z">
              <w:r w:rsidRPr="0044182F">
                <w:rPr>
                  <w:b/>
                </w:rPr>
                <w:t>Main Course</w:t>
              </w:r>
            </w:ins>
          </w:p>
        </w:tc>
      </w:tr>
      <w:tr w:rsidR="00932121" w:rsidRPr="0044182F" w14:paraId="5FE5F034" w14:textId="77777777" w:rsidTr="004A4F76">
        <w:trPr>
          <w:jc w:val="center"/>
          <w:ins w:id="2960" w:author="Rafi Aziizi" w:date="2021-11-14T11:59:00Z"/>
        </w:trPr>
        <w:tc>
          <w:tcPr>
            <w:tcW w:w="3823" w:type="dxa"/>
            <w:shd w:val="clear" w:color="auto" w:fill="F2EE98"/>
            <w:vAlign w:val="center"/>
          </w:tcPr>
          <w:p w14:paraId="46B4308E" w14:textId="77777777" w:rsidR="00932121" w:rsidRPr="0044182F" w:rsidRDefault="00932121" w:rsidP="004A4F76">
            <w:pPr>
              <w:jc w:val="center"/>
              <w:rPr>
                <w:ins w:id="2961" w:author="Rafi Aziizi" w:date="2021-11-14T11:59:00Z"/>
                <w:b/>
              </w:rPr>
            </w:pPr>
            <w:ins w:id="2962" w:author="Rafi Aziizi" w:date="2021-11-14T11:59:00Z">
              <w:r>
                <w:rPr>
                  <w:b/>
                </w:rPr>
                <w:t>Aksi Aktor</w:t>
              </w:r>
            </w:ins>
          </w:p>
        </w:tc>
        <w:tc>
          <w:tcPr>
            <w:tcW w:w="4110" w:type="dxa"/>
            <w:gridSpan w:val="2"/>
            <w:shd w:val="clear" w:color="auto" w:fill="F2EE98"/>
            <w:vAlign w:val="center"/>
          </w:tcPr>
          <w:p w14:paraId="09B7813E" w14:textId="77777777" w:rsidR="00932121" w:rsidRPr="0044182F" w:rsidRDefault="00932121" w:rsidP="004A4F76">
            <w:pPr>
              <w:jc w:val="center"/>
              <w:rPr>
                <w:ins w:id="2963" w:author="Rafi Aziizi" w:date="2021-11-14T11:59:00Z"/>
                <w:b/>
              </w:rPr>
            </w:pPr>
            <w:ins w:id="2964" w:author="Rafi Aziizi" w:date="2021-11-14T11:59:00Z">
              <w:r w:rsidRPr="0044182F">
                <w:rPr>
                  <w:b/>
                </w:rPr>
                <w:t>Reaksi Sistem</w:t>
              </w:r>
            </w:ins>
          </w:p>
        </w:tc>
      </w:tr>
      <w:tr w:rsidR="00932121" w:rsidRPr="0044182F" w14:paraId="6F1F2BFB" w14:textId="77777777" w:rsidTr="004A4F76">
        <w:trPr>
          <w:jc w:val="center"/>
          <w:ins w:id="2965" w:author="Rafi Aziizi" w:date="2021-11-14T11:59:00Z"/>
        </w:trPr>
        <w:tc>
          <w:tcPr>
            <w:tcW w:w="3823" w:type="dxa"/>
            <w:vAlign w:val="center"/>
          </w:tcPr>
          <w:p w14:paraId="133CDC13" w14:textId="77777777" w:rsidR="00932121" w:rsidRPr="0044182F" w:rsidRDefault="00932121" w:rsidP="004A4F76">
            <w:pPr>
              <w:pStyle w:val="ListParagraph"/>
              <w:numPr>
                <w:ilvl w:val="0"/>
                <w:numId w:val="120"/>
              </w:numPr>
              <w:ind w:left="592"/>
              <w:rPr>
                <w:ins w:id="2966" w:author="Rafi Aziizi" w:date="2021-11-14T11:59:00Z"/>
              </w:rPr>
            </w:pPr>
            <w:ins w:id="2967" w:author="Rafi Aziizi" w:date="2021-11-14T11:59:00Z">
              <w:r>
                <w:t xml:space="preserve">Aktor menekan </w:t>
              </w:r>
              <w:r>
                <w:rPr>
                  <w:i/>
                  <w:iCs/>
                </w:rPr>
                <w:t>button “</w:t>
              </w:r>
              <w:r>
                <w:t>cetak</w:t>
              </w:r>
              <w:r>
                <w:rPr>
                  <w:i/>
                  <w:iCs/>
                </w:rPr>
                <w:t>”</w:t>
              </w:r>
            </w:ins>
          </w:p>
        </w:tc>
        <w:tc>
          <w:tcPr>
            <w:tcW w:w="4110" w:type="dxa"/>
            <w:gridSpan w:val="2"/>
            <w:vAlign w:val="center"/>
          </w:tcPr>
          <w:p w14:paraId="20D38EEF" w14:textId="77777777" w:rsidR="00932121" w:rsidRPr="0044182F" w:rsidRDefault="00932121" w:rsidP="004A4F76">
            <w:pPr>
              <w:spacing w:after="160"/>
              <w:ind w:left="382"/>
              <w:rPr>
                <w:ins w:id="2968" w:author="Rafi Aziizi" w:date="2021-11-14T11:59:00Z"/>
              </w:rPr>
            </w:pPr>
            <w:ins w:id="2969" w:author="Rafi Aziizi" w:date="2021-11-14T11:59:00Z">
              <w:r>
                <w:t xml:space="preserve">. </w:t>
              </w:r>
            </w:ins>
          </w:p>
        </w:tc>
      </w:tr>
      <w:tr w:rsidR="00932121" w14:paraId="222B96B3" w14:textId="77777777" w:rsidTr="004A4F76">
        <w:trPr>
          <w:jc w:val="center"/>
          <w:ins w:id="2970" w:author="Rafi Aziizi" w:date="2021-11-14T11:59:00Z"/>
        </w:trPr>
        <w:tc>
          <w:tcPr>
            <w:tcW w:w="3823" w:type="dxa"/>
            <w:vAlign w:val="center"/>
          </w:tcPr>
          <w:p w14:paraId="19E72F20" w14:textId="77777777" w:rsidR="00932121" w:rsidRPr="0044182F" w:rsidRDefault="00932121" w:rsidP="004A4F76">
            <w:pPr>
              <w:pStyle w:val="ListParagraph"/>
              <w:ind w:left="450"/>
              <w:rPr>
                <w:ins w:id="2971" w:author="Rafi Aziizi" w:date="2021-11-14T11:59:00Z"/>
              </w:rPr>
            </w:pPr>
          </w:p>
        </w:tc>
        <w:tc>
          <w:tcPr>
            <w:tcW w:w="4110" w:type="dxa"/>
            <w:gridSpan w:val="2"/>
            <w:vAlign w:val="center"/>
          </w:tcPr>
          <w:p w14:paraId="5507AAAD" w14:textId="14597104" w:rsidR="00932121" w:rsidRDefault="00932121" w:rsidP="004A4F76">
            <w:pPr>
              <w:pStyle w:val="ListParagraph"/>
              <w:numPr>
                <w:ilvl w:val="0"/>
                <w:numId w:val="120"/>
              </w:numPr>
              <w:spacing w:after="160"/>
              <w:rPr>
                <w:ins w:id="2972" w:author="Rafi Aziizi" w:date="2021-11-14T11:59:00Z"/>
              </w:rPr>
            </w:pPr>
            <w:ins w:id="2973" w:author="Rafi Aziizi" w:date="2021-11-14T11:59:00Z">
              <w:r>
                <w:t>Sistem mencetak laporan</w:t>
              </w:r>
            </w:ins>
            <w:ins w:id="2974" w:author="Rafi Aziizi" w:date="2021-11-14T12:01:00Z">
              <w:r w:rsidR="00AE0E68">
                <w:t xml:space="preserve"> </w:t>
              </w:r>
              <w:r w:rsidR="00AE0E68">
                <w:lastRenderedPageBreak/>
                <w:t xml:space="preserve">riwayat </w:t>
              </w:r>
            </w:ins>
            <w:ins w:id="2975" w:author="Rafi Aziizi" w:date="2021-11-14T12:02:00Z">
              <w:r w:rsidR="00AE0E68">
                <w:t>absensi siswa</w:t>
              </w:r>
            </w:ins>
          </w:p>
        </w:tc>
      </w:tr>
    </w:tbl>
    <w:p w14:paraId="64CA2148" w14:textId="77777777" w:rsidR="00932121" w:rsidRDefault="00932121" w:rsidP="007B7AB3">
      <w:pPr>
        <w:ind w:left="66"/>
        <w:rPr>
          <w:ins w:id="2976" w:author="Rafi Aziizi" w:date="2021-11-14T11:50:00Z"/>
        </w:rPr>
      </w:pPr>
    </w:p>
    <w:p w14:paraId="75BC274A" w14:textId="639CE03E" w:rsidR="002B2CFD" w:rsidDel="00932121" w:rsidRDefault="002B2CFD">
      <w:pPr>
        <w:rPr>
          <w:del w:id="2977" w:author="Rafi Aziizi" w:date="2021-11-14T11:57:00Z"/>
        </w:rPr>
        <w:pPrChange w:id="2978" w:author="Rafi Aziizi" w:date="2021-11-14T11:57:00Z">
          <w:pPr>
            <w:ind w:left="66"/>
          </w:pPr>
        </w:pPrChange>
      </w:pPr>
    </w:p>
    <w:p w14:paraId="36E3A266" w14:textId="0F15918E" w:rsidR="00270503" w:rsidRDefault="00270503" w:rsidP="00FF2590">
      <w:pPr>
        <w:pStyle w:val="ListParagraph"/>
        <w:numPr>
          <w:ilvl w:val="0"/>
          <w:numId w:val="25"/>
        </w:numPr>
        <w:ind w:left="426"/>
        <w:rPr>
          <w:ins w:id="2979" w:author="Rafi Aziizi" w:date="2021-11-12T14:37:00Z"/>
        </w:rPr>
      </w:pPr>
      <w:r>
        <w:t>Skenario Kelola Guru</w:t>
      </w:r>
    </w:p>
    <w:p w14:paraId="497DB10E" w14:textId="7941C04C" w:rsidR="001F2641" w:rsidRDefault="001F2641">
      <w:pPr>
        <w:ind w:firstLine="426"/>
        <w:rPr>
          <w:ins w:id="2980" w:author="Rafi Aziizi" w:date="2021-11-12T14:36:00Z"/>
        </w:rPr>
        <w:pPrChange w:id="2981" w:author="Rafi Aziizi" w:date="2021-11-12T14:38:00Z">
          <w:pPr>
            <w:pStyle w:val="ListParagraph"/>
            <w:numPr>
              <w:numId w:val="25"/>
            </w:numPr>
            <w:ind w:left="426" w:hanging="360"/>
          </w:pPr>
        </w:pPrChange>
      </w:pPr>
      <w:ins w:id="2982" w:author="Rafi Aziizi" w:date="2021-11-12T14:38:00Z">
        <w:r>
          <w:t>Pada skenario kelola guru terdapat 4 generalisasi data yaitu tambah guru, hapus guru, edit guru dan lihat guru. Hal tersebut dijelaskan pada poin-poin dibawah ini :</w:t>
        </w:r>
      </w:ins>
    </w:p>
    <w:p w14:paraId="4D84E533" w14:textId="22EE45F1" w:rsidR="001F2641" w:rsidRDefault="001F2641" w:rsidP="001F2641">
      <w:pPr>
        <w:ind w:left="66"/>
        <w:rPr>
          <w:ins w:id="2983" w:author="chaniaayulestari@outlook.com" w:date="2021-11-12T16:27:00Z"/>
        </w:rPr>
      </w:pPr>
      <w:ins w:id="2984" w:author="Rafi Aziizi" w:date="2021-11-12T14:36:00Z">
        <w:r>
          <w:t xml:space="preserve">a. </w:t>
        </w:r>
      </w:ins>
      <w:ins w:id="2985" w:author="Rafi Aziizi" w:date="2021-11-12T14:45:00Z">
        <w:r w:rsidR="00522ADB">
          <w:t xml:space="preserve">Skenario </w:t>
        </w:r>
      </w:ins>
      <w:ins w:id="2986" w:author="Rafi Aziizi" w:date="2021-11-12T14:36:00Z">
        <w:r>
          <w:t>Tambah Guru</w:t>
        </w:r>
      </w:ins>
    </w:p>
    <w:p w14:paraId="29FDFE47" w14:textId="01BDC623" w:rsidR="001A7B0B" w:rsidDel="00A25E3C" w:rsidRDefault="001A7B0B">
      <w:pPr>
        <w:rPr>
          <w:ins w:id="2987" w:author="Rafi Aziizi" w:date="2021-11-12T14:41:00Z"/>
          <w:del w:id="2988" w:author="chaniaayulestari@outlook.com" w:date="2021-11-13T14:02:00Z"/>
        </w:rPr>
        <w:pPrChange w:id="2989" w:author="chaniaayulestari@outlook.com" w:date="2021-11-12T16:27:00Z">
          <w:pPr>
            <w:ind w:left="66"/>
          </w:pPr>
        </w:pPrChange>
      </w:pPr>
    </w:p>
    <w:p w14:paraId="47A72668" w14:textId="5EBE1F08" w:rsidR="00A25E3C" w:rsidRDefault="00A25E3C">
      <w:pPr>
        <w:pStyle w:val="Caption"/>
        <w:keepNext/>
        <w:jc w:val="center"/>
        <w:rPr>
          <w:ins w:id="2990" w:author="chaniaayulestari@outlook.com" w:date="2021-11-13T14:00:00Z"/>
        </w:rPr>
        <w:pPrChange w:id="2991" w:author="chaniaayulestari@outlook.com" w:date="2021-11-13T14:01:00Z">
          <w:pPr/>
        </w:pPrChange>
      </w:pPr>
      <w:bookmarkStart w:id="2992" w:name="_Toc87762733"/>
      <w:ins w:id="2993" w:author="chaniaayulestari@outlook.com" w:date="2021-11-13T14:00:00Z">
        <w:r>
          <w:t xml:space="preserve">Tabel 3. </w:t>
        </w:r>
      </w:ins>
      <w:ins w:id="2994" w:author="Rafi Aziizi" w:date="2021-11-14T11:08:00Z">
        <w:r w:rsidR="001B2DEA">
          <w:fldChar w:fldCharType="begin"/>
        </w:r>
        <w:r w:rsidR="001B2DEA">
          <w:instrText xml:space="preserve"> SEQ Tabel_3. \* ARABIC </w:instrText>
        </w:r>
      </w:ins>
      <w:r w:rsidR="001B2DEA">
        <w:fldChar w:fldCharType="separate"/>
      </w:r>
      <w:ins w:id="2995" w:author="Rafi Aziizi" w:date="2021-11-14T11:08:00Z">
        <w:r w:rsidR="001B2DEA">
          <w:rPr>
            <w:noProof/>
          </w:rPr>
          <w:t>20</w:t>
        </w:r>
        <w:r w:rsidR="001B2DEA">
          <w:fldChar w:fldCharType="end"/>
        </w:r>
      </w:ins>
      <w:ins w:id="2996" w:author="chaniaayulestari@outlook.com" w:date="2021-11-13T14:00:00Z">
        <w:del w:id="2997" w:author="Rafi Aziizi" w:date="2021-11-14T09:52:00Z">
          <w:r w:rsidDel="003640C9">
            <w:fldChar w:fldCharType="begin"/>
          </w:r>
          <w:r w:rsidDel="003640C9">
            <w:delInstrText xml:space="preserve"> SEQ Tabel_3. \* ARABIC </w:delInstrText>
          </w:r>
        </w:del>
      </w:ins>
      <w:del w:id="2998" w:author="Rafi Aziizi" w:date="2021-11-14T09:52:00Z">
        <w:r w:rsidDel="003640C9">
          <w:fldChar w:fldCharType="end"/>
        </w:r>
      </w:del>
      <w:ins w:id="2999" w:author="chaniaayulestari@outlook.com" w:date="2021-11-13T14:00:00Z">
        <w:r>
          <w:t xml:space="preserve"> Skenario Kelola Guru</w:t>
        </w:r>
        <w:bookmarkEnd w:id="2992"/>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209F6D4D" w14:textId="77777777" w:rsidTr="001F2641">
        <w:trPr>
          <w:jc w:val="center"/>
          <w:ins w:id="3000" w:author="Rafi Aziizi" w:date="2021-11-12T14:41:00Z"/>
        </w:trPr>
        <w:tc>
          <w:tcPr>
            <w:tcW w:w="3827" w:type="dxa"/>
            <w:shd w:val="clear" w:color="auto" w:fill="F2EE98"/>
            <w:vAlign w:val="center"/>
          </w:tcPr>
          <w:p w14:paraId="7410EB51" w14:textId="77777777" w:rsidR="001F2641" w:rsidRPr="0044182F" w:rsidRDefault="001F2641" w:rsidP="001F2641">
            <w:pPr>
              <w:rPr>
                <w:ins w:id="3001" w:author="Rafi Aziizi" w:date="2021-11-12T14:41:00Z"/>
                <w:b/>
              </w:rPr>
            </w:pPr>
            <w:ins w:id="3002" w:author="Rafi Aziizi" w:date="2021-11-12T14:41:00Z">
              <w:r w:rsidRPr="0044182F">
                <w:rPr>
                  <w:b/>
                </w:rPr>
                <w:t>Name</w:t>
              </w:r>
            </w:ins>
          </w:p>
        </w:tc>
        <w:tc>
          <w:tcPr>
            <w:tcW w:w="3964" w:type="dxa"/>
            <w:shd w:val="clear" w:color="auto" w:fill="F2EE98"/>
            <w:vAlign w:val="center"/>
          </w:tcPr>
          <w:p w14:paraId="482077C4" w14:textId="05AC9CE4" w:rsidR="001F2641" w:rsidRPr="00A46E0B" w:rsidRDefault="001F2641" w:rsidP="001F2641">
            <w:pPr>
              <w:rPr>
                <w:ins w:id="3003" w:author="Rafi Aziizi" w:date="2021-11-12T14:41:00Z"/>
              </w:rPr>
            </w:pPr>
            <w:ins w:id="3004" w:author="Rafi Aziizi" w:date="2021-11-12T14:41:00Z">
              <w:r>
                <w:t xml:space="preserve">Tambah </w:t>
              </w:r>
            </w:ins>
            <w:ins w:id="3005" w:author="Rafi Aziizi" w:date="2021-11-12T14:42:00Z">
              <w:r>
                <w:t>Guru</w:t>
              </w:r>
            </w:ins>
          </w:p>
        </w:tc>
      </w:tr>
      <w:tr w:rsidR="001F2641" w:rsidRPr="002F6C1D" w14:paraId="0C2FE592" w14:textId="77777777" w:rsidTr="001F2641">
        <w:trPr>
          <w:jc w:val="center"/>
          <w:ins w:id="3006" w:author="Rafi Aziizi" w:date="2021-11-12T14:41:00Z"/>
        </w:trPr>
        <w:tc>
          <w:tcPr>
            <w:tcW w:w="3827" w:type="dxa"/>
            <w:vAlign w:val="center"/>
          </w:tcPr>
          <w:p w14:paraId="1F30E74F" w14:textId="77777777" w:rsidR="001F2641" w:rsidRPr="0044182F" w:rsidRDefault="001F2641" w:rsidP="001F2641">
            <w:pPr>
              <w:rPr>
                <w:ins w:id="3007" w:author="Rafi Aziizi" w:date="2021-11-12T14:41:00Z"/>
                <w:b/>
              </w:rPr>
            </w:pPr>
            <w:ins w:id="3008" w:author="Rafi Aziizi" w:date="2021-11-12T14:41:00Z">
              <w:r w:rsidRPr="0044182F">
                <w:rPr>
                  <w:b/>
                </w:rPr>
                <w:t>ID</w:t>
              </w:r>
            </w:ins>
          </w:p>
        </w:tc>
        <w:tc>
          <w:tcPr>
            <w:tcW w:w="3964" w:type="dxa"/>
            <w:vAlign w:val="center"/>
          </w:tcPr>
          <w:p w14:paraId="32268E5A" w14:textId="7062C08B" w:rsidR="001F2641" w:rsidRPr="002F6C1D" w:rsidRDefault="001F2641" w:rsidP="001F2641">
            <w:pPr>
              <w:rPr>
                <w:ins w:id="3009" w:author="Rafi Aziizi" w:date="2021-11-12T14:41:00Z"/>
              </w:rPr>
            </w:pPr>
            <w:ins w:id="3010" w:author="Rafi Aziizi" w:date="2021-11-12T14:41:00Z">
              <w:r>
                <w:t>RC1</w:t>
              </w:r>
            </w:ins>
            <w:ins w:id="3011" w:author="Rafi Aziizi" w:date="2021-11-12T14:42:00Z">
              <w:r>
                <w:t>3</w:t>
              </w:r>
            </w:ins>
            <w:ins w:id="3012" w:author="Rafi Aziizi" w:date="2021-11-13T06:55:00Z">
              <w:r w:rsidR="005049EC">
                <w:t>.1</w:t>
              </w:r>
            </w:ins>
          </w:p>
        </w:tc>
      </w:tr>
      <w:tr w:rsidR="001F2641" w:rsidRPr="000C722D" w14:paraId="3219BF6B" w14:textId="77777777" w:rsidTr="001F2641">
        <w:trPr>
          <w:jc w:val="center"/>
          <w:ins w:id="3013" w:author="Rafi Aziizi" w:date="2021-11-12T14:41:00Z"/>
        </w:trPr>
        <w:tc>
          <w:tcPr>
            <w:tcW w:w="3827" w:type="dxa"/>
            <w:vAlign w:val="center"/>
          </w:tcPr>
          <w:p w14:paraId="2486C178" w14:textId="77777777" w:rsidR="001F2641" w:rsidRPr="0044182F" w:rsidRDefault="001F2641" w:rsidP="001F2641">
            <w:pPr>
              <w:rPr>
                <w:ins w:id="3014" w:author="Rafi Aziizi" w:date="2021-11-12T14:41:00Z"/>
                <w:b/>
              </w:rPr>
            </w:pPr>
            <w:ins w:id="3015" w:author="Rafi Aziizi" w:date="2021-11-12T14:41:00Z">
              <w:r w:rsidRPr="0044182F">
                <w:rPr>
                  <w:b/>
                </w:rPr>
                <w:t>Description</w:t>
              </w:r>
            </w:ins>
          </w:p>
        </w:tc>
        <w:tc>
          <w:tcPr>
            <w:tcW w:w="3964" w:type="dxa"/>
          </w:tcPr>
          <w:p w14:paraId="60B8F19B" w14:textId="0A37A3A5" w:rsidR="001F2641" w:rsidRPr="000C722D" w:rsidRDefault="001F2641" w:rsidP="001F2641">
            <w:pPr>
              <w:rPr>
                <w:ins w:id="3016" w:author="Rafi Aziizi" w:date="2021-11-12T14:41:00Z"/>
              </w:rPr>
            </w:pPr>
            <w:ins w:id="3017" w:author="Rafi Aziizi" w:date="2021-11-12T14:41:00Z">
              <w:r>
                <w:t xml:space="preserve">Use case ini merupakan use case generalisasi dari kelola </w:t>
              </w:r>
            </w:ins>
            <w:ins w:id="3018" w:author="Rafi Aziizi" w:date="2021-11-12T14:44:00Z">
              <w:r w:rsidR="00522ADB">
                <w:t>guru</w:t>
              </w:r>
            </w:ins>
            <w:ins w:id="3019" w:author="Rafi Aziizi" w:date="2021-11-12T14:41:00Z">
              <w:r>
                <w:t xml:space="preserve"> untuk menambah data </w:t>
              </w:r>
            </w:ins>
            <w:ins w:id="3020" w:author="Rafi Aziizi" w:date="2021-11-12T14:42:00Z">
              <w:r>
                <w:t>guru</w:t>
              </w:r>
            </w:ins>
            <w:ins w:id="3021" w:author="Rafi Aziizi" w:date="2021-11-12T14:41:00Z">
              <w:r>
                <w:t>.</w:t>
              </w:r>
            </w:ins>
          </w:p>
        </w:tc>
      </w:tr>
      <w:tr w:rsidR="001F2641" w:rsidRPr="002F6C1D" w14:paraId="2553A343" w14:textId="77777777" w:rsidTr="001F2641">
        <w:trPr>
          <w:jc w:val="center"/>
          <w:ins w:id="3022" w:author="Rafi Aziizi" w:date="2021-11-12T14:41:00Z"/>
        </w:trPr>
        <w:tc>
          <w:tcPr>
            <w:tcW w:w="3827" w:type="dxa"/>
            <w:vAlign w:val="center"/>
          </w:tcPr>
          <w:p w14:paraId="20D14C3B" w14:textId="77777777" w:rsidR="001F2641" w:rsidRPr="0044182F" w:rsidRDefault="001F2641" w:rsidP="001F2641">
            <w:pPr>
              <w:rPr>
                <w:ins w:id="3023" w:author="Rafi Aziizi" w:date="2021-11-12T14:41:00Z"/>
                <w:b/>
              </w:rPr>
            </w:pPr>
            <w:ins w:id="3024" w:author="Rafi Aziizi" w:date="2021-11-12T14:41:00Z">
              <w:r w:rsidRPr="0044182F">
                <w:rPr>
                  <w:b/>
                </w:rPr>
                <w:t>Actors</w:t>
              </w:r>
            </w:ins>
          </w:p>
        </w:tc>
        <w:tc>
          <w:tcPr>
            <w:tcW w:w="3964" w:type="dxa"/>
            <w:vAlign w:val="center"/>
          </w:tcPr>
          <w:p w14:paraId="18663D8A" w14:textId="77777777" w:rsidR="001F2641" w:rsidRPr="002F6C1D" w:rsidRDefault="001F2641" w:rsidP="001F2641">
            <w:pPr>
              <w:rPr>
                <w:ins w:id="3025" w:author="Rafi Aziizi" w:date="2021-11-12T14:41:00Z"/>
              </w:rPr>
            </w:pPr>
            <w:ins w:id="3026" w:author="Rafi Aziizi" w:date="2021-11-12T14:41:00Z">
              <w:r>
                <w:t>Bag.IT, Guru BK.</w:t>
              </w:r>
            </w:ins>
          </w:p>
        </w:tc>
      </w:tr>
      <w:tr w:rsidR="001F2641" w:rsidRPr="0044182F" w14:paraId="20BFE35C" w14:textId="77777777" w:rsidTr="001F2641">
        <w:trPr>
          <w:jc w:val="center"/>
          <w:ins w:id="3027" w:author="Rafi Aziizi" w:date="2021-11-12T14:41:00Z"/>
        </w:trPr>
        <w:tc>
          <w:tcPr>
            <w:tcW w:w="3827" w:type="dxa"/>
            <w:vAlign w:val="center"/>
          </w:tcPr>
          <w:p w14:paraId="14AB09CC" w14:textId="77777777" w:rsidR="001F2641" w:rsidRPr="0044182F" w:rsidRDefault="001F2641" w:rsidP="001F2641">
            <w:pPr>
              <w:rPr>
                <w:ins w:id="3028" w:author="Rafi Aziizi" w:date="2021-11-12T14:41:00Z"/>
                <w:b/>
              </w:rPr>
            </w:pPr>
            <w:ins w:id="3029" w:author="Rafi Aziizi" w:date="2021-11-12T14:41:00Z">
              <w:r w:rsidRPr="0044182F">
                <w:rPr>
                  <w:b/>
                </w:rPr>
                <w:t>Frequency of Use</w:t>
              </w:r>
            </w:ins>
          </w:p>
        </w:tc>
        <w:tc>
          <w:tcPr>
            <w:tcW w:w="3964" w:type="dxa"/>
            <w:vAlign w:val="center"/>
          </w:tcPr>
          <w:p w14:paraId="00A3A364" w14:textId="77777777" w:rsidR="001F2641" w:rsidRPr="007B7AB3" w:rsidRDefault="001F2641" w:rsidP="001F2641">
            <w:pPr>
              <w:rPr>
                <w:ins w:id="3030" w:author="Rafi Aziizi" w:date="2021-11-12T14:41:00Z"/>
                <w:i/>
                <w:iCs/>
              </w:rPr>
            </w:pPr>
            <w:ins w:id="3031" w:author="Rafi Aziizi" w:date="2021-11-12T14:41:00Z">
              <w:r>
                <w:rPr>
                  <w:i/>
                  <w:iCs/>
                </w:rPr>
                <w:t>Conditional</w:t>
              </w:r>
            </w:ins>
          </w:p>
        </w:tc>
      </w:tr>
      <w:tr w:rsidR="001F2641" w:rsidRPr="0044182F" w14:paraId="340A808F" w14:textId="77777777" w:rsidTr="001F2641">
        <w:trPr>
          <w:jc w:val="center"/>
          <w:ins w:id="3032" w:author="Rafi Aziizi" w:date="2021-11-12T14:41:00Z"/>
        </w:trPr>
        <w:tc>
          <w:tcPr>
            <w:tcW w:w="3827" w:type="dxa"/>
            <w:vAlign w:val="center"/>
          </w:tcPr>
          <w:p w14:paraId="7C820474" w14:textId="77777777" w:rsidR="001F2641" w:rsidRPr="0044182F" w:rsidRDefault="001F2641" w:rsidP="001F2641">
            <w:pPr>
              <w:rPr>
                <w:ins w:id="3033" w:author="Rafi Aziizi" w:date="2021-11-12T14:41:00Z"/>
                <w:b/>
              </w:rPr>
            </w:pPr>
            <w:ins w:id="3034" w:author="Rafi Aziizi" w:date="2021-11-12T14:41:00Z">
              <w:r w:rsidRPr="0044182F">
                <w:rPr>
                  <w:b/>
                </w:rPr>
                <w:t>Triggers</w:t>
              </w:r>
            </w:ins>
          </w:p>
        </w:tc>
        <w:tc>
          <w:tcPr>
            <w:tcW w:w="3964" w:type="dxa"/>
            <w:vAlign w:val="center"/>
          </w:tcPr>
          <w:p w14:paraId="22F1DF26" w14:textId="77777777" w:rsidR="001F2641" w:rsidRPr="0044182F" w:rsidRDefault="001F2641" w:rsidP="001F2641">
            <w:pPr>
              <w:rPr>
                <w:ins w:id="3035" w:author="Rafi Aziizi" w:date="2021-11-12T14:41:00Z"/>
              </w:rPr>
            </w:pPr>
            <w:ins w:id="3036" w:author="Rafi Aziizi" w:date="2021-11-12T14:41:00Z">
              <w:r>
                <w:t>-</w:t>
              </w:r>
            </w:ins>
          </w:p>
        </w:tc>
      </w:tr>
      <w:tr w:rsidR="001F2641" w:rsidRPr="0081005E" w14:paraId="7BC706B3" w14:textId="77777777" w:rsidTr="001F2641">
        <w:trPr>
          <w:jc w:val="center"/>
          <w:ins w:id="3037" w:author="Rafi Aziizi" w:date="2021-11-12T14:41:00Z"/>
        </w:trPr>
        <w:tc>
          <w:tcPr>
            <w:tcW w:w="3827" w:type="dxa"/>
            <w:vAlign w:val="center"/>
          </w:tcPr>
          <w:p w14:paraId="11F2B9EE" w14:textId="77777777" w:rsidR="001F2641" w:rsidRPr="0044182F" w:rsidRDefault="001F2641" w:rsidP="001F2641">
            <w:pPr>
              <w:rPr>
                <w:ins w:id="3038" w:author="Rafi Aziizi" w:date="2021-11-12T14:41:00Z"/>
                <w:b/>
              </w:rPr>
            </w:pPr>
            <w:ins w:id="3039" w:author="Rafi Aziizi" w:date="2021-11-12T14:41:00Z">
              <w:r w:rsidRPr="0044182F">
                <w:rPr>
                  <w:b/>
                </w:rPr>
                <w:t>Pre-Conditions</w:t>
              </w:r>
            </w:ins>
          </w:p>
        </w:tc>
        <w:tc>
          <w:tcPr>
            <w:tcW w:w="3964" w:type="dxa"/>
            <w:vAlign w:val="center"/>
          </w:tcPr>
          <w:p w14:paraId="27D399FB" w14:textId="457CDB1A" w:rsidR="001F2641" w:rsidRPr="0081005E" w:rsidRDefault="001F2641" w:rsidP="001F2641">
            <w:pPr>
              <w:rPr>
                <w:ins w:id="3040" w:author="Rafi Aziizi" w:date="2021-11-12T14:41:00Z"/>
                <w:i/>
                <w:iCs/>
              </w:rPr>
            </w:pPr>
            <w:ins w:id="3041" w:author="Rafi Aziizi" w:date="2021-11-12T14:41:00Z">
              <w:r>
                <w:t xml:space="preserve">Data </w:t>
              </w:r>
            </w:ins>
            <w:ins w:id="3042" w:author="Rafi Aziizi" w:date="2021-11-12T14:42:00Z">
              <w:r>
                <w:t>guru</w:t>
              </w:r>
            </w:ins>
            <w:ins w:id="3043" w:author="Rafi Aziizi" w:date="2021-11-12T14:41:00Z">
              <w:r>
                <w:t xml:space="preserve"> tidak ada</w:t>
              </w:r>
            </w:ins>
          </w:p>
        </w:tc>
      </w:tr>
      <w:tr w:rsidR="001F2641" w:rsidRPr="0048762E" w14:paraId="093FC932" w14:textId="77777777" w:rsidTr="001F2641">
        <w:trPr>
          <w:jc w:val="center"/>
          <w:ins w:id="3044" w:author="Rafi Aziizi" w:date="2021-11-12T14:41:00Z"/>
        </w:trPr>
        <w:tc>
          <w:tcPr>
            <w:tcW w:w="3827" w:type="dxa"/>
            <w:vAlign w:val="center"/>
          </w:tcPr>
          <w:p w14:paraId="1D58FD09" w14:textId="77777777" w:rsidR="001F2641" w:rsidRPr="0044182F" w:rsidRDefault="001F2641" w:rsidP="001F2641">
            <w:pPr>
              <w:rPr>
                <w:ins w:id="3045" w:author="Rafi Aziizi" w:date="2021-11-12T14:41:00Z"/>
                <w:b/>
              </w:rPr>
            </w:pPr>
            <w:ins w:id="3046" w:author="Rafi Aziizi" w:date="2021-11-12T14:41:00Z">
              <w:r w:rsidRPr="0044182F">
                <w:rPr>
                  <w:b/>
                </w:rPr>
                <w:t>Post-Conditions</w:t>
              </w:r>
            </w:ins>
          </w:p>
        </w:tc>
        <w:tc>
          <w:tcPr>
            <w:tcW w:w="3964" w:type="dxa"/>
            <w:vAlign w:val="center"/>
          </w:tcPr>
          <w:p w14:paraId="79F00D6B" w14:textId="04CC6F29" w:rsidR="001F2641" w:rsidRPr="0048762E" w:rsidRDefault="001F2641" w:rsidP="001F2641">
            <w:pPr>
              <w:rPr>
                <w:ins w:id="3047" w:author="Rafi Aziizi" w:date="2021-11-12T14:41:00Z"/>
              </w:rPr>
            </w:pPr>
            <w:ins w:id="3048" w:author="Rafi Aziizi" w:date="2021-11-12T14:41:00Z">
              <w:r>
                <w:t xml:space="preserve">Data </w:t>
              </w:r>
            </w:ins>
            <w:ins w:id="3049" w:author="Rafi Aziizi" w:date="2021-11-12T14:42:00Z">
              <w:r>
                <w:t>guru</w:t>
              </w:r>
            </w:ins>
            <w:ins w:id="3050" w:author="Rafi Aziizi" w:date="2021-11-12T14:41:00Z">
              <w:r>
                <w:t xml:space="preserve"> baru ditampilkan</w:t>
              </w:r>
            </w:ins>
          </w:p>
        </w:tc>
      </w:tr>
      <w:tr w:rsidR="001F2641" w:rsidRPr="0044182F" w14:paraId="42800025" w14:textId="77777777" w:rsidTr="001F2641">
        <w:trPr>
          <w:jc w:val="center"/>
          <w:ins w:id="3051" w:author="Rafi Aziizi" w:date="2021-11-12T14:41:00Z"/>
        </w:trPr>
        <w:tc>
          <w:tcPr>
            <w:tcW w:w="7791" w:type="dxa"/>
            <w:gridSpan w:val="2"/>
            <w:shd w:val="clear" w:color="auto" w:fill="F2EE98"/>
            <w:vAlign w:val="center"/>
          </w:tcPr>
          <w:p w14:paraId="6F16386F" w14:textId="77777777" w:rsidR="001F2641" w:rsidRPr="0044182F" w:rsidRDefault="001F2641" w:rsidP="001F2641">
            <w:pPr>
              <w:jc w:val="center"/>
              <w:rPr>
                <w:ins w:id="3052" w:author="Rafi Aziizi" w:date="2021-11-12T14:41:00Z"/>
                <w:b/>
              </w:rPr>
            </w:pPr>
            <w:ins w:id="3053" w:author="Rafi Aziizi" w:date="2021-11-12T14:41:00Z">
              <w:r w:rsidRPr="0044182F">
                <w:rPr>
                  <w:b/>
                </w:rPr>
                <w:t>Main Course</w:t>
              </w:r>
            </w:ins>
          </w:p>
        </w:tc>
      </w:tr>
      <w:tr w:rsidR="001F2641" w:rsidRPr="0044182F" w14:paraId="4393EB3A" w14:textId="77777777" w:rsidTr="001F2641">
        <w:trPr>
          <w:jc w:val="center"/>
          <w:ins w:id="3054" w:author="Rafi Aziizi" w:date="2021-11-12T14:41:00Z"/>
        </w:trPr>
        <w:tc>
          <w:tcPr>
            <w:tcW w:w="3827" w:type="dxa"/>
            <w:shd w:val="clear" w:color="auto" w:fill="F2EE98"/>
            <w:vAlign w:val="center"/>
          </w:tcPr>
          <w:p w14:paraId="4392752A" w14:textId="77777777" w:rsidR="001F2641" w:rsidRPr="0044182F" w:rsidRDefault="001F2641" w:rsidP="001F2641">
            <w:pPr>
              <w:jc w:val="center"/>
              <w:rPr>
                <w:ins w:id="3055" w:author="Rafi Aziizi" w:date="2021-11-12T14:41:00Z"/>
                <w:b/>
              </w:rPr>
            </w:pPr>
            <w:ins w:id="3056" w:author="Rafi Aziizi" w:date="2021-11-12T14:41:00Z">
              <w:r w:rsidRPr="0044182F">
                <w:rPr>
                  <w:b/>
                </w:rPr>
                <w:t>Aksi Aktor</w:t>
              </w:r>
            </w:ins>
          </w:p>
        </w:tc>
        <w:tc>
          <w:tcPr>
            <w:tcW w:w="3964" w:type="dxa"/>
            <w:shd w:val="clear" w:color="auto" w:fill="F2EE98"/>
            <w:vAlign w:val="center"/>
          </w:tcPr>
          <w:p w14:paraId="64A5B169" w14:textId="77777777" w:rsidR="001F2641" w:rsidRPr="0044182F" w:rsidRDefault="001F2641" w:rsidP="001F2641">
            <w:pPr>
              <w:jc w:val="center"/>
              <w:rPr>
                <w:ins w:id="3057" w:author="Rafi Aziizi" w:date="2021-11-12T14:41:00Z"/>
                <w:b/>
              </w:rPr>
            </w:pPr>
            <w:ins w:id="3058" w:author="Rafi Aziizi" w:date="2021-11-12T14:41:00Z">
              <w:r w:rsidRPr="0044182F">
                <w:rPr>
                  <w:b/>
                </w:rPr>
                <w:t>Reaksi Sistem</w:t>
              </w:r>
            </w:ins>
          </w:p>
        </w:tc>
      </w:tr>
      <w:tr w:rsidR="001F2641" w:rsidRPr="0044182F" w14:paraId="01E400D5" w14:textId="77777777" w:rsidTr="001F2641">
        <w:trPr>
          <w:jc w:val="center"/>
          <w:ins w:id="3059" w:author="Rafi Aziizi" w:date="2021-11-12T14:41:00Z"/>
        </w:trPr>
        <w:tc>
          <w:tcPr>
            <w:tcW w:w="3827" w:type="dxa"/>
            <w:vAlign w:val="center"/>
          </w:tcPr>
          <w:p w14:paraId="1CB3E0FF" w14:textId="3F11120C" w:rsidR="001F2641" w:rsidRPr="0044182F" w:rsidRDefault="001F2641" w:rsidP="001F2641">
            <w:pPr>
              <w:numPr>
                <w:ilvl w:val="0"/>
                <w:numId w:val="81"/>
              </w:numPr>
              <w:spacing w:after="160"/>
              <w:rPr>
                <w:ins w:id="3060" w:author="Rafi Aziizi" w:date="2021-11-12T14:41:00Z"/>
              </w:rPr>
            </w:pPr>
            <w:ins w:id="3061" w:author="Rafi Aziizi" w:date="2021-11-12T14:41:00Z">
              <w:r>
                <w:t>Memasuki menu “Tambah Guru”</w:t>
              </w:r>
            </w:ins>
          </w:p>
        </w:tc>
        <w:tc>
          <w:tcPr>
            <w:tcW w:w="3964" w:type="dxa"/>
            <w:vAlign w:val="center"/>
          </w:tcPr>
          <w:p w14:paraId="3BCB50B5" w14:textId="77777777" w:rsidR="001F2641" w:rsidRPr="0044182F" w:rsidRDefault="001F2641" w:rsidP="001F2641">
            <w:pPr>
              <w:ind w:left="511"/>
              <w:rPr>
                <w:ins w:id="3062" w:author="Rafi Aziizi" w:date="2021-11-12T14:41:00Z"/>
              </w:rPr>
            </w:pPr>
          </w:p>
        </w:tc>
      </w:tr>
      <w:tr w:rsidR="001F2641" w:rsidRPr="0044182F" w14:paraId="0D879ADA" w14:textId="77777777" w:rsidTr="001F2641">
        <w:trPr>
          <w:jc w:val="center"/>
          <w:ins w:id="3063" w:author="Rafi Aziizi" w:date="2021-11-12T14:41:00Z"/>
        </w:trPr>
        <w:tc>
          <w:tcPr>
            <w:tcW w:w="3827" w:type="dxa"/>
            <w:vAlign w:val="center"/>
          </w:tcPr>
          <w:p w14:paraId="23008D06" w14:textId="77777777" w:rsidR="001F2641" w:rsidRPr="0044182F" w:rsidRDefault="001F2641" w:rsidP="001F2641">
            <w:pPr>
              <w:ind w:left="510"/>
              <w:rPr>
                <w:ins w:id="3064" w:author="Rafi Aziizi" w:date="2021-11-12T14:41:00Z"/>
              </w:rPr>
            </w:pPr>
          </w:p>
        </w:tc>
        <w:tc>
          <w:tcPr>
            <w:tcW w:w="3964" w:type="dxa"/>
            <w:vAlign w:val="center"/>
          </w:tcPr>
          <w:p w14:paraId="672EE803" w14:textId="4D46D2DC" w:rsidR="001F2641" w:rsidRPr="0044182F" w:rsidRDefault="001F2641" w:rsidP="001F2641">
            <w:pPr>
              <w:numPr>
                <w:ilvl w:val="0"/>
                <w:numId w:val="81"/>
              </w:numPr>
              <w:spacing w:after="160"/>
              <w:ind w:left="511"/>
              <w:rPr>
                <w:ins w:id="3065" w:author="Rafi Aziizi" w:date="2021-11-12T14:41:00Z"/>
              </w:rPr>
            </w:pPr>
            <w:ins w:id="3066" w:author="Rafi Aziizi" w:date="2021-11-12T14:41:00Z">
              <w:r>
                <w:t>Menampilkan form tambah data guru</w:t>
              </w:r>
            </w:ins>
          </w:p>
        </w:tc>
      </w:tr>
      <w:tr w:rsidR="001F2641" w:rsidRPr="0044182F" w14:paraId="72E3D444" w14:textId="77777777" w:rsidTr="001F2641">
        <w:trPr>
          <w:jc w:val="center"/>
          <w:ins w:id="3067" w:author="Rafi Aziizi" w:date="2021-11-12T14:41:00Z"/>
        </w:trPr>
        <w:tc>
          <w:tcPr>
            <w:tcW w:w="3827" w:type="dxa"/>
            <w:vAlign w:val="center"/>
          </w:tcPr>
          <w:p w14:paraId="264C55EB" w14:textId="79615EB5" w:rsidR="001F2641" w:rsidRPr="0044182F" w:rsidRDefault="001F2641" w:rsidP="001F2641">
            <w:pPr>
              <w:pStyle w:val="ListParagraph"/>
              <w:numPr>
                <w:ilvl w:val="0"/>
                <w:numId w:val="81"/>
              </w:numPr>
              <w:rPr>
                <w:ins w:id="3068" w:author="Rafi Aziizi" w:date="2021-11-12T14:41:00Z"/>
              </w:rPr>
            </w:pPr>
            <w:ins w:id="3069" w:author="Rafi Aziizi" w:date="2021-11-12T14:41:00Z">
              <w:r>
                <w:t>Mengisi form tambah data guru</w:t>
              </w:r>
            </w:ins>
          </w:p>
        </w:tc>
        <w:tc>
          <w:tcPr>
            <w:tcW w:w="3964" w:type="dxa"/>
            <w:vAlign w:val="center"/>
          </w:tcPr>
          <w:p w14:paraId="5988DF1A" w14:textId="77777777" w:rsidR="001F2641" w:rsidRDefault="001F2641" w:rsidP="001F2641">
            <w:pPr>
              <w:spacing w:after="160"/>
              <w:ind w:left="511"/>
              <w:rPr>
                <w:ins w:id="3070" w:author="Rafi Aziizi" w:date="2021-11-12T14:41:00Z"/>
              </w:rPr>
            </w:pPr>
          </w:p>
        </w:tc>
      </w:tr>
      <w:tr w:rsidR="001F2641" w:rsidRPr="0044182F" w14:paraId="2A24FF6F" w14:textId="77777777" w:rsidTr="001F2641">
        <w:trPr>
          <w:jc w:val="center"/>
          <w:ins w:id="3071" w:author="Rafi Aziizi" w:date="2021-11-12T14:41:00Z"/>
        </w:trPr>
        <w:tc>
          <w:tcPr>
            <w:tcW w:w="3827" w:type="dxa"/>
            <w:vAlign w:val="center"/>
          </w:tcPr>
          <w:p w14:paraId="29531D28" w14:textId="77777777" w:rsidR="001F2641" w:rsidRDefault="001F2641" w:rsidP="001F2641">
            <w:pPr>
              <w:pStyle w:val="ListParagraph"/>
              <w:rPr>
                <w:ins w:id="3072" w:author="Rafi Aziizi" w:date="2021-11-12T14:41:00Z"/>
              </w:rPr>
            </w:pPr>
          </w:p>
        </w:tc>
        <w:tc>
          <w:tcPr>
            <w:tcW w:w="3964" w:type="dxa"/>
            <w:vAlign w:val="center"/>
          </w:tcPr>
          <w:p w14:paraId="74924319" w14:textId="298A4EEC" w:rsidR="001F2641" w:rsidRDefault="001F2641" w:rsidP="001F2641">
            <w:pPr>
              <w:pStyle w:val="ListParagraph"/>
              <w:numPr>
                <w:ilvl w:val="0"/>
                <w:numId w:val="81"/>
              </w:numPr>
              <w:spacing w:after="160"/>
              <w:rPr>
                <w:ins w:id="3073" w:author="Rafi Aziizi" w:date="2021-11-12T14:41:00Z"/>
              </w:rPr>
            </w:pPr>
            <w:ins w:id="3074" w:author="Rafi Aziizi" w:date="2021-11-12T14:41:00Z">
              <w:r>
                <w:t xml:space="preserve">Menyimpan data guru baru pada </w:t>
              </w:r>
              <w:r w:rsidRPr="00C70CAF">
                <w:rPr>
                  <w:i/>
                  <w:iCs/>
                </w:rPr>
                <w:t>database</w:t>
              </w:r>
            </w:ins>
          </w:p>
        </w:tc>
      </w:tr>
      <w:tr w:rsidR="001F2641" w:rsidRPr="001B1AF9" w14:paraId="79FF8847" w14:textId="77777777" w:rsidTr="001F2641">
        <w:trPr>
          <w:jc w:val="center"/>
          <w:ins w:id="3075" w:author="Rafi Aziizi" w:date="2021-11-12T14:41:00Z"/>
        </w:trPr>
        <w:tc>
          <w:tcPr>
            <w:tcW w:w="7791" w:type="dxa"/>
            <w:gridSpan w:val="2"/>
            <w:shd w:val="clear" w:color="auto" w:fill="F2EE98"/>
            <w:vAlign w:val="center"/>
          </w:tcPr>
          <w:p w14:paraId="686807C9" w14:textId="77777777" w:rsidR="001F2641" w:rsidRPr="001B1AF9" w:rsidRDefault="001F2641" w:rsidP="001F2641">
            <w:pPr>
              <w:pStyle w:val="ListParagraph"/>
              <w:spacing w:after="160"/>
              <w:ind w:left="468"/>
              <w:jc w:val="center"/>
              <w:rPr>
                <w:ins w:id="3076" w:author="Rafi Aziizi" w:date="2021-11-12T14:41:00Z"/>
                <w:b/>
                <w:bCs/>
              </w:rPr>
            </w:pPr>
            <w:ins w:id="3077" w:author="Rafi Aziizi" w:date="2021-11-12T14:41:00Z">
              <w:r w:rsidRPr="001B1AF9">
                <w:rPr>
                  <w:b/>
                  <w:bCs/>
                </w:rPr>
                <w:t>Skenario Eksepsi (Optional)</w:t>
              </w:r>
            </w:ins>
          </w:p>
        </w:tc>
      </w:tr>
      <w:tr w:rsidR="001F2641" w:rsidRPr="001B1AF9" w14:paraId="181C0ABC" w14:textId="77777777" w:rsidTr="001F2641">
        <w:trPr>
          <w:jc w:val="center"/>
          <w:ins w:id="3078" w:author="Rafi Aziizi" w:date="2021-11-12T14:41:00Z"/>
        </w:trPr>
        <w:tc>
          <w:tcPr>
            <w:tcW w:w="3827" w:type="dxa"/>
            <w:shd w:val="clear" w:color="auto" w:fill="F2EE98"/>
            <w:vAlign w:val="center"/>
          </w:tcPr>
          <w:p w14:paraId="5B1BF8F6" w14:textId="77777777" w:rsidR="001F2641" w:rsidRPr="001B1AF9" w:rsidRDefault="001F2641" w:rsidP="001F2641">
            <w:pPr>
              <w:pStyle w:val="ListParagraph"/>
              <w:ind w:left="450"/>
              <w:jc w:val="center"/>
              <w:rPr>
                <w:ins w:id="3079" w:author="Rafi Aziizi" w:date="2021-11-12T14:41:00Z"/>
                <w:b/>
                <w:bCs/>
              </w:rPr>
            </w:pPr>
            <w:ins w:id="3080" w:author="Rafi Aziizi" w:date="2021-11-12T14:41:00Z">
              <w:r w:rsidRPr="001B1AF9">
                <w:rPr>
                  <w:b/>
                  <w:bCs/>
                </w:rPr>
                <w:lastRenderedPageBreak/>
                <w:t>Aksi Aktor</w:t>
              </w:r>
            </w:ins>
          </w:p>
        </w:tc>
        <w:tc>
          <w:tcPr>
            <w:tcW w:w="3964" w:type="dxa"/>
            <w:shd w:val="clear" w:color="auto" w:fill="F2EE98"/>
            <w:vAlign w:val="center"/>
          </w:tcPr>
          <w:p w14:paraId="5B2AE83B" w14:textId="77777777" w:rsidR="001F2641" w:rsidRPr="001B1AF9" w:rsidRDefault="001F2641" w:rsidP="001F2641">
            <w:pPr>
              <w:pStyle w:val="ListParagraph"/>
              <w:spacing w:after="160"/>
              <w:ind w:left="468"/>
              <w:jc w:val="center"/>
              <w:rPr>
                <w:ins w:id="3081" w:author="Rafi Aziizi" w:date="2021-11-12T14:41:00Z"/>
                <w:b/>
                <w:bCs/>
              </w:rPr>
            </w:pPr>
            <w:ins w:id="3082" w:author="Rafi Aziizi" w:date="2021-11-12T14:41:00Z">
              <w:r w:rsidRPr="001B1AF9">
                <w:rPr>
                  <w:b/>
                  <w:bCs/>
                </w:rPr>
                <w:t>Reaksi Sistem</w:t>
              </w:r>
            </w:ins>
          </w:p>
        </w:tc>
      </w:tr>
      <w:tr w:rsidR="001F2641" w14:paraId="669EC936" w14:textId="77777777" w:rsidTr="001F2641">
        <w:trPr>
          <w:jc w:val="center"/>
          <w:ins w:id="3083" w:author="Rafi Aziizi" w:date="2021-11-12T14:41:00Z"/>
        </w:trPr>
        <w:tc>
          <w:tcPr>
            <w:tcW w:w="3827" w:type="dxa"/>
            <w:vAlign w:val="center"/>
          </w:tcPr>
          <w:p w14:paraId="06D485F9" w14:textId="3A1F8642" w:rsidR="001F2641" w:rsidRDefault="001F2641" w:rsidP="001F2641">
            <w:pPr>
              <w:ind w:left="360"/>
              <w:rPr>
                <w:ins w:id="3084" w:author="Rafi Aziizi" w:date="2021-11-12T14:41:00Z"/>
              </w:rPr>
            </w:pPr>
            <w:ins w:id="3085" w:author="Rafi Aziizi" w:date="2021-11-12T14:41:00Z">
              <w:r>
                <w:t xml:space="preserve">3a. Tidak memasukan data secara lengkap pada form tambah data </w:t>
              </w:r>
            </w:ins>
            <w:ins w:id="3086" w:author="Rafi Aziizi" w:date="2021-11-12T14:42:00Z">
              <w:r>
                <w:t>guru</w:t>
              </w:r>
            </w:ins>
          </w:p>
        </w:tc>
        <w:tc>
          <w:tcPr>
            <w:tcW w:w="3964" w:type="dxa"/>
            <w:vAlign w:val="center"/>
          </w:tcPr>
          <w:p w14:paraId="2224535D" w14:textId="77777777" w:rsidR="001F2641" w:rsidRDefault="001F2641" w:rsidP="001F2641">
            <w:pPr>
              <w:pStyle w:val="ListParagraph"/>
              <w:spacing w:after="160"/>
              <w:ind w:left="468"/>
              <w:rPr>
                <w:ins w:id="3087" w:author="Rafi Aziizi" w:date="2021-11-12T14:41:00Z"/>
              </w:rPr>
            </w:pPr>
          </w:p>
        </w:tc>
      </w:tr>
      <w:tr w:rsidR="001F2641" w14:paraId="10582426" w14:textId="77777777" w:rsidTr="001F2641">
        <w:trPr>
          <w:jc w:val="center"/>
          <w:ins w:id="3088" w:author="Rafi Aziizi" w:date="2021-11-12T14:41:00Z"/>
        </w:trPr>
        <w:tc>
          <w:tcPr>
            <w:tcW w:w="3827" w:type="dxa"/>
            <w:vAlign w:val="center"/>
          </w:tcPr>
          <w:p w14:paraId="7499FFD2" w14:textId="77777777" w:rsidR="001F2641" w:rsidRDefault="001F2641" w:rsidP="001F2641">
            <w:pPr>
              <w:pStyle w:val="ListParagraph"/>
              <w:ind w:left="450"/>
              <w:rPr>
                <w:ins w:id="3089" w:author="Rafi Aziizi" w:date="2021-11-12T14:41:00Z"/>
              </w:rPr>
            </w:pPr>
          </w:p>
        </w:tc>
        <w:tc>
          <w:tcPr>
            <w:tcW w:w="3964" w:type="dxa"/>
            <w:vAlign w:val="center"/>
          </w:tcPr>
          <w:p w14:paraId="52F80802" w14:textId="07CC6739" w:rsidR="001F2641" w:rsidRDefault="001F2641" w:rsidP="001F2641">
            <w:pPr>
              <w:spacing w:after="160"/>
              <w:ind w:left="360"/>
              <w:rPr>
                <w:ins w:id="3090" w:author="Rafi Aziizi" w:date="2021-11-12T14:41:00Z"/>
              </w:rPr>
            </w:pPr>
            <w:ins w:id="3091" w:author="Rafi Aziizi" w:date="2021-11-12T14:41:00Z">
              <w:r>
                <w:t xml:space="preserve">3b. Menampilkan pemberitahuan melalui notifikasi bahwa data </w:t>
              </w:r>
            </w:ins>
            <w:ins w:id="3092" w:author="Rafi Aziizi" w:date="2021-11-12T14:42:00Z">
              <w:r>
                <w:t>guru</w:t>
              </w:r>
            </w:ins>
            <w:ins w:id="3093" w:author="Rafi Aziizi" w:date="2021-11-12T14:41:00Z">
              <w:r>
                <w:t xml:space="preserve"> tidak memenuhi persyaratan dan gagal ditambahkan</w:t>
              </w:r>
            </w:ins>
          </w:p>
        </w:tc>
      </w:tr>
    </w:tbl>
    <w:p w14:paraId="005AEFFC" w14:textId="035D8BF6" w:rsidR="001F2641" w:rsidDel="00590A19" w:rsidRDefault="001F2641" w:rsidP="001F2641">
      <w:pPr>
        <w:ind w:left="66"/>
        <w:rPr>
          <w:ins w:id="3094" w:author="chaniaayulestari@outlook.com" w:date="2021-11-14T02:42:00Z"/>
          <w:del w:id="3095" w:author="Rafi Aziizi" w:date="2021-11-14T09:54:00Z"/>
        </w:rPr>
      </w:pPr>
    </w:p>
    <w:p w14:paraId="36CF0414" w14:textId="3EDC5772" w:rsidR="00FD2790" w:rsidDel="00590A19" w:rsidRDefault="00FD2790" w:rsidP="001F2641">
      <w:pPr>
        <w:ind w:left="66"/>
        <w:rPr>
          <w:ins w:id="3096" w:author="chaniaayulestari@outlook.com" w:date="2021-11-14T02:42:00Z"/>
          <w:del w:id="3097" w:author="Rafi Aziizi" w:date="2021-11-14T09:54:00Z"/>
        </w:rPr>
      </w:pPr>
    </w:p>
    <w:p w14:paraId="261384A3" w14:textId="77777777" w:rsidR="00FD2790" w:rsidRDefault="00FD2790">
      <w:pPr>
        <w:rPr>
          <w:ins w:id="3098" w:author="Rafi Aziizi" w:date="2021-11-12T14:36:00Z"/>
        </w:rPr>
        <w:pPrChange w:id="3099" w:author="Rafi Aziizi" w:date="2021-11-14T09:54:00Z">
          <w:pPr>
            <w:ind w:left="66"/>
          </w:pPr>
        </w:pPrChange>
      </w:pPr>
    </w:p>
    <w:p w14:paraId="3EC62CB9" w14:textId="1010A776" w:rsidR="001F2641" w:rsidRDefault="001F2641" w:rsidP="001F2641">
      <w:pPr>
        <w:ind w:left="66"/>
        <w:rPr>
          <w:ins w:id="3100" w:author="chaniaayulestari@outlook.com" w:date="2021-11-12T16:27:00Z"/>
        </w:rPr>
      </w:pPr>
      <w:ins w:id="3101" w:author="Rafi Aziizi" w:date="2021-11-12T14:36:00Z">
        <w:r>
          <w:t xml:space="preserve">b. </w:t>
        </w:r>
      </w:ins>
      <w:ins w:id="3102" w:author="Rafi Aziizi" w:date="2021-11-12T14:45:00Z">
        <w:r w:rsidR="00522ADB">
          <w:t xml:space="preserve">Skenario </w:t>
        </w:r>
      </w:ins>
      <w:ins w:id="3103" w:author="Rafi Aziizi" w:date="2021-11-12T14:37:00Z">
        <w:r>
          <w:t>Hapus Guru</w:t>
        </w:r>
      </w:ins>
    </w:p>
    <w:p w14:paraId="69F52026" w14:textId="6866D519" w:rsidR="001A7B0B" w:rsidDel="00A25E3C" w:rsidRDefault="001A7B0B">
      <w:pPr>
        <w:ind w:left="66"/>
        <w:jc w:val="center"/>
        <w:rPr>
          <w:ins w:id="3104" w:author="Rafi Aziizi" w:date="2021-11-12T14:42:00Z"/>
          <w:del w:id="3105" w:author="chaniaayulestari@outlook.com" w:date="2021-11-13T14:02:00Z"/>
        </w:rPr>
        <w:pPrChange w:id="3106" w:author="chaniaayulestari@outlook.com" w:date="2021-11-13T14:03:00Z">
          <w:pPr>
            <w:ind w:left="66"/>
          </w:pPr>
        </w:pPrChange>
      </w:pPr>
    </w:p>
    <w:p w14:paraId="6F0CFED8" w14:textId="0CE89E9D" w:rsidR="00A25E3C" w:rsidRDefault="00A25E3C">
      <w:pPr>
        <w:pStyle w:val="Caption"/>
        <w:keepNext/>
        <w:jc w:val="center"/>
        <w:rPr>
          <w:ins w:id="3107" w:author="chaniaayulestari@outlook.com" w:date="2021-11-13T14:03:00Z"/>
        </w:rPr>
        <w:pPrChange w:id="3108" w:author="chaniaayulestari@outlook.com" w:date="2021-11-13T14:03:00Z">
          <w:pPr/>
        </w:pPrChange>
      </w:pPr>
      <w:bookmarkStart w:id="3109" w:name="_Toc87762734"/>
      <w:ins w:id="3110" w:author="chaniaayulestari@outlook.com" w:date="2021-11-13T14:03:00Z">
        <w:r>
          <w:t xml:space="preserve">Tabel 3. </w:t>
        </w:r>
      </w:ins>
      <w:ins w:id="3111" w:author="Rafi Aziizi" w:date="2021-11-14T11:08:00Z">
        <w:r w:rsidR="001B2DEA">
          <w:fldChar w:fldCharType="begin"/>
        </w:r>
        <w:r w:rsidR="001B2DEA">
          <w:instrText xml:space="preserve"> SEQ Tabel_3. \* ARABIC </w:instrText>
        </w:r>
      </w:ins>
      <w:r w:rsidR="001B2DEA">
        <w:fldChar w:fldCharType="separate"/>
      </w:r>
      <w:ins w:id="3112" w:author="Rafi Aziizi" w:date="2021-11-14T11:08:00Z">
        <w:r w:rsidR="001B2DEA">
          <w:rPr>
            <w:noProof/>
          </w:rPr>
          <w:t>21</w:t>
        </w:r>
        <w:r w:rsidR="001B2DEA">
          <w:fldChar w:fldCharType="end"/>
        </w:r>
      </w:ins>
      <w:ins w:id="3113" w:author="chaniaayulestari@outlook.com" w:date="2021-11-13T14:03:00Z">
        <w:del w:id="3114" w:author="Rafi Aziizi" w:date="2021-11-14T09:52:00Z">
          <w:r w:rsidDel="003640C9">
            <w:fldChar w:fldCharType="begin"/>
          </w:r>
          <w:r w:rsidDel="003640C9">
            <w:delInstrText xml:space="preserve"> SEQ Tabel_3. \* ARABIC </w:delInstrText>
          </w:r>
        </w:del>
      </w:ins>
      <w:del w:id="3115" w:author="Rafi Aziizi" w:date="2021-11-14T09:52:00Z">
        <w:r w:rsidDel="003640C9">
          <w:fldChar w:fldCharType="end"/>
        </w:r>
      </w:del>
      <w:ins w:id="3116" w:author="chaniaayulestari@outlook.com" w:date="2021-11-13T14:03:00Z">
        <w:r>
          <w:t xml:space="preserve"> Skenario Hapus Guru</w:t>
        </w:r>
        <w:bookmarkEnd w:id="3109"/>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617D8993" w14:textId="77777777" w:rsidTr="001F2641">
        <w:trPr>
          <w:jc w:val="center"/>
          <w:ins w:id="3117" w:author="Rafi Aziizi" w:date="2021-11-12T14:42:00Z"/>
        </w:trPr>
        <w:tc>
          <w:tcPr>
            <w:tcW w:w="3827" w:type="dxa"/>
            <w:shd w:val="clear" w:color="auto" w:fill="F2EE98"/>
            <w:vAlign w:val="center"/>
          </w:tcPr>
          <w:p w14:paraId="56AB527E" w14:textId="77777777" w:rsidR="001F2641" w:rsidRPr="0044182F" w:rsidRDefault="001F2641" w:rsidP="001F2641">
            <w:pPr>
              <w:rPr>
                <w:ins w:id="3118" w:author="Rafi Aziizi" w:date="2021-11-12T14:42:00Z"/>
                <w:b/>
              </w:rPr>
            </w:pPr>
            <w:ins w:id="3119" w:author="Rafi Aziizi" w:date="2021-11-12T14:42:00Z">
              <w:r w:rsidRPr="0044182F">
                <w:rPr>
                  <w:b/>
                </w:rPr>
                <w:t>Name</w:t>
              </w:r>
            </w:ins>
          </w:p>
        </w:tc>
        <w:tc>
          <w:tcPr>
            <w:tcW w:w="3964" w:type="dxa"/>
            <w:shd w:val="clear" w:color="auto" w:fill="F2EE98"/>
            <w:vAlign w:val="center"/>
          </w:tcPr>
          <w:p w14:paraId="058885B1" w14:textId="1B104777" w:rsidR="001F2641" w:rsidRPr="00A46E0B" w:rsidRDefault="001F2641" w:rsidP="001F2641">
            <w:pPr>
              <w:rPr>
                <w:ins w:id="3120" w:author="Rafi Aziizi" w:date="2021-11-12T14:42:00Z"/>
              </w:rPr>
            </w:pPr>
            <w:ins w:id="3121" w:author="Rafi Aziizi" w:date="2021-11-12T14:42:00Z">
              <w:r>
                <w:t>Hapus Guru</w:t>
              </w:r>
            </w:ins>
          </w:p>
        </w:tc>
      </w:tr>
      <w:tr w:rsidR="001F2641" w:rsidRPr="002F6C1D" w14:paraId="534C663E" w14:textId="77777777" w:rsidTr="001F2641">
        <w:trPr>
          <w:jc w:val="center"/>
          <w:ins w:id="3122" w:author="Rafi Aziizi" w:date="2021-11-12T14:42:00Z"/>
        </w:trPr>
        <w:tc>
          <w:tcPr>
            <w:tcW w:w="3827" w:type="dxa"/>
            <w:vAlign w:val="center"/>
          </w:tcPr>
          <w:p w14:paraId="2813C809" w14:textId="77777777" w:rsidR="001F2641" w:rsidRPr="0044182F" w:rsidRDefault="001F2641" w:rsidP="001F2641">
            <w:pPr>
              <w:rPr>
                <w:ins w:id="3123" w:author="Rafi Aziizi" w:date="2021-11-12T14:42:00Z"/>
                <w:b/>
              </w:rPr>
            </w:pPr>
            <w:ins w:id="3124" w:author="Rafi Aziizi" w:date="2021-11-12T14:42:00Z">
              <w:r w:rsidRPr="0044182F">
                <w:rPr>
                  <w:b/>
                </w:rPr>
                <w:t>ID</w:t>
              </w:r>
            </w:ins>
          </w:p>
        </w:tc>
        <w:tc>
          <w:tcPr>
            <w:tcW w:w="3964" w:type="dxa"/>
            <w:vAlign w:val="center"/>
          </w:tcPr>
          <w:p w14:paraId="19EDCFDF" w14:textId="60A86EFB" w:rsidR="001F2641" w:rsidRPr="002F6C1D" w:rsidRDefault="001F2641" w:rsidP="001F2641">
            <w:pPr>
              <w:rPr>
                <w:ins w:id="3125" w:author="Rafi Aziizi" w:date="2021-11-12T14:42:00Z"/>
              </w:rPr>
            </w:pPr>
            <w:ins w:id="3126" w:author="Rafi Aziizi" w:date="2021-11-12T14:42:00Z">
              <w:r>
                <w:t>RC13</w:t>
              </w:r>
            </w:ins>
            <w:ins w:id="3127" w:author="Rafi Aziizi" w:date="2021-11-13T06:55:00Z">
              <w:r w:rsidR="005049EC">
                <w:t>.2</w:t>
              </w:r>
            </w:ins>
          </w:p>
        </w:tc>
      </w:tr>
      <w:tr w:rsidR="001F2641" w:rsidRPr="000C722D" w14:paraId="2DEE4336" w14:textId="77777777" w:rsidTr="001F2641">
        <w:trPr>
          <w:jc w:val="center"/>
          <w:ins w:id="3128" w:author="Rafi Aziizi" w:date="2021-11-12T14:42:00Z"/>
        </w:trPr>
        <w:tc>
          <w:tcPr>
            <w:tcW w:w="3827" w:type="dxa"/>
            <w:vAlign w:val="center"/>
          </w:tcPr>
          <w:p w14:paraId="34FB3642" w14:textId="77777777" w:rsidR="001F2641" w:rsidRPr="0044182F" w:rsidRDefault="001F2641" w:rsidP="001F2641">
            <w:pPr>
              <w:rPr>
                <w:ins w:id="3129" w:author="Rafi Aziizi" w:date="2021-11-12T14:42:00Z"/>
                <w:b/>
              </w:rPr>
            </w:pPr>
            <w:ins w:id="3130" w:author="Rafi Aziizi" w:date="2021-11-12T14:42:00Z">
              <w:r w:rsidRPr="0044182F">
                <w:rPr>
                  <w:b/>
                </w:rPr>
                <w:t>Description</w:t>
              </w:r>
            </w:ins>
          </w:p>
        </w:tc>
        <w:tc>
          <w:tcPr>
            <w:tcW w:w="3964" w:type="dxa"/>
          </w:tcPr>
          <w:p w14:paraId="245D64BC" w14:textId="0F738ED7" w:rsidR="001F2641" w:rsidRPr="000C722D" w:rsidRDefault="001F2641" w:rsidP="001F2641">
            <w:pPr>
              <w:rPr>
                <w:ins w:id="3131" w:author="Rafi Aziizi" w:date="2021-11-12T14:42:00Z"/>
              </w:rPr>
            </w:pPr>
            <w:ins w:id="3132" w:author="Rafi Aziizi" w:date="2021-11-12T14:42:00Z">
              <w:r>
                <w:t xml:space="preserve">Use case ini merupakan use case generalisasi dari kelola </w:t>
              </w:r>
            </w:ins>
            <w:ins w:id="3133" w:author="Rafi Aziizi" w:date="2021-11-12T14:44:00Z">
              <w:r w:rsidR="00522ADB">
                <w:t>guru</w:t>
              </w:r>
            </w:ins>
            <w:ins w:id="3134" w:author="Rafi Aziizi" w:date="2021-11-12T14:42:00Z">
              <w:r>
                <w:t xml:space="preserve"> untuk menghapus data guru.</w:t>
              </w:r>
            </w:ins>
          </w:p>
        </w:tc>
      </w:tr>
      <w:tr w:rsidR="001F2641" w:rsidRPr="002F6C1D" w14:paraId="6FE1783C" w14:textId="77777777" w:rsidTr="001F2641">
        <w:trPr>
          <w:jc w:val="center"/>
          <w:ins w:id="3135" w:author="Rafi Aziizi" w:date="2021-11-12T14:42:00Z"/>
        </w:trPr>
        <w:tc>
          <w:tcPr>
            <w:tcW w:w="3827" w:type="dxa"/>
            <w:vAlign w:val="center"/>
          </w:tcPr>
          <w:p w14:paraId="289529F6" w14:textId="77777777" w:rsidR="001F2641" w:rsidRPr="0044182F" w:rsidRDefault="001F2641" w:rsidP="001F2641">
            <w:pPr>
              <w:rPr>
                <w:ins w:id="3136" w:author="Rafi Aziizi" w:date="2021-11-12T14:42:00Z"/>
                <w:b/>
              </w:rPr>
            </w:pPr>
            <w:ins w:id="3137" w:author="Rafi Aziizi" w:date="2021-11-12T14:42:00Z">
              <w:r w:rsidRPr="0044182F">
                <w:rPr>
                  <w:b/>
                </w:rPr>
                <w:t>Actors</w:t>
              </w:r>
            </w:ins>
          </w:p>
        </w:tc>
        <w:tc>
          <w:tcPr>
            <w:tcW w:w="3964" w:type="dxa"/>
            <w:vAlign w:val="center"/>
          </w:tcPr>
          <w:p w14:paraId="7D7796CF" w14:textId="77777777" w:rsidR="001F2641" w:rsidRPr="002F6C1D" w:rsidRDefault="001F2641" w:rsidP="001F2641">
            <w:pPr>
              <w:rPr>
                <w:ins w:id="3138" w:author="Rafi Aziizi" w:date="2021-11-12T14:42:00Z"/>
              </w:rPr>
            </w:pPr>
            <w:ins w:id="3139" w:author="Rafi Aziizi" w:date="2021-11-12T14:42:00Z">
              <w:r>
                <w:t>Bag.IT, Guru BK.</w:t>
              </w:r>
            </w:ins>
          </w:p>
        </w:tc>
      </w:tr>
      <w:tr w:rsidR="001F2641" w:rsidRPr="0044182F" w14:paraId="47474A0D" w14:textId="77777777" w:rsidTr="001F2641">
        <w:trPr>
          <w:jc w:val="center"/>
          <w:ins w:id="3140" w:author="Rafi Aziizi" w:date="2021-11-12T14:42:00Z"/>
        </w:trPr>
        <w:tc>
          <w:tcPr>
            <w:tcW w:w="3827" w:type="dxa"/>
            <w:vAlign w:val="center"/>
          </w:tcPr>
          <w:p w14:paraId="37CE8B83" w14:textId="77777777" w:rsidR="001F2641" w:rsidRPr="0044182F" w:rsidRDefault="001F2641" w:rsidP="001F2641">
            <w:pPr>
              <w:rPr>
                <w:ins w:id="3141" w:author="Rafi Aziizi" w:date="2021-11-12T14:42:00Z"/>
                <w:b/>
              </w:rPr>
            </w:pPr>
            <w:ins w:id="3142" w:author="Rafi Aziizi" w:date="2021-11-12T14:42:00Z">
              <w:r w:rsidRPr="0044182F">
                <w:rPr>
                  <w:b/>
                </w:rPr>
                <w:t>Frequency of Use</w:t>
              </w:r>
            </w:ins>
          </w:p>
        </w:tc>
        <w:tc>
          <w:tcPr>
            <w:tcW w:w="3964" w:type="dxa"/>
            <w:vAlign w:val="center"/>
          </w:tcPr>
          <w:p w14:paraId="09CAE1DB" w14:textId="77777777" w:rsidR="001F2641" w:rsidRPr="007B7AB3" w:rsidRDefault="001F2641" w:rsidP="001F2641">
            <w:pPr>
              <w:rPr>
                <w:ins w:id="3143" w:author="Rafi Aziizi" w:date="2021-11-12T14:42:00Z"/>
                <w:i/>
                <w:iCs/>
              </w:rPr>
            </w:pPr>
            <w:ins w:id="3144" w:author="Rafi Aziizi" w:date="2021-11-12T14:42:00Z">
              <w:r>
                <w:rPr>
                  <w:i/>
                  <w:iCs/>
                </w:rPr>
                <w:t>Conditional</w:t>
              </w:r>
            </w:ins>
          </w:p>
        </w:tc>
      </w:tr>
      <w:tr w:rsidR="001F2641" w:rsidRPr="0044182F" w14:paraId="20791379" w14:textId="77777777" w:rsidTr="001F2641">
        <w:trPr>
          <w:jc w:val="center"/>
          <w:ins w:id="3145" w:author="Rafi Aziizi" w:date="2021-11-12T14:42:00Z"/>
        </w:trPr>
        <w:tc>
          <w:tcPr>
            <w:tcW w:w="3827" w:type="dxa"/>
            <w:vAlign w:val="center"/>
          </w:tcPr>
          <w:p w14:paraId="14F0B71B" w14:textId="77777777" w:rsidR="001F2641" w:rsidRPr="0044182F" w:rsidRDefault="001F2641" w:rsidP="001F2641">
            <w:pPr>
              <w:rPr>
                <w:ins w:id="3146" w:author="Rafi Aziizi" w:date="2021-11-12T14:42:00Z"/>
                <w:b/>
              </w:rPr>
            </w:pPr>
            <w:ins w:id="3147" w:author="Rafi Aziizi" w:date="2021-11-12T14:42:00Z">
              <w:r w:rsidRPr="0044182F">
                <w:rPr>
                  <w:b/>
                </w:rPr>
                <w:t>Triggers</w:t>
              </w:r>
            </w:ins>
          </w:p>
        </w:tc>
        <w:tc>
          <w:tcPr>
            <w:tcW w:w="3964" w:type="dxa"/>
            <w:vAlign w:val="center"/>
          </w:tcPr>
          <w:p w14:paraId="71AD4D3D" w14:textId="77777777" w:rsidR="001F2641" w:rsidRPr="0044182F" w:rsidRDefault="001F2641" w:rsidP="001F2641">
            <w:pPr>
              <w:rPr>
                <w:ins w:id="3148" w:author="Rafi Aziizi" w:date="2021-11-12T14:42:00Z"/>
              </w:rPr>
            </w:pPr>
            <w:ins w:id="3149" w:author="Rafi Aziizi" w:date="2021-11-12T14:42:00Z">
              <w:r>
                <w:t>-</w:t>
              </w:r>
            </w:ins>
          </w:p>
        </w:tc>
      </w:tr>
      <w:tr w:rsidR="001F2641" w:rsidRPr="0081005E" w14:paraId="620F858A" w14:textId="77777777" w:rsidTr="001F2641">
        <w:trPr>
          <w:jc w:val="center"/>
          <w:ins w:id="3150" w:author="Rafi Aziizi" w:date="2021-11-12T14:42:00Z"/>
        </w:trPr>
        <w:tc>
          <w:tcPr>
            <w:tcW w:w="3827" w:type="dxa"/>
            <w:vAlign w:val="center"/>
          </w:tcPr>
          <w:p w14:paraId="5FECDB9A" w14:textId="77777777" w:rsidR="001F2641" w:rsidRPr="0044182F" w:rsidRDefault="001F2641" w:rsidP="001F2641">
            <w:pPr>
              <w:rPr>
                <w:ins w:id="3151" w:author="Rafi Aziizi" w:date="2021-11-12T14:42:00Z"/>
                <w:b/>
              </w:rPr>
            </w:pPr>
            <w:ins w:id="3152" w:author="Rafi Aziizi" w:date="2021-11-12T14:42:00Z">
              <w:r w:rsidRPr="0044182F">
                <w:rPr>
                  <w:b/>
                </w:rPr>
                <w:t>Pre-Conditions</w:t>
              </w:r>
            </w:ins>
          </w:p>
        </w:tc>
        <w:tc>
          <w:tcPr>
            <w:tcW w:w="3964" w:type="dxa"/>
            <w:vAlign w:val="center"/>
          </w:tcPr>
          <w:p w14:paraId="1CB18A33" w14:textId="1FBDF1E0" w:rsidR="001F2641" w:rsidRPr="0081005E" w:rsidRDefault="001F2641" w:rsidP="001F2641">
            <w:pPr>
              <w:rPr>
                <w:ins w:id="3153" w:author="Rafi Aziizi" w:date="2021-11-12T14:42:00Z"/>
                <w:i/>
                <w:iCs/>
              </w:rPr>
            </w:pPr>
            <w:ins w:id="3154" w:author="Rafi Aziizi" w:date="2021-11-12T14:42:00Z">
              <w:r>
                <w:t>Data guru aktif</w:t>
              </w:r>
            </w:ins>
          </w:p>
        </w:tc>
      </w:tr>
      <w:tr w:rsidR="001F2641" w:rsidRPr="0048762E" w14:paraId="6E86A4D8" w14:textId="77777777" w:rsidTr="001F2641">
        <w:trPr>
          <w:jc w:val="center"/>
          <w:ins w:id="3155" w:author="Rafi Aziizi" w:date="2021-11-12T14:42:00Z"/>
        </w:trPr>
        <w:tc>
          <w:tcPr>
            <w:tcW w:w="3827" w:type="dxa"/>
            <w:vAlign w:val="center"/>
          </w:tcPr>
          <w:p w14:paraId="0882F61F" w14:textId="77777777" w:rsidR="001F2641" w:rsidRPr="0044182F" w:rsidRDefault="001F2641" w:rsidP="001F2641">
            <w:pPr>
              <w:rPr>
                <w:ins w:id="3156" w:author="Rafi Aziizi" w:date="2021-11-12T14:42:00Z"/>
                <w:b/>
              </w:rPr>
            </w:pPr>
            <w:ins w:id="3157" w:author="Rafi Aziizi" w:date="2021-11-12T14:42:00Z">
              <w:r w:rsidRPr="0044182F">
                <w:rPr>
                  <w:b/>
                </w:rPr>
                <w:t>Post-Conditions</w:t>
              </w:r>
            </w:ins>
          </w:p>
        </w:tc>
        <w:tc>
          <w:tcPr>
            <w:tcW w:w="3964" w:type="dxa"/>
            <w:vAlign w:val="center"/>
          </w:tcPr>
          <w:p w14:paraId="2328C7D3" w14:textId="5C9D2B8C" w:rsidR="001F2641" w:rsidRPr="0048762E" w:rsidRDefault="001F2641" w:rsidP="001F2641">
            <w:pPr>
              <w:rPr>
                <w:ins w:id="3158" w:author="Rafi Aziizi" w:date="2021-11-12T14:42:00Z"/>
              </w:rPr>
            </w:pPr>
            <w:ins w:id="3159" w:author="Rafi Aziizi" w:date="2021-11-12T14:42:00Z">
              <w:r>
                <w:t xml:space="preserve">Perubahan data </w:t>
              </w:r>
            </w:ins>
            <w:ins w:id="3160" w:author="Rafi Aziizi" w:date="2021-11-12T14:43:00Z">
              <w:r>
                <w:t>guru</w:t>
              </w:r>
            </w:ins>
            <w:ins w:id="3161" w:author="Rafi Aziizi" w:date="2021-11-12T14:42:00Z">
              <w:r>
                <w:t xml:space="preserve"> menjadi pasif</w:t>
              </w:r>
            </w:ins>
          </w:p>
        </w:tc>
      </w:tr>
      <w:tr w:rsidR="001F2641" w:rsidRPr="0044182F" w14:paraId="3E7AE399" w14:textId="77777777" w:rsidTr="001F2641">
        <w:trPr>
          <w:jc w:val="center"/>
          <w:ins w:id="3162" w:author="Rafi Aziizi" w:date="2021-11-12T14:42:00Z"/>
        </w:trPr>
        <w:tc>
          <w:tcPr>
            <w:tcW w:w="7791" w:type="dxa"/>
            <w:gridSpan w:val="2"/>
            <w:shd w:val="clear" w:color="auto" w:fill="F2EE98"/>
            <w:vAlign w:val="center"/>
          </w:tcPr>
          <w:p w14:paraId="3E6EDF57" w14:textId="77777777" w:rsidR="001F2641" w:rsidRPr="0044182F" w:rsidRDefault="001F2641" w:rsidP="001F2641">
            <w:pPr>
              <w:jc w:val="center"/>
              <w:rPr>
                <w:ins w:id="3163" w:author="Rafi Aziizi" w:date="2021-11-12T14:42:00Z"/>
                <w:b/>
              </w:rPr>
            </w:pPr>
            <w:ins w:id="3164" w:author="Rafi Aziizi" w:date="2021-11-12T14:42:00Z">
              <w:r w:rsidRPr="0044182F">
                <w:rPr>
                  <w:b/>
                </w:rPr>
                <w:t>Main Course</w:t>
              </w:r>
            </w:ins>
          </w:p>
        </w:tc>
      </w:tr>
      <w:tr w:rsidR="001F2641" w:rsidRPr="0044182F" w14:paraId="5D3EE41F" w14:textId="77777777" w:rsidTr="001F2641">
        <w:trPr>
          <w:jc w:val="center"/>
          <w:ins w:id="3165" w:author="Rafi Aziizi" w:date="2021-11-12T14:42:00Z"/>
        </w:trPr>
        <w:tc>
          <w:tcPr>
            <w:tcW w:w="3827" w:type="dxa"/>
            <w:shd w:val="clear" w:color="auto" w:fill="F2EE98"/>
            <w:vAlign w:val="center"/>
          </w:tcPr>
          <w:p w14:paraId="0B7A3A01" w14:textId="77777777" w:rsidR="001F2641" w:rsidRPr="0044182F" w:rsidRDefault="001F2641" w:rsidP="001F2641">
            <w:pPr>
              <w:jc w:val="center"/>
              <w:rPr>
                <w:ins w:id="3166" w:author="Rafi Aziizi" w:date="2021-11-12T14:42:00Z"/>
                <w:b/>
              </w:rPr>
            </w:pPr>
            <w:ins w:id="3167" w:author="Rafi Aziizi" w:date="2021-11-12T14:42:00Z">
              <w:r w:rsidRPr="0044182F">
                <w:rPr>
                  <w:b/>
                </w:rPr>
                <w:t>Aksi Aktor</w:t>
              </w:r>
            </w:ins>
          </w:p>
        </w:tc>
        <w:tc>
          <w:tcPr>
            <w:tcW w:w="3964" w:type="dxa"/>
            <w:shd w:val="clear" w:color="auto" w:fill="F2EE98"/>
            <w:vAlign w:val="center"/>
          </w:tcPr>
          <w:p w14:paraId="6B0FEE89" w14:textId="77777777" w:rsidR="001F2641" w:rsidRPr="0044182F" w:rsidRDefault="001F2641" w:rsidP="001F2641">
            <w:pPr>
              <w:jc w:val="center"/>
              <w:rPr>
                <w:ins w:id="3168" w:author="Rafi Aziizi" w:date="2021-11-12T14:42:00Z"/>
                <w:b/>
              </w:rPr>
            </w:pPr>
            <w:ins w:id="3169" w:author="Rafi Aziizi" w:date="2021-11-12T14:42:00Z">
              <w:r w:rsidRPr="0044182F">
                <w:rPr>
                  <w:b/>
                </w:rPr>
                <w:t>Reaksi Sistem</w:t>
              </w:r>
            </w:ins>
          </w:p>
        </w:tc>
      </w:tr>
      <w:tr w:rsidR="001F2641" w:rsidRPr="0044182F" w14:paraId="49C2774A" w14:textId="77777777" w:rsidTr="001F2641">
        <w:trPr>
          <w:jc w:val="center"/>
          <w:ins w:id="3170" w:author="Rafi Aziizi" w:date="2021-11-12T14:42:00Z"/>
        </w:trPr>
        <w:tc>
          <w:tcPr>
            <w:tcW w:w="3827" w:type="dxa"/>
            <w:vAlign w:val="center"/>
          </w:tcPr>
          <w:p w14:paraId="50C257E5" w14:textId="619B9123" w:rsidR="001F2641" w:rsidRPr="0044182F" w:rsidRDefault="001F2641" w:rsidP="001F2641">
            <w:pPr>
              <w:numPr>
                <w:ilvl w:val="0"/>
                <w:numId w:val="82"/>
              </w:numPr>
              <w:spacing w:after="160"/>
              <w:rPr>
                <w:ins w:id="3171" w:author="Rafi Aziizi" w:date="2021-11-12T14:42:00Z"/>
              </w:rPr>
            </w:pPr>
            <w:ins w:id="3172" w:author="Rafi Aziizi" w:date="2021-11-12T14:42:00Z">
              <w:r>
                <w:t xml:space="preserve">Memasuki menu “Data </w:t>
              </w:r>
            </w:ins>
            <w:ins w:id="3173" w:author="Rafi Aziizi" w:date="2021-11-12T14:43:00Z">
              <w:r>
                <w:t>Guru</w:t>
              </w:r>
            </w:ins>
            <w:ins w:id="3174" w:author="Rafi Aziizi" w:date="2021-11-12T14:42:00Z">
              <w:r>
                <w:t>”</w:t>
              </w:r>
            </w:ins>
          </w:p>
        </w:tc>
        <w:tc>
          <w:tcPr>
            <w:tcW w:w="3964" w:type="dxa"/>
            <w:vAlign w:val="center"/>
          </w:tcPr>
          <w:p w14:paraId="4AB2D5D7" w14:textId="77777777" w:rsidR="001F2641" w:rsidRPr="0044182F" w:rsidRDefault="001F2641" w:rsidP="001F2641">
            <w:pPr>
              <w:ind w:left="511"/>
              <w:rPr>
                <w:ins w:id="3175" w:author="Rafi Aziizi" w:date="2021-11-12T14:42:00Z"/>
              </w:rPr>
            </w:pPr>
          </w:p>
        </w:tc>
      </w:tr>
      <w:tr w:rsidR="001F2641" w:rsidRPr="0044182F" w14:paraId="0586B617" w14:textId="77777777" w:rsidTr="001F2641">
        <w:trPr>
          <w:jc w:val="center"/>
          <w:ins w:id="3176" w:author="Rafi Aziizi" w:date="2021-11-12T14:42:00Z"/>
        </w:trPr>
        <w:tc>
          <w:tcPr>
            <w:tcW w:w="3827" w:type="dxa"/>
            <w:vAlign w:val="center"/>
          </w:tcPr>
          <w:p w14:paraId="44673816" w14:textId="77777777" w:rsidR="001F2641" w:rsidRPr="0044182F" w:rsidRDefault="001F2641" w:rsidP="001F2641">
            <w:pPr>
              <w:ind w:left="510"/>
              <w:rPr>
                <w:ins w:id="3177" w:author="Rafi Aziizi" w:date="2021-11-12T14:42:00Z"/>
              </w:rPr>
            </w:pPr>
          </w:p>
        </w:tc>
        <w:tc>
          <w:tcPr>
            <w:tcW w:w="3964" w:type="dxa"/>
            <w:vAlign w:val="center"/>
          </w:tcPr>
          <w:p w14:paraId="46DF748A" w14:textId="1055175A" w:rsidR="001F2641" w:rsidRPr="0044182F" w:rsidRDefault="001F2641" w:rsidP="001F2641">
            <w:pPr>
              <w:numPr>
                <w:ilvl w:val="0"/>
                <w:numId w:val="82"/>
              </w:numPr>
              <w:spacing w:after="160"/>
              <w:ind w:left="511"/>
              <w:rPr>
                <w:ins w:id="3178" w:author="Rafi Aziizi" w:date="2021-11-12T14:42:00Z"/>
              </w:rPr>
            </w:pPr>
            <w:ins w:id="3179" w:author="Rafi Aziizi" w:date="2021-11-12T14:42:00Z">
              <w:r>
                <w:t xml:space="preserve">Menampilkan seluruh data </w:t>
              </w:r>
            </w:ins>
            <w:ins w:id="3180" w:author="Rafi Aziizi" w:date="2021-11-12T14:43:00Z">
              <w:r>
                <w:t>Guru</w:t>
              </w:r>
            </w:ins>
          </w:p>
        </w:tc>
      </w:tr>
      <w:tr w:rsidR="001F2641" w:rsidRPr="0044182F" w14:paraId="4FA26AD6" w14:textId="77777777" w:rsidTr="001F2641">
        <w:trPr>
          <w:jc w:val="center"/>
          <w:ins w:id="3181" w:author="Rafi Aziizi" w:date="2021-11-12T14:42:00Z"/>
        </w:trPr>
        <w:tc>
          <w:tcPr>
            <w:tcW w:w="3827" w:type="dxa"/>
            <w:vAlign w:val="center"/>
          </w:tcPr>
          <w:p w14:paraId="1C044FAC" w14:textId="691A9EDD" w:rsidR="001F2641" w:rsidRPr="0044182F" w:rsidRDefault="001F2641" w:rsidP="001F2641">
            <w:pPr>
              <w:pStyle w:val="ListParagraph"/>
              <w:numPr>
                <w:ilvl w:val="0"/>
                <w:numId w:val="82"/>
              </w:numPr>
              <w:rPr>
                <w:ins w:id="3182" w:author="Rafi Aziizi" w:date="2021-11-12T14:42:00Z"/>
              </w:rPr>
            </w:pPr>
            <w:ins w:id="3183" w:author="Rafi Aziizi" w:date="2021-11-12T14:42:00Z">
              <w:r>
                <w:t xml:space="preserve">Menghapus data </w:t>
              </w:r>
            </w:ins>
            <w:ins w:id="3184" w:author="Rafi Aziizi" w:date="2021-11-12T14:43:00Z">
              <w:r>
                <w:t>guru</w:t>
              </w:r>
            </w:ins>
            <w:ins w:id="3185" w:author="Rafi Aziizi" w:date="2021-11-12T14:42:00Z">
              <w:r>
                <w:t xml:space="preserve"> tertentu</w:t>
              </w:r>
            </w:ins>
          </w:p>
        </w:tc>
        <w:tc>
          <w:tcPr>
            <w:tcW w:w="3964" w:type="dxa"/>
            <w:vAlign w:val="center"/>
          </w:tcPr>
          <w:p w14:paraId="6C713F9D" w14:textId="77777777" w:rsidR="001F2641" w:rsidRDefault="001F2641" w:rsidP="001F2641">
            <w:pPr>
              <w:spacing w:after="160"/>
              <w:ind w:left="511"/>
              <w:rPr>
                <w:ins w:id="3186" w:author="Rafi Aziizi" w:date="2021-11-12T14:42:00Z"/>
              </w:rPr>
            </w:pPr>
          </w:p>
        </w:tc>
      </w:tr>
      <w:tr w:rsidR="001F2641" w:rsidRPr="0044182F" w14:paraId="3C48E24E" w14:textId="77777777" w:rsidTr="001F2641">
        <w:trPr>
          <w:jc w:val="center"/>
          <w:ins w:id="3187" w:author="Rafi Aziizi" w:date="2021-11-12T14:42:00Z"/>
        </w:trPr>
        <w:tc>
          <w:tcPr>
            <w:tcW w:w="3827" w:type="dxa"/>
            <w:vAlign w:val="center"/>
          </w:tcPr>
          <w:p w14:paraId="24E976E0" w14:textId="77777777" w:rsidR="001F2641" w:rsidRDefault="001F2641" w:rsidP="001F2641">
            <w:pPr>
              <w:pStyle w:val="ListParagraph"/>
              <w:rPr>
                <w:ins w:id="3188" w:author="Rafi Aziizi" w:date="2021-11-12T14:42:00Z"/>
              </w:rPr>
            </w:pPr>
          </w:p>
        </w:tc>
        <w:tc>
          <w:tcPr>
            <w:tcW w:w="3964" w:type="dxa"/>
            <w:vAlign w:val="center"/>
          </w:tcPr>
          <w:p w14:paraId="2B822EC4" w14:textId="419A2B47" w:rsidR="001F2641" w:rsidRDefault="001F2641" w:rsidP="001F2641">
            <w:pPr>
              <w:pStyle w:val="ListParagraph"/>
              <w:numPr>
                <w:ilvl w:val="0"/>
                <w:numId w:val="82"/>
              </w:numPr>
              <w:spacing w:after="160"/>
              <w:rPr>
                <w:ins w:id="3189" w:author="Rafi Aziizi" w:date="2021-11-12T14:42:00Z"/>
              </w:rPr>
            </w:pPr>
            <w:ins w:id="3190" w:author="Rafi Aziizi" w:date="2021-11-12T14:42:00Z">
              <w:r>
                <w:t xml:space="preserve">Melakukan perubahan data </w:t>
              </w:r>
            </w:ins>
            <w:ins w:id="3191" w:author="Rafi Aziizi" w:date="2021-11-12T14:43:00Z">
              <w:r w:rsidR="00522ADB">
                <w:t>guru</w:t>
              </w:r>
            </w:ins>
            <w:ins w:id="3192" w:author="Rafi Aziizi" w:date="2021-11-12T14:42:00Z">
              <w:r>
                <w:t xml:space="preserve"> aktif menjadi pasif pada </w:t>
              </w:r>
              <w:r w:rsidRPr="00C70CAF">
                <w:rPr>
                  <w:i/>
                  <w:iCs/>
                </w:rPr>
                <w:lastRenderedPageBreak/>
                <w:t>database</w:t>
              </w:r>
            </w:ins>
          </w:p>
        </w:tc>
      </w:tr>
      <w:tr w:rsidR="001F2641" w:rsidRPr="001B1AF9" w14:paraId="59060A19" w14:textId="77777777" w:rsidTr="001F2641">
        <w:trPr>
          <w:jc w:val="center"/>
          <w:ins w:id="3193" w:author="Rafi Aziizi" w:date="2021-11-12T14:42:00Z"/>
        </w:trPr>
        <w:tc>
          <w:tcPr>
            <w:tcW w:w="7791" w:type="dxa"/>
            <w:gridSpan w:val="2"/>
            <w:shd w:val="clear" w:color="auto" w:fill="F2EE98"/>
            <w:vAlign w:val="center"/>
          </w:tcPr>
          <w:p w14:paraId="531EA0A7" w14:textId="77777777" w:rsidR="001F2641" w:rsidRPr="001B1AF9" w:rsidRDefault="001F2641" w:rsidP="001F2641">
            <w:pPr>
              <w:pStyle w:val="ListParagraph"/>
              <w:spacing w:after="160"/>
              <w:ind w:left="468"/>
              <w:jc w:val="center"/>
              <w:rPr>
                <w:ins w:id="3194" w:author="Rafi Aziizi" w:date="2021-11-12T14:42:00Z"/>
                <w:b/>
                <w:bCs/>
              </w:rPr>
            </w:pPr>
            <w:ins w:id="3195" w:author="Rafi Aziizi" w:date="2021-11-12T14:42:00Z">
              <w:r w:rsidRPr="001B1AF9">
                <w:rPr>
                  <w:b/>
                  <w:bCs/>
                </w:rPr>
                <w:lastRenderedPageBreak/>
                <w:t>Skenario Eksepsi (Optional)</w:t>
              </w:r>
            </w:ins>
          </w:p>
        </w:tc>
      </w:tr>
      <w:tr w:rsidR="001F2641" w:rsidRPr="001B1AF9" w14:paraId="6CFEE817" w14:textId="77777777" w:rsidTr="001F2641">
        <w:trPr>
          <w:jc w:val="center"/>
          <w:ins w:id="3196" w:author="Rafi Aziizi" w:date="2021-11-12T14:42:00Z"/>
        </w:trPr>
        <w:tc>
          <w:tcPr>
            <w:tcW w:w="3827" w:type="dxa"/>
            <w:shd w:val="clear" w:color="auto" w:fill="F2EE98"/>
            <w:vAlign w:val="center"/>
          </w:tcPr>
          <w:p w14:paraId="57BE3C58" w14:textId="77777777" w:rsidR="001F2641" w:rsidRPr="001B1AF9" w:rsidRDefault="001F2641" w:rsidP="001F2641">
            <w:pPr>
              <w:pStyle w:val="ListParagraph"/>
              <w:ind w:left="450"/>
              <w:jc w:val="center"/>
              <w:rPr>
                <w:ins w:id="3197" w:author="Rafi Aziizi" w:date="2021-11-12T14:42:00Z"/>
                <w:b/>
                <w:bCs/>
              </w:rPr>
            </w:pPr>
            <w:ins w:id="3198" w:author="Rafi Aziizi" w:date="2021-11-12T14:42:00Z">
              <w:r w:rsidRPr="001B1AF9">
                <w:rPr>
                  <w:b/>
                  <w:bCs/>
                </w:rPr>
                <w:t>Aksi Aktor</w:t>
              </w:r>
            </w:ins>
          </w:p>
        </w:tc>
        <w:tc>
          <w:tcPr>
            <w:tcW w:w="3964" w:type="dxa"/>
            <w:shd w:val="clear" w:color="auto" w:fill="F2EE98"/>
            <w:vAlign w:val="center"/>
          </w:tcPr>
          <w:p w14:paraId="381DDEF3" w14:textId="77777777" w:rsidR="001F2641" w:rsidRPr="001B1AF9" w:rsidRDefault="001F2641" w:rsidP="001F2641">
            <w:pPr>
              <w:pStyle w:val="ListParagraph"/>
              <w:spacing w:after="160"/>
              <w:ind w:left="468"/>
              <w:jc w:val="center"/>
              <w:rPr>
                <w:ins w:id="3199" w:author="Rafi Aziizi" w:date="2021-11-12T14:42:00Z"/>
                <w:b/>
                <w:bCs/>
              </w:rPr>
            </w:pPr>
            <w:ins w:id="3200" w:author="Rafi Aziizi" w:date="2021-11-12T14:42:00Z">
              <w:r w:rsidRPr="001B1AF9">
                <w:rPr>
                  <w:b/>
                  <w:bCs/>
                </w:rPr>
                <w:t>Reaksi Sistem</w:t>
              </w:r>
            </w:ins>
          </w:p>
        </w:tc>
      </w:tr>
      <w:tr w:rsidR="001F2641" w14:paraId="23BFA896" w14:textId="77777777" w:rsidTr="001F2641">
        <w:trPr>
          <w:jc w:val="center"/>
          <w:ins w:id="3201" w:author="Rafi Aziizi" w:date="2021-11-12T14:42:00Z"/>
        </w:trPr>
        <w:tc>
          <w:tcPr>
            <w:tcW w:w="3827" w:type="dxa"/>
            <w:vAlign w:val="center"/>
          </w:tcPr>
          <w:p w14:paraId="0A1AB611" w14:textId="5755120C" w:rsidR="001F2641" w:rsidRDefault="001F2641" w:rsidP="001F2641">
            <w:pPr>
              <w:ind w:left="360"/>
              <w:rPr>
                <w:ins w:id="3202" w:author="Rafi Aziizi" w:date="2021-11-12T14:42:00Z"/>
              </w:rPr>
            </w:pPr>
            <w:ins w:id="3203" w:author="Rafi Aziizi" w:date="2021-11-12T14:42:00Z">
              <w:r>
                <w:t xml:space="preserve">3a. Tidak memasukan secara benar data </w:t>
              </w:r>
            </w:ins>
            <w:ins w:id="3204" w:author="Rafi Aziizi" w:date="2021-11-12T14:43:00Z">
              <w:r w:rsidR="00522ADB">
                <w:t>guru</w:t>
              </w:r>
            </w:ins>
            <w:ins w:id="3205" w:author="Rafi Aziizi" w:date="2021-11-12T14:42:00Z">
              <w:r>
                <w:t xml:space="preserve"> yang akan dihapus</w:t>
              </w:r>
            </w:ins>
          </w:p>
        </w:tc>
        <w:tc>
          <w:tcPr>
            <w:tcW w:w="3964" w:type="dxa"/>
            <w:vAlign w:val="center"/>
          </w:tcPr>
          <w:p w14:paraId="3DC75975" w14:textId="77777777" w:rsidR="001F2641" w:rsidRDefault="001F2641" w:rsidP="001F2641">
            <w:pPr>
              <w:pStyle w:val="ListParagraph"/>
              <w:spacing w:after="160"/>
              <w:ind w:left="468"/>
              <w:rPr>
                <w:ins w:id="3206" w:author="Rafi Aziizi" w:date="2021-11-12T14:42:00Z"/>
              </w:rPr>
            </w:pPr>
          </w:p>
        </w:tc>
      </w:tr>
      <w:tr w:rsidR="001F2641" w14:paraId="03F6D861" w14:textId="77777777" w:rsidTr="001F2641">
        <w:trPr>
          <w:jc w:val="center"/>
          <w:ins w:id="3207" w:author="Rafi Aziizi" w:date="2021-11-12T14:42:00Z"/>
        </w:trPr>
        <w:tc>
          <w:tcPr>
            <w:tcW w:w="3827" w:type="dxa"/>
            <w:vAlign w:val="center"/>
          </w:tcPr>
          <w:p w14:paraId="0AB3361F" w14:textId="77777777" w:rsidR="001F2641" w:rsidRDefault="001F2641" w:rsidP="001F2641">
            <w:pPr>
              <w:pStyle w:val="ListParagraph"/>
              <w:ind w:left="450"/>
              <w:rPr>
                <w:ins w:id="3208" w:author="Rafi Aziizi" w:date="2021-11-12T14:42:00Z"/>
              </w:rPr>
            </w:pPr>
          </w:p>
        </w:tc>
        <w:tc>
          <w:tcPr>
            <w:tcW w:w="3964" w:type="dxa"/>
            <w:vAlign w:val="center"/>
          </w:tcPr>
          <w:p w14:paraId="182FFC82" w14:textId="36B62DCB" w:rsidR="001F2641" w:rsidRDefault="001F2641" w:rsidP="001F2641">
            <w:pPr>
              <w:spacing w:after="160"/>
              <w:ind w:left="360"/>
              <w:rPr>
                <w:ins w:id="3209" w:author="Rafi Aziizi" w:date="2021-11-12T14:42:00Z"/>
              </w:rPr>
            </w:pPr>
            <w:ins w:id="3210" w:author="Rafi Aziizi" w:date="2021-11-12T14:42:00Z">
              <w:r>
                <w:t xml:space="preserve">3b. Menampilkan pemberitahuan melalui notifikasi bahwa data </w:t>
              </w:r>
            </w:ins>
            <w:ins w:id="3211" w:author="Rafi Aziizi" w:date="2021-11-12T14:43:00Z">
              <w:r w:rsidR="00522ADB">
                <w:t>guru</w:t>
              </w:r>
            </w:ins>
            <w:ins w:id="3212" w:author="Rafi Aziizi" w:date="2021-11-12T14:42:00Z">
              <w:r>
                <w:t xml:space="preserve"> tidak memenuhi persyaratan dan gagal dihapuskan</w:t>
              </w:r>
            </w:ins>
          </w:p>
        </w:tc>
      </w:tr>
    </w:tbl>
    <w:p w14:paraId="14CCC8DA" w14:textId="7BDF3A2D" w:rsidR="001F2641" w:rsidRDefault="001F2641" w:rsidP="001F2641">
      <w:pPr>
        <w:ind w:left="66"/>
        <w:rPr>
          <w:ins w:id="3213" w:author="chaniaayulestari@outlook.com" w:date="2021-11-12T16:27:00Z"/>
        </w:rPr>
      </w:pPr>
      <w:ins w:id="3214" w:author="Rafi Aziizi" w:date="2021-11-12T14:37:00Z">
        <w:r>
          <w:t xml:space="preserve">c. </w:t>
        </w:r>
      </w:ins>
      <w:ins w:id="3215" w:author="Rafi Aziizi" w:date="2021-11-12T14:45:00Z">
        <w:r w:rsidR="00522ADB">
          <w:t xml:space="preserve">Skenario </w:t>
        </w:r>
      </w:ins>
      <w:ins w:id="3216" w:author="Rafi Aziizi" w:date="2021-11-12T14:37:00Z">
        <w:r>
          <w:t>Edit Guru</w:t>
        </w:r>
      </w:ins>
    </w:p>
    <w:p w14:paraId="3DC7D186" w14:textId="770BB707" w:rsidR="001A7B0B" w:rsidDel="00A25E3C" w:rsidRDefault="001A7B0B">
      <w:pPr>
        <w:ind w:left="66"/>
        <w:jc w:val="center"/>
        <w:rPr>
          <w:ins w:id="3217" w:author="Rafi Aziizi" w:date="2021-11-12T14:37:00Z"/>
          <w:del w:id="3218" w:author="chaniaayulestari@outlook.com" w:date="2021-11-13T14:03:00Z"/>
        </w:rPr>
        <w:pPrChange w:id="3219" w:author="chaniaayulestari@outlook.com" w:date="2021-11-13T14:03:00Z">
          <w:pPr>
            <w:ind w:left="66"/>
          </w:pPr>
        </w:pPrChange>
      </w:pPr>
    </w:p>
    <w:p w14:paraId="216C0FA1" w14:textId="3A615DCE" w:rsidR="00A25E3C" w:rsidRDefault="00A25E3C">
      <w:pPr>
        <w:pStyle w:val="Caption"/>
        <w:keepNext/>
        <w:jc w:val="center"/>
        <w:rPr>
          <w:ins w:id="3220" w:author="chaniaayulestari@outlook.com" w:date="2021-11-13T14:03:00Z"/>
        </w:rPr>
        <w:pPrChange w:id="3221" w:author="chaniaayulestari@outlook.com" w:date="2021-11-13T14:03:00Z">
          <w:pPr/>
        </w:pPrChange>
      </w:pPr>
      <w:bookmarkStart w:id="3222" w:name="_Toc87762735"/>
      <w:ins w:id="3223" w:author="chaniaayulestari@outlook.com" w:date="2021-11-13T14:03:00Z">
        <w:r>
          <w:t xml:space="preserve">Tabel 3. </w:t>
        </w:r>
      </w:ins>
      <w:ins w:id="3224" w:author="Rafi Aziizi" w:date="2021-11-14T11:08:00Z">
        <w:r w:rsidR="001B2DEA">
          <w:fldChar w:fldCharType="begin"/>
        </w:r>
        <w:r w:rsidR="001B2DEA">
          <w:instrText xml:space="preserve"> SEQ Tabel_3. \* ARABIC </w:instrText>
        </w:r>
      </w:ins>
      <w:r w:rsidR="001B2DEA">
        <w:fldChar w:fldCharType="separate"/>
      </w:r>
      <w:ins w:id="3225" w:author="Rafi Aziizi" w:date="2021-11-14T11:08:00Z">
        <w:r w:rsidR="001B2DEA">
          <w:rPr>
            <w:noProof/>
          </w:rPr>
          <w:t>22</w:t>
        </w:r>
        <w:r w:rsidR="001B2DEA">
          <w:fldChar w:fldCharType="end"/>
        </w:r>
      </w:ins>
      <w:ins w:id="3226" w:author="chaniaayulestari@outlook.com" w:date="2021-11-13T14:03:00Z">
        <w:del w:id="3227" w:author="Rafi Aziizi" w:date="2021-11-14T09:52:00Z">
          <w:r w:rsidDel="003640C9">
            <w:fldChar w:fldCharType="begin"/>
          </w:r>
          <w:r w:rsidDel="003640C9">
            <w:delInstrText xml:space="preserve"> SEQ Tabel_3. \* ARABIC </w:delInstrText>
          </w:r>
        </w:del>
      </w:ins>
      <w:del w:id="3228" w:author="Rafi Aziizi" w:date="2021-11-14T09:52:00Z">
        <w:r w:rsidDel="003640C9">
          <w:fldChar w:fldCharType="end"/>
        </w:r>
      </w:del>
      <w:ins w:id="3229" w:author="chaniaayulestari@outlook.com" w:date="2021-11-13T14:03:00Z">
        <w:r>
          <w:t xml:space="preserve"> Skenari</w:t>
        </w:r>
      </w:ins>
      <w:ins w:id="3230" w:author="Rafi Aziizi" w:date="2021-11-14T09:54:00Z">
        <w:r w:rsidR="00590A19">
          <w:t>o</w:t>
        </w:r>
      </w:ins>
      <w:ins w:id="3231" w:author="chaniaayulestari@outlook.com" w:date="2021-11-13T14:03:00Z">
        <w:r>
          <w:t xml:space="preserve"> Edit Guru</w:t>
        </w:r>
        <w:bookmarkEnd w:id="3222"/>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687FF5BF" w14:textId="77777777" w:rsidTr="001F2641">
        <w:trPr>
          <w:jc w:val="center"/>
          <w:ins w:id="3232" w:author="Rafi Aziizi" w:date="2021-11-12T14:37:00Z"/>
        </w:trPr>
        <w:tc>
          <w:tcPr>
            <w:tcW w:w="3827" w:type="dxa"/>
            <w:shd w:val="clear" w:color="auto" w:fill="F2EE98"/>
            <w:vAlign w:val="center"/>
          </w:tcPr>
          <w:p w14:paraId="37D63F88" w14:textId="77777777" w:rsidR="001F2641" w:rsidRPr="0044182F" w:rsidRDefault="001F2641" w:rsidP="001F2641">
            <w:pPr>
              <w:rPr>
                <w:ins w:id="3233" w:author="Rafi Aziizi" w:date="2021-11-12T14:37:00Z"/>
                <w:b/>
              </w:rPr>
            </w:pPr>
            <w:ins w:id="3234" w:author="Rafi Aziizi" w:date="2021-11-12T14:37:00Z">
              <w:r w:rsidRPr="0044182F">
                <w:rPr>
                  <w:b/>
                </w:rPr>
                <w:t>Name</w:t>
              </w:r>
            </w:ins>
          </w:p>
        </w:tc>
        <w:tc>
          <w:tcPr>
            <w:tcW w:w="3964" w:type="dxa"/>
            <w:shd w:val="clear" w:color="auto" w:fill="F2EE98"/>
            <w:vAlign w:val="center"/>
          </w:tcPr>
          <w:p w14:paraId="3150169B" w14:textId="4F94B6D2" w:rsidR="001F2641" w:rsidRPr="00A46E0B" w:rsidRDefault="001F2641" w:rsidP="001F2641">
            <w:pPr>
              <w:rPr>
                <w:ins w:id="3235" w:author="Rafi Aziizi" w:date="2021-11-12T14:37:00Z"/>
              </w:rPr>
            </w:pPr>
            <w:ins w:id="3236" w:author="Rafi Aziizi" w:date="2021-11-12T14:37:00Z">
              <w:r>
                <w:t xml:space="preserve">Edit </w:t>
              </w:r>
            </w:ins>
            <w:ins w:id="3237" w:author="Rafi Aziizi" w:date="2021-11-12T14:38:00Z">
              <w:r>
                <w:t>Guru</w:t>
              </w:r>
            </w:ins>
          </w:p>
        </w:tc>
      </w:tr>
      <w:tr w:rsidR="001F2641" w:rsidRPr="002F6C1D" w14:paraId="4A32897E" w14:textId="77777777" w:rsidTr="001F2641">
        <w:trPr>
          <w:jc w:val="center"/>
          <w:ins w:id="3238" w:author="Rafi Aziizi" w:date="2021-11-12T14:37:00Z"/>
        </w:trPr>
        <w:tc>
          <w:tcPr>
            <w:tcW w:w="3827" w:type="dxa"/>
            <w:vAlign w:val="center"/>
          </w:tcPr>
          <w:p w14:paraId="10039E7F" w14:textId="77777777" w:rsidR="001F2641" w:rsidRPr="0044182F" w:rsidRDefault="001F2641" w:rsidP="001F2641">
            <w:pPr>
              <w:rPr>
                <w:ins w:id="3239" w:author="Rafi Aziizi" w:date="2021-11-12T14:37:00Z"/>
                <w:b/>
              </w:rPr>
            </w:pPr>
            <w:ins w:id="3240" w:author="Rafi Aziizi" w:date="2021-11-12T14:37:00Z">
              <w:r w:rsidRPr="0044182F">
                <w:rPr>
                  <w:b/>
                </w:rPr>
                <w:t>ID</w:t>
              </w:r>
            </w:ins>
          </w:p>
        </w:tc>
        <w:tc>
          <w:tcPr>
            <w:tcW w:w="3964" w:type="dxa"/>
            <w:vAlign w:val="center"/>
          </w:tcPr>
          <w:p w14:paraId="75E41625" w14:textId="4B615B41" w:rsidR="001F2641" w:rsidRPr="002F6C1D" w:rsidRDefault="001F2641" w:rsidP="001F2641">
            <w:pPr>
              <w:rPr>
                <w:ins w:id="3241" w:author="Rafi Aziizi" w:date="2021-11-12T14:37:00Z"/>
              </w:rPr>
            </w:pPr>
            <w:ins w:id="3242" w:author="Rafi Aziizi" w:date="2021-11-12T14:37:00Z">
              <w:r>
                <w:t>RC1</w:t>
              </w:r>
            </w:ins>
            <w:ins w:id="3243" w:author="Rafi Aziizi" w:date="2021-11-12T14:38:00Z">
              <w:r>
                <w:t>3</w:t>
              </w:r>
            </w:ins>
            <w:ins w:id="3244" w:author="Rafi Aziizi" w:date="2021-11-13T06:55:00Z">
              <w:r w:rsidR="005049EC">
                <w:t>.3</w:t>
              </w:r>
            </w:ins>
          </w:p>
        </w:tc>
      </w:tr>
      <w:tr w:rsidR="001F2641" w:rsidRPr="000C722D" w14:paraId="5B5F9D4E" w14:textId="77777777" w:rsidTr="001F2641">
        <w:trPr>
          <w:jc w:val="center"/>
          <w:ins w:id="3245" w:author="Rafi Aziizi" w:date="2021-11-12T14:37:00Z"/>
        </w:trPr>
        <w:tc>
          <w:tcPr>
            <w:tcW w:w="3827" w:type="dxa"/>
            <w:vAlign w:val="center"/>
          </w:tcPr>
          <w:p w14:paraId="0FD190F3" w14:textId="77777777" w:rsidR="001F2641" w:rsidRPr="0044182F" w:rsidRDefault="001F2641" w:rsidP="001F2641">
            <w:pPr>
              <w:rPr>
                <w:ins w:id="3246" w:author="Rafi Aziizi" w:date="2021-11-12T14:37:00Z"/>
                <w:b/>
              </w:rPr>
            </w:pPr>
            <w:ins w:id="3247" w:author="Rafi Aziizi" w:date="2021-11-12T14:37:00Z">
              <w:r w:rsidRPr="0044182F">
                <w:rPr>
                  <w:b/>
                </w:rPr>
                <w:t>Description</w:t>
              </w:r>
            </w:ins>
          </w:p>
        </w:tc>
        <w:tc>
          <w:tcPr>
            <w:tcW w:w="3964" w:type="dxa"/>
          </w:tcPr>
          <w:p w14:paraId="75B27C83" w14:textId="11BBEEA1" w:rsidR="001F2641" w:rsidRPr="000C722D" w:rsidRDefault="001F2641" w:rsidP="001F2641">
            <w:pPr>
              <w:rPr>
                <w:ins w:id="3248" w:author="Rafi Aziizi" w:date="2021-11-12T14:37:00Z"/>
              </w:rPr>
            </w:pPr>
            <w:ins w:id="3249" w:author="Rafi Aziizi" w:date="2021-11-12T14:37:00Z">
              <w:r>
                <w:t xml:space="preserve">Use case ini merupakan use case generalisasi dari kelola </w:t>
              </w:r>
            </w:ins>
            <w:ins w:id="3250" w:author="Rafi Aziizi" w:date="2021-11-12T14:38:00Z">
              <w:r>
                <w:t>guru</w:t>
              </w:r>
            </w:ins>
            <w:ins w:id="3251" w:author="Rafi Aziizi" w:date="2021-11-12T14:37:00Z">
              <w:r>
                <w:t xml:space="preserve"> untuk memperbaharui data </w:t>
              </w:r>
            </w:ins>
            <w:ins w:id="3252" w:author="Rafi Aziizi" w:date="2021-11-12T14:38:00Z">
              <w:r>
                <w:t>guru</w:t>
              </w:r>
            </w:ins>
            <w:ins w:id="3253" w:author="Rafi Aziizi" w:date="2021-11-12T14:37:00Z">
              <w:r>
                <w:t>.</w:t>
              </w:r>
            </w:ins>
          </w:p>
        </w:tc>
      </w:tr>
      <w:tr w:rsidR="001F2641" w:rsidRPr="002F6C1D" w14:paraId="39D4B5FF" w14:textId="77777777" w:rsidTr="001F2641">
        <w:trPr>
          <w:jc w:val="center"/>
          <w:ins w:id="3254" w:author="Rafi Aziizi" w:date="2021-11-12T14:37:00Z"/>
        </w:trPr>
        <w:tc>
          <w:tcPr>
            <w:tcW w:w="3827" w:type="dxa"/>
            <w:vAlign w:val="center"/>
          </w:tcPr>
          <w:p w14:paraId="7E22B2F1" w14:textId="77777777" w:rsidR="001F2641" w:rsidRPr="0044182F" w:rsidRDefault="001F2641" w:rsidP="001F2641">
            <w:pPr>
              <w:rPr>
                <w:ins w:id="3255" w:author="Rafi Aziizi" w:date="2021-11-12T14:37:00Z"/>
                <w:b/>
              </w:rPr>
            </w:pPr>
            <w:ins w:id="3256" w:author="Rafi Aziizi" w:date="2021-11-12T14:37:00Z">
              <w:r w:rsidRPr="0044182F">
                <w:rPr>
                  <w:b/>
                </w:rPr>
                <w:t>Actors</w:t>
              </w:r>
            </w:ins>
          </w:p>
        </w:tc>
        <w:tc>
          <w:tcPr>
            <w:tcW w:w="3964" w:type="dxa"/>
            <w:vAlign w:val="center"/>
          </w:tcPr>
          <w:p w14:paraId="1437C030" w14:textId="77777777" w:rsidR="001F2641" w:rsidRPr="002F6C1D" w:rsidRDefault="001F2641" w:rsidP="001F2641">
            <w:pPr>
              <w:rPr>
                <w:ins w:id="3257" w:author="Rafi Aziizi" w:date="2021-11-12T14:37:00Z"/>
              </w:rPr>
            </w:pPr>
            <w:ins w:id="3258" w:author="Rafi Aziizi" w:date="2021-11-12T14:37:00Z">
              <w:r>
                <w:t>Bag.IT, Guru BK.</w:t>
              </w:r>
            </w:ins>
          </w:p>
        </w:tc>
      </w:tr>
      <w:tr w:rsidR="001F2641" w:rsidRPr="0044182F" w14:paraId="6D00B266" w14:textId="77777777" w:rsidTr="001F2641">
        <w:trPr>
          <w:jc w:val="center"/>
          <w:ins w:id="3259" w:author="Rafi Aziizi" w:date="2021-11-12T14:37:00Z"/>
        </w:trPr>
        <w:tc>
          <w:tcPr>
            <w:tcW w:w="3827" w:type="dxa"/>
            <w:vAlign w:val="center"/>
          </w:tcPr>
          <w:p w14:paraId="3056D932" w14:textId="77777777" w:rsidR="001F2641" w:rsidRPr="0044182F" w:rsidRDefault="001F2641" w:rsidP="001F2641">
            <w:pPr>
              <w:rPr>
                <w:ins w:id="3260" w:author="Rafi Aziizi" w:date="2021-11-12T14:37:00Z"/>
                <w:b/>
              </w:rPr>
            </w:pPr>
            <w:ins w:id="3261" w:author="Rafi Aziizi" w:date="2021-11-12T14:37:00Z">
              <w:r w:rsidRPr="0044182F">
                <w:rPr>
                  <w:b/>
                </w:rPr>
                <w:t>Frequency of Use</w:t>
              </w:r>
            </w:ins>
          </w:p>
        </w:tc>
        <w:tc>
          <w:tcPr>
            <w:tcW w:w="3964" w:type="dxa"/>
            <w:vAlign w:val="center"/>
          </w:tcPr>
          <w:p w14:paraId="0ED719AD" w14:textId="77777777" w:rsidR="001F2641" w:rsidRPr="007B7AB3" w:rsidRDefault="001F2641" w:rsidP="001F2641">
            <w:pPr>
              <w:rPr>
                <w:ins w:id="3262" w:author="Rafi Aziizi" w:date="2021-11-12T14:37:00Z"/>
                <w:i/>
                <w:iCs/>
              </w:rPr>
            </w:pPr>
            <w:ins w:id="3263" w:author="Rafi Aziizi" w:date="2021-11-12T14:37:00Z">
              <w:r>
                <w:rPr>
                  <w:i/>
                  <w:iCs/>
                </w:rPr>
                <w:t>Conditional</w:t>
              </w:r>
            </w:ins>
          </w:p>
        </w:tc>
      </w:tr>
      <w:tr w:rsidR="001F2641" w:rsidRPr="0044182F" w14:paraId="5BA5462F" w14:textId="77777777" w:rsidTr="001F2641">
        <w:trPr>
          <w:jc w:val="center"/>
          <w:ins w:id="3264" w:author="Rafi Aziizi" w:date="2021-11-12T14:37:00Z"/>
        </w:trPr>
        <w:tc>
          <w:tcPr>
            <w:tcW w:w="3827" w:type="dxa"/>
            <w:vAlign w:val="center"/>
          </w:tcPr>
          <w:p w14:paraId="4EC8E7DE" w14:textId="77777777" w:rsidR="001F2641" w:rsidRPr="0044182F" w:rsidRDefault="001F2641" w:rsidP="001F2641">
            <w:pPr>
              <w:rPr>
                <w:ins w:id="3265" w:author="Rafi Aziizi" w:date="2021-11-12T14:37:00Z"/>
                <w:b/>
              </w:rPr>
            </w:pPr>
            <w:ins w:id="3266" w:author="Rafi Aziizi" w:date="2021-11-12T14:37:00Z">
              <w:r w:rsidRPr="0044182F">
                <w:rPr>
                  <w:b/>
                </w:rPr>
                <w:t>Triggers</w:t>
              </w:r>
            </w:ins>
          </w:p>
        </w:tc>
        <w:tc>
          <w:tcPr>
            <w:tcW w:w="3964" w:type="dxa"/>
            <w:vAlign w:val="center"/>
          </w:tcPr>
          <w:p w14:paraId="0C741062" w14:textId="77777777" w:rsidR="001F2641" w:rsidRPr="0044182F" w:rsidRDefault="001F2641" w:rsidP="001F2641">
            <w:pPr>
              <w:rPr>
                <w:ins w:id="3267" w:author="Rafi Aziizi" w:date="2021-11-12T14:37:00Z"/>
              </w:rPr>
            </w:pPr>
            <w:ins w:id="3268" w:author="Rafi Aziizi" w:date="2021-11-12T14:37:00Z">
              <w:r>
                <w:t>-</w:t>
              </w:r>
            </w:ins>
          </w:p>
        </w:tc>
      </w:tr>
      <w:tr w:rsidR="001F2641" w:rsidRPr="0081005E" w14:paraId="02CEBEB3" w14:textId="77777777" w:rsidTr="001F2641">
        <w:trPr>
          <w:jc w:val="center"/>
          <w:ins w:id="3269" w:author="Rafi Aziizi" w:date="2021-11-12T14:37:00Z"/>
        </w:trPr>
        <w:tc>
          <w:tcPr>
            <w:tcW w:w="3827" w:type="dxa"/>
            <w:vAlign w:val="center"/>
          </w:tcPr>
          <w:p w14:paraId="6E8256F5" w14:textId="77777777" w:rsidR="001F2641" w:rsidRPr="0044182F" w:rsidRDefault="001F2641" w:rsidP="001F2641">
            <w:pPr>
              <w:rPr>
                <w:ins w:id="3270" w:author="Rafi Aziizi" w:date="2021-11-12T14:37:00Z"/>
                <w:b/>
              </w:rPr>
            </w:pPr>
            <w:ins w:id="3271" w:author="Rafi Aziizi" w:date="2021-11-12T14:37:00Z">
              <w:r w:rsidRPr="0044182F">
                <w:rPr>
                  <w:b/>
                </w:rPr>
                <w:t>Pre-Conditions</w:t>
              </w:r>
            </w:ins>
          </w:p>
        </w:tc>
        <w:tc>
          <w:tcPr>
            <w:tcW w:w="3964" w:type="dxa"/>
            <w:vAlign w:val="center"/>
          </w:tcPr>
          <w:p w14:paraId="194EE5B3" w14:textId="1CF59D8F" w:rsidR="001F2641" w:rsidRPr="0081005E" w:rsidRDefault="001F2641" w:rsidP="001F2641">
            <w:pPr>
              <w:rPr>
                <w:ins w:id="3272" w:author="Rafi Aziizi" w:date="2021-11-12T14:37:00Z"/>
                <w:i/>
                <w:iCs/>
              </w:rPr>
            </w:pPr>
            <w:ins w:id="3273" w:author="Rafi Aziizi" w:date="2021-11-12T14:37:00Z">
              <w:r>
                <w:t xml:space="preserve">Data </w:t>
              </w:r>
            </w:ins>
            <w:ins w:id="3274" w:author="Rafi Aziizi" w:date="2021-11-12T14:38:00Z">
              <w:r>
                <w:t>guru</w:t>
              </w:r>
            </w:ins>
            <w:ins w:id="3275" w:author="Rafi Aziizi" w:date="2021-11-12T14:37:00Z">
              <w:r>
                <w:t xml:space="preserve"> belum diperbaharui</w:t>
              </w:r>
            </w:ins>
          </w:p>
        </w:tc>
      </w:tr>
      <w:tr w:rsidR="001F2641" w:rsidRPr="0048762E" w14:paraId="6B84C396" w14:textId="77777777" w:rsidTr="001F2641">
        <w:trPr>
          <w:jc w:val="center"/>
          <w:ins w:id="3276" w:author="Rafi Aziizi" w:date="2021-11-12T14:37:00Z"/>
        </w:trPr>
        <w:tc>
          <w:tcPr>
            <w:tcW w:w="3827" w:type="dxa"/>
            <w:vAlign w:val="center"/>
          </w:tcPr>
          <w:p w14:paraId="5076951F" w14:textId="77777777" w:rsidR="001F2641" w:rsidRPr="0044182F" w:rsidRDefault="001F2641" w:rsidP="001F2641">
            <w:pPr>
              <w:rPr>
                <w:ins w:id="3277" w:author="Rafi Aziizi" w:date="2021-11-12T14:37:00Z"/>
                <w:b/>
              </w:rPr>
            </w:pPr>
            <w:ins w:id="3278" w:author="Rafi Aziizi" w:date="2021-11-12T14:37:00Z">
              <w:r w:rsidRPr="0044182F">
                <w:rPr>
                  <w:b/>
                </w:rPr>
                <w:t>Post-Conditions</w:t>
              </w:r>
            </w:ins>
          </w:p>
        </w:tc>
        <w:tc>
          <w:tcPr>
            <w:tcW w:w="3964" w:type="dxa"/>
            <w:vAlign w:val="center"/>
          </w:tcPr>
          <w:p w14:paraId="704393AA" w14:textId="39CBE9D8" w:rsidR="001F2641" w:rsidRPr="0048762E" w:rsidRDefault="001F2641" w:rsidP="001F2641">
            <w:pPr>
              <w:rPr>
                <w:ins w:id="3279" w:author="Rafi Aziizi" w:date="2021-11-12T14:37:00Z"/>
              </w:rPr>
            </w:pPr>
            <w:ins w:id="3280" w:author="Rafi Aziizi" w:date="2021-11-12T14:37:00Z">
              <w:r>
                <w:t xml:space="preserve">Perubahan data identitas </w:t>
              </w:r>
            </w:ins>
            <w:ins w:id="3281" w:author="Rafi Aziizi" w:date="2021-11-12T14:38:00Z">
              <w:r>
                <w:t>guru</w:t>
              </w:r>
            </w:ins>
            <w:ins w:id="3282" w:author="Rafi Aziizi" w:date="2021-11-12T14:37:00Z">
              <w:r>
                <w:t xml:space="preserve"> </w:t>
              </w:r>
            </w:ins>
          </w:p>
        </w:tc>
      </w:tr>
      <w:tr w:rsidR="001F2641" w:rsidRPr="0044182F" w14:paraId="24F986D4" w14:textId="77777777" w:rsidTr="001F2641">
        <w:trPr>
          <w:jc w:val="center"/>
          <w:ins w:id="3283" w:author="Rafi Aziizi" w:date="2021-11-12T14:37:00Z"/>
        </w:trPr>
        <w:tc>
          <w:tcPr>
            <w:tcW w:w="7791" w:type="dxa"/>
            <w:gridSpan w:val="2"/>
            <w:shd w:val="clear" w:color="auto" w:fill="F2EE98"/>
            <w:vAlign w:val="center"/>
          </w:tcPr>
          <w:p w14:paraId="5F5041CF" w14:textId="77777777" w:rsidR="001F2641" w:rsidRPr="0044182F" w:rsidRDefault="001F2641" w:rsidP="001F2641">
            <w:pPr>
              <w:jc w:val="center"/>
              <w:rPr>
                <w:ins w:id="3284" w:author="Rafi Aziizi" w:date="2021-11-12T14:37:00Z"/>
                <w:b/>
              </w:rPr>
            </w:pPr>
            <w:ins w:id="3285" w:author="Rafi Aziizi" w:date="2021-11-12T14:37:00Z">
              <w:r w:rsidRPr="0044182F">
                <w:rPr>
                  <w:b/>
                </w:rPr>
                <w:t>Main Course</w:t>
              </w:r>
            </w:ins>
          </w:p>
        </w:tc>
      </w:tr>
      <w:tr w:rsidR="001F2641" w:rsidRPr="0044182F" w14:paraId="071F94FF" w14:textId="77777777" w:rsidTr="001F2641">
        <w:trPr>
          <w:jc w:val="center"/>
          <w:ins w:id="3286" w:author="Rafi Aziizi" w:date="2021-11-12T14:37:00Z"/>
        </w:trPr>
        <w:tc>
          <w:tcPr>
            <w:tcW w:w="3827" w:type="dxa"/>
            <w:shd w:val="clear" w:color="auto" w:fill="F2EE98"/>
            <w:vAlign w:val="center"/>
          </w:tcPr>
          <w:p w14:paraId="13B64AAF" w14:textId="77777777" w:rsidR="001F2641" w:rsidRPr="0044182F" w:rsidRDefault="001F2641" w:rsidP="001F2641">
            <w:pPr>
              <w:jc w:val="center"/>
              <w:rPr>
                <w:ins w:id="3287" w:author="Rafi Aziizi" w:date="2021-11-12T14:37:00Z"/>
                <w:b/>
              </w:rPr>
            </w:pPr>
            <w:ins w:id="3288" w:author="Rafi Aziizi" w:date="2021-11-12T14:37:00Z">
              <w:r w:rsidRPr="0044182F">
                <w:rPr>
                  <w:b/>
                </w:rPr>
                <w:t>Aksi Aktor</w:t>
              </w:r>
            </w:ins>
          </w:p>
        </w:tc>
        <w:tc>
          <w:tcPr>
            <w:tcW w:w="3964" w:type="dxa"/>
            <w:shd w:val="clear" w:color="auto" w:fill="F2EE98"/>
            <w:vAlign w:val="center"/>
          </w:tcPr>
          <w:p w14:paraId="535BE2FB" w14:textId="77777777" w:rsidR="001F2641" w:rsidRPr="0044182F" w:rsidRDefault="001F2641" w:rsidP="001F2641">
            <w:pPr>
              <w:jc w:val="center"/>
              <w:rPr>
                <w:ins w:id="3289" w:author="Rafi Aziizi" w:date="2021-11-12T14:37:00Z"/>
                <w:b/>
              </w:rPr>
            </w:pPr>
            <w:ins w:id="3290" w:author="Rafi Aziizi" w:date="2021-11-12T14:37:00Z">
              <w:r w:rsidRPr="0044182F">
                <w:rPr>
                  <w:b/>
                </w:rPr>
                <w:t>Reaksi Sistem</w:t>
              </w:r>
            </w:ins>
          </w:p>
        </w:tc>
      </w:tr>
      <w:tr w:rsidR="001F2641" w:rsidRPr="0044182F" w14:paraId="21D65B77" w14:textId="77777777" w:rsidTr="001F2641">
        <w:trPr>
          <w:jc w:val="center"/>
          <w:ins w:id="3291" w:author="Rafi Aziizi" w:date="2021-11-12T14:37:00Z"/>
        </w:trPr>
        <w:tc>
          <w:tcPr>
            <w:tcW w:w="3827" w:type="dxa"/>
            <w:vAlign w:val="center"/>
          </w:tcPr>
          <w:p w14:paraId="61A3BDFF" w14:textId="1C36E6C9" w:rsidR="001F2641" w:rsidRPr="0044182F" w:rsidRDefault="001F2641">
            <w:pPr>
              <w:numPr>
                <w:ilvl w:val="0"/>
                <w:numId w:val="80"/>
              </w:numPr>
              <w:spacing w:after="160"/>
              <w:ind w:left="309"/>
              <w:rPr>
                <w:ins w:id="3292" w:author="Rafi Aziizi" w:date="2021-11-12T14:37:00Z"/>
              </w:rPr>
              <w:pPrChange w:id="3293" w:author="chaniaayulestari@outlook.com" w:date="2021-11-12T15:23:00Z">
                <w:pPr>
                  <w:numPr>
                    <w:numId w:val="80"/>
                  </w:numPr>
                  <w:spacing w:after="160"/>
                  <w:ind w:left="720" w:hanging="360"/>
                </w:pPr>
              </w:pPrChange>
            </w:pPr>
            <w:ins w:id="3294" w:author="Rafi Aziizi" w:date="2021-11-12T14:37:00Z">
              <w:r>
                <w:t xml:space="preserve">Memasuki menu “Data </w:t>
              </w:r>
            </w:ins>
            <w:ins w:id="3295" w:author="Rafi Aziizi" w:date="2021-11-12T14:39:00Z">
              <w:r>
                <w:t>G</w:t>
              </w:r>
            </w:ins>
            <w:ins w:id="3296" w:author="Rafi Aziizi" w:date="2021-11-12T14:38:00Z">
              <w:r>
                <w:t>uru</w:t>
              </w:r>
            </w:ins>
            <w:ins w:id="3297" w:author="Rafi Aziizi" w:date="2021-11-12T14:37:00Z">
              <w:r>
                <w:t>”</w:t>
              </w:r>
            </w:ins>
          </w:p>
        </w:tc>
        <w:tc>
          <w:tcPr>
            <w:tcW w:w="3964" w:type="dxa"/>
            <w:vAlign w:val="center"/>
          </w:tcPr>
          <w:p w14:paraId="61BCC4CA" w14:textId="77777777" w:rsidR="001F2641" w:rsidRPr="0044182F" w:rsidRDefault="001F2641">
            <w:pPr>
              <w:ind w:left="309"/>
              <w:rPr>
                <w:ins w:id="3298" w:author="Rafi Aziizi" w:date="2021-11-12T14:37:00Z"/>
              </w:rPr>
              <w:pPrChange w:id="3299" w:author="chaniaayulestari@outlook.com" w:date="2021-11-12T15:23:00Z">
                <w:pPr>
                  <w:ind w:left="511"/>
                </w:pPr>
              </w:pPrChange>
            </w:pPr>
          </w:p>
        </w:tc>
      </w:tr>
      <w:tr w:rsidR="001F2641" w:rsidRPr="0044182F" w14:paraId="1F26DA05" w14:textId="77777777" w:rsidTr="001F2641">
        <w:trPr>
          <w:jc w:val="center"/>
          <w:ins w:id="3300" w:author="Rafi Aziizi" w:date="2021-11-12T14:37:00Z"/>
        </w:trPr>
        <w:tc>
          <w:tcPr>
            <w:tcW w:w="3827" w:type="dxa"/>
            <w:vAlign w:val="center"/>
          </w:tcPr>
          <w:p w14:paraId="377FB527" w14:textId="77777777" w:rsidR="001F2641" w:rsidRPr="0044182F" w:rsidRDefault="001F2641">
            <w:pPr>
              <w:ind w:left="309"/>
              <w:rPr>
                <w:ins w:id="3301" w:author="Rafi Aziizi" w:date="2021-11-12T14:37:00Z"/>
              </w:rPr>
              <w:pPrChange w:id="3302" w:author="chaniaayulestari@outlook.com" w:date="2021-11-12T15:23:00Z">
                <w:pPr>
                  <w:ind w:left="510"/>
                </w:pPr>
              </w:pPrChange>
            </w:pPr>
          </w:p>
        </w:tc>
        <w:tc>
          <w:tcPr>
            <w:tcW w:w="3964" w:type="dxa"/>
            <w:vAlign w:val="center"/>
          </w:tcPr>
          <w:p w14:paraId="3955799A" w14:textId="5795ACA9" w:rsidR="001F2641" w:rsidRPr="0044182F" w:rsidRDefault="001F2641">
            <w:pPr>
              <w:numPr>
                <w:ilvl w:val="0"/>
                <w:numId w:val="80"/>
              </w:numPr>
              <w:spacing w:after="160"/>
              <w:ind w:left="309"/>
              <w:rPr>
                <w:ins w:id="3303" w:author="Rafi Aziizi" w:date="2021-11-12T14:37:00Z"/>
              </w:rPr>
              <w:pPrChange w:id="3304" w:author="chaniaayulestari@outlook.com" w:date="2021-11-12T15:23:00Z">
                <w:pPr>
                  <w:numPr>
                    <w:numId w:val="80"/>
                  </w:numPr>
                  <w:spacing w:after="160"/>
                  <w:ind w:left="511" w:hanging="360"/>
                </w:pPr>
              </w:pPrChange>
            </w:pPr>
            <w:ins w:id="3305" w:author="Rafi Aziizi" w:date="2021-11-12T14:37:00Z">
              <w:r>
                <w:t xml:space="preserve">Menampilkan seluruh data </w:t>
              </w:r>
            </w:ins>
            <w:ins w:id="3306" w:author="Rafi Aziizi" w:date="2021-11-12T14:38:00Z">
              <w:r>
                <w:t>guru</w:t>
              </w:r>
            </w:ins>
          </w:p>
        </w:tc>
      </w:tr>
      <w:tr w:rsidR="001F2641" w:rsidRPr="0044182F" w14:paraId="28E709CE" w14:textId="77777777" w:rsidTr="001F2641">
        <w:trPr>
          <w:jc w:val="center"/>
          <w:ins w:id="3307" w:author="Rafi Aziizi" w:date="2021-11-12T14:37:00Z"/>
        </w:trPr>
        <w:tc>
          <w:tcPr>
            <w:tcW w:w="3827" w:type="dxa"/>
            <w:vAlign w:val="center"/>
          </w:tcPr>
          <w:p w14:paraId="3086B9D3" w14:textId="692C790C" w:rsidR="001F2641" w:rsidRPr="0044182F" w:rsidRDefault="001F2641">
            <w:pPr>
              <w:pStyle w:val="ListParagraph"/>
              <w:numPr>
                <w:ilvl w:val="0"/>
                <w:numId w:val="80"/>
              </w:numPr>
              <w:ind w:left="309"/>
              <w:rPr>
                <w:ins w:id="3308" w:author="Rafi Aziizi" w:date="2021-11-12T14:37:00Z"/>
              </w:rPr>
              <w:pPrChange w:id="3309" w:author="chaniaayulestari@outlook.com" w:date="2021-11-12T15:23:00Z">
                <w:pPr>
                  <w:pStyle w:val="ListParagraph"/>
                  <w:numPr>
                    <w:numId w:val="80"/>
                  </w:numPr>
                  <w:ind w:hanging="360"/>
                </w:pPr>
              </w:pPrChange>
            </w:pPr>
            <w:ins w:id="3310" w:author="Rafi Aziizi" w:date="2021-11-12T14:37:00Z">
              <w:r>
                <w:t>Menekan tombol “</w:t>
              </w:r>
            </w:ins>
            <w:ins w:id="3311" w:author="Rafi Aziizi" w:date="2021-11-12T14:39:00Z">
              <w:r>
                <w:t>P</w:t>
              </w:r>
            </w:ins>
            <w:ins w:id="3312" w:author="Rafi Aziizi" w:date="2021-11-12T14:37:00Z">
              <w:r>
                <w:t xml:space="preserve">rofile </w:t>
              </w:r>
            </w:ins>
            <w:ins w:id="3313" w:author="Rafi Aziizi" w:date="2021-11-12T14:39:00Z">
              <w:r>
                <w:t>G</w:t>
              </w:r>
            </w:ins>
            <w:ins w:id="3314" w:author="Rafi Aziizi" w:date="2021-11-12T14:38:00Z">
              <w:r>
                <w:t>uru</w:t>
              </w:r>
            </w:ins>
            <w:ins w:id="3315" w:author="Rafi Aziizi" w:date="2021-11-12T14:37:00Z">
              <w:r>
                <w:t>”</w:t>
              </w:r>
            </w:ins>
          </w:p>
        </w:tc>
        <w:tc>
          <w:tcPr>
            <w:tcW w:w="3964" w:type="dxa"/>
            <w:vAlign w:val="center"/>
          </w:tcPr>
          <w:p w14:paraId="3B939C7C" w14:textId="77777777" w:rsidR="001F2641" w:rsidRDefault="001F2641">
            <w:pPr>
              <w:spacing w:after="160"/>
              <w:ind w:left="309"/>
              <w:rPr>
                <w:ins w:id="3316" w:author="Rafi Aziizi" w:date="2021-11-12T14:37:00Z"/>
              </w:rPr>
              <w:pPrChange w:id="3317" w:author="chaniaayulestari@outlook.com" w:date="2021-11-12T15:23:00Z">
                <w:pPr>
                  <w:spacing w:after="160"/>
                  <w:ind w:left="511"/>
                </w:pPr>
              </w:pPrChange>
            </w:pPr>
          </w:p>
        </w:tc>
      </w:tr>
      <w:tr w:rsidR="001F2641" w:rsidRPr="0044182F" w14:paraId="0CD3ABCE" w14:textId="77777777" w:rsidTr="001F2641">
        <w:trPr>
          <w:jc w:val="center"/>
          <w:ins w:id="3318" w:author="Rafi Aziizi" w:date="2021-11-12T14:37:00Z"/>
        </w:trPr>
        <w:tc>
          <w:tcPr>
            <w:tcW w:w="3827" w:type="dxa"/>
            <w:vAlign w:val="center"/>
          </w:tcPr>
          <w:p w14:paraId="426FE5A0" w14:textId="77777777" w:rsidR="001F2641" w:rsidRDefault="001F2641">
            <w:pPr>
              <w:pStyle w:val="ListParagraph"/>
              <w:ind w:left="309"/>
              <w:rPr>
                <w:ins w:id="3319" w:author="Rafi Aziizi" w:date="2021-11-12T14:37:00Z"/>
              </w:rPr>
              <w:pPrChange w:id="3320" w:author="chaniaayulestari@outlook.com" w:date="2021-11-12T15:23:00Z">
                <w:pPr>
                  <w:pStyle w:val="ListParagraph"/>
                </w:pPr>
              </w:pPrChange>
            </w:pPr>
          </w:p>
        </w:tc>
        <w:tc>
          <w:tcPr>
            <w:tcW w:w="3964" w:type="dxa"/>
            <w:vAlign w:val="center"/>
          </w:tcPr>
          <w:p w14:paraId="59C8F108" w14:textId="79C1B96B" w:rsidR="001F2641" w:rsidRDefault="001F2641">
            <w:pPr>
              <w:pStyle w:val="ListParagraph"/>
              <w:numPr>
                <w:ilvl w:val="0"/>
                <w:numId w:val="80"/>
              </w:numPr>
              <w:spacing w:after="160"/>
              <w:ind w:left="309"/>
              <w:rPr>
                <w:ins w:id="3321" w:author="Rafi Aziizi" w:date="2021-11-12T14:37:00Z"/>
              </w:rPr>
              <w:pPrChange w:id="3322" w:author="chaniaayulestari@outlook.com" w:date="2021-11-12T15:23:00Z">
                <w:pPr>
                  <w:pStyle w:val="ListParagraph"/>
                  <w:numPr>
                    <w:numId w:val="80"/>
                  </w:numPr>
                  <w:spacing w:after="160"/>
                  <w:ind w:hanging="360"/>
                </w:pPr>
              </w:pPrChange>
            </w:pPr>
            <w:ins w:id="3323" w:author="Rafi Aziizi" w:date="2021-11-12T14:37:00Z">
              <w:r>
                <w:t xml:space="preserve">Menampilkan data identitas </w:t>
              </w:r>
            </w:ins>
            <w:ins w:id="3324" w:author="Rafi Aziizi" w:date="2021-11-12T14:38:00Z">
              <w:r>
                <w:t>guru</w:t>
              </w:r>
            </w:ins>
            <w:ins w:id="3325" w:author="Rafi Aziizi" w:date="2021-11-12T14:37:00Z">
              <w:r>
                <w:t xml:space="preserve"> </w:t>
              </w:r>
              <w:r>
                <w:lastRenderedPageBreak/>
                <w:t>secara keseluruhan</w:t>
              </w:r>
            </w:ins>
          </w:p>
        </w:tc>
      </w:tr>
      <w:tr w:rsidR="001F2641" w:rsidRPr="0044182F" w14:paraId="2DB0F533" w14:textId="77777777" w:rsidTr="001F2641">
        <w:trPr>
          <w:jc w:val="center"/>
          <w:ins w:id="3326" w:author="Rafi Aziizi" w:date="2021-11-12T14:37:00Z"/>
        </w:trPr>
        <w:tc>
          <w:tcPr>
            <w:tcW w:w="3827" w:type="dxa"/>
            <w:vAlign w:val="center"/>
          </w:tcPr>
          <w:p w14:paraId="2F72C6E4" w14:textId="323DAF32" w:rsidR="001F2641" w:rsidRDefault="001F2641">
            <w:pPr>
              <w:pStyle w:val="ListParagraph"/>
              <w:numPr>
                <w:ilvl w:val="0"/>
                <w:numId w:val="80"/>
              </w:numPr>
              <w:ind w:left="309"/>
              <w:rPr>
                <w:ins w:id="3327" w:author="Rafi Aziizi" w:date="2021-11-12T14:37:00Z"/>
              </w:rPr>
              <w:pPrChange w:id="3328" w:author="chaniaayulestari@outlook.com" w:date="2021-11-12T15:23:00Z">
                <w:pPr>
                  <w:pStyle w:val="ListParagraph"/>
                  <w:numPr>
                    <w:numId w:val="80"/>
                  </w:numPr>
                  <w:ind w:hanging="360"/>
                </w:pPr>
              </w:pPrChange>
            </w:pPr>
            <w:ins w:id="3329" w:author="Rafi Aziizi" w:date="2021-11-12T14:37:00Z">
              <w:r>
                <w:lastRenderedPageBreak/>
                <w:t xml:space="preserve">Melakukan perubahan data </w:t>
              </w:r>
            </w:ins>
            <w:ins w:id="3330" w:author="Rafi Aziizi" w:date="2021-11-12T14:39:00Z">
              <w:r>
                <w:t>guru</w:t>
              </w:r>
            </w:ins>
          </w:p>
        </w:tc>
        <w:tc>
          <w:tcPr>
            <w:tcW w:w="3964" w:type="dxa"/>
            <w:vAlign w:val="center"/>
          </w:tcPr>
          <w:p w14:paraId="6144F67D" w14:textId="77777777" w:rsidR="001F2641" w:rsidRDefault="001F2641">
            <w:pPr>
              <w:spacing w:after="160"/>
              <w:ind w:left="309"/>
              <w:rPr>
                <w:ins w:id="3331" w:author="Rafi Aziizi" w:date="2021-11-12T14:37:00Z"/>
              </w:rPr>
              <w:pPrChange w:id="3332" w:author="chaniaayulestari@outlook.com" w:date="2021-11-12T15:23:00Z">
                <w:pPr>
                  <w:spacing w:after="160"/>
                </w:pPr>
              </w:pPrChange>
            </w:pPr>
          </w:p>
        </w:tc>
      </w:tr>
      <w:tr w:rsidR="001F2641" w:rsidRPr="0044182F" w14:paraId="4C2C2132" w14:textId="77777777" w:rsidTr="001F2641">
        <w:trPr>
          <w:jc w:val="center"/>
          <w:ins w:id="3333" w:author="Rafi Aziizi" w:date="2021-11-12T14:37:00Z"/>
        </w:trPr>
        <w:tc>
          <w:tcPr>
            <w:tcW w:w="3827" w:type="dxa"/>
            <w:vAlign w:val="center"/>
          </w:tcPr>
          <w:p w14:paraId="78BB6C8E" w14:textId="77777777" w:rsidR="001F2641" w:rsidRDefault="001F2641">
            <w:pPr>
              <w:ind w:left="309"/>
              <w:rPr>
                <w:ins w:id="3334" w:author="Rafi Aziizi" w:date="2021-11-12T14:37:00Z"/>
              </w:rPr>
              <w:pPrChange w:id="3335" w:author="chaniaayulestari@outlook.com" w:date="2021-11-12T15:23:00Z">
                <w:pPr/>
              </w:pPrChange>
            </w:pPr>
          </w:p>
        </w:tc>
        <w:tc>
          <w:tcPr>
            <w:tcW w:w="3964" w:type="dxa"/>
            <w:vAlign w:val="center"/>
          </w:tcPr>
          <w:p w14:paraId="49408B48" w14:textId="77ACC8AC" w:rsidR="001F2641" w:rsidRDefault="001F2641">
            <w:pPr>
              <w:pStyle w:val="ListParagraph"/>
              <w:numPr>
                <w:ilvl w:val="0"/>
                <w:numId w:val="80"/>
              </w:numPr>
              <w:spacing w:after="160"/>
              <w:ind w:left="309"/>
              <w:rPr>
                <w:ins w:id="3336" w:author="Rafi Aziizi" w:date="2021-11-12T14:37:00Z"/>
              </w:rPr>
              <w:pPrChange w:id="3337" w:author="chaniaayulestari@outlook.com" w:date="2021-11-12T15:23:00Z">
                <w:pPr>
                  <w:pStyle w:val="ListParagraph"/>
                  <w:numPr>
                    <w:numId w:val="80"/>
                  </w:numPr>
                  <w:spacing w:after="160"/>
                  <w:ind w:hanging="360"/>
                </w:pPr>
              </w:pPrChange>
            </w:pPr>
            <w:ins w:id="3338" w:author="Rafi Aziizi" w:date="2021-11-12T14:37:00Z">
              <w:r>
                <w:t xml:space="preserve">Menyimpan data </w:t>
              </w:r>
            </w:ins>
            <w:ins w:id="3339" w:author="Rafi Aziizi" w:date="2021-11-12T14:39:00Z">
              <w:r>
                <w:t>guru</w:t>
              </w:r>
            </w:ins>
            <w:ins w:id="3340" w:author="Rafi Aziizi" w:date="2021-11-12T14:37:00Z">
              <w:r>
                <w:t xml:space="preserve"> terbaru pada </w:t>
              </w:r>
              <w:r w:rsidRPr="00C70CAF">
                <w:rPr>
                  <w:i/>
                  <w:iCs/>
                </w:rPr>
                <w:t>database</w:t>
              </w:r>
            </w:ins>
          </w:p>
        </w:tc>
      </w:tr>
      <w:tr w:rsidR="001F2641" w:rsidRPr="001B1AF9" w14:paraId="7AF95CB6" w14:textId="77777777" w:rsidTr="001F2641">
        <w:trPr>
          <w:jc w:val="center"/>
          <w:ins w:id="3341" w:author="Rafi Aziizi" w:date="2021-11-12T14:37:00Z"/>
        </w:trPr>
        <w:tc>
          <w:tcPr>
            <w:tcW w:w="7791" w:type="dxa"/>
            <w:gridSpan w:val="2"/>
            <w:shd w:val="clear" w:color="auto" w:fill="F2EE98"/>
            <w:vAlign w:val="center"/>
          </w:tcPr>
          <w:p w14:paraId="54026569" w14:textId="77777777" w:rsidR="001F2641" w:rsidRPr="001B1AF9" w:rsidRDefault="001F2641" w:rsidP="001F2641">
            <w:pPr>
              <w:pStyle w:val="ListParagraph"/>
              <w:spacing w:after="160"/>
              <w:ind w:left="468"/>
              <w:jc w:val="center"/>
              <w:rPr>
                <w:ins w:id="3342" w:author="Rafi Aziizi" w:date="2021-11-12T14:37:00Z"/>
                <w:b/>
                <w:bCs/>
              </w:rPr>
            </w:pPr>
            <w:ins w:id="3343" w:author="Rafi Aziizi" w:date="2021-11-12T14:37:00Z">
              <w:r w:rsidRPr="001B1AF9">
                <w:rPr>
                  <w:b/>
                  <w:bCs/>
                </w:rPr>
                <w:t>Skenario Eksepsi (Optional)</w:t>
              </w:r>
            </w:ins>
          </w:p>
        </w:tc>
      </w:tr>
      <w:tr w:rsidR="001F2641" w:rsidRPr="001B1AF9" w14:paraId="0AA75954" w14:textId="77777777" w:rsidTr="001F2641">
        <w:trPr>
          <w:jc w:val="center"/>
          <w:ins w:id="3344" w:author="Rafi Aziizi" w:date="2021-11-12T14:37:00Z"/>
        </w:trPr>
        <w:tc>
          <w:tcPr>
            <w:tcW w:w="3827" w:type="dxa"/>
            <w:shd w:val="clear" w:color="auto" w:fill="F2EE98"/>
            <w:vAlign w:val="center"/>
          </w:tcPr>
          <w:p w14:paraId="4B669DB7" w14:textId="77777777" w:rsidR="001F2641" w:rsidRPr="001B1AF9" w:rsidRDefault="001F2641" w:rsidP="001F2641">
            <w:pPr>
              <w:pStyle w:val="ListParagraph"/>
              <w:ind w:left="450"/>
              <w:jc w:val="center"/>
              <w:rPr>
                <w:ins w:id="3345" w:author="Rafi Aziizi" w:date="2021-11-12T14:37:00Z"/>
                <w:b/>
                <w:bCs/>
              </w:rPr>
            </w:pPr>
            <w:ins w:id="3346" w:author="Rafi Aziizi" w:date="2021-11-12T14:37:00Z">
              <w:r w:rsidRPr="001B1AF9">
                <w:rPr>
                  <w:b/>
                  <w:bCs/>
                </w:rPr>
                <w:t>Aksi Aktor</w:t>
              </w:r>
            </w:ins>
          </w:p>
        </w:tc>
        <w:tc>
          <w:tcPr>
            <w:tcW w:w="3964" w:type="dxa"/>
            <w:shd w:val="clear" w:color="auto" w:fill="F2EE98"/>
            <w:vAlign w:val="center"/>
          </w:tcPr>
          <w:p w14:paraId="3ABD4907" w14:textId="77777777" w:rsidR="001F2641" w:rsidRPr="001B1AF9" w:rsidRDefault="001F2641" w:rsidP="001F2641">
            <w:pPr>
              <w:pStyle w:val="ListParagraph"/>
              <w:spacing w:after="160"/>
              <w:ind w:left="468"/>
              <w:jc w:val="center"/>
              <w:rPr>
                <w:ins w:id="3347" w:author="Rafi Aziizi" w:date="2021-11-12T14:37:00Z"/>
                <w:b/>
                <w:bCs/>
              </w:rPr>
            </w:pPr>
            <w:ins w:id="3348" w:author="Rafi Aziizi" w:date="2021-11-12T14:37:00Z">
              <w:r w:rsidRPr="001B1AF9">
                <w:rPr>
                  <w:b/>
                  <w:bCs/>
                </w:rPr>
                <w:t>Reaksi Sistem</w:t>
              </w:r>
            </w:ins>
          </w:p>
        </w:tc>
      </w:tr>
      <w:tr w:rsidR="001F2641" w14:paraId="564563A5" w14:textId="77777777" w:rsidTr="001F2641">
        <w:trPr>
          <w:jc w:val="center"/>
          <w:ins w:id="3349" w:author="Rafi Aziizi" w:date="2021-11-12T14:37:00Z"/>
        </w:trPr>
        <w:tc>
          <w:tcPr>
            <w:tcW w:w="3827" w:type="dxa"/>
            <w:vAlign w:val="center"/>
          </w:tcPr>
          <w:p w14:paraId="511A9F71" w14:textId="68C091DE" w:rsidR="001F2641" w:rsidRDefault="001F2641" w:rsidP="001F2641">
            <w:pPr>
              <w:ind w:left="360"/>
              <w:rPr>
                <w:ins w:id="3350" w:author="Rafi Aziizi" w:date="2021-11-12T14:37:00Z"/>
              </w:rPr>
            </w:pPr>
            <w:ins w:id="3351" w:author="Rafi Aziizi" w:date="2021-11-12T14:37:00Z">
              <w:r>
                <w:t xml:space="preserve">5a. Tidak memasukan secara benar data </w:t>
              </w:r>
            </w:ins>
            <w:ins w:id="3352" w:author="Rafi Aziizi" w:date="2021-11-12T14:39:00Z">
              <w:r>
                <w:t>guru</w:t>
              </w:r>
            </w:ins>
            <w:ins w:id="3353" w:author="Rafi Aziizi" w:date="2021-11-12T14:37:00Z">
              <w:r>
                <w:t xml:space="preserve"> yang akan diperbaharui</w:t>
              </w:r>
            </w:ins>
          </w:p>
        </w:tc>
        <w:tc>
          <w:tcPr>
            <w:tcW w:w="3964" w:type="dxa"/>
            <w:vAlign w:val="center"/>
          </w:tcPr>
          <w:p w14:paraId="0563872C" w14:textId="77777777" w:rsidR="001F2641" w:rsidRDefault="001F2641" w:rsidP="001F2641">
            <w:pPr>
              <w:pStyle w:val="ListParagraph"/>
              <w:spacing w:after="160"/>
              <w:ind w:left="468"/>
              <w:rPr>
                <w:ins w:id="3354" w:author="Rafi Aziizi" w:date="2021-11-12T14:37:00Z"/>
              </w:rPr>
            </w:pPr>
          </w:p>
        </w:tc>
      </w:tr>
      <w:tr w:rsidR="001F2641" w14:paraId="40CD3F98" w14:textId="77777777" w:rsidTr="001F2641">
        <w:trPr>
          <w:jc w:val="center"/>
          <w:ins w:id="3355" w:author="Rafi Aziizi" w:date="2021-11-12T14:37:00Z"/>
        </w:trPr>
        <w:tc>
          <w:tcPr>
            <w:tcW w:w="3827" w:type="dxa"/>
            <w:vAlign w:val="center"/>
          </w:tcPr>
          <w:p w14:paraId="3F0CA7C7" w14:textId="77777777" w:rsidR="001F2641" w:rsidRDefault="001F2641" w:rsidP="001F2641">
            <w:pPr>
              <w:pStyle w:val="ListParagraph"/>
              <w:ind w:left="450"/>
              <w:rPr>
                <w:ins w:id="3356" w:author="Rafi Aziizi" w:date="2021-11-12T14:37:00Z"/>
              </w:rPr>
            </w:pPr>
          </w:p>
        </w:tc>
        <w:tc>
          <w:tcPr>
            <w:tcW w:w="3964" w:type="dxa"/>
            <w:vAlign w:val="center"/>
          </w:tcPr>
          <w:p w14:paraId="638D5A47" w14:textId="116CE648" w:rsidR="001F2641" w:rsidRDefault="001F2641" w:rsidP="001F2641">
            <w:pPr>
              <w:spacing w:after="160"/>
              <w:ind w:left="360"/>
              <w:rPr>
                <w:ins w:id="3357" w:author="Rafi Aziizi" w:date="2021-11-12T14:37:00Z"/>
              </w:rPr>
            </w:pPr>
            <w:ins w:id="3358" w:author="Rafi Aziizi" w:date="2021-11-12T14:37:00Z">
              <w:r>
                <w:t xml:space="preserve">3b. Menampilkan pemberitahuan melalui notifikasi bahwa data </w:t>
              </w:r>
            </w:ins>
            <w:ins w:id="3359" w:author="Rafi Aziizi" w:date="2021-11-12T14:39:00Z">
              <w:r>
                <w:t>guru</w:t>
              </w:r>
            </w:ins>
            <w:ins w:id="3360" w:author="Rafi Aziizi" w:date="2021-11-12T14:37:00Z">
              <w:r>
                <w:t xml:space="preserve"> tidak memenuhi persyaratan dan gagal diperbaharui</w:t>
              </w:r>
            </w:ins>
          </w:p>
        </w:tc>
      </w:tr>
    </w:tbl>
    <w:p w14:paraId="7C03C62A" w14:textId="77777777" w:rsidR="001F2641" w:rsidRDefault="001F2641" w:rsidP="001F2641">
      <w:pPr>
        <w:ind w:left="66"/>
        <w:rPr>
          <w:ins w:id="3361" w:author="Rafi Aziizi" w:date="2021-11-12T14:37:00Z"/>
        </w:rPr>
      </w:pPr>
    </w:p>
    <w:p w14:paraId="5175CE68" w14:textId="780786F5" w:rsidR="001F2641" w:rsidDel="00A25E3C" w:rsidRDefault="001F2641">
      <w:pPr>
        <w:ind w:left="66"/>
        <w:rPr>
          <w:del w:id="3362" w:author="chaniaayulestari@outlook.com" w:date="2021-11-13T14:03:00Z"/>
        </w:rPr>
        <w:pPrChange w:id="3363" w:author="Rafi Aziizi" w:date="2021-11-12T14:36:00Z">
          <w:pPr>
            <w:pStyle w:val="ListParagraph"/>
            <w:numPr>
              <w:numId w:val="25"/>
            </w:numPr>
            <w:ind w:left="426" w:hanging="360"/>
          </w:pPr>
        </w:pPrChange>
      </w:pPr>
      <w:ins w:id="3364" w:author="Rafi Aziizi" w:date="2021-11-12T14:37:00Z">
        <w:r>
          <w:t xml:space="preserve">d. </w:t>
        </w:r>
      </w:ins>
      <w:ins w:id="3365" w:author="Rafi Aziizi" w:date="2021-11-12T14:45:00Z">
        <w:r w:rsidR="00522ADB">
          <w:t xml:space="preserve">Skenario </w:t>
        </w:r>
      </w:ins>
      <w:ins w:id="3366" w:author="Rafi Aziizi" w:date="2021-11-12T14:37:00Z">
        <w:r>
          <w:t>Lihat Guru</w:t>
        </w:r>
      </w:ins>
    </w:p>
    <w:p w14:paraId="1E533932" w14:textId="412C2DA0" w:rsidR="00117601" w:rsidRDefault="00117601">
      <w:pPr>
        <w:ind w:left="66"/>
        <w:pPrChange w:id="3367" w:author="chaniaayulestari@outlook.com" w:date="2021-11-13T14:03:00Z">
          <w:pPr>
            <w:pStyle w:val="Caption"/>
            <w:keepNext/>
            <w:jc w:val="center"/>
          </w:pPr>
        </w:pPrChange>
      </w:pPr>
      <w:del w:id="3368" w:author="chaniaayulestari@outlook.com" w:date="2021-11-12T16:27: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0</w:delText>
        </w:r>
        <w:r w:rsidR="006720D0" w:rsidDel="00885B6D">
          <w:fldChar w:fldCharType="end"/>
        </w:r>
        <w:r w:rsidDel="00885B6D">
          <w:delText xml:space="preserve"> </w:delText>
        </w:r>
        <w:r w:rsidRPr="00E15FFB" w:rsidDel="00885B6D">
          <w:delText xml:space="preserve">Skenario Use Case Kelola </w:delText>
        </w:r>
        <w:r w:rsidDel="00885B6D">
          <w:delText>Guru</w:delText>
        </w:r>
      </w:del>
    </w:p>
    <w:p w14:paraId="6FEF7907" w14:textId="40E709BA" w:rsidR="00A25E3C" w:rsidRDefault="00A25E3C">
      <w:pPr>
        <w:pStyle w:val="Caption"/>
        <w:keepNext/>
        <w:jc w:val="center"/>
        <w:rPr>
          <w:ins w:id="3369" w:author="chaniaayulestari@outlook.com" w:date="2021-11-13T14:04:00Z"/>
        </w:rPr>
        <w:pPrChange w:id="3370" w:author="chaniaayulestari@outlook.com" w:date="2021-11-13T14:04:00Z">
          <w:pPr/>
        </w:pPrChange>
      </w:pPr>
      <w:bookmarkStart w:id="3371" w:name="_Toc87762736"/>
      <w:ins w:id="3372" w:author="chaniaayulestari@outlook.com" w:date="2021-11-13T14:04:00Z">
        <w:r>
          <w:t xml:space="preserve">Tabel 3. </w:t>
        </w:r>
      </w:ins>
      <w:ins w:id="3373" w:author="Rafi Aziizi" w:date="2021-11-14T11:08:00Z">
        <w:r w:rsidR="001B2DEA">
          <w:fldChar w:fldCharType="begin"/>
        </w:r>
        <w:r w:rsidR="001B2DEA">
          <w:instrText xml:space="preserve"> SEQ Tabel_3. \* ARABIC </w:instrText>
        </w:r>
      </w:ins>
      <w:r w:rsidR="001B2DEA">
        <w:fldChar w:fldCharType="separate"/>
      </w:r>
      <w:ins w:id="3374" w:author="Rafi Aziizi" w:date="2021-11-14T11:08:00Z">
        <w:r w:rsidR="001B2DEA">
          <w:rPr>
            <w:noProof/>
          </w:rPr>
          <w:t>23</w:t>
        </w:r>
        <w:r w:rsidR="001B2DEA">
          <w:fldChar w:fldCharType="end"/>
        </w:r>
      </w:ins>
      <w:ins w:id="3375" w:author="chaniaayulestari@outlook.com" w:date="2021-11-13T14:04:00Z">
        <w:del w:id="3376" w:author="Rafi Aziizi" w:date="2021-11-14T09:52:00Z">
          <w:r w:rsidDel="003640C9">
            <w:fldChar w:fldCharType="begin"/>
          </w:r>
          <w:r w:rsidDel="003640C9">
            <w:delInstrText xml:space="preserve"> SEQ Tabel_3. \* ARABIC </w:delInstrText>
          </w:r>
        </w:del>
      </w:ins>
      <w:del w:id="3377" w:author="Rafi Aziizi" w:date="2021-11-14T09:52:00Z">
        <w:r w:rsidDel="003640C9">
          <w:fldChar w:fldCharType="end"/>
        </w:r>
      </w:del>
      <w:ins w:id="3378" w:author="chaniaayulestari@outlook.com" w:date="2021-11-13T14:04:00Z">
        <w:r>
          <w:t xml:space="preserve"> Skenario Lihat Guru</w:t>
        </w:r>
        <w:bookmarkEnd w:id="3371"/>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0F7AF110" w14:textId="77777777" w:rsidTr="003E4796">
        <w:trPr>
          <w:jc w:val="center"/>
        </w:trPr>
        <w:tc>
          <w:tcPr>
            <w:tcW w:w="3827" w:type="dxa"/>
            <w:shd w:val="clear" w:color="auto" w:fill="F2EE98"/>
            <w:vAlign w:val="center"/>
          </w:tcPr>
          <w:p w14:paraId="25B25C3B" w14:textId="77777777" w:rsidR="007B7AB3" w:rsidRPr="0044182F" w:rsidRDefault="007B7AB3" w:rsidP="003E4796">
            <w:pPr>
              <w:rPr>
                <w:b/>
              </w:rPr>
            </w:pPr>
            <w:r w:rsidRPr="0044182F">
              <w:rPr>
                <w:b/>
              </w:rPr>
              <w:t>Name</w:t>
            </w:r>
          </w:p>
        </w:tc>
        <w:tc>
          <w:tcPr>
            <w:tcW w:w="3964" w:type="dxa"/>
            <w:shd w:val="clear" w:color="auto" w:fill="F2EE98"/>
            <w:vAlign w:val="center"/>
          </w:tcPr>
          <w:p w14:paraId="4688F710" w14:textId="36016A9C" w:rsidR="007B7AB3" w:rsidRPr="00A46E0B" w:rsidRDefault="007B7AB3" w:rsidP="003E4796">
            <w:del w:id="3379" w:author="Rafi Aziizi" w:date="2021-11-12T14:37:00Z">
              <w:r w:rsidDel="001F2641">
                <w:delText xml:space="preserve">Kelola </w:delText>
              </w:r>
            </w:del>
            <w:ins w:id="3380" w:author="Rafi Aziizi" w:date="2021-11-12T14:37:00Z">
              <w:del w:id="3381" w:author="chaniaayulestari@outlook.com" w:date="2021-11-14T08:43:00Z">
                <w:r w:rsidR="001F2641" w:rsidDel="006C5155">
                  <w:delText xml:space="preserve"> </w:delText>
                </w:r>
              </w:del>
            </w:ins>
            <w:ins w:id="3382" w:author="chaniaayulestari@outlook.com" w:date="2021-11-14T08:43:00Z">
              <w:r w:rsidR="006C5155">
                <w:t xml:space="preserve">Lihat </w:t>
              </w:r>
            </w:ins>
            <w:r w:rsidR="00FF653C">
              <w:t>Guru</w:t>
            </w:r>
          </w:p>
        </w:tc>
      </w:tr>
      <w:tr w:rsidR="007B7AB3" w:rsidRPr="002F6C1D" w14:paraId="7CE37EFB" w14:textId="77777777" w:rsidTr="003E4796">
        <w:trPr>
          <w:jc w:val="center"/>
        </w:trPr>
        <w:tc>
          <w:tcPr>
            <w:tcW w:w="3827" w:type="dxa"/>
            <w:vAlign w:val="center"/>
          </w:tcPr>
          <w:p w14:paraId="7A7EBAE4" w14:textId="77777777" w:rsidR="007B7AB3" w:rsidRPr="0044182F" w:rsidRDefault="007B7AB3" w:rsidP="003E4796">
            <w:pPr>
              <w:rPr>
                <w:b/>
              </w:rPr>
            </w:pPr>
            <w:r w:rsidRPr="0044182F">
              <w:rPr>
                <w:b/>
              </w:rPr>
              <w:t>ID</w:t>
            </w:r>
          </w:p>
        </w:tc>
        <w:tc>
          <w:tcPr>
            <w:tcW w:w="3964" w:type="dxa"/>
            <w:vAlign w:val="center"/>
          </w:tcPr>
          <w:p w14:paraId="6AD4B2FD" w14:textId="41A45E94" w:rsidR="007B7AB3" w:rsidRPr="002F6C1D" w:rsidRDefault="007B7AB3" w:rsidP="003E4796">
            <w:r>
              <w:t>RC</w:t>
            </w:r>
            <w:r w:rsidR="000D36D4">
              <w:t>13</w:t>
            </w:r>
            <w:ins w:id="3383" w:author="Rafi Aziizi" w:date="2021-11-13T06:55:00Z">
              <w:r w:rsidR="005049EC">
                <w:t>.4</w:t>
              </w:r>
            </w:ins>
          </w:p>
        </w:tc>
      </w:tr>
      <w:tr w:rsidR="00522ADB" w:rsidRPr="000C722D" w14:paraId="4E75B8BF" w14:textId="77777777" w:rsidTr="003E4796">
        <w:trPr>
          <w:jc w:val="center"/>
        </w:trPr>
        <w:tc>
          <w:tcPr>
            <w:tcW w:w="3827" w:type="dxa"/>
            <w:vAlign w:val="center"/>
          </w:tcPr>
          <w:p w14:paraId="3E8B52C1" w14:textId="77777777" w:rsidR="00522ADB" w:rsidRPr="0044182F" w:rsidRDefault="00522ADB" w:rsidP="00522ADB">
            <w:pPr>
              <w:rPr>
                <w:b/>
              </w:rPr>
            </w:pPr>
            <w:r w:rsidRPr="0044182F">
              <w:rPr>
                <w:b/>
              </w:rPr>
              <w:t>Description</w:t>
            </w:r>
          </w:p>
        </w:tc>
        <w:tc>
          <w:tcPr>
            <w:tcW w:w="3964" w:type="dxa"/>
          </w:tcPr>
          <w:p w14:paraId="01F27B6D" w14:textId="41E800D9" w:rsidR="00522ADB" w:rsidRPr="000C722D" w:rsidRDefault="00522ADB" w:rsidP="00522ADB">
            <w:ins w:id="3384" w:author="Rafi Aziizi" w:date="2021-11-12T14:45:00Z">
              <w:r>
                <w:t>Use case ini merupakan use case generalisasi dari kelola guru untuk melihat data guru.</w:t>
              </w:r>
            </w:ins>
            <w:del w:id="3385" w:author="Rafi Aziizi" w:date="2021-11-12T14:45:00Z">
              <w:r w:rsidDel="007F253B">
                <w:delText>Use case ini merupakan use case generalisasi dari menambah, melihat, mengubah dan menghapus data guru</w:delText>
              </w:r>
            </w:del>
          </w:p>
        </w:tc>
      </w:tr>
      <w:tr w:rsidR="007B7AB3" w:rsidRPr="002F6C1D" w14:paraId="1312F619" w14:textId="77777777" w:rsidTr="003E4796">
        <w:trPr>
          <w:jc w:val="center"/>
        </w:trPr>
        <w:tc>
          <w:tcPr>
            <w:tcW w:w="3827" w:type="dxa"/>
            <w:vAlign w:val="center"/>
          </w:tcPr>
          <w:p w14:paraId="153D616A" w14:textId="77777777" w:rsidR="007B7AB3" w:rsidRPr="0044182F" w:rsidRDefault="007B7AB3" w:rsidP="003E4796">
            <w:pPr>
              <w:rPr>
                <w:b/>
              </w:rPr>
            </w:pPr>
            <w:r w:rsidRPr="0044182F">
              <w:rPr>
                <w:b/>
              </w:rPr>
              <w:t>Actors</w:t>
            </w:r>
          </w:p>
        </w:tc>
        <w:tc>
          <w:tcPr>
            <w:tcW w:w="3964" w:type="dxa"/>
            <w:vAlign w:val="center"/>
          </w:tcPr>
          <w:p w14:paraId="6ECEEACF" w14:textId="77777777" w:rsidR="007B7AB3" w:rsidRPr="002F6C1D" w:rsidRDefault="007B7AB3" w:rsidP="003E4796">
            <w:r>
              <w:t>Bag.IT, Guru BK.</w:t>
            </w:r>
          </w:p>
        </w:tc>
      </w:tr>
      <w:tr w:rsidR="007B7AB3" w:rsidRPr="007B7AB3" w14:paraId="075D79C7" w14:textId="77777777" w:rsidTr="003E4796">
        <w:trPr>
          <w:jc w:val="center"/>
        </w:trPr>
        <w:tc>
          <w:tcPr>
            <w:tcW w:w="3827" w:type="dxa"/>
            <w:vAlign w:val="center"/>
          </w:tcPr>
          <w:p w14:paraId="5977C9F6" w14:textId="77777777" w:rsidR="007B7AB3" w:rsidRPr="0044182F" w:rsidRDefault="007B7AB3" w:rsidP="003E4796">
            <w:pPr>
              <w:rPr>
                <w:b/>
              </w:rPr>
            </w:pPr>
            <w:r w:rsidRPr="0044182F">
              <w:rPr>
                <w:b/>
              </w:rPr>
              <w:t>Frequency of Use</w:t>
            </w:r>
          </w:p>
        </w:tc>
        <w:tc>
          <w:tcPr>
            <w:tcW w:w="3964" w:type="dxa"/>
            <w:vAlign w:val="center"/>
          </w:tcPr>
          <w:p w14:paraId="638BDB00" w14:textId="77777777" w:rsidR="007B7AB3" w:rsidRPr="007B7AB3" w:rsidRDefault="007B7AB3" w:rsidP="003E4796">
            <w:pPr>
              <w:rPr>
                <w:i/>
                <w:iCs/>
              </w:rPr>
            </w:pPr>
            <w:r>
              <w:rPr>
                <w:i/>
                <w:iCs/>
              </w:rPr>
              <w:t>Conditional</w:t>
            </w:r>
          </w:p>
        </w:tc>
      </w:tr>
      <w:tr w:rsidR="007B7AB3" w:rsidRPr="0044182F" w14:paraId="5B7C0DA0" w14:textId="77777777" w:rsidTr="003E4796">
        <w:trPr>
          <w:jc w:val="center"/>
        </w:trPr>
        <w:tc>
          <w:tcPr>
            <w:tcW w:w="3827" w:type="dxa"/>
            <w:vAlign w:val="center"/>
          </w:tcPr>
          <w:p w14:paraId="2815748D" w14:textId="77777777" w:rsidR="007B7AB3" w:rsidRPr="0044182F" w:rsidRDefault="007B7AB3" w:rsidP="003E4796">
            <w:pPr>
              <w:rPr>
                <w:b/>
              </w:rPr>
            </w:pPr>
            <w:r w:rsidRPr="0044182F">
              <w:rPr>
                <w:b/>
              </w:rPr>
              <w:t>Triggers</w:t>
            </w:r>
          </w:p>
        </w:tc>
        <w:tc>
          <w:tcPr>
            <w:tcW w:w="3964" w:type="dxa"/>
            <w:vAlign w:val="center"/>
          </w:tcPr>
          <w:p w14:paraId="5A2513F9" w14:textId="77777777" w:rsidR="007B7AB3" w:rsidRPr="0044182F" w:rsidRDefault="007B7AB3" w:rsidP="003E4796">
            <w:r>
              <w:t>-</w:t>
            </w:r>
          </w:p>
        </w:tc>
      </w:tr>
      <w:tr w:rsidR="007B7AB3" w:rsidRPr="0081005E" w14:paraId="3D259826" w14:textId="77777777" w:rsidTr="003E4796">
        <w:trPr>
          <w:jc w:val="center"/>
        </w:trPr>
        <w:tc>
          <w:tcPr>
            <w:tcW w:w="3827" w:type="dxa"/>
            <w:vAlign w:val="center"/>
          </w:tcPr>
          <w:p w14:paraId="4123889E" w14:textId="77777777" w:rsidR="007B7AB3" w:rsidRPr="0044182F" w:rsidRDefault="007B7AB3" w:rsidP="003E4796">
            <w:pPr>
              <w:rPr>
                <w:b/>
              </w:rPr>
            </w:pPr>
            <w:r w:rsidRPr="0044182F">
              <w:rPr>
                <w:b/>
              </w:rPr>
              <w:t>Pre-Conditions</w:t>
            </w:r>
          </w:p>
        </w:tc>
        <w:tc>
          <w:tcPr>
            <w:tcW w:w="3964" w:type="dxa"/>
            <w:vAlign w:val="center"/>
          </w:tcPr>
          <w:p w14:paraId="0B3CF8E8" w14:textId="4000E622" w:rsidR="007B7AB3" w:rsidRPr="0081005E" w:rsidRDefault="007B7AB3" w:rsidP="003E4796">
            <w:pPr>
              <w:rPr>
                <w:i/>
                <w:iCs/>
              </w:rPr>
            </w:pPr>
            <w:del w:id="3386" w:author="Rafi Aziizi" w:date="2021-11-12T14:46:00Z">
              <w:r w:rsidDel="00522ADB">
                <w:delText>Data tetap pada kondisi biasa</w:delText>
              </w:r>
            </w:del>
            <w:ins w:id="3387" w:author="Rafi Aziizi" w:date="2021-11-12T14:46:00Z">
              <w:r w:rsidR="00522ADB">
                <w:t>null</w:t>
              </w:r>
            </w:ins>
          </w:p>
        </w:tc>
      </w:tr>
      <w:tr w:rsidR="007B7AB3" w:rsidRPr="0048762E" w14:paraId="6681B119" w14:textId="77777777" w:rsidTr="003E4796">
        <w:trPr>
          <w:jc w:val="center"/>
        </w:trPr>
        <w:tc>
          <w:tcPr>
            <w:tcW w:w="3827" w:type="dxa"/>
            <w:vAlign w:val="center"/>
          </w:tcPr>
          <w:p w14:paraId="664AC8A9" w14:textId="77777777" w:rsidR="007B7AB3" w:rsidRPr="0044182F" w:rsidRDefault="007B7AB3" w:rsidP="003E4796">
            <w:pPr>
              <w:rPr>
                <w:b/>
              </w:rPr>
            </w:pPr>
            <w:r w:rsidRPr="0044182F">
              <w:rPr>
                <w:b/>
              </w:rPr>
              <w:t>Post-Conditions</w:t>
            </w:r>
          </w:p>
        </w:tc>
        <w:tc>
          <w:tcPr>
            <w:tcW w:w="3964" w:type="dxa"/>
            <w:vAlign w:val="center"/>
          </w:tcPr>
          <w:p w14:paraId="5E00F9F2" w14:textId="189FA6F1" w:rsidR="007B7AB3" w:rsidRPr="0048762E" w:rsidRDefault="007B7AB3" w:rsidP="003E4796">
            <w:r>
              <w:t xml:space="preserve">Data </w:t>
            </w:r>
            <w:del w:id="3388" w:author="Rafi Aziizi" w:date="2021-11-12T14:46:00Z">
              <w:r w:rsidDel="00522ADB">
                <w:delText>telah dikelola atau diedit</w:delText>
              </w:r>
            </w:del>
            <w:ins w:id="3389" w:author="Rafi Aziizi" w:date="2021-11-12T14:46:00Z">
              <w:r w:rsidR="00522ADB">
                <w:t>guru ditampilkan</w:t>
              </w:r>
            </w:ins>
          </w:p>
        </w:tc>
      </w:tr>
      <w:tr w:rsidR="007B7AB3" w:rsidRPr="0044182F" w14:paraId="334DC921" w14:textId="77777777" w:rsidTr="003E4796">
        <w:trPr>
          <w:jc w:val="center"/>
        </w:trPr>
        <w:tc>
          <w:tcPr>
            <w:tcW w:w="7791" w:type="dxa"/>
            <w:gridSpan w:val="2"/>
            <w:shd w:val="clear" w:color="auto" w:fill="F2EE98"/>
            <w:vAlign w:val="center"/>
          </w:tcPr>
          <w:p w14:paraId="1873F369" w14:textId="77777777" w:rsidR="007B7AB3" w:rsidRPr="0044182F" w:rsidRDefault="007B7AB3" w:rsidP="003E4796">
            <w:pPr>
              <w:jc w:val="center"/>
              <w:rPr>
                <w:b/>
              </w:rPr>
            </w:pPr>
            <w:r w:rsidRPr="0044182F">
              <w:rPr>
                <w:b/>
              </w:rPr>
              <w:t>Main Course</w:t>
            </w:r>
          </w:p>
        </w:tc>
      </w:tr>
      <w:tr w:rsidR="007B7AB3" w:rsidRPr="0044182F" w14:paraId="350C66CA" w14:textId="77777777" w:rsidTr="003E4796">
        <w:trPr>
          <w:jc w:val="center"/>
        </w:trPr>
        <w:tc>
          <w:tcPr>
            <w:tcW w:w="3827" w:type="dxa"/>
            <w:shd w:val="clear" w:color="auto" w:fill="F2EE98"/>
            <w:vAlign w:val="center"/>
          </w:tcPr>
          <w:p w14:paraId="4A29C37D" w14:textId="77777777" w:rsidR="007B7AB3" w:rsidRPr="0044182F" w:rsidRDefault="007B7AB3" w:rsidP="003E4796">
            <w:pPr>
              <w:jc w:val="center"/>
              <w:rPr>
                <w:b/>
              </w:rPr>
            </w:pPr>
            <w:r w:rsidRPr="0044182F">
              <w:rPr>
                <w:b/>
              </w:rPr>
              <w:t>Aksi Aktor</w:t>
            </w:r>
          </w:p>
        </w:tc>
        <w:tc>
          <w:tcPr>
            <w:tcW w:w="3964" w:type="dxa"/>
            <w:shd w:val="clear" w:color="auto" w:fill="F2EE98"/>
            <w:vAlign w:val="center"/>
          </w:tcPr>
          <w:p w14:paraId="3F3D7DB5" w14:textId="77777777" w:rsidR="007B7AB3" w:rsidRPr="0044182F" w:rsidRDefault="007B7AB3" w:rsidP="003E4796">
            <w:pPr>
              <w:jc w:val="center"/>
              <w:rPr>
                <w:b/>
              </w:rPr>
            </w:pPr>
            <w:r w:rsidRPr="0044182F">
              <w:rPr>
                <w:b/>
              </w:rPr>
              <w:t>Reaksi Sistem</w:t>
            </w:r>
          </w:p>
        </w:tc>
      </w:tr>
      <w:tr w:rsidR="007B7AB3" w:rsidRPr="0044182F" w14:paraId="286B73ED" w14:textId="77777777" w:rsidTr="003E4796">
        <w:trPr>
          <w:jc w:val="center"/>
        </w:trPr>
        <w:tc>
          <w:tcPr>
            <w:tcW w:w="3827" w:type="dxa"/>
            <w:vAlign w:val="center"/>
          </w:tcPr>
          <w:p w14:paraId="37D02BA6" w14:textId="0D2B7B91" w:rsidR="007B7AB3" w:rsidRPr="0044182F" w:rsidRDefault="007B7AB3" w:rsidP="00FF2590">
            <w:pPr>
              <w:numPr>
                <w:ilvl w:val="0"/>
                <w:numId w:val="31"/>
              </w:numPr>
              <w:spacing w:after="160"/>
            </w:pPr>
            <w:del w:id="3390" w:author="Rafi Aziizi" w:date="2021-11-12T10:47:00Z">
              <w:r w:rsidDel="007C5FA9">
                <w:lastRenderedPageBreak/>
                <w:delText>Aktor masuk kedalam</w:delText>
              </w:r>
            </w:del>
            <w:ins w:id="3391" w:author="Rafi Aziizi" w:date="2021-11-12T10:47:00Z">
              <w:r w:rsidR="007C5FA9">
                <w:t>memasuki</w:t>
              </w:r>
            </w:ins>
            <w:r>
              <w:t xml:space="preserve"> menu “Data </w:t>
            </w:r>
            <w:r w:rsidR="00FF653C">
              <w:t>Guru</w:t>
            </w:r>
            <w:r>
              <w:t>”</w:t>
            </w:r>
          </w:p>
        </w:tc>
        <w:tc>
          <w:tcPr>
            <w:tcW w:w="3964" w:type="dxa"/>
            <w:vAlign w:val="center"/>
          </w:tcPr>
          <w:p w14:paraId="48275818" w14:textId="77777777" w:rsidR="007B7AB3" w:rsidRPr="0044182F" w:rsidRDefault="007B7AB3" w:rsidP="003E4796">
            <w:pPr>
              <w:ind w:left="511"/>
            </w:pPr>
          </w:p>
        </w:tc>
      </w:tr>
      <w:tr w:rsidR="007B7AB3" w:rsidRPr="0044182F" w14:paraId="2FA631BD" w14:textId="77777777" w:rsidTr="003E4796">
        <w:trPr>
          <w:jc w:val="center"/>
        </w:trPr>
        <w:tc>
          <w:tcPr>
            <w:tcW w:w="3827" w:type="dxa"/>
            <w:vAlign w:val="center"/>
          </w:tcPr>
          <w:p w14:paraId="3D4B1175" w14:textId="77777777" w:rsidR="007B7AB3" w:rsidRPr="0044182F" w:rsidRDefault="007B7AB3" w:rsidP="003E4796">
            <w:pPr>
              <w:ind w:left="510"/>
            </w:pPr>
          </w:p>
        </w:tc>
        <w:tc>
          <w:tcPr>
            <w:tcW w:w="3964" w:type="dxa"/>
            <w:vAlign w:val="center"/>
          </w:tcPr>
          <w:p w14:paraId="03E97E7D" w14:textId="345D616A" w:rsidR="007B7AB3" w:rsidRPr="0044182F" w:rsidRDefault="007B7AB3" w:rsidP="00FF2590">
            <w:pPr>
              <w:numPr>
                <w:ilvl w:val="0"/>
                <w:numId w:val="31"/>
              </w:numPr>
              <w:spacing w:after="160"/>
              <w:ind w:left="511"/>
            </w:pPr>
            <w:r>
              <w:t xml:space="preserve">Menampilkan seluruh data </w:t>
            </w:r>
            <w:r w:rsidR="00FF653C">
              <w:t>guru</w:t>
            </w:r>
          </w:p>
        </w:tc>
      </w:tr>
      <w:tr w:rsidR="007B7AB3" w:rsidRPr="001B1AF9" w14:paraId="02DEDBAE" w14:textId="77777777" w:rsidTr="003E4796">
        <w:trPr>
          <w:jc w:val="center"/>
        </w:trPr>
        <w:tc>
          <w:tcPr>
            <w:tcW w:w="7791" w:type="dxa"/>
            <w:gridSpan w:val="2"/>
            <w:shd w:val="clear" w:color="auto" w:fill="F2EE98"/>
            <w:vAlign w:val="center"/>
          </w:tcPr>
          <w:p w14:paraId="08D23243" w14:textId="77777777" w:rsidR="007B7AB3" w:rsidRPr="001B1AF9" w:rsidRDefault="007B7AB3" w:rsidP="003E4796">
            <w:pPr>
              <w:pStyle w:val="ListParagraph"/>
              <w:spacing w:after="160"/>
              <w:ind w:left="468"/>
              <w:jc w:val="center"/>
              <w:rPr>
                <w:b/>
                <w:bCs/>
              </w:rPr>
            </w:pPr>
            <w:r w:rsidRPr="001B1AF9">
              <w:rPr>
                <w:b/>
                <w:bCs/>
              </w:rPr>
              <w:t>Skenario Eksepsi (Optional)</w:t>
            </w:r>
          </w:p>
        </w:tc>
      </w:tr>
      <w:tr w:rsidR="007B7AB3" w:rsidRPr="001B1AF9" w14:paraId="509B60D6" w14:textId="77777777" w:rsidTr="003E4796">
        <w:trPr>
          <w:jc w:val="center"/>
        </w:trPr>
        <w:tc>
          <w:tcPr>
            <w:tcW w:w="3827" w:type="dxa"/>
            <w:shd w:val="clear" w:color="auto" w:fill="F2EE98"/>
            <w:vAlign w:val="center"/>
          </w:tcPr>
          <w:p w14:paraId="3A9E638D" w14:textId="77777777" w:rsidR="007B7AB3" w:rsidRPr="001B1AF9" w:rsidRDefault="007B7AB3" w:rsidP="003E4796">
            <w:pPr>
              <w:pStyle w:val="ListParagraph"/>
              <w:ind w:left="450"/>
              <w:jc w:val="center"/>
              <w:rPr>
                <w:b/>
                <w:bCs/>
              </w:rPr>
            </w:pPr>
            <w:r w:rsidRPr="001B1AF9">
              <w:rPr>
                <w:b/>
                <w:bCs/>
              </w:rPr>
              <w:t>Aksi Aktor</w:t>
            </w:r>
          </w:p>
        </w:tc>
        <w:tc>
          <w:tcPr>
            <w:tcW w:w="3964" w:type="dxa"/>
            <w:shd w:val="clear" w:color="auto" w:fill="F2EE98"/>
            <w:vAlign w:val="center"/>
          </w:tcPr>
          <w:p w14:paraId="695DDAAF" w14:textId="77777777" w:rsidR="007B7AB3" w:rsidRPr="001B1AF9" w:rsidRDefault="007B7AB3" w:rsidP="003E4796">
            <w:pPr>
              <w:pStyle w:val="ListParagraph"/>
              <w:spacing w:after="160"/>
              <w:ind w:left="468"/>
              <w:jc w:val="center"/>
              <w:rPr>
                <w:b/>
                <w:bCs/>
              </w:rPr>
            </w:pPr>
            <w:r w:rsidRPr="001B1AF9">
              <w:rPr>
                <w:b/>
                <w:bCs/>
              </w:rPr>
              <w:t>Reaksi Sistem</w:t>
            </w:r>
          </w:p>
        </w:tc>
      </w:tr>
      <w:tr w:rsidR="00522ADB" w14:paraId="1CE910F6" w14:textId="77777777" w:rsidTr="003E4796">
        <w:trPr>
          <w:jc w:val="center"/>
        </w:trPr>
        <w:tc>
          <w:tcPr>
            <w:tcW w:w="3827" w:type="dxa"/>
            <w:vAlign w:val="center"/>
          </w:tcPr>
          <w:p w14:paraId="73DED5D8" w14:textId="7A44BB21" w:rsidR="00522ADB" w:rsidRDefault="00522ADB">
            <w:pPr>
              <w:pStyle w:val="ListParagraph"/>
              <w:ind w:left="167"/>
              <w:pPrChange w:id="3392" w:author="chaniaayulestari@outlook.com" w:date="2021-11-12T15:23:00Z">
                <w:pPr>
                  <w:pStyle w:val="ListParagraph"/>
                  <w:ind w:left="455"/>
                </w:pPr>
              </w:pPrChange>
            </w:pPr>
            <w:ins w:id="3393" w:author="Rafi Aziizi" w:date="2021-11-12T14:47:00Z">
              <w:r>
                <w:t>2a. Memasukan data guru yang tidak ada didalam sistem</w:t>
              </w:r>
            </w:ins>
            <w:del w:id="3394" w:author="Rafi Aziizi" w:date="2021-11-12T14:47:00Z">
              <w:r w:rsidDel="00660389">
                <w:delText>3a. Tidak memenuhi persyaratan untuk melakukan pengelolaan baik itu hapus, edit, tambah maupun lihat data guru</w:delText>
              </w:r>
            </w:del>
          </w:p>
        </w:tc>
        <w:tc>
          <w:tcPr>
            <w:tcW w:w="3964" w:type="dxa"/>
            <w:vAlign w:val="center"/>
          </w:tcPr>
          <w:p w14:paraId="46BEB315" w14:textId="77777777" w:rsidR="00522ADB" w:rsidRDefault="00522ADB">
            <w:pPr>
              <w:pStyle w:val="ListParagraph"/>
              <w:spacing w:after="160"/>
              <w:ind w:left="167"/>
              <w:pPrChange w:id="3395" w:author="chaniaayulestari@outlook.com" w:date="2021-11-12T15:23:00Z">
                <w:pPr>
                  <w:pStyle w:val="ListParagraph"/>
                  <w:spacing w:after="160"/>
                  <w:ind w:left="468"/>
                </w:pPr>
              </w:pPrChange>
            </w:pPr>
          </w:p>
        </w:tc>
      </w:tr>
      <w:tr w:rsidR="00522ADB" w14:paraId="366BF855" w14:textId="77777777" w:rsidTr="003E4796">
        <w:trPr>
          <w:jc w:val="center"/>
        </w:trPr>
        <w:tc>
          <w:tcPr>
            <w:tcW w:w="3827" w:type="dxa"/>
            <w:vAlign w:val="center"/>
          </w:tcPr>
          <w:p w14:paraId="343C6929" w14:textId="77777777" w:rsidR="00522ADB" w:rsidRDefault="00522ADB">
            <w:pPr>
              <w:pStyle w:val="ListParagraph"/>
              <w:ind w:left="167"/>
              <w:pPrChange w:id="3396" w:author="chaniaayulestari@outlook.com" w:date="2021-11-12T15:23:00Z">
                <w:pPr>
                  <w:pStyle w:val="ListParagraph"/>
                  <w:ind w:left="450"/>
                </w:pPr>
              </w:pPrChange>
            </w:pPr>
          </w:p>
        </w:tc>
        <w:tc>
          <w:tcPr>
            <w:tcW w:w="3964" w:type="dxa"/>
            <w:vAlign w:val="center"/>
          </w:tcPr>
          <w:p w14:paraId="0C9B21CA" w14:textId="1AAA3759" w:rsidR="00522ADB" w:rsidRDefault="00522ADB">
            <w:pPr>
              <w:pStyle w:val="ListParagraph"/>
              <w:spacing w:after="160"/>
              <w:ind w:left="167"/>
              <w:pPrChange w:id="3397" w:author="chaniaayulestari@outlook.com" w:date="2021-11-12T15:23:00Z">
                <w:pPr>
                  <w:pStyle w:val="ListParagraph"/>
                  <w:spacing w:after="160"/>
                  <w:ind w:left="468"/>
                </w:pPr>
              </w:pPrChange>
            </w:pPr>
            <w:ins w:id="3398" w:author="Rafi Aziizi" w:date="2021-11-12T14:47:00Z">
              <w:r>
                <w:t>2b. Menampilkan pemberitahuan melalui notifikasi bahwa data guru tidak ditemukan</w:t>
              </w:r>
            </w:ins>
            <w:del w:id="3399" w:author="Rafi Aziizi" w:date="2021-11-12T14:47:00Z">
              <w:r w:rsidDel="00660389">
                <w:delText xml:space="preserve">3b. Menampilkan pemberitahuan melalui notifikasi bahwa terdapat kendala apabila melakukan kesalahan dalam pengelolaan data guru </w:delText>
              </w:r>
            </w:del>
          </w:p>
        </w:tc>
      </w:tr>
    </w:tbl>
    <w:p w14:paraId="1EB3FFB9" w14:textId="77777777" w:rsidR="007B7AB3" w:rsidRDefault="007B7AB3" w:rsidP="007B7AB3">
      <w:pPr>
        <w:ind w:left="66"/>
      </w:pPr>
    </w:p>
    <w:p w14:paraId="5D4260E5" w14:textId="1865F81D" w:rsidR="00443E24" w:rsidRDefault="00443E24" w:rsidP="00FF2590">
      <w:pPr>
        <w:pStyle w:val="ListParagraph"/>
        <w:numPr>
          <w:ilvl w:val="0"/>
          <w:numId w:val="25"/>
        </w:numPr>
        <w:ind w:left="426"/>
        <w:rPr>
          <w:ins w:id="3400" w:author="Rafi Aziizi" w:date="2021-11-12T14:48:00Z"/>
        </w:rPr>
      </w:pPr>
      <w:r>
        <w:t>Skenario Kelola Walikelas</w:t>
      </w:r>
    </w:p>
    <w:p w14:paraId="1AEC1C85" w14:textId="32FBCF14" w:rsidR="00522ADB" w:rsidRDefault="00522ADB">
      <w:pPr>
        <w:ind w:firstLine="426"/>
        <w:rPr>
          <w:ins w:id="3401" w:author="Rafi Aziizi" w:date="2021-11-12T14:47:00Z"/>
        </w:rPr>
        <w:pPrChange w:id="3402" w:author="Rafi Aziizi" w:date="2021-11-12T14:49:00Z">
          <w:pPr>
            <w:pStyle w:val="ListParagraph"/>
            <w:numPr>
              <w:numId w:val="25"/>
            </w:numPr>
            <w:ind w:left="426" w:hanging="360"/>
          </w:pPr>
        </w:pPrChange>
      </w:pPr>
      <w:ins w:id="3403" w:author="Rafi Aziizi" w:date="2021-11-12T14:48:00Z">
        <w:r>
          <w:t xml:space="preserve">Pada skenario kelola </w:t>
        </w:r>
      </w:ins>
      <w:ins w:id="3404" w:author="Rafi Aziizi" w:date="2021-11-12T14:57:00Z">
        <w:r w:rsidR="005D5AD6">
          <w:t>walikelas</w:t>
        </w:r>
      </w:ins>
      <w:ins w:id="3405" w:author="Rafi Aziizi" w:date="2021-11-12T14:48:00Z">
        <w:r>
          <w:t xml:space="preserve"> terdapat 4 generalisasi data yaitu tambah </w:t>
        </w:r>
      </w:ins>
      <w:ins w:id="3406" w:author="Rafi Aziizi" w:date="2021-11-12T14:57:00Z">
        <w:r w:rsidR="005D5AD6">
          <w:t>walikelas</w:t>
        </w:r>
      </w:ins>
      <w:ins w:id="3407" w:author="Rafi Aziizi" w:date="2021-11-12T14:48:00Z">
        <w:r>
          <w:t xml:space="preserve">, hapus </w:t>
        </w:r>
      </w:ins>
      <w:ins w:id="3408" w:author="Rafi Aziizi" w:date="2021-11-12T14:57:00Z">
        <w:r w:rsidR="005D5AD6">
          <w:t>walikelas</w:t>
        </w:r>
      </w:ins>
      <w:ins w:id="3409" w:author="Rafi Aziizi" w:date="2021-11-12T14:48:00Z">
        <w:r>
          <w:t xml:space="preserve">, edit </w:t>
        </w:r>
      </w:ins>
      <w:ins w:id="3410" w:author="Rafi Aziizi" w:date="2021-11-12T14:57:00Z">
        <w:r w:rsidR="005D5AD6">
          <w:t xml:space="preserve">walikelas </w:t>
        </w:r>
      </w:ins>
      <w:ins w:id="3411" w:author="Rafi Aziizi" w:date="2021-11-12T14:48:00Z">
        <w:r>
          <w:t xml:space="preserve">dan lihat </w:t>
        </w:r>
      </w:ins>
      <w:ins w:id="3412" w:author="Rafi Aziizi" w:date="2021-11-12T14:57:00Z">
        <w:r w:rsidR="005D5AD6">
          <w:t>walikelas</w:t>
        </w:r>
      </w:ins>
      <w:ins w:id="3413" w:author="Rafi Aziizi" w:date="2021-11-12T14:48:00Z">
        <w:r>
          <w:t>. Hal tersebut dijelaskan pada poin-poin dibawah ini :</w:t>
        </w:r>
      </w:ins>
    </w:p>
    <w:p w14:paraId="751A60A7" w14:textId="56DF3CEC" w:rsidR="00522ADB" w:rsidRDefault="00522ADB" w:rsidP="00522ADB">
      <w:pPr>
        <w:ind w:left="66"/>
        <w:rPr>
          <w:ins w:id="3414" w:author="chaniaayulestari@outlook.com" w:date="2021-11-12T16:28:00Z"/>
        </w:rPr>
      </w:pPr>
      <w:ins w:id="3415" w:author="Rafi Aziizi" w:date="2021-11-12T14:47:00Z">
        <w:r>
          <w:t>a. Skenario Tambah Walikelas</w:t>
        </w:r>
      </w:ins>
    </w:p>
    <w:p w14:paraId="4D3115DB" w14:textId="774E921A" w:rsidR="00885B6D" w:rsidDel="00A25E3C" w:rsidRDefault="00885B6D">
      <w:pPr>
        <w:ind w:left="66"/>
        <w:jc w:val="center"/>
        <w:rPr>
          <w:ins w:id="3416" w:author="Rafi Aziizi" w:date="2021-11-12T14:52:00Z"/>
          <w:del w:id="3417" w:author="chaniaayulestari@outlook.com" w:date="2021-11-13T14:04:00Z"/>
        </w:rPr>
        <w:pPrChange w:id="3418" w:author="chaniaayulestari@outlook.com" w:date="2021-11-13T14:04:00Z">
          <w:pPr>
            <w:ind w:left="66"/>
          </w:pPr>
        </w:pPrChange>
      </w:pPr>
    </w:p>
    <w:p w14:paraId="7C28BC18" w14:textId="4850EC0F" w:rsidR="00A25E3C" w:rsidRDefault="00A25E3C">
      <w:pPr>
        <w:pStyle w:val="Caption"/>
        <w:keepNext/>
        <w:jc w:val="center"/>
        <w:rPr>
          <w:ins w:id="3419" w:author="chaniaayulestari@outlook.com" w:date="2021-11-13T14:04:00Z"/>
        </w:rPr>
        <w:pPrChange w:id="3420" w:author="chaniaayulestari@outlook.com" w:date="2021-11-13T14:04:00Z">
          <w:pPr/>
        </w:pPrChange>
      </w:pPr>
      <w:bookmarkStart w:id="3421" w:name="_Toc87762737"/>
      <w:ins w:id="3422" w:author="chaniaayulestari@outlook.com" w:date="2021-11-13T14:04:00Z">
        <w:r>
          <w:t xml:space="preserve">Tabel 3. </w:t>
        </w:r>
      </w:ins>
      <w:ins w:id="3423" w:author="Rafi Aziizi" w:date="2021-11-14T11:08:00Z">
        <w:r w:rsidR="001B2DEA">
          <w:fldChar w:fldCharType="begin"/>
        </w:r>
        <w:r w:rsidR="001B2DEA">
          <w:instrText xml:space="preserve"> SEQ Tabel_3. \* ARABIC </w:instrText>
        </w:r>
      </w:ins>
      <w:r w:rsidR="001B2DEA">
        <w:fldChar w:fldCharType="separate"/>
      </w:r>
      <w:ins w:id="3424" w:author="Rafi Aziizi" w:date="2021-11-14T11:08:00Z">
        <w:r w:rsidR="001B2DEA">
          <w:rPr>
            <w:noProof/>
          </w:rPr>
          <w:t>24</w:t>
        </w:r>
        <w:r w:rsidR="001B2DEA">
          <w:fldChar w:fldCharType="end"/>
        </w:r>
      </w:ins>
      <w:ins w:id="3425" w:author="chaniaayulestari@outlook.com" w:date="2021-11-13T14:04:00Z">
        <w:del w:id="3426" w:author="Rafi Aziizi" w:date="2021-11-14T09:52:00Z">
          <w:r w:rsidDel="003640C9">
            <w:fldChar w:fldCharType="begin"/>
          </w:r>
          <w:r w:rsidDel="003640C9">
            <w:delInstrText xml:space="preserve"> SEQ Tabel_3. \* ARABIC </w:delInstrText>
          </w:r>
        </w:del>
      </w:ins>
      <w:del w:id="3427" w:author="Rafi Aziizi" w:date="2021-11-14T09:52:00Z">
        <w:r w:rsidDel="003640C9">
          <w:fldChar w:fldCharType="end"/>
        </w:r>
      </w:del>
      <w:ins w:id="3428" w:author="chaniaayulestari@outlook.com" w:date="2021-11-13T14:04:00Z">
        <w:r>
          <w:t xml:space="preserve"> Skenario Kelola Walikelas</w:t>
        </w:r>
        <w:bookmarkEnd w:id="3421"/>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3432E414" w14:textId="77777777" w:rsidTr="00D26F74">
        <w:trPr>
          <w:jc w:val="center"/>
          <w:ins w:id="3429" w:author="Rafi Aziizi" w:date="2021-11-12T14:52:00Z"/>
        </w:trPr>
        <w:tc>
          <w:tcPr>
            <w:tcW w:w="3827" w:type="dxa"/>
            <w:shd w:val="clear" w:color="auto" w:fill="F2EE98"/>
            <w:vAlign w:val="center"/>
          </w:tcPr>
          <w:p w14:paraId="66350642" w14:textId="77777777" w:rsidR="00522ADB" w:rsidRPr="0044182F" w:rsidRDefault="00522ADB" w:rsidP="00D26F74">
            <w:pPr>
              <w:rPr>
                <w:ins w:id="3430" w:author="Rafi Aziizi" w:date="2021-11-12T14:52:00Z"/>
                <w:b/>
              </w:rPr>
            </w:pPr>
            <w:ins w:id="3431" w:author="Rafi Aziizi" w:date="2021-11-12T14:52:00Z">
              <w:r w:rsidRPr="0044182F">
                <w:rPr>
                  <w:b/>
                </w:rPr>
                <w:t>Name</w:t>
              </w:r>
            </w:ins>
          </w:p>
        </w:tc>
        <w:tc>
          <w:tcPr>
            <w:tcW w:w="3964" w:type="dxa"/>
            <w:shd w:val="clear" w:color="auto" w:fill="F2EE98"/>
            <w:vAlign w:val="center"/>
          </w:tcPr>
          <w:p w14:paraId="1B3DFD80" w14:textId="6DAC55E8" w:rsidR="00522ADB" w:rsidRPr="00A46E0B" w:rsidRDefault="00522ADB" w:rsidP="00D26F74">
            <w:pPr>
              <w:rPr>
                <w:ins w:id="3432" w:author="Rafi Aziizi" w:date="2021-11-12T14:52:00Z"/>
              </w:rPr>
            </w:pPr>
            <w:ins w:id="3433" w:author="Rafi Aziizi" w:date="2021-11-12T14:52:00Z">
              <w:r>
                <w:t>Tambah Walikelas</w:t>
              </w:r>
            </w:ins>
          </w:p>
        </w:tc>
      </w:tr>
      <w:tr w:rsidR="00522ADB" w:rsidRPr="002F6C1D" w14:paraId="5EA97668" w14:textId="77777777" w:rsidTr="00D26F74">
        <w:trPr>
          <w:jc w:val="center"/>
          <w:ins w:id="3434" w:author="Rafi Aziizi" w:date="2021-11-12T14:52:00Z"/>
        </w:trPr>
        <w:tc>
          <w:tcPr>
            <w:tcW w:w="3827" w:type="dxa"/>
            <w:vAlign w:val="center"/>
          </w:tcPr>
          <w:p w14:paraId="1F649F2C" w14:textId="77777777" w:rsidR="00522ADB" w:rsidRPr="0044182F" w:rsidRDefault="00522ADB" w:rsidP="00D26F74">
            <w:pPr>
              <w:rPr>
                <w:ins w:id="3435" w:author="Rafi Aziizi" w:date="2021-11-12T14:52:00Z"/>
                <w:b/>
              </w:rPr>
            </w:pPr>
            <w:ins w:id="3436" w:author="Rafi Aziizi" w:date="2021-11-12T14:52:00Z">
              <w:r w:rsidRPr="0044182F">
                <w:rPr>
                  <w:b/>
                </w:rPr>
                <w:t>ID</w:t>
              </w:r>
            </w:ins>
          </w:p>
        </w:tc>
        <w:tc>
          <w:tcPr>
            <w:tcW w:w="3964" w:type="dxa"/>
            <w:vAlign w:val="center"/>
          </w:tcPr>
          <w:p w14:paraId="723B0E88" w14:textId="311BD0CF" w:rsidR="00522ADB" w:rsidRPr="002F6C1D" w:rsidRDefault="00522ADB" w:rsidP="00D26F74">
            <w:pPr>
              <w:rPr>
                <w:ins w:id="3437" w:author="Rafi Aziizi" w:date="2021-11-12T14:52:00Z"/>
              </w:rPr>
            </w:pPr>
            <w:ins w:id="3438" w:author="Rafi Aziizi" w:date="2021-11-12T14:52:00Z">
              <w:r>
                <w:t>RC14</w:t>
              </w:r>
            </w:ins>
            <w:ins w:id="3439" w:author="Rafi Aziizi" w:date="2021-11-13T06:55:00Z">
              <w:r w:rsidR="005049EC">
                <w:t>.1</w:t>
              </w:r>
            </w:ins>
          </w:p>
        </w:tc>
      </w:tr>
      <w:tr w:rsidR="00522ADB" w:rsidRPr="000C722D" w14:paraId="3403D84B" w14:textId="77777777" w:rsidTr="00D26F74">
        <w:trPr>
          <w:jc w:val="center"/>
          <w:ins w:id="3440" w:author="Rafi Aziizi" w:date="2021-11-12T14:52:00Z"/>
        </w:trPr>
        <w:tc>
          <w:tcPr>
            <w:tcW w:w="3827" w:type="dxa"/>
            <w:vAlign w:val="center"/>
          </w:tcPr>
          <w:p w14:paraId="26306F7D" w14:textId="77777777" w:rsidR="00522ADB" w:rsidRPr="0044182F" w:rsidRDefault="00522ADB" w:rsidP="00D26F74">
            <w:pPr>
              <w:rPr>
                <w:ins w:id="3441" w:author="Rafi Aziizi" w:date="2021-11-12T14:52:00Z"/>
                <w:b/>
              </w:rPr>
            </w:pPr>
            <w:ins w:id="3442" w:author="Rafi Aziizi" w:date="2021-11-12T14:52:00Z">
              <w:r w:rsidRPr="0044182F">
                <w:rPr>
                  <w:b/>
                </w:rPr>
                <w:t>Description</w:t>
              </w:r>
            </w:ins>
          </w:p>
        </w:tc>
        <w:tc>
          <w:tcPr>
            <w:tcW w:w="3964" w:type="dxa"/>
          </w:tcPr>
          <w:p w14:paraId="2B31E3FB" w14:textId="48F23781" w:rsidR="00522ADB" w:rsidRPr="000C722D" w:rsidRDefault="00522ADB" w:rsidP="00D26F74">
            <w:pPr>
              <w:rPr>
                <w:ins w:id="3443" w:author="Rafi Aziizi" w:date="2021-11-12T14:52:00Z"/>
              </w:rPr>
            </w:pPr>
            <w:ins w:id="3444" w:author="Rafi Aziizi" w:date="2021-11-12T14:52:00Z">
              <w:r>
                <w:t>Use case ini merupakan use case generalisasi dari kelola walikelas untuk menambah data walikelas.</w:t>
              </w:r>
            </w:ins>
          </w:p>
        </w:tc>
      </w:tr>
      <w:tr w:rsidR="00522ADB" w:rsidRPr="002F6C1D" w14:paraId="26B4B6EB" w14:textId="77777777" w:rsidTr="00D26F74">
        <w:trPr>
          <w:jc w:val="center"/>
          <w:ins w:id="3445" w:author="Rafi Aziizi" w:date="2021-11-12T14:52:00Z"/>
        </w:trPr>
        <w:tc>
          <w:tcPr>
            <w:tcW w:w="3827" w:type="dxa"/>
            <w:vAlign w:val="center"/>
          </w:tcPr>
          <w:p w14:paraId="128D935C" w14:textId="77777777" w:rsidR="00522ADB" w:rsidRPr="0044182F" w:rsidRDefault="00522ADB" w:rsidP="00D26F74">
            <w:pPr>
              <w:rPr>
                <w:ins w:id="3446" w:author="Rafi Aziizi" w:date="2021-11-12T14:52:00Z"/>
                <w:b/>
              </w:rPr>
            </w:pPr>
            <w:ins w:id="3447" w:author="Rafi Aziizi" w:date="2021-11-12T14:52:00Z">
              <w:r w:rsidRPr="0044182F">
                <w:rPr>
                  <w:b/>
                </w:rPr>
                <w:t>Actors</w:t>
              </w:r>
            </w:ins>
          </w:p>
        </w:tc>
        <w:tc>
          <w:tcPr>
            <w:tcW w:w="3964" w:type="dxa"/>
            <w:vAlign w:val="center"/>
          </w:tcPr>
          <w:p w14:paraId="5C5AE94B" w14:textId="77777777" w:rsidR="00522ADB" w:rsidRPr="002F6C1D" w:rsidRDefault="00522ADB" w:rsidP="00D26F74">
            <w:pPr>
              <w:rPr>
                <w:ins w:id="3448" w:author="Rafi Aziizi" w:date="2021-11-12T14:52:00Z"/>
              </w:rPr>
            </w:pPr>
            <w:ins w:id="3449" w:author="Rafi Aziizi" w:date="2021-11-12T14:52:00Z">
              <w:r>
                <w:t>Bag.IT, Guru BK.</w:t>
              </w:r>
            </w:ins>
          </w:p>
        </w:tc>
      </w:tr>
      <w:tr w:rsidR="00522ADB" w:rsidRPr="0044182F" w14:paraId="75367A09" w14:textId="77777777" w:rsidTr="00D26F74">
        <w:trPr>
          <w:jc w:val="center"/>
          <w:ins w:id="3450" w:author="Rafi Aziizi" w:date="2021-11-12T14:52:00Z"/>
        </w:trPr>
        <w:tc>
          <w:tcPr>
            <w:tcW w:w="3827" w:type="dxa"/>
            <w:vAlign w:val="center"/>
          </w:tcPr>
          <w:p w14:paraId="7DDA1296" w14:textId="77777777" w:rsidR="00522ADB" w:rsidRPr="0044182F" w:rsidRDefault="00522ADB" w:rsidP="00D26F74">
            <w:pPr>
              <w:rPr>
                <w:ins w:id="3451" w:author="Rafi Aziizi" w:date="2021-11-12T14:52:00Z"/>
                <w:b/>
              </w:rPr>
            </w:pPr>
            <w:ins w:id="3452" w:author="Rafi Aziizi" w:date="2021-11-12T14:52:00Z">
              <w:r w:rsidRPr="0044182F">
                <w:rPr>
                  <w:b/>
                </w:rPr>
                <w:t>Frequency of Use</w:t>
              </w:r>
            </w:ins>
          </w:p>
        </w:tc>
        <w:tc>
          <w:tcPr>
            <w:tcW w:w="3964" w:type="dxa"/>
            <w:vAlign w:val="center"/>
          </w:tcPr>
          <w:p w14:paraId="3207EDB1" w14:textId="77777777" w:rsidR="00522ADB" w:rsidRPr="007B7AB3" w:rsidRDefault="00522ADB" w:rsidP="00D26F74">
            <w:pPr>
              <w:rPr>
                <w:ins w:id="3453" w:author="Rafi Aziizi" w:date="2021-11-12T14:52:00Z"/>
                <w:i/>
                <w:iCs/>
              </w:rPr>
            </w:pPr>
            <w:ins w:id="3454" w:author="Rafi Aziizi" w:date="2021-11-12T14:52:00Z">
              <w:r>
                <w:rPr>
                  <w:i/>
                  <w:iCs/>
                </w:rPr>
                <w:t>Conditional</w:t>
              </w:r>
            </w:ins>
          </w:p>
        </w:tc>
      </w:tr>
      <w:tr w:rsidR="00522ADB" w:rsidRPr="0044182F" w14:paraId="5F273B7A" w14:textId="77777777" w:rsidTr="00D26F74">
        <w:trPr>
          <w:jc w:val="center"/>
          <w:ins w:id="3455" w:author="Rafi Aziizi" w:date="2021-11-12T14:52:00Z"/>
        </w:trPr>
        <w:tc>
          <w:tcPr>
            <w:tcW w:w="3827" w:type="dxa"/>
            <w:vAlign w:val="center"/>
          </w:tcPr>
          <w:p w14:paraId="45F4AA33" w14:textId="77777777" w:rsidR="00522ADB" w:rsidRPr="0044182F" w:rsidRDefault="00522ADB" w:rsidP="00D26F74">
            <w:pPr>
              <w:rPr>
                <w:ins w:id="3456" w:author="Rafi Aziizi" w:date="2021-11-12T14:52:00Z"/>
                <w:b/>
              </w:rPr>
            </w:pPr>
            <w:ins w:id="3457" w:author="Rafi Aziizi" w:date="2021-11-12T14:52:00Z">
              <w:r w:rsidRPr="0044182F">
                <w:rPr>
                  <w:b/>
                </w:rPr>
                <w:t>Triggers</w:t>
              </w:r>
            </w:ins>
          </w:p>
        </w:tc>
        <w:tc>
          <w:tcPr>
            <w:tcW w:w="3964" w:type="dxa"/>
            <w:vAlign w:val="center"/>
          </w:tcPr>
          <w:p w14:paraId="563234FA" w14:textId="77777777" w:rsidR="00522ADB" w:rsidRPr="0044182F" w:rsidRDefault="00522ADB" w:rsidP="00D26F74">
            <w:pPr>
              <w:rPr>
                <w:ins w:id="3458" w:author="Rafi Aziizi" w:date="2021-11-12T14:52:00Z"/>
              </w:rPr>
            </w:pPr>
            <w:ins w:id="3459" w:author="Rafi Aziizi" w:date="2021-11-12T14:52:00Z">
              <w:r>
                <w:t>-</w:t>
              </w:r>
            </w:ins>
          </w:p>
        </w:tc>
      </w:tr>
      <w:tr w:rsidR="00522ADB" w:rsidRPr="0081005E" w14:paraId="5280CD5A" w14:textId="77777777" w:rsidTr="00D26F74">
        <w:trPr>
          <w:jc w:val="center"/>
          <w:ins w:id="3460" w:author="Rafi Aziizi" w:date="2021-11-12T14:52:00Z"/>
        </w:trPr>
        <w:tc>
          <w:tcPr>
            <w:tcW w:w="3827" w:type="dxa"/>
            <w:vAlign w:val="center"/>
          </w:tcPr>
          <w:p w14:paraId="7F219D4B" w14:textId="77777777" w:rsidR="00522ADB" w:rsidRPr="0044182F" w:rsidRDefault="00522ADB" w:rsidP="00D26F74">
            <w:pPr>
              <w:rPr>
                <w:ins w:id="3461" w:author="Rafi Aziizi" w:date="2021-11-12T14:52:00Z"/>
                <w:b/>
              </w:rPr>
            </w:pPr>
            <w:ins w:id="3462" w:author="Rafi Aziizi" w:date="2021-11-12T14:52:00Z">
              <w:r w:rsidRPr="0044182F">
                <w:rPr>
                  <w:b/>
                </w:rPr>
                <w:t>Pre-Conditions</w:t>
              </w:r>
            </w:ins>
          </w:p>
        </w:tc>
        <w:tc>
          <w:tcPr>
            <w:tcW w:w="3964" w:type="dxa"/>
            <w:vAlign w:val="center"/>
          </w:tcPr>
          <w:p w14:paraId="479C4E9E" w14:textId="431A176B" w:rsidR="00522ADB" w:rsidRPr="0081005E" w:rsidRDefault="00522ADB" w:rsidP="00D26F74">
            <w:pPr>
              <w:rPr>
                <w:ins w:id="3463" w:author="Rafi Aziizi" w:date="2021-11-12T14:52:00Z"/>
                <w:i/>
                <w:iCs/>
              </w:rPr>
            </w:pPr>
            <w:ins w:id="3464" w:author="Rafi Aziizi" w:date="2021-11-12T14:52:00Z">
              <w:r>
                <w:t>Data walikelas tidak ada</w:t>
              </w:r>
            </w:ins>
          </w:p>
        </w:tc>
      </w:tr>
      <w:tr w:rsidR="00522ADB" w:rsidRPr="0048762E" w14:paraId="199DCACF" w14:textId="77777777" w:rsidTr="00D26F74">
        <w:trPr>
          <w:jc w:val="center"/>
          <w:ins w:id="3465" w:author="Rafi Aziizi" w:date="2021-11-12T14:52:00Z"/>
        </w:trPr>
        <w:tc>
          <w:tcPr>
            <w:tcW w:w="3827" w:type="dxa"/>
            <w:vAlign w:val="center"/>
          </w:tcPr>
          <w:p w14:paraId="3252DA40" w14:textId="77777777" w:rsidR="00522ADB" w:rsidRPr="0044182F" w:rsidRDefault="00522ADB" w:rsidP="00D26F74">
            <w:pPr>
              <w:rPr>
                <w:ins w:id="3466" w:author="Rafi Aziizi" w:date="2021-11-12T14:52:00Z"/>
                <w:b/>
              </w:rPr>
            </w:pPr>
            <w:ins w:id="3467" w:author="Rafi Aziizi" w:date="2021-11-12T14:52:00Z">
              <w:r w:rsidRPr="0044182F">
                <w:rPr>
                  <w:b/>
                </w:rPr>
                <w:t>Post-Conditions</w:t>
              </w:r>
            </w:ins>
          </w:p>
        </w:tc>
        <w:tc>
          <w:tcPr>
            <w:tcW w:w="3964" w:type="dxa"/>
            <w:vAlign w:val="center"/>
          </w:tcPr>
          <w:p w14:paraId="2F8B99F3" w14:textId="0ABDF882" w:rsidR="00522ADB" w:rsidRPr="0048762E" w:rsidRDefault="00522ADB" w:rsidP="00D26F74">
            <w:pPr>
              <w:rPr>
                <w:ins w:id="3468" w:author="Rafi Aziizi" w:date="2021-11-12T14:52:00Z"/>
              </w:rPr>
            </w:pPr>
            <w:ins w:id="3469" w:author="Rafi Aziizi" w:date="2021-11-12T14:52:00Z">
              <w:r>
                <w:t>Data walikelas baru ditampilkan</w:t>
              </w:r>
            </w:ins>
          </w:p>
        </w:tc>
      </w:tr>
      <w:tr w:rsidR="00522ADB" w:rsidRPr="0044182F" w14:paraId="48E82A50" w14:textId="77777777" w:rsidTr="00D26F74">
        <w:trPr>
          <w:jc w:val="center"/>
          <w:ins w:id="3470" w:author="Rafi Aziizi" w:date="2021-11-12T14:52:00Z"/>
        </w:trPr>
        <w:tc>
          <w:tcPr>
            <w:tcW w:w="7791" w:type="dxa"/>
            <w:gridSpan w:val="2"/>
            <w:shd w:val="clear" w:color="auto" w:fill="F2EE98"/>
            <w:vAlign w:val="center"/>
          </w:tcPr>
          <w:p w14:paraId="557A1E45" w14:textId="77777777" w:rsidR="00522ADB" w:rsidRPr="0044182F" w:rsidRDefault="00522ADB" w:rsidP="00D26F74">
            <w:pPr>
              <w:jc w:val="center"/>
              <w:rPr>
                <w:ins w:id="3471" w:author="Rafi Aziizi" w:date="2021-11-12T14:52:00Z"/>
                <w:b/>
              </w:rPr>
            </w:pPr>
            <w:ins w:id="3472" w:author="Rafi Aziizi" w:date="2021-11-12T14:52:00Z">
              <w:r w:rsidRPr="0044182F">
                <w:rPr>
                  <w:b/>
                </w:rPr>
                <w:t>Main Course</w:t>
              </w:r>
            </w:ins>
          </w:p>
        </w:tc>
      </w:tr>
      <w:tr w:rsidR="00522ADB" w:rsidRPr="0044182F" w14:paraId="2C0812A6" w14:textId="77777777" w:rsidTr="00D26F74">
        <w:trPr>
          <w:jc w:val="center"/>
          <w:ins w:id="3473" w:author="Rafi Aziizi" w:date="2021-11-12T14:52:00Z"/>
        </w:trPr>
        <w:tc>
          <w:tcPr>
            <w:tcW w:w="3827" w:type="dxa"/>
            <w:shd w:val="clear" w:color="auto" w:fill="F2EE98"/>
            <w:vAlign w:val="center"/>
          </w:tcPr>
          <w:p w14:paraId="0DAC1276" w14:textId="77777777" w:rsidR="00522ADB" w:rsidRPr="0044182F" w:rsidRDefault="00522ADB" w:rsidP="00D26F74">
            <w:pPr>
              <w:jc w:val="center"/>
              <w:rPr>
                <w:ins w:id="3474" w:author="Rafi Aziizi" w:date="2021-11-12T14:52:00Z"/>
                <w:b/>
              </w:rPr>
            </w:pPr>
            <w:ins w:id="3475" w:author="Rafi Aziizi" w:date="2021-11-12T14:52:00Z">
              <w:r w:rsidRPr="0044182F">
                <w:rPr>
                  <w:b/>
                </w:rPr>
                <w:t>Aksi Aktor</w:t>
              </w:r>
            </w:ins>
          </w:p>
        </w:tc>
        <w:tc>
          <w:tcPr>
            <w:tcW w:w="3964" w:type="dxa"/>
            <w:shd w:val="clear" w:color="auto" w:fill="F2EE98"/>
            <w:vAlign w:val="center"/>
          </w:tcPr>
          <w:p w14:paraId="1D4CF2B7" w14:textId="77777777" w:rsidR="00522ADB" w:rsidRPr="0044182F" w:rsidRDefault="00522ADB" w:rsidP="00D26F74">
            <w:pPr>
              <w:jc w:val="center"/>
              <w:rPr>
                <w:ins w:id="3476" w:author="Rafi Aziizi" w:date="2021-11-12T14:52:00Z"/>
                <w:b/>
              </w:rPr>
            </w:pPr>
            <w:ins w:id="3477" w:author="Rafi Aziizi" w:date="2021-11-12T14:52:00Z">
              <w:r w:rsidRPr="0044182F">
                <w:rPr>
                  <w:b/>
                </w:rPr>
                <w:t>Reaksi Sistem</w:t>
              </w:r>
            </w:ins>
          </w:p>
        </w:tc>
      </w:tr>
      <w:tr w:rsidR="00522ADB" w:rsidRPr="0044182F" w14:paraId="29A02CE8" w14:textId="77777777" w:rsidTr="00D26F74">
        <w:trPr>
          <w:jc w:val="center"/>
          <w:ins w:id="3478" w:author="Rafi Aziizi" w:date="2021-11-12T14:52:00Z"/>
        </w:trPr>
        <w:tc>
          <w:tcPr>
            <w:tcW w:w="3827" w:type="dxa"/>
            <w:vAlign w:val="center"/>
          </w:tcPr>
          <w:p w14:paraId="4CC03EAC" w14:textId="30039E27" w:rsidR="00522ADB" w:rsidRPr="0044182F" w:rsidRDefault="00522ADB">
            <w:pPr>
              <w:numPr>
                <w:ilvl w:val="0"/>
                <w:numId w:val="85"/>
              </w:numPr>
              <w:spacing w:after="160"/>
              <w:ind w:left="167"/>
              <w:rPr>
                <w:ins w:id="3479" w:author="Rafi Aziizi" w:date="2021-11-12T14:52:00Z"/>
              </w:rPr>
              <w:pPrChange w:id="3480" w:author="chaniaayulestari@outlook.com" w:date="2021-11-12T15:23:00Z">
                <w:pPr>
                  <w:numPr>
                    <w:numId w:val="85"/>
                  </w:numPr>
                  <w:spacing w:after="160"/>
                  <w:ind w:left="720" w:hanging="360"/>
                </w:pPr>
              </w:pPrChange>
            </w:pPr>
            <w:ins w:id="3481" w:author="Rafi Aziizi" w:date="2021-11-12T14:52:00Z">
              <w:r>
                <w:t xml:space="preserve">Memasuki menu “Tambah </w:t>
              </w:r>
              <w:r>
                <w:lastRenderedPageBreak/>
                <w:t>Walikelas”</w:t>
              </w:r>
            </w:ins>
          </w:p>
        </w:tc>
        <w:tc>
          <w:tcPr>
            <w:tcW w:w="3964" w:type="dxa"/>
            <w:vAlign w:val="center"/>
          </w:tcPr>
          <w:p w14:paraId="06313A8F" w14:textId="77777777" w:rsidR="00522ADB" w:rsidRPr="0044182F" w:rsidRDefault="00522ADB">
            <w:pPr>
              <w:ind w:left="167"/>
              <w:rPr>
                <w:ins w:id="3482" w:author="Rafi Aziizi" w:date="2021-11-12T14:52:00Z"/>
              </w:rPr>
              <w:pPrChange w:id="3483" w:author="chaniaayulestari@outlook.com" w:date="2021-11-12T15:23:00Z">
                <w:pPr>
                  <w:ind w:left="511"/>
                </w:pPr>
              </w:pPrChange>
            </w:pPr>
          </w:p>
        </w:tc>
      </w:tr>
      <w:tr w:rsidR="00522ADB" w:rsidRPr="0044182F" w14:paraId="2E632317" w14:textId="77777777" w:rsidTr="00D26F74">
        <w:trPr>
          <w:jc w:val="center"/>
          <w:ins w:id="3484" w:author="Rafi Aziizi" w:date="2021-11-12T14:52:00Z"/>
        </w:trPr>
        <w:tc>
          <w:tcPr>
            <w:tcW w:w="3827" w:type="dxa"/>
            <w:vAlign w:val="center"/>
          </w:tcPr>
          <w:p w14:paraId="00E79986" w14:textId="77777777" w:rsidR="00522ADB" w:rsidRPr="0044182F" w:rsidRDefault="00522ADB">
            <w:pPr>
              <w:ind w:left="167"/>
              <w:rPr>
                <w:ins w:id="3485" w:author="Rafi Aziizi" w:date="2021-11-12T14:52:00Z"/>
              </w:rPr>
              <w:pPrChange w:id="3486" w:author="chaniaayulestari@outlook.com" w:date="2021-11-12T15:23:00Z">
                <w:pPr>
                  <w:ind w:left="510"/>
                </w:pPr>
              </w:pPrChange>
            </w:pPr>
          </w:p>
        </w:tc>
        <w:tc>
          <w:tcPr>
            <w:tcW w:w="3964" w:type="dxa"/>
            <w:vAlign w:val="center"/>
          </w:tcPr>
          <w:p w14:paraId="4FF969F8" w14:textId="7605C0E0" w:rsidR="00522ADB" w:rsidRPr="0044182F" w:rsidRDefault="00522ADB">
            <w:pPr>
              <w:numPr>
                <w:ilvl w:val="0"/>
                <w:numId w:val="85"/>
              </w:numPr>
              <w:spacing w:after="160"/>
              <w:ind w:left="167"/>
              <w:rPr>
                <w:ins w:id="3487" w:author="Rafi Aziizi" w:date="2021-11-12T14:52:00Z"/>
              </w:rPr>
              <w:pPrChange w:id="3488" w:author="chaniaayulestari@outlook.com" w:date="2021-11-12T15:23:00Z">
                <w:pPr>
                  <w:numPr>
                    <w:numId w:val="85"/>
                  </w:numPr>
                  <w:spacing w:after="160"/>
                  <w:ind w:left="511" w:hanging="360"/>
                </w:pPr>
              </w:pPrChange>
            </w:pPr>
            <w:ins w:id="3489" w:author="Rafi Aziizi" w:date="2021-11-12T14:52:00Z">
              <w:r>
                <w:t>Menampilkan form tambah data walikelas</w:t>
              </w:r>
            </w:ins>
          </w:p>
        </w:tc>
      </w:tr>
      <w:tr w:rsidR="00522ADB" w:rsidRPr="0044182F" w14:paraId="0DE999BA" w14:textId="77777777" w:rsidTr="00D26F74">
        <w:trPr>
          <w:jc w:val="center"/>
          <w:ins w:id="3490" w:author="Rafi Aziizi" w:date="2021-11-12T14:52:00Z"/>
        </w:trPr>
        <w:tc>
          <w:tcPr>
            <w:tcW w:w="3827" w:type="dxa"/>
            <w:vAlign w:val="center"/>
          </w:tcPr>
          <w:p w14:paraId="2C46000D" w14:textId="0D44D309" w:rsidR="00522ADB" w:rsidRPr="0044182F" w:rsidRDefault="00522ADB">
            <w:pPr>
              <w:pStyle w:val="ListParagraph"/>
              <w:numPr>
                <w:ilvl w:val="0"/>
                <w:numId w:val="85"/>
              </w:numPr>
              <w:ind w:left="167"/>
              <w:rPr>
                <w:ins w:id="3491" w:author="Rafi Aziizi" w:date="2021-11-12T14:52:00Z"/>
              </w:rPr>
              <w:pPrChange w:id="3492" w:author="chaniaayulestari@outlook.com" w:date="2021-11-12T15:23:00Z">
                <w:pPr>
                  <w:pStyle w:val="ListParagraph"/>
                  <w:numPr>
                    <w:numId w:val="85"/>
                  </w:numPr>
                  <w:ind w:hanging="360"/>
                </w:pPr>
              </w:pPrChange>
            </w:pPr>
            <w:ins w:id="3493" w:author="Rafi Aziizi" w:date="2021-11-12T14:52:00Z">
              <w:r>
                <w:t>Mengisi form tambah data walikelas</w:t>
              </w:r>
            </w:ins>
          </w:p>
        </w:tc>
        <w:tc>
          <w:tcPr>
            <w:tcW w:w="3964" w:type="dxa"/>
            <w:vAlign w:val="center"/>
          </w:tcPr>
          <w:p w14:paraId="147CAC45" w14:textId="77777777" w:rsidR="00522ADB" w:rsidRDefault="00522ADB">
            <w:pPr>
              <w:spacing w:after="160"/>
              <w:ind w:left="167"/>
              <w:rPr>
                <w:ins w:id="3494" w:author="Rafi Aziizi" w:date="2021-11-12T14:52:00Z"/>
              </w:rPr>
              <w:pPrChange w:id="3495" w:author="chaniaayulestari@outlook.com" w:date="2021-11-12T15:23:00Z">
                <w:pPr>
                  <w:spacing w:after="160"/>
                  <w:ind w:left="511"/>
                </w:pPr>
              </w:pPrChange>
            </w:pPr>
          </w:p>
        </w:tc>
      </w:tr>
      <w:tr w:rsidR="00522ADB" w:rsidRPr="0044182F" w14:paraId="41BAA839" w14:textId="77777777" w:rsidTr="00D26F74">
        <w:trPr>
          <w:jc w:val="center"/>
          <w:ins w:id="3496" w:author="Rafi Aziizi" w:date="2021-11-12T14:52:00Z"/>
        </w:trPr>
        <w:tc>
          <w:tcPr>
            <w:tcW w:w="3827" w:type="dxa"/>
            <w:vAlign w:val="center"/>
          </w:tcPr>
          <w:p w14:paraId="55BB330F" w14:textId="77777777" w:rsidR="00522ADB" w:rsidRDefault="00522ADB">
            <w:pPr>
              <w:pStyle w:val="ListParagraph"/>
              <w:ind w:left="167"/>
              <w:rPr>
                <w:ins w:id="3497" w:author="Rafi Aziizi" w:date="2021-11-12T14:52:00Z"/>
              </w:rPr>
              <w:pPrChange w:id="3498" w:author="chaniaayulestari@outlook.com" w:date="2021-11-12T15:23:00Z">
                <w:pPr>
                  <w:pStyle w:val="ListParagraph"/>
                </w:pPr>
              </w:pPrChange>
            </w:pPr>
          </w:p>
        </w:tc>
        <w:tc>
          <w:tcPr>
            <w:tcW w:w="3964" w:type="dxa"/>
            <w:vAlign w:val="center"/>
          </w:tcPr>
          <w:p w14:paraId="09A2B306" w14:textId="4729D6CB" w:rsidR="00522ADB" w:rsidRDefault="00522ADB">
            <w:pPr>
              <w:pStyle w:val="ListParagraph"/>
              <w:numPr>
                <w:ilvl w:val="0"/>
                <w:numId w:val="85"/>
              </w:numPr>
              <w:spacing w:after="160"/>
              <w:ind w:left="167"/>
              <w:rPr>
                <w:ins w:id="3499" w:author="Rafi Aziizi" w:date="2021-11-12T14:52:00Z"/>
              </w:rPr>
              <w:pPrChange w:id="3500" w:author="chaniaayulestari@outlook.com" w:date="2021-11-12T15:23:00Z">
                <w:pPr>
                  <w:pStyle w:val="ListParagraph"/>
                  <w:numPr>
                    <w:numId w:val="85"/>
                  </w:numPr>
                  <w:spacing w:after="160"/>
                  <w:ind w:hanging="360"/>
                </w:pPr>
              </w:pPrChange>
            </w:pPr>
            <w:ins w:id="3501" w:author="Rafi Aziizi" w:date="2021-11-12T14:52:00Z">
              <w:r>
                <w:t xml:space="preserve">Menyimpan data walikelas baru pada </w:t>
              </w:r>
              <w:r w:rsidRPr="00C70CAF">
                <w:rPr>
                  <w:i/>
                  <w:iCs/>
                </w:rPr>
                <w:t>database</w:t>
              </w:r>
            </w:ins>
          </w:p>
        </w:tc>
      </w:tr>
      <w:tr w:rsidR="00522ADB" w:rsidRPr="001B1AF9" w14:paraId="61187FBC" w14:textId="77777777" w:rsidTr="00D26F74">
        <w:trPr>
          <w:jc w:val="center"/>
          <w:ins w:id="3502" w:author="Rafi Aziizi" w:date="2021-11-12T14:52:00Z"/>
        </w:trPr>
        <w:tc>
          <w:tcPr>
            <w:tcW w:w="7791" w:type="dxa"/>
            <w:gridSpan w:val="2"/>
            <w:shd w:val="clear" w:color="auto" w:fill="F2EE98"/>
            <w:vAlign w:val="center"/>
          </w:tcPr>
          <w:p w14:paraId="30D471A4" w14:textId="77777777" w:rsidR="00522ADB" w:rsidRPr="001B1AF9" w:rsidRDefault="00522ADB" w:rsidP="00D26F74">
            <w:pPr>
              <w:pStyle w:val="ListParagraph"/>
              <w:spacing w:after="160"/>
              <w:ind w:left="468"/>
              <w:jc w:val="center"/>
              <w:rPr>
                <w:ins w:id="3503" w:author="Rafi Aziizi" w:date="2021-11-12T14:52:00Z"/>
                <w:b/>
                <w:bCs/>
              </w:rPr>
            </w:pPr>
            <w:ins w:id="3504" w:author="Rafi Aziizi" w:date="2021-11-12T14:52:00Z">
              <w:r w:rsidRPr="001B1AF9">
                <w:rPr>
                  <w:b/>
                  <w:bCs/>
                </w:rPr>
                <w:t>Skenario Eksepsi (Optional)</w:t>
              </w:r>
            </w:ins>
          </w:p>
        </w:tc>
      </w:tr>
      <w:tr w:rsidR="00522ADB" w:rsidRPr="001B1AF9" w14:paraId="2FA67616" w14:textId="77777777" w:rsidTr="00D26F74">
        <w:trPr>
          <w:jc w:val="center"/>
          <w:ins w:id="3505" w:author="Rafi Aziizi" w:date="2021-11-12T14:52:00Z"/>
        </w:trPr>
        <w:tc>
          <w:tcPr>
            <w:tcW w:w="3827" w:type="dxa"/>
            <w:shd w:val="clear" w:color="auto" w:fill="F2EE98"/>
            <w:vAlign w:val="center"/>
          </w:tcPr>
          <w:p w14:paraId="03E9435D" w14:textId="77777777" w:rsidR="00522ADB" w:rsidRPr="001B1AF9" w:rsidRDefault="00522ADB" w:rsidP="00D26F74">
            <w:pPr>
              <w:pStyle w:val="ListParagraph"/>
              <w:ind w:left="450"/>
              <w:jc w:val="center"/>
              <w:rPr>
                <w:ins w:id="3506" w:author="Rafi Aziizi" w:date="2021-11-12T14:52:00Z"/>
                <w:b/>
                <w:bCs/>
              </w:rPr>
            </w:pPr>
            <w:ins w:id="3507" w:author="Rafi Aziizi" w:date="2021-11-12T14:52:00Z">
              <w:r w:rsidRPr="001B1AF9">
                <w:rPr>
                  <w:b/>
                  <w:bCs/>
                </w:rPr>
                <w:t>Aksi Aktor</w:t>
              </w:r>
            </w:ins>
          </w:p>
        </w:tc>
        <w:tc>
          <w:tcPr>
            <w:tcW w:w="3964" w:type="dxa"/>
            <w:shd w:val="clear" w:color="auto" w:fill="F2EE98"/>
            <w:vAlign w:val="center"/>
          </w:tcPr>
          <w:p w14:paraId="26CA0820" w14:textId="77777777" w:rsidR="00522ADB" w:rsidRPr="001B1AF9" w:rsidRDefault="00522ADB" w:rsidP="00D26F74">
            <w:pPr>
              <w:pStyle w:val="ListParagraph"/>
              <w:spacing w:after="160"/>
              <w:ind w:left="468"/>
              <w:jc w:val="center"/>
              <w:rPr>
                <w:ins w:id="3508" w:author="Rafi Aziizi" w:date="2021-11-12T14:52:00Z"/>
                <w:b/>
                <w:bCs/>
              </w:rPr>
            </w:pPr>
            <w:ins w:id="3509" w:author="Rafi Aziizi" w:date="2021-11-12T14:52:00Z">
              <w:r w:rsidRPr="001B1AF9">
                <w:rPr>
                  <w:b/>
                  <w:bCs/>
                </w:rPr>
                <w:t>Reaksi Sistem</w:t>
              </w:r>
            </w:ins>
          </w:p>
        </w:tc>
      </w:tr>
      <w:tr w:rsidR="00522ADB" w14:paraId="0B0637AA" w14:textId="77777777" w:rsidTr="00D26F74">
        <w:trPr>
          <w:jc w:val="center"/>
          <w:ins w:id="3510" w:author="Rafi Aziizi" w:date="2021-11-12T14:52:00Z"/>
        </w:trPr>
        <w:tc>
          <w:tcPr>
            <w:tcW w:w="3827" w:type="dxa"/>
            <w:vAlign w:val="center"/>
          </w:tcPr>
          <w:p w14:paraId="200D0841" w14:textId="73264B6B" w:rsidR="00522ADB" w:rsidRDefault="00522ADB">
            <w:pPr>
              <w:ind w:left="25"/>
              <w:rPr>
                <w:ins w:id="3511" w:author="Rafi Aziizi" w:date="2021-11-12T14:52:00Z"/>
              </w:rPr>
              <w:pPrChange w:id="3512" w:author="chaniaayulestari@outlook.com" w:date="2021-11-12T15:24:00Z">
                <w:pPr>
                  <w:ind w:left="360"/>
                </w:pPr>
              </w:pPrChange>
            </w:pPr>
            <w:ins w:id="3513" w:author="Rafi Aziizi" w:date="2021-11-12T14:52:00Z">
              <w:r>
                <w:t>3a. Tidak memasukan data secara lengkap pada form tambah data walikelas</w:t>
              </w:r>
            </w:ins>
          </w:p>
        </w:tc>
        <w:tc>
          <w:tcPr>
            <w:tcW w:w="3964" w:type="dxa"/>
            <w:vAlign w:val="center"/>
          </w:tcPr>
          <w:p w14:paraId="2F026C6C" w14:textId="77777777" w:rsidR="00522ADB" w:rsidRDefault="00522ADB">
            <w:pPr>
              <w:pStyle w:val="ListParagraph"/>
              <w:spacing w:after="160"/>
              <w:ind w:left="25"/>
              <w:rPr>
                <w:ins w:id="3514" w:author="Rafi Aziizi" w:date="2021-11-12T14:52:00Z"/>
              </w:rPr>
              <w:pPrChange w:id="3515" w:author="chaniaayulestari@outlook.com" w:date="2021-11-12T15:24:00Z">
                <w:pPr>
                  <w:pStyle w:val="ListParagraph"/>
                  <w:spacing w:after="160"/>
                  <w:ind w:left="468"/>
                </w:pPr>
              </w:pPrChange>
            </w:pPr>
          </w:p>
        </w:tc>
      </w:tr>
      <w:tr w:rsidR="00522ADB" w14:paraId="779058AC" w14:textId="77777777" w:rsidTr="00D26F74">
        <w:trPr>
          <w:jc w:val="center"/>
          <w:ins w:id="3516" w:author="Rafi Aziizi" w:date="2021-11-12T14:52:00Z"/>
        </w:trPr>
        <w:tc>
          <w:tcPr>
            <w:tcW w:w="3827" w:type="dxa"/>
            <w:vAlign w:val="center"/>
          </w:tcPr>
          <w:p w14:paraId="089232BA" w14:textId="77777777" w:rsidR="00522ADB" w:rsidRDefault="00522ADB">
            <w:pPr>
              <w:pStyle w:val="ListParagraph"/>
              <w:ind w:left="25"/>
              <w:rPr>
                <w:ins w:id="3517" w:author="Rafi Aziizi" w:date="2021-11-12T14:52:00Z"/>
              </w:rPr>
              <w:pPrChange w:id="3518" w:author="chaniaayulestari@outlook.com" w:date="2021-11-12T15:24:00Z">
                <w:pPr>
                  <w:pStyle w:val="ListParagraph"/>
                  <w:ind w:left="450"/>
                </w:pPr>
              </w:pPrChange>
            </w:pPr>
          </w:p>
        </w:tc>
        <w:tc>
          <w:tcPr>
            <w:tcW w:w="3964" w:type="dxa"/>
            <w:vAlign w:val="center"/>
          </w:tcPr>
          <w:p w14:paraId="6BB0C55C" w14:textId="58F9E91B" w:rsidR="00522ADB" w:rsidRDefault="00522ADB">
            <w:pPr>
              <w:spacing w:after="160"/>
              <w:ind w:left="25"/>
              <w:rPr>
                <w:ins w:id="3519" w:author="Rafi Aziizi" w:date="2021-11-12T14:52:00Z"/>
              </w:rPr>
              <w:pPrChange w:id="3520" w:author="chaniaayulestari@outlook.com" w:date="2021-11-12T15:24:00Z">
                <w:pPr>
                  <w:spacing w:after="160"/>
                  <w:ind w:left="360"/>
                </w:pPr>
              </w:pPrChange>
            </w:pPr>
            <w:ins w:id="3521" w:author="Rafi Aziizi" w:date="2021-11-12T14:52:00Z">
              <w:r>
                <w:t>3b. Menampilkan pemberitahuan melalui notifikasi bahwa data walikelas tidak memenuhi persyaratan dan gagal ditambahkan</w:t>
              </w:r>
            </w:ins>
          </w:p>
        </w:tc>
      </w:tr>
    </w:tbl>
    <w:p w14:paraId="3690C85D" w14:textId="77777777" w:rsidR="00522ADB" w:rsidRDefault="00522ADB" w:rsidP="00522ADB">
      <w:pPr>
        <w:ind w:left="66"/>
        <w:rPr>
          <w:ins w:id="3522" w:author="Rafi Aziizi" w:date="2021-11-12T14:47:00Z"/>
        </w:rPr>
      </w:pPr>
    </w:p>
    <w:p w14:paraId="01BC49EC" w14:textId="6F205084" w:rsidR="00522ADB" w:rsidRDefault="00522ADB" w:rsidP="00522ADB">
      <w:pPr>
        <w:ind w:left="66"/>
        <w:rPr>
          <w:ins w:id="3523" w:author="chaniaayulestari@outlook.com" w:date="2021-11-12T16:28:00Z"/>
        </w:rPr>
      </w:pPr>
      <w:ins w:id="3524" w:author="Rafi Aziizi" w:date="2021-11-12T14:47:00Z">
        <w:r>
          <w:t>b. Skenario Hapus Walikelas</w:t>
        </w:r>
      </w:ins>
    </w:p>
    <w:p w14:paraId="45BDCF9D" w14:textId="35A495D3" w:rsidR="00885B6D" w:rsidDel="00A25E3C" w:rsidRDefault="00885B6D">
      <w:pPr>
        <w:rPr>
          <w:ins w:id="3525" w:author="Rafi Aziizi" w:date="2021-11-12T14:51:00Z"/>
          <w:del w:id="3526" w:author="chaniaayulestari@outlook.com" w:date="2021-11-13T14:04:00Z"/>
        </w:rPr>
        <w:pPrChange w:id="3527" w:author="chaniaayulestari@outlook.com" w:date="2021-11-12T16:28:00Z">
          <w:pPr>
            <w:ind w:left="66"/>
          </w:pPr>
        </w:pPrChange>
      </w:pPr>
    </w:p>
    <w:p w14:paraId="35535F16" w14:textId="1878FE4E" w:rsidR="00A25E3C" w:rsidRDefault="00A25E3C">
      <w:pPr>
        <w:pStyle w:val="Caption"/>
        <w:keepNext/>
        <w:jc w:val="center"/>
        <w:rPr>
          <w:ins w:id="3528" w:author="chaniaayulestari@outlook.com" w:date="2021-11-13T14:04:00Z"/>
        </w:rPr>
        <w:pPrChange w:id="3529" w:author="chaniaayulestari@outlook.com" w:date="2021-11-13T14:04:00Z">
          <w:pPr/>
        </w:pPrChange>
      </w:pPr>
      <w:bookmarkStart w:id="3530" w:name="_Toc87762738"/>
      <w:ins w:id="3531" w:author="chaniaayulestari@outlook.com" w:date="2021-11-13T14:04:00Z">
        <w:r>
          <w:t xml:space="preserve">Tabel 3. </w:t>
        </w:r>
      </w:ins>
      <w:ins w:id="3532" w:author="Rafi Aziizi" w:date="2021-11-14T11:08:00Z">
        <w:r w:rsidR="001B2DEA">
          <w:fldChar w:fldCharType="begin"/>
        </w:r>
        <w:r w:rsidR="001B2DEA">
          <w:instrText xml:space="preserve"> SEQ Tabel_3. \* ARABIC </w:instrText>
        </w:r>
      </w:ins>
      <w:r w:rsidR="001B2DEA">
        <w:fldChar w:fldCharType="separate"/>
      </w:r>
      <w:ins w:id="3533" w:author="Rafi Aziizi" w:date="2021-11-14T11:08:00Z">
        <w:r w:rsidR="001B2DEA">
          <w:rPr>
            <w:noProof/>
          </w:rPr>
          <w:t>25</w:t>
        </w:r>
        <w:r w:rsidR="001B2DEA">
          <w:fldChar w:fldCharType="end"/>
        </w:r>
      </w:ins>
      <w:ins w:id="3534" w:author="chaniaayulestari@outlook.com" w:date="2021-11-13T14:04:00Z">
        <w:del w:id="3535" w:author="Rafi Aziizi" w:date="2021-11-14T09:52:00Z">
          <w:r w:rsidDel="003640C9">
            <w:fldChar w:fldCharType="begin"/>
          </w:r>
          <w:r w:rsidDel="003640C9">
            <w:delInstrText xml:space="preserve"> SEQ Tabel_3. \* ARABIC </w:delInstrText>
          </w:r>
        </w:del>
      </w:ins>
      <w:del w:id="3536" w:author="Rafi Aziizi" w:date="2021-11-14T09:52:00Z">
        <w:r w:rsidDel="003640C9">
          <w:fldChar w:fldCharType="end"/>
        </w:r>
      </w:del>
      <w:ins w:id="3537" w:author="chaniaayulestari@outlook.com" w:date="2021-11-13T14:04:00Z">
        <w:r>
          <w:t xml:space="preserve"> Skenari Hapus Walikelas</w:t>
        </w:r>
        <w:bookmarkEnd w:id="353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675D1F3F" w14:textId="77777777" w:rsidTr="00D26F74">
        <w:trPr>
          <w:jc w:val="center"/>
          <w:ins w:id="3538" w:author="Rafi Aziizi" w:date="2021-11-12T14:51:00Z"/>
        </w:trPr>
        <w:tc>
          <w:tcPr>
            <w:tcW w:w="3827" w:type="dxa"/>
            <w:shd w:val="clear" w:color="auto" w:fill="F2EE98"/>
            <w:vAlign w:val="center"/>
          </w:tcPr>
          <w:p w14:paraId="74841475" w14:textId="77777777" w:rsidR="00522ADB" w:rsidRPr="0044182F" w:rsidRDefault="00522ADB" w:rsidP="00D26F74">
            <w:pPr>
              <w:rPr>
                <w:ins w:id="3539" w:author="Rafi Aziizi" w:date="2021-11-12T14:51:00Z"/>
                <w:b/>
              </w:rPr>
            </w:pPr>
            <w:ins w:id="3540" w:author="Rafi Aziizi" w:date="2021-11-12T14:51:00Z">
              <w:r w:rsidRPr="0044182F">
                <w:rPr>
                  <w:b/>
                </w:rPr>
                <w:t>Name</w:t>
              </w:r>
            </w:ins>
          </w:p>
        </w:tc>
        <w:tc>
          <w:tcPr>
            <w:tcW w:w="3964" w:type="dxa"/>
            <w:shd w:val="clear" w:color="auto" w:fill="F2EE98"/>
            <w:vAlign w:val="center"/>
          </w:tcPr>
          <w:p w14:paraId="0A11C91D" w14:textId="00AFD698" w:rsidR="00522ADB" w:rsidRPr="00A46E0B" w:rsidRDefault="00522ADB" w:rsidP="00D26F74">
            <w:pPr>
              <w:rPr>
                <w:ins w:id="3541" w:author="Rafi Aziizi" w:date="2021-11-12T14:51:00Z"/>
              </w:rPr>
            </w:pPr>
            <w:ins w:id="3542" w:author="Rafi Aziizi" w:date="2021-11-12T14:51:00Z">
              <w:r>
                <w:t>Hapus Walikelas</w:t>
              </w:r>
            </w:ins>
          </w:p>
        </w:tc>
      </w:tr>
      <w:tr w:rsidR="00522ADB" w:rsidRPr="002F6C1D" w14:paraId="2C656F43" w14:textId="77777777" w:rsidTr="00D26F74">
        <w:trPr>
          <w:jc w:val="center"/>
          <w:ins w:id="3543" w:author="Rafi Aziizi" w:date="2021-11-12T14:51:00Z"/>
        </w:trPr>
        <w:tc>
          <w:tcPr>
            <w:tcW w:w="3827" w:type="dxa"/>
            <w:vAlign w:val="center"/>
          </w:tcPr>
          <w:p w14:paraId="7A849930" w14:textId="77777777" w:rsidR="00522ADB" w:rsidRPr="0044182F" w:rsidRDefault="00522ADB" w:rsidP="00D26F74">
            <w:pPr>
              <w:rPr>
                <w:ins w:id="3544" w:author="Rafi Aziizi" w:date="2021-11-12T14:51:00Z"/>
                <w:b/>
              </w:rPr>
            </w:pPr>
            <w:ins w:id="3545" w:author="Rafi Aziizi" w:date="2021-11-12T14:51:00Z">
              <w:r w:rsidRPr="0044182F">
                <w:rPr>
                  <w:b/>
                </w:rPr>
                <w:t>ID</w:t>
              </w:r>
            </w:ins>
          </w:p>
        </w:tc>
        <w:tc>
          <w:tcPr>
            <w:tcW w:w="3964" w:type="dxa"/>
            <w:vAlign w:val="center"/>
          </w:tcPr>
          <w:p w14:paraId="4BF5B674" w14:textId="40121742" w:rsidR="00522ADB" w:rsidRPr="002F6C1D" w:rsidRDefault="00522ADB" w:rsidP="00D26F74">
            <w:pPr>
              <w:rPr>
                <w:ins w:id="3546" w:author="Rafi Aziizi" w:date="2021-11-12T14:51:00Z"/>
              </w:rPr>
            </w:pPr>
            <w:ins w:id="3547" w:author="Rafi Aziizi" w:date="2021-11-12T14:51:00Z">
              <w:r>
                <w:t>RC14</w:t>
              </w:r>
            </w:ins>
            <w:ins w:id="3548" w:author="Rafi Aziizi" w:date="2021-11-13T06:55:00Z">
              <w:r w:rsidR="005049EC">
                <w:t>.2</w:t>
              </w:r>
            </w:ins>
          </w:p>
        </w:tc>
      </w:tr>
      <w:tr w:rsidR="00522ADB" w:rsidRPr="000C722D" w14:paraId="78FE0F16" w14:textId="77777777" w:rsidTr="00D26F74">
        <w:trPr>
          <w:jc w:val="center"/>
          <w:ins w:id="3549" w:author="Rafi Aziizi" w:date="2021-11-12T14:51:00Z"/>
        </w:trPr>
        <w:tc>
          <w:tcPr>
            <w:tcW w:w="3827" w:type="dxa"/>
            <w:vAlign w:val="center"/>
          </w:tcPr>
          <w:p w14:paraId="4A6A1F20" w14:textId="77777777" w:rsidR="00522ADB" w:rsidRPr="0044182F" w:rsidRDefault="00522ADB" w:rsidP="00D26F74">
            <w:pPr>
              <w:rPr>
                <w:ins w:id="3550" w:author="Rafi Aziizi" w:date="2021-11-12T14:51:00Z"/>
                <w:b/>
              </w:rPr>
            </w:pPr>
            <w:ins w:id="3551" w:author="Rafi Aziizi" w:date="2021-11-12T14:51:00Z">
              <w:r w:rsidRPr="0044182F">
                <w:rPr>
                  <w:b/>
                </w:rPr>
                <w:t>Description</w:t>
              </w:r>
            </w:ins>
          </w:p>
        </w:tc>
        <w:tc>
          <w:tcPr>
            <w:tcW w:w="3964" w:type="dxa"/>
          </w:tcPr>
          <w:p w14:paraId="6438FAE5" w14:textId="42C41A14" w:rsidR="00522ADB" w:rsidRPr="000C722D" w:rsidRDefault="00522ADB" w:rsidP="00D26F74">
            <w:pPr>
              <w:rPr>
                <w:ins w:id="3552" w:author="Rafi Aziizi" w:date="2021-11-12T14:51:00Z"/>
              </w:rPr>
            </w:pPr>
            <w:ins w:id="3553" w:author="Rafi Aziizi" w:date="2021-11-12T14:51:00Z">
              <w:r>
                <w:t>Use case ini merupakan use case generalisasi dari kelola walikelas untuk menghapus data walikelas.</w:t>
              </w:r>
            </w:ins>
          </w:p>
        </w:tc>
      </w:tr>
      <w:tr w:rsidR="00522ADB" w:rsidRPr="002F6C1D" w14:paraId="2943CD7F" w14:textId="77777777" w:rsidTr="00D26F74">
        <w:trPr>
          <w:jc w:val="center"/>
          <w:ins w:id="3554" w:author="Rafi Aziizi" w:date="2021-11-12T14:51:00Z"/>
        </w:trPr>
        <w:tc>
          <w:tcPr>
            <w:tcW w:w="3827" w:type="dxa"/>
            <w:vAlign w:val="center"/>
          </w:tcPr>
          <w:p w14:paraId="4595AE69" w14:textId="77777777" w:rsidR="00522ADB" w:rsidRPr="0044182F" w:rsidRDefault="00522ADB" w:rsidP="00D26F74">
            <w:pPr>
              <w:rPr>
                <w:ins w:id="3555" w:author="Rafi Aziizi" w:date="2021-11-12T14:51:00Z"/>
                <w:b/>
              </w:rPr>
            </w:pPr>
            <w:ins w:id="3556" w:author="Rafi Aziizi" w:date="2021-11-12T14:51:00Z">
              <w:r w:rsidRPr="0044182F">
                <w:rPr>
                  <w:b/>
                </w:rPr>
                <w:t>Actors</w:t>
              </w:r>
            </w:ins>
          </w:p>
        </w:tc>
        <w:tc>
          <w:tcPr>
            <w:tcW w:w="3964" w:type="dxa"/>
            <w:vAlign w:val="center"/>
          </w:tcPr>
          <w:p w14:paraId="1A50CFE2" w14:textId="77777777" w:rsidR="00522ADB" w:rsidRPr="002F6C1D" w:rsidRDefault="00522ADB" w:rsidP="00D26F74">
            <w:pPr>
              <w:rPr>
                <w:ins w:id="3557" w:author="Rafi Aziizi" w:date="2021-11-12T14:51:00Z"/>
              </w:rPr>
            </w:pPr>
            <w:ins w:id="3558" w:author="Rafi Aziizi" w:date="2021-11-12T14:51:00Z">
              <w:r>
                <w:t>Bag.IT, Guru BK.</w:t>
              </w:r>
            </w:ins>
          </w:p>
        </w:tc>
      </w:tr>
      <w:tr w:rsidR="00522ADB" w:rsidRPr="0044182F" w14:paraId="1488FA9F" w14:textId="77777777" w:rsidTr="00D26F74">
        <w:trPr>
          <w:jc w:val="center"/>
          <w:ins w:id="3559" w:author="Rafi Aziizi" w:date="2021-11-12T14:51:00Z"/>
        </w:trPr>
        <w:tc>
          <w:tcPr>
            <w:tcW w:w="3827" w:type="dxa"/>
            <w:vAlign w:val="center"/>
          </w:tcPr>
          <w:p w14:paraId="292F440D" w14:textId="77777777" w:rsidR="00522ADB" w:rsidRPr="0044182F" w:rsidRDefault="00522ADB" w:rsidP="00D26F74">
            <w:pPr>
              <w:rPr>
                <w:ins w:id="3560" w:author="Rafi Aziizi" w:date="2021-11-12T14:51:00Z"/>
                <w:b/>
              </w:rPr>
            </w:pPr>
            <w:ins w:id="3561" w:author="Rafi Aziizi" w:date="2021-11-12T14:51:00Z">
              <w:r w:rsidRPr="0044182F">
                <w:rPr>
                  <w:b/>
                </w:rPr>
                <w:t>Frequency of Use</w:t>
              </w:r>
            </w:ins>
          </w:p>
        </w:tc>
        <w:tc>
          <w:tcPr>
            <w:tcW w:w="3964" w:type="dxa"/>
            <w:vAlign w:val="center"/>
          </w:tcPr>
          <w:p w14:paraId="15526212" w14:textId="77777777" w:rsidR="00522ADB" w:rsidRPr="007B7AB3" w:rsidRDefault="00522ADB" w:rsidP="00D26F74">
            <w:pPr>
              <w:rPr>
                <w:ins w:id="3562" w:author="Rafi Aziizi" w:date="2021-11-12T14:51:00Z"/>
                <w:i/>
                <w:iCs/>
              </w:rPr>
            </w:pPr>
            <w:ins w:id="3563" w:author="Rafi Aziizi" w:date="2021-11-12T14:51:00Z">
              <w:r>
                <w:rPr>
                  <w:i/>
                  <w:iCs/>
                </w:rPr>
                <w:t>Conditional</w:t>
              </w:r>
            </w:ins>
          </w:p>
        </w:tc>
      </w:tr>
      <w:tr w:rsidR="00522ADB" w:rsidRPr="0044182F" w14:paraId="0AB2CD15" w14:textId="77777777" w:rsidTr="00D26F74">
        <w:trPr>
          <w:jc w:val="center"/>
          <w:ins w:id="3564" w:author="Rafi Aziizi" w:date="2021-11-12T14:51:00Z"/>
        </w:trPr>
        <w:tc>
          <w:tcPr>
            <w:tcW w:w="3827" w:type="dxa"/>
            <w:vAlign w:val="center"/>
          </w:tcPr>
          <w:p w14:paraId="6603746F" w14:textId="77777777" w:rsidR="00522ADB" w:rsidRPr="0044182F" w:rsidRDefault="00522ADB" w:rsidP="00D26F74">
            <w:pPr>
              <w:rPr>
                <w:ins w:id="3565" w:author="Rafi Aziizi" w:date="2021-11-12T14:51:00Z"/>
                <w:b/>
              </w:rPr>
            </w:pPr>
            <w:ins w:id="3566" w:author="Rafi Aziizi" w:date="2021-11-12T14:51:00Z">
              <w:r w:rsidRPr="0044182F">
                <w:rPr>
                  <w:b/>
                </w:rPr>
                <w:t>Triggers</w:t>
              </w:r>
            </w:ins>
          </w:p>
        </w:tc>
        <w:tc>
          <w:tcPr>
            <w:tcW w:w="3964" w:type="dxa"/>
            <w:vAlign w:val="center"/>
          </w:tcPr>
          <w:p w14:paraId="2D96BBE3" w14:textId="77777777" w:rsidR="00522ADB" w:rsidRPr="0044182F" w:rsidRDefault="00522ADB" w:rsidP="00D26F74">
            <w:pPr>
              <w:rPr>
                <w:ins w:id="3567" w:author="Rafi Aziizi" w:date="2021-11-12T14:51:00Z"/>
              </w:rPr>
            </w:pPr>
            <w:ins w:id="3568" w:author="Rafi Aziizi" w:date="2021-11-12T14:51:00Z">
              <w:r>
                <w:t>-</w:t>
              </w:r>
            </w:ins>
          </w:p>
        </w:tc>
      </w:tr>
      <w:tr w:rsidR="00522ADB" w:rsidRPr="0081005E" w14:paraId="11753D85" w14:textId="77777777" w:rsidTr="00D26F74">
        <w:trPr>
          <w:jc w:val="center"/>
          <w:ins w:id="3569" w:author="Rafi Aziizi" w:date="2021-11-12T14:51:00Z"/>
        </w:trPr>
        <w:tc>
          <w:tcPr>
            <w:tcW w:w="3827" w:type="dxa"/>
            <w:vAlign w:val="center"/>
          </w:tcPr>
          <w:p w14:paraId="08725B66" w14:textId="77777777" w:rsidR="00522ADB" w:rsidRPr="0044182F" w:rsidRDefault="00522ADB" w:rsidP="00D26F74">
            <w:pPr>
              <w:rPr>
                <w:ins w:id="3570" w:author="Rafi Aziizi" w:date="2021-11-12T14:51:00Z"/>
                <w:b/>
              </w:rPr>
            </w:pPr>
            <w:ins w:id="3571" w:author="Rafi Aziizi" w:date="2021-11-12T14:51:00Z">
              <w:r w:rsidRPr="0044182F">
                <w:rPr>
                  <w:b/>
                </w:rPr>
                <w:t>Pre-Conditions</w:t>
              </w:r>
            </w:ins>
          </w:p>
        </w:tc>
        <w:tc>
          <w:tcPr>
            <w:tcW w:w="3964" w:type="dxa"/>
            <w:vAlign w:val="center"/>
          </w:tcPr>
          <w:p w14:paraId="26291772" w14:textId="388CBC91" w:rsidR="00522ADB" w:rsidRPr="0081005E" w:rsidRDefault="00522ADB" w:rsidP="00D26F74">
            <w:pPr>
              <w:rPr>
                <w:ins w:id="3572" w:author="Rafi Aziizi" w:date="2021-11-12T14:51:00Z"/>
                <w:i/>
                <w:iCs/>
              </w:rPr>
            </w:pPr>
            <w:ins w:id="3573" w:author="Rafi Aziizi" w:date="2021-11-12T14:51:00Z">
              <w:r>
                <w:t>Data walikelas aktif</w:t>
              </w:r>
            </w:ins>
          </w:p>
        </w:tc>
      </w:tr>
      <w:tr w:rsidR="00522ADB" w:rsidRPr="0048762E" w14:paraId="5E603466" w14:textId="77777777" w:rsidTr="00D26F74">
        <w:trPr>
          <w:jc w:val="center"/>
          <w:ins w:id="3574" w:author="Rafi Aziizi" w:date="2021-11-12T14:51:00Z"/>
        </w:trPr>
        <w:tc>
          <w:tcPr>
            <w:tcW w:w="3827" w:type="dxa"/>
            <w:vAlign w:val="center"/>
          </w:tcPr>
          <w:p w14:paraId="59C5C745" w14:textId="77777777" w:rsidR="00522ADB" w:rsidRPr="0044182F" w:rsidRDefault="00522ADB" w:rsidP="00D26F74">
            <w:pPr>
              <w:rPr>
                <w:ins w:id="3575" w:author="Rafi Aziizi" w:date="2021-11-12T14:51:00Z"/>
                <w:b/>
              </w:rPr>
            </w:pPr>
            <w:ins w:id="3576" w:author="Rafi Aziizi" w:date="2021-11-12T14:51:00Z">
              <w:r w:rsidRPr="0044182F">
                <w:rPr>
                  <w:b/>
                </w:rPr>
                <w:lastRenderedPageBreak/>
                <w:t>Post-Conditions</w:t>
              </w:r>
            </w:ins>
          </w:p>
        </w:tc>
        <w:tc>
          <w:tcPr>
            <w:tcW w:w="3964" w:type="dxa"/>
            <w:vAlign w:val="center"/>
          </w:tcPr>
          <w:p w14:paraId="137A8580" w14:textId="0B44C303" w:rsidR="00522ADB" w:rsidRPr="0048762E" w:rsidRDefault="00522ADB" w:rsidP="00D26F74">
            <w:pPr>
              <w:rPr>
                <w:ins w:id="3577" w:author="Rafi Aziizi" w:date="2021-11-12T14:51:00Z"/>
              </w:rPr>
            </w:pPr>
            <w:ins w:id="3578" w:author="Rafi Aziizi" w:date="2021-11-12T14:51:00Z">
              <w:r>
                <w:t>Perubahan data walikelas menjadi pasif</w:t>
              </w:r>
            </w:ins>
          </w:p>
        </w:tc>
      </w:tr>
      <w:tr w:rsidR="00522ADB" w:rsidRPr="0044182F" w14:paraId="0EBF0117" w14:textId="77777777" w:rsidTr="00D26F74">
        <w:trPr>
          <w:jc w:val="center"/>
          <w:ins w:id="3579" w:author="Rafi Aziizi" w:date="2021-11-12T14:51:00Z"/>
        </w:trPr>
        <w:tc>
          <w:tcPr>
            <w:tcW w:w="7791" w:type="dxa"/>
            <w:gridSpan w:val="2"/>
            <w:shd w:val="clear" w:color="auto" w:fill="F2EE98"/>
            <w:vAlign w:val="center"/>
          </w:tcPr>
          <w:p w14:paraId="2BC71009" w14:textId="77777777" w:rsidR="00522ADB" w:rsidRPr="0044182F" w:rsidRDefault="00522ADB" w:rsidP="00D26F74">
            <w:pPr>
              <w:jc w:val="center"/>
              <w:rPr>
                <w:ins w:id="3580" w:author="Rafi Aziizi" w:date="2021-11-12T14:51:00Z"/>
                <w:b/>
              </w:rPr>
            </w:pPr>
            <w:ins w:id="3581" w:author="Rafi Aziizi" w:date="2021-11-12T14:51:00Z">
              <w:r w:rsidRPr="0044182F">
                <w:rPr>
                  <w:b/>
                </w:rPr>
                <w:t>Main Course</w:t>
              </w:r>
            </w:ins>
          </w:p>
        </w:tc>
      </w:tr>
      <w:tr w:rsidR="00522ADB" w:rsidRPr="0044182F" w14:paraId="615DB5AC" w14:textId="77777777" w:rsidTr="00D26F74">
        <w:trPr>
          <w:jc w:val="center"/>
          <w:ins w:id="3582" w:author="Rafi Aziizi" w:date="2021-11-12T14:51:00Z"/>
        </w:trPr>
        <w:tc>
          <w:tcPr>
            <w:tcW w:w="3827" w:type="dxa"/>
            <w:shd w:val="clear" w:color="auto" w:fill="F2EE98"/>
            <w:vAlign w:val="center"/>
          </w:tcPr>
          <w:p w14:paraId="50997E56" w14:textId="77777777" w:rsidR="00522ADB" w:rsidRPr="0044182F" w:rsidRDefault="00522ADB" w:rsidP="00D26F74">
            <w:pPr>
              <w:jc w:val="center"/>
              <w:rPr>
                <w:ins w:id="3583" w:author="Rafi Aziizi" w:date="2021-11-12T14:51:00Z"/>
                <w:b/>
              </w:rPr>
            </w:pPr>
            <w:ins w:id="3584" w:author="Rafi Aziizi" w:date="2021-11-12T14:51:00Z">
              <w:r w:rsidRPr="0044182F">
                <w:rPr>
                  <w:b/>
                </w:rPr>
                <w:t>Aksi Aktor</w:t>
              </w:r>
            </w:ins>
          </w:p>
        </w:tc>
        <w:tc>
          <w:tcPr>
            <w:tcW w:w="3964" w:type="dxa"/>
            <w:shd w:val="clear" w:color="auto" w:fill="F2EE98"/>
            <w:vAlign w:val="center"/>
          </w:tcPr>
          <w:p w14:paraId="2B907ED0" w14:textId="77777777" w:rsidR="00522ADB" w:rsidRPr="0044182F" w:rsidRDefault="00522ADB" w:rsidP="00D26F74">
            <w:pPr>
              <w:jc w:val="center"/>
              <w:rPr>
                <w:ins w:id="3585" w:author="Rafi Aziizi" w:date="2021-11-12T14:51:00Z"/>
                <w:b/>
              </w:rPr>
            </w:pPr>
            <w:ins w:id="3586" w:author="Rafi Aziizi" w:date="2021-11-12T14:51:00Z">
              <w:r w:rsidRPr="0044182F">
                <w:rPr>
                  <w:b/>
                </w:rPr>
                <w:t>Reaksi Sistem</w:t>
              </w:r>
            </w:ins>
          </w:p>
        </w:tc>
      </w:tr>
      <w:tr w:rsidR="00522ADB" w:rsidRPr="0044182F" w14:paraId="415CD1CF" w14:textId="77777777" w:rsidTr="00D26F74">
        <w:trPr>
          <w:jc w:val="center"/>
          <w:ins w:id="3587" w:author="Rafi Aziizi" w:date="2021-11-12T14:51:00Z"/>
        </w:trPr>
        <w:tc>
          <w:tcPr>
            <w:tcW w:w="3827" w:type="dxa"/>
            <w:vAlign w:val="center"/>
          </w:tcPr>
          <w:p w14:paraId="630F6598" w14:textId="5C1E7145" w:rsidR="00522ADB" w:rsidRPr="0044182F" w:rsidRDefault="00522ADB" w:rsidP="00522ADB">
            <w:pPr>
              <w:numPr>
                <w:ilvl w:val="0"/>
                <w:numId w:val="84"/>
              </w:numPr>
              <w:spacing w:after="160"/>
              <w:rPr>
                <w:ins w:id="3588" w:author="Rafi Aziizi" w:date="2021-11-12T14:51:00Z"/>
              </w:rPr>
            </w:pPr>
            <w:ins w:id="3589" w:author="Rafi Aziizi" w:date="2021-11-12T14:51:00Z">
              <w:r>
                <w:t>Memasuki menu “Data Walikelas”</w:t>
              </w:r>
            </w:ins>
          </w:p>
        </w:tc>
        <w:tc>
          <w:tcPr>
            <w:tcW w:w="3964" w:type="dxa"/>
            <w:vAlign w:val="center"/>
          </w:tcPr>
          <w:p w14:paraId="60B95773" w14:textId="77777777" w:rsidR="00522ADB" w:rsidRPr="0044182F" w:rsidRDefault="00522ADB" w:rsidP="00D26F74">
            <w:pPr>
              <w:ind w:left="511"/>
              <w:rPr>
                <w:ins w:id="3590" w:author="Rafi Aziizi" w:date="2021-11-12T14:51:00Z"/>
              </w:rPr>
            </w:pPr>
          </w:p>
        </w:tc>
      </w:tr>
      <w:tr w:rsidR="00522ADB" w:rsidRPr="0044182F" w14:paraId="3640E883" w14:textId="77777777" w:rsidTr="00D26F74">
        <w:trPr>
          <w:jc w:val="center"/>
          <w:ins w:id="3591" w:author="Rafi Aziizi" w:date="2021-11-12T14:51:00Z"/>
        </w:trPr>
        <w:tc>
          <w:tcPr>
            <w:tcW w:w="3827" w:type="dxa"/>
            <w:vAlign w:val="center"/>
          </w:tcPr>
          <w:p w14:paraId="20E9D5C8" w14:textId="77777777" w:rsidR="00522ADB" w:rsidRPr="0044182F" w:rsidRDefault="00522ADB" w:rsidP="00D26F74">
            <w:pPr>
              <w:ind w:left="510"/>
              <w:rPr>
                <w:ins w:id="3592" w:author="Rafi Aziizi" w:date="2021-11-12T14:51:00Z"/>
              </w:rPr>
            </w:pPr>
          </w:p>
        </w:tc>
        <w:tc>
          <w:tcPr>
            <w:tcW w:w="3964" w:type="dxa"/>
            <w:vAlign w:val="center"/>
          </w:tcPr>
          <w:p w14:paraId="45BB1C7E" w14:textId="7C1FB9BE" w:rsidR="00522ADB" w:rsidRPr="0044182F" w:rsidRDefault="00522ADB" w:rsidP="00522ADB">
            <w:pPr>
              <w:numPr>
                <w:ilvl w:val="0"/>
                <w:numId w:val="84"/>
              </w:numPr>
              <w:spacing w:after="160"/>
              <w:ind w:left="511"/>
              <w:rPr>
                <w:ins w:id="3593" w:author="Rafi Aziizi" w:date="2021-11-12T14:51:00Z"/>
              </w:rPr>
            </w:pPr>
            <w:ins w:id="3594" w:author="Rafi Aziizi" w:date="2021-11-12T14:51:00Z">
              <w:r>
                <w:t>Menampilkan seluruh data walikelas</w:t>
              </w:r>
            </w:ins>
          </w:p>
        </w:tc>
      </w:tr>
      <w:tr w:rsidR="00522ADB" w:rsidRPr="0044182F" w14:paraId="045F2C2E" w14:textId="77777777" w:rsidTr="00D26F74">
        <w:trPr>
          <w:jc w:val="center"/>
          <w:ins w:id="3595" w:author="Rafi Aziizi" w:date="2021-11-12T14:51:00Z"/>
        </w:trPr>
        <w:tc>
          <w:tcPr>
            <w:tcW w:w="3827" w:type="dxa"/>
            <w:vAlign w:val="center"/>
          </w:tcPr>
          <w:p w14:paraId="7324C227" w14:textId="3041B751" w:rsidR="00522ADB" w:rsidRPr="0044182F" w:rsidRDefault="00522ADB" w:rsidP="00522ADB">
            <w:pPr>
              <w:pStyle w:val="ListParagraph"/>
              <w:numPr>
                <w:ilvl w:val="0"/>
                <w:numId w:val="84"/>
              </w:numPr>
              <w:rPr>
                <w:ins w:id="3596" w:author="Rafi Aziizi" w:date="2021-11-12T14:51:00Z"/>
              </w:rPr>
            </w:pPr>
            <w:ins w:id="3597" w:author="Rafi Aziizi" w:date="2021-11-12T14:51:00Z">
              <w:r>
                <w:t>Menghapus data walikelas tertentu</w:t>
              </w:r>
            </w:ins>
          </w:p>
        </w:tc>
        <w:tc>
          <w:tcPr>
            <w:tcW w:w="3964" w:type="dxa"/>
            <w:vAlign w:val="center"/>
          </w:tcPr>
          <w:p w14:paraId="643946D4" w14:textId="77777777" w:rsidR="00522ADB" w:rsidRDefault="00522ADB" w:rsidP="00D26F74">
            <w:pPr>
              <w:spacing w:after="160"/>
              <w:ind w:left="511"/>
              <w:rPr>
                <w:ins w:id="3598" w:author="Rafi Aziizi" w:date="2021-11-12T14:51:00Z"/>
              </w:rPr>
            </w:pPr>
          </w:p>
        </w:tc>
      </w:tr>
      <w:tr w:rsidR="00522ADB" w:rsidRPr="0044182F" w14:paraId="6D2F88A2" w14:textId="77777777" w:rsidTr="00D26F74">
        <w:trPr>
          <w:jc w:val="center"/>
          <w:ins w:id="3599" w:author="Rafi Aziizi" w:date="2021-11-12T14:51:00Z"/>
        </w:trPr>
        <w:tc>
          <w:tcPr>
            <w:tcW w:w="3827" w:type="dxa"/>
            <w:vAlign w:val="center"/>
          </w:tcPr>
          <w:p w14:paraId="522E892C" w14:textId="77777777" w:rsidR="00522ADB" w:rsidRDefault="00522ADB" w:rsidP="00D26F74">
            <w:pPr>
              <w:pStyle w:val="ListParagraph"/>
              <w:rPr>
                <w:ins w:id="3600" w:author="Rafi Aziizi" w:date="2021-11-12T14:51:00Z"/>
              </w:rPr>
            </w:pPr>
          </w:p>
        </w:tc>
        <w:tc>
          <w:tcPr>
            <w:tcW w:w="3964" w:type="dxa"/>
            <w:vAlign w:val="center"/>
          </w:tcPr>
          <w:p w14:paraId="5E513A1E" w14:textId="749BD477" w:rsidR="00522ADB" w:rsidRDefault="00522ADB" w:rsidP="00522ADB">
            <w:pPr>
              <w:pStyle w:val="ListParagraph"/>
              <w:numPr>
                <w:ilvl w:val="0"/>
                <w:numId w:val="84"/>
              </w:numPr>
              <w:spacing w:after="160"/>
              <w:rPr>
                <w:ins w:id="3601" w:author="Rafi Aziizi" w:date="2021-11-12T14:51:00Z"/>
              </w:rPr>
            </w:pPr>
            <w:ins w:id="3602" w:author="Rafi Aziizi" w:date="2021-11-12T14:51:00Z">
              <w:r>
                <w:t xml:space="preserve">Melakukan perubahan data walikelas aktif menjadi pasif pada </w:t>
              </w:r>
              <w:r w:rsidRPr="00C70CAF">
                <w:rPr>
                  <w:i/>
                  <w:iCs/>
                </w:rPr>
                <w:t>database</w:t>
              </w:r>
            </w:ins>
          </w:p>
        </w:tc>
      </w:tr>
      <w:tr w:rsidR="00522ADB" w:rsidRPr="001B1AF9" w14:paraId="459EEEB8" w14:textId="77777777" w:rsidTr="00D26F74">
        <w:trPr>
          <w:jc w:val="center"/>
          <w:ins w:id="3603" w:author="Rafi Aziizi" w:date="2021-11-12T14:51:00Z"/>
        </w:trPr>
        <w:tc>
          <w:tcPr>
            <w:tcW w:w="7791" w:type="dxa"/>
            <w:gridSpan w:val="2"/>
            <w:shd w:val="clear" w:color="auto" w:fill="F2EE98"/>
            <w:vAlign w:val="center"/>
          </w:tcPr>
          <w:p w14:paraId="539992BB" w14:textId="77777777" w:rsidR="00522ADB" w:rsidRPr="001B1AF9" w:rsidRDefault="00522ADB" w:rsidP="00D26F74">
            <w:pPr>
              <w:pStyle w:val="ListParagraph"/>
              <w:spacing w:after="160"/>
              <w:ind w:left="468"/>
              <w:jc w:val="center"/>
              <w:rPr>
                <w:ins w:id="3604" w:author="Rafi Aziizi" w:date="2021-11-12T14:51:00Z"/>
                <w:b/>
                <w:bCs/>
              </w:rPr>
            </w:pPr>
            <w:ins w:id="3605" w:author="Rafi Aziizi" w:date="2021-11-12T14:51:00Z">
              <w:r w:rsidRPr="001B1AF9">
                <w:rPr>
                  <w:b/>
                  <w:bCs/>
                </w:rPr>
                <w:t>Skenario Eksepsi (Optional)</w:t>
              </w:r>
            </w:ins>
          </w:p>
        </w:tc>
      </w:tr>
      <w:tr w:rsidR="00522ADB" w:rsidRPr="001B1AF9" w14:paraId="28C929ED" w14:textId="77777777" w:rsidTr="00D26F74">
        <w:trPr>
          <w:jc w:val="center"/>
          <w:ins w:id="3606" w:author="Rafi Aziizi" w:date="2021-11-12T14:51:00Z"/>
        </w:trPr>
        <w:tc>
          <w:tcPr>
            <w:tcW w:w="3827" w:type="dxa"/>
            <w:shd w:val="clear" w:color="auto" w:fill="F2EE98"/>
            <w:vAlign w:val="center"/>
          </w:tcPr>
          <w:p w14:paraId="7D38DA10" w14:textId="77777777" w:rsidR="00522ADB" w:rsidRPr="001B1AF9" w:rsidRDefault="00522ADB" w:rsidP="00D26F74">
            <w:pPr>
              <w:pStyle w:val="ListParagraph"/>
              <w:ind w:left="450"/>
              <w:jc w:val="center"/>
              <w:rPr>
                <w:ins w:id="3607" w:author="Rafi Aziizi" w:date="2021-11-12T14:51:00Z"/>
                <w:b/>
                <w:bCs/>
              </w:rPr>
            </w:pPr>
            <w:ins w:id="3608" w:author="Rafi Aziizi" w:date="2021-11-12T14:51:00Z">
              <w:r w:rsidRPr="001B1AF9">
                <w:rPr>
                  <w:b/>
                  <w:bCs/>
                </w:rPr>
                <w:t>Aksi Aktor</w:t>
              </w:r>
            </w:ins>
          </w:p>
        </w:tc>
        <w:tc>
          <w:tcPr>
            <w:tcW w:w="3964" w:type="dxa"/>
            <w:shd w:val="clear" w:color="auto" w:fill="F2EE98"/>
            <w:vAlign w:val="center"/>
          </w:tcPr>
          <w:p w14:paraId="0912941F" w14:textId="77777777" w:rsidR="00522ADB" w:rsidRPr="001B1AF9" w:rsidRDefault="00522ADB" w:rsidP="00D26F74">
            <w:pPr>
              <w:pStyle w:val="ListParagraph"/>
              <w:spacing w:after="160"/>
              <w:ind w:left="468"/>
              <w:jc w:val="center"/>
              <w:rPr>
                <w:ins w:id="3609" w:author="Rafi Aziizi" w:date="2021-11-12T14:51:00Z"/>
                <w:b/>
                <w:bCs/>
              </w:rPr>
            </w:pPr>
            <w:ins w:id="3610" w:author="Rafi Aziizi" w:date="2021-11-12T14:51:00Z">
              <w:r w:rsidRPr="001B1AF9">
                <w:rPr>
                  <w:b/>
                  <w:bCs/>
                </w:rPr>
                <w:t>Reaksi Sistem</w:t>
              </w:r>
            </w:ins>
          </w:p>
        </w:tc>
      </w:tr>
      <w:tr w:rsidR="00522ADB" w14:paraId="10CC96FB" w14:textId="77777777" w:rsidTr="00D26F74">
        <w:trPr>
          <w:jc w:val="center"/>
          <w:ins w:id="3611" w:author="Rafi Aziizi" w:date="2021-11-12T14:51:00Z"/>
        </w:trPr>
        <w:tc>
          <w:tcPr>
            <w:tcW w:w="3827" w:type="dxa"/>
            <w:vAlign w:val="center"/>
          </w:tcPr>
          <w:p w14:paraId="485A3992" w14:textId="52F5FCB0" w:rsidR="00522ADB" w:rsidRDefault="00522ADB" w:rsidP="00D26F74">
            <w:pPr>
              <w:ind w:left="360"/>
              <w:rPr>
                <w:ins w:id="3612" w:author="Rafi Aziizi" w:date="2021-11-12T14:51:00Z"/>
              </w:rPr>
            </w:pPr>
            <w:ins w:id="3613" w:author="Rafi Aziizi" w:date="2021-11-12T14:51:00Z">
              <w:r>
                <w:t>3a. Tidak memasukan secara benar data walikelas yang akan dihapus</w:t>
              </w:r>
            </w:ins>
          </w:p>
        </w:tc>
        <w:tc>
          <w:tcPr>
            <w:tcW w:w="3964" w:type="dxa"/>
            <w:vAlign w:val="center"/>
          </w:tcPr>
          <w:p w14:paraId="485F7306" w14:textId="77777777" w:rsidR="00522ADB" w:rsidRDefault="00522ADB" w:rsidP="00D26F74">
            <w:pPr>
              <w:pStyle w:val="ListParagraph"/>
              <w:spacing w:after="160"/>
              <w:ind w:left="468"/>
              <w:rPr>
                <w:ins w:id="3614" w:author="Rafi Aziizi" w:date="2021-11-12T14:51:00Z"/>
              </w:rPr>
            </w:pPr>
          </w:p>
        </w:tc>
      </w:tr>
      <w:tr w:rsidR="00522ADB" w14:paraId="374581E3" w14:textId="77777777" w:rsidTr="00D26F74">
        <w:trPr>
          <w:jc w:val="center"/>
          <w:ins w:id="3615" w:author="Rafi Aziizi" w:date="2021-11-12T14:51:00Z"/>
        </w:trPr>
        <w:tc>
          <w:tcPr>
            <w:tcW w:w="3827" w:type="dxa"/>
            <w:vAlign w:val="center"/>
          </w:tcPr>
          <w:p w14:paraId="13C8E0F2" w14:textId="77777777" w:rsidR="00522ADB" w:rsidRDefault="00522ADB" w:rsidP="00D26F74">
            <w:pPr>
              <w:pStyle w:val="ListParagraph"/>
              <w:ind w:left="450"/>
              <w:rPr>
                <w:ins w:id="3616" w:author="Rafi Aziizi" w:date="2021-11-12T14:51:00Z"/>
              </w:rPr>
            </w:pPr>
          </w:p>
        </w:tc>
        <w:tc>
          <w:tcPr>
            <w:tcW w:w="3964" w:type="dxa"/>
            <w:vAlign w:val="center"/>
          </w:tcPr>
          <w:p w14:paraId="1C6A5B83" w14:textId="794385EC" w:rsidR="00522ADB" w:rsidRDefault="00522ADB" w:rsidP="00D26F74">
            <w:pPr>
              <w:spacing w:after="160"/>
              <w:ind w:left="360"/>
              <w:rPr>
                <w:ins w:id="3617" w:author="Rafi Aziizi" w:date="2021-11-12T14:51:00Z"/>
              </w:rPr>
            </w:pPr>
            <w:ins w:id="3618" w:author="Rafi Aziizi" w:date="2021-11-12T14:51:00Z">
              <w:r>
                <w:t>3b. Menampilkan pemberitahuan melalui notifikasi bahwa data walikelas tidak memenuhi persyaratan dan gagal dihapuskan</w:t>
              </w:r>
            </w:ins>
          </w:p>
        </w:tc>
      </w:tr>
    </w:tbl>
    <w:p w14:paraId="0073C61E" w14:textId="77777777" w:rsidR="00522ADB" w:rsidRDefault="00522ADB" w:rsidP="00522ADB">
      <w:pPr>
        <w:ind w:left="66"/>
        <w:rPr>
          <w:ins w:id="3619" w:author="Rafi Aziizi" w:date="2021-11-12T14:47:00Z"/>
        </w:rPr>
      </w:pPr>
    </w:p>
    <w:p w14:paraId="5433B7E8" w14:textId="1DD29706" w:rsidR="00522ADB" w:rsidRDefault="00522ADB" w:rsidP="00522ADB">
      <w:pPr>
        <w:ind w:left="66"/>
        <w:rPr>
          <w:ins w:id="3620" w:author="chaniaayulestari@outlook.com" w:date="2021-11-12T16:28:00Z"/>
        </w:rPr>
      </w:pPr>
      <w:ins w:id="3621" w:author="Rafi Aziizi" w:date="2021-11-12T14:47:00Z">
        <w:r>
          <w:t>c. Skenario Edit Walikelas</w:t>
        </w:r>
      </w:ins>
    </w:p>
    <w:p w14:paraId="32F8849E" w14:textId="7E6D4C75" w:rsidR="00885B6D" w:rsidDel="00A25E3C" w:rsidRDefault="00885B6D">
      <w:pPr>
        <w:ind w:left="66"/>
        <w:jc w:val="center"/>
        <w:rPr>
          <w:ins w:id="3622" w:author="Rafi Aziizi" w:date="2021-11-12T14:49:00Z"/>
          <w:del w:id="3623" w:author="chaniaayulestari@outlook.com" w:date="2021-11-13T14:05:00Z"/>
        </w:rPr>
        <w:pPrChange w:id="3624" w:author="chaniaayulestari@outlook.com" w:date="2021-11-13T14:05:00Z">
          <w:pPr>
            <w:ind w:left="66"/>
          </w:pPr>
        </w:pPrChange>
      </w:pPr>
    </w:p>
    <w:p w14:paraId="0D67A5F2" w14:textId="3B902C8F" w:rsidR="00A25E3C" w:rsidRDefault="00A25E3C">
      <w:pPr>
        <w:pStyle w:val="Caption"/>
        <w:keepNext/>
        <w:jc w:val="center"/>
        <w:rPr>
          <w:ins w:id="3625" w:author="chaniaayulestari@outlook.com" w:date="2021-11-13T14:05:00Z"/>
        </w:rPr>
        <w:pPrChange w:id="3626" w:author="chaniaayulestari@outlook.com" w:date="2021-11-13T14:05:00Z">
          <w:pPr/>
        </w:pPrChange>
      </w:pPr>
      <w:bookmarkStart w:id="3627" w:name="_Toc87762739"/>
      <w:ins w:id="3628" w:author="chaniaayulestari@outlook.com" w:date="2021-11-13T14:05:00Z">
        <w:r>
          <w:t xml:space="preserve">Tabel 3. </w:t>
        </w:r>
      </w:ins>
      <w:ins w:id="3629" w:author="Rafi Aziizi" w:date="2021-11-14T11:08:00Z">
        <w:r w:rsidR="001B2DEA">
          <w:fldChar w:fldCharType="begin"/>
        </w:r>
        <w:r w:rsidR="001B2DEA">
          <w:instrText xml:space="preserve"> SEQ Tabel_3. \* ARABIC </w:instrText>
        </w:r>
      </w:ins>
      <w:r w:rsidR="001B2DEA">
        <w:fldChar w:fldCharType="separate"/>
      </w:r>
      <w:ins w:id="3630" w:author="Rafi Aziizi" w:date="2021-11-14T11:08:00Z">
        <w:r w:rsidR="001B2DEA">
          <w:rPr>
            <w:noProof/>
          </w:rPr>
          <w:t>26</w:t>
        </w:r>
        <w:r w:rsidR="001B2DEA">
          <w:fldChar w:fldCharType="end"/>
        </w:r>
      </w:ins>
      <w:ins w:id="3631" w:author="chaniaayulestari@outlook.com" w:date="2021-11-13T14:05:00Z">
        <w:del w:id="3632" w:author="Rafi Aziizi" w:date="2021-11-14T09:52:00Z">
          <w:r w:rsidDel="003640C9">
            <w:fldChar w:fldCharType="begin"/>
          </w:r>
          <w:r w:rsidDel="003640C9">
            <w:delInstrText xml:space="preserve"> SEQ Tabel_3. \* ARABIC </w:delInstrText>
          </w:r>
        </w:del>
      </w:ins>
      <w:del w:id="3633" w:author="Rafi Aziizi" w:date="2021-11-14T09:52:00Z">
        <w:r w:rsidDel="003640C9">
          <w:fldChar w:fldCharType="end"/>
        </w:r>
      </w:del>
      <w:ins w:id="3634" w:author="chaniaayulestari@outlook.com" w:date="2021-11-13T14:05:00Z">
        <w:r>
          <w:t xml:space="preserve"> Skenario Edit Walikelas</w:t>
        </w:r>
        <w:bookmarkEnd w:id="3627"/>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1620DC42" w14:textId="77777777" w:rsidTr="00D26F74">
        <w:trPr>
          <w:jc w:val="center"/>
          <w:ins w:id="3635" w:author="Rafi Aziizi" w:date="2021-11-12T14:49:00Z"/>
        </w:trPr>
        <w:tc>
          <w:tcPr>
            <w:tcW w:w="3827" w:type="dxa"/>
            <w:shd w:val="clear" w:color="auto" w:fill="F2EE98"/>
            <w:vAlign w:val="center"/>
          </w:tcPr>
          <w:p w14:paraId="1F5EAEC4" w14:textId="77777777" w:rsidR="00522ADB" w:rsidRPr="0044182F" w:rsidRDefault="00522ADB" w:rsidP="00D26F74">
            <w:pPr>
              <w:rPr>
                <w:ins w:id="3636" w:author="Rafi Aziizi" w:date="2021-11-12T14:49:00Z"/>
                <w:b/>
              </w:rPr>
            </w:pPr>
            <w:ins w:id="3637" w:author="Rafi Aziizi" w:date="2021-11-12T14:49:00Z">
              <w:r w:rsidRPr="0044182F">
                <w:rPr>
                  <w:b/>
                </w:rPr>
                <w:t>Name</w:t>
              </w:r>
            </w:ins>
          </w:p>
        </w:tc>
        <w:tc>
          <w:tcPr>
            <w:tcW w:w="3964" w:type="dxa"/>
            <w:shd w:val="clear" w:color="auto" w:fill="F2EE98"/>
            <w:vAlign w:val="center"/>
          </w:tcPr>
          <w:p w14:paraId="0E6364DB" w14:textId="5FD12A7B" w:rsidR="00522ADB" w:rsidRPr="00A46E0B" w:rsidRDefault="00522ADB" w:rsidP="00D26F74">
            <w:pPr>
              <w:rPr>
                <w:ins w:id="3638" w:author="Rafi Aziizi" w:date="2021-11-12T14:49:00Z"/>
              </w:rPr>
            </w:pPr>
            <w:ins w:id="3639" w:author="Rafi Aziizi" w:date="2021-11-12T14:49:00Z">
              <w:r>
                <w:t>Edit Walikelas</w:t>
              </w:r>
            </w:ins>
          </w:p>
        </w:tc>
      </w:tr>
      <w:tr w:rsidR="00522ADB" w:rsidRPr="002F6C1D" w14:paraId="4A9CF97F" w14:textId="77777777" w:rsidTr="00D26F74">
        <w:trPr>
          <w:jc w:val="center"/>
          <w:ins w:id="3640" w:author="Rafi Aziizi" w:date="2021-11-12T14:49:00Z"/>
        </w:trPr>
        <w:tc>
          <w:tcPr>
            <w:tcW w:w="3827" w:type="dxa"/>
            <w:vAlign w:val="center"/>
          </w:tcPr>
          <w:p w14:paraId="05AE9A62" w14:textId="77777777" w:rsidR="00522ADB" w:rsidRPr="0044182F" w:rsidRDefault="00522ADB" w:rsidP="00D26F74">
            <w:pPr>
              <w:rPr>
                <w:ins w:id="3641" w:author="Rafi Aziizi" w:date="2021-11-12T14:49:00Z"/>
                <w:b/>
              </w:rPr>
            </w:pPr>
            <w:ins w:id="3642" w:author="Rafi Aziizi" w:date="2021-11-12T14:49:00Z">
              <w:r w:rsidRPr="0044182F">
                <w:rPr>
                  <w:b/>
                </w:rPr>
                <w:t>ID</w:t>
              </w:r>
            </w:ins>
          </w:p>
        </w:tc>
        <w:tc>
          <w:tcPr>
            <w:tcW w:w="3964" w:type="dxa"/>
            <w:vAlign w:val="center"/>
          </w:tcPr>
          <w:p w14:paraId="1665633E" w14:textId="2677C6E8" w:rsidR="00522ADB" w:rsidRPr="002F6C1D" w:rsidRDefault="00522ADB" w:rsidP="00D26F74">
            <w:pPr>
              <w:rPr>
                <w:ins w:id="3643" w:author="Rafi Aziizi" w:date="2021-11-12T14:49:00Z"/>
              </w:rPr>
            </w:pPr>
            <w:ins w:id="3644" w:author="Rafi Aziizi" w:date="2021-11-12T14:49:00Z">
              <w:r>
                <w:t>RC14</w:t>
              </w:r>
            </w:ins>
            <w:ins w:id="3645" w:author="Rafi Aziizi" w:date="2021-11-13T06:55:00Z">
              <w:r w:rsidR="005049EC">
                <w:t>.3</w:t>
              </w:r>
            </w:ins>
          </w:p>
        </w:tc>
      </w:tr>
      <w:tr w:rsidR="00522ADB" w:rsidRPr="000C722D" w14:paraId="1F88D0C5" w14:textId="77777777" w:rsidTr="00D26F74">
        <w:trPr>
          <w:jc w:val="center"/>
          <w:ins w:id="3646" w:author="Rafi Aziizi" w:date="2021-11-12T14:49:00Z"/>
        </w:trPr>
        <w:tc>
          <w:tcPr>
            <w:tcW w:w="3827" w:type="dxa"/>
            <w:vAlign w:val="center"/>
          </w:tcPr>
          <w:p w14:paraId="031C4AEB" w14:textId="77777777" w:rsidR="00522ADB" w:rsidRPr="0044182F" w:rsidRDefault="00522ADB" w:rsidP="00D26F74">
            <w:pPr>
              <w:rPr>
                <w:ins w:id="3647" w:author="Rafi Aziizi" w:date="2021-11-12T14:49:00Z"/>
                <w:b/>
              </w:rPr>
            </w:pPr>
            <w:ins w:id="3648" w:author="Rafi Aziizi" w:date="2021-11-12T14:49:00Z">
              <w:r w:rsidRPr="0044182F">
                <w:rPr>
                  <w:b/>
                </w:rPr>
                <w:t>Description</w:t>
              </w:r>
            </w:ins>
          </w:p>
        </w:tc>
        <w:tc>
          <w:tcPr>
            <w:tcW w:w="3964" w:type="dxa"/>
          </w:tcPr>
          <w:p w14:paraId="6F72BB50" w14:textId="713CEF9B" w:rsidR="00522ADB" w:rsidRPr="000C722D" w:rsidRDefault="00522ADB" w:rsidP="00D26F74">
            <w:pPr>
              <w:rPr>
                <w:ins w:id="3649" w:author="Rafi Aziizi" w:date="2021-11-12T14:49:00Z"/>
              </w:rPr>
            </w:pPr>
            <w:ins w:id="3650" w:author="Rafi Aziizi" w:date="2021-11-12T14:49:00Z">
              <w:r>
                <w:t xml:space="preserve">Use case ini merupakan use case </w:t>
              </w:r>
              <w:r>
                <w:lastRenderedPageBreak/>
                <w:t xml:space="preserve">generalisasi dari kelola </w:t>
              </w:r>
            </w:ins>
            <w:ins w:id="3651" w:author="Rafi Aziizi" w:date="2021-11-12T14:50:00Z">
              <w:r>
                <w:t>walikelas</w:t>
              </w:r>
            </w:ins>
            <w:ins w:id="3652" w:author="Rafi Aziizi" w:date="2021-11-12T14:49:00Z">
              <w:r>
                <w:t xml:space="preserve"> untuk memperbaharui data </w:t>
              </w:r>
            </w:ins>
            <w:ins w:id="3653" w:author="Rafi Aziizi" w:date="2021-11-12T14:50:00Z">
              <w:r>
                <w:t>walikelas</w:t>
              </w:r>
            </w:ins>
            <w:ins w:id="3654" w:author="Rafi Aziizi" w:date="2021-11-12T14:49:00Z">
              <w:r>
                <w:t>.</w:t>
              </w:r>
            </w:ins>
          </w:p>
        </w:tc>
      </w:tr>
      <w:tr w:rsidR="00522ADB" w:rsidRPr="002F6C1D" w14:paraId="4ACB64D6" w14:textId="77777777" w:rsidTr="00D26F74">
        <w:trPr>
          <w:jc w:val="center"/>
          <w:ins w:id="3655" w:author="Rafi Aziizi" w:date="2021-11-12T14:49:00Z"/>
        </w:trPr>
        <w:tc>
          <w:tcPr>
            <w:tcW w:w="3827" w:type="dxa"/>
            <w:vAlign w:val="center"/>
          </w:tcPr>
          <w:p w14:paraId="5EBDE4EA" w14:textId="77777777" w:rsidR="00522ADB" w:rsidRPr="0044182F" w:rsidRDefault="00522ADB" w:rsidP="00D26F74">
            <w:pPr>
              <w:rPr>
                <w:ins w:id="3656" w:author="Rafi Aziizi" w:date="2021-11-12T14:49:00Z"/>
                <w:b/>
              </w:rPr>
            </w:pPr>
            <w:ins w:id="3657" w:author="Rafi Aziizi" w:date="2021-11-12T14:49:00Z">
              <w:r w:rsidRPr="0044182F">
                <w:rPr>
                  <w:b/>
                </w:rPr>
                <w:lastRenderedPageBreak/>
                <w:t>Actors</w:t>
              </w:r>
            </w:ins>
          </w:p>
        </w:tc>
        <w:tc>
          <w:tcPr>
            <w:tcW w:w="3964" w:type="dxa"/>
            <w:vAlign w:val="center"/>
          </w:tcPr>
          <w:p w14:paraId="3603CC8F" w14:textId="77777777" w:rsidR="00522ADB" w:rsidRPr="002F6C1D" w:rsidRDefault="00522ADB" w:rsidP="00D26F74">
            <w:pPr>
              <w:rPr>
                <w:ins w:id="3658" w:author="Rafi Aziizi" w:date="2021-11-12T14:49:00Z"/>
              </w:rPr>
            </w:pPr>
            <w:ins w:id="3659" w:author="Rafi Aziizi" w:date="2021-11-12T14:49:00Z">
              <w:r>
                <w:t>Bag.IT, Guru BK.</w:t>
              </w:r>
            </w:ins>
          </w:p>
        </w:tc>
      </w:tr>
      <w:tr w:rsidR="00522ADB" w:rsidRPr="0044182F" w14:paraId="17C66176" w14:textId="77777777" w:rsidTr="00D26F74">
        <w:trPr>
          <w:jc w:val="center"/>
          <w:ins w:id="3660" w:author="Rafi Aziizi" w:date="2021-11-12T14:49:00Z"/>
        </w:trPr>
        <w:tc>
          <w:tcPr>
            <w:tcW w:w="3827" w:type="dxa"/>
            <w:vAlign w:val="center"/>
          </w:tcPr>
          <w:p w14:paraId="77E84C3E" w14:textId="77777777" w:rsidR="00522ADB" w:rsidRPr="0044182F" w:rsidRDefault="00522ADB" w:rsidP="00D26F74">
            <w:pPr>
              <w:rPr>
                <w:ins w:id="3661" w:author="Rafi Aziizi" w:date="2021-11-12T14:49:00Z"/>
                <w:b/>
              </w:rPr>
            </w:pPr>
            <w:ins w:id="3662" w:author="Rafi Aziizi" w:date="2021-11-12T14:49:00Z">
              <w:r w:rsidRPr="0044182F">
                <w:rPr>
                  <w:b/>
                </w:rPr>
                <w:t>Frequency of Use</w:t>
              </w:r>
            </w:ins>
          </w:p>
        </w:tc>
        <w:tc>
          <w:tcPr>
            <w:tcW w:w="3964" w:type="dxa"/>
            <w:vAlign w:val="center"/>
          </w:tcPr>
          <w:p w14:paraId="25C1D2F2" w14:textId="77777777" w:rsidR="00522ADB" w:rsidRPr="007B7AB3" w:rsidRDefault="00522ADB" w:rsidP="00D26F74">
            <w:pPr>
              <w:rPr>
                <w:ins w:id="3663" w:author="Rafi Aziizi" w:date="2021-11-12T14:49:00Z"/>
                <w:i/>
                <w:iCs/>
              </w:rPr>
            </w:pPr>
            <w:ins w:id="3664" w:author="Rafi Aziizi" w:date="2021-11-12T14:49:00Z">
              <w:r>
                <w:rPr>
                  <w:i/>
                  <w:iCs/>
                </w:rPr>
                <w:t>Conditional</w:t>
              </w:r>
            </w:ins>
          </w:p>
        </w:tc>
      </w:tr>
      <w:tr w:rsidR="00522ADB" w:rsidRPr="0044182F" w14:paraId="4924B956" w14:textId="77777777" w:rsidTr="00D26F74">
        <w:trPr>
          <w:jc w:val="center"/>
          <w:ins w:id="3665" w:author="Rafi Aziizi" w:date="2021-11-12T14:49:00Z"/>
        </w:trPr>
        <w:tc>
          <w:tcPr>
            <w:tcW w:w="3827" w:type="dxa"/>
            <w:vAlign w:val="center"/>
          </w:tcPr>
          <w:p w14:paraId="3095B3A6" w14:textId="77777777" w:rsidR="00522ADB" w:rsidRPr="0044182F" w:rsidRDefault="00522ADB" w:rsidP="00D26F74">
            <w:pPr>
              <w:rPr>
                <w:ins w:id="3666" w:author="Rafi Aziizi" w:date="2021-11-12T14:49:00Z"/>
                <w:b/>
              </w:rPr>
            </w:pPr>
            <w:ins w:id="3667" w:author="Rafi Aziizi" w:date="2021-11-12T14:49:00Z">
              <w:r w:rsidRPr="0044182F">
                <w:rPr>
                  <w:b/>
                </w:rPr>
                <w:t>Triggers</w:t>
              </w:r>
            </w:ins>
          </w:p>
        </w:tc>
        <w:tc>
          <w:tcPr>
            <w:tcW w:w="3964" w:type="dxa"/>
            <w:vAlign w:val="center"/>
          </w:tcPr>
          <w:p w14:paraId="7A19C197" w14:textId="77777777" w:rsidR="00522ADB" w:rsidRPr="0044182F" w:rsidRDefault="00522ADB" w:rsidP="00D26F74">
            <w:pPr>
              <w:rPr>
                <w:ins w:id="3668" w:author="Rafi Aziizi" w:date="2021-11-12T14:49:00Z"/>
              </w:rPr>
            </w:pPr>
            <w:ins w:id="3669" w:author="Rafi Aziizi" w:date="2021-11-12T14:49:00Z">
              <w:r>
                <w:t>-</w:t>
              </w:r>
            </w:ins>
          </w:p>
        </w:tc>
      </w:tr>
      <w:tr w:rsidR="00522ADB" w:rsidRPr="0081005E" w14:paraId="02F5ED1F" w14:textId="77777777" w:rsidTr="00D26F74">
        <w:trPr>
          <w:jc w:val="center"/>
          <w:ins w:id="3670" w:author="Rafi Aziizi" w:date="2021-11-12T14:49:00Z"/>
        </w:trPr>
        <w:tc>
          <w:tcPr>
            <w:tcW w:w="3827" w:type="dxa"/>
            <w:vAlign w:val="center"/>
          </w:tcPr>
          <w:p w14:paraId="20E6FF45" w14:textId="77777777" w:rsidR="00522ADB" w:rsidRPr="0044182F" w:rsidRDefault="00522ADB" w:rsidP="00D26F74">
            <w:pPr>
              <w:rPr>
                <w:ins w:id="3671" w:author="Rafi Aziizi" w:date="2021-11-12T14:49:00Z"/>
                <w:b/>
              </w:rPr>
            </w:pPr>
            <w:ins w:id="3672" w:author="Rafi Aziizi" w:date="2021-11-12T14:49:00Z">
              <w:r w:rsidRPr="0044182F">
                <w:rPr>
                  <w:b/>
                </w:rPr>
                <w:t>Pre-Conditions</w:t>
              </w:r>
            </w:ins>
          </w:p>
        </w:tc>
        <w:tc>
          <w:tcPr>
            <w:tcW w:w="3964" w:type="dxa"/>
            <w:vAlign w:val="center"/>
          </w:tcPr>
          <w:p w14:paraId="58DBCA8A" w14:textId="6A3CCF65" w:rsidR="00522ADB" w:rsidRPr="0081005E" w:rsidRDefault="00522ADB" w:rsidP="00D26F74">
            <w:pPr>
              <w:rPr>
                <w:ins w:id="3673" w:author="Rafi Aziizi" w:date="2021-11-12T14:49:00Z"/>
                <w:i/>
                <w:iCs/>
              </w:rPr>
            </w:pPr>
            <w:ins w:id="3674" w:author="Rafi Aziizi" w:date="2021-11-12T14:49:00Z">
              <w:r>
                <w:t xml:space="preserve">Data </w:t>
              </w:r>
            </w:ins>
            <w:ins w:id="3675" w:author="Rafi Aziizi" w:date="2021-11-12T14:50:00Z">
              <w:r>
                <w:t>walikelas</w:t>
              </w:r>
            </w:ins>
            <w:ins w:id="3676" w:author="Rafi Aziizi" w:date="2021-11-12T14:49:00Z">
              <w:r>
                <w:t xml:space="preserve"> belum diperbaharui</w:t>
              </w:r>
            </w:ins>
          </w:p>
        </w:tc>
      </w:tr>
      <w:tr w:rsidR="00522ADB" w:rsidRPr="0048762E" w14:paraId="128594FC" w14:textId="77777777" w:rsidTr="00D26F74">
        <w:trPr>
          <w:jc w:val="center"/>
          <w:ins w:id="3677" w:author="Rafi Aziizi" w:date="2021-11-12T14:49:00Z"/>
        </w:trPr>
        <w:tc>
          <w:tcPr>
            <w:tcW w:w="3827" w:type="dxa"/>
            <w:vAlign w:val="center"/>
          </w:tcPr>
          <w:p w14:paraId="2F9681B3" w14:textId="77777777" w:rsidR="00522ADB" w:rsidRPr="0044182F" w:rsidRDefault="00522ADB" w:rsidP="00D26F74">
            <w:pPr>
              <w:rPr>
                <w:ins w:id="3678" w:author="Rafi Aziizi" w:date="2021-11-12T14:49:00Z"/>
                <w:b/>
              </w:rPr>
            </w:pPr>
            <w:ins w:id="3679" w:author="Rafi Aziizi" w:date="2021-11-12T14:49:00Z">
              <w:r w:rsidRPr="0044182F">
                <w:rPr>
                  <w:b/>
                </w:rPr>
                <w:t>Post-Conditions</w:t>
              </w:r>
            </w:ins>
          </w:p>
        </w:tc>
        <w:tc>
          <w:tcPr>
            <w:tcW w:w="3964" w:type="dxa"/>
            <w:vAlign w:val="center"/>
          </w:tcPr>
          <w:p w14:paraId="3BFA75CA" w14:textId="4DF1A87B" w:rsidR="00522ADB" w:rsidRPr="0048762E" w:rsidRDefault="00522ADB" w:rsidP="00D26F74">
            <w:pPr>
              <w:rPr>
                <w:ins w:id="3680" w:author="Rafi Aziizi" w:date="2021-11-12T14:49:00Z"/>
              </w:rPr>
            </w:pPr>
            <w:ins w:id="3681" w:author="Rafi Aziizi" w:date="2021-11-12T14:49:00Z">
              <w:r>
                <w:t xml:space="preserve">Perubahan data identitas </w:t>
              </w:r>
            </w:ins>
            <w:ins w:id="3682" w:author="Rafi Aziizi" w:date="2021-11-12T14:50:00Z">
              <w:r>
                <w:t>walikelas</w:t>
              </w:r>
            </w:ins>
          </w:p>
        </w:tc>
      </w:tr>
      <w:tr w:rsidR="00522ADB" w:rsidRPr="0044182F" w14:paraId="124E6308" w14:textId="77777777" w:rsidTr="00D26F74">
        <w:trPr>
          <w:jc w:val="center"/>
          <w:ins w:id="3683" w:author="Rafi Aziizi" w:date="2021-11-12T14:49:00Z"/>
        </w:trPr>
        <w:tc>
          <w:tcPr>
            <w:tcW w:w="7791" w:type="dxa"/>
            <w:gridSpan w:val="2"/>
            <w:shd w:val="clear" w:color="auto" w:fill="F2EE98"/>
            <w:vAlign w:val="center"/>
          </w:tcPr>
          <w:p w14:paraId="29B14FC8" w14:textId="77777777" w:rsidR="00522ADB" w:rsidRPr="0044182F" w:rsidRDefault="00522ADB" w:rsidP="00D26F74">
            <w:pPr>
              <w:jc w:val="center"/>
              <w:rPr>
                <w:ins w:id="3684" w:author="Rafi Aziizi" w:date="2021-11-12T14:49:00Z"/>
                <w:b/>
              </w:rPr>
            </w:pPr>
            <w:ins w:id="3685" w:author="Rafi Aziizi" w:date="2021-11-12T14:49:00Z">
              <w:r w:rsidRPr="0044182F">
                <w:rPr>
                  <w:b/>
                </w:rPr>
                <w:t>Main Course</w:t>
              </w:r>
            </w:ins>
          </w:p>
        </w:tc>
      </w:tr>
      <w:tr w:rsidR="00522ADB" w:rsidRPr="0044182F" w14:paraId="188DF1D0" w14:textId="77777777" w:rsidTr="00D26F74">
        <w:trPr>
          <w:jc w:val="center"/>
          <w:ins w:id="3686" w:author="Rafi Aziizi" w:date="2021-11-12T14:49:00Z"/>
        </w:trPr>
        <w:tc>
          <w:tcPr>
            <w:tcW w:w="3827" w:type="dxa"/>
            <w:shd w:val="clear" w:color="auto" w:fill="F2EE98"/>
            <w:vAlign w:val="center"/>
          </w:tcPr>
          <w:p w14:paraId="6439E64C" w14:textId="77777777" w:rsidR="00522ADB" w:rsidRPr="0044182F" w:rsidRDefault="00522ADB" w:rsidP="00D26F74">
            <w:pPr>
              <w:jc w:val="center"/>
              <w:rPr>
                <w:ins w:id="3687" w:author="Rafi Aziizi" w:date="2021-11-12T14:49:00Z"/>
                <w:b/>
              </w:rPr>
            </w:pPr>
            <w:ins w:id="3688" w:author="Rafi Aziizi" w:date="2021-11-12T14:49:00Z">
              <w:r w:rsidRPr="0044182F">
                <w:rPr>
                  <w:b/>
                </w:rPr>
                <w:t>Aksi Aktor</w:t>
              </w:r>
            </w:ins>
          </w:p>
        </w:tc>
        <w:tc>
          <w:tcPr>
            <w:tcW w:w="3964" w:type="dxa"/>
            <w:shd w:val="clear" w:color="auto" w:fill="F2EE98"/>
            <w:vAlign w:val="center"/>
          </w:tcPr>
          <w:p w14:paraId="1C44DAE3" w14:textId="77777777" w:rsidR="00522ADB" w:rsidRPr="0044182F" w:rsidRDefault="00522ADB" w:rsidP="00D26F74">
            <w:pPr>
              <w:jc w:val="center"/>
              <w:rPr>
                <w:ins w:id="3689" w:author="Rafi Aziizi" w:date="2021-11-12T14:49:00Z"/>
                <w:b/>
              </w:rPr>
            </w:pPr>
            <w:ins w:id="3690" w:author="Rafi Aziizi" w:date="2021-11-12T14:49:00Z">
              <w:r w:rsidRPr="0044182F">
                <w:rPr>
                  <w:b/>
                </w:rPr>
                <w:t>Reaksi Sistem</w:t>
              </w:r>
            </w:ins>
          </w:p>
        </w:tc>
      </w:tr>
      <w:tr w:rsidR="00522ADB" w:rsidRPr="0044182F" w14:paraId="27A6FA99" w14:textId="77777777" w:rsidTr="00D26F74">
        <w:trPr>
          <w:jc w:val="center"/>
          <w:ins w:id="3691" w:author="Rafi Aziizi" w:date="2021-11-12T14:49:00Z"/>
        </w:trPr>
        <w:tc>
          <w:tcPr>
            <w:tcW w:w="3827" w:type="dxa"/>
            <w:vAlign w:val="center"/>
          </w:tcPr>
          <w:p w14:paraId="188266A5" w14:textId="18A00622" w:rsidR="00522ADB" w:rsidRPr="0044182F" w:rsidRDefault="00522ADB">
            <w:pPr>
              <w:numPr>
                <w:ilvl w:val="0"/>
                <w:numId w:val="83"/>
              </w:numPr>
              <w:spacing w:after="160"/>
              <w:ind w:left="309"/>
              <w:rPr>
                <w:ins w:id="3692" w:author="Rafi Aziizi" w:date="2021-11-12T14:49:00Z"/>
              </w:rPr>
              <w:pPrChange w:id="3693" w:author="chaniaayulestari@outlook.com" w:date="2021-11-12T15:24:00Z">
                <w:pPr>
                  <w:numPr>
                    <w:numId w:val="83"/>
                  </w:numPr>
                  <w:spacing w:after="160"/>
                  <w:ind w:left="720" w:hanging="360"/>
                </w:pPr>
              </w:pPrChange>
            </w:pPr>
            <w:ins w:id="3694" w:author="Rafi Aziizi" w:date="2021-11-12T14:49:00Z">
              <w:r>
                <w:t xml:space="preserve">Memasuki menu “Data </w:t>
              </w:r>
            </w:ins>
            <w:ins w:id="3695" w:author="Rafi Aziizi" w:date="2021-11-12T14:50:00Z">
              <w:r>
                <w:t>Walikelas</w:t>
              </w:r>
            </w:ins>
            <w:ins w:id="3696" w:author="Rafi Aziizi" w:date="2021-11-12T14:49:00Z">
              <w:r>
                <w:t>”</w:t>
              </w:r>
            </w:ins>
          </w:p>
        </w:tc>
        <w:tc>
          <w:tcPr>
            <w:tcW w:w="3964" w:type="dxa"/>
            <w:vAlign w:val="center"/>
          </w:tcPr>
          <w:p w14:paraId="5DA8969D" w14:textId="77777777" w:rsidR="00522ADB" w:rsidRPr="0044182F" w:rsidRDefault="00522ADB">
            <w:pPr>
              <w:ind w:left="309"/>
              <w:rPr>
                <w:ins w:id="3697" w:author="Rafi Aziizi" w:date="2021-11-12T14:49:00Z"/>
              </w:rPr>
              <w:pPrChange w:id="3698" w:author="chaniaayulestari@outlook.com" w:date="2021-11-12T15:24:00Z">
                <w:pPr>
                  <w:ind w:left="511"/>
                </w:pPr>
              </w:pPrChange>
            </w:pPr>
          </w:p>
        </w:tc>
      </w:tr>
      <w:tr w:rsidR="00522ADB" w:rsidRPr="0044182F" w14:paraId="717A80FF" w14:textId="77777777" w:rsidTr="00D26F74">
        <w:trPr>
          <w:jc w:val="center"/>
          <w:ins w:id="3699" w:author="Rafi Aziizi" w:date="2021-11-12T14:49:00Z"/>
        </w:trPr>
        <w:tc>
          <w:tcPr>
            <w:tcW w:w="3827" w:type="dxa"/>
            <w:vAlign w:val="center"/>
          </w:tcPr>
          <w:p w14:paraId="4BE89932" w14:textId="77777777" w:rsidR="00522ADB" w:rsidRPr="0044182F" w:rsidRDefault="00522ADB">
            <w:pPr>
              <w:ind w:left="309"/>
              <w:rPr>
                <w:ins w:id="3700" w:author="Rafi Aziizi" w:date="2021-11-12T14:49:00Z"/>
              </w:rPr>
              <w:pPrChange w:id="3701" w:author="chaniaayulestari@outlook.com" w:date="2021-11-12T15:24:00Z">
                <w:pPr>
                  <w:ind w:left="510"/>
                </w:pPr>
              </w:pPrChange>
            </w:pPr>
          </w:p>
        </w:tc>
        <w:tc>
          <w:tcPr>
            <w:tcW w:w="3964" w:type="dxa"/>
            <w:vAlign w:val="center"/>
          </w:tcPr>
          <w:p w14:paraId="3549F64C" w14:textId="10CD1582" w:rsidR="00522ADB" w:rsidRPr="0044182F" w:rsidRDefault="00522ADB">
            <w:pPr>
              <w:numPr>
                <w:ilvl w:val="0"/>
                <w:numId w:val="83"/>
              </w:numPr>
              <w:spacing w:after="160"/>
              <w:ind w:left="309"/>
              <w:rPr>
                <w:ins w:id="3702" w:author="Rafi Aziizi" w:date="2021-11-12T14:49:00Z"/>
              </w:rPr>
              <w:pPrChange w:id="3703" w:author="chaniaayulestari@outlook.com" w:date="2021-11-12T15:24:00Z">
                <w:pPr>
                  <w:numPr>
                    <w:numId w:val="83"/>
                  </w:numPr>
                  <w:spacing w:after="160"/>
                  <w:ind w:left="511" w:hanging="360"/>
                </w:pPr>
              </w:pPrChange>
            </w:pPr>
            <w:ins w:id="3704" w:author="Rafi Aziizi" w:date="2021-11-12T14:49:00Z">
              <w:r>
                <w:t xml:space="preserve">Menampilkan seluruh data </w:t>
              </w:r>
            </w:ins>
            <w:ins w:id="3705" w:author="Rafi Aziizi" w:date="2021-11-12T14:50:00Z">
              <w:r>
                <w:t>walikelas</w:t>
              </w:r>
            </w:ins>
          </w:p>
        </w:tc>
      </w:tr>
      <w:tr w:rsidR="00522ADB" w:rsidRPr="0044182F" w14:paraId="4E956524" w14:textId="77777777" w:rsidTr="00D26F74">
        <w:trPr>
          <w:jc w:val="center"/>
          <w:ins w:id="3706" w:author="Rafi Aziizi" w:date="2021-11-12T14:49:00Z"/>
        </w:trPr>
        <w:tc>
          <w:tcPr>
            <w:tcW w:w="3827" w:type="dxa"/>
            <w:vAlign w:val="center"/>
          </w:tcPr>
          <w:p w14:paraId="03B3AA1B" w14:textId="588C5B05" w:rsidR="00522ADB" w:rsidRPr="0044182F" w:rsidRDefault="00522ADB">
            <w:pPr>
              <w:pStyle w:val="ListParagraph"/>
              <w:numPr>
                <w:ilvl w:val="0"/>
                <w:numId w:val="83"/>
              </w:numPr>
              <w:ind w:left="309"/>
              <w:rPr>
                <w:ins w:id="3707" w:author="Rafi Aziizi" w:date="2021-11-12T14:49:00Z"/>
              </w:rPr>
              <w:pPrChange w:id="3708" w:author="chaniaayulestari@outlook.com" w:date="2021-11-12T15:24:00Z">
                <w:pPr>
                  <w:pStyle w:val="ListParagraph"/>
                  <w:numPr>
                    <w:numId w:val="83"/>
                  </w:numPr>
                  <w:ind w:hanging="360"/>
                </w:pPr>
              </w:pPrChange>
            </w:pPr>
            <w:ins w:id="3709" w:author="Rafi Aziizi" w:date="2021-11-12T14:49:00Z">
              <w:r>
                <w:t xml:space="preserve">Menekan tombol “Profile </w:t>
              </w:r>
            </w:ins>
            <w:ins w:id="3710" w:author="Rafi Aziizi" w:date="2021-11-12T14:50:00Z">
              <w:r>
                <w:t>Walikelas</w:t>
              </w:r>
            </w:ins>
            <w:ins w:id="3711" w:author="Rafi Aziizi" w:date="2021-11-12T14:49:00Z">
              <w:r>
                <w:t>”</w:t>
              </w:r>
            </w:ins>
          </w:p>
        </w:tc>
        <w:tc>
          <w:tcPr>
            <w:tcW w:w="3964" w:type="dxa"/>
            <w:vAlign w:val="center"/>
          </w:tcPr>
          <w:p w14:paraId="1E917DD7" w14:textId="77777777" w:rsidR="00522ADB" w:rsidRDefault="00522ADB">
            <w:pPr>
              <w:spacing w:after="160"/>
              <w:ind w:left="309"/>
              <w:rPr>
                <w:ins w:id="3712" w:author="Rafi Aziizi" w:date="2021-11-12T14:49:00Z"/>
              </w:rPr>
              <w:pPrChange w:id="3713" w:author="chaniaayulestari@outlook.com" w:date="2021-11-12T15:24:00Z">
                <w:pPr>
                  <w:spacing w:after="160"/>
                  <w:ind w:left="511"/>
                </w:pPr>
              </w:pPrChange>
            </w:pPr>
          </w:p>
        </w:tc>
      </w:tr>
      <w:tr w:rsidR="00522ADB" w:rsidRPr="0044182F" w14:paraId="14DC8753" w14:textId="77777777" w:rsidTr="00D26F74">
        <w:trPr>
          <w:jc w:val="center"/>
          <w:ins w:id="3714" w:author="Rafi Aziizi" w:date="2021-11-12T14:49:00Z"/>
        </w:trPr>
        <w:tc>
          <w:tcPr>
            <w:tcW w:w="3827" w:type="dxa"/>
            <w:vAlign w:val="center"/>
          </w:tcPr>
          <w:p w14:paraId="5455ED38" w14:textId="77777777" w:rsidR="00522ADB" w:rsidRDefault="00522ADB">
            <w:pPr>
              <w:pStyle w:val="ListParagraph"/>
              <w:ind w:left="309"/>
              <w:rPr>
                <w:ins w:id="3715" w:author="Rafi Aziizi" w:date="2021-11-12T14:49:00Z"/>
              </w:rPr>
              <w:pPrChange w:id="3716" w:author="chaniaayulestari@outlook.com" w:date="2021-11-12T15:24:00Z">
                <w:pPr>
                  <w:pStyle w:val="ListParagraph"/>
                </w:pPr>
              </w:pPrChange>
            </w:pPr>
          </w:p>
        </w:tc>
        <w:tc>
          <w:tcPr>
            <w:tcW w:w="3964" w:type="dxa"/>
            <w:vAlign w:val="center"/>
          </w:tcPr>
          <w:p w14:paraId="7F7A60B2" w14:textId="56384B5F" w:rsidR="00522ADB" w:rsidRDefault="00522ADB">
            <w:pPr>
              <w:pStyle w:val="ListParagraph"/>
              <w:numPr>
                <w:ilvl w:val="0"/>
                <w:numId w:val="83"/>
              </w:numPr>
              <w:spacing w:after="160"/>
              <w:ind w:left="309"/>
              <w:rPr>
                <w:ins w:id="3717" w:author="Rafi Aziizi" w:date="2021-11-12T14:49:00Z"/>
              </w:rPr>
              <w:pPrChange w:id="3718" w:author="chaniaayulestari@outlook.com" w:date="2021-11-12T15:24:00Z">
                <w:pPr>
                  <w:pStyle w:val="ListParagraph"/>
                  <w:numPr>
                    <w:numId w:val="83"/>
                  </w:numPr>
                  <w:spacing w:after="160"/>
                  <w:ind w:hanging="360"/>
                </w:pPr>
              </w:pPrChange>
            </w:pPr>
            <w:ins w:id="3719" w:author="Rafi Aziizi" w:date="2021-11-12T14:49:00Z">
              <w:r>
                <w:t xml:space="preserve">Menampilkan data identitas </w:t>
              </w:r>
            </w:ins>
            <w:ins w:id="3720" w:author="Rafi Aziizi" w:date="2021-11-12T14:50:00Z">
              <w:r>
                <w:t xml:space="preserve">walikelas </w:t>
              </w:r>
            </w:ins>
            <w:ins w:id="3721" w:author="Rafi Aziizi" w:date="2021-11-12T14:49:00Z">
              <w:r>
                <w:t>secara keseluruhan</w:t>
              </w:r>
            </w:ins>
          </w:p>
        </w:tc>
      </w:tr>
      <w:tr w:rsidR="00522ADB" w:rsidRPr="0044182F" w14:paraId="09BAA6D3" w14:textId="77777777" w:rsidTr="00D26F74">
        <w:trPr>
          <w:jc w:val="center"/>
          <w:ins w:id="3722" w:author="Rafi Aziizi" w:date="2021-11-12T14:49:00Z"/>
        </w:trPr>
        <w:tc>
          <w:tcPr>
            <w:tcW w:w="3827" w:type="dxa"/>
            <w:vAlign w:val="center"/>
          </w:tcPr>
          <w:p w14:paraId="6B403BF7" w14:textId="2E711EC2" w:rsidR="00522ADB" w:rsidRDefault="00522ADB">
            <w:pPr>
              <w:pStyle w:val="ListParagraph"/>
              <w:numPr>
                <w:ilvl w:val="0"/>
                <w:numId w:val="83"/>
              </w:numPr>
              <w:ind w:left="309"/>
              <w:rPr>
                <w:ins w:id="3723" w:author="Rafi Aziizi" w:date="2021-11-12T14:49:00Z"/>
              </w:rPr>
              <w:pPrChange w:id="3724" w:author="chaniaayulestari@outlook.com" w:date="2021-11-12T15:24:00Z">
                <w:pPr>
                  <w:pStyle w:val="ListParagraph"/>
                  <w:numPr>
                    <w:numId w:val="83"/>
                  </w:numPr>
                  <w:ind w:hanging="360"/>
                </w:pPr>
              </w:pPrChange>
            </w:pPr>
            <w:ins w:id="3725" w:author="Rafi Aziizi" w:date="2021-11-12T14:49:00Z">
              <w:r>
                <w:t xml:space="preserve">Melakukan perubahan data </w:t>
              </w:r>
            </w:ins>
            <w:ins w:id="3726" w:author="Rafi Aziizi" w:date="2021-11-12T14:50:00Z">
              <w:r>
                <w:t>walikelas</w:t>
              </w:r>
            </w:ins>
          </w:p>
        </w:tc>
        <w:tc>
          <w:tcPr>
            <w:tcW w:w="3964" w:type="dxa"/>
            <w:vAlign w:val="center"/>
          </w:tcPr>
          <w:p w14:paraId="1A495125" w14:textId="77777777" w:rsidR="00522ADB" w:rsidRDefault="00522ADB">
            <w:pPr>
              <w:spacing w:after="160"/>
              <w:ind w:left="309"/>
              <w:rPr>
                <w:ins w:id="3727" w:author="Rafi Aziizi" w:date="2021-11-12T14:49:00Z"/>
              </w:rPr>
              <w:pPrChange w:id="3728" w:author="chaniaayulestari@outlook.com" w:date="2021-11-12T15:24:00Z">
                <w:pPr>
                  <w:spacing w:after="160"/>
                </w:pPr>
              </w:pPrChange>
            </w:pPr>
          </w:p>
        </w:tc>
      </w:tr>
      <w:tr w:rsidR="00522ADB" w:rsidRPr="0044182F" w14:paraId="338DE167" w14:textId="77777777" w:rsidTr="00D26F74">
        <w:trPr>
          <w:jc w:val="center"/>
          <w:ins w:id="3729" w:author="Rafi Aziizi" w:date="2021-11-12T14:49:00Z"/>
        </w:trPr>
        <w:tc>
          <w:tcPr>
            <w:tcW w:w="3827" w:type="dxa"/>
            <w:vAlign w:val="center"/>
          </w:tcPr>
          <w:p w14:paraId="589EB0D6" w14:textId="77777777" w:rsidR="00522ADB" w:rsidRDefault="00522ADB">
            <w:pPr>
              <w:ind w:left="309"/>
              <w:rPr>
                <w:ins w:id="3730" w:author="Rafi Aziizi" w:date="2021-11-12T14:49:00Z"/>
              </w:rPr>
              <w:pPrChange w:id="3731" w:author="chaniaayulestari@outlook.com" w:date="2021-11-12T15:24:00Z">
                <w:pPr/>
              </w:pPrChange>
            </w:pPr>
          </w:p>
        </w:tc>
        <w:tc>
          <w:tcPr>
            <w:tcW w:w="3964" w:type="dxa"/>
            <w:vAlign w:val="center"/>
          </w:tcPr>
          <w:p w14:paraId="5AF2E6D2" w14:textId="5CEBF775" w:rsidR="00522ADB" w:rsidRDefault="00522ADB">
            <w:pPr>
              <w:pStyle w:val="ListParagraph"/>
              <w:numPr>
                <w:ilvl w:val="0"/>
                <w:numId w:val="83"/>
              </w:numPr>
              <w:spacing w:after="160"/>
              <w:ind w:left="309"/>
              <w:rPr>
                <w:ins w:id="3732" w:author="Rafi Aziizi" w:date="2021-11-12T14:49:00Z"/>
              </w:rPr>
              <w:pPrChange w:id="3733" w:author="chaniaayulestari@outlook.com" w:date="2021-11-12T15:24:00Z">
                <w:pPr>
                  <w:pStyle w:val="ListParagraph"/>
                  <w:numPr>
                    <w:numId w:val="83"/>
                  </w:numPr>
                  <w:spacing w:after="160"/>
                  <w:ind w:hanging="360"/>
                </w:pPr>
              </w:pPrChange>
            </w:pPr>
            <w:ins w:id="3734" w:author="Rafi Aziizi" w:date="2021-11-12T14:49:00Z">
              <w:r>
                <w:t xml:space="preserve">Menyimpan data </w:t>
              </w:r>
            </w:ins>
            <w:ins w:id="3735" w:author="Rafi Aziizi" w:date="2021-11-12T14:50:00Z">
              <w:r>
                <w:t xml:space="preserve">walikelas </w:t>
              </w:r>
            </w:ins>
            <w:ins w:id="3736" w:author="Rafi Aziizi" w:date="2021-11-12T14:49:00Z">
              <w:r>
                <w:t xml:space="preserve">terbaru pada </w:t>
              </w:r>
              <w:r w:rsidRPr="00C70CAF">
                <w:rPr>
                  <w:i/>
                  <w:iCs/>
                </w:rPr>
                <w:t>database</w:t>
              </w:r>
            </w:ins>
          </w:p>
        </w:tc>
      </w:tr>
      <w:tr w:rsidR="00522ADB" w:rsidRPr="001B1AF9" w14:paraId="3EFDEBED" w14:textId="77777777" w:rsidTr="00D26F74">
        <w:trPr>
          <w:jc w:val="center"/>
          <w:ins w:id="3737" w:author="Rafi Aziizi" w:date="2021-11-12T14:49:00Z"/>
        </w:trPr>
        <w:tc>
          <w:tcPr>
            <w:tcW w:w="7791" w:type="dxa"/>
            <w:gridSpan w:val="2"/>
            <w:shd w:val="clear" w:color="auto" w:fill="F2EE98"/>
            <w:vAlign w:val="center"/>
          </w:tcPr>
          <w:p w14:paraId="650D0176" w14:textId="77777777" w:rsidR="00522ADB" w:rsidRPr="001B1AF9" w:rsidRDefault="00522ADB" w:rsidP="00D26F74">
            <w:pPr>
              <w:pStyle w:val="ListParagraph"/>
              <w:spacing w:after="160"/>
              <w:ind w:left="468"/>
              <w:jc w:val="center"/>
              <w:rPr>
                <w:ins w:id="3738" w:author="Rafi Aziizi" w:date="2021-11-12T14:49:00Z"/>
                <w:b/>
                <w:bCs/>
              </w:rPr>
            </w:pPr>
            <w:ins w:id="3739" w:author="Rafi Aziizi" w:date="2021-11-12T14:49:00Z">
              <w:r w:rsidRPr="001B1AF9">
                <w:rPr>
                  <w:b/>
                  <w:bCs/>
                </w:rPr>
                <w:t>Skenario Eksepsi (Optional)</w:t>
              </w:r>
            </w:ins>
          </w:p>
        </w:tc>
      </w:tr>
      <w:tr w:rsidR="00522ADB" w:rsidRPr="001B1AF9" w14:paraId="4E8520F7" w14:textId="77777777" w:rsidTr="00D26F74">
        <w:trPr>
          <w:jc w:val="center"/>
          <w:ins w:id="3740" w:author="Rafi Aziizi" w:date="2021-11-12T14:49:00Z"/>
        </w:trPr>
        <w:tc>
          <w:tcPr>
            <w:tcW w:w="3827" w:type="dxa"/>
            <w:shd w:val="clear" w:color="auto" w:fill="F2EE98"/>
            <w:vAlign w:val="center"/>
          </w:tcPr>
          <w:p w14:paraId="2E50B7B1" w14:textId="77777777" w:rsidR="00522ADB" w:rsidRPr="001B1AF9" w:rsidRDefault="00522ADB" w:rsidP="00D26F74">
            <w:pPr>
              <w:pStyle w:val="ListParagraph"/>
              <w:ind w:left="450"/>
              <w:jc w:val="center"/>
              <w:rPr>
                <w:ins w:id="3741" w:author="Rafi Aziizi" w:date="2021-11-12T14:49:00Z"/>
                <w:b/>
                <w:bCs/>
              </w:rPr>
            </w:pPr>
            <w:ins w:id="3742" w:author="Rafi Aziizi" w:date="2021-11-12T14:49:00Z">
              <w:r w:rsidRPr="001B1AF9">
                <w:rPr>
                  <w:b/>
                  <w:bCs/>
                </w:rPr>
                <w:t>Aksi Aktor</w:t>
              </w:r>
            </w:ins>
          </w:p>
        </w:tc>
        <w:tc>
          <w:tcPr>
            <w:tcW w:w="3964" w:type="dxa"/>
            <w:shd w:val="clear" w:color="auto" w:fill="F2EE98"/>
            <w:vAlign w:val="center"/>
          </w:tcPr>
          <w:p w14:paraId="69A3DDE9" w14:textId="77777777" w:rsidR="00522ADB" w:rsidRPr="001B1AF9" w:rsidRDefault="00522ADB" w:rsidP="00D26F74">
            <w:pPr>
              <w:pStyle w:val="ListParagraph"/>
              <w:spacing w:after="160"/>
              <w:ind w:left="468"/>
              <w:jc w:val="center"/>
              <w:rPr>
                <w:ins w:id="3743" w:author="Rafi Aziizi" w:date="2021-11-12T14:49:00Z"/>
                <w:b/>
                <w:bCs/>
              </w:rPr>
            </w:pPr>
            <w:ins w:id="3744" w:author="Rafi Aziizi" w:date="2021-11-12T14:49:00Z">
              <w:r w:rsidRPr="001B1AF9">
                <w:rPr>
                  <w:b/>
                  <w:bCs/>
                </w:rPr>
                <w:t>Reaksi Sistem</w:t>
              </w:r>
            </w:ins>
          </w:p>
        </w:tc>
      </w:tr>
      <w:tr w:rsidR="00522ADB" w14:paraId="1804D3BE" w14:textId="77777777" w:rsidTr="00D26F74">
        <w:trPr>
          <w:jc w:val="center"/>
          <w:ins w:id="3745" w:author="Rafi Aziizi" w:date="2021-11-12T14:49:00Z"/>
        </w:trPr>
        <w:tc>
          <w:tcPr>
            <w:tcW w:w="3827" w:type="dxa"/>
            <w:vAlign w:val="center"/>
          </w:tcPr>
          <w:p w14:paraId="644E7E18" w14:textId="6BD05F46" w:rsidR="00522ADB" w:rsidRDefault="00522ADB">
            <w:pPr>
              <w:ind w:left="309"/>
              <w:rPr>
                <w:ins w:id="3746" w:author="Rafi Aziizi" w:date="2021-11-12T14:49:00Z"/>
              </w:rPr>
              <w:pPrChange w:id="3747" w:author="chaniaayulestari@outlook.com" w:date="2021-11-12T15:24:00Z">
                <w:pPr>
                  <w:ind w:left="360"/>
                </w:pPr>
              </w:pPrChange>
            </w:pPr>
            <w:ins w:id="3748" w:author="Rafi Aziizi" w:date="2021-11-12T14:49:00Z">
              <w:r>
                <w:t xml:space="preserve">5a. Tidak memasukan secara benar data </w:t>
              </w:r>
            </w:ins>
            <w:ins w:id="3749" w:author="Rafi Aziizi" w:date="2021-11-12T14:50:00Z">
              <w:r>
                <w:t xml:space="preserve">walikelas </w:t>
              </w:r>
            </w:ins>
            <w:ins w:id="3750" w:author="Rafi Aziizi" w:date="2021-11-12T14:49:00Z">
              <w:r>
                <w:t>yang akan diperbaharui</w:t>
              </w:r>
            </w:ins>
          </w:p>
        </w:tc>
        <w:tc>
          <w:tcPr>
            <w:tcW w:w="3964" w:type="dxa"/>
            <w:vAlign w:val="center"/>
          </w:tcPr>
          <w:p w14:paraId="32483ACF" w14:textId="77777777" w:rsidR="00522ADB" w:rsidRDefault="00522ADB">
            <w:pPr>
              <w:pStyle w:val="ListParagraph"/>
              <w:spacing w:after="160"/>
              <w:ind w:left="309"/>
              <w:rPr>
                <w:ins w:id="3751" w:author="Rafi Aziizi" w:date="2021-11-12T14:49:00Z"/>
              </w:rPr>
              <w:pPrChange w:id="3752" w:author="chaniaayulestari@outlook.com" w:date="2021-11-12T15:24:00Z">
                <w:pPr>
                  <w:pStyle w:val="ListParagraph"/>
                  <w:spacing w:after="160"/>
                  <w:ind w:left="468"/>
                </w:pPr>
              </w:pPrChange>
            </w:pPr>
          </w:p>
        </w:tc>
      </w:tr>
      <w:tr w:rsidR="00522ADB" w14:paraId="44454184" w14:textId="77777777" w:rsidTr="00D26F74">
        <w:trPr>
          <w:jc w:val="center"/>
          <w:ins w:id="3753" w:author="Rafi Aziizi" w:date="2021-11-12T14:49:00Z"/>
        </w:trPr>
        <w:tc>
          <w:tcPr>
            <w:tcW w:w="3827" w:type="dxa"/>
            <w:vAlign w:val="center"/>
          </w:tcPr>
          <w:p w14:paraId="0C3BF0E0" w14:textId="77777777" w:rsidR="00522ADB" w:rsidRDefault="00522ADB">
            <w:pPr>
              <w:pStyle w:val="ListParagraph"/>
              <w:ind w:left="309"/>
              <w:rPr>
                <w:ins w:id="3754" w:author="Rafi Aziizi" w:date="2021-11-12T14:49:00Z"/>
              </w:rPr>
              <w:pPrChange w:id="3755" w:author="chaniaayulestari@outlook.com" w:date="2021-11-12T15:24:00Z">
                <w:pPr>
                  <w:pStyle w:val="ListParagraph"/>
                  <w:ind w:left="450"/>
                </w:pPr>
              </w:pPrChange>
            </w:pPr>
          </w:p>
        </w:tc>
        <w:tc>
          <w:tcPr>
            <w:tcW w:w="3964" w:type="dxa"/>
            <w:vAlign w:val="center"/>
          </w:tcPr>
          <w:p w14:paraId="72947479" w14:textId="7EE17284" w:rsidR="00522ADB" w:rsidRDefault="00522ADB">
            <w:pPr>
              <w:spacing w:after="160"/>
              <w:ind w:left="309"/>
              <w:rPr>
                <w:ins w:id="3756" w:author="Rafi Aziizi" w:date="2021-11-12T14:49:00Z"/>
              </w:rPr>
              <w:pPrChange w:id="3757" w:author="chaniaayulestari@outlook.com" w:date="2021-11-12T15:24:00Z">
                <w:pPr>
                  <w:spacing w:after="160"/>
                  <w:ind w:left="360"/>
                </w:pPr>
              </w:pPrChange>
            </w:pPr>
            <w:ins w:id="3758" w:author="Rafi Aziizi" w:date="2021-11-12T14:49:00Z">
              <w:r>
                <w:t xml:space="preserve">3b. Menampilkan pemberitahuan melalui notifikasi bahwa data </w:t>
              </w:r>
            </w:ins>
            <w:ins w:id="3759" w:author="Rafi Aziizi" w:date="2021-11-12T14:50:00Z">
              <w:r>
                <w:lastRenderedPageBreak/>
                <w:t xml:space="preserve">walikelas </w:t>
              </w:r>
            </w:ins>
            <w:ins w:id="3760" w:author="Rafi Aziizi" w:date="2021-11-12T14:49:00Z">
              <w:r>
                <w:t>tidak memenuhi persyaratan dan gagal diperbaharui</w:t>
              </w:r>
            </w:ins>
          </w:p>
        </w:tc>
      </w:tr>
    </w:tbl>
    <w:p w14:paraId="0D01F69D" w14:textId="77777777" w:rsidR="00522ADB" w:rsidRDefault="00522ADB" w:rsidP="00522ADB">
      <w:pPr>
        <w:ind w:left="66"/>
        <w:rPr>
          <w:ins w:id="3761" w:author="Rafi Aziizi" w:date="2021-11-12T14:47:00Z"/>
        </w:rPr>
      </w:pPr>
    </w:p>
    <w:p w14:paraId="1508588B" w14:textId="03046729" w:rsidR="00522ADB" w:rsidRDefault="00522ADB">
      <w:pPr>
        <w:ind w:left="66"/>
        <w:rPr>
          <w:ins w:id="3762" w:author="chaniaayulestari@outlook.com" w:date="2021-11-12T16:28:00Z"/>
        </w:rPr>
      </w:pPr>
      <w:ins w:id="3763" w:author="Rafi Aziizi" w:date="2021-11-12T14:47:00Z">
        <w:r>
          <w:t>d. Skenario Lihat Walikelas</w:t>
        </w:r>
      </w:ins>
    </w:p>
    <w:p w14:paraId="5AF6477D" w14:textId="1BBEDF2C" w:rsidR="00885B6D" w:rsidDel="00A25E3C" w:rsidRDefault="00885B6D">
      <w:pPr>
        <w:ind w:left="66"/>
        <w:jc w:val="center"/>
        <w:rPr>
          <w:del w:id="3764" w:author="chaniaayulestari@outlook.com" w:date="2021-11-13T14:05:00Z"/>
        </w:rPr>
        <w:pPrChange w:id="3765" w:author="chaniaayulestari@outlook.com" w:date="2021-11-13T14:06:00Z">
          <w:pPr>
            <w:pStyle w:val="ListParagraph"/>
            <w:numPr>
              <w:numId w:val="25"/>
            </w:numPr>
            <w:ind w:left="426" w:hanging="360"/>
          </w:pPr>
        </w:pPrChange>
      </w:pPr>
    </w:p>
    <w:p w14:paraId="7E7C74D9" w14:textId="1FCD8E2E" w:rsidR="00A25E3C" w:rsidRDefault="00A25E3C">
      <w:pPr>
        <w:pStyle w:val="Caption"/>
        <w:keepNext/>
        <w:jc w:val="center"/>
        <w:rPr>
          <w:ins w:id="3766" w:author="chaniaayulestari@outlook.com" w:date="2021-11-13T14:05:00Z"/>
        </w:rPr>
        <w:pPrChange w:id="3767" w:author="chaniaayulestari@outlook.com" w:date="2021-11-13T14:06:00Z">
          <w:pPr/>
        </w:pPrChange>
      </w:pPr>
      <w:bookmarkStart w:id="3768" w:name="_Toc87762740"/>
      <w:ins w:id="3769" w:author="chaniaayulestari@outlook.com" w:date="2021-11-13T14:05:00Z">
        <w:r>
          <w:t xml:space="preserve">Tabel 3. </w:t>
        </w:r>
      </w:ins>
      <w:ins w:id="3770" w:author="Rafi Aziizi" w:date="2021-11-14T11:08:00Z">
        <w:r w:rsidR="001B2DEA">
          <w:fldChar w:fldCharType="begin"/>
        </w:r>
        <w:r w:rsidR="001B2DEA">
          <w:instrText xml:space="preserve"> SEQ Tabel_3. \* ARABIC </w:instrText>
        </w:r>
      </w:ins>
      <w:r w:rsidR="001B2DEA">
        <w:fldChar w:fldCharType="separate"/>
      </w:r>
      <w:ins w:id="3771" w:author="Rafi Aziizi" w:date="2021-11-14T11:08:00Z">
        <w:r w:rsidR="001B2DEA">
          <w:rPr>
            <w:noProof/>
          </w:rPr>
          <w:t>27</w:t>
        </w:r>
        <w:r w:rsidR="001B2DEA">
          <w:fldChar w:fldCharType="end"/>
        </w:r>
      </w:ins>
      <w:ins w:id="3772" w:author="chaniaayulestari@outlook.com" w:date="2021-11-13T14:05:00Z">
        <w:del w:id="3773" w:author="Rafi Aziizi" w:date="2021-11-14T09:52:00Z">
          <w:r w:rsidDel="003640C9">
            <w:fldChar w:fldCharType="begin"/>
          </w:r>
          <w:r w:rsidDel="003640C9">
            <w:delInstrText xml:space="preserve"> SEQ Tabel_3. \* ARABIC </w:delInstrText>
          </w:r>
        </w:del>
      </w:ins>
      <w:del w:id="3774" w:author="Rafi Aziizi" w:date="2021-11-14T09:52:00Z">
        <w:r w:rsidDel="003640C9">
          <w:fldChar w:fldCharType="end"/>
        </w:r>
      </w:del>
      <w:ins w:id="3775" w:author="chaniaayulestari@outlook.com" w:date="2021-11-13T14:05:00Z">
        <w:r>
          <w:t xml:space="preserve"> Skenari Lihat Walikelas</w:t>
        </w:r>
        <w:bookmarkEnd w:id="3768"/>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43E24" w:rsidRPr="00A46E0B" w14:paraId="0A9D4A36" w14:textId="77777777" w:rsidTr="008159DF">
        <w:trPr>
          <w:jc w:val="center"/>
        </w:trPr>
        <w:tc>
          <w:tcPr>
            <w:tcW w:w="3827" w:type="dxa"/>
            <w:shd w:val="clear" w:color="auto" w:fill="F2EE98"/>
            <w:vAlign w:val="center"/>
          </w:tcPr>
          <w:p w14:paraId="058DFB65" w14:textId="77777777" w:rsidR="00443E24" w:rsidRPr="0044182F" w:rsidRDefault="00443E24" w:rsidP="008159DF">
            <w:pPr>
              <w:rPr>
                <w:b/>
              </w:rPr>
            </w:pPr>
            <w:r w:rsidRPr="0044182F">
              <w:rPr>
                <w:b/>
              </w:rPr>
              <w:t>Name</w:t>
            </w:r>
          </w:p>
        </w:tc>
        <w:tc>
          <w:tcPr>
            <w:tcW w:w="3964" w:type="dxa"/>
            <w:shd w:val="clear" w:color="auto" w:fill="F2EE98"/>
            <w:vAlign w:val="center"/>
          </w:tcPr>
          <w:p w14:paraId="32F20B03" w14:textId="7F213DB3" w:rsidR="00443E24" w:rsidRPr="00A46E0B" w:rsidRDefault="00443E24" w:rsidP="008159DF">
            <w:del w:id="3776" w:author="Rafi Aziizi" w:date="2021-11-12T14:49:00Z">
              <w:r w:rsidDel="00522ADB">
                <w:delText>Kelola Walikelas</w:delText>
              </w:r>
            </w:del>
            <w:ins w:id="3777" w:author="Rafi Aziizi" w:date="2021-11-12T14:49:00Z">
              <w:r w:rsidR="00522ADB">
                <w:t xml:space="preserve">Lihat </w:t>
              </w:r>
            </w:ins>
            <w:ins w:id="3778" w:author="Rafi Aziizi" w:date="2021-11-12T14:50:00Z">
              <w:r w:rsidR="00522ADB">
                <w:t>Walikelas</w:t>
              </w:r>
            </w:ins>
          </w:p>
        </w:tc>
      </w:tr>
      <w:tr w:rsidR="00443E24" w:rsidRPr="002F6C1D" w14:paraId="5FE07295" w14:textId="77777777" w:rsidTr="008159DF">
        <w:trPr>
          <w:jc w:val="center"/>
        </w:trPr>
        <w:tc>
          <w:tcPr>
            <w:tcW w:w="3827" w:type="dxa"/>
            <w:vAlign w:val="center"/>
          </w:tcPr>
          <w:p w14:paraId="4F349E1B" w14:textId="77777777" w:rsidR="00443E24" w:rsidRPr="0044182F" w:rsidRDefault="00443E24" w:rsidP="008159DF">
            <w:pPr>
              <w:rPr>
                <w:b/>
              </w:rPr>
            </w:pPr>
            <w:r w:rsidRPr="0044182F">
              <w:rPr>
                <w:b/>
              </w:rPr>
              <w:t>ID</w:t>
            </w:r>
          </w:p>
        </w:tc>
        <w:tc>
          <w:tcPr>
            <w:tcW w:w="3964" w:type="dxa"/>
            <w:vAlign w:val="center"/>
          </w:tcPr>
          <w:p w14:paraId="30A25D42" w14:textId="66E5201F" w:rsidR="00443E24" w:rsidRPr="002F6C1D" w:rsidRDefault="00443E24" w:rsidP="008159DF">
            <w:r>
              <w:t>RC14</w:t>
            </w:r>
            <w:ins w:id="3779" w:author="Rafi Aziizi" w:date="2021-11-13T06:55:00Z">
              <w:r w:rsidR="005049EC">
                <w:t>.4</w:t>
              </w:r>
            </w:ins>
          </w:p>
        </w:tc>
      </w:tr>
      <w:tr w:rsidR="00443E24" w:rsidRPr="000C722D" w14:paraId="0EA98EF0" w14:textId="77777777" w:rsidTr="008159DF">
        <w:trPr>
          <w:jc w:val="center"/>
        </w:trPr>
        <w:tc>
          <w:tcPr>
            <w:tcW w:w="3827" w:type="dxa"/>
            <w:vAlign w:val="center"/>
          </w:tcPr>
          <w:p w14:paraId="4098B484" w14:textId="77777777" w:rsidR="00443E24" w:rsidRPr="0044182F" w:rsidRDefault="00443E24" w:rsidP="008159DF">
            <w:pPr>
              <w:rPr>
                <w:b/>
              </w:rPr>
            </w:pPr>
            <w:r w:rsidRPr="0044182F">
              <w:rPr>
                <w:b/>
              </w:rPr>
              <w:t>Description</w:t>
            </w:r>
          </w:p>
        </w:tc>
        <w:tc>
          <w:tcPr>
            <w:tcW w:w="3964" w:type="dxa"/>
          </w:tcPr>
          <w:p w14:paraId="3D52057E" w14:textId="55028314" w:rsidR="00443E24" w:rsidRPr="000C722D" w:rsidRDefault="00522ADB" w:rsidP="008159DF">
            <w:ins w:id="3780" w:author="Rafi Aziizi" w:date="2021-11-12T14:48:00Z">
              <w:r>
                <w:t>Use case ini merupakan use case generalisasi dari kelola walikelas untuk melihat data walikelas.</w:t>
              </w:r>
            </w:ins>
            <w:del w:id="3781" w:author="Rafi Aziizi" w:date="2021-11-12T14:48:00Z">
              <w:r w:rsidR="00443E24" w:rsidDel="00522ADB">
                <w:delText>Use case ini merupakan use case generalisasi dari menambah, melihat, mengubah dan menghapus data walikelas</w:delText>
              </w:r>
            </w:del>
          </w:p>
        </w:tc>
      </w:tr>
      <w:tr w:rsidR="00443E24" w:rsidRPr="002F6C1D" w14:paraId="3CFC58F4" w14:textId="77777777" w:rsidTr="008159DF">
        <w:trPr>
          <w:jc w:val="center"/>
        </w:trPr>
        <w:tc>
          <w:tcPr>
            <w:tcW w:w="3827" w:type="dxa"/>
            <w:vAlign w:val="center"/>
          </w:tcPr>
          <w:p w14:paraId="19DD50B3" w14:textId="77777777" w:rsidR="00443E24" w:rsidRPr="0044182F" w:rsidRDefault="00443E24" w:rsidP="008159DF">
            <w:pPr>
              <w:rPr>
                <w:b/>
              </w:rPr>
            </w:pPr>
            <w:r w:rsidRPr="0044182F">
              <w:rPr>
                <w:b/>
              </w:rPr>
              <w:t>Actors</w:t>
            </w:r>
          </w:p>
        </w:tc>
        <w:tc>
          <w:tcPr>
            <w:tcW w:w="3964" w:type="dxa"/>
            <w:vAlign w:val="center"/>
          </w:tcPr>
          <w:p w14:paraId="5A6DAFC1" w14:textId="77777777" w:rsidR="00443E24" w:rsidRPr="002F6C1D" w:rsidRDefault="00443E24" w:rsidP="008159DF">
            <w:r>
              <w:t>Bag.IT, Guru BK.</w:t>
            </w:r>
          </w:p>
        </w:tc>
      </w:tr>
      <w:tr w:rsidR="00443E24" w:rsidRPr="007B7AB3" w14:paraId="6DB5985D" w14:textId="77777777" w:rsidTr="008159DF">
        <w:trPr>
          <w:jc w:val="center"/>
        </w:trPr>
        <w:tc>
          <w:tcPr>
            <w:tcW w:w="3827" w:type="dxa"/>
            <w:vAlign w:val="center"/>
          </w:tcPr>
          <w:p w14:paraId="37ED5A50" w14:textId="77777777" w:rsidR="00443E24" w:rsidRPr="0044182F" w:rsidRDefault="00443E24" w:rsidP="008159DF">
            <w:pPr>
              <w:rPr>
                <w:b/>
              </w:rPr>
            </w:pPr>
            <w:r w:rsidRPr="0044182F">
              <w:rPr>
                <w:b/>
              </w:rPr>
              <w:t>Frequency of Use</w:t>
            </w:r>
          </w:p>
        </w:tc>
        <w:tc>
          <w:tcPr>
            <w:tcW w:w="3964" w:type="dxa"/>
            <w:vAlign w:val="center"/>
          </w:tcPr>
          <w:p w14:paraId="27AE8874" w14:textId="77777777" w:rsidR="00443E24" w:rsidRPr="007B7AB3" w:rsidRDefault="00443E24" w:rsidP="008159DF">
            <w:pPr>
              <w:rPr>
                <w:i/>
                <w:iCs/>
              </w:rPr>
            </w:pPr>
            <w:r>
              <w:rPr>
                <w:i/>
                <w:iCs/>
              </w:rPr>
              <w:t>Conditional</w:t>
            </w:r>
          </w:p>
        </w:tc>
      </w:tr>
      <w:tr w:rsidR="00443E24" w:rsidRPr="0044182F" w14:paraId="4F84D7F2" w14:textId="77777777" w:rsidTr="008159DF">
        <w:trPr>
          <w:jc w:val="center"/>
        </w:trPr>
        <w:tc>
          <w:tcPr>
            <w:tcW w:w="3827" w:type="dxa"/>
            <w:vAlign w:val="center"/>
          </w:tcPr>
          <w:p w14:paraId="6AA319E6" w14:textId="77777777" w:rsidR="00443E24" w:rsidRPr="0044182F" w:rsidRDefault="00443E24" w:rsidP="008159DF">
            <w:pPr>
              <w:rPr>
                <w:b/>
              </w:rPr>
            </w:pPr>
            <w:r w:rsidRPr="0044182F">
              <w:rPr>
                <w:b/>
              </w:rPr>
              <w:t>Triggers</w:t>
            </w:r>
          </w:p>
        </w:tc>
        <w:tc>
          <w:tcPr>
            <w:tcW w:w="3964" w:type="dxa"/>
            <w:vAlign w:val="center"/>
          </w:tcPr>
          <w:p w14:paraId="0E257EF9" w14:textId="77777777" w:rsidR="00443E24" w:rsidRPr="0044182F" w:rsidRDefault="00443E24" w:rsidP="008159DF">
            <w:r>
              <w:t>-</w:t>
            </w:r>
          </w:p>
        </w:tc>
      </w:tr>
      <w:tr w:rsidR="00443E24" w:rsidRPr="0081005E" w14:paraId="2E437B30" w14:textId="77777777" w:rsidTr="008159DF">
        <w:trPr>
          <w:jc w:val="center"/>
        </w:trPr>
        <w:tc>
          <w:tcPr>
            <w:tcW w:w="3827" w:type="dxa"/>
            <w:vAlign w:val="center"/>
          </w:tcPr>
          <w:p w14:paraId="365D2F50" w14:textId="77777777" w:rsidR="00443E24" w:rsidRPr="0044182F" w:rsidRDefault="00443E24" w:rsidP="008159DF">
            <w:pPr>
              <w:rPr>
                <w:b/>
              </w:rPr>
            </w:pPr>
            <w:r w:rsidRPr="0044182F">
              <w:rPr>
                <w:b/>
              </w:rPr>
              <w:t>Pre-Conditions</w:t>
            </w:r>
          </w:p>
        </w:tc>
        <w:tc>
          <w:tcPr>
            <w:tcW w:w="3964" w:type="dxa"/>
            <w:vAlign w:val="center"/>
          </w:tcPr>
          <w:p w14:paraId="2FECE615" w14:textId="202C74D3" w:rsidR="00443E24" w:rsidRPr="0081005E" w:rsidRDefault="00443E24" w:rsidP="008159DF">
            <w:pPr>
              <w:rPr>
                <w:i/>
                <w:iCs/>
              </w:rPr>
            </w:pPr>
            <w:del w:id="3782" w:author="Rafi Aziizi" w:date="2021-11-12T14:48:00Z">
              <w:r w:rsidDel="00522ADB">
                <w:delText>Data tetap pada kondisi biasa</w:delText>
              </w:r>
            </w:del>
            <w:ins w:id="3783" w:author="Rafi Aziizi" w:date="2021-11-12T14:48:00Z">
              <w:r w:rsidR="00522ADB">
                <w:t>null</w:t>
              </w:r>
            </w:ins>
          </w:p>
        </w:tc>
      </w:tr>
      <w:tr w:rsidR="00443E24" w:rsidRPr="0048762E" w14:paraId="19304D8C" w14:textId="77777777" w:rsidTr="008159DF">
        <w:trPr>
          <w:jc w:val="center"/>
        </w:trPr>
        <w:tc>
          <w:tcPr>
            <w:tcW w:w="3827" w:type="dxa"/>
            <w:vAlign w:val="center"/>
          </w:tcPr>
          <w:p w14:paraId="6DD9A5D2" w14:textId="77777777" w:rsidR="00443E24" w:rsidRPr="0044182F" w:rsidRDefault="00443E24" w:rsidP="008159DF">
            <w:pPr>
              <w:rPr>
                <w:b/>
              </w:rPr>
            </w:pPr>
            <w:r w:rsidRPr="0044182F">
              <w:rPr>
                <w:b/>
              </w:rPr>
              <w:t>Post-Conditions</w:t>
            </w:r>
          </w:p>
        </w:tc>
        <w:tc>
          <w:tcPr>
            <w:tcW w:w="3964" w:type="dxa"/>
            <w:vAlign w:val="center"/>
          </w:tcPr>
          <w:p w14:paraId="51BB4AC5" w14:textId="58B1A90A" w:rsidR="00443E24" w:rsidRPr="0048762E" w:rsidRDefault="00443E24" w:rsidP="008159DF">
            <w:del w:id="3784" w:author="Rafi Aziizi" w:date="2021-11-12T14:48:00Z">
              <w:r w:rsidDel="00522ADB">
                <w:delText>Data telah dikelola atau diedit</w:delText>
              </w:r>
            </w:del>
            <w:ins w:id="3785" w:author="Rafi Aziizi" w:date="2021-11-12T14:48:00Z">
              <w:r w:rsidR="00522ADB">
                <w:t>Data walikelas ditampilkan</w:t>
              </w:r>
            </w:ins>
          </w:p>
        </w:tc>
      </w:tr>
      <w:tr w:rsidR="00443E24" w:rsidRPr="0044182F" w14:paraId="5A28B1D1" w14:textId="77777777" w:rsidTr="008159DF">
        <w:trPr>
          <w:jc w:val="center"/>
        </w:trPr>
        <w:tc>
          <w:tcPr>
            <w:tcW w:w="7791" w:type="dxa"/>
            <w:gridSpan w:val="2"/>
            <w:shd w:val="clear" w:color="auto" w:fill="F2EE98"/>
            <w:vAlign w:val="center"/>
          </w:tcPr>
          <w:p w14:paraId="6D1BAF80" w14:textId="77777777" w:rsidR="00443E24" w:rsidRPr="0044182F" w:rsidRDefault="00443E24" w:rsidP="008159DF">
            <w:pPr>
              <w:jc w:val="center"/>
              <w:rPr>
                <w:b/>
              </w:rPr>
            </w:pPr>
            <w:r w:rsidRPr="0044182F">
              <w:rPr>
                <w:b/>
              </w:rPr>
              <w:t>Main Course</w:t>
            </w:r>
          </w:p>
        </w:tc>
      </w:tr>
      <w:tr w:rsidR="00443E24" w:rsidRPr="0044182F" w14:paraId="3ABDA305" w14:textId="77777777" w:rsidTr="008159DF">
        <w:trPr>
          <w:jc w:val="center"/>
        </w:trPr>
        <w:tc>
          <w:tcPr>
            <w:tcW w:w="3827" w:type="dxa"/>
            <w:shd w:val="clear" w:color="auto" w:fill="F2EE98"/>
            <w:vAlign w:val="center"/>
          </w:tcPr>
          <w:p w14:paraId="663A838D" w14:textId="77777777" w:rsidR="00443E24" w:rsidRPr="0044182F" w:rsidRDefault="00443E24" w:rsidP="008159DF">
            <w:pPr>
              <w:jc w:val="center"/>
              <w:rPr>
                <w:b/>
              </w:rPr>
            </w:pPr>
            <w:r w:rsidRPr="0044182F">
              <w:rPr>
                <w:b/>
              </w:rPr>
              <w:t>Aksi Aktor</w:t>
            </w:r>
          </w:p>
        </w:tc>
        <w:tc>
          <w:tcPr>
            <w:tcW w:w="3964" w:type="dxa"/>
            <w:shd w:val="clear" w:color="auto" w:fill="F2EE98"/>
            <w:vAlign w:val="center"/>
          </w:tcPr>
          <w:p w14:paraId="6DD5B640" w14:textId="77777777" w:rsidR="00443E24" w:rsidRPr="0044182F" w:rsidRDefault="00443E24" w:rsidP="008159DF">
            <w:pPr>
              <w:jc w:val="center"/>
              <w:rPr>
                <w:b/>
              </w:rPr>
            </w:pPr>
            <w:r w:rsidRPr="0044182F">
              <w:rPr>
                <w:b/>
              </w:rPr>
              <w:t>Reaksi Sistem</w:t>
            </w:r>
          </w:p>
        </w:tc>
      </w:tr>
      <w:tr w:rsidR="00443E24" w:rsidRPr="0044182F" w14:paraId="7331BEE0" w14:textId="77777777" w:rsidTr="008159DF">
        <w:trPr>
          <w:jc w:val="center"/>
        </w:trPr>
        <w:tc>
          <w:tcPr>
            <w:tcW w:w="3827" w:type="dxa"/>
            <w:vAlign w:val="center"/>
          </w:tcPr>
          <w:p w14:paraId="1823D4B4" w14:textId="691DE2C2" w:rsidR="00443E24" w:rsidRPr="0044182F" w:rsidRDefault="00443E24">
            <w:pPr>
              <w:numPr>
                <w:ilvl w:val="0"/>
                <w:numId w:val="73"/>
              </w:numPr>
              <w:spacing w:after="160"/>
              <w:ind w:left="450"/>
              <w:pPrChange w:id="3786" w:author="chaniaayulestari@outlook.com" w:date="2021-11-12T15:24:00Z">
                <w:pPr>
                  <w:numPr>
                    <w:numId w:val="73"/>
                  </w:numPr>
                  <w:spacing w:after="160"/>
                  <w:ind w:left="720" w:hanging="360"/>
                </w:pPr>
              </w:pPrChange>
            </w:pPr>
            <w:del w:id="3787" w:author="Rafi Aziizi" w:date="2021-11-12T10:47:00Z">
              <w:r w:rsidDel="007C5FA9">
                <w:delText>Aktor masuk kedalam</w:delText>
              </w:r>
            </w:del>
            <w:ins w:id="3788" w:author="Rafi Aziizi" w:date="2021-11-12T10:47:00Z">
              <w:r w:rsidR="007C5FA9">
                <w:t>memasuki</w:t>
              </w:r>
            </w:ins>
            <w:r>
              <w:t xml:space="preserve"> menu “Data Walikelas”</w:t>
            </w:r>
          </w:p>
        </w:tc>
        <w:tc>
          <w:tcPr>
            <w:tcW w:w="3964" w:type="dxa"/>
            <w:vAlign w:val="center"/>
          </w:tcPr>
          <w:p w14:paraId="31A3C7B8" w14:textId="77777777" w:rsidR="00443E24" w:rsidRPr="0044182F" w:rsidRDefault="00443E24">
            <w:pPr>
              <w:ind w:left="450"/>
              <w:pPrChange w:id="3789" w:author="chaniaayulestari@outlook.com" w:date="2021-11-12T15:24:00Z">
                <w:pPr>
                  <w:ind w:left="511"/>
                </w:pPr>
              </w:pPrChange>
            </w:pPr>
          </w:p>
        </w:tc>
      </w:tr>
      <w:tr w:rsidR="00443E24" w:rsidRPr="0044182F" w14:paraId="43875D3A" w14:textId="77777777" w:rsidTr="008159DF">
        <w:trPr>
          <w:jc w:val="center"/>
        </w:trPr>
        <w:tc>
          <w:tcPr>
            <w:tcW w:w="3827" w:type="dxa"/>
            <w:vAlign w:val="center"/>
          </w:tcPr>
          <w:p w14:paraId="567479D4" w14:textId="77777777" w:rsidR="00443E24" w:rsidRPr="0044182F" w:rsidRDefault="00443E24">
            <w:pPr>
              <w:ind w:left="450"/>
              <w:pPrChange w:id="3790" w:author="chaniaayulestari@outlook.com" w:date="2021-11-12T15:24:00Z">
                <w:pPr>
                  <w:ind w:left="510"/>
                </w:pPr>
              </w:pPrChange>
            </w:pPr>
          </w:p>
        </w:tc>
        <w:tc>
          <w:tcPr>
            <w:tcW w:w="3964" w:type="dxa"/>
            <w:vAlign w:val="center"/>
          </w:tcPr>
          <w:p w14:paraId="4D72ADEE" w14:textId="6AFB476A" w:rsidR="00443E24" w:rsidRPr="0044182F" w:rsidRDefault="00443E24">
            <w:pPr>
              <w:numPr>
                <w:ilvl w:val="0"/>
                <w:numId w:val="73"/>
              </w:numPr>
              <w:spacing w:after="160"/>
              <w:ind w:left="450"/>
              <w:pPrChange w:id="3791" w:author="chaniaayulestari@outlook.com" w:date="2021-11-12T15:24:00Z">
                <w:pPr>
                  <w:numPr>
                    <w:numId w:val="73"/>
                  </w:numPr>
                  <w:spacing w:after="160"/>
                  <w:ind w:left="511" w:hanging="360"/>
                </w:pPr>
              </w:pPrChange>
            </w:pPr>
            <w:r>
              <w:t>Menampilkan seluruh data walikelas</w:t>
            </w:r>
          </w:p>
        </w:tc>
      </w:tr>
      <w:tr w:rsidR="00443E24" w:rsidRPr="001B1AF9" w14:paraId="4DF13B4B" w14:textId="77777777" w:rsidTr="008159DF">
        <w:trPr>
          <w:jc w:val="center"/>
        </w:trPr>
        <w:tc>
          <w:tcPr>
            <w:tcW w:w="7791" w:type="dxa"/>
            <w:gridSpan w:val="2"/>
            <w:shd w:val="clear" w:color="auto" w:fill="F2EE98"/>
            <w:vAlign w:val="center"/>
          </w:tcPr>
          <w:p w14:paraId="5D923B13" w14:textId="77777777" w:rsidR="00443E24" w:rsidRPr="001B1AF9" w:rsidRDefault="00443E24" w:rsidP="008159DF">
            <w:pPr>
              <w:pStyle w:val="ListParagraph"/>
              <w:spacing w:after="160"/>
              <w:ind w:left="468"/>
              <w:jc w:val="center"/>
              <w:rPr>
                <w:b/>
                <w:bCs/>
              </w:rPr>
            </w:pPr>
            <w:r w:rsidRPr="001B1AF9">
              <w:rPr>
                <w:b/>
                <w:bCs/>
              </w:rPr>
              <w:t>Skenario Eksepsi (Optional)</w:t>
            </w:r>
          </w:p>
        </w:tc>
      </w:tr>
      <w:tr w:rsidR="00443E24" w:rsidRPr="001B1AF9" w14:paraId="5A802974" w14:textId="77777777" w:rsidTr="008159DF">
        <w:trPr>
          <w:jc w:val="center"/>
        </w:trPr>
        <w:tc>
          <w:tcPr>
            <w:tcW w:w="3827" w:type="dxa"/>
            <w:shd w:val="clear" w:color="auto" w:fill="F2EE98"/>
            <w:vAlign w:val="center"/>
          </w:tcPr>
          <w:p w14:paraId="3A7C7B99" w14:textId="77777777" w:rsidR="00443E24" w:rsidRPr="001B1AF9" w:rsidRDefault="00443E24" w:rsidP="008159DF">
            <w:pPr>
              <w:pStyle w:val="ListParagraph"/>
              <w:ind w:left="450"/>
              <w:jc w:val="center"/>
              <w:rPr>
                <w:b/>
                <w:bCs/>
              </w:rPr>
            </w:pPr>
            <w:r w:rsidRPr="001B1AF9">
              <w:rPr>
                <w:b/>
                <w:bCs/>
              </w:rPr>
              <w:t>Aksi Aktor</w:t>
            </w:r>
          </w:p>
        </w:tc>
        <w:tc>
          <w:tcPr>
            <w:tcW w:w="3964" w:type="dxa"/>
            <w:shd w:val="clear" w:color="auto" w:fill="F2EE98"/>
            <w:vAlign w:val="center"/>
          </w:tcPr>
          <w:p w14:paraId="549E5DC5" w14:textId="77777777" w:rsidR="00443E24" w:rsidRPr="001B1AF9" w:rsidRDefault="00443E24" w:rsidP="008159DF">
            <w:pPr>
              <w:pStyle w:val="ListParagraph"/>
              <w:spacing w:after="160"/>
              <w:ind w:left="468"/>
              <w:jc w:val="center"/>
              <w:rPr>
                <w:b/>
                <w:bCs/>
              </w:rPr>
            </w:pPr>
            <w:r w:rsidRPr="001B1AF9">
              <w:rPr>
                <w:b/>
                <w:bCs/>
              </w:rPr>
              <w:t>Reaksi Sistem</w:t>
            </w:r>
          </w:p>
        </w:tc>
      </w:tr>
      <w:tr w:rsidR="00522ADB" w14:paraId="1623A87A" w14:textId="77777777" w:rsidTr="008159DF">
        <w:trPr>
          <w:jc w:val="center"/>
        </w:trPr>
        <w:tc>
          <w:tcPr>
            <w:tcW w:w="3827" w:type="dxa"/>
            <w:vAlign w:val="center"/>
          </w:tcPr>
          <w:p w14:paraId="01C32DA6" w14:textId="0D0409E6" w:rsidR="00522ADB" w:rsidRDefault="00522ADB">
            <w:pPr>
              <w:pStyle w:val="ListParagraph"/>
              <w:ind w:left="167"/>
              <w:pPrChange w:id="3792" w:author="chaniaayulestari@outlook.com" w:date="2021-11-12T15:24:00Z">
                <w:pPr>
                  <w:pStyle w:val="ListParagraph"/>
                  <w:ind w:left="455"/>
                </w:pPr>
              </w:pPrChange>
            </w:pPr>
            <w:ins w:id="3793" w:author="Rafi Aziizi" w:date="2021-11-12T14:48:00Z">
              <w:r>
                <w:t>2a. Memasukan data guru yang tidak ada didalam sistem</w:t>
              </w:r>
            </w:ins>
            <w:del w:id="3794" w:author="Rafi Aziizi" w:date="2021-11-12T14:48:00Z">
              <w:r w:rsidDel="003B2590">
                <w:delText>3a. Tidak memenuhi persyaratan untuk melakukan pengelolaan baik itu hapus, edit, tambah maupun lihat data walikelas</w:delText>
              </w:r>
            </w:del>
          </w:p>
        </w:tc>
        <w:tc>
          <w:tcPr>
            <w:tcW w:w="3964" w:type="dxa"/>
            <w:vAlign w:val="center"/>
          </w:tcPr>
          <w:p w14:paraId="37BAD900" w14:textId="77777777" w:rsidR="00522ADB" w:rsidRDefault="00522ADB">
            <w:pPr>
              <w:pStyle w:val="ListParagraph"/>
              <w:spacing w:after="160"/>
              <w:ind w:left="167"/>
              <w:pPrChange w:id="3795" w:author="chaniaayulestari@outlook.com" w:date="2021-11-12T15:24:00Z">
                <w:pPr>
                  <w:pStyle w:val="ListParagraph"/>
                  <w:spacing w:after="160"/>
                  <w:ind w:left="468"/>
                </w:pPr>
              </w:pPrChange>
            </w:pPr>
          </w:p>
        </w:tc>
      </w:tr>
      <w:tr w:rsidR="00522ADB" w14:paraId="7AC6F912" w14:textId="77777777" w:rsidTr="008159DF">
        <w:trPr>
          <w:jc w:val="center"/>
        </w:trPr>
        <w:tc>
          <w:tcPr>
            <w:tcW w:w="3827" w:type="dxa"/>
            <w:vAlign w:val="center"/>
          </w:tcPr>
          <w:p w14:paraId="710301C5" w14:textId="77777777" w:rsidR="00522ADB" w:rsidRDefault="00522ADB">
            <w:pPr>
              <w:pStyle w:val="ListParagraph"/>
              <w:ind w:left="167"/>
              <w:pPrChange w:id="3796" w:author="chaniaayulestari@outlook.com" w:date="2021-11-12T15:24:00Z">
                <w:pPr>
                  <w:pStyle w:val="ListParagraph"/>
                  <w:ind w:left="450"/>
                </w:pPr>
              </w:pPrChange>
            </w:pPr>
          </w:p>
        </w:tc>
        <w:tc>
          <w:tcPr>
            <w:tcW w:w="3964" w:type="dxa"/>
            <w:vAlign w:val="center"/>
          </w:tcPr>
          <w:p w14:paraId="1B67DE47" w14:textId="1DBE00A5" w:rsidR="00522ADB" w:rsidRDefault="00522ADB">
            <w:pPr>
              <w:pStyle w:val="ListParagraph"/>
              <w:spacing w:after="160"/>
              <w:ind w:left="167"/>
              <w:pPrChange w:id="3797" w:author="chaniaayulestari@outlook.com" w:date="2021-11-12T15:24:00Z">
                <w:pPr>
                  <w:pStyle w:val="ListParagraph"/>
                  <w:spacing w:after="160"/>
                  <w:ind w:left="468"/>
                </w:pPr>
              </w:pPrChange>
            </w:pPr>
            <w:ins w:id="3798" w:author="Rafi Aziizi" w:date="2021-11-12T14:48:00Z">
              <w:r>
                <w:t>2b. Menampilkan pemberitahuan melalui notifikasi bahwa data guru tidak ditemukan</w:t>
              </w:r>
            </w:ins>
            <w:del w:id="3799" w:author="Rafi Aziizi" w:date="2021-11-12T14:48:00Z">
              <w:r w:rsidDel="003B2590">
                <w:delText xml:space="preserve">3b. Menampilkan pemberitahuan melalui notifikasi bahwa terdapat kendala apabila melakukan kesalahan dalam pengelolaan data walikelas </w:delText>
              </w:r>
            </w:del>
          </w:p>
        </w:tc>
      </w:tr>
    </w:tbl>
    <w:p w14:paraId="41DFEFB7" w14:textId="76C52311" w:rsidR="00443E24" w:rsidRDefault="00443E24" w:rsidP="00443E24">
      <w:pPr>
        <w:rPr>
          <w:ins w:id="3800" w:author="Rafi Aziizi" w:date="2021-11-14T12:04:00Z"/>
        </w:rPr>
      </w:pPr>
    </w:p>
    <w:p w14:paraId="24E6EC0E" w14:textId="41EA2644" w:rsidR="00AE0E68" w:rsidRDefault="00AE0E68" w:rsidP="00AE0E68">
      <w:pPr>
        <w:ind w:left="66"/>
        <w:rPr>
          <w:ins w:id="3801" w:author="Rafi Aziizi" w:date="2021-11-14T12:04:00Z"/>
        </w:rPr>
      </w:pPr>
      <w:ins w:id="3802" w:author="Rafi Aziizi" w:date="2021-11-14T12:04:00Z">
        <w:r>
          <w:t>e. Skenario Cetak Riwayat Absensi Anggota Siswa</w:t>
        </w:r>
      </w:ins>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104"/>
        <w:gridCol w:w="6"/>
      </w:tblGrid>
      <w:tr w:rsidR="00AE0E68" w:rsidRPr="00A46E0B" w14:paraId="24A5DF21" w14:textId="77777777" w:rsidTr="004A4F76">
        <w:trPr>
          <w:gridAfter w:val="1"/>
          <w:wAfter w:w="6" w:type="dxa"/>
          <w:jc w:val="center"/>
          <w:ins w:id="3803" w:author="Rafi Aziizi" w:date="2021-11-14T12:04:00Z"/>
        </w:trPr>
        <w:tc>
          <w:tcPr>
            <w:tcW w:w="3823" w:type="dxa"/>
            <w:shd w:val="clear" w:color="auto" w:fill="F2EE98"/>
          </w:tcPr>
          <w:p w14:paraId="49FAACC0" w14:textId="77777777" w:rsidR="00AE0E68" w:rsidRPr="0044182F" w:rsidRDefault="00AE0E68" w:rsidP="004A4F76">
            <w:pPr>
              <w:rPr>
                <w:ins w:id="3804" w:author="Rafi Aziizi" w:date="2021-11-14T12:04:00Z"/>
                <w:b/>
              </w:rPr>
            </w:pPr>
            <w:ins w:id="3805" w:author="Rafi Aziizi" w:date="2021-11-14T12:04:00Z">
              <w:r w:rsidRPr="0044182F">
                <w:rPr>
                  <w:b/>
                </w:rPr>
                <w:t>Name</w:t>
              </w:r>
            </w:ins>
          </w:p>
        </w:tc>
        <w:tc>
          <w:tcPr>
            <w:tcW w:w="4104" w:type="dxa"/>
            <w:shd w:val="clear" w:color="auto" w:fill="F2EE98"/>
            <w:vAlign w:val="center"/>
          </w:tcPr>
          <w:p w14:paraId="30C22F85" w14:textId="080ED48A" w:rsidR="00AE0E68" w:rsidRPr="00A46E0B" w:rsidRDefault="00AE0E68" w:rsidP="004A4F76">
            <w:pPr>
              <w:rPr>
                <w:ins w:id="3806" w:author="Rafi Aziizi" w:date="2021-11-14T12:04:00Z"/>
              </w:rPr>
            </w:pPr>
            <w:ins w:id="3807" w:author="Rafi Aziizi" w:date="2021-11-14T12:04:00Z">
              <w:r>
                <w:t>Cetak Riwayat Absensi Anggota Siswa</w:t>
              </w:r>
            </w:ins>
          </w:p>
        </w:tc>
      </w:tr>
      <w:tr w:rsidR="00AE0E68" w:rsidRPr="002F6C1D" w14:paraId="51665E21" w14:textId="77777777" w:rsidTr="004A4F76">
        <w:trPr>
          <w:gridAfter w:val="1"/>
          <w:wAfter w:w="6" w:type="dxa"/>
          <w:jc w:val="center"/>
          <w:ins w:id="3808" w:author="Rafi Aziizi" w:date="2021-11-14T12:04:00Z"/>
        </w:trPr>
        <w:tc>
          <w:tcPr>
            <w:tcW w:w="3823" w:type="dxa"/>
          </w:tcPr>
          <w:p w14:paraId="0A6DB85A" w14:textId="77777777" w:rsidR="00AE0E68" w:rsidRPr="0044182F" w:rsidRDefault="00AE0E68" w:rsidP="004A4F76">
            <w:pPr>
              <w:rPr>
                <w:ins w:id="3809" w:author="Rafi Aziizi" w:date="2021-11-14T12:04:00Z"/>
                <w:b/>
              </w:rPr>
            </w:pPr>
            <w:ins w:id="3810" w:author="Rafi Aziizi" w:date="2021-11-14T12:04:00Z">
              <w:r w:rsidRPr="0044182F">
                <w:rPr>
                  <w:b/>
                </w:rPr>
                <w:t>ID</w:t>
              </w:r>
            </w:ins>
          </w:p>
        </w:tc>
        <w:tc>
          <w:tcPr>
            <w:tcW w:w="4104" w:type="dxa"/>
            <w:vAlign w:val="center"/>
          </w:tcPr>
          <w:p w14:paraId="2E46137D" w14:textId="06FA6694" w:rsidR="00AE0E68" w:rsidRPr="002F6C1D" w:rsidRDefault="00AE0E68" w:rsidP="004A4F76">
            <w:pPr>
              <w:rPr>
                <w:ins w:id="3811" w:author="Rafi Aziizi" w:date="2021-11-14T12:04:00Z"/>
              </w:rPr>
            </w:pPr>
            <w:ins w:id="3812" w:author="Rafi Aziizi" w:date="2021-11-14T12:04:00Z">
              <w:r>
                <w:t>RC1</w:t>
              </w:r>
            </w:ins>
            <w:ins w:id="3813" w:author="Rafi Aziizi" w:date="2021-11-14T12:06:00Z">
              <w:r>
                <w:t>4.5</w:t>
              </w:r>
            </w:ins>
          </w:p>
        </w:tc>
      </w:tr>
      <w:tr w:rsidR="00AE0E68" w:rsidRPr="000C722D" w14:paraId="3929B757" w14:textId="77777777" w:rsidTr="004A4F76">
        <w:trPr>
          <w:gridAfter w:val="1"/>
          <w:wAfter w:w="6" w:type="dxa"/>
          <w:jc w:val="center"/>
          <w:ins w:id="3814" w:author="Rafi Aziizi" w:date="2021-11-14T12:04:00Z"/>
        </w:trPr>
        <w:tc>
          <w:tcPr>
            <w:tcW w:w="3823" w:type="dxa"/>
          </w:tcPr>
          <w:p w14:paraId="5F35E8E9" w14:textId="77777777" w:rsidR="00AE0E68" w:rsidRPr="0044182F" w:rsidRDefault="00AE0E68" w:rsidP="004A4F76">
            <w:pPr>
              <w:rPr>
                <w:ins w:id="3815" w:author="Rafi Aziizi" w:date="2021-11-14T12:04:00Z"/>
                <w:b/>
              </w:rPr>
            </w:pPr>
            <w:ins w:id="3816" w:author="Rafi Aziizi" w:date="2021-11-14T12:04:00Z">
              <w:r w:rsidRPr="0044182F">
                <w:rPr>
                  <w:b/>
                </w:rPr>
                <w:t>Description</w:t>
              </w:r>
            </w:ins>
          </w:p>
        </w:tc>
        <w:tc>
          <w:tcPr>
            <w:tcW w:w="4104" w:type="dxa"/>
          </w:tcPr>
          <w:p w14:paraId="32351314" w14:textId="2BE57E97" w:rsidR="00AE0E68" w:rsidRPr="000C722D" w:rsidRDefault="00AE0E68" w:rsidP="004A4F76">
            <w:pPr>
              <w:rPr>
                <w:ins w:id="3817" w:author="Rafi Aziizi" w:date="2021-11-14T12:04:00Z"/>
              </w:rPr>
            </w:pPr>
            <w:ins w:id="3818" w:author="Rafi Aziizi" w:date="2021-11-14T12:04:00Z">
              <w:r>
                <w:t xml:space="preserve">Use case ini akan dijalankan apabila admin ingin mencetak riwayat absensi anggota siswa dalam periode tertentu </w:t>
              </w:r>
            </w:ins>
          </w:p>
        </w:tc>
      </w:tr>
      <w:tr w:rsidR="00AE0E68" w:rsidRPr="002F6C1D" w14:paraId="2A736C68" w14:textId="77777777" w:rsidTr="004A4F76">
        <w:trPr>
          <w:gridAfter w:val="1"/>
          <w:wAfter w:w="6" w:type="dxa"/>
          <w:jc w:val="center"/>
          <w:ins w:id="3819" w:author="Rafi Aziizi" w:date="2021-11-14T12:04:00Z"/>
        </w:trPr>
        <w:tc>
          <w:tcPr>
            <w:tcW w:w="3823" w:type="dxa"/>
          </w:tcPr>
          <w:p w14:paraId="106B4C9D" w14:textId="77777777" w:rsidR="00AE0E68" w:rsidRPr="0044182F" w:rsidRDefault="00AE0E68" w:rsidP="004A4F76">
            <w:pPr>
              <w:rPr>
                <w:ins w:id="3820" w:author="Rafi Aziizi" w:date="2021-11-14T12:04:00Z"/>
                <w:b/>
              </w:rPr>
            </w:pPr>
            <w:ins w:id="3821" w:author="Rafi Aziizi" w:date="2021-11-14T12:04:00Z">
              <w:r w:rsidRPr="0044182F">
                <w:rPr>
                  <w:b/>
                </w:rPr>
                <w:t>Actors</w:t>
              </w:r>
            </w:ins>
          </w:p>
        </w:tc>
        <w:tc>
          <w:tcPr>
            <w:tcW w:w="4104" w:type="dxa"/>
            <w:vAlign w:val="center"/>
          </w:tcPr>
          <w:p w14:paraId="7F66EBDD" w14:textId="77777777" w:rsidR="00AE0E68" w:rsidRPr="002F6C1D" w:rsidRDefault="00AE0E68" w:rsidP="004A4F76">
            <w:pPr>
              <w:rPr>
                <w:ins w:id="3822" w:author="Rafi Aziizi" w:date="2021-11-14T12:04:00Z"/>
              </w:rPr>
            </w:pPr>
            <w:ins w:id="3823" w:author="Rafi Aziizi" w:date="2021-11-14T12:04:00Z">
              <w:r>
                <w:t>Bag. IT, Guru BK</w:t>
              </w:r>
            </w:ins>
          </w:p>
        </w:tc>
      </w:tr>
      <w:tr w:rsidR="00AE0E68" w:rsidRPr="007B7AB3" w14:paraId="2CCE52B4" w14:textId="77777777" w:rsidTr="004A4F76">
        <w:trPr>
          <w:gridAfter w:val="1"/>
          <w:wAfter w:w="6" w:type="dxa"/>
          <w:jc w:val="center"/>
          <w:ins w:id="3824" w:author="Rafi Aziizi" w:date="2021-11-14T12:04:00Z"/>
        </w:trPr>
        <w:tc>
          <w:tcPr>
            <w:tcW w:w="3823" w:type="dxa"/>
          </w:tcPr>
          <w:p w14:paraId="291293A5" w14:textId="77777777" w:rsidR="00AE0E68" w:rsidRPr="0044182F" w:rsidRDefault="00AE0E68" w:rsidP="004A4F76">
            <w:pPr>
              <w:rPr>
                <w:ins w:id="3825" w:author="Rafi Aziizi" w:date="2021-11-14T12:04:00Z"/>
                <w:b/>
              </w:rPr>
            </w:pPr>
            <w:ins w:id="3826" w:author="Rafi Aziizi" w:date="2021-11-14T12:04:00Z">
              <w:r w:rsidRPr="0044182F">
                <w:rPr>
                  <w:b/>
                </w:rPr>
                <w:t>Frequency of Use</w:t>
              </w:r>
            </w:ins>
          </w:p>
        </w:tc>
        <w:tc>
          <w:tcPr>
            <w:tcW w:w="4104" w:type="dxa"/>
            <w:vAlign w:val="center"/>
          </w:tcPr>
          <w:p w14:paraId="48B6EDD1" w14:textId="77777777" w:rsidR="00AE0E68" w:rsidRPr="007B7AB3" w:rsidRDefault="00AE0E68" w:rsidP="004A4F76">
            <w:pPr>
              <w:rPr>
                <w:ins w:id="3827" w:author="Rafi Aziizi" w:date="2021-11-14T12:04:00Z"/>
                <w:i/>
                <w:iCs/>
              </w:rPr>
            </w:pPr>
            <w:ins w:id="3828" w:author="Rafi Aziizi" w:date="2021-11-14T12:04:00Z">
              <w:r>
                <w:rPr>
                  <w:i/>
                  <w:iCs/>
                </w:rPr>
                <w:t>Conditional</w:t>
              </w:r>
            </w:ins>
          </w:p>
        </w:tc>
      </w:tr>
      <w:tr w:rsidR="00AE0E68" w:rsidRPr="0044182F" w14:paraId="1EEBF926" w14:textId="77777777" w:rsidTr="004A4F76">
        <w:trPr>
          <w:gridAfter w:val="1"/>
          <w:wAfter w:w="6" w:type="dxa"/>
          <w:jc w:val="center"/>
          <w:ins w:id="3829" w:author="Rafi Aziizi" w:date="2021-11-14T12:04:00Z"/>
        </w:trPr>
        <w:tc>
          <w:tcPr>
            <w:tcW w:w="3823" w:type="dxa"/>
          </w:tcPr>
          <w:p w14:paraId="02478CD3" w14:textId="77777777" w:rsidR="00AE0E68" w:rsidRPr="0044182F" w:rsidRDefault="00AE0E68" w:rsidP="004A4F76">
            <w:pPr>
              <w:rPr>
                <w:ins w:id="3830" w:author="Rafi Aziizi" w:date="2021-11-14T12:04:00Z"/>
                <w:b/>
              </w:rPr>
            </w:pPr>
            <w:ins w:id="3831" w:author="Rafi Aziizi" w:date="2021-11-14T12:04:00Z">
              <w:r w:rsidRPr="0044182F">
                <w:rPr>
                  <w:b/>
                </w:rPr>
                <w:t>Triggers</w:t>
              </w:r>
            </w:ins>
          </w:p>
        </w:tc>
        <w:tc>
          <w:tcPr>
            <w:tcW w:w="4104" w:type="dxa"/>
            <w:vAlign w:val="center"/>
          </w:tcPr>
          <w:p w14:paraId="0DF22E6E" w14:textId="790EB19C" w:rsidR="00AE0E68" w:rsidRPr="0044182F" w:rsidRDefault="00AE0E68" w:rsidP="004A4F76">
            <w:pPr>
              <w:rPr>
                <w:ins w:id="3832" w:author="Rafi Aziizi" w:date="2021-11-14T12:04:00Z"/>
              </w:rPr>
            </w:pPr>
            <w:ins w:id="3833" w:author="Rafi Aziizi" w:date="2021-11-14T12:04:00Z">
              <w:r>
                <w:t xml:space="preserve">Cetak laporan </w:t>
              </w:r>
            </w:ins>
            <w:ins w:id="3834" w:author="Rafi Aziizi" w:date="2021-11-14T12:08:00Z">
              <w:r>
                <w:t>riwayat absensi anggota siswa</w:t>
              </w:r>
            </w:ins>
          </w:p>
        </w:tc>
      </w:tr>
      <w:tr w:rsidR="00AE0E68" w:rsidRPr="00435CA8" w14:paraId="392F988D" w14:textId="77777777" w:rsidTr="004A4F76">
        <w:trPr>
          <w:gridAfter w:val="1"/>
          <w:wAfter w:w="6" w:type="dxa"/>
          <w:jc w:val="center"/>
          <w:ins w:id="3835" w:author="Rafi Aziizi" w:date="2021-11-14T12:04:00Z"/>
        </w:trPr>
        <w:tc>
          <w:tcPr>
            <w:tcW w:w="3823" w:type="dxa"/>
          </w:tcPr>
          <w:p w14:paraId="5DC1E059" w14:textId="77777777" w:rsidR="00AE0E68" w:rsidRPr="0044182F" w:rsidRDefault="00AE0E68" w:rsidP="004A4F76">
            <w:pPr>
              <w:rPr>
                <w:ins w:id="3836" w:author="Rafi Aziizi" w:date="2021-11-14T12:04:00Z"/>
                <w:b/>
              </w:rPr>
            </w:pPr>
            <w:ins w:id="3837" w:author="Rafi Aziizi" w:date="2021-11-14T12:04:00Z">
              <w:r w:rsidRPr="0044182F">
                <w:rPr>
                  <w:b/>
                </w:rPr>
                <w:t>Pre-Conditions</w:t>
              </w:r>
            </w:ins>
          </w:p>
        </w:tc>
        <w:tc>
          <w:tcPr>
            <w:tcW w:w="4104" w:type="dxa"/>
            <w:vAlign w:val="center"/>
          </w:tcPr>
          <w:p w14:paraId="71C8A35A" w14:textId="77777777" w:rsidR="00AE0E68" w:rsidRPr="00435CA8" w:rsidRDefault="00AE0E68" w:rsidP="004A4F76">
            <w:pPr>
              <w:rPr>
                <w:ins w:id="3838" w:author="Rafi Aziizi" w:date="2021-11-14T12:04:00Z"/>
              </w:rPr>
            </w:pPr>
            <w:ins w:id="3839" w:author="Rafi Aziizi" w:date="2021-11-14T12:04:00Z">
              <w:r>
                <w:t>dokumen belum tercetak</w:t>
              </w:r>
            </w:ins>
          </w:p>
        </w:tc>
      </w:tr>
      <w:tr w:rsidR="00AE0E68" w:rsidRPr="0048762E" w14:paraId="6FF7E903" w14:textId="77777777" w:rsidTr="004A4F76">
        <w:trPr>
          <w:gridAfter w:val="1"/>
          <w:wAfter w:w="6" w:type="dxa"/>
          <w:jc w:val="center"/>
          <w:ins w:id="3840" w:author="Rafi Aziizi" w:date="2021-11-14T12:04:00Z"/>
        </w:trPr>
        <w:tc>
          <w:tcPr>
            <w:tcW w:w="3823" w:type="dxa"/>
          </w:tcPr>
          <w:p w14:paraId="71FC1F94" w14:textId="77777777" w:rsidR="00AE0E68" w:rsidRPr="0044182F" w:rsidRDefault="00AE0E68" w:rsidP="004A4F76">
            <w:pPr>
              <w:rPr>
                <w:ins w:id="3841" w:author="Rafi Aziizi" w:date="2021-11-14T12:04:00Z"/>
                <w:b/>
              </w:rPr>
            </w:pPr>
            <w:ins w:id="3842" w:author="Rafi Aziizi" w:date="2021-11-14T12:04:00Z">
              <w:r w:rsidRPr="0044182F">
                <w:rPr>
                  <w:b/>
                </w:rPr>
                <w:t>Post-Conditions</w:t>
              </w:r>
            </w:ins>
          </w:p>
        </w:tc>
        <w:tc>
          <w:tcPr>
            <w:tcW w:w="4104" w:type="dxa"/>
            <w:vAlign w:val="center"/>
          </w:tcPr>
          <w:p w14:paraId="7054601B" w14:textId="77777777" w:rsidR="00AE0E68" w:rsidRPr="0048762E" w:rsidRDefault="00AE0E68" w:rsidP="004A4F76">
            <w:pPr>
              <w:rPr>
                <w:ins w:id="3843" w:author="Rafi Aziizi" w:date="2021-11-14T12:04:00Z"/>
              </w:rPr>
            </w:pPr>
            <w:ins w:id="3844" w:author="Rafi Aziizi" w:date="2021-11-14T12:04:00Z">
              <w:r>
                <w:t xml:space="preserve">dokumen sudah tercetak </w:t>
              </w:r>
            </w:ins>
          </w:p>
        </w:tc>
      </w:tr>
      <w:tr w:rsidR="00AE0E68" w:rsidRPr="0044182F" w14:paraId="32FA668D" w14:textId="77777777" w:rsidTr="004A4F76">
        <w:trPr>
          <w:gridAfter w:val="1"/>
          <w:wAfter w:w="6" w:type="dxa"/>
          <w:jc w:val="center"/>
          <w:ins w:id="3845" w:author="Rafi Aziizi" w:date="2021-11-14T12:04:00Z"/>
        </w:trPr>
        <w:tc>
          <w:tcPr>
            <w:tcW w:w="7927" w:type="dxa"/>
            <w:gridSpan w:val="2"/>
            <w:shd w:val="clear" w:color="auto" w:fill="F2EE98"/>
          </w:tcPr>
          <w:p w14:paraId="14B30603" w14:textId="77777777" w:rsidR="00AE0E68" w:rsidRPr="0044182F" w:rsidRDefault="00AE0E68" w:rsidP="004A4F76">
            <w:pPr>
              <w:jc w:val="center"/>
              <w:rPr>
                <w:ins w:id="3846" w:author="Rafi Aziizi" w:date="2021-11-14T12:04:00Z"/>
                <w:b/>
              </w:rPr>
            </w:pPr>
            <w:ins w:id="3847" w:author="Rafi Aziizi" w:date="2021-11-14T12:04:00Z">
              <w:r w:rsidRPr="0044182F">
                <w:rPr>
                  <w:b/>
                </w:rPr>
                <w:t>Main Course</w:t>
              </w:r>
            </w:ins>
          </w:p>
        </w:tc>
      </w:tr>
      <w:tr w:rsidR="00AE0E68" w:rsidRPr="0044182F" w14:paraId="7E305B18" w14:textId="77777777" w:rsidTr="004A4F76">
        <w:trPr>
          <w:jc w:val="center"/>
          <w:ins w:id="3848" w:author="Rafi Aziizi" w:date="2021-11-14T12:04:00Z"/>
        </w:trPr>
        <w:tc>
          <w:tcPr>
            <w:tcW w:w="3823" w:type="dxa"/>
            <w:shd w:val="clear" w:color="auto" w:fill="F2EE98"/>
            <w:vAlign w:val="center"/>
          </w:tcPr>
          <w:p w14:paraId="4B3CF14F" w14:textId="77777777" w:rsidR="00AE0E68" w:rsidRPr="0044182F" w:rsidRDefault="00AE0E68" w:rsidP="004A4F76">
            <w:pPr>
              <w:jc w:val="center"/>
              <w:rPr>
                <w:ins w:id="3849" w:author="Rafi Aziizi" w:date="2021-11-14T12:04:00Z"/>
                <w:b/>
              </w:rPr>
            </w:pPr>
            <w:ins w:id="3850" w:author="Rafi Aziizi" w:date="2021-11-14T12:04:00Z">
              <w:r>
                <w:rPr>
                  <w:b/>
                </w:rPr>
                <w:t>Aksi Aktor</w:t>
              </w:r>
            </w:ins>
          </w:p>
        </w:tc>
        <w:tc>
          <w:tcPr>
            <w:tcW w:w="4110" w:type="dxa"/>
            <w:gridSpan w:val="2"/>
            <w:shd w:val="clear" w:color="auto" w:fill="F2EE98"/>
            <w:vAlign w:val="center"/>
          </w:tcPr>
          <w:p w14:paraId="7C02457A" w14:textId="77777777" w:rsidR="00AE0E68" w:rsidRPr="0044182F" w:rsidRDefault="00AE0E68" w:rsidP="004A4F76">
            <w:pPr>
              <w:jc w:val="center"/>
              <w:rPr>
                <w:ins w:id="3851" w:author="Rafi Aziizi" w:date="2021-11-14T12:04:00Z"/>
                <w:b/>
              </w:rPr>
            </w:pPr>
            <w:ins w:id="3852" w:author="Rafi Aziizi" w:date="2021-11-14T12:04:00Z">
              <w:r w:rsidRPr="0044182F">
                <w:rPr>
                  <w:b/>
                </w:rPr>
                <w:t>Reaksi Sistem</w:t>
              </w:r>
            </w:ins>
          </w:p>
        </w:tc>
      </w:tr>
      <w:tr w:rsidR="00AE0E68" w:rsidRPr="0044182F" w14:paraId="69C71F58" w14:textId="77777777" w:rsidTr="004A4F76">
        <w:trPr>
          <w:jc w:val="center"/>
          <w:ins w:id="3853" w:author="Rafi Aziizi" w:date="2021-11-14T12:04:00Z"/>
        </w:trPr>
        <w:tc>
          <w:tcPr>
            <w:tcW w:w="3823" w:type="dxa"/>
            <w:vAlign w:val="center"/>
          </w:tcPr>
          <w:p w14:paraId="202398A3" w14:textId="77777777" w:rsidR="00AE0E68" w:rsidRPr="0044182F" w:rsidRDefault="00AE0E68" w:rsidP="00AE0E68">
            <w:pPr>
              <w:pStyle w:val="ListParagraph"/>
              <w:numPr>
                <w:ilvl w:val="0"/>
                <w:numId w:val="128"/>
              </w:numPr>
              <w:rPr>
                <w:ins w:id="3854" w:author="Rafi Aziizi" w:date="2021-11-14T12:04:00Z"/>
              </w:rPr>
            </w:pPr>
            <w:ins w:id="3855" w:author="Rafi Aziizi" w:date="2021-11-14T12:04:00Z">
              <w:r>
                <w:t xml:space="preserve">Aktor menekan </w:t>
              </w:r>
              <w:r>
                <w:rPr>
                  <w:i/>
                  <w:iCs/>
                </w:rPr>
                <w:t>button “</w:t>
              </w:r>
              <w:r>
                <w:t>cetak</w:t>
              </w:r>
              <w:r>
                <w:rPr>
                  <w:i/>
                  <w:iCs/>
                </w:rPr>
                <w:t>”</w:t>
              </w:r>
            </w:ins>
          </w:p>
        </w:tc>
        <w:tc>
          <w:tcPr>
            <w:tcW w:w="4110" w:type="dxa"/>
            <w:gridSpan w:val="2"/>
            <w:vAlign w:val="center"/>
          </w:tcPr>
          <w:p w14:paraId="10A374DE" w14:textId="091E246E" w:rsidR="00AE0E68" w:rsidRPr="0044182F" w:rsidRDefault="00AE0E68">
            <w:pPr>
              <w:spacing w:after="160"/>
              <w:rPr>
                <w:ins w:id="3856" w:author="Rafi Aziizi" w:date="2021-11-14T12:04:00Z"/>
              </w:rPr>
              <w:pPrChange w:id="3857" w:author="Rafi Aziizi" w:date="2021-11-14T12:05:00Z">
                <w:pPr>
                  <w:spacing w:after="160"/>
                  <w:ind w:left="382"/>
                </w:pPr>
              </w:pPrChange>
            </w:pPr>
          </w:p>
        </w:tc>
      </w:tr>
      <w:tr w:rsidR="00AE0E68" w14:paraId="313B40F2" w14:textId="77777777" w:rsidTr="004A4F76">
        <w:trPr>
          <w:jc w:val="center"/>
          <w:ins w:id="3858" w:author="Rafi Aziizi" w:date="2021-11-14T12:04:00Z"/>
        </w:trPr>
        <w:tc>
          <w:tcPr>
            <w:tcW w:w="3823" w:type="dxa"/>
            <w:vAlign w:val="center"/>
          </w:tcPr>
          <w:p w14:paraId="170A63BD" w14:textId="77777777" w:rsidR="00AE0E68" w:rsidRPr="0044182F" w:rsidRDefault="00AE0E68" w:rsidP="004A4F76">
            <w:pPr>
              <w:pStyle w:val="ListParagraph"/>
              <w:ind w:left="450"/>
              <w:rPr>
                <w:ins w:id="3859" w:author="Rafi Aziizi" w:date="2021-11-14T12:04:00Z"/>
              </w:rPr>
            </w:pPr>
          </w:p>
        </w:tc>
        <w:tc>
          <w:tcPr>
            <w:tcW w:w="4110" w:type="dxa"/>
            <w:gridSpan w:val="2"/>
            <w:vAlign w:val="center"/>
          </w:tcPr>
          <w:p w14:paraId="04A10B4D" w14:textId="29A4FEE7" w:rsidR="00AE0E68" w:rsidRDefault="00AE0E68" w:rsidP="00AE0E68">
            <w:pPr>
              <w:pStyle w:val="ListParagraph"/>
              <w:numPr>
                <w:ilvl w:val="0"/>
                <w:numId w:val="128"/>
              </w:numPr>
              <w:spacing w:after="160"/>
              <w:rPr>
                <w:ins w:id="3860" w:author="Rafi Aziizi" w:date="2021-11-14T12:04:00Z"/>
              </w:rPr>
            </w:pPr>
            <w:ins w:id="3861" w:author="Rafi Aziizi" w:date="2021-11-14T12:04:00Z">
              <w:r>
                <w:t>Sistem mencetak laporan riwayat absensi</w:t>
              </w:r>
            </w:ins>
            <w:ins w:id="3862" w:author="Rafi Aziizi" w:date="2021-11-14T12:05:00Z">
              <w:r>
                <w:t xml:space="preserve"> anggota</w:t>
              </w:r>
            </w:ins>
            <w:ins w:id="3863" w:author="Rafi Aziizi" w:date="2021-11-14T12:04:00Z">
              <w:r>
                <w:t xml:space="preserve"> siswa</w:t>
              </w:r>
            </w:ins>
          </w:p>
        </w:tc>
      </w:tr>
    </w:tbl>
    <w:p w14:paraId="03DF3452" w14:textId="77777777" w:rsidR="00AE0E68" w:rsidRDefault="00AE0E68" w:rsidP="00443E24"/>
    <w:p w14:paraId="2389E14C" w14:textId="2902AC28" w:rsidR="00270503" w:rsidRDefault="00270503" w:rsidP="00FF2590">
      <w:pPr>
        <w:pStyle w:val="ListParagraph"/>
        <w:numPr>
          <w:ilvl w:val="0"/>
          <w:numId w:val="25"/>
        </w:numPr>
        <w:ind w:left="426"/>
        <w:rPr>
          <w:ins w:id="3864" w:author="Rafi Aziizi" w:date="2021-11-12T14:56:00Z"/>
        </w:rPr>
      </w:pPr>
      <w:r>
        <w:t>Skenario Kelola Kelas</w:t>
      </w:r>
    </w:p>
    <w:p w14:paraId="669338DF" w14:textId="7990E324" w:rsidR="005D5AD6" w:rsidRDefault="005D5AD6">
      <w:pPr>
        <w:ind w:firstLine="426"/>
        <w:rPr>
          <w:ins w:id="3865" w:author="Rafi Aziizi" w:date="2021-11-12T14:54:00Z"/>
        </w:rPr>
        <w:pPrChange w:id="3866" w:author="Rafi Aziizi" w:date="2021-11-12T14:56:00Z">
          <w:pPr>
            <w:pStyle w:val="ListParagraph"/>
            <w:numPr>
              <w:numId w:val="25"/>
            </w:numPr>
            <w:ind w:left="426" w:hanging="360"/>
          </w:pPr>
        </w:pPrChange>
      </w:pPr>
      <w:ins w:id="3867" w:author="Rafi Aziizi" w:date="2021-11-12T14:56:00Z">
        <w:r>
          <w:t xml:space="preserve">Pada skenario kelola </w:t>
        </w:r>
      </w:ins>
      <w:ins w:id="3868" w:author="Rafi Aziizi" w:date="2021-11-12T14:57:00Z">
        <w:r>
          <w:t>kelas</w:t>
        </w:r>
      </w:ins>
      <w:ins w:id="3869" w:author="Rafi Aziizi" w:date="2021-11-12T14:56:00Z">
        <w:r>
          <w:t xml:space="preserve"> terdapat 4 generalisasi data yaitu tambah kelas, hapus kelas, edit </w:t>
        </w:r>
      </w:ins>
      <w:ins w:id="3870" w:author="Rafi Aziizi" w:date="2021-11-12T14:57:00Z">
        <w:r>
          <w:t>kelas</w:t>
        </w:r>
      </w:ins>
      <w:ins w:id="3871" w:author="Rafi Aziizi" w:date="2021-11-12T14:56:00Z">
        <w:r>
          <w:t xml:space="preserve"> dan lihat </w:t>
        </w:r>
      </w:ins>
      <w:ins w:id="3872" w:author="Rafi Aziizi" w:date="2021-11-12T14:57:00Z">
        <w:r>
          <w:t>kelas</w:t>
        </w:r>
      </w:ins>
      <w:ins w:id="3873" w:author="Rafi Aziizi" w:date="2021-11-12T14:56:00Z">
        <w:r>
          <w:t>. Hal tersebut dijelaskan pada poin-poin dibawah ini :</w:t>
        </w:r>
      </w:ins>
    </w:p>
    <w:p w14:paraId="2C7D1D91" w14:textId="35217E13" w:rsidR="005D5AD6" w:rsidRDefault="005D5AD6" w:rsidP="005D5AD6">
      <w:pPr>
        <w:ind w:left="66"/>
        <w:rPr>
          <w:ins w:id="3874" w:author="chaniaayulestari@outlook.com" w:date="2021-11-12T16:28:00Z"/>
        </w:rPr>
      </w:pPr>
      <w:ins w:id="3875" w:author="Rafi Aziizi" w:date="2021-11-12T14:55:00Z">
        <w:r>
          <w:t>a. Skenario Tambah Kelas</w:t>
        </w:r>
      </w:ins>
    </w:p>
    <w:p w14:paraId="60EE6C74" w14:textId="76D3280C" w:rsidR="00885B6D" w:rsidDel="00A25E3C" w:rsidRDefault="00885B6D">
      <w:pPr>
        <w:ind w:left="66"/>
        <w:jc w:val="center"/>
        <w:rPr>
          <w:ins w:id="3876" w:author="Rafi Aziizi" w:date="2021-11-12T14:55:00Z"/>
          <w:del w:id="3877" w:author="chaniaayulestari@outlook.com" w:date="2021-11-13T14:06:00Z"/>
        </w:rPr>
        <w:pPrChange w:id="3878" w:author="chaniaayulestari@outlook.com" w:date="2021-11-13T14:06:00Z">
          <w:pPr>
            <w:ind w:left="66"/>
          </w:pPr>
        </w:pPrChange>
      </w:pPr>
    </w:p>
    <w:p w14:paraId="1F08FEF5" w14:textId="271E495C" w:rsidR="00A25E3C" w:rsidRDefault="00A25E3C">
      <w:pPr>
        <w:pStyle w:val="Caption"/>
        <w:keepNext/>
        <w:jc w:val="center"/>
        <w:rPr>
          <w:ins w:id="3879" w:author="chaniaayulestari@outlook.com" w:date="2021-11-13T14:06:00Z"/>
        </w:rPr>
        <w:pPrChange w:id="3880" w:author="chaniaayulestari@outlook.com" w:date="2021-11-13T14:06:00Z">
          <w:pPr/>
        </w:pPrChange>
      </w:pPr>
      <w:bookmarkStart w:id="3881" w:name="_Toc87762741"/>
      <w:ins w:id="3882" w:author="chaniaayulestari@outlook.com" w:date="2021-11-13T14:06:00Z">
        <w:r>
          <w:t xml:space="preserve">Tabel 3. </w:t>
        </w:r>
      </w:ins>
      <w:ins w:id="3883" w:author="Rafi Aziizi" w:date="2021-11-14T11:08:00Z">
        <w:r w:rsidR="001B2DEA">
          <w:fldChar w:fldCharType="begin"/>
        </w:r>
        <w:r w:rsidR="001B2DEA">
          <w:instrText xml:space="preserve"> SEQ Tabel_3. \* ARABIC </w:instrText>
        </w:r>
      </w:ins>
      <w:r w:rsidR="001B2DEA">
        <w:fldChar w:fldCharType="separate"/>
      </w:r>
      <w:ins w:id="3884" w:author="Rafi Aziizi" w:date="2021-11-14T11:08:00Z">
        <w:r w:rsidR="001B2DEA">
          <w:rPr>
            <w:noProof/>
          </w:rPr>
          <w:t>28</w:t>
        </w:r>
        <w:r w:rsidR="001B2DEA">
          <w:fldChar w:fldCharType="end"/>
        </w:r>
      </w:ins>
      <w:ins w:id="3885" w:author="chaniaayulestari@outlook.com" w:date="2021-11-13T14:06:00Z">
        <w:del w:id="3886" w:author="Rafi Aziizi" w:date="2021-11-14T09:52:00Z">
          <w:r w:rsidDel="003640C9">
            <w:fldChar w:fldCharType="begin"/>
          </w:r>
          <w:r w:rsidDel="003640C9">
            <w:delInstrText xml:space="preserve"> SEQ Tabel_3. \* ARABIC </w:delInstrText>
          </w:r>
        </w:del>
      </w:ins>
      <w:del w:id="3887" w:author="Rafi Aziizi" w:date="2021-11-14T09:52:00Z">
        <w:r w:rsidDel="003640C9">
          <w:fldChar w:fldCharType="end"/>
        </w:r>
      </w:del>
      <w:ins w:id="3888" w:author="chaniaayulestari@outlook.com" w:date="2021-11-13T14:06:00Z">
        <w:r>
          <w:t xml:space="preserve"> Skenario Tambah Kelas</w:t>
        </w:r>
        <w:bookmarkEnd w:id="3881"/>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5B7FDE71" w14:textId="77777777" w:rsidTr="00D26F74">
        <w:trPr>
          <w:jc w:val="center"/>
          <w:ins w:id="3889" w:author="Rafi Aziizi" w:date="2021-11-12T14:55:00Z"/>
        </w:trPr>
        <w:tc>
          <w:tcPr>
            <w:tcW w:w="3827" w:type="dxa"/>
            <w:shd w:val="clear" w:color="auto" w:fill="F2EE98"/>
            <w:vAlign w:val="center"/>
          </w:tcPr>
          <w:p w14:paraId="56E40C6E" w14:textId="77777777" w:rsidR="005D5AD6" w:rsidRPr="0044182F" w:rsidRDefault="005D5AD6" w:rsidP="00D26F74">
            <w:pPr>
              <w:rPr>
                <w:ins w:id="3890" w:author="Rafi Aziizi" w:date="2021-11-12T14:55:00Z"/>
                <w:b/>
              </w:rPr>
            </w:pPr>
            <w:ins w:id="3891" w:author="Rafi Aziizi" w:date="2021-11-12T14:55:00Z">
              <w:r w:rsidRPr="0044182F">
                <w:rPr>
                  <w:b/>
                </w:rPr>
                <w:t>Name</w:t>
              </w:r>
            </w:ins>
          </w:p>
        </w:tc>
        <w:tc>
          <w:tcPr>
            <w:tcW w:w="3964" w:type="dxa"/>
            <w:shd w:val="clear" w:color="auto" w:fill="F2EE98"/>
            <w:vAlign w:val="center"/>
          </w:tcPr>
          <w:p w14:paraId="05BDC01D" w14:textId="0505E7B8" w:rsidR="005D5AD6" w:rsidRPr="00A46E0B" w:rsidRDefault="005D5AD6" w:rsidP="00D26F74">
            <w:pPr>
              <w:rPr>
                <w:ins w:id="3892" w:author="Rafi Aziizi" w:date="2021-11-12T14:55:00Z"/>
              </w:rPr>
            </w:pPr>
            <w:ins w:id="3893" w:author="Rafi Aziizi" w:date="2021-11-12T14:55:00Z">
              <w:r>
                <w:t>Tambah Kelas</w:t>
              </w:r>
            </w:ins>
          </w:p>
        </w:tc>
      </w:tr>
      <w:tr w:rsidR="005D5AD6" w:rsidRPr="002F6C1D" w14:paraId="6CDCA189" w14:textId="77777777" w:rsidTr="00D26F74">
        <w:trPr>
          <w:jc w:val="center"/>
          <w:ins w:id="3894" w:author="Rafi Aziizi" w:date="2021-11-12T14:55:00Z"/>
        </w:trPr>
        <w:tc>
          <w:tcPr>
            <w:tcW w:w="3827" w:type="dxa"/>
            <w:vAlign w:val="center"/>
          </w:tcPr>
          <w:p w14:paraId="538580F2" w14:textId="77777777" w:rsidR="005D5AD6" w:rsidRPr="0044182F" w:rsidRDefault="005D5AD6" w:rsidP="00D26F74">
            <w:pPr>
              <w:rPr>
                <w:ins w:id="3895" w:author="Rafi Aziizi" w:date="2021-11-12T14:55:00Z"/>
                <w:b/>
              </w:rPr>
            </w:pPr>
            <w:ins w:id="3896" w:author="Rafi Aziizi" w:date="2021-11-12T14:55:00Z">
              <w:r w:rsidRPr="0044182F">
                <w:rPr>
                  <w:b/>
                </w:rPr>
                <w:t>ID</w:t>
              </w:r>
            </w:ins>
          </w:p>
        </w:tc>
        <w:tc>
          <w:tcPr>
            <w:tcW w:w="3964" w:type="dxa"/>
            <w:vAlign w:val="center"/>
          </w:tcPr>
          <w:p w14:paraId="43B0B355" w14:textId="613B3B86" w:rsidR="005D5AD6" w:rsidRPr="002F6C1D" w:rsidRDefault="005D5AD6" w:rsidP="00D26F74">
            <w:pPr>
              <w:rPr>
                <w:ins w:id="3897" w:author="Rafi Aziizi" w:date="2021-11-12T14:55:00Z"/>
              </w:rPr>
            </w:pPr>
            <w:ins w:id="3898" w:author="Rafi Aziizi" w:date="2021-11-12T14:55:00Z">
              <w:r>
                <w:t>RC15</w:t>
              </w:r>
            </w:ins>
            <w:ins w:id="3899" w:author="Rafi Aziizi" w:date="2021-11-13T06:56:00Z">
              <w:r w:rsidR="005049EC">
                <w:t>.1</w:t>
              </w:r>
            </w:ins>
          </w:p>
        </w:tc>
      </w:tr>
      <w:tr w:rsidR="005D5AD6" w:rsidRPr="000C722D" w14:paraId="1892EA69" w14:textId="77777777" w:rsidTr="00D26F74">
        <w:trPr>
          <w:jc w:val="center"/>
          <w:ins w:id="3900" w:author="Rafi Aziizi" w:date="2021-11-12T14:55:00Z"/>
        </w:trPr>
        <w:tc>
          <w:tcPr>
            <w:tcW w:w="3827" w:type="dxa"/>
            <w:vAlign w:val="center"/>
          </w:tcPr>
          <w:p w14:paraId="672E06EB" w14:textId="77777777" w:rsidR="005D5AD6" w:rsidRPr="0044182F" w:rsidRDefault="005D5AD6" w:rsidP="00D26F74">
            <w:pPr>
              <w:rPr>
                <w:ins w:id="3901" w:author="Rafi Aziizi" w:date="2021-11-12T14:55:00Z"/>
                <w:b/>
              </w:rPr>
            </w:pPr>
            <w:ins w:id="3902" w:author="Rafi Aziizi" w:date="2021-11-12T14:55:00Z">
              <w:r w:rsidRPr="0044182F">
                <w:rPr>
                  <w:b/>
                </w:rPr>
                <w:t>Description</w:t>
              </w:r>
            </w:ins>
          </w:p>
        </w:tc>
        <w:tc>
          <w:tcPr>
            <w:tcW w:w="3964" w:type="dxa"/>
          </w:tcPr>
          <w:p w14:paraId="6BCC52D7" w14:textId="251368E7" w:rsidR="005D5AD6" w:rsidRPr="000C722D" w:rsidRDefault="005D5AD6" w:rsidP="00D26F74">
            <w:pPr>
              <w:rPr>
                <w:ins w:id="3903" w:author="Rafi Aziizi" w:date="2021-11-12T14:55:00Z"/>
              </w:rPr>
            </w:pPr>
            <w:ins w:id="3904" w:author="Rafi Aziizi" w:date="2021-11-12T14:55:00Z">
              <w:r>
                <w:t xml:space="preserve">Use case ini merupakan use case </w:t>
              </w:r>
              <w:r>
                <w:lastRenderedPageBreak/>
                <w:t>generalisasi dari kelola kelas untuk menambah data kelas.</w:t>
              </w:r>
            </w:ins>
          </w:p>
        </w:tc>
      </w:tr>
      <w:tr w:rsidR="005D5AD6" w:rsidRPr="002F6C1D" w14:paraId="29DF0E76" w14:textId="77777777" w:rsidTr="00D26F74">
        <w:trPr>
          <w:jc w:val="center"/>
          <w:ins w:id="3905" w:author="Rafi Aziizi" w:date="2021-11-12T14:55:00Z"/>
        </w:trPr>
        <w:tc>
          <w:tcPr>
            <w:tcW w:w="3827" w:type="dxa"/>
            <w:vAlign w:val="center"/>
          </w:tcPr>
          <w:p w14:paraId="57376BA0" w14:textId="77777777" w:rsidR="005D5AD6" w:rsidRPr="0044182F" w:rsidRDefault="005D5AD6" w:rsidP="00D26F74">
            <w:pPr>
              <w:rPr>
                <w:ins w:id="3906" w:author="Rafi Aziizi" w:date="2021-11-12T14:55:00Z"/>
                <w:b/>
              </w:rPr>
            </w:pPr>
            <w:ins w:id="3907" w:author="Rafi Aziizi" w:date="2021-11-12T14:55:00Z">
              <w:r w:rsidRPr="0044182F">
                <w:rPr>
                  <w:b/>
                </w:rPr>
                <w:lastRenderedPageBreak/>
                <w:t>Actors</w:t>
              </w:r>
            </w:ins>
          </w:p>
        </w:tc>
        <w:tc>
          <w:tcPr>
            <w:tcW w:w="3964" w:type="dxa"/>
            <w:vAlign w:val="center"/>
          </w:tcPr>
          <w:p w14:paraId="0428BCC9" w14:textId="77777777" w:rsidR="005D5AD6" w:rsidRPr="002F6C1D" w:rsidRDefault="005D5AD6" w:rsidP="00D26F74">
            <w:pPr>
              <w:rPr>
                <w:ins w:id="3908" w:author="Rafi Aziizi" w:date="2021-11-12T14:55:00Z"/>
              </w:rPr>
            </w:pPr>
            <w:ins w:id="3909" w:author="Rafi Aziizi" w:date="2021-11-12T14:55:00Z">
              <w:r>
                <w:t>Bag.IT, Guru BK.</w:t>
              </w:r>
            </w:ins>
          </w:p>
        </w:tc>
      </w:tr>
      <w:tr w:rsidR="005D5AD6" w:rsidRPr="0044182F" w14:paraId="4C3E00C3" w14:textId="77777777" w:rsidTr="00D26F74">
        <w:trPr>
          <w:jc w:val="center"/>
          <w:ins w:id="3910" w:author="Rafi Aziizi" w:date="2021-11-12T14:55:00Z"/>
        </w:trPr>
        <w:tc>
          <w:tcPr>
            <w:tcW w:w="3827" w:type="dxa"/>
            <w:vAlign w:val="center"/>
          </w:tcPr>
          <w:p w14:paraId="6D3A9B7B" w14:textId="77777777" w:rsidR="005D5AD6" w:rsidRPr="0044182F" w:rsidRDefault="005D5AD6" w:rsidP="00D26F74">
            <w:pPr>
              <w:rPr>
                <w:ins w:id="3911" w:author="Rafi Aziizi" w:date="2021-11-12T14:55:00Z"/>
                <w:b/>
              </w:rPr>
            </w:pPr>
            <w:ins w:id="3912" w:author="Rafi Aziizi" w:date="2021-11-12T14:55:00Z">
              <w:r w:rsidRPr="0044182F">
                <w:rPr>
                  <w:b/>
                </w:rPr>
                <w:t>Frequency of Use</w:t>
              </w:r>
            </w:ins>
          </w:p>
        </w:tc>
        <w:tc>
          <w:tcPr>
            <w:tcW w:w="3964" w:type="dxa"/>
            <w:vAlign w:val="center"/>
          </w:tcPr>
          <w:p w14:paraId="7C6BBCFC" w14:textId="77777777" w:rsidR="005D5AD6" w:rsidRPr="007B7AB3" w:rsidRDefault="005D5AD6" w:rsidP="00D26F74">
            <w:pPr>
              <w:rPr>
                <w:ins w:id="3913" w:author="Rafi Aziizi" w:date="2021-11-12T14:55:00Z"/>
                <w:i/>
                <w:iCs/>
              </w:rPr>
            </w:pPr>
            <w:ins w:id="3914" w:author="Rafi Aziizi" w:date="2021-11-12T14:55:00Z">
              <w:r>
                <w:rPr>
                  <w:i/>
                  <w:iCs/>
                </w:rPr>
                <w:t>Conditional</w:t>
              </w:r>
            </w:ins>
          </w:p>
        </w:tc>
      </w:tr>
      <w:tr w:rsidR="005D5AD6" w:rsidRPr="0044182F" w14:paraId="25994BB1" w14:textId="77777777" w:rsidTr="00D26F74">
        <w:trPr>
          <w:jc w:val="center"/>
          <w:ins w:id="3915" w:author="Rafi Aziizi" w:date="2021-11-12T14:55:00Z"/>
        </w:trPr>
        <w:tc>
          <w:tcPr>
            <w:tcW w:w="3827" w:type="dxa"/>
            <w:vAlign w:val="center"/>
          </w:tcPr>
          <w:p w14:paraId="01B0245E" w14:textId="77777777" w:rsidR="005D5AD6" w:rsidRPr="0044182F" w:rsidRDefault="005D5AD6" w:rsidP="00D26F74">
            <w:pPr>
              <w:rPr>
                <w:ins w:id="3916" w:author="Rafi Aziizi" w:date="2021-11-12T14:55:00Z"/>
                <w:b/>
              </w:rPr>
            </w:pPr>
            <w:ins w:id="3917" w:author="Rafi Aziizi" w:date="2021-11-12T14:55:00Z">
              <w:r w:rsidRPr="0044182F">
                <w:rPr>
                  <w:b/>
                </w:rPr>
                <w:t>Triggers</w:t>
              </w:r>
            </w:ins>
          </w:p>
        </w:tc>
        <w:tc>
          <w:tcPr>
            <w:tcW w:w="3964" w:type="dxa"/>
            <w:vAlign w:val="center"/>
          </w:tcPr>
          <w:p w14:paraId="5D6FD05C" w14:textId="77777777" w:rsidR="005D5AD6" w:rsidRPr="0044182F" w:rsidRDefault="005D5AD6" w:rsidP="00D26F74">
            <w:pPr>
              <w:rPr>
                <w:ins w:id="3918" w:author="Rafi Aziizi" w:date="2021-11-12T14:55:00Z"/>
              </w:rPr>
            </w:pPr>
            <w:ins w:id="3919" w:author="Rafi Aziizi" w:date="2021-11-12T14:55:00Z">
              <w:r>
                <w:t>-</w:t>
              </w:r>
            </w:ins>
          </w:p>
        </w:tc>
      </w:tr>
      <w:tr w:rsidR="005D5AD6" w:rsidRPr="0081005E" w14:paraId="180FB272" w14:textId="77777777" w:rsidTr="00D26F74">
        <w:trPr>
          <w:jc w:val="center"/>
          <w:ins w:id="3920" w:author="Rafi Aziizi" w:date="2021-11-12T14:55:00Z"/>
        </w:trPr>
        <w:tc>
          <w:tcPr>
            <w:tcW w:w="3827" w:type="dxa"/>
            <w:vAlign w:val="center"/>
          </w:tcPr>
          <w:p w14:paraId="04F98FDC" w14:textId="77777777" w:rsidR="005D5AD6" w:rsidRPr="0044182F" w:rsidRDefault="005D5AD6" w:rsidP="00D26F74">
            <w:pPr>
              <w:rPr>
                <w:ins w:id="3921" w:author="Rafi Aziizi" w:date="2021-11-12T14:55:00Z"/>
                <w:b/>
              </w:rPr>
            </w:pPr>
            <w:ins w:id="3922" w:author="Rafi Aziizi" w:date="2021-11-12T14:55:00Z">
              <w:r w:rsidRPr="0044182F">
                <w:rPr>
                  <w:b/>
                </w:rPr>
                <w:t>Pre-Conditions</w:t>
              </w:r>
            </w:ins>
          </w:p>
        </w:tc>
        <w:tc>
          <w:tcPr>
            <w:tcW w:w="3964" w:type="dxa"/>
            <w:vAlign w:val="center"/>
          </w:tcPr>
          <w:p w14:paraId="75109421" w14:textId="505E2775" w:rsidR="005D5AD6" w:rsidRPr="0081005E" w:rsidRDefault="005D5AD6" w:rsidP="00D26F74">
            <w:pPr>
              <w:rPr>
                <w:ins w:id="3923" w:author="Rafi Aziizi" w:date="2021-11-12T14:55:00Z"/>
                <w:i/>
                <w:iCs/>
              </w:rPr>
            </w:pPr>
            <w:ins w:id="3924" w:author="Rafi Aziizi" w:date="2021-11-12T14:55:00Z">
              <w:r>
                <w:t xml:space="preserve">Data </w:t>
              </w:r>
            </w:ins>
            <w:ins w:id="3925" w:author="Rafi Aziizi" w:date="2021-11-12T14:56:00Z">
              <w:r>
                <w:t xml:space="preserve">kelas </w:t>
              </w:r>
            </w:ins>
            <w:ins w:id="3926" w:author="Rafi Aziizi" w:date="2021-11-12T14:55:00Z">
              <w:r>
                <w:t>tidak ada</w:t>
              </w:r>
            </w:ins>
          </w:p>
        </w:tc>
      </w:tr>
      <w:tr w:rsidR="005D5AD6" w:rsidRPr="0048762E" w14:paraId="5493D24F" w14:textId="77777777" w:rsidTr="00D26F74">
        <w:trPr>
          <w:jc w:val="center"/>
          <w:ins w:id="3927" w:author="Rafi Aziizi" w:date="2021-11-12T14:55:00Z"/>
        </w:trPr>
        <w:tc>
          <w:tcPr>
            <w:tcW w:w="3827" w:type="dxa"/>
            <w:vAlign w:val="center"/>
          </w:tcPr>
          <w:p w14:paraId="2D3D8E04" w14:textId="77777777" w:rsidR="005D5AD6" w:rsidRPr="0044182F" w:rsidRDefault="005D5AD6" w:rsidP="00D26F74">
            <w:pPr>
              <w:rPr>
                <w:ins w:id="3928" w:author="Rafi Aziizi" w:date="2021-11-12T14:55:00Z"/>
                <w:b/>
              </w:rPr>
            </w:pPr>
            <w:ins w:id="3929" w:author="Rafi Aziizi" w:date="2021-11-12T14:55:00Z">
              <w:r w:rsidRPr="0044182F">
                <w:rPr>
                  <w:b/>
                </w:rPr>
                <w:t>Post-Conditions</w:t>
              </w:r>
            </w:ins>
          </w:p>
        </w:tc>
        <w:tc>
          <w:tcPr>
            <w:tcW w:w="3964" w:type="dxa"/>
            <w:vAlign w:val="center"/>
          </w:tcPr>
          <w:p w14:paraId="2D7DF7AF" w14:textId="7D70E396" w:rsidR="005D5AD6" w:rsidRPr="0048762E" w:rsidRDefault="005D5AD6" w:rsidP="00D26F74">
            <w:pPr>
              <w:rPr>
                <w:ins w:id="3930" w:author="Rafi Aziizi" w:date="2021-11-12T14:55:00Z"/>
              </w:rPr>
            </w:pPr>
            <w:ins w:id="3931" w:author="Rafi Aziizi" w:date="2021-11-12T14:55:00Z">
              <w:r>
                <w:t xml:space="preserve">Data </w:t>
              </w:r>
            </w:ins>
            <w:ins w:id="3932" w:author="Rafi Aziizi" w:date="2021-11-12T14:56:00Z">
              <w:r>
                <w:t xml:space="preserve">kelas </w:t>
              </w:r>
            </w:ins>
            <w:ins w:id="3933" w:author="Rafi Aziizi" w:date="2021-11-12T14:55:00Z">
              <w:r>
                <w:t>baru ditampilkan</w:t>
              </w:r>
            </w:ins>
          </w:p>
        </w:tc>
      </w:tr>
      <w:tr w:rsidR="005D5AD6" w:rsidRPr="0044182F" w14:paraId="56A9626A" w14:textId="77777777" w:rsidTr="00D26F74">
        <w:trPr>
          <w:jc w:val="center"/>
          <w:ins w:id="3934" w:author="Rafi Aziizi" w:date="2021-11-12T14:55:00Z"/>
        </w:trPr>
        <w:tc>
          <w:tcPr>
            <w:tcW w:w="7791" w:type="dxa"/>
            <w:gridSpan w:val="2"/>
            <w:shd w:val="clear" w:color="auto" w:fill="F2EE98"/>
            <w:vAlign w:val="center"/>
          </w:tcPr>
          <w:p w14:paraId="45F80374" w14:textId="77777777" w:rsidR="005D5AD6" w:rsidRPr="0044182F" w:rsidRDefault="005D5AD6" w:rsidP="00D26F74">
            <w:pPr>
              <w:jc w:val="center"/>
              <w:rPr>
                <w:ins w:id="3935" w:author="Rafi Aziizi" w:date="2021-11-12T14:55:00Z"/>
                <w:b/>
              </w:rPr>
            </w:pPr>
            <w:ins w:id="3936" w:author="Rafi Aziizi" w:date="2021-11-12T14:55:00Z">
              <w:r w:rsidRPr="0044182F">
                <w:rPr>
                  <w:b/>
                </w:rPr>
                <w:t>Main Course</w:t>
              </w:r>
            </w:ins>
          </w:p>
        </w:tc>
      </w:tr>
      <w:tr w:rsidR="005D5AD6" w:rsidRPr="0044182F" w14:paraId="20997C46" w14:textId="77777777" w:rsidTr="00D26F74">
        <w:trPr>
          <w:jc w:val="center"/>
          <w:ins w:id="3937" w:author="Rafi Aziizi" w:date="2021-11-12T14:55:00Z"/>
        </w:trPr>
        <w:tc>
          <w:tcPr>
            <w:tcW w:w="3827" w:type="dxa"/>
            <w:shd w:val="clear" w:color="auto" w:fill="F2EE98"/>
            <w:vAlign w:val="center"/>
          </w:tcPr>
          <w:p w14:paraId="3B315E37" w14:textId="77777777" w:rsidR="005D5AD6" w:rsidRPr="0044182F" w:rsidRDefault="005D5AD6" w:rsidP="00D26F74">
            <w:pPr>
              <w:jc w:val="center"/>
              <w:rPr>
                <w:ins w:id="3938" w:author="Rafi Aziizi" w:date="2021-11-12T14:55:00Z"/>
                <w:b/>
              </w:rPr>
            </w:pPr>
            <w:ins w:id="3939" w:author="Rafi Aziizi" w:date="2021-11-12T14:55:00Z">
              <w:r w:rsidRPr="0044182F">
                <w:rPr>
                  <w:b/>
                </w:rPr>
                <w:t>Aksi Aktor</w:t>
              </w:r>
            </w:ins>
          </w:p>
        </w:tc>
        <w:tc>
          <w:tcPr>
            <w:tcW w:w="3964" w:type="dxa"/>
            <w:shd w:val="clear" w:color="auto" w:fill="F2EE98"/>
            <w:vAlign w:val="center"/>
          </w:tcPr>
          <w:p w14:paraId="6FF8386C" w14:textId="77777777" w:rsidR="005D5AD6" w:rsidRPr="0044182F" w:rsidRDefault="005D5AD6" w:rsidP="00D26F74">
            <w:pPr>
              <w:jc w:val="center"/>
              <w:rPr>
                <w:ins w:id="3940" w:author="Rafi Aziizi" w:date="2021-11-12T14:55:00Z"/>
                <w:b/>
              </w:rPr>
            </w:pPr>
            <w:ins w:id="3941" w:author="Rafi Aziizi" w:date="2021-11-12T14:55:00Z">
              <w:r w:rsidRPr="0044182F">
                <w:rPr>
                  <w:b/>
                </w:rPr>
                <w:t>Reaksi Sistem</w:t>
              </w:r>
            </w:ins>
          </w:p>
        </w:tc>
      </w:tr>
      <w:tr w:rsidR="005D5AD6" w:rsidRPr="0044182F" w14:paraId="3D6E865B" w14:textId="77777777" w:rsidTr="00D26F74">
        <w:trPr>
          <w:jc w:val="center"/>
          <w:ins w:id="3942" w:author="Rafi Aziizi" w:date="2021-11-12T14:55:00Z"/>
        </w:trPr>
        <w:tc>
          <w:tcPr>
            <w:tcW w:w="3827" w:type="dxa"/>
            <w:vAlign w:val="center"/>
          </w:tcPr>
          <w:p w14:paraId="3B4158C8" w14:textId="113BDF69" w:rsidR="005D5AD6" w:rsidRPr="0044182F" w:rsidRDefault="005D5AD6">
            <w:pPr>
              <w:numPr>
                <w:ilvl w:val="0"/>
                <w:numId w:val="92"/>
              </w:numPr>
              <w:spacing w:after="160"/>
              <w:ind w:left="309"/>
              <w:rPr>
                <w:ins w:id="3943" w:author="Rafi Aziizi" w:date="2021-11-12T14:55:00Z"/>
              </w:rPr>
              <w:pPrChange w:id="3944" w:author="chaniaayulestari@outlook.com" w:date="2021-11-12T15:25:00Z">
                <w:pPr>
                  <w:numPr>
                    <w:numId w:val="85"/>
                  </w:numPr>
                  <w:spacing w:after="160"/>
                  <w:ind w:left="720" w:hanging="360"/>
                </w:pPr>
              </w:pPrChange>
            </w:pPr>
            <w:ins w:id="3945" w:author="Rafi Aziizi" w:date="2021-11-12T14:55:00Z">
              <w:r>
                <w:t xml:space="preserve">Memasuki menu “Tambah </w:t>
              </w:r>
            </w:ins>
            <w:ins w:id="3946" w:author="Rafi Aziizi" w:date="2021-11-12T14:56:00Z">
              <w:r>
                <w:t>Kelas</w:t>
              </w:r>
            </w:ins>
            <w:ins w:id="3947" w:author="Rafi Aziizi" w:date="2021-11-12T14:55:00Z">
              <w:r>
                <w:t>”</w:t>
              </w:r>
            </w:ins>
          </w:p>
        </w:tc>
        <w:tc>
          <w:tcPr>
            <w:tcW w:w="3964" w:type="dxa"/>
            <w:vAlign w:val="center"/>
          </w:tcPr>
          <w:p w14:paraId="54F7B1D8" w14:textId="77777777" w:rsidR="005D5AD6" w:rsidRPr="0044182F" w:rsidRDefault="005D5AD6">
            <w:pPr>
              <w:pStyle w:val="ListParagraph"/>
              <w:ind w:left="309"/>
              <w:rPr>
                <w:ins w:id="3948" w:author="Rafi Aziizi" w:date="2021-11-12T14:55:00Z"/>
              </w:rPr>
              <w:pPrChange w:id="3949" w:author="chaniaayulestari@outlook.com" w:date="2021-11-12T15:25:00Z">
                <w:pPr>
                  <w:ind w:left="511"/>
                </w:pPr>
              </w:pPrChange>
            </w:pPr>
          </w:p>
        </w:tc>
      </w:tr>
      <w:tr w:rsidR="005D5AD6" w:rsidRPr="0044182F" w14:paraId="23C4F0FC" w14:textId="77777777" w:rsidTr="00D26F74">
        <w:trPr>
          <w:jc w:val="center"/>
          <w:ins w:id="3950" w:author="Rafi Aziizi" w:date="2021-11-12T14:55:00Z"/>
        </w:trPr>
        <w:tc>
          <w:tcPr>
            <w:tcW w:w="3827" w:type="dxa"/>
            <w:vAlign w:val="center"/>
          </w:tcPr>
          <w:p w14:paraId="5425378F" w14:textId="77777777" w:rsidR="005D5AD6" w:rsidRPr="0044182F" w:rsidRDefault="005D5AD6">
            <w:pPr>
              <w:pStyle w:val="ListParagraph"/>
              <w:ind w:left="309"/>
              <w:rPr>
                <w:ins w:id="3951" w:author="Rafi Aziizi" w:date="2021-11-12T14:55:00Z"/>
              </w:rPr>
              <w:pPrChange w:id="3952" w:author="chaniaayulestari@outlook.com" w:date="2021-11-12T15:25:00Z">
                <w:pPr>
                  <w:ind w:left="510"/>
                </w:pPr>
              </w:pPrChange>
            </w:pPr>
          </w:p>
        </w:tc>
        <w:tc>
          <w:tcPr>
            <w:tcW w:w="3964" w:type="dxa"/>
            <w:vAlign w:val="center"/>
          </w:tcPr>
          <w:p w14:paraId="32D1555F" w14:textId="6ECA3B1D" w:rsidR="005D5AD6" w:rsidRPr="0044182F" w:rsidRDefault="005D5AD6">
            <w:pPr>
              <w:numPr>
                <w:ilvl w:val="0"/>
                <w:numId w:val="92"/>
              </w:numPr>
              <w:spacing w:after="160"/>
              <w:ind w:left="309"/>
              <w:rPr>
                <w:ins w:id="3953" w:author="Rafi Aziizi" w:date="2021-11-12T14:55:00Z"/>
              </w:rPr>
              <w:pPrChange w:id="3954" w:author="chaniaayulestari@outlook.com" w:date="2021-11-12T15:25:00Z">
                <w:pPr>
                  <w:numPr>
                    <w:numId w:val="85"/>
                  </w:numPr>
                  <w:spacing w:after="160"/>
                  <w:ind w:left="511" w:hanging="360"/>
                </w:pPr>
              </w:pPrChange>
            </w:pPr>
            <w:ins w:id="3955" w:author="Rafi Aziizi" w:date="2021-11-12T14:55:00Z">
              <w:r>
                <w:t xml:space="preserve">Menampilkan form tambah data </w:t>
              </w:r>
            </w:ins>
            <w:ins w:id="3956" w:author="Rafi Aziizi" w:date="2021-11-12T14:56:00Z">
              <w:r>
                <w:t>kelas</w:t>
              </w:r>
            </w:ins>
          </w:p>
        </w:tc>
      </w:tr>
      <w:tr w:rsidR="005D5AD6" w:rsidRPr="0044182F" w14:paraId="691BBF1F" w14:textId="77777777" w:rsidTr="00D26F74">
        <w:trPr>
          <w:jc w:val="center"/>
          <w:ins w:id="3957" w:author="Rafi Aziizi" w:date="2021-11-12T14:55:00Z"/>
        </w:trPr>
        <w:tc>
          <w:tcPr>
            <w:tcW w:w="3827" w:type="dxa"/>
            <w:vAlign w:val="center"/>
          </w:tcPr>
          <w:p w14:paraId="555DB45C" w14:textId="50C6C776" w:rsidR="005D5AD6" w:rsidRPr="0044182F" w:rsidRDefault="005D5AD6">
            <w:pPr>
              <w:pStyle w:val="ListParagraph"/>
              <w:numPr>
                <w:ilvl w:val="0"/>
                <w:numId w:val="92"/>
              </w:numPr>
              <w:ind w:left="309"/>
              <w:rPr>
                <w:ins w:id="3958" w:author="Rafi Aziizi" w:date="2021-11-12T14:55:00Z"/>
              </w:rPr>
              <w:pPrChange w:id="3959" w:author="chaniaayulestari@outlook.com" w:date="2021-11-12T15:25:00Z">
                <w:pPr>
                  <w:pStyle w:val="ListParagraph"/>
                  <w:numPr>
                    <w:numId w:val="85"/>
                  </w:numPr>
                  <w:ind w:hanging="360"/>
                </w:pPr>
              </w:pPrChange>
            </w:pPr>
            <w:ins w:id="3960" w:author="Rafi Aziizi" w:date="2021-11-12T14:55:00Z">
              <w:r>
                <w:t xml:space="preserve">Mengisi form tambah data </w:t>
              </w:r>
            </w:ins>
            <w:ins w:id="3961" w:author="Rafi Aziizi" w:date="2021-11-12T14:56:00Z">
              <w:r>
                <w:t>kelas</w:t>
              </w:r>
            </w:ins>
          </w:p>
        </w:tc>
        <w:tc>
          <w:tcPr>
            <w:tcW w:w="3964" w:type="dxa"/>
            <w:vAlign w:val="center"/>
          </w:tcPr>
          <w:p w14:paraId="06DD0BD6" w14:textId="77777777" w:rsidR="005D5AD6" w:rsidRDefault="005D5AD6">
            <w:pPr>
              <w:pStyle w:val="ListParagraph"/>
              <w:spacing w:after="160"/>
              <w:ind w:left="309"/>
              <w:rPr>
                <w:ins w:id="3962" w:author="Rafi Aziizi" w:date="2021-11-12T14:55:00Z"/>
              </w:rPr>
              <w:pPrChange w:id="3963" w:author="chaniaayulestari@outlook.com" w:date="2021-11-12T15:25:00Z">
                <w:pPr>
                  <w:spacing w:after="160"/>
                  <w:ind w:left="511"/>
                </w:pPr>
              </w:pPrChange>
            </w:pPr>
          </w:p>
        </w:tc>
      </w:tr>
      <w:tr w:rsidR="005D5AD6" w:rsidRPr="0044182F" w14:paraId="0EE682E9" w14:textId="77777777" w:rsidTr="00D26F74">
        <w:trPr>
          <w:jc w:val="center"/>
          <w:ins w:id="3964" w:author="Rafi Aziizi" w:date="2021-11-12T14:55:00Z"/>
        </w:trPr>
        <w:tc>
          <w:tcPr>
            <w:tcW w:w="3827" w:type="dxa"/>
            <w:vAlign w:val="center"/>
          </w:tcPr>
          <w:p w14:paraId="687FF2CF" w14:textId="77777777" w:rsidR="005D5AD6" w:rsidRDefault="005D5AD6">
            <w:pPr>
              <w:pStyle w:val="ListParagraph"/>
              <w:ind w:left="309"/>
              <w:rPr>
                <w:ins w:id="3965" w:author="Rafi Aziizi" w:date="2021-11-12T14:55:00Z"/>
              </w:rPr>
              <w:pPrChange w:id="3966" w:author="chaniaayulestari@outlook.com" w:date="2021-11-12T15:25:00Z">
                <w:pPr>
                  <w:pStyle w:val="ListParagraph"/>
                </w:pPr>
              </w:pPrChange>
            </w:pPr>
          </w:p>
        </w:tc>
        <w:tc>
          <w:tcPr>
            <w:tcW w:w="3964" w:type="dxa"/>
            <w:vAlign w:val="center"/>
          </w:tcPr>
          <w:p w14:paraId="0F92D448" w14:textId="59FA5C80" w:rsidR="005D5AD6" w:rsidRDefault="005D5AD6">
            <w:pPr>
              <w:pStyle w:val="ListParagraph"/>
              <w:numPr>
                <w:ilvl w:val="0"/>
                <w:numId w:val="92"/>
              </w:numPr>
              <w:spacing w:after="160"/>
              <w:ind w:left="309"/>
              <w:rPr>
                <w:ins w:id="3967" w:author="Rafi Aziizi" w:date="2021-11-12T14:55:00Z"/>
              </w:rPr>
              <w:pPrChange w:id="3968" w:author="chaniaayulestari@outlook.com" w:date="2021-11-12T15:25:00Z">
                <w:pPr>
                  <w:pStyle w:val="ListParagraph"/>
                  <w:numPr>
                    <w:numId w:val="85"/>
                  </w:numPr>
                  <w:spacing w:after="160"/>
                  <w:ind w:hanging="360"/>
                </w:pPr>
              </w:pPrChange>
            </w:pPr>
            <w:ins w:id="3969" w:author="Rafi Aziizi" w:date="2021-11-12T14:55:00Z">
              <w:r>
                <w:t xml:space="preserve">Menyimpan data </w:t>
              </w:r>
            </w:ins>
            <w:ins w:id="3970" w:author="Rafi Aziizi" w:date="2021-11-12T14:56:00Z">
              <w:r>
                <w:t xml:space="preserve">kelas </w:t>
              </w:r>
            </w:ins>
            <w:ins w:id="3971" w:author="Rafi Aziizi" w:date="2021-11-12T14:55:00Z">
              <w:r>
                <w:t xml:space="preserve">baru pada </w:t>
              </w:r>
              <w:r w:rsidRPr="00C70CAF">
                <w:rPr>
                  <w:i/>
                  <w:iCs/>
                </w:rPr>
                <w:t>database</w:t>
              </w:r>
            </w:ins>
          </w:p>
        </w:tc>
      </w:tr>
      <w:tr w:rsidR="005D5AD6" w:rsidRPr="001B1AF9" w14:paraId="6B0FF735" w14:textId="77777777" w:rsidTr="00D26F74">
        <w:trPr>
          <w:jc w:val="center"/>
          <w:ins w:id="3972" w:author="Rafi Aziizi" w:date="2021-11-12T14:55:00Z"/>
        </w:trPr>
        <w:tc>
          <w:tcPr>
            <w:tcW w:w="7791" w:type="dxa"/>
            <w:gridSpan w:val="2"/>
            <w:shd w:val="clear" w:color="auto" w:fill="F2EE98"/>
            <w:vAlign w:val="center"/>
          </w:tcPr>
          <w:p w14:paraId="3C38D353" w14:textId="77777777" w:rsidR="005D5AD6" w:rsidRPr="001B1AF9" w:rsidRDefault="005D5AD6" w:rsidP="00D26F74">
            <w:pPr>
              <w:pStyle w:val="ListParagraph"/>
              <w:spacing w:after="160"/>
              <w:ind w:left="468"/>
              <w:jc w:val="center"/>
              <w:rPr>
                <w:ins w:id="3973" w:author="Rafi Aziizi" w:date="2021-11-12T14:55:00Z"/>
                <w:b/>
                <w:bCs/>
              </w:rPr>
            </w:pPr>
            <w:ins w:id="3974" w:author="Rafi Aziizi" w:date="2021-11-12T14:55:00Z">
              <w:r w:rsidRPr="001B1AF9">
                <w:rPr>
                  <w:b/>
                  <w:bCs/>
                </w:rPr>
                <w:t>Skenario Eksepsi (Optional)</w:t>
              </w:r>
            </w:ins>
          </w:p>
        </w:tc>
      </w:tr>
      <w:tr w:rsidR="005D5AD6" w:rsidRPr="001B1AF9" w14:paraId="7CDE4142" w14:textId="77777777" w:rsidTr="00D26F74">
        <w:trPr>
          <w:jc w:val="center"/>
          <w:ins w:id="3975" w:author="Rafi Aziizi" w:date="2021-11-12T14:55:00Z"/>
        </w:trPr>
        <w:tc>
          <w:tcPr>
            <w:tcW w:w="3827" w:type="dxa"/>
            <w:shd w:val="clear" w:color="auto" w:fill="F2EE98"/>
            <w:vAlign w:val="center"/>
          </w:tcPr>
          <w:p w14:paraId="5E8BA736" w14:textId="77777777" w:rsidR="005D5AD6" w:rsidRPr="001B1AF9" w:rsidRDefault="005D5AD6" w:rsidP="00D26F74">
            <w:pPr>
              <w:pStyle w:val="ListParagraph"/>
              <w:ind w:left="450"/>
              <w:jc w:val="center"/>
              <w:rPr>
                <w:ins w:id="3976" w:author="Rafi Aziizi" w:date="2021-11-12T14:55:00Z"/>
                <w:b/>
                <w:bCs/>
              </w:rPr>
            </w:pPr>
            <w:ins w:id="3977" w:author="Rafi Aziizi" w:date="2021-11-12T14:55:00Z">
              <w:r w:rsidRPr="001B1AF9">
                <w:rPr>
                  <w:b/>
                  <w:bCs/>
                </w:rPr>
                <w:t>Aksi Aktor</w:t>
              </w:r>
            </w:ins>
          </w:p>
        </w:tc>
        <w:tc>
          <w:tcPr>
            <w:tcW w:w="3964" w:type="dxa"/>
            <w:shd w:val="clear" w:color="auto" w:fill="F2EE98"/>
            <w:vAlign w:val="center"/>
          </w:tcPr>
          <w:p w14:paraId="2E9A9F4E" w14:textId="77777777" w:rsidR="005D5AD6" w:rsidRPr="001B1AF9" w:rsidRDefault="005D5AD6" w:rsidP="00D26F74">
            <w:pPr>
              <w:pStyle w:val="ListParagraph"/>
              <w:spacing w:after="160"/>
              <w:ind w:left="468"/>
              <w:jc w:val="center"/>
              <w:rPr>
                <w:ins w:id="3978" w:author="Rafi Aziizi" w:date="2021-11-12T14:55:00Z"/>
                <w:b/>
                <w:bCs/>
              </w:rPr>
            </w:pPr>
            <w:ins w:id="3979" w:author="Rafi Aziizi" w:date="2021-11-12T14:55:00Z">
              <w:r w:rsidRPr="001B1AF9">
                <w:rPr>
                  <w:b/>
                  <w:bCs/>
                </w:rPr>
                <w:t>Reaksi Sistem</w:t>
              </w:r>
            </w:ins>
          </w:p>
        </w:tc>
      </w:tr>
      <w:tr w:rsidR="005D5AD6" w14:paraId="1E83F530" w14:textId="77777777" w:rsidTr="00D26F74">
        <w:trPr>
          <w:jc w:val="center"/>
          <w:ins w:id="3980" w:author="Rafi Aziizi" w:date="2021-11-12T14:55:00Z"/>
        </w:trPr>
        <w:tc>
          <w:tcPr>
            <w:tcW w:w="3827" w:type="dxa"/>
            <w:vAlign w:val="center"/>
          </w:tcPr>
          <w:p w14:paraId="757A7D94" w14:textId="5B0B49FE" w:rsidR="005D5AD6" w:rsidRDefault="005D5AD6">
            <w:pPr>
              <w:ind w:left="25"/>
              <w:rPr>
                <w:ins w:id="3981" w:author="Rafi Aziizi" w:date="2021-11-12T14:55:00Z"/>
              </w:rPr>
              <w:pPrChange w:id="3982" w:author="chaniaayulestari@outlook.com" w:date="2021-11-12T15:25:00Z">
                <w:pPr>
                  <w:ind w:left="360"/>
                </w:pPr>
              </w:pPrChange>
            </w:pPr>
            <w:ins w:id="3983" w:author="Rafi Aziizi" w:date="2021-11-12T14:55:00Z">
              <w:r>
                <w:t xml:space="preserve">3a. Tidak memasukan data secara lengkap pada form tambah data </w:t>
              </w:r>
            </w:ins>
            <w:ins w:id="3984" w:author="Rafi Aziizi" w:date="2021-11-12T14:56:00Z">
              <w:r>
                <w:t>kelas</w:t>
              </w:r>
            </w:ins>
          </w:p>
        </w:tc>
        <w:tc>
          <w:tcPr>
            <w:tcW w:w="3964" w:type="dxa"/>
            <w:vAlign w:val="center"/>
          </w:tcPr>
          <w:p w14:paraId="773099AA" w14:textId="77777777" w:rsidR="005D5AD6" w:rsidRDefault="005D5AD6">
            <w:pPr>
              <w:pStyle w:val="ListParagraph"/>
              <w:spacing w:after="160"/>
              <w:ind w:left="25"/>
              <w:rPr>
                <w:ins w:id="3985" w:author="Rafi Aziizi" w:date="2021-11-12T14:55:00Z"/>
              </w:rPr>
              <w:pPrChange w:id="3986" w:author="chaniaayulestari@outlook.com" w:date="2021-11-12T15:25:00Z">
                <w:pPr>
                  <w:pStyle w:val="ListParagraph"/>
                  <w:spacing w:after="160"/>
                  <w:ind w:left="468"/>
                </w:pPr>
              </w:pPrChange>
            </w:pPr>
          </w:p>
        </w:tc>
      </w:tr>
      <w:tr w:rsidR="005D5AD6" w14:paraId="76EE5A8A" w14:textId="77777777" w:rsidTr="00D26F74">
        <w:trPr>
          <w:jc w:val="center"/>
          <w:ins w:id="3987" w:author="Rafi Aziizi" w:date="2021-11-12T14:55:00Z"/>
        </w:trPr>
        <w:tc>
          <w:tcPr>
            <w:tcW w:w="3827" w:type="dxa"/>
            <w:vAlign w:val="center"/>
          </w:tcPr>
          <w:p w14:paraId="4761F19A" w14:textId="77777777" w:rsidR="005D5AD6" w:rsidRDefault="005D5AD6">
            <w:pPr>
              <w:pStyle w:val="ListParagraph"/>
              <w:ind w:left="25"/>
              <w:rPr>
                <w:ins w:id="3988" w:author="Rafi Aziizi" w:date="2021-11-12T14:55:00Z"/>
              </w:rPr>
              <w:pPrChange w:id="3989" w:author="chaniaayulestari@outlook.com" w:date="2021-11-12T15:25:00Z">
                <w:pPr>
                  <w:pStyle w:val="ListParagraph"/>
                  <w:ind w:left="450"/>
                </w:pPr>
              </w:pPrChange>
            </w:pPr>
          </w:p>
        </w:tc>
        <w:tc>
          <w:tcPr>
            <w:tcW w:w="3964" w:type="dxa"/>
            <w:vAlign w:val="center"/>
          </w:tcPr>
          <w:p w14:paraId="137E7F82" w14:textId="4DA4DB68" w:rsidR="005D5AD6" w:rsidRDefault="005D5AD6">
            <w:pPr>
              <w:spacing w:after="160"/>
              <w:ind w:left="25"/>
              <w:rPr>
                <w:ins w:id="3990" w:author="Rafi Aziizi" w:date="2021-11-12T14:55:00Z"/>
              </w:rPr>
              <w:pPrChange w:id="3991" w:author="chaniaayulestari@outlook.com" w:date="2021-11-12T15:25:00Z">
                <w:pPr>
                  <w:spacing w:after="160"/>
                  <w:ind w:left="360"/>
                </w:pPr>
              </w:pPrChange>
            </w:pPr>
            <w:ins w:id="3992" w:author="Rafi Aziizi" w:date="2021-11-12T14:55:00Z">
              <w:r>
                <w:t xml:space="preserve">3b. Menampilkan pemberitahuan melalui notifikasi bahwa data </w:t>
              </w:r>
            </w:ins>
            <w:ins w:id="3993" w:author="Rafi Aziizi" w:date="2021-11-12T14:56:00Z">
              <w:r>
                <w:t xml:space="preserve">kelas </w:t>
              </w:r>
            </w:ins>
            <w:ins w:id="3994" w:author="Rafi Aziizi" w:date="2021-11-12T14:55:00Z">
              <w:r>
                <w:t>tidak memenuhi persyaratan dan gagal ditambahkan</w:t>
              </w:r>
            </w:ins>
          </w:p>
        </w:tc>
      </w:tr>
    </w:tbl>
    <w:p w14:paraId="311468CE" w14:textId="77777777" w:rsidR="005D5AD6" w:rsidRDefault="005D5AD6" w:rsidP="005D5AD6">
      <w:pPr>
        <w:ind w:left="66"/>
        <w:rPr>
          <w:ins w:id="3995" w:author="Rafi Aziizi" w:date="2021-11-12T14:55:00Z"/>
        </w:rPr>
      </w:pPr>
    </w:p>
    <w:p w14:paraId="7705664C" w14:textId="35C377E8" w:rsidR="005D5AD6" w:rsidRDefault="005D5AD6" w:rsidP="005D5AD6">
      <w:pPr>
        <w:ind w:left="66"/>
        <w:rPr>
          <w:ins w:id="3996" w:author="chaniaayulestari@outlook.com" w:date="2021-11-12T16:28:00Z"/>
        </w:rPr>
      </w:pPr>
      <w:ins w:id="3997" w:author="Rafi Aziizi" w:date="2021-11-12T14:55:00Z">
        <w:r>
          <w:t xml:space="preserve">b. Skenario Hapus </w:t>
        </w:r>
      </w:ins>
      <w:ins w:id="3998" w:author="Rafi Aziizi" w:date="2021-11-12T14:57:00Z">
        <w:r>
          <w:t>Kelas</w:t>
        </w:r>
      </w:ins>
    </w:p>
    <w:p w14:paraId="26DBC9FD" w14:textId="565B5D10" w:rsidR="00885B6D" w:rsidDel="00A25E3C" w:rsidRDefault="00885B6D">
      <w:pPr>
        <w:ind w:left="66"/>
        <w:jc w:val="center"/>
        <w:rPr>
          <w:ins w:id="3999" w:author="Rafi Aziizi" w:date="2021-11-12T14:55:00Z"/>
          <w:del w:id="4000" w:author="chaniaayulestari@outlook.com" w:date="2021-11-13T14:06:00Z"/>
        </w:rPr>
        <w:pPrChange w:id="4001" w:author="chaniaayulestari@outlook.com" w:date="2021-11-13T14:06:00Z">
          <w:pPr>
            <w:ind w:left="66"/>
          </w:pPr>
        </w:pPrChange>
      </w:pPr>
    </w:p>
    <w:p w14:paraId="38D1D055" w14:textId="2A8D53A5" w:rsidR="00A25E3C" w:rsidRDefault="00A25E3C">
      <w:pPr>
        <w:pStyle w:val="Caption"/>
        <w:keepNext/>
        <w:jc w:val="center"/>
        <w:rPr>
          <w:ins w:id="4002" w:author="chaniaayulestari@outlook.com" w:date="2021-11-13T14:06:00Z"/>
        </w:rPr>
        <w:pPrChange w:id="4003" w:author="chaniaayulestari@outlook.com" w:date="2021-11-13T14:06:00Z">
          <w:pPr/>
        </w:pPrChange>
      </w:pPr>
      <w:bookmarkStart w:id="4004" w:name="_Toc87762742"/>
      <w:ins w:id="4005" w:author="chaniaayulestari@outlook.com" w:date="2021-11-13T14:06:00Z">
        <w:r>
          <w:t xml:space="preserve">Tabel 3. </w:t>
        </w:r>
      </w:ins>
      <w:ins w:id="4006" w:author="Rafi Aziizi" w:date="2021-11-14T11:08:00Z">
        <w:r w:rsidR="001B2DEA">
          <w:fldChar w:fldCharType="begin"/>
        </w:r>
        <w:r w:rsidR="001B2DEA">
          <w:instrText xml:space="preserve"> SEQ Tabel_3. \* ARABIC </w:instrText>
        </w:r>
      </w:ins>
      <w:r w:rsidR="001B2DEA">
        <w:fldChar w:fldCharType="separate"/>
      </w:r>
      <w:ins w:id="4007" w:author="Rafi Aziizi" w:date="2021-11-14T11:08:00Z">
        <w:r w:rsidR="001B2DEA">
          <w:rPr>
            <w:noProof/>
          </w:rPr>
          <w:t>29</w:t>
        </w:r>
        <w:r w:rsidR="001B2DEA">
          <w:fldChar w:fldCharType="end"/>
        </w:r>
      </w:ins>
      <w:ins w:id="4008" w:author="chaniaayulestari@outlook.com" w:date="2021-11-13T14:06:00Z">
        <w:del w:id="4009" w:author="Rafi Aziizi" w:date="2021-11-14T09:52:00Z">
          <w:r w:rsidDel="003640C9">
            <w:fldChar w:fldCharType="begin"/>
          </w:r>
          <w:r w:rsidDel="003640C9">
            <w:delInstrText xml:space="preserve"> SEQ Tabel_3. \* ARABIC </w:delInstrText>
          </w:r>
        </w:del>
      </w:ins>
      <w:del w:id="4010" w:author="Rafi Aziizi" w:date="2021-11-14T09:52:00Z">
        <w:r w:rsidDel="003640C9">
          <w:fldChar w:fldCharType="end"/>
        </w:r>
      </w:del>
      <w:ins w:id="4011" w:author="chaniaayulestari@outlook.com" w:date="2021-11-13T14:06:00Z">
        <w:r>
          <w:t xml:space="preserve"> Skenario Hapus Kelas</w:t>
        </w:r>
        <w:bookmarkEnd w:id="4004"/>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177E5F59" w14:textId="77777777" w:rsidTr="00D26F74">
        <w:trPr>
          <w:jc w:val="center"/>
          <w:ins w:id="4012" w:author="Rafi Aziizi" w:date="2021-11-12T14:55:00Z"/>
        </w:trPr>
        <w:tc>
          <w:tcPr>
            <w:tcW w:w="3827" w:type="dxa"/>
            <w:shd w:val="clear" w:color="auto" w:fill="F2EE98"/>
            <w:vAlign w:val="center"/>
          </w:tcPr>
          <w:p w14:paraId="25326C0B" w14:textId="77777777" w:rsidR="005D5AD6" w:rsidRPr="0044182F" w:rsidRDefault="005D5AD6" w:rsidP="00D26F74">
            <w:pPr>
              <w:rPr>
                <w:ins w:id="4013" w:author="Rafi Aziizi" w:date="2021-11-12T14:55:00Z"/>
                <w:b/>
              </w:rPr>
            </w:pPr>
            <w:ins w:id="4014" w:author="Rafi Aziizi" w:date="2021-11-12T14:55:00Z">
              <w:r w:rsidRPr="0044182F">
                <w:rPr>
                  <w:b/>
                </w:rPr>
                <w:t>Name</w:t>
              </w:r>
            </w:ins>
          </w:p>
        </w:tc>
        <w:tc>
          <w:tcPr>
            <w:tcW w:w="3964" w:type="dxa"/>
            <w:shd w:val="clear" w:color="auto" w:fill="F2EE98"/>
            <w:vAlign w:val="center"/>
          </w:tcPr>
          <w:p w14:paraId="1A67B458" w14:textId="669C2C17" w:rsidR="005D5AD6" w:rsidRPr="00A46E0B" w:rsidRDefault="005D5AD6" w:rsidP="00D26F74">
            <w:pPr>
              <w:rPr>
                <w:ins w:id="4015" w:author="Rafi Aziizi" w:date="2021-11-12T14:55:00Z"/>
              </w:rPr>
            </w:pPr>
            <w:ins w:id="4016" w:author="Rafi Aziizi" w:date="2021-11-12T14:55:00Z">
              <w:r>
                <w:t xml:space="preserve">Hapus </w:t>
              </w:r>
            </w:ins>
            <w:ins w:id="4017" w:author="Rafi Aziizi" w:date="2021-11-12T14:57:00Z">
              <w:r>
                <w:t>Kelas</w:t>
              </w:r>
            </w:ins>
          </w:p>
        </w:tc>
      </w:tr>
      <w:tr w:rsidR="005D5AD6" w:rsidRPr="002F6C1D" w14:paraId="4A83A182" w14:textId="77777777" w:rsidTr="00D26F74">
        <w:trPr>
          <w:jc w:val="center"/>
          <w:ins w:id="4018" w:author="Rafi Aziizi" w:date="2021-11-12T14:55:00Z"/>
        </w:trPr>
        <w:tc>
          <w:tcPr>
            <w:tcW w:w="3827" w:type="dxa"/>
            <w:vAlign w:val="center"/>
          </w:tcPr>
          <w:p w14:paraId="661CA8D4" w14:textId="77777777" w:rsidR="005D5AD6" w:rsidRPr="0044182F" w:rsidRDefault="005D5AD6" w:rsidP="00D26F74">
            <w:pPr>
              <w:rPr>
                <w:ins w:id="4019" w:author="Rafi Aziizi" w:date="2021-11-12T14:55:00Z"/>
                <w:b/>
              </w:rPr>
            </w:pPr>
            <w:ins w:id="4020" w:author="Rafi Aziizi" w:date="2021-11-12T14:55:00Z">
              <w:r w:rsidRPr="0044182F">
                <w:rPr>
                  <w:b/>
                </w:rPr>
                <w:t>ID</w:t>
              </w:r>
            </w:ins>
          </w:p>
        </w:tc>
        <w:tc>
          <w:tcPr>
            <w:tcW w:w="3964" w:type="dxa"/>
            <w:vAlign w:val="center"/>
          </w:tcPr>
          <w:p w14:paraId="7485C280" w14:textId="707B88FC" w:rsidR="005D5AD6" w:rsidRPr="002F6C1D" w:rsidRDefault="005D5AD6" w:rsidP="00D26F74">
            <w:pPr>
              <w:rPr>
                <w:ins w:id="4021" w:author="Rafi Aziizi" w:date="2021-11-12T14:55:00Z"/>
              </w:rPr>
            </w:pPr>
            <w:ins w:id="4022" w:author="Rafi Aziizi" w:date="2021-11-12T14:55:00Z">
              <w:r>
                <w:t>RC1</w:t>
              </w:r>
            </w:ins>
            <w:ins w:id="4023" w:author="Rafi Aziizi" w:date="2021-11-12T14:57:00Z">
              <w:r>
                <w:t>5</w:t>
              </w:r>
            </w:ins>
            <w:ins w:id="4024" w:author="Rafi Aziizi" w:date="2021-11-13T06:56:00Z">
              <w:r w:rsidR="005049EC">
                <w:t>.2</w:t>
              </w:r>
            </w:ins>
          </w:p>
        </w:tc>
      </w:tr>
      <w:tr w:rsidR="005D5AD6" w:rsidRPr="000C722D" w14:paraId="54907D8A" w14:textId="77777777" w:rsidTr="00D26F74">
        <w:trPr>
          <w:jc w:val="center"/>
          <w:ins w:id="4025" w:author="Rafi Aziizi" w:date="2021-11-12T14:55:00Z"/>
        </w:trPr>
        <w:tc>
          <w:tcPr>
            <w:tcW w:w="3827" w:type="dxa"/>
            <w:vAlign w:val="center"/>
          </w:tcPr>
          <w:p w14:paraId="36D7DF8E" w14:textId="77777777" w:rsidR="005D5AD6" w:rsidRPr="0044182F" w:rsidRDefault="005D5AD6" w:rsidP="00D26F74">
            <w:pPr>
              <w:rPr>
                <w:ins w:id="4026" w:author="Rafi Aziizi" w:date="2021-11-12T14:55:00Z"/>
                <w:b/>
              </w:rPr>
            </w:pPr>
            <w:ins w:id="4027" w:author="Rafi Aziizi" w:date="2021-11-12T14:55:00Z">
              <w:r w:rsidRPr="0044182F">
                <w:rPr>
                  <w:b/>
                </w:rPr>
                <w:lastRenderedPageBreak/>
                <w:t>Description</w:t>
              </w:r>
            </w:ins>
          </w:p>
        </w:tc>
        <w:tc>
          <w:tcPr>
            <w:tcW w:w="3964" w:type="dxa"/>
          </w:tcPr>
          <w:p w14:paraId="12A81092" w14:textId="2ECE2011" w:rsidR="005D5AD6" w:rsidRPr="000C722D" w:rsidRDefault="005D5AD6" w:rsidP="00D26F74">
            <w:pPr>
              <w:rPr>
                <w:ins w:id="4028" w:author="Rafi Aziizi" w:date="2021-11-12T14:55:00Z"/>
              </w:rPr>
            </w:pPr>
            <w:ins w:id="4029" w:author="Rafi Aziizi" w:date="2021-11-12T14:55:00Z">
              <w:r>
                <w:t xml:space="preserve">Use case ini merupakan use case generalisasi dari kelola </w:t>
              </w:r>
            </w:ins>
            <w:ins w:id="4030" w:author="Rafi Aziizi" w:date="2021-11-12T14:57:00Z">
              <w:r>
                <w:t>kelas</w:t>
              </w:r>
            </w:ins>
            <w:ins w:id="4031" w:author="Rafi Aziizi" w:date="2021-11-12T14:55:00Z">
              <w:r>
                <w:t xml:space="preserve"> untuk menghapus data </w:t>
              </w:r>
            </w:ins>
            <w:ins w:id="4032" w:author="Rafi Aziizi" w:date="2021-11-12T14:57:00Z">
              <w:r>
                <w:t>kelas</w:t>
              </w:r>
            </w:ins>
            <w:ins w:id="4033" w:author="Rafi Aziizi" w:date="2021-11-12T14:55:00Z">
              <w:r>
                <w:t>.</w:t>
              </w:r>
            </w:ins>
          </w:p>
        </w:tc>
      </w:tr>
      <w:tr w:rsidR="005D5AD6" w:rsidRPr="002F6C1D" w14:paraId="21E2F5E8" w14:textId="77777777" w:rsidTr="00D26F74">
        <w:trPr>
          <w:jc w:val="center"/>
          <w:ins w:id="4034" w:author="Rafi Aziizi" w:date="2021-11-12T14:55:00Z"/>
        </w:trPr>
        <w:tc>
          <w:tcPr>
            <w:tcW w:w="3827" w:type="dxa"/>
            <w:vAlign w:val="center"/>
          </w:tcPr>
          <w:p w14:paraId="462D026E" w14:textId="77777777" w:rsidR="005D5AD6" w:rsidRPr="0044182F" w:rsidRDefault="005D5AD6" w:rsidP="00D26F74">
            <w:pPr>
              <w:rPr>
                <w:ins w:id="4035" w:author="Rafi Aziizi" w:date="2021-11-12T14:55:00Z"/>
                <w:b/>
              </w:rPr>
            </w:pPr>
            <w:ins w:id="4036" w:author="Rafi Aziizi" w:date="2021-11-12T14:55:00Z">
              <w:r w:rsidRPr="0044182F">
                <w:rPr>
                  <w:b/>
                </w:rPr>
                <w:t>Actors</w:t>
              </w:r>
            </w:ins>
          </w:p>
        </w:tc>
        <w:tc>
          <w:tcPr>
            <w:tcW w:w="3964" w:type="dxa"/>
            <w:vAlign w:val="center"/>
          </w:tcPr>
          <w:p w14:paraId="47C313FF" w14:textId="77777777" w:rsidR="005D5AD6" w:rsidRPr="002F6C1D" w:rsidRDefault="005D5AD6" w:rsidP="00D26F74">
            <w:pPr>
              <w:rPr>
                <w:ins w:id="4037" w:author="Rafi Aziizi" w:date="2021-11-12T14:55:00Z"/>
              </w:rPr>
            </w:pPr>
            <w:ins w:id="4038" w:author="Rafi Aziizi" w:date="2021-11-12T14:55:00Z">
              <w:r>
                <w:t>Bag.IT, Guru BK.</w:t>
              </w:r>
            </w:ins>
          </w:p>
        </w:tc>
      </w:tr>
      <w:tr w:rsidR="005D5AD6" w:rsidRPr="0044182F" w14:paraId="3D3ECCBA" w14:textId="77777777" w:rsidTr="00D26F74">
        <w:trPr>
          <w:jc w:val="center"/>
          <w:ins w:id="4039" w:author="Rafi Aziizi" w:date="2021-11-12T14:55:00Z"/>
        </w:trPr>
        <w:tc>
          <w:tcPr>
            <w:tcW w:w="3827" w:type="dxa"/>
            <w:vAlign w:val="center"/>
          </w:tcPr>
          <w:p w14:paraId="1B0077B6" w14:textId="77777777" w:rsidR="005D5AD6" w:rsidRPr="0044182F" w:rsidRDefault="005D5AD6" w:rsidP="00D26F74">
            <w:pPr>
              <w:rPr>
                <w:ins w:id="4040" w:author="Rafi Aziizi" w:date="2021-11-12T14:55:00Z"/>
                <w:b/>
              </w:rPr>
            </w:pPr>
            <w:ins w:id="4041" w:author="Rafi Aziizi" w:date="2021-11-12T14:55:00Z">
              <w:r w:rsidRPr="0044182F">
                <w:rPr>
                  <w:b/>
                </w:rPr>
                <w:t>Frequency of Use</w:t>
              </w:r>
            </w:ins>
          </w:p>
        </w:tc>
        <w:tc>
          <w:tcPr>
            <w:tcW w:w="3964" w:type="dxa"/>
            <w:vAlign w:val="center"/>
          </w:tcPr>
          <w:p w14:paraId="7BFD3DF5" w14:textId="77777777" w:rsidR="005D5AD6" w:rsidRPr="007B7AB3" w:rsidRDefault="005D5AD6" w:rsidP="00D26F74">
            <w:pPr>
              <w:rPr>
                <w:ins w:id="4042" w:author="Rafi Aziizi" w:date="2021-11-12T14:55:00Z"/>
                <w:i/>
                <w:iCs/>
              </w:rPr>
            </w:pPr>
            <w:ins w:id="4043" w:author="Rafi Aziizi" w:date="2021-11-12T14:55:00Z">
              <w:r>
                <w:rPr>
                  <w:i/>
                  <w:iCs/>
                </w:rPr>
                <w:t>Conditional</w:t>
              </w:r>
            </w:ins>
          </w:p>
        </w:tc>
      </w:tr>
      <w:tr w:rsidR="005D5AD6" w:rsidRPr="0044182F" w14:paraId="0404F9D0" w14:textId="77777777" w:rsidTr="00D26F74">
        <w:trPr>
          <w:jc w:val="center"/>
          <w:ins w:id="4044" w:author="Rafi Aziizi" w:date="2021-11-12T14:55:00Z"/>
        </w:trPr>
        <w:tc>
          <w:tcPr>
            <w:tcW w:w="3827" w:type="dxa"/>
            <w:vAlign w:val="center"/>
          </w:tcPr>
          <w:p w14:paraId="2D40C4A0" w14:textId="77777777" w:rsidR="005D5AD6" w:rsidRPr="0044182F" w:rsidRDefault="005D5AD6" w:rsidP="00D26F74">
            <w:pPr>
              <w:rPr>
                <w:ins w:id="4045" w:author="Rafi Aziizi" w:date="2021-11-12T14:55:00Z"/>
                <w:b/>
              </w:rPr>
            </w:pPr>
            <w:ins w:id="4046" w:author="Rafi Aziizi" w:date="2021-11-12T14:55:00Z">
              <w:r w:rsidRPr="0044182F">
                <w:rPr>
                  <w:b/>
                </w:rPr>
                <w:t>Triggers</w:t>
              </w:r>
            </w:ins>
          </w:p>
        </w:tc>
        <w:tc>
          <w:tcPr>
            <w:tcW w:w="3964" w:type="dxa"/>
            <w:vAlign w:val="center"/>
          </w:tcPr>
          <w:p w14:paraId="28C40BC9" w14:textId="77777777" w:rsidR="005D5AD6" w:rsidRPr="0044182F" w:rsidRDefault="005D5AD6" w:rsidP="00D26F74">
            <w:pPr>
              <w:rPr>
                <w:ins w:id="4047" w:author="Rafi Aziizi" w:date="2021-11-12T14:55:00Z"/>
              </w:rPr>
            </w:pPr>
            <w:ins w:id="4048" w:author="Rafi Aziizi" w:date="2021-11-12T14:55:00Z">
              <w:r>
                <w:t>-</w:t>
              </w:r>
            </w:ins>
          </w:p>
        </w:tc>
      </w:tr>
      <w:tr w:rsidR="005D5AD6" w:rsidRPr="0081005E" w14:paraId="3BFE182B" w14:textId="77777777" w:rsidTr="00D26F74">
        <w:trPr>
          <w:jc w:val="center"/>
          <w:ins w:id="4049" w:author="Rafi Aziizi" w:date="2021-11-12T14:55:00Z"/>
        </w:trPr>
        <w:tc>
          <w:tcPr>
            <w:tcW w:w="3827" w:type="dxa"/>
            <w:vAlign w:val="center"/>
          </w:tcPr>
          <w:p w14:paraId="4DF0413B" w14:textId="77777777" w:rsidR="005D5AD6" w:rsidRPr="0044182F" w:rsidRDefault="005D5AD6" w:rsidP="00D26F74">
            <w:pPr>
              <w:rPr>
                <w:ins w:id="4050" w:author="Rafi Aziizi" w:date="2021-11-12T14:55:00Z"/>
                <w:b/>
              </w:rPr>
            </w:pPr>
            <w:ins w:id="4051" w:author="Rafi Aziizi" w:date="2021-11-12T14:55:00Z">
              <w:r w:rsidRPr="0044182F">
                <w:rPr>
                  <w:b/>
                </w:rPr>
                <w:t>Pre-Conditions</w:t>
              </w:r>
            </w:ins>
          </w:p>
        </w:tc>
        <w:tc>
          <w:tcPr>
            <w:tcW w:w="3964" w:type="dxa"/>
            <w:vAlign w:val="center"/>
          </w:tcPr>
          <w:p w14:paraId="150355C5" w14:textId="72261F5B" w:rsidR="005D5AD6" w:rsidRPr="0081005E" w:rsidRDefault="005D5AD6" w:rsidP="00D26F74">
            <w:pPr>
              <w:rPr>
                <w:ins w:id="4052" w:author="Rafi Aziizi" w:date="2021-11-12T14:55:00Z"/>
                <w:i/>
                <w:iCs/>
              </w:rPr>
            </w:pPr>
            <w:ins w:id="4053" w:author="Rafi Aziizi" w:date="2021-11-12T14:55:00Z">
              <w:r>
                <w:t xml:space="preserve">Data </w:t>
              </w:r>
            </w:ins>
            <w:ins w:id="4054" w:author="Rafi Aziizi" w:date="2021-11-12T14:57:00Z">
              <w:r>
                <w:t xml:space="preserve">kelas </w:t>
              </w:r>
            </w:ins>
            <w:ins w:id="4055" w:author="Rafi Aziizi" w:date="2021-11-12T14:55:00Z">
              <w:r>
                <w:t>aktif</w:t>
              </w:r>
            </w:ins>
          </w:p>
        </w:tc>
      </w:tr>
      <w:tr w:rsidR="005D5AD6" w:rsidRPr="0048762E" w14:paraId="2F1980BF" w14:textId="77777777" w:rsidTr="00D26F74">
        <w:trPr>
          <w:jc w:val="center"/>
          <w:ins w:id="4056" w:author="Rafi Aziizi" w:date="2021-11-12T14:55:00Z"/>
        </w:trPr>
        <w:tc>
          <w:tcPr>
            <w:tcW w:w="3827" w:type="dxa"/>
            <w:vAlign w:val="center"/>
          </w:tcPr>
          <w:p w14:paraId="1DF20CE7" w14:textId="77777777" w:rsidR="005D5AD6" w:rsidRPr="0044182F" w:rsidRDefault="005D5AD6" w:rsidP="00D26F74">
            <w:pPr>
              <w:rPr>
                <w:ins w:id="4057" w:author="Rafi Aziizi" w:date="2021-11-12T14:55:00Z"/>
                <w:b/>
              </w:rPr>
            </w:pPr>
            <w:ins w:id="4058" w:author="Rafi Aziizi" w:date="2021-11-12T14:55:00Z">
              <w:r w:rsidRPr="0044182F">
                <w:rPr>
                  <w:b/>
                </w:rPr>
                <w:t>Post-Conditions</w:t>
              </w:r>
            </w:ins>
          </w:p>
        </w:tc>
        <w:tc>
          <w:tcPr>
            <w:tcW w:w="3964" w:type="dxa"/>
            <w:vAlign w:val="center"/>
          </w:tcPr>
          <w:p w14:paraId="69E5C73E" w14:textId="24636C91" w:rsidR="005D5AD6" w:rsidRPr="0048762E" w:rsidRDefault="005D5AD6" w:rsidP="00D26F74">
            <w:pPr>
              <w:rPr>
                <w:ins w:id="4059" w:author="Rafi Aziizi" w:date="2021-11-12T14:55:00Z"/>
              </w:rPr>
            </w:pPr>
            <w:ins w:id="4060" w:author="Rafi Aziizi" w:date="2021-11-12T15:00:00Z">
              <w:r>
                <w:t>Data kelas terhapus</w:t>
              </w:r>
            </w:ins>
          </w:p>
        </w:tc>
      </w:tr>
      <w:tr w:rsidR="005D5AD6" w:rsidRPr="0044182F" w14:paraId="6F379C86" w14:textId="77777777" w:rsidTr="00D26F74">
        <w:trPr>
          <w:jc w:val="center"/>
          <w:ins w:id="4061" w:author="Rafi Aziizi" w:date="2021-11-12T14:55:00Z"/>
        </w:trPr>
        <w:tc>
          <w:tcPr>
            <w:tcW w:w="7791" w:type="dxa"/>
            <w:gridSpan w:val="2"/>
            <w:shd w:val="clear" w:color="auto" w:fill="F2EE98"/>
            <w:vAlign w:val="center"/>
          </w:tcPr>
          <w:p w14:paraId="006CF675" w14:textId="77777777" w:rsidR="005D5AD6" w:rsidRPr="0044182F" w:rsidRDefault="005D5AD6" w:rsidP="00D26F74">
            <w:pPr>
              <w:jc w:val="center"/>
              <w:rPr>
                <w:ins w:id="4062" w:author="Rafi Aziizi" w:date="2021-11-12T14:55:00Z"/>
                <w:b/>
              </w:rPr>
            </w:pPr>
            <w:ins w:id="4063" w:author="Rafi Aziizi" w:date="2021-11-12T14:55:00Z">
              <w:r w:rsidRPr="0044182F">
                <w:rPr>
                  <w:b/>
                </w:rPr>
                <w:t>Main Course</w:t>
              </w:r>
            </w:ins>
          </w:p>
        </w:tc>
      </w:tr>
      <w:tr w:rsidR="005D5AD6" w:rsidRPr="0044182F" w14:paraId="124DA87C" w14:textId="77777777" w:rsidTr="00D26F74">
        <w:trPr>
          <w:jc w:val="center"/>
          <w:ins w:id="4064" w:author="Rafi Aziizi" w:date="2021-11-12T14:55:00Z"/>
        </w:trPr>
        <w:tc>
          <w:tcPr>
            <w:tcW w:w="3827" w:type="dxa"/>
            <w:shd w:val="clear" w:color="auto" w:fill="F2EE98"/>
            <w:vAlign w:val="center"/>
          </w:tcPr>
          <w:p w14:paraId="437CBF76" w14:textId="77777777" w:rsidR="005D5AD6" w:rsidRPr="0044182F" w:rsidRDefault="005D5AD6" w:rsidP="00D26F74">
            <w:pPr>
              <w:jc w:val="center"/>
              <w:rPr>
                <w:ins w:id="4065" w:author="Rafi Aziizi" w:date="2021-11-12T14:55:00Z"/>
                <w:b/>
              </w:rPr>
            </w:pPr>
            <w:ins w:id="4066" w:author="Rafi Aziizi" w:date="2021-11-12T14:55:00Z">
              <w:r w:rsidRPr="0044182F">
                <w:rPr>
                  <w:b/>
                </w:rPr>
                <w:t>Aksi Aktor</w:t>
              </w:r>
            </w:ins>
          </w:p>
        </w:tc>
        <w:tc>
          <w:tcPr>
            <w:tcW w:w="3964" w:type="dxa"/>
            <w:shd w:val="clear" w:color="auto" w:fill="F2EE98"/>
            <w:vAlign w:val="center"/>
          </w:tcPr>
          <w:p w14:paraId="23C9DDC6" w14:textId="77777777" w:rsidR="005D5AD6" w:rsidRPr="0044182F" w:rsidRDefault="005D5AD6" w:rsidP="00D26F74">
            <w:pPr>
              <w:jc w:val="center"/>
              <w:rPr>
                <w:ins w:id="4067" w:author="Rafi Aziizi" w:date="2021-11-12T14:55:00Z"/>
                <w:b/>
              </w:rPr>
            </w:pPr>
            <w:ins w:id="4068" w:author="Rafi Aziizi" w:date="2021-11-12T14:55:00Z">
              <w:r w:rsidRPr="0044182F">
                <w:rPr>
                  <w:b/>
                </w:rPr>
                <w:t>Reaksi Sistem</w:t>
              </w:r>
            </w:ins>
          </w:p>
        </w:tc>
      </w:tr>
      <w:tr w:rsidR="005D5AD6" w:rsidRPr="0044182F" w14:paraId="0E4715D6" w14:textId="77777777" w:rsidTr="00D26F74">
        <w:trPr>
          <w:jc w:val="center"/>
          <w:ins w:id="4069" w:author="Rafi Aziizi" w:date="2021-11-12T14:55:00Z"/>
        </w:trPr>
        <w:tc>
          <w:tcPr>
            <w:tcW w:w="3827" w:type="dxa"/>
            <w:vAlign w:val="center"/>
          </w:tcPr>
          <w:p w14:paraId="48454F53" w14:textId="03383034" w:rsidR="005D5AD6" w:rsidRPr="0044182F" w:rsidRDefault="005D5AD6">
            <w:pPr>
              <w:numPr>
                <w:ilvl w:val="0"/>
                <w:numId w:val="93"/>
              </w:numPr>
              <w:spacing w:after="160"/>
              <w:ind w:left="450"/>
              <w:rPr>
                <w:ins w:id="4070" w:author="Rafi Aziizi" w:date="2021-11-12T14:55:00Z"/>
              </w:rPr>
              <w:pPrChange w:id="4071" w:author="chaniaayulestari@outlook.com" w:date="2021-11-12T15:25:00Z">
                <w:pPr>
                  <w:numPr>
                    <w:numId w:val="84"/>
                  </w:numPr>
                  <w:spacing w:after="160"/>
                  <w:ind w:left="720" w:hanging="360"/>
                </w:pPr>
              </w:pPrChange>
            </w:pPr>
            <w:ins w:id="4072" w:author="Rafi Aziizi" w:date="2021-11-12T14:55:00Z">
              <w:r>
                <w:t xml:space="preserve">Memasuki menu “Data </w:t>
              </w:r>
            </w:ins>
            <w:ins w:id="4073" w:author="Rafi Aziizi" w:date="2021-11-12T15:00:00Z">
              <w:r>
                <w:t>Kelas</w:t>
              </w:r>
            </w:ins>
            <w:ins w:id="4074" w:author="Rafi Aziizi" w:date="2021-11-12T14:55:00Z">
              <w:r>
                <w:t>”</w:t>
              </w:r>
            </w:ins>
          </w:p>
        </w:tc>
        <w:tc>
          <w:tcPr>
            <w:tcW w:w="3964" w:type="dxa"/>
            <w:vAlign w:val="center"/>
          </w:tcPr>
          <w:p w14:paraId="2600F86C" w14:textId="77777777" w:rsidR="005D5AD6" w:rsidRPr="0044182F" w:rsidRDefault="005D5AD6">
            <w:pPr>
              <w:pStyle w:val="ListParagraph"/>
              <w:ind w:left="450"/>
              <w:rPr>
                <w:ins w:id="4075" w:author="Rafi Aziizi" w:date="2021-11-12T14:55:00Z"/>
              </w:rPr>
              <w:pPrChange w:id="4076" w:author="chaniaayulestari@outlook.com" w:date="2021-11-12T15:26:00Z">
                <w:pPr>
                  <w:ind w:left="511"/>
                </w:pPr>
              </w:pPrChange>
            </w:pPr>
          </w:p>
        </w:tc>
      </w:tr>
      <w:tr w:rsidR="005D5AD6" w:rsidRPr="0044182F" w14:paraId="6759BA8E" w14:textId="77777777" w:rsidTr="00D26F74">
        <w:trPr>
          <w:jc w:val="center"/>
          <w:ins w:id="4077" w:author="Rafi Aziizi" w:date="2021-11-12T14:55:00Z"/>
        </w:trPr>
        <w:tc>
          <w:tcPr>
            <w:tcW w:w="3827" w:type="dxa"/>
            <w:vAlign w:val="center"/>
          </w:tcPr>
          <w:p w14:paraId="581D7AF9" w14:textId="77777777" w:rsidR="005D5AD6" w:rsidRPr="0044182F" w:rsidRDefault="005D5AD6">
            <w:pPr>
              <w:pStyle w:val="ListParagraph"/>
              <w:ind w:left="450"/>
              <w:rPr>
                <w:ins w:id="4078" w:author="Rafi Aziizi" w:date="2021-11-12T14:55:00Z"/>
              </w:rPr>
              <w:pPrChange w:id="4079" w:author="chaniaayulestari@outlook.com" w:date="2021-11-12T15:25:00Z">
                <w:pPr>
                  <w:ind w:left="510"/>
                </w:pPr>
              </w:pPrChange>
            </w:pPr>
          </w:p>
        </w:tc>
        <w:tc>
          <w:tcPr>
            <w:tcW w:w="3964" w:type="dxa"/>
            <w:vAlign w:val="center"/>
          </w:tcPr>
          <w:p w14:paraId="7E038030" w14:textId="7D01FB75" w:rsidR="005D5AD6" w:rsidRPr="0044182F" w:rsidRDefault="005D5AD6">
            <w:pPr>
              <w:numPr>
                <w:ilvl w:val="0"/>
                <w:numId w:val="93"/>
              </w:numPr>
              <w:spacing w:after="160"/>
              <w:ind w:left="450"/>
              <w:rPr>
                <w:ins w:id="4080" w:author="Rafi Aziizi" w:date="2021-11-12T14:55:00Z"/>
              </w:rPr>
              <w:pPrChange w:id="4081" w:author="chaniaayulestari@outlook.com" w:date="2021-11-12T15:25:00Z">
                <w:pPr>
                  <w:numPr>
                    <w:numId w:val="84"/>
                  </w:numPr>
                  <w:spacing w:after="160"/>
                  <w:ind w:left="511" w:hanging="360"/>
                </w:pPr>
              </w:pPrChange>
            </w:pPr>
            <w:ins w:id="4082" w:author="Rafi Aziizi" w:date="2021-11-12T14:55:00Z">
              <w:r>
                <w:t xml:space="preserve">Menampilkan seluruh data </w:t>
              </w:r>
            </w:ins>
            <w:ins w:id="4083" w:author="Rafi Aziizi" w:date="2021-11-12T14:58:00Z">
              <w:r>
                <w:t>kelas</w:t>
              </w:r>
            </w:ins>
          </w:p>
        </w:tc>
      </w:tr>
      <w:tr w:rsidR="005D5AD6" w:rsidRPr="0044182F" w14:paraId="6CE7EFDC" w14:textId="77777777" w:rsidTr="00D26F74">
        <w:trPr>
          <w:jc w:val="center"/>
          <w:ins w:id="4084" w:author="Rafi Aziizi" w:date="2021-11-12T14:55:00Z"/>
        </w:trPr>
        <w:tc>
          <w:tcPr>
            <w:tcW w:w="3827" w:type="dxa"/>
            <w:vAlign w:val="center"/>
          </w:tcPr>
          <w:p w14:paraId="7856C302" w14:textId="280E3AA2" w:rsidR="005D5AD6" w:rsidRPr="0044182F" w:rsidRDefault="005D5AD6">
            <w:pPr>
              <w:pStyle w:val="ListParagraph"/>
              <w:numPr>
                <w:ilvl w:val="0"/>
                <w:numId w:val="93"/>
              </w:numPr>
              <w:ind w:left="450"/>
              <w:rPr>
                <w:ins w:id="4085" w:author="Rafi Aziizi" w:date="2021-11-12T14:55:00Z"/>
              </w:rPr>
              <w:pPrChange w:id="4086" w:author="chaniaayulestari@outlook.com" w:date="2021-11-12T15:25:00Z">
                <w:pPr>
                  <w:pStyle w:val="ListParagraph"/>
                  <w:numPr>
                    <w:numId w:val="84"/>
                  </w:numPr>
                  <w:ind w:hanging="360"/>
                </w:pPr>
              </w:pPrChange>
            </w:pPr>
            <w:ins w:id="4087" w:author="Rafi Aziizi" w:date="2021-11-12T14:55:00Z">
              <w:r>
                <w:t xml:space="preserve">Menghapus data </w:t>
              </w:r>
            </w:ins>
            <w:ins w:id="4088" w:author="Rafi Aziizi" w:date="2021-11-12T14:58:00Z">
              <w:r>
                <w:t xml:space="preserve">kelas </w:t>
              </w:r>
            </w:ins>
            <w:ins w:id="4089" w:author="Rafi Aziizi" w:date="2021-11-12T14:55:00Z">
              <w:r>
                <w:t>tertentu</w:t>
              </w:r>
            </w:ins>
          </w:p>
        </w:tc>
        <w:tc>
          <w:tcPr>
            <w:tcW w:w="3964" w:type="dxa"/>
            <w:vAlign w:val="center"/>
          </w:tcPr>
          <w:p w14:paraId="3384135F" w14:textId="77777777" w:rsidR="005D5AD6" w:rsidRDefault="005D5AD6">
            <w:pPr>
              <w:pStyle w:val="ListParagraph"/>
              <w:spacing w:after="160"/>
              <w:ind w:left="450"/>
              <w:rPr>
                <w:ins w:id="4090" w:author="Rafi Aziizi" w:date="2021-11-12T14:55:00Z"/>
              </w:rPr>
              <w:pPrChange w:id="4091" w:author="chaniaayulestari@outlook.com" w:date="2021-11-12T15:26:00Z">
                <w:pPr>
                  <w:spacing w:after="160"/>
                  <w:ind w:left="511"/>
                </w:pPr>
              </w:pPrChange>
            </w:pPr>
          </w:p>
        </w:tc>
      </w:tr>
      <w:tr w:rsidR="005D5AD6" w:rsidRPr="0044182F" w14:paraId="6C2ED999" w14:textId="77777777" w:rsidTr="00D26F74">
        <w:trPr>
          <w:jc w:val="center"/>
          <w:ins w:id="4092" w:author="Rafi Aziizi" w:date="2021-11-12T14:55:00Z"/>
        </w:trPr>
        <w:tc>
          <w:tcPr>
            <w:tcW w:w="3827" w:type="dxa"/>
            <w:vAlign w:val="center"/>
          </w:tcPr>
          <w:p w14:paraId="18E9CEA6" w14:textId="77777777" w:rsidR="005D5AD6" w:rsidRDefault="005D5AD6">
            <w:pPr>
              <w:pStyle w:val="ListParagraph"/>
              <w:ind w:left="450"/>
              <w:rPr>
                <w:ins w:id="4093" w:author="Rafi Aziizi" w:date="2021-11-12T14:55:00Z"/>
              </w:rPr>
              <w:pPrChange w:id="4094" w:author="chaniaayulestari@outlook.com" w:date="2021-11-12T15:26:00Z">
                <w:pPr>
                  <w:pStyle w:val="ListParagraph"/>
                </w:pPr>
              </w:pPrChange>
            </w:pPr>
          </w:p>
        </w:tc>
        <w:tc>
          <w:tcPr>
            <w:tcW w:w="3964" w:type="dxa"/>
            <w:vAlign w:val="center"/>
          </w:tcPr>
          <w:p w14:paraId="5CA9765E" w14:textId="73A9B422" w:rsidR="005D5AD6" w:rsidRDefault="005D5AD6">
            <w:pPr>
              <w:pStyle w:val="ListParagraph"/>
              <w:numPr>
                <w:ilvl w:val="0"/>
                <w:numId w:val="93"/>
              </w:numPr>
              <w:spacing w:after="160"/>
              <w:ind w:left="450"/>
              <w:rPr>
                <w:ins w:id="4095" w:author="Rafi Aziizi" w:date="2021-11-12T14:55:00Z"/>
              </w:rPr>
              <w:pPrChange w:id="4096" w:author="chaniaayulestari@outlook.com" w:date="2021-11-12T15:25:00Z">
                <w:pPr>
                  <w:pStyle w:val="ListParagraph"/>
                  <w:numPr>
                    <w:numId w:val="84"/>
                  </w:numPr>
                  <w:spacing w:after="160"/>
                  <w:ind w:hanging="360"/>
                </w:pPr>
              </w:pPrChange>
            </w:pPr>
            <w:ins w:id="4097" w:author="Rafi Aziizi" w:date="2021-11-12T14:55:00Z">
              <w:r>
                <w:t xml:space="preserve">Melakukan </w:t>
              </w:r>
            </w:ins>
            <w:ins w:id="4098" w:author="Rafi Aziizi" w:date="2021-11-12T14:58:00Z">
              <w:r>
                <w:t>penghapusan</w:t>
              </w:r>
            </w:ins>
            <w:ins w:id="4099" w:author="Rafi Aziizi" w:date="2021-11-12T14:55:00Z">
              <w:r>
                <w:t xml:space="preserve"> data </w:t>
              </w:r>
            </w:ins>
            <w:ins w:id="4100" w:author="Rafi Aziizi" w:date="2021-11-12T14:58:00Z">
              <w:r>
                <w:t>kelas</w:t>
              </w:r>
            </w:ins>
            <w:ins w:id="4101" w:author="Rafi Aziizi" w:date="2021-11-12T14:55:00Z">
              <w:r>
                <w:t xml:space="preserve"> pada </w:t>
              </w:r>
              <w:r w:rsidRPr="00C70CAF">
                <w:rPr>
                  <w:i/>
                  <w:iCs/>
                </w:rPr>
                <w:t>database</w:t>
              </w:r>
            </w:ins>
          </w:p>
        </w:tc>
      </w:tr>
      <w:tr w:rsidR="005D5AD6" w:rsidRPr="001B1AF9" w14:paraId="3A0D2EA6" w14:textId="77777777" w:rsidTr="00D26F74">
        <w:trPr>
          <w:jc w:val="center"/>
          <w:ins w:id="4102" w:author="Rafi Aziizi" w:date="2021-11-12T14:55:00Z"/>
        </w:trPr>
        <w:tc>
          <w:tcPr>
            <w:tcW w:w="7791" w:type="dxa"/>
            <w:gridSpan w:val="2"/>
            <w:shd w:val="clear" w:color="auto" w:fill="F2EE98"/>
            <w:vAlign w:val="center"/>
          </w:tcPr>
          <w:p w14:paraId="5C5EC089" w14:textId="77777777" w:rsidR="005D5AD6" w:rsidRPr="001B1AF9" w:rsidRDefault="005D5AD6" w:rsidP="00D26F74">
            <w:pPr>
              <w:pStyle w:val="ListParagraph"/>
              <w:spacing w:after="160"/>
              <w:ind w:left="468"/>
              <w:jc w:val="center"/>
              <w:rPr>
                <w:ins w:id="4103" w:author="Rafi Aziizi" w:date="2021-11-12T14:55:00Z"/>
                <w:b/>
                <w:bCs/>
              </w:rPr>
            </w:pPr>
            <w:ins w:id="4104" w:author="Rafi Aziizi" w:date="2021-11-12T14:55:00Z">
              <w:r w:rsidRPr="001B1AF9">
                <w:rPr>
                  <w:b/>
                  <w:bCs/>
                </w:rPr>
                <w:t>Skenario Eksepsi (Optional)</w:t>
              </w:r>
            </w:ins>
          </w:p>
        </w:tc>
      </w:tr>
      <w:tr w:rsidR="005D5AD6" w:rsidRPr="001B1AF9" w14:paraId="7C2346ED" w14:textId="77777777" w:rsidTr="00D26F74">
        <w:trPr>
          <w:jc w:val="center"/>
          <w:ins w:id="4105" w:author="Rafi Aziizi" w:date="2021-11-12T14:55:00Z"/>
        </w:trPr>
        <w:tc>
          <w:tcPr>
            <w:tcW w:w="3827" w:type="dxa"/>
            <w:shd w:val="clear" w:color="auto" w:fill="F2EE98"/>
            <w:vAlign w:val="center"/>
          </w:tcPr>
          <w:p w14:paraId="26C358D8" w14:textId="77777777" w:rsidR="005D5AD6" w:rsidRPr="001B1AF9" w:rsidRDefault="005D5AD6" w:rsidP="00D26F74">
            <w:pPr>
              <w:pStyle w:val="ListParagraph"/>
              <w:ind w:left="450"/>
              <w:jc w:val="center"/>
              <w:rPr>
                <w:ins w:id="4106" w:author="Rafi Aziizi" w:date="2021-11-12T14:55:00Z"/>
                <w:b/>
                <w:bCs/>
              </w:rPr>
            </w:pPr>
            <w:ins w:id="4107" w:author="Rafi Aziizi" w:date="2021-11-12T14:55:00Z">
              <w:r w:rsidRPr="001B1AF9">
                <w:rPr>
                  <w:b/>
                  <w:bCs/>
                </w:rPr>
                <w:t>Aksi Aktor</w:t>
              </w:r>
            </w:ins>
          </w:p>
        </w:tc>
        <w:tc>
          <w:tcPr>
            <w:tcW w:w="3964" w:type="dxa"/>
            <w:shd w:val="clear" w:color="auto" w:fill="F2EE98"/>
            <w:vAlign w:val="center"/>
          </w:tcPr>
          <w:p w14:paraId="2F341556" w14:textId="77777777" w:rsidR="005D5AD6" w:rsidRPr="001B1AF9" w:rsidRDefault="005D5AD6" w:rsidP="00D26F74">
            <w:pPr>
              <w:pStyle w:val="ListParagraph"/>
              <w:spacing w:after="160"/>
              <w:ind w:left="468"/>
              <w:jc w:val="center"/>
              <w:rPr>
                <w:ins w:id="4108" w:author="Rafi Aziizi" w:date="2021-11-12T14:55:00Z"/>
                <w:b/>
                <w:bCs/>
              </w:rPr>
            </w:pPr>
            <w:ins w:id="4109" w:author="Rafi Aziizi" w:date="2021-11-12T14:55:00Z">
              <w:r w:rsidRPr="001B1AF9">
                <w:rPr>
                  <w:b/>
                  <w:bCs/>
                </w:rPr>
                <w:t>Reaksi Sistem</w:t>
              </w:r>
            </w:ins>
          </w:p>
        </w:tc>
      </w:tr>
      <w:tr w:rsidR="005D5AD6" w14:paraId="70938B4C" w14:textId="77777777" w:rsidTr="00D26F74">
        <w:trPr>
          <w:jc w:val="center"/>
          <w:ins w:id="4110" w:author="Rafi Aziizi" w:date="2021-11-12T14:55:00Z"/>
        </w:trPr>
        <w:tc>
          <w:tcPr>
            <w:tcW w:w="3827" w:type="dxa"/>
            <w:vAlign w:val="center"/>
          </w:tcPr>
          <w:p w14:paraId="7064E543" w14:textId="0280EC7B" w:rsidR="005D5AD6" w:rsidRDefault="005D5AD6">
            <w:pPr>
              <w:ind w:left="25"/>
              <w:rPr>
                <w:ins w:id="4111" w:author="Rafi Aziizi" w:date="2021-11-12T14:55:00Z"/>
              </w:rPr>
              <w:pPrChange w:id="4112" w:author="chaniaayulestari@outlook.com" w:date="2021-11-12T15:26:00Z">
                <w:pPr>
                  <w:ind w:left="360"/>
                </w:pPr>
              </w:pPrChange>
            </w:pPr>
            <w:ins w:id="4113" w:author="Rafi Aziizi" w:date="2021-11-12T14:55:00Z">
              <w:r>
                <w:t xml:space="preserve">3a. Tidak memasukan secara benar data </w:t>
              </w:r>
            </w:ins>
            <w:ins w:id="4114" w:author="Rafi Aziizi" w:date="2021-11-12T15:01:00Z">
              <w:r>
                <w:t>kelas</w:t>
              </w:r>
            </w:ins>
            <w:ins w:id="4115" w:author="Rafi Aziizi" w:date="2021-11-12T14:55:00Z">
              <w:r>
                <w:t xml:space="preserve"> yang akan dihapus</w:t>
              </w:r>
            </w:ins>
          </w:p>
        </w:tc>
        <w:tc>
          <w:tcPr>
            <w:tcW w:w="3964" w:type="dxa"/>
            <w:vAlign w:val="center"/>
          </w:tcPr>
          <w:p w14:paraId="69BC1C38" w14:textId="77777777" w:rsidR="005D5AD6" w:rsidRDefault="005D5AD6">
            <w:pPr>
              <w:pStyle w:val="ListParagraph"/>
              <w:spacing w:after="160"/>
              <w:ind w:left="25"/>
              <w:rPr>
                <w:ins w:id="4116" w:author="Rafi Aziizi" w:date="2021-11-12T14:55:00Z"/>
              </w:rPr>
              <w:pPrChange w:id="4117" w:author="chaniaayulestari@outlook.com" w:date="2021-11-12T15:26:00Z">
                <w:pPr>
                  <w:pStyle w:val="ListParagraph"/>
                  <w:spacing w:after="160"/>
                  <w:ind w:left="468"/>
                </w:pPr>
              </w:pPrChange>
            </w:pPr>
          </w:p>
        </w:tc>
      </w:tr>
      <w:tr w:rsidR="005D5AD6" w14:paraId="1E828025" w14:textId="77777777" w:rsidTr="00D26F74">
        <w:trPr>
          <w:jc w:val="center"/>
          <w:ins w:id="4118" w:author="Rafi Aziizi" w:date="2021-11-12T14:55:00Z"/>
        </w:trPr>
        <w:tc>
          <w:tcPr>
            <w:tcW w:w="3827" w:type="dxa"/>
            <w:vAlign w:val="center"/>
          </w:tcPr>
          <w:p w14:paraId="6753E595" w14:textId="77777777" w:rsidR="005D5AD6" w:rsidRDefault="005D5AD6">
            <w:pPr>
              <w:pStyle w:val="ListParagraph"/>
              <w:ind w:left="25"/>
              <w:rPr>
                <w:ins w:id="4119" w:author="Rafi Aziizi" w:date="2021-11-12T14:55:00Z"/>
              </w:rPr>
              <w:pPrChange w:id="4120" w:author="chaniaayulestari@outlook.com" w:date="2021-11-12T15:26:00Z">
                <w:pPr>
                  <w:pStyle w:val="ListParagraph"/>
                  <w:ind w:left="450"/>
                </w:pPr>
              </w:pPrChange>
            </w:pPr>
          </w:p>
        </w:tc>
        <w:tc>
          <w:tcPr>
            <w:tcW w:w="3964" w:type="dxa"/>
            <w:vAlign w:val="center"/>
          </w:tcPr>
          <w:p w14:paraId="189B7274" w14:textId="0C469F83" w:rsidR="005D5AD6" w:rsidRDefault="005D5AD6">
            <w:pPr>
              <w:spacing w:after="160"/>
              <w:ind w:left="25"/>
              <w:rPr>
                <w:ins w:id="4121" w:author="Rafi Aziizi" w:date="2021-11-12T14:55:00Z"/>
              </w:rPr>
              <w:pPrChange w:id="4122" w:author="chaniaayulestari@outlook.com" w:date="2021-11-12T15:26:00Z">
                <w:pPr>
                  <w:spacing w:after="160"/>
                  <w:ind w:left="360"/>
                </w:pPr>
              </w:pPrChange>
            </w:pPr>
            <w:ins w:id="4123" w:author="Rafi Aziizi" w:date="2021-11-12T14:55:00Z">
              <w:r>
                <w:t xml:space="preserve">3b. Menampilkan pemberitahuan melalui notifikasi bahwa data </w:t>
              </w:r>
            </w:ins>
            <w:ins w:id="4124" w:author="Rafi Aziizi" w:date="2021-11-12T15:01:00Z">
              <w:r>
                <w:t xml:space="preserve">kelas </w:t>
              </w:r>
            </w:ins>
            <w:ins w:id="4125" w:author="Rafi Aziizi" w:date="2021-11-12T14:55:00Z">
              <w:r>
                <w:t>tidak memenuhi persyaratan dan gagal dihapuskan</w:t>
              </w:r>
            </w:ins>
          </w:p>
        </w:tc>
      </w:tr>
    </w:tbl>
    <w:p w14:paraId="0F7AC12B" w14:textId="77777777" w:rsidR="005D5AD6" w:rsidRDefault="005D5AD6" w:rsidP="005D5AD6">
      <w:pPr>
        <w:ind w:left="66"/>
        <w:rPr>
          <w:ins w:id="4126" w:author="Rafi Aziizi" w:date="2021-11-12T14:55:00Z"/>
        </w:rPr>
      </w:pPr>
    </w:p>
    <w:p w14:paraId="73514B29" w14:textId="58E0A60E" w:rsidR="005D5AD6" w:rsidRDefault="005D5AD6" w:rsidP="005D5AD6">
      <w:pPr>
        <w:ind w:left="66"/>
        <w:rPr>
          <w:ins w:id="4127" w:author="chaniaayulestari@outlook.com" w:date="2021-11-12T16:28:00Z"/>
        </w:rPr>
      </w:pPr>
      <w:ins w:id="4128" w:author="Rafi Aziizi" w:date="2021-11-12T14:55:00Z">
        <w:r>
          <w:t xml:space="preserve">c. Skenario Edit </w:t>
        </w:r>
      </w:ins>
      <w:ins w:id="4129" w:author="Rafi Aziizi" w:date="2021-11-12T15:02:00Z">
        <w:r>
          <w:t>Kelas</w:t>
        </w:r>
      </w:ins>
    </w:p>
    <w:p w14:paraId="3D4F5B4D" w14:textId="478C5CF7" w:rsidR="00885B6D" w:rsidDel="00A25E3C" w:rsidRDefault="00885B6D">
      <w:pPr>
        <w:ind w:left="66"/>
        <w:jc w:val="center"/>
        <w:rPr>
          <w:ins w:id="4130" w:author="Rafi Aziizi" w:date="2021-11-12T14:55:00Z"/>
          <w:del w:id="4131" w:author="chaniaayulestari@outlook.com" w:date="2021-11-13T14:06:00Z"/>
        </w:rPr>
        <w:pPrChange w:id="4132" w:author="chaniaayulestari@outlook.com" w:date="2021-11-13T14:07:00Z">
          <w:pPr>
            <w:ind w:left="66"/>
          </w:pPr>
        </w:pPrChange>
      </w:pPr>
    </w:p>
    <w:p w14:paraId="295E261C" w14:textId="677D8C9C" w:rsidR="00A25E3C" w:rsidRDefault="00A25E3C">
      <w:pPr>
        <w:pStyle w:val="Caption"/>
        <w:keepNext/>
        <w:jc w:val="center"/>
        <w:rPr>
          <w:ins w:id="4133" w:author="chaniaayulestari@outlook.com" w:date="2021-11-13T14:07:00Z"/>
        </w:rPr>
        <w:pPrChange w:id="4134" w:author="chaniaayulestari@outlook.com" w:date="2021-11-13T14:07:00Z">
          <w:pPr/>
        </w:pPrChange>
      </w:pPr>
      <w:bookmarkStart w:id="4135" w:name="_Toc87762743"/>
      <w:ins w:id="4136" w:author="chaniaayulestari@outlook.com" w:date="2021-11-13T14:07:00Z">
        <w:r>
          <w:t xml:space="preserve">Tabel 3. </w:t>
        </w:r>
      </w:ins>
      <w:ins w:id="4137" w:author="Rafi Aziizi" w:date="2021-11-14T11:08:00Z">
        <w:r w:rsidR="001B2DEA">
          <w:fldChar w:fldCharType="begin"/>
        </w:r>
        <w:r w:rsidR="001B2DEA">
          <w:instrText xml:space="preserve"> SEQ Tabel_3. \* ARABIC </w:instrText>
        </w:r>
      </w:ins>
      <w:r w:rsidR="001B2DEA">
        <w:fldChar w:fldCharType="separate"/>
      </w:r>
      <w:ins w:id="4138" w:author="Rafi Aziizi" w:date="2021-11-14T11:08:00Z">
        <w:r w:rsidR="001B2DEA">
          <w:rPr>
            <w:noProof/>
          </w:rPr>
          <w:t>30</w:t>
        </w:r>
        <w:r w:rsidR="001B2DEA">
          <w:fldChar w:fldCharType="end"/>
        </w:r>
      </w:ins>
      <w:ins w:id="4139" w:author="chaniaayulestari@outlook.com" w:date="2021-11-13T14:07:00Z">
        <w:del w:id="4140" w:author="Rafi Aziizi" w:date="2021-11-14T09:52:00Z">
          <w:r w:rsidDel="003640C9">
            <w:fldChar w:fldCharType="begin"/>
          </w:r>
          <w:r w:rsidDel="003640C9">
            <w:delInstrText xml:space="preserve"> SEQ Tabel_3. \* ARABIC </w:delInstrText>
          </w:r>
        </w:del>
      </w:ins>
      <w:del w:id="4141" w:author="Rafi Aziizi" w:date="2021-11-14T09:52:00Z">
        <w:r w:rsidDel="003640C9">
          <w:fldChar w:fldCharType="end"/>
        </w:r>
      </w:del>
      <w:ins w:id="4142" w:author="chaniaayulestari@outlook.com" w:date="2021-11-13T14:07:00Z">
        <w:r>
          <w:t xml:space="preserve"> Skenario Edit Kelas</w:t>
        </w:r>
        <w:bookmarkEnd w:id="4135"/>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4816D67E" w14:textId="77777777" w:rsidTr="00D26F74">
        <w:trPr>
          <w:jc w:val="center"/>
          <w:ins w:id="4143" w:author="Rafi Aziizi" w:date="2021-11-12T14:55:00Z"/>
        </w:trPr>
        <w:tc>
          <w:tcPr>
            <w:tcW w:w="3827" w:type="dxa"/>
            <w:shd w:val="clear" w:color="auto" w:fill="F2EE98"/>
            <w:vAlign w:val="center"/>
          </w:tcPr>
          <w:p w14:paraId="10BD5B1C" w14:textId="77777777" w:rsidR="005D5AD6" w:rsidRPr="0044182F" w:rsidRDefault="005D5AD6" w:rsidP="00D26F74">
            <w:pPr>
              <w:rPr>
                <w:ins w:id="4144" w:author="Rafi Aziizi" w:date="2021-11-12T14:55:00Z"/>
                <w:b/>
              </w:rPr>
            </w:pPr>
            <w:ins w:id="4145" w:author="Rafi Aziizi" w:date="2021-11-12T14:55:00Z">
              <w:r w:rsidRPr="0044182F">
                <w:rPr>
                  <w:b/>
                </w:rPr>
                <w:t>Name</w:t>
              </w:r>
            </w:ins>
          </w:p>
        </w:tc>
        <w:tc>
          <w:tcPr>
            <w:tcW w:w="3964" w:type="dxa"/>
            <w:shd w:val="clear" w:color="auto" w:fill="F2EE98"/>
            <w:vAlign w:val="center"/>
          </w:tcPr>
          <w:p w14:paraId="4B5CF459" w14:textId="433078AF" w:rsidR="005D5AD6" w:rsidRPr="00A46E0B" w:rsidRDefault="005D5AD6" w:rsidP="00D26F74">
            <w:pPr>
              <w:rPr>
                <w:ins w:id="4146" w:author="Rafi Aziizi" w:date="2021-11-12T14:55:00Z"/>
              </w:rPr>
            </w:pPr>
            <w:ins w:id="4147" w:author="Rafi Aziizi" w:date="2021-11-12T14:55:00Z">
              <w:r>
                <w:t xml:space="preserve">Edit </w:t>
              </w:r>
            </w:ins>
            <w:ins w:id="4148" w:author="Rafi Aziizi" w:date="2021-11-12T15:01:00Z">
              <w:r>
                <w:t>Kelas</w:t>
              </w:r>
            </w:ins>
          </w:p>
        </w:tc>
      </w:tr>
      <w:tr w:rsidR="005D5AD6" w:rsidRPr="002F6C1D" w14:paraId="6AE376BE" w14:textId="77777777" w:rsidTr="00D26F74">
        <w:trPr>
          <w:jc w:val="center"/>
          <w:ins w:id="4149" w:author="Rafi Aziizi" w:date="2021-11-12T14:55:00Z"/>
        </w:trPr>
        <w:tc>
          <w:tcPr>
            <w:tcW w:w="3827" w:type="dxa"/>
            <w:vAlign w:val="center"/>
          </w:tcPr>
          <w:p w14:paraId="2F2F89A6" w14:textId="77777777" w:rsidR="005D5AD6" w:rsidRPr="0044182F" w:rsidRDefault="005D5AD6" w:rsidP="00D26F74">
            <w:pPr>
              <w:rPr>
                <w:ins w:id="4150" w:author="Rafi Aziizi" w:date="2021-11-12T14:55:00Z"/>
                <w:b/>
              </w:rPr>
            </w:pPr>
            <w:ins w:id="4151" w:author="Rafi Aziizi" w:date="2021-11-12T14:55:00Z">
              <w:r w:rsidRPr="0044182F">
                <w:rPr>
                  <w:b/>
                </w:rPr>
                <w:t>ID</w:t>
              </w:r>
            </w:ins>
          </w:p>
        </w:tc>
        <w:tc>
          <w:tcPr>
            <w:tcW w:w="3964" w:type="dxa"/>
            <w:vAlign w:val="center"/>
          </w:tcPr>
          <w:p w14:paraId="4DC07208" w14:textId="01E0F747" w:rsidR="005D5AD6" w:rsidRPr="002F6C1D" w:rsidRDefault="005D5AD6" w:rsidP="00D26F74">
            <w:pPr>
              <w:rPr>
                <w:ins w:id="4152" w:author="Rafi Aziizi" w:date="2021-11-12T14:55:00Z"/>
              </w:rPr>
            </w:pPr>
            <w:ins w:id="4153" w:author="Rafi Aziizi" w:date="2021-11-12T14:55:00Z">
              <w:r>
                <w:t>RC1</w:t>
              </w:r>
            </w:ins>
            <w:ins w:id="4154" w:author="Rafi Aziizi" w:date="2021-11-12T15:02:00Z">
              <w:r>
                <w:t>5</w:t>
              </w:r>
            </w:ins>
            <w:ins w:id="4155" w:author="Rafi Aziizi" w:date="2021-11-13T06:56:00Z">
              <w:r w:rsidR="005049EC">
                <w:t>.3</w:t>
              </w:r>
            </w:ins>
          </w:p>
        </w:tc>
      </w:tr>
      <w:tr w:rsidR="005D5AD6" w:rsidRPr="000C722D" w14:paraId="74D68512" w14:textId="77777777" w:rsidTr="00D26F74">
        <w:trPr>
          <w:jc w:val="center"/>
          <w:ins w:id="4156" w:author="Rafi Aziizi" w:date="2021-11-12T14:55:00Z"/>
        </w:trPr>
        <w:tc>
          <w:tcPr>
            <w:tcW w:w="3827" w:type="dxa"/>
            <w:vAlign w:val="center"/>
          </w:tcPr>
          <w:p w14:paraId="334F4F0F" w14:textId="77777777" w:rsidR="005D5AD6" w:rsidRPr="0044182F" w:rsidRDefault="005D5AD6" w:rsidP="00D26F74">
            <w:pPr>
              <w:rPr>
                <w:ins w:id="4157" w:author="Rafi Aziizi" w:date="2021-11-12T14:55:00Z"/>
                <w:b/>
              </w:rPr>
            </w:pPr>
            <w:ins w:id="4158" w:author="Rafi Aziizi" w:date="2021-11-12T14:55:00Z">
              <w:r w:rsidRPr="0044182F">
                <w:rPr>
                  <w:b/>
                </w:rPr>
                <w:lastRenderedPageBreak/>
                <w:t>Description</w:t>
              </w:r>
            </w:ins>
          </w:p>
        </w:tc>
        <w:tc>
          <w:tcPr>
            <w:tcW w:w="3964" w:type="dxa"/>
          </w:tcPr>
          <w:p w14:paraId="0498CBFE" w14:textId="6570C93A" w:rsidR="005D5AD6" w:rsidRPr="000C722D" w:rsidRDefault="005D5AD6" w:rsidP="00D26F74">
            <w:pPr>
              <w:rPr>
                <w:ins w:id="4159" w:author="Rafi Aziizi" w:date="2021-11-12T14:55:00Z"/>
              </w:rPr>
            </w:pPr>
            <w:ins w:id="4160" w:author="Rafi Aziizi" w:date="2021-11-12T14:55:00Z">
              <w:r>
                <w:t xml:space="preserve">Use case ini merupakan use case generalisasi dari kelola </w:t>
              </w:r>
            </w:ins>
            <w:ins w:id="4161" w:author="Rafi Aziizi" w:date="2021-11-12T15:02:00Z">
              <w:r>
                <w:t>kelas</w:t>
              </w:r>
            </w:ins>
            <w:ins w:id="4162" w:author="Rafi Aziizi" w:date="2021-11-12T14:55:00Z">
              <w:r>
                <w:t xml:space="preserve"> untuk memperbaharui data </w:t>
              </w:r>
            </w:ins>
            <w:ins w:id="4163" w:author="Rafi Aziizi" w:date="2021-11-12T15:02:00Z">
              <w:r>
                <w:t>kelas</w:t>
              </w:r>
            </w:ins>
            <w:ins w:id="4164" w:author="Rafi Aziizi" w:date="2021-11-12T14:55:00Z">
              <w:r>
                <w:t>.</w:t>
              </w:r>
            </w:ins>
          </w:p>
        </w:tc>
      </w:tr>
      <w:tr w:rsidR="005D5AD6" w:rsidRPr="002F6C1D" w14:paraId="5F045F81" w14:textId="77777777" w:rsidTr="00D26F74">
        <w:trPr>
          <w:jc w:val="center"/>
          <w:ins w:id="4165" w:author="Rafi Aziizi" w:date="2021-11-12T14:55:00Z"/>
        </w:trPr>
        <w:tc>
          <w:tcPr>
            <w:tcW w:w="3827" w:type="dxa"/>
            <w:vAlign w:val="center"/>
          </w:tcPr>
          <w:p w14:paraId="64BBED69" w14:textId="77777777" w:rsidR="005D5AD6" w:rsidRPr="0044182F" w:rsidRDefault="005D5AD6" w:rsidP="00D26F74">
            <w:pPr>
              <w:rPr>
                <w:ins w:id="4166" w:author="Rafi Aziizi" w:date="2021-11-12T14:55:00Z"/>
                <w:b/>
              </w:rPr>
            </w:pPr>
            <w:ins w:id="4167" w:author="Rafi Aziizi" w:date="2021-11-12T14:55:00Z">
              <w:r w:rsidRPr="0044182F">
                <w:rPr>
                  <w:b/>
                </w:rPr>
                <w:t>Actors</w:t>
              </w:r>
            </w:ins>
          </w:p>
        </w:tc>
        <w:tc>
          <w:tcPr>
            <w:tcW w:w="3964" w:type="dxa"/>
            <w:vAlign w:val="center"/>
          </w:tcPr>
          <w:p w14:paraId="188FC850" w14:textId="77777777" w:rsidR="005D5AD6" w:rsidRPr="002F6C1D" w:rsidRDefault="005D5AD6" w:rsidP="00D26F74">
            <w:pPr>
              <w:rPr>
                <w:ins w:id="4168" w:author="Rafi Aziizi" w:date="2021-11-12T14:55:00Z"/>
              </w:rPr>
            </w:pPr>
            <w:ins w:id="4169" w:author="Rafi Aziizi" w:date="2021-11-12T14:55:00Z">
              <w:r>
                <w:t>Bag.IT, Guru BK.</w:t>
              </w:r>
            </w:ins>
          </w:p>
        </w:tc>
      </w:tr>
      <w:tr w:rsidR="005D5AD6" w:rsidRPr="0044182F" w14:paraId="3AE5E927" w14:textId="77777777" w:rsidTr="00D26F74">
        <w:trPr>
          <w:jc w:val="center"/>
          <w:ins w:id="4170" w:author="Rafi Aziizi" w:date="2021-11-12T14:55:00Z"/>
        </w:trPr>
        <w:tc>
          <w:tcPr>
            <w:tcW w:w="3827" w:type="dxa"/>
            <w:vAlign w:val="center"/>
          </w:tcPr>
          <w:p w14:paraId="45D0CBC7" w14:textId="77777777" w:rsidR="005D5AD6" w:rsidRPr="0044182F" w:rsidRDefault="005D5AD6" w:rsidP="00D26F74">
            <w:pPr>
              <w:rPr>
                <w:ins w:id="4171" w:author="Rafi Aziizi" w:date="2021-11-12T14:55:00Z"/>
                <w:b/>
              </w:rPr>
            </w:pPr>
            <w:ins w:id="4172" w:author="Rafi Aziizi" w:date="2021-11-12T14:55:00Z">
              <w:r w:rsidRPr="0044182F">
                <w:rPr>
                  <w:b/>
                </w:rPr>
                <w:t>Frequency of Use</w:t>
              </w:r>
            </w:ins>
          </w:p>
        </w:tc>
        <w:tc>
          <w:tcPr>
            <w:tcW w:w="3964" w:type="dxa"/>
            <w:vAlign w:val="center"/>
          </w:tcPr>
          <w:p w14:paraId="76266B0E" w14:textId="77777777" w:rsidR="005D5AD6" w:rsidRPr="007B7AB3" w:rsidRDefault="005D5AD6" w:rsidP="00D26F74">
            <w:pPr>
              <w:rPr>
                <w:ins w:id="4173" w:author="Rafi Aziizi" w:date="2021-11-12T14:55:00Z"/>
                <w:i/>
                <w:iCs/>
              </w:rPr>
            </w:pPr>
            <w:ins w:id="4174" w:author="Rafi Aziizi" w:date="2021-11-12T14:55:00Z">
              <w:r>
                <w:rPr>
                  <w:i/>
                  <w:iCs/>
                </w:rPr>
                <w:t>Conditional</w:t>
              </w:r>
            </w:ins>
          </w:p>
        </w:tc>
      </w:tr>
      <w:tr w:rsidR="005D5AD6" w:rsidRPr="0044182F" w14:paraId="17B205FB" w14:textId="77777777" w:rsidTr="00D26F74">
        <w:trPr>
          <w:jc w:val="center"/>
          <w:ins w:id="4175" w:author="Rafi Aziizi" w:date="2021-11-12T14:55:00Z"/>
        </w:trPr>
        <w:tc>
          <w:tcPr>
            <w:tcW w:w="3827" w:type="dxa"/>
            <w:vAlign w:val="center"/>
          </w:tcPr>
          <w:p w14:paraId="212E5AC1" w14:textId="77777777" w:rsidR="005D5AD6" w:rsidRPr="0044182F" w:rsidRDefault="005D5AD6" w:rsidP="00D26F74">
            <w:pPr>
              <w:rPr>
                <w:ins w:id="4176" w:author="Rafi Aziizi" w:date="2021-11-12T14:55:00Z"/>
                <w:b/>
              </w:rPr>
            </w:pPr>
            <w:ins w:id="4177" w:author="Rafi Aziizi" w:date="2021-11-12T14:55:00Z">
              <w:r w:rsidRPr="0044182F">
                <w:rPr>
                  <w:b/>
                </w:rPr>
                <w:t>Triggers</w:t>
              </w:r>
            </w:ins>
          </w:p>
        </w:tc>
        <w:tc>
          <w:tcPr>
            <w:tcW w:w="3964" w:type="dxa"/>
            <w:vAlign w:val="center"/>
          </w:tcPr>
          <w:p w14:paraId="0A5C72F0" w14:textId="77777777" w:rsidR="005D5AD6" w:rsidRPr="0044182F" w:rsidRDefault="005D5AD6" w:rsidP="00D26F74">
            <w:pPr>
              <w:rPr>
                <w:ins w:id="4178" w:author="Rafi Aziizi" w:date="2021-11-12T14:55:00Z"/>
              </w:rPr>
            </w:pPr>
            <w:ins w:id="4179" w:author="Rafi Aziizi" w:date="2021-11-12T14:55:00Z">
              <w:r>
                <w:t>-</w:t>
              </w:r>
            </w:ins>
          </w:p>
        </w:tc>
      </w:tr>
      <w:tr w:rsidR="005D5AD6" w:rsidRPr="0081005E" w14:paraId="667D0B2D" w14:textId="77777777" w:rsidTr="00D26F74">
        <w:trPr>
          <w:jc w:val="center"/>
          <w:ins w:id="4180" w:author="Rafi Aziizi" w:date="2021-11-12T14:55:00Z"/>
        </w:trPr>
        <w:tc>
          <w:tcPr>
            <w:tcW w:w="3827" w:type="dxa"/>
            <w:vAlign w:val="center"/>
          </w:tcPr>
          <w:p w14:paraId="239C28C8" w14:textId="77777777" w:rsidR="005D5AD6" w:rsidRPr="0044182F" w:rsidRDefault="005D5AD6" w:rsidP="00D26F74">
            <w:pPr>
              <w:rPr>
                <w:ins w:id="4181" w:author="Rafi Aziizi" w:date="2021-11-12T14:55:00Z"/>
                <w:b/>
              </w:rPr>
            </w:pPr>
            <w:ins w:id="4182" w:author="Rafi Aziizi" w:date="2021-11-12T14:55:00Z">
              <w:r w:rsidRPr="0044182F">
                <w:rPr>
                  <w:b/>
                </w:rPr>
                <w:t>Pre-Conditions</w:t>
              </w:r>
            </w:ins>
          </w:p>
        </w:tc>
        <w:tc>
          <w:tcPr>
            <w:tcW w:w="3964" w:type="dxa"/>
            <w:vAlign w:val="center"/>
          </w:tcPr>
          <w:p w14:paraId="38D535C8" w14:textId="0AA8B3D8" w:rsidR="005D5AD6" w:rsidRPr="0081005E" w:rsidRDefault="005D5AD6" w:rsidP="00D26F74">
            <w:pPr>
              <w:rPr>
                <w:ins w:id="4183" w:author="Rafi Aziizi" w:date="2021-11-12T14:55:00Z"/>
                <w:i/>
                <w:iCs/>
              </w:rPr>
            </w:pPr>
            <w:ins w:id="4184" w:author="Rafi Aziizi" w:date="2021-11-12T14:55:00Z">
              <w:r>
                <w:t xml:space="preserve">Data </w:t>
              </w:r>
            </w:ins>
            <w:ins w:id="4185" w:author="Rafi Aziizi" w:date="2021-11-12T15:02:00Z">
              <w:r>
                <w:t xml:space="preserve">kelas </w:t>
              </w:r>
            </w:ins>
            <w:ins w:id="4186" w:author="Rafi Aziizi" w:date="2021-11-12T14:55:00Z">
              <w:r>
                <w:t>belum diperbaharui</w:t>
              </w:r>
            </w:ins>
          </w:p>
        </w:tc>
      </w:tr>
      <w:tr w:rsidR="005D5AD6" w:rsidRPr="0048762E" w14:paraId="25700E93" w14:textId="77777777" w:rsidTr="00D26F74">
        <w:trPr>
          <w:jc w:val="center"/>
          <w:ins w:id="4187" w:author="Rafi Aziizi" w:date="2021-11-12T14:55:00Z"/>
        </w:trPr>
        <w:tc>
          <w:tcPr>
            <w:tcW w:w="3827" w:type="dxa"/>
            <w:vAlign w:val="center"/>
          </w:tcPr>
          <w:p w14:paraId="6622AF29" w14:textId="77777777" w:rsidR="005D5AD6" w:rsidRPr="0044182F" w:rsidRDefault="005D5AD6" w:rsidP="00D26F74">
            <w:pPr>
              <w:rPr>
                <w:ins w:id="4188" w:author="Rafi Aziizi" w:date="2021-11-12T14:55:00Z"/>
                <w:b/>
              </w:rPr>
            </w:pPr>
            <w:ins w:id="4189" w:author="Rafi Aziizi" w:date="2021-11-12T14:55:00Z">
              <w:r w:rsidRPr="0044182F">
                <w:rPr>
                  <w:b/>
                </w:rPr>
                <w:t>Post-Conditions</w:t>
              </w:r>
            </w:ins>
          </w:p>
        </w:tc>
        <w:tc>
          <w:tcPr>
            <w:tcW w:w="3964" w:type="dxa"/>
            <w:vAlign w:val="center"/>
          </w:tcPr>
          <w:p w14:paraId="5BA6B4B9" w14:textId="20BDA417" w:rsidR="005D5AD6" w:rsidRPr="0048762E" w:rsidRDefault="005D5AD6" w:rsidP="00D26F74">
            <w:pPr>
              <w:rPr>
                <w:ins w:id="4190" w:author="Rafi Aziizi" w:date="2021-11-12T14:55:00Z"/>
              </w:rPr>
            </w:pPr>
            <w:ins w:id="4191" w:author="Rafi Aziizi" w:date="2021-11-12T14:55:00Z">
              <w:r>
                <w:t xml:space="preserve">Perubahan data identitas </w:t>
              </w:r>
            </w:ins>
            <w:ins w:id="4192" w:author="Rafi Aziizi" w:date="2021-11-12T15:02:00Z">
              <w:r>
                <w:t>kelas</w:t>
              </w:r>
            </w:ins>
          </w:p>
        </w:tc>
      </w:tr>
      <w:tr w:rsidR="005D5AD6" w:rsidRPr="0044182F" w14:paraId="347342F7" w14:textId="77777777" w:rsidTr="00D26F74">
        <w:trPr>
          <w:jc w:val="center"/>
          <w:ins w:id="4193" w:author="Rafi Aziizi" w:date="2021-11-12T14:55:00Z"/>
        </w:trPr>
        <w:tc>
          <w:tcPr>
            <w:tcW w:w="7791" w:type="dxa"/>
            <w:gridSpan w:val="2"/>
            <w:shd w:val="clear" w:color="auto" w:fill="F2EE98"/>
            <w:vAlign w:val="center"/>
          </w:tcPr>
          <w:p w14:paraId="56EBF06C" w14:textId="77777777" w:rsidR="005D5AD6" w:rsidRPr="0044182F" w:rsidRDefault="005D5AD6" w:rsidP="00D26F74">
            <w:pPr>
              <w:jc w:val="center"/>
              <w:rPr>
                <w:ins w:id="4194" w:author="Rafi Aziizi" w:date="2021-11-12T14:55:00Z"/>
                <w:b/>
              </w:rPr>
            </w:pPr>
            <w:ins w:id="4195" w:author="Rafi Aziizi" w:date="2021-11-12T14:55:00Z">
              <w:r w:rsidRPr="0044182F">
                <w:rPr>
                  <w:b/>
                </w:rPr>
                <w:t>Main Course</w:t>
              </w:r>
            </w:ins>
          </w:p>
        </w:tc>
      </w:tr>
      <w:tr w:rsidR="005D5AD6" w:rsidRPr="0044182F" w14:paraId="03068BBE" w14:textId="77777777" w:rsidTr="00D26F74">
        <w:trPr>
          <w:jc w:val="center"/>
          <w:ins w:id="4196" w:author="Rafi Aziizi" w:date="2021-11-12T14:55:00Z"/>
        </w:trPr>
        <w:tc>
          <w:tcPr>
            <w:tcW w:w="3827" w:type="dxa"/>
            <w:shd w:val="clear" w:color="auto" w:fill="F2EE98"/>
            <w:vAlign w:val="center"/>
          </w:tcPr>
          <w:p w14:paraId="44DCCE81" w14:textId="77777777" w:rsidR="005D5AD6" w:rsidRPr="0044182F" w:rsidRDefault="005D5AD6" w:rsidP="00D26F74">
            <w:pPr>
              <w:jc w:val="center"/>
              <w:rPr>
                <w:ins w:id="4197" w:author="Rafi Aziizi" w:date="2021-11-12T14:55:00Z"/>
                <w:b/>
              </w:rPr>
            </w:pPr>
            <w:ins w:id="4198" w:author="Rafi Aziizi" w:date="2021-11-12T14:55:00Z">
              <w:r w:rsidRPr="0044182F">
                <w:rPr>
                  <w:b/>
                </w:rPr>
                <w:t>Aksi Aktor</w:t>
              </w:r>
            </w:ins>
          </w:p>
        </w:tc>
        <w:tc>
          <w:tcPr>
            <w:tcW w:w="3964" w:type="dxa"/>
            <w:shd w:val="clear" w:color="auto" w:fill="F2EE98"/>
            <w:vAlign w:val="center"/>
          </w:tcPr>
          <w:p w14:paraId="65EAFD5B" w14:textId="77777777" w:rsidR="005D5AD6" w:rsidRPr="0044182F" w:rsidRDefault="005D5AD6" w:rsidP="00D26F74">
            <w:pPr>
              <w:jc w:val="center"/>
              <w:rPr>
                <w:ins w:id="4199" w:author="Rafi Aziizi" w:date="2021-11-12T14:55:00Z"/>
                <w:b/>
              </w:rPr>
            </w:pPr>
            <w:ins w:id="4200" w:author="Rafi Aziizi" w:date="2021-11-12T14:55:00Z">
              <w:r w:rsidRPr="0044182F">
                <w:rPr>
                  <w:b/>
                </w:rPr>
                <w:t>Reaksi Sistem</w:t>
              </w:r>
            </w:ins>
          </w:p>
        </w:tc>
      </w:tr>
      <w:tr w:rsidR="005D5AD6" w:rsidRPr="0044182F" w14:paraId="2B05367E" w14:textId="77777777" w:rsidTr="00D26F74">
        <w:trPr>
          <w:jc w:val="center"/>
          <w:ins w:id="4201" w:author="Rafi Aziizi" w:date="2021-11-12T14:55:00Z"/>
        </w:trPr>
        <w:tc>
          <w:tcPr>
            <w:tcW w:w="3827" w:type="dxa"/>
            <w:vAlign w:val="center"/>
          </w:tcPr>
          <w:p w14:paraId="2D2B98EB" w14:textId="4860B6E0" w:rsidR="005D5AD6" w:rsidRPr="0044182F" w:rsidRDefault="005D5AD6">
            <w:pPr>
              <w:numPr>
                <w:ilvl w:val="0"/>
                <w:numId w:val="94"/>
              </w:numPr>
              <w:spacing w:after="160"/>
              <w:ind w:left="450"/>
              <w:rPr>
                <w:ins w:id="4202" w:author="Rafi Aziizi" w:date="2021-11-12T14:55:00Z"/>
              </w:rPr>
              <w:pPrChange w:id="4203" w:author="chaniaayulestari@outlook.com" w:date="2021-11-12T15:26:00Z">
                <w:pPr>
                  <w:numPr>
                    <w:numId w:val="83"/>
                  </w:numPr>
                  <w:spacing w:after="160"/>
                  <w:ind w:left="720" w:hanging="360"/>
                </w:pPr>
              </w:pPrChange>
            </w:pPr>
            <w:ins w:id="4204" w:author="Rafi Aziizi" w:date="2021-11-12T14:55:00Z">
              <w:r>
                <w:t xml:space="preserve">Memasuki menu “Data </w:t>
              </w:r>
            </w:ins>
            <w:ins w:id="4205" w:author="Rafi Aziizi" w:date="2021-11-12T15:02:00Z">
              <w:r>
                <w:t>Kelas</w:t>
              </w:r>
            </w:ins>
            <w:ins w:id="4206" w:author="Rafi Aziizi" w:date="2021-11-12T14:55:00Z">
              <w:r>
                <w:t>”</w:t>
              </w:r>
            </w:ins>
          </w:p>
        </w:tc>
        <w:tc>
          <w:tcPr>
            <w:tcW w:w="3964" w:type="dxa"/>
            <w:vAlign w:val="center"/>
          </w:tcPr>
          <w:p w14:paraId="7C963F3E" w14:textId="77777777" w:rsidR="005D5AD6" w:rsidRPr="0044182F" w:rsidRDefault="005D5AD6">
            <w:pPr>
              <w:pStyle w:val="ListParagraph"/>
              <w:ind w:left="450"/>
              <w:rPr>
                <w:ins w:id="4207" w:author="Rafi Aziizi" w:date="2021-11-12T14:55:00Z"/>
              </w:rPr>
              <w:pPrChange w:id="4208" w:author="chaniaayulestari@outlook.com" w:date="2021-11-12T15:26:00Z">
                <w:pPr>
                  <w:ind w:left="511"/>
                </w:pPr>
              </w:pPrChange>
            </w:pPr>
          </w:p>
        </w:tc>
      </w:tr>
      <w:tr w:rsidR="005D5AD6" w:rsidRPr="0044182F" w14:paraId="232F17F6" w14:textId="77777777" w:rsidTr="00D26F74">
        <w:trPr>
          <w:jc w:val="center"/>
          <w:ins w:id="4209" w:author="Rafi Aziizi" w:date="2021-11-12T14:55:00Z"/>
        </w:trPr>
        <w:tc>
          <w:tcPr>
            <w:tcW w:w="3827" w:type="dxa"/>
            <w:vAlign w:val="center"/>
          </w:tcPr>
          <w:p w14:paraId="02085B1D" w14:textId="77777777" w:rsidR="005D5AD6" w:rsidRPr="0044182F" w:rsidRDefault="005D5AD6">
            <w:pPr>
              <w:pStyle w:val="ListParagraph"/>
              <w:ind w:left="450"/>
              <w:rPr>
                <w:ins w:id="4210" w:author="Rafi Aziizi" w:date="2021-11-12T14:55:00Z"/>
              </w:rPr>
              <w:pPrChange w:id="4211" w:author="chaniaayulestari@outlook.com" w:date="2021-11-12T15:26:00Z">
                <w:pPr>
                  <w:ind w:left="510"/>
                </w:pPr>
              </w:pPrChange>
            </w:pPr>
          </w:p>
        </w:tc>
        <w:tc>
          <w:tcPr>
            <w:tcW w:w="3964" w:type="dxa"/>
            <w:vAlign w:val="center"/>
          </w:tcPr>
          <w:p w14:paraId="159C2B20" w14:textId="6C6A450B" w:rsidR="005D5AD6" w:rsidRPr="0044182F" w:rsidRDefault="005D5AD6">
            <w:pPr>
              <w:numPr>
                <w:ilvl w:val="0"/>
                <w:numId w:val="94"/>
              </w:numPr>
              <w:spacing w:after="160"/>
              <w:ind w:left="450"/>
              <w:rPr>
                <w:ins w:id="4212" w:author="Rafi Aziizi" w:date="2021-11-12T14:55:00Z"/>
              </w:rPr>
              <w:pPrChange w:id="4213" w:author="chaniaayulestari@outlook.com" w:date="2021-11-12T15:26:00Z">
                <w:pPr>
                  <w:numPr>
                    <w:numId w:val="83"/>
                  </w:numPr>
                  <w:spacing w:after="160"/>
                  <w:ind w:left="511" w:hanging="360"/>
                </w:pPr>
              </w:pPrChange>
            </w:pPr>
            <w:ins w:id="4214" w:author="Rafi Aziizi" w:date="2021-11-12T14:55:00Z">
              <w:r>
                <w:t xml:space="preserve">Menampilkan seluruh data </w:t>
              </w:r>
            </w:ins>
            <w:ins w:id="4215" w:author="Rafi Aziizi" w:date="2021-11-12T15:02:00Z">
              <w:r>
                <w:t>kelas</w:t>
              </w:r>
            </w:ins>
          </w:p>
        </w:tc>
      </w:tr>
      <w:tr w:rsidR="005D5AD6" w:rsidRPr="0044182F" w14:paraId="0D0A6DEB" w14:textId="77777777" w:rsidTr="00D26F74">
        <w:trPr>
          <w:jc w:val="center"/>
          <w:ins w:id="4216" w:author="Rafi Aziizi" w:date="2021-11-12T14:55:00Z"/>
        </w:trPr>
        <w:tc>
          <w:tcPr>
            <w:tcW w:w="3827" w:type="dxa"/>
            <w:vAlign w:val="center"/>
          </w:tcPr>
          <w:p w14:paraId="60B6FEB9" w14:textId="4D7DD701" w:rsidR="005D5AD6" w:rsidRPr="0044182F" w:rsidRDefault="005D5AD6">
            <w:pPr>
              <w:pStyle w:val="ListParagraph"/>
              <w:numPr>
                <w:ilvl w:val="0"/>
                <w:numId w:val="94"/>
              </w:numPr>
              <w:ind w:left="450"/>
              <w:rPr>
                <w:ins w:id="4217" w:author="Rafi Aziizi" w:date="2021-11-12T14:55:00Z"/>
              </w:rPr>
              <w:pPrChange w:id="4218" w:author="chaniaayulestari@outlook.com" w:date="2021-11-12T15:26:00Z">
                <w:pPr>
                  <w:pStyle w:val="ListParagraph"/>
                  <w:numPr>
                    <w:numId w:val="83"/>
                  </w:numPr>
                  <w:ind w:hanging="360"/>
                </w:pPr>
              </w:pPrChange>
            </w:pPr>
            <w:ins w:id="4219" w:author="Rafi Aziizi" w:date="2021-11-12T14:55:00Z">
              <w:r>
                <w:t xml:space="preserve">Menekan tombol “Profile </w:t>
              </w:r>
            </w:ins>
            <w:ins w:id="4220" w:author="Rafi Aziizi" w:date="2021-11-12T15:02:00Z">
              <w:r>
                <w:t>Kelas</w:t>
              </w:r>
            </w:ins>
            <w:ins w:id="4221" w:author="Rafi Aziizi" w:date="2021-11-12T14:55:00Z">
              <w:r>
                <w:t>”</w:t>
              </w:r>
            </w:ins>
          </w:p>
        </w:tc>
        <w:tc>
          <w:tcPr>
            <w:tcW w:w="3964" w:type="dxa"/>
            <w:vAlign w:val="center"/>
          </w:tcPr>
          <w:p w14:paraId="6756EE8C" w14:textId="77777777" w:rsidR="005D5AD6" w:rsidRDefault="005D5AD6">
            <w:pPr>
              <w:pStyle w:val="ListParagraph"/>
              <w:spacing w:after="160"/>
              <w:ind w:left="450"/>
              <w:rPr>
                <w:ins w:id="4222" w:author="Rafi Aziizi" w:date="2021-11-12T14:55:00Z"/>
              </w:rPr>
              <w:pPrChange w:id="4223" w:author="chaniaayulestari@outlook.com" w:date="2021-11-12T15:26:00Z">
                <w:pPr>
                  <w:spacing w:after="160"/>
                  <w:ind w:left="511"/>
                </w:pPr>
              </w:pPrChange>
            </w:pPr>
          </w:p>
        </w:tc>
      </w:tr>
      <w:tr w:rsidR="005D5AD6" w:rsidRPr="0044182F" w14:paraId="2560C866" w14:textId="77777777" w:rsidTr="00D26F74">
        <w:trPr>
          <w:jc w:val="center"/>
          <w:ins w:id="4224" w:author="Rafi Aziizi" w:date="2021-11-12T14:55:00Z"/>
        </w:trPr>
        <w:tc>
          <w:tcPr>
            <w:tcW w:w="3827" w:type="dxa"/>
            <w:vAlign w:val="center"/>
          </w:tcPr>
          <w:p w14:paraId="642789EA" w14:textId="77777777" w:rsidR="005D5AD6" w:rsidRDefault="005D5AD6">
            <w:pPr>
              <w:rPr>
                <w:ins w:id="4225" w:author="Rafi Aziizi" w:date="2021-11-12T14:55:00Z"/>
              </w:rPr>
              <w:pPrChange w:id="4226" w:author="chaniaayulestari@outlook.com" w:date="2021-11-12T15:26:00Z">
                <w:pPr>
                  <w:pStyle w:val="ListParagraph"/>
                </w:pPr>
              </w:pPrChange>
            </w:pPr>
          </w:p>
        </w:tc>
        <w:tc>
          <w:tcPr>
            <w:tcW w:w="3964" w:type="dxa"/>
            <w:vAlign w:val="center"/>
          </w:tcPr>
          <w:p w14:paraId="5BE2C307" w14:textId="63845CDF" w:rsidR="005D5AD6" w:rsidRDefault="005D5AD6">
            <w:pPr>
              <w:pStyle w:val="ListParagraph"/>
              <w:numPr>
                <w:ilvl w:val="0"/>
                <w:numId w:val="94"/>
              </w:numPr>
              <w:spacing w:after="160"/>
              <w:ind w:left="450"/>
              <w:rPr>
                <w:ins w:id="4227" w:author="Rafi Aziizi" w:date="2021-11-12T14:55:00Z"/>
              </w:rPr>
              <w:pPrChange w:id="4228" w:author="chaniaayulestari@outlook.com" w:date="2021-11-12T15:26:00Z">
                <w:pPr>
                  <w:pStyle w:val="ListParagraph"/>
                  <w:numPr>
                    <w:numId w:val="83"/>
                  </w:numPr>
                  <w:spacing w:after="160"/>
                  <w:ind w:hanging="360"/>
                </w:pPr>
              </w:pPrChange>
            </w:pPr>
            <w:ins w:id="4229" w:author="Rafi Aziizi" w:date="2021-11-12T14:55:00Z">
              <w:r>
                <w:t xml:space="preserve">Menampilkan data identitas </w:t>
              </w:r>
            </w:ins>
            <w:ins w:id="4230" w:author="Rafi Aziizi" w:date="2021-11-12T15:02:00Z">
              <w:r>
                <w:t xml:space="preserve">kelas </w:t>
              </w:r>
            </w:ins>
            <w:ins w:id="4231" w:author="Rafi Aziizi" w:date="2021-11-12T14:55:00Z">
              <w:r>
                <w:t>secara keseluruhan</w:t>
              </w:r>
            </w:ins>
          </w:p>
        </w:tc>
      </w:tr>
      <w:tr w:rsidR="005D5AD6" w:rsidRPr="0044182F" w14:paraId="399D8C52" w14:textId="77777777" w:rsidTr="00D26F74">
        <w:trPr>
          <w:jc w:val="center"/>
          <w:ins w:id="4232" w:author="Rafi Aziizi" w:date="2021-11-12T14:55:00Z"/>
        </w:trPr>
        <w:tc>
          <w:tcPr>
            <w:tcW w:w="3827" w:type="dxa"/>
            <w:vAlign w:val="center"/>
          </w:tcPr>
          <w:p w14:paraId="0CF4B744" w14:textId="72B13F46" w:rsidR="005D5AD6" w:rsidRDefault="005D5AD6">
            <w:pPr>
              <w:pStyle w:val="ListParagraph"/>
              <w:numPr>
                <w:ilvl w:val="0"/>
                <w:numId w:val="94"/>
              </w:numPr>
              <w:ind w:left="450"/>
              <w:rPr>
                <w:ins w:id="4233" w:author="Rafi Aziizi" w:date="2021-11-12T14:55:00Z"/>
              </w:rPr>
              <w:pPrChange w:id="4234" w:author="chaniaayulestari@outlook.com" w:date="2021-11-12T15:26:00Z">
                <w:pPr>
                  <w:pStyle w:val="ListParagraph"/>
                  <w:numPr>
                    <w:numId w:val="83"/>
                  </w:numPr>
                  <w:ind w:hanging="360"/>
                </w:pPr>
              </w:pPrChange>
            </w:pPr>
            <w:ins w:id="4235" w:author="Rafi Aziizi" w:date="2021-11-12T14:55:00Z">
              <w:r>
                <w:t xml:space="preserve">Melakukan perubahan data </w:t>
              </w:r>
            </w:ins>
            <w:ins w:id="4236" w:author="Rafi Aziizi" w:date="2021-11-12T15:02:00Z">
              <w:r>
                <w:t>kelas</w:t>
              </w:r>
            </w:ins>
          </w:p>
        </w:tc>
        <w:tc>
          <w:tcPr>
            <w:tcW w:w="3964" w:type="dxa"/>
            <w:vAlign w:val="center"/>
          </w:tcPr>
          <w:p w14:paraId="232766C0" w14:textId="77777777" w:rsidR="005D5AD6" w:rsidRDefault="005D5AD6">
            <w:pPr>
              <w:pStyle w:val="ListParagraph"/>
              <w:spacing w:after="160"/>
              <w:ind w:left="450"/>
              <w:rPr>
                <w:ins w:id="4237" w:author="Rafi Aziizi" w:date="2021-11-12T14:55:00Z"/>
              </w:rPr>
              <w:pPrChange w:id="4238" w:author="chaniaayulestari@outlook.com" w:date="2021-11-12T15:26:00Z">
                <w:pPr>
                  <w:spacing w:after="160"/>
                </w:pPr>
              </w:pPrChange>
            </w:pPr>
          </w:p>
        </w:tc>
      </w:tr>
      <w:tr w:rsidR="005D5AD6" w:rsidRPr="0044182F" w14:paraId="14F97D99" w14:textId="77777777" w:rsidTr="00D26F74">
        <w:trPr>
          <w:jc w:val="center"/>
          <w:ins w:id="4239" w:author="Rafi Aziizi" w:date="2021-11-12T14:55:00Z"/>
        </w:trPr>
        <w:tc>
          <w:tcPr>
            <w:tcW w:w="3827" w:type="dxa"/>
            <w:vAlign w:val="center"/>
          </w:tcPr>
          <w:p w14:paraId="6C1D04F2" w14:textId="77777777" w:rsidR="005D5AD6" w:rsidRDefault="005D5AD6">
            <w:pPr>
              <w:pStyle w:val="ListParagraph"/>
              <w:ind w:left="450"/>
              <w:rPr>
                <w:ins w:id="4240" w:author="Rafi Aziizi" w:date="2021-11-12T14:55:00Z"/>
              </w:rPr>
              <w:pPrChange w:id="4241" w:author="chaniaayulestari@outlook.com" w:date="2021-11-12T15:26:00Z">
                <w:pPr/>
              </w:pPrChange>
            </w:pPr>
          </w:p>
        </w:tc>
        <w:tc>
          <w:tcPr>
            <w:tcW w:w="3964" w:type="dxa"/>
            <w:vAlign w:val="center"/>
          </w:tcPr>
          <w:p w14:paraId="3053ABFB" w14:textId="43040F7D" w:rsidR="005D5AD6" w:rsidRDefault="005D5AD6">
            <w:pPr>
              <w:pStyle w:val="ListParagraph"/>
              <w:numPr>
                <w:ilvl w:val="0"/>
                <w:numId w:val="94"/>
              </w:numPr>
              <w:spacing w:after="160"/>
              <w:ind w:left="450"/>
              <w:rPr>
                <w:ins w:id="4242" w:author="Rafi Aziizi" w:date="2021-11-12T14:55:00Z"/>
              </w:rPr>
              <w:pPrChange w:id="4243" w:author="chaniaayulestari@outlook.com" w:date="2021-11-12T15:26:00Z">
                <w:pPr>
                  <w:pStyle w:val="ListParagraph"/>
                  <w:numPr>
                    <w:numId w:val="83"/>
                  </w:numPr>
                  <w:spacing w:after="160"/>
                  <w:ind w:hanging="360"/>
                </w:pPr>
              </w:pPrChange>
            </w:pPr>
            <w:ins w:id="4244" w:author="Rafi Aziizi" w:date="2021-11-12T14:55:00Z">
              <w:r>
                <w:t xml:space="preserve">Menyimpan data </w:t>
              </w:r>
            </w:ins>
            <w:ins w:id="4245" w:author="Rafi Aziizi" w:date="2021-11-12T15:02:00Z">
              <w:r>
                <w:t xml:space="preserve">kelas </w:t>
              </w:r>
            </w:ins>
            <w:ins w:id="4246" w:author="Rafi Aziizi" w:date="2021-11-12T14:55:00Z">
              <w:r>
                <w:t xml:space="preserve">terbaru pada </w:t>
              </w:r>
              <w:r w:rsidRPr="00C70CAF">
                <w:rPr>
                  <w:i/>
                  <w:iCs/>
                </w:rPr>
                <w:t>database</w:t>
              </w:r>
            </w:ins>
          </w:p>
        </w:tc>
      </w:tr>
      <w:tr w:rsidR="005D5AD6" w:rsidRPr="001B1AF9" w14:paraId="305CED3B" w14:textId="77777777" w:rsidTr="00D26F74">
        <w:trPr>
          <w:jc w:val="center"/>
          <w:ins w:id="4247" w:author="Rafi Aziizi" w:date="2021-11-12T14:55:00Z"/>
        </w:trPr>
        <w:tc>
          <w:tcPr>
            <w:tcW w:w="7791" w:type="dxa"/>
            <w:gridSpan w:val="2"/>
            <w:shd w:val="clear" w:color="auto" w:fill="F2EE98"/>
            <w:vAlign w:val="center"/>
          </w:tcPr>
          <w:p w14:paraId="42542003" w14:textId="77777777" w:rsidR="005D5AD6" w:rsidRPr="001B1AF9" w:rsidRDefault="005D5AD6" w:rsidP="00D26F74">
            <w:pPr>
              <w:pStyle w:val="ListParagraph"/>
              <w:spacing w:after="160"/>
              <w:ind w:left="468"/>
              <w:jc w:val="center"/>
              <w:rPr>
                <w:ins w:id="4248" w:author="Rafi Aziizi" w:date="2021-11-12T14:55:00Z"/>
                <w:b/>
                <w:bCs/>
              </w:rPr>
            </w:pPr>
            <w:ins w:id="4249" w:author="Rafi Aziizi" w:date="2021-11-12T14:55:00Z">
              <w:r w:rsidRPr="001B1AF9">
                <w:rPr>
                  <w:b/>
                  <w:bCs/>
                </w:rPr>
                <w:t>Skenario Eksepsi (Optional)</w:t>
              </w:r>
            </w:ins>
          </w:p>
        </w:tc>
      </w:tr>
      <w:tr w:rsidR="005D5AD6" w:rsidRPr="001B1AF9" w14:paraId="5E730D22" w14:textId="77777777" w:rsidTr="00D26F74">
        <w:trPr>
          <w:jc w:val="center"/>
          <w:ins w:id="4250" w:author="Rafi Aziizi" w:date="2021-11-12T14:55:00Z"/>
        </w:trPr>
        <w:tc>
          <w:tcPr>
            <w:tcW w:w="3827" w:type="dxa"/>
            <w:shd w:val="clear" w:color="auto" w:fill="F2EE98"/>
            <w:vAlign w:val="center"/>
          </w:tcPr>
          <w:p w14:paraId="7805B79D" w14:textId="77777777" w:rsidR="005D5AD6" w:rsidRPr="001B1AF9" w:rsidRDefault="005D5AD6" w:rsidP="00D26F74">
            <w:pPr>
              <w:pStyle w:val="ListParagraph"/>
              <w:ind w:left="450"/>
              <w:jc w:val="center"/>
              <w:rPr>
                <w:ins w:id="4251" w:author="Rafi Aziizi" w:date="2021-11-12T14:55:00Z"/>
                <w:b/>
                <w:bCs/>
              </w:rPr>
            </w:pPr>
            <w:ins w:id="4252" w:author="Rafi Aziizi" w:date="2021-11-12T14:55:00Z">
              <w:r w:rsidRPr="001B1AF9">
                <w:rPr>
                  <w:b/>
                  <w:bCs/>
                </w:rPr>
                <w:t>Aksi Aktor</w:t>
              </w:r>
            </w:ins>
          </w:p>
        </w:tc>
        <w:tc>
          <w:tcPr>
            <w:tcW w:w="3964" w:type="dxa"/>
            <w:shd w:val="clear" w:color="auto" w:fill="F2EE98"/>
            <w:vAlign w:val="center"/>
          </w:tcPr>
          <w:p w14:paraId="0E61F14F" w14:textId="77777777" w:rsidR="005D5AD6" w:rsidRPr="001B1AF9" w:rsidRDefault="005D5AD6" w:rsidP="00D26F74">
            <w:pPr>
              <w:pStyle w:val="ListParagraph"/>
              <w:spacing w:after="160"/>
              <w:ind w:left="468"/>
              <w:jc w:val="center"/>
              <w:rPr>
                <w:ins w:id="4253" w:author="Rafi Aziizi" w:date="2021-11-12T14:55:00Z"/>
                <w:b/>
                <w:bCs/>
              </w:rPr>
            </w:pPr>
            <w:ins w:id="4254" w:author="Rafi Aziizi" w:date="2021-11-12T14:55:00Z">
              <w:r w:rsidRPr="001B1AF9">
                <w:rPr>
                  <w:b/>
                  <w:bCs/>
                </w:rPr>
                <w:t>Reaksi Sistem</w:t>
              </w:r>
            </w:ins>
          </w:p>
        </w:tc>
      </w:tr>
      <w:tr w:rsidR="005D5AD6" w14:paraId="14ACDC63" w14:textId="77777777" w:rsidTr="00D26F74">
        <w:trPr>
          <w:jc w:val="center"/>
          <w:ins w:id="4255" w:author="Rafi Aziizi" w:date="2021-11-12T14:55:00Z"/>
        </w:trPr>
        <w:tc>
          <w:tcPr>
            <w:tcW w:w="3827" w:type="dxa"/>
            <w:vAlign w:val="center"/>
          </w:tcPr>
          <w:p w14:paraId="7ECBBC58" w14:textId="6F7FF8F7" w:rsidR="005D5AD6" w:rsidRDefault="005D5AD6">
            <w:pPr>
              <w:ind w:left="25"/>
              <w:rPr>
                <w:ins w:id="4256" w:author="Rafi Aziizi" w:date="2021-11-12T14:55:00Z"/>
              </w:rPr>
              <w:pPrChange w:id="4257" w:author="chaniaayulestari@outlook.com" w:date="2021-11-12T15:27:00Z">
                <w:pPr>
                  <w:ind w:left="360"/>
                </w:pPr>
              </w:pPrChange>
            </w:pPr>
            <w:ins w:id="4258" w:author="Rafi Aziizi" w:date="2021-11-12T14:55:00Z">
              <w:r>
                <w:t xml:space="preserve">5a. Tidak memasukan secara benar data </w:t>
              </w:r>
            </w:ins>
            <w:ins w:id="4259" w:author="Rafi Aziizi" w:date="2021-11-12T15:02:00Z">
              <w:r>
                <w:t xml:space="preserve">kelas </w:t>
              </w:r>
            </w:ins>
            <w:ins w:id="4260" w:author="Rafi Aziizi" w:date="2021-11-12T14:55:00Z">
              <w:r>
                <w:t>yang akan diperbaharui</w:t>
              </w:r>
            </w:ins>
          </w:p>
        </w:tc>
        <w:tc>
          <w:tcPr>
            <w:tcW w:w="3964" w:type="dxa"/>
            <w:vAlign w:val="center"/>
          </w:tcPr>
          <w:p w14:paraId="69058ADB" w14:textId="77777777" w:rsidR="005D5AD6" w:rsidRDefault="005D5AD6">
            <w:pPr>
              <w:pStyle w:val="ListParagraph"/>
              <w:spacing w:after="160"/>
              <w:ind w:left="25"/>
              <w:rPr>
                <w:ins w:id="4261" w:author="Rafi Aziizi" w:date="2021-11-12T14:55:00Z"/>
              </w:rPr>
              <w:pPrChange w:id="4262" w:author="chaniaayulestari@outlook.com" w:date="2021-11-12T15:27:00Z">
                <w:pPr>
                  <w:pStyle w:val="ListParagraph"/>
                  <w:spacing w:after="160"/>
                  <w:ind w:left="468"/>
                </w:pPr>
              </w:pPrChange>
            </w:pPr>
          </w:p>
        </w:tc>
      </w:tr>
      <w:tr w:rsidR="005D5AD6" w14:paraId="64B59725" w14:textId="77777777" w:rsidTr="00D26F74">
        <w:trPr>
          <w:jc w:val="center"/>
          <w:ins w:id="4263" w:author="Rafi Aziizi" w:date="2021-11-12T14:55:00Z"/>
        </w:trPr>
        <w:tc>
          <w:tcPr>
            <w:tcW w:w="3827" w:type="dxa"/>
            <w:vAlign w:val="center"/>
          </w:tcPr>
          <w:p w14:paraId="468F79DC" w14:textId="77777777" w:rsidR="005D5AD6" w:rsidRDefault="005D5AD6">
            <w:pPr>
              <w:pStyle w:val="ListParagraph"/>
              <w:ind w:left="25"/>
              <w:rPr>
                <w:ins w:id="4264" w:author="Rafi Aziizi" w:date="2021-11-12T14:55:00Z"/>
              </w:rPr>
              <w:pPrChange w:id="4265" w:author="chaniaayulestari@outlook.com" w:date="2021-11-12T15:27:00Z">
                <w:pPr>
                  <w:pStyle w:val="ListParagraph"/>
                  <w:ind w:left="450"/>
                </w:pPr>
              </w:pPrChange>
            </w:pPr>
          </w:p>
        </w:tc>
        <w:tc>
          <w:tcPr>
            <w:tcW w:w="3964" w:type="dxa"/>
            <w:vAlign w:val="center"/>
          </w:tcPr>
          <w:p w14:paraId="0942DA19" w14:textId="265B57E3" w:rsidR="005D5AD6" w:rsidRDefault="00D04EA5">
            <w:pPr>
              <w:spacing w:after="160"/>
              <w:ind w:left="25"/>
              <w:rPr>
                <w:ins w:id="4266" w:author="Rafi Aziizi" w:date="2021-11-12T14:55:00Z"/>
              </w:rPr>
              <w:pPrChange w:id="4267" w:author="chaniaayulestari@outlook.com" w:date="2021-11-12T15:27:00Z">
                <w:pPr>
                  <w:spacing w:after="160"/>
                  <w:ind w:left="360"/>
                </w:pPr>
              </w:pPrChange>
            </w:pPr>
            <w:ins w:id="4268" w:author="chaniaayulestari@outlook.com" w:date="2021-11-12T15:26:00Z">
              <w:r>
                <w:t>5</w:t>
              </w:r>
            </w:ins>
            <w:ins w:id="4269" w:author="Rafi Aziizi" w:date="2021-11-12T14:55:00Z">
              <w:del w:id="4270" w:author="chaniaayulestari@outlook.com" w:date="2021-11-12T15:26:00Z">
                <w:r w:rsidR="005D5AD6" w:rsidDel="00D04EA5">
                  <w:delText>3</w:delText>
                </w:r>
              </w:del>
              <w:r w:rsidR="005D5AD6">
                <w:t xml:space="preserve">b. Menampilkan pemberitahuan melalui notifikasi bahwa data </w:t>
              </w:r>
            </w:ins>
            <w:ins w:id="4271" w:author="Rafi Aziizi" w:date="2021-11-12T15:02:00Z">
              <w:r w:rsidR="005D5AD6">
                <w:t xml:space="preserve">kelas </w:t>
              </w:r>
            </w:ins>
            <w:ins w:id="4272" w:author="Rafi Aziizi" w:date="2021-11-12T14:55:00Z">
              <w:r w:rsidR="005D5AD6">
                <w:t>tidak memenuhi persyaratan dan gagal diperbaharui</w:t>
              </w:r>
            </w:ins>
          </w:p>
        </w:tc>
      </w:tr>
    </w:tbl>
    <w:p w14:paraId="3B2EA914" w14:textId="0F5C02E0" w:rsidR="005D5AD6" w:rsidRDefault="005D5AD6">
      <w:pPr>
        <w:ind w:left="66"/>
        <w:rPr>
          <w:ins w:id="4273" w:author="chaniaayulestari@outlook.com" w:date="2021-11-12T15:27:00Z"/>
        </w:rPr>
      </w:pPr>
    </w:p>
    <w:p w14:paraId="5455BCA9" w14:textId="4C5C1798" w:rsidR="00D04EA5" w:rsidDel="005049EC" w:rsidRDefault="00D04EA5" w:rsidP="00D04EA5">
      <w:pPr>
        <w:ind w:left="66"/>
        <w:rPr>
          <w:ins w:id="4274" w:author="chaniaayulestari@outlook.com" w:date="2021-11-12T15:27:00Z"/>
          <w:del w:id="4275" w:author="Rafi Aziizi" w:date="2021-11-13T06:56:00Z"/>
        </w:rPr>
      </w:pPr>
      <w:ins w:id="4276" w:author="chaniaayulestari@outlook.com" w:date="2021-11-12T15:27:00Z">
        <w:r>
          <w:lastRenderedPageBreak/>
          <w:t xml:space="preserve">d. Skenario </w:t>
        </w:r>
      </w:ins>
      <w:ins w:id="4277" w:author="chaniaayulestari@outlook.com" w:date="2021-11-12T15:28:00Z">
        <w:r>
          <w:t>Lihat Kelas</w:t>
        </w:r>
      </w:ins>
    </w:p>
    <w:p w14:paraId="57E70272" w14:textId="04020953" w:rsidR="00D04EA5" w:rsidDel="00D04EA5" w:rsidRDefault="00D04EA5">
      <w:pPr>
        <w:ind w:left="66"/>
        <w:rPr>
          <w:del w:id="4278" w:author="chaniaayulestari@outlook.com" w:date="2021-11-12T15:28:00Z"/>
        </w:rPr>
        <w:pPrChange w:id="4279" w:author="Rafi Aziizi" w:date="2021-11-13T06:56:00Z">
          <w:pPr>
            <w:pStyle w:val="ListParagraph"/>
            <w:numPr>
              <w:numId w:val="25"/>
            </w:numPr>
            <w:ind w:left="426" w:hanging="360"/>
          </w:pPr>
        </w:pPrChange>
      </w:pPr>
    </w:p>
    <w:p w14:paraId="7C44A7AC" w14:textId="1CB1C00F" w:rsidR="00117601" w:rsidRDefault="00117601">
      <w:pPr>
        <w:ind w:left="66"/>
        <w:pPrChange w:id="4280" w:author="Rafi Aziizi" w:date="2021-11-13T06:56:00Z">
          <w:pPr>
            <w:pStyle w:val="Caption"/>
            <w:keepNext/>
            <w:jc w:val="center"/>
          </w:pPr>
        </w:pPrChange>
      </w:pPr>
      <w:del w:id="4281" w:author="chaniaayulestari@outlook.com" w:date="2021-11-12T16:28: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1</w:delText>
        </w:r>
        <w:r w:rsidR="006720D0" w:rsidDel="00885B6D">
          <w:fldChar w:fldCharType="end"/>
        </w:r>
        <w:r w:rsidDel="00885B6D">
          <w:delText xml:space="preserve"> </w:delText>
        </w:r>
        <w:r w:rsidRPr="00C14066" w:rsidDel="00885B6D">
          <w:delText xml:space="preserve">Skenario Use Case Kelola </w:delText>
        </w:r>
        <w:r w:rsidDel="00885B6D">
          <w:delText>Kelas</w:delText>
        </w:r>
      </w:del>
    </w:p>
    <w:p w14:paraId="663F8D50" w14:textId="400168F0" w:rsidR="00A25E3C" w:rsidRDefault="00A25E3C">
      <w:pPr>
        <w:pStyle w:val="Caption"/>
        <w:keepNext/>
        <w:jc w:val="center"/>
        <w:rPr>
          <w:ins w:id="4282" w:author="chaniaayulestari@outlook.com" w:date="2021-11-13T14:07:00Z"/>
        </w:rPr>
        <w:pPrChange w:id="4283" w:author="chaniaayulestari@outlook.com" w:date="2021-11-13T14:07:00Z">
          <w:pPr/>
        </w:pPrChange>
      </w:pPr>
      <w:bookmarkStart w:id="4284" w:name="_Toc87762744"/>
      <w:ins w:id="4285" w:author="chaniaayulestari@outlook.com" w:date="2021-11-13T14:07:00Z">
        <w:r>
          <w:t xml:space="preserve">Tabel 3. </w:t>
        </w:r>
      </w:ins>
      <w:ins w:id="4286" w:author="Rafi Aziizi" w:date="2021-11-14T11:08:00Z">
        <w:r w:rsidR="001B2DEA">
          <w:fldChar w:fldCharType="begin"/>
        </w:r>
        <w:r w:rsidR="001B2DEA">
          <w:instrText xml:space="preserve"> SEQ Tabel_3. \* ARABIC </w:instrText>
        </w:r>
      </w:ins>
      <w:r w:rsidR="001B2DEA">
        <w:fldChar w:fldCharType="separate"/>
      </w:r>
      <w:ins w:id="4287" w:author="Rafi Aziizi" w:date="2021-11-14T11:08:00Z">
        <w:r w:rsidR="001B2DEA">
          <w:rPr>
            <w:noProof/>
          </w:rPr>
          <w:t>31</w:t>
        </w:r>
        <w:r w:rsidR="001B2DEA">
          <w:fldChar w:fldCharType="end"/>
        </w:r>
      </w:ins>
      <w:ins w:id="4288" w:author="chaniaayulestari@outlook.com" w:date="2021-11-13T14:07:00Z">
        <w:del w:id="4289" w:author="Rafi Aziizi" w:date="2021-11-14T09:52:00Z">
          <w:r w:rsidDel="003640C9">
            <w:fldChar w:fldCharType="begin"/>
          </w:r>
          <w:r w:rsidDel="003640C9">
            <w:delInstrText xml:space="preserve"> SEQ Tabel_3. \* ARABIC </w:delInstrText>
          </w:r>
        </w:del>
      </w:ins>
      <w:del w:id="4290" w:author="Rafi Aziizi" w:date="2021-11-14T09:52:00Z">
        <w:r w:rsidDel="003640C9">
          <w:fldChar w:fldCharType="end"/>
        </w:r>
      </w:del>
      <w:ins w:id="4291" w:author="chaniaayulestari@outlook.com" w:date="2021-11-13T14:07:00Z">
        <w:r>
          <w:t xml:space="preserve"> Skenario Lihat Kelas</w:t>
        </w:r>
        <w:bookmarkEnd w:id="4284"/>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A7D74E8" w14:textId="77777777" w:rsidTr="003E4796">
        <w:trPr>
          <w:jc w:val="center"/>
        </w:trPr>
        <w:tc>
          <w:tcPr>
            <w:tcW w:w="3827" w:type="dxa"/>
            <w:shd w:val="clear" w:color="auto" w:fill="F2EE98"/>
            <w:vAlign w:val="center"/>
          </w:tcPr>
          <w:p w14:paraId="5C9AA43B" w14:textId="77777777" w:rsidR="00FF653C" w:rsidRPr="0044182F" w:rsidRDefault="00FF653C" w:rsidP="003E4796">
            <w:pPr>
              <w:rPr>
                <w:b/>
              </w:rPr>
            </w:pPr>
            <w:r w:rsidRPr="0044182F">
              <w:rPr>
                <w:b/>
              </w:rPr>
              <w:t>Name</w:t>
            </w:r>
          </w:p>
        </w:tc>
        <w:tc>
          <w:tcPr>
            <w:tcW w:w="3964" w:type="dxa"/>
            <w:shd w:val="clear" w:color="auto" w:fill="F2EE98"/>
            <w:vAlign w:val="center"/>
          </w:tcPr>
          <w:p w14:paraId="339B5E4D" w14:textId="231544D5" w:rsidR="00FF653C" w:rsidRPr="00A46E0B" w:rsidRDefault="00FF653C" w:rsidP="003E4796">
            <w:del w:id="4292" w:author="Rafi Aziizi" w:date="2021-11-12T14:53:00Z">
              <w:r w:rsidDel="005D5AD6">
                <w:delText xml:space="preserve">Kelola </w:delText>
              </w:r>
            </w:del>
            <w:ins w:id="4293" w:author="Rafi Aziizi" w:date="2021-11-12T14:53:00Z">
              <w:r w:rsidR="005D5AD6">
                <w:t xml:space="preserve">Lihat </w:t>
              </w:r>
            </w:ins>
            <w:r>
              <w:t>Kelas</w:t>
            </w:r>
          </w:p>
        </w:tc>
      </w:tr>
      <w:tr w:rsidR="00FF653C" w:rsidRPr="002F6C1D" w14:paraId="3C900417" w14:textId="77777777" w:rsidTr="003E4796">
        <w:trPr>
          <w:jc w:val="center"/>
        </w:trPr>
        <w:tc>
          <w:tcPr>
            <w:tcW w:w="3827" w:type="dxa"/>
            <w:vAlign w:val="center"/>
          </w:tcPr>
          <w:p w14:paraId="69FAC650" w14:textId="77777777" w:rsidR="00FF653C" w:rsidRPr="0044182F" w:rsidRDefault="00FF653C" w:rsidP="003E4796">
            <w:pPr>
              <w:rPr>
                <w:b/>
              </w:rPr>
            </w:pPr>
            <w:r w:rsidRPr="0044182F">
              <w:rPr>
                <w:b/>
              </w:rPr>
              <w:t>ID</w:t>
            </w:r>
          </w:p>
        </w:tc>
        <w:tc>
          <w:tcPr>
            <w:tcW w:w="3964" w:type="dxa"/>
            <w:vAlign w:val="center"/>
          </w:tcPr>
          <w:p w14:paraId="5496E9B1" w14:textId="41679F07" w:rsidR="00FF653C" w:rsidRPr="002F6C1D" w:rsidRDefault="00FF653C" w:rsidP="003E4796">
            <w:r>
              <w:t>RC</w:t>
            </w:r>
            <w:r w:rsidR="00443E24">
              <w:t>15</w:t>
            </w:r>
            <w:ins w:id="4294" w:author="Rafi Aziizi" w:date="2021-11-13T06:56:00Z">
              <w:r w:rsidR="005049EC">
                <w:t>.4</w:t>
              </w:r>
            </w:ins>
          </w:p>
        </w:tc>
      </w:tr>
      <w:tr w:rsidR="005D5AD6" w:rsidRPr="000C722D" w14:paraId="4781128A" w14:textId="77777777" w:rsidTr="003E4796">
        <w:trPr>
          <w:jc w:val="center"/>
        </w:trPr>
        <w:tc>
          <w:tcPr>
            <w:tcW w:w="3827" w:type="dxa"/>
            <w:vAlign w:val="center"/>
          </w:tcPr>
          <w:p w14:paraId="7BF9C98F" w14:textId="77777777" w:rsidR="005D5AD6" w:rsidRPr="0044182F" w:rsidRDefault="005D5AD6" w:rsidP="005D5AD6">
            <w:pPr>
              <w:rPr>
                <w:b/>
              </w:rPr>
            </w:pPr>
            <w:r w:rsidRPr="0044182F">
              <w:rPr>
                <w:b/>
              </w:rPr>
              <w:t>Description</w:t>
            </w:r>
          </w:p>
        </w:tc>
        <w:tc>
          <w:tcPr>
            <w:tcW w:w="3964" w:type="dxa"/>
          </w:tcPr>
          <w:p w14:paraId="38B65FAC" w14:textId="02A37626" w:rsidR="005D5AD6" w:rsidRPr="000C722D" w:rsidRDefault="005D5AD6" w:rsidP="005D5AD6">
            <w:ins w:id="4295" w:author="Rafi Aziizi" w:date="2021-11-12T14:54:00Z">
              <w:r>
                <w:t>Use case ini merupakan use case generalisasi dari kelola walikelas untuk melihat data walikelas.</w:t>
              </w:r>
            </w:ins>
            <w:del w:id="4296" w:author="Rafi Aziizi" w:date="2021-11-12T14:54:00Z">
              <w:r w:rsidDel="00FF3DCC">
                <w:delText>Use case ini merupakan use case generalisasi dari menambah, melihat, mengubah dan menghapus data kelas</w:delText>
              </w:r>
            </w:del>
          </w:p>
        </w:tc>
      </w:tr>
      <w:tr w:rsidR="00FF653C" w:rsidRPr="002F6C1D" w14:paraId="3DEE96CD" w14:textId="77777777" w:rsidTr="003E4796">
        <w:trPr>
          <w:jc w:val="center"/>
        </w:trPr>
        <w:tc>
          <w:tcPr>
            <w:tcW w:w="3827" w:type="dxa"/>
            <w:vAlign w:val="center"/>
          </w:tcPr>
          <w:p w14:paraId="3DB115CB" w14:textId="77777777" w:rsidR="00FF653C" w:rsidRPr="0044182F" w:rsidRDefault="00FF653C" w:rsidP="003E4796">
            <w:pPr>
              <w:rPr>
                <w:b/>
              </w:rPr>
            </w:pPr>
            <w:r w:rsidRPr="0044182F">
              <w:rPr>
                <w:b/>
              </w:rPr>
              <w:t>Actors</w:t>
            </w:r>
          </w:p>
        </w:tc>
        <w:tc>
          <w:tcPr>
            <w:tcW w:w="3964" w:type="dxa"/>
            <w:vAlign w:val="center"/>
          </w:tcPr>
          <w:p w14:paraId="4D9DE888" w14:textId="77777777" w:rsidR="00FF653C" w:rsidRPr="002F6C1D" w:rsidRDefault="00FF653C" w:rsidP="003E4796">
            <w:r>
              <w:t>Bag.IT, Guru BK.</w:t>
            </w:r>
          </w:p>
        </w:tc>
      </w:tr>
      <w:tr w:rsidR="00FF653C" w:rsidRPr="007B7AB3" w14:paraId="6019C8C0" w14:textId="77777777" w:rsidTr="003E4796">
        <w:trPr>
          <w:jc w:val="center"/>
        </w:trPr>
        <w:tc>
          <w:tcPr>
            <w:tcW w:w="3827" w:type="dxa"/>
            <w:vAlign w:val="center"/>
          </w:tcPr>
          <w:p w14:paraId="051C17CF" w14:textId="77777777" w:rsidR="00FF653C" w:rsidRPr="0044182F" w:rsidRDefault="00FF653C" w:rsidP="003E4796">
            <w:pPr>
              <w:rPr>
                <w:b/>
              </w:rPr>
            </w:pPr>
            <w:r w:rsidRPr="0044182F">
              <w:rPr>
                <w:b/>
              </w:rPr>
              <w:t>Frequency of Use</w:t>
            </w:r>
          </w:p>
        </w:tc>
        <w:tc>
          <w:tcPr>
            <w:tcW w:w="3964" w:type="dxa"/>
            <w:vAlign w:val="center"/>
          </w:tcPr>
          <w:p w14:paraId="21CA11CE" w14:textId="77777777" w:rsidR="00FF653C" w:rsidRPr="007B7AB3" w:rsidRDefault="00FF653C" w:rsidP="003E4796">
            <w:pPr>
              <w:rPr>
                <w:i/>
                <w:iCs/>
              </w:rPr>
            </w:pPr>
            <w:r>
              <w:rPr>
                <w:i/>
                <w:iCs/>
              </w:rPr>
              <w:t>Conditional</w:t>
            </w:r>
          </w:p>
        </w:tc>
      </w:tr>
      <w:tr w:rsidR="00FF653C" w:rsidRPr="0044182F" w14:paraId="62A3F1B6" w14:textId="77777777" w:rsidTr="003E4796">
        <w:trPr>
          <w:jc w:val="center"/>
        </w:trPr>
        <w:tc>
          <w:tcPr>
            <w:tcW w:w="3827" w:type="dxa"/>
            <w:vAlign w:val="center"/>
          </w:tcPr>
          <w:p w14:paraId="58376170" w14:textId="77777777" w:rsidR="00FF653C" w:rsidRPr="0044182F" w:rsidRDefault="00FF653C" w:rsidP="003E4796">
            <w:pPr>
              <w:rPr>
                <w:b/>
              </w:rPr>
            </w:pPr>
            <w:r w:rsidRPr="0044182F">
              <w:rPr>
                <w:b/>
              </w:rPr>
              <w:t>Triggers</w:t>
            </w:r>
          </w:p>
        </w:tc>
        <w:tc>
          <w:tcPr>
            <w:tcW w:w="3964" w:type="dxa"/>
            <w:vAlign w:val="center"/>
          </w:tcPr>
          <w:p w14:paraId="5FA1F0E9" w14:textId="77777777" w:rsidR="00FF653C" w:rsidRPr="0044182F" w:rsidRDefault="00FF653C" w:rsidP="003E4796">
            <w:r>
              <w:t>-</w:t>
            </w:r>
          </w:p>
        </w:tc>
      </w:tr>
      <w:tr w:rsidR="00FF653C" w:rsidRPr="0081005E" w14:paraId="328E4A85" w14:textId="77777777" w:rsidTr="003E4796">
        <w:trPr>
          <w:jc w:val="center"/>
        </w:trPr>
        <w:tc>
          <w:tcPr>
            <w:tcW w:w="3827" w:type="dxa"/>
            <w:vAlign w:val="center"/>
          </w:tcPr>
          <w:p w14:paraId="467CAF81" w14:textId="77777777" w:rsidR="00FF653C" w:rsidRPr="0044182F" w:rsidRDefault="00FF653C" w:rsidP="003E4796">
            <w:pPr>
              <w:rPr>
                <w:b/>
              </w:rPr>
            </w:pPr>
            <w:r w:rsidRPr="0044182F">
              <w:rPr>
                <w:b/>
              </w:rPr>
              <w:t>Pre-Conditions</w:t>
            </w:r>
          </w:p>
        </w:tc>
        <w:tc>
          <w:tcPr>
            <w:tcW w:w="3964" w:type="dxa"/>
            <w:vAlign w:val="center"/>
          </w:tcPr>
          <w:p w14:paraId="3865C048" w14:textId="4D1BDE19" w:rsidR="00FF653C" w:rsidRPr="0081005E" w:rsidRDefault="00FF653C" w:rsidP="003E4796">
            <w:pPr>
              <w:rPr>
                <w:i/>
                <w:iCs/>
              </w:rPr>
            </w:pPr>
            <w:del w:id="4297" w:author="Rafi Aziizi" w:date="2021-11-12T14:54:00Z">
              <w:r w:rsidDel="005D5AD6">
                <w:delText>Data tetap pada kondisi biasa</w:delText>
              </w:r>
            </w:del>
            <w:ins w:id="4298" w:author="Rafi Aziizi" w:date="2021-11-12T14:54:00Z">
              <w:r w:rsidR="005D5AD6">
                <w:t>null</w:t>
              </w:r>
            </w:ins>
          </w:p>
        </w:tc>
      </w:tr>
      <w:tr w:rsidR="00FF653C" w:rsidRPr="0048762E" w14:paraId="0EE6E2A5" w14:textId="77777777" w:rsidTr="003E4796">
        <w:trPr>
          <w:jc w:val="center"/>
        </w:trPr>
        <w:tc>
          <w:tcPr>
            <w:tcW w:w="3827" w:type="dxa"/>
            <w:vAlign w:val="center"/>
          </w:tcPr>
          <w:p w14:paraId="17CDAB48" w14:textId="77777777" w:rsidR="00FF653C" w:rsidRPr="0044182F" w:rsidRDefault="00FF653C" w:rsidP="003E4796">
            <w:pPr>
              <w:rPr>
                <w:b/>
              </w:rPr>
            </w:pPr>
            <w:r w:rsidRPr="0044182F">
              <w:rPr>
                <w:b/>
              </w:rPr>
              <w:t>Post-Conditions</w:t>
            </w:r>
          </w:p>
        </w:tc>
        <w:tc>
          <w:tcPr>
            <w:tcW w:w="3964" w:type="dxa"/>
            <w:vAlign w:val="center"/>
          </w:tcPr>
          <w:p w14:paraId="4830B043" w14:textId="3772DFE0" w:rsidR="00FF653C" w:rsidRPr="0048762E" w:rsidRDefault="00FF653C" w:rsidP="003E4796">
            <w:r>
              <w:t xml:space="preserve">Data </w:t>
            </w:r>
            <w:del w:id="4299" w:author="Rafi Aziizi" w:date="2021-11-12T14:54:00Z">
              <w:r w:rsidDel="005D5AD6">
                <w:delText>telah dikelola atau diedit</w:delText>
              </w:r>
            </w:del>
            <w:ins w:id="4300" w:author="Rafi Aziizi" w:date="2021-11-12T14:54:00Z">
              <w:r w:rsidR="005D5AD6">
                <w:t>kelas ditampilkan</w:t>
              </w:r>
            </w:ins>
          </w:p>
        </w:tc>
      </w:tr>
      <w:tr w:rsidR="00FF653C" w:rsidRPr="0044182F" w14:paraId="4B1EEFE3" w14:textId="77777777" w:rsidTr="003E4796">
        <w:trPr>
          <w:jc w:val="center"/>
        </w:trPr>
        <w:tc>
          <w:tcPr>
            <w:tcW w:w="7791" w:type="dxa"/>
            <w:gridSpan w:val="2"/>
            <w:shd w:val="clear" w:color="auto" w:fill="F2EE98"/>
            <w:vAlign w:val="center"/>
          </w:tcPr>
          <w:p w14:paraId="4A91816C" w14:textId="77777777" w:rsidR="00FF653C" w:rsidRPr="0044182F" w:rsidRDefault="00FF653C" w:rsidP="003E4796">
            <w:pPr>
              <w:jc w:val="center"/>
              <w:rPr>
                <w:b/>
              </w:rPr>
            </w:pPr>
            <w:r w:rsidRPr="0044182F">
              <w:rPr>
                <w:b/>
              </w:rPr>
              <w:t>Main Course</w:t>
            </w:r>
          </w:p>
        </w:tc>
      </w:tr>
      <w:tr w:rsidR="00FF653C" w:rsidRPr="0044182F" w14:paraId="273C9C89" w14:textId="77777777" w:rsidTr="003E4796">
        <w:trPr>
          <w:jc w:val="center"/>
        </w:trPr>
        <w:tc>
          <w:tcPr>
            <w:tcW w:w="3827" w:type="dxa"/>
            <w:shd w:val="clear" w:color="auto" w:fill="F2EE98"/>
            <w:vAlign w:val="center"/>
          </w:tcPr>
          <w:p w14:paraId="7CE5C7A1" w14:textId="77777777" w:rsidR="00FF653C" w:rsidRPr="0044182F" w:rsidRDefault="00FF653C" w:rsidP="003E4796">
            <w:pPr>
              <w:jc w:val="center"/>
              <w:rPr>
                <w:b/>
              </w:rPr>
            </w:pPr>
            <w:r w:rsidRPr="0044182F">
              <w:rPr>
                <w:b/>
              </w:rPr>
              <w:t>Aksi Aktor</w:t>
            </w:r>
          </w:p>
        </w:tc>
        <w:tc>
          <w:tcPr>
            <w:tcW w:w="3964" w:type="dxa"/>
            <w:shd w:val="clear" w:color="auto" w:fill="F2EE98"/>
            <w:vAlign w:val="center"/>
          </w:tcPr>
          <w:p w14:paraId="16286879" w14:textId="77777777" w:rsidR="00FF653C" w:rsidRPr="0044182F" w:rsidRDefault="00FF653C" w:rsidP="003E4796">
            <w:pPr>
              <w:jc w:val="center"/>
              <w:rPr>
                <w:b/>
              </w:rPr>
            </w:pPr>
            <w:r w:rsidRPr="0044182F">
              <w:rPr>
                <w:b/>
              </w:rPr>
              <w:t>Reaksi Sistem</w:t>
            </w:r>
          </w:p>
        </w:tc>
      </w:tr>
      <w:tr w:rsidR="00FF653C" w:rsidRPr="0044182F" w14:paraId="44444456" w14:textId="77777777" w:rsidTr="003E4796">
        <w:trPr>
          <w:jc w:val="center"/>
        </w:trPr>
        <w:tc>
          <w:tcPr>
            <w:tcW w:w="3827" w:type="dxa"/>
            <w:vAlign w:val="center"/>
          </w:tcPr>
          <w:p w14:paraId="5B4DFE8C" w14:textId="4D0372A2" w:rsidR="00FF653C" w:rsidRPr="0044182F" w:rsidRDefault="00FF653C" w:rsidP="00FF2590">
            <w:pPr>
              <w:numPr>
                <w:ilvl w:val="0"/>
                <w:numId w:val="32"/>
              </w:numPr>
              <w:spacing w:after="160"/>
            </w:pPr>
            <w:del w:id="4301" w:author="Rafi Aziizi" w:date="2021-11-12T10:47:00Z">
              <w:r w:rsidDel="007C5FA9">
                <w:delText>Aktor masuk kedalam</w:delText>
              </w:r>
            </w:del>
            <w:ins w:id="4302" w:author="Rafi Aziizi" w:date="2021-11-12T10:47:00Z">
              <w:r w:rsidR="007C5FA9">
                <w:t>mem</w:t>
              </w:r>
            </w:ins>
            <w:ins w:id="4303" w:author="Rafi Aziizi" w:date="2021-11-12T14:54:00Z">
              <w:r w:rsidR="005D5AD6">
                <w:t>a</w:t>
              </w:r>
            </w:ins>
            <w:ins w:id="4304" w:author="Rafi Aziizi" w:date="2021-11-12T10:47:00Z">
              <w:r w:rsidR="007C5FA9">
                <w:t>suki</w:t>
              </w:r>
            </w:ins>
            <w:r>
              <w:t xml:space="preserve"> menu “Data Kelas”</w:t>
            </w:r>
          </w:p>
        </w:tc>
        <w:tc>
          <w:tcPr>
            <w:tcW w:w="3964" w:type="dxa"/>
            <w:vAlign w:val="center"/>
          </w:tcPr>
          <w:p w14:paraId="5A2B2556" w14:textId="77777777" w:rsidR="00FF653C" w:rsidRPr="0044182F" w:rsidRDefault="00FF653C" w:rsidP="003E4796">
            <w:pPr>
              <w:ind w:left="511"/>
            </w:pPr>
          </w:p>
        </w:tc>
      </w:tr>
      <w:tr w:rsidR="00FF653C" w:rsidRPr="0044182F" w14:paraId="3A5A963C" w14:textId="77777777" w:rsidTr="003E4796">
        <w:trPr>
          <w:jc w:val="center"/>
        </w:trPr>
        <w:tc>
          <w:tcPr>
            <w:tcW w:w="3827" w:type="dxa"/>
            <w:vAlign w:val="center"/>
          </w:tcPr>
          <w:p w14:paraId="09FE66E5" w14:textId="77777777" w:rsidR="00FF653C" w:rsidRPr="0044182F" w:rsidRDefault="00FF653C" w:rsidP="003E4796">
            <w:pPr>
              <w:ind w:left="510"/>
            </w:pPr>
          </w:p>
        </w:tc>
        <w:tc>
          <w:tcPr>
            <w:tcW w:w="3964" w:type="dxa"/>
            <w:vAlign w:val="center"/>
          </w:tcPr>
          <w:p w14:paraId="7FBE15E3" w14:textId="7F13A997" w:rsidR="00FF653C" w:rsidRPr="0044182F" w:rsidRDefault="00FF653C" w:rsidP="00FF2590">
            <w:pPr>
              <w:numPr>
                <w:ilvl w:val="0"/>
                <w:numId w:val="32"/>
              </w:numPr>
              <w:spacing w:after="160"/>
              <w:ind w:left="511"/>
            </w:pPr>
            <w:r>
              <w:t>Menampilkan seluruh data kelas</w:t>
            </w:r>
          </w:p>
        </w:tc>
      </w:tr>
      <w:tr w:rsidR="00FF653C" w:rsidRPr="001B1AF9" w14:paraId="08DD696F" w14:textId="77777777" w:rsidTr="003E4796">
        <w:trPr>
          <w:jc w:val="center"/>
        </w:trPr>
        <w:tc>
          <w:tcPr>
            <w:tcW w:w="7791" w:type="dxa"/>
            <w:gridSpan w:val="2"/>
            <w:shd w:val="clear" w:color="auto" w:fill="F2EE98"/>
            <w:vAlign w:val="center"/>
          </w:tcPr>
          <w:p w14:paraId="697A034C" w14:textId="77777777" w:rsidR="00FF653C" w:rsidRPr="001B1AF9" w:rsidRDefault="00FF653C" w:rsidP="003E4796">
            <w:pPr>
              <w:pStyle w:val="ListParagraph"/>
              <w:spacing w:after="160"/>
              <w:ind w:left="468"/>
              <w:jc w:val="center"/>
              <w:rPr>
                <w:b/>
                <w:bCs/>
              </w:rPr>
            </w:pPr>
            <w:r w:rsidRPr="001B1AF9">
              <w:rPr>
                <w:b/>
                <w:bCs/>
              </w:rPr>
              <w:t>Skenario Eksepsi (Optional)</w:t>
            </w:r>
          </w:p>
        </w:tc>
      </w:tr>
      <w:tr w:rsidR="00FF653C" w:rsidRPr="001B1AF9" w14:paraId="06BA72A0" w14:textId="77777777" w:rsidTr="003E4796">
        <w:trPr>
          <w:jc w:val="center"/>
        </w:trPr>
        <w:tc>
          <w:tcPr>
            <w:tcW w:w="3827" w:type="dxa"/>
            <w:shd w:val="clear" w:color="auto" w:fill="F2EE98"/>
            <w:vAlign w:val="center"/>
          </w:tcPr>
          <w:p w14:paraId="31226D3D" w14:textId="77777777" w:rsidR="00FF653C" w:rsidRPr="001B1AF9" w:rsidRDefault="00FF653C" w:rsidP="003E4796">
            <w:pPr>
              <w:pStyle w:val="ListParagraph"/>
              <w:ind w:left="450"/>
              <w:jc w:val="center"/>
              <w:rPr>
                <w:b/>
                <w:bCs/>
              </w:rPr>
            </w:pPr>
            <w:r w:rsidRPr="001B1AF9">
              <w:rPr>
                <w:b/>
                <w:bCs/>
              </w:rPr>
              <w:t>Aksi Aktor</w:t>
            </w:r>
          </w:p>
        </w:tc>
        <w:tc>
          <w:tcPr>
            <w:tcW w:w="3964" w:type="dxa"/>
            <w:shd w:val="clear" w:color="auto" w:fill="F2EE98"/>
            <w:vAlign w:val="center"/>
          </w:tcPr>
          <w:p w14:paraId="10C5938E" w14:textId="77777777" w:rsidR="00FF653C" w:rsidRPr="001B1AF9" w:rsidRDefault="00FF653C" w:rsidP="003E4796">
            <w:pPr>
              <w:pStyle w:val="ListParagraph"/>
              <w:spacing w:after="160"/>
              <w:ind w:left="468"/>
              <w:jc w:val="center"/>
              <w:rPr>
                <w:b/>
                <w:bCs/>
              </w:rPr>
            </w:pPr>
            <w:r w:rsidRPr="001B1AF9">
              <w:rPr>
                <w:b/>
                <w:bCs/>
              </w:rPr>
              <w:t>Reaksi Sistem</w:t>
            </w:r>
          </w:p>
        </w:tc>
      </w:tr>
      <w:tr w:rsidR="005D5AD6" w14:paraId="007EE2BA" w14:textId="77777777" w:rsidTr="003E4796">
        <w:trPr>
          <w:jc w:val="center"/>
        </w:trPr>
        <w:tc>
          <w:tcPr>
            <w:tcW w:w="3827" w:type="dxa"/>
            <w:vAlign w:val="center"/>
          </w:tcPr>
          <w:p w14:paraId="39CC14E7" w14:textId="249D410E" w:rsidR="005D5AD6" w:rsidRDefault="005D5AD6" w:rsidP="005D5AD6">
            <w:pPr>
              <w:pStyle w:val="ListParagraph"/>
              <w:ind w:left="455"/>
            </w:pPr>
            <w:ins w:id="4305" w:author="Rafi Aziizi" w:date="2021-11-12T14:53:00Z">
              <w:r>
                <w:t xml:space="preserve">2a. Memasukan data </w:t>
              </w:r>
            </w:ins>
            <w:ins w:id="4306" w:author="Rafi Aziizi" w:date="2021-11-12T14:54:00Z">
              <w:r>
                <w:t>kelas</w:t>
              </w:r>
            </w:ins>
            <w:ins w:id="4307" w:author="Rafi Aziizi" w:date="2021-11-12T14:53:00Z">
              <w:r>
                <w:t xml:space="preserve"> yang tidak ada didalam sistem</w:t>
              </w:r>
            </w:ins>
            <w:del w:id="4308" w:author="Rafi Aziizi" w:date="2021-11-12T14:53:00Z">
              <w:r w:rsidDel="00393C0D">
                <w:delText>3a. Tidak memenuhi persyaratan untuk melakukan pengelolaan baik itu hapus, edit, tambah maupun lihat data kelas</w:delText>
              </w:r>
            </w:del>
          </w:p>
        </w:tc>
        <w:tc>
          <w:tcPr>
            <w:tcW w:w="3964" w:type="dxa"/>
            <w:vAlign w:val="center"/>
          </w:tcPr>
          <w:p w14:paraId="654AC545" w14:textId="77777777" w:rsidR="005D5AD6" w:rsidRDefault="005D5AD6" w:rsidP="005D5AD6">
            <w:pPr>
              <w:pStyle w:val="ListParagraph"/>
              <w:spacing w:after="160"/>
              <w:ind w:left="468"/>
            </w:pPr>
          </w:p>
        </w:tc>
      </w:tr>
      <w:tr w:rsidR="005D5AD6" w14:paraId="36ED8972" w14:textId="77777777" w:rsidTr="003E4796">
        <w:trPr>
          <w:jc w:val="center"/>
        </w:trPr>
        <w:tc>
          <w:tcPr>
            <w:tcW w:w="3827" w:type="dxa"/>
            <w:vAlign w:val="center"/>
          </w:tcPr>
          <w:p w14:paraId="1ECCBA50" w14:textId="77777777" w:rsidR="005D5AD6" w:rsidRDefault="005D5AD6" w:rsidP="005D5AD6">
            <w:pPr>
              <w:pStyle w:val="ListParagraph"/>
              <w:ind w:left="450"/>
            </w:pPr>
          </w:p>
        </w:tc>
        <w:tc>
          <w:tcPr>
            <w:tcW w:w="3964" w:type="dxa"/>
            <w:vAlign w:val="center"/>
          </w:tcPr>
          <w:p w14:paraId="2F144025" w14:textId="72E6545A" w:rsidR="005D5AD6" w:rsidRDefault="005D5AD6" w:rsidP="005D5AD6">
            <w:pPr>
              <w:pStyle w:val="ListParagraph"/>
              <w:spacing w:after="160"/>
              <w:ind w:left="468"/>
            </w:pPr>
            <w:ins w:id="4309" w:author="Rafi Aziizi" w:date="2021-11-12T14:53:00Z">
              <w:r>
                <w:t xml:space="preserve">2b. Menampilkan pemberitahuan melalui notifikasi bahwa data </w:t>
              </w:r>
            </w:ins>
            <w:ins w:id="4310" w:author="Rafi Aziizi" w:date="2021-11-12T14:54:00Z">
              <w:r>
                <w:t>kelas</w:t>
              </w:r>
            </w:ins>
            <w:ins w:id="4311" w:author="Rafi Aziizi" w:date="2021-11-12T14:53:00Z">
              <w:r>
                <w:t xml:space="preserve"> tidak ditemukan</w:t>
              </w:r>
            </w:ins>
            <w:del w:id="4312" w:author="Rafi Aziizi" w:date="2021-11-12T14:53:00Z">
              <w:r w:rsidDel="00393C0D">
                <w:delText>3b. Menampilkan pemberitahuan melalui notifikasi bahwa terdapat kendala apabila melakukan kesalahan dalam pengelolaan data kelas</w:delText>
              </w:r>
            </w:del>
          </w:p>
        </w:tc>
      </w:tr>
    </w:tbl>
    <w:p w14:paraId="1B94F349" w14:textId="64684FDF" w:rsidR="00FF653C" w:rsidRDefault="00FF653C" w:rsidP="00FF653C">
      <w:pPr>
        <w:ind w:left="66"/>
        <w:rPr>
          <w:ins w:id="4313" w:author="Rafi Aziizi" w:date="2021-11-14T12:05:00Z"/>
        </w:rPr>
      </w:pPr>
    </w:p>
    <w:p w14:paraId="27B3D9AA" w14:textId="2DB5D4CF" w:rsidR="00AE0E68" w:rsidRDefault="00AE0E68" w:rsidP="00AE0E68">
      <w:pPr>
        <w:ind w:left="66"/>
        <w:rPr>
          <w:ins w:id="4314" w:author="Rafi Aziizi" w:date="2021-11-14T12:05:00Z"/>
        </w:rPr>
      </w:pPr>
      <w:ins w:id="4315" w:author="Rafi Aziizi" w:date="2021-11-14T12:05:00Z">
        <w:r>
          <w:t xml:space="preserve">e. Skenario Cetak Riwayat Absensi Anggota </w:t>
        </w:r>
      </w:ins>
      <w:ins w:id="4316" w:author="Rafi Aziizi" w:date="2021-11-14T12:06:00Z">
        <w:r>
          <w:t>Kelas</w:t>
        </w:r>
      </w:ins>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104"/>
        <w:gridCol w:w="6"/>
      </w:tblGrid>
      <w:tr w:rsidR="00AE0E68" w:rsidRPr="00A46E0B" w14:paraId="1BD8062A" w14:textId="77777777" w:rsidTr="004A4F76">
        <w:trPr>
          <w:gridAfter w:val="1"/>
          <w:wAfter w:w="6" w:type="dxa"/>
          <w:jc w:val="center"/>
          <w:ins w:id="4317" w:author="Rafi Aziizi" w:date="2021-11-14T12:05:00Z"/>
        </w:trPr>
        <w:tc>
          <w:tcPr>
            <w:tcW w:w="3823" w:type="dxa"/>
            <w:shd w:val="clear" w:color="auto" w:fill="F2EE98"/>
          </w:tcPr>
          <w:p w14:paraId="39B20E73" w14:textId="77777777" w:rsidR="00AE0E68" w:rsidRPr="0044182F" w:rsidRDefault="00AE0E68" w:rsidP="004A4F76">
            <w:pPr>
              <w:rPr>
                <w:ins w:id="4318" w:author="Rafi Aziizi" w:date="2021-11-14T12:05:00Z"/>
                <w:b/>
              </w:rPr>
            </w:pPr>
            <w:ins w:id="4319" w:author="Rafi Aziizi" w:date="2021-11-14T12:05:00Z">
              <w:r w:rsidRPr="0044182F">
                <w:rPr>
                  <w:b/>
                </w:rPr>
                <w:t>Name</w:t>
              </w:r>
            </w:ins>
          </w:p>
        </w:tc>
        <w:tc>
          <w:tcPr>
            <w:tcW w:w="4104" w:type="dxa"/>
            <w:shd w:val="clear" w:color="auto" w:fill="F2EE98"/>
            <w:vAlign w:val="center"/>
          </w:tcPr>
          <w:p w14:paraId="7EE11463" w14:textId="0DEAEA46" w:rsidR="00AE0E68" w:rsidRPr="00A46E0B" w:rsidRDefault="00AE0E68" w:rsidP="004A4F76">
            <w:pPr>
              <w:rPr>
                <w:ins w:id="4320" w:author="Rafi Aziizi" w:date="2021-11-14T12:05:00Z"/>
              </w:rPr>
            </w:pPr>
            <w:ins w:id="4321" w:author="Rafi Aziizi" w:date="2021-11-14T12:05:00Z">
              <w:r>
                <w:t xml:space="preserve">Cetak Riwayat Absensi </w:t>
              </w:r>
            </w:ins>
            <w:ins w:id="4322" w:author="Rafi Aziizi" w:date="2021-11-14T12:06:00Z">
              <w:r>
                <w:t>Anggota Kelas</w:t>
              </w:r>
            </w:ins>
          </w:p>
        </w:tc>
      </w:tr>
      <w:tr w:rsidR="00AE0E68" w:rsidRPr="002F6C1D" w14:paraId="5AB0B04D" w14:textId="77777777" w:rsidTr="004A4F76">
        <w:trPr>
          <w:gridAfter w:val="1"/>
          <w:wAfter w:w="6" w:type="dxa"/>
          <w:jc w:val="center"/>
          <w:ins w:id="4323" w:author="Rafi Aziizi" w:date="2021-11-14T12:05:00Z"/>
        </w:trPr>
        <w:tc>
          <w:tcPr>
            <w:tcW w:w="3823" w:type="dxa"/>
          </w:tcPr>
          <w:p w14:paraId="497137D3" w14:textId="77777777" w:rsidR="00AE0E68" w:rsidRPr="0044182F" w:rsidRDefault="00AE0E68" w:rsidP="004A4F76">
            <w:pPr>
              <w:rPr>
                <w:ins w:id="4324" w:author="Rafi Aziizi" w:date="2021-11-14T12:05:00Z"/>
                <w:b/>
              </w:rPr>
            </w:pPr>
            <w:ins w:id="4325" w:author="Rafi Aziizi" w:date="2021-11-14T12:05:00Z">
              <w:r w:rsidRPr="0044182F">
                <w:rPr>
                  <w:b/>
                </w:rPr>
                <w:t>ID</w:t>
              </w:r>
            </w:ins>
          </w:p>
        </w:tc>
        <w:tc>
          <w:tcPr>
            <w:tcW w:w="4104" w:type="dxa"/>
            <w:vAlign w:val="center"/>
          </w:tcPr>
          <w:p w14:paraId="177766D5" w14:textId="16C4F623" w:rsidR="00AE0E68" w:rsidRPr="002F6C1D" w:rsidRDefault="00AE0E68" w:rsidP="004A4F76">
            <w:pPr>
              <w:rPr>
                <w:ins w:id="4326" w:author="Rafi Aziizi" w:date="2021-11-14T12:05:00Z"/>
              </w:rPr>
            </w:pPr>
            <w:ins w:id="4327" w:author="Rafi Aziizi" w:date="2021-11-14T12:05:00Z">
              <w:r>
                <w:t>RC1</w:t>
              </w:r>
            </w:ins>
            <w:ins w:id="4328" w:author="Rafi Aziizi" w:date="2021-11-14T12:06:00Z">
              <w:r>
                <w:t>5.5</w:t>
              </w:r>
            </w:ins>
          </w:p>
        </w:tc>
      </w:tr>
      <w:tr w:rsidR="00AE0E68" w:rsidRPr="000C722D" w14:paraId="76E31D34" w14:textId="77777777" w:rsidTr="004A4F76">
        <w:trPr>
          <w:gridAfter w:val="1"/>
          <w:wAfter w:w="6" w:type="dxa"/>
          <w:jc w:val="center"/>
          <w:ins w:id="4329" w:author="Rafi Aziizi" w:date="2021-11-14T12:05:00Z"/>
        </w:trPr>
        <w:tc>
          <w:tcPr>
            <w:tcW w:w="3823" w:type="dxa"/>
          </w:tcPr>
          <w:p w14:paraId="47685948" w14:textId="77777777" w:rsidR="00AE0E68" w:rsidRPr="0044182F" w:rsidRDefault="00AE0E68" w:rsidP="004A4F76">
            <w:pPr>
              <w:rPr>
                <w:ins w:id="4330" w:author="Rafi Aziizi" w:date="2021-11-14T12:05:00Z"/>
                <w:b/>
              </w:rPr>
            </w:pPr>
            <w:ins w:id="4331" w:author="Rafi Aziizi" w:date="2021-11-14T12:05:00Z">
              <w:r w:rsidRPr="0044182F">
                <w:rPr>
                  <w:b/>
                </w:rPr>
                <w:t>Description</w:t>
              </w:r>
            </w:ins>
          </w:p>
        </w:tc>
        <w:tc>
          <w:tcPr>
            <w:tcW w:w="4104" w:type="dxa"/>
          </w:tcPr>
          <w:p w14:paraId="0935FACC" w14:textId="77777777" w:rsidR="00AE0E68" w:rsidRPr="000C722D" w:rsidRDefault="00AE0E68" w:rsidP="004A4F76">
            <w:pPr>
              <w:rPr>
                <w:ins w:id="4332" w:author="Rafi Aziizi" w:date="2021-11-14T12:05:00Z"/>
              </w:rPr>
            </w:pPr>
            <w:ins w:id="4333" w:author="Rafi Aziizi" w:date="2021-11-14T12:05:00Z">
              <w:r>
                <w:t xml:space="preserve">Use case ini akan dijalankan apabila </w:t>
              </w:r>
              <w:r>
                <w:lastRenderedPageBreak/>
                <w:t xml:space="preserve">admin ingin mencetak riwayat absensi siswa dalam periode tertentu </w:t>
              </w:r>
            </w:ins>
          </w:p>
        </w:tc>
      </w:tr>
      <w:tr w:rsidR="00AE0E68" w:rsidRPr="002F6C1D" w14:paraId="030A409D" w14:textId="77777777" w:rsidTr="004A4F76">
        <w:trPr>
          <w:gridAfter w:val="1"/>
          <w:wAfter w:w="6" w:type="dxa"/>
          <w:jc w:val="center"/>
          <w:ins w:id="4334" w:author="Rafi Aziizi" w:date="2021-11-14T12:05:00Z"/>
        </w:trPr>
        <w:tc>
          <w:tcPr>
            <w:tcW w:w="3823" w:type="dxa"/>
          </w:tcPr>
          <w:p w14:paraId="01E43D78" w14:textId="77777777" w:rsidR="00AE0E68" w:rsidRPr="0044182F" w:rsidRDefault="00AE0E68" w:rsidP="004A4F76">
            <w:pPr>
              <w:rPr>
                <w:ins w:id="4335" w:author="Rafi Aziizi" w:date="2021-11-14T12:05:00Z"/>
                <w:b/>
              </w:rPr>
            </w:pPr>
            <w:ins w:id="4336" w:author="Rafi Aziizi" w:date="2021-11-14T12:05:00Z">
              <w:r w:rsidRPr="0044182F">
                <w:rPr>
                  <w:b/>
                </w:rPr>
                <w:lastRenderedPageBreak/>
                <w:t>Actors</w:t>
              </w:r>
            </w:ins>
          </w:p>
        </w:tc>
        <w:tc>
          <w:tcPr>
            <w:tcW w:w="4104" w:type="dxa"/>
            <w:vAlign w:val="center"/>
          </w:tcPr>
          <w:p w14:paraId="2C16D586" w14:textId="77777777" w:rsidR="00AE0E68" w:rsidRPr="002F6C1D" w:rsidRDefault="00AE0E68" w:rsidP="004A4F76">
            <w:pPr>
              <w:rPr>
                <w:ins w:id="4337" w:author="Rafi Aziizi" w:date="2021-11-14T12:05:00Z"/>
              </w:rPr>
            </w:pPr>
            <w:ins w:id="4338" w:author="Rafi Aziizi" w:date="2021-11-14T12:05:00Z">
              <w:r>
                <w:t>Bag. IT, Guru BK</w:t>
              </w:r>
            </w:ins>
          </w:p>
        </w:tc>
      </w:tr>
      <w:tr w:rsidR="00AE0E68" w:rsidRPr="007B7AB3" w14:paraId="683E6C48" w14:textId="77777777" w:rsidTr="004A4F76">
        <w:trPr>
          <w:gridAfter w:val="1"/>
          <w:wAfter w:w="6" w:type="dxa"/>
          <w:jc w:val="center"/>
          <w:ins w:id="4339" w:author="Rafi Aziizi" w:date="2021-11-14T12:05:00Z"/>
        </w:trPr>
        <w:tc>
          <w:tcPr>
            <w:tcW w:w="3823" w:type="dxa"/>
          </w:tcPr>
          <w:p w14:paraId="3B5D83BA" w14:textId="77777777" w:rsidR="00AE0E68" w:rsidRPr="0044182F" w:rsidRDefault="00AE0E68" w:rsidP="004A4F76">
            <w:pPr>
              <w:rPr>
                <w:ins w:id="4340" w:author="Rafi Aziizi" w:date="2021-11-14T12:05:00Z"/>
                <w:b/>
              </w:rPr>
            </w:pPr>
            <w:ins w:id="4341" w:author="Rafi Aziizi" w:date="2021-11-14T12:05:00Z">
              <w:r w:rsidRPr="0044182F">
                <w:rPr>
                  <w:b/>
                </w:rPr>
                <w:t>Frequency of Use</w:t>
              </w:r>
            </w:ins>
          </w:p>
        </w:tc>
        <w:tc>
          <w:tcPr>
            <w:tcW w:w="4104" w:type="dxa"/>
            <w:vAlign w:val="center"/>
          </w:tcPr>
          <w:p w14:paraId="0D93555C" w14:textId="77777777" w:rsidR="00AE0E68" w:rsidRPr="007B7AB3" w:rsidRDefault="00AE0E68" w:rsidP="004A4F76">
            <w:pPr>
              <w:rPr>
                <w:ins w:id="4342" w:author="Rafi Aziizi" w:date="2021-11-14T12:05:00Z"/>
                <w:i/>
                <w:iCs/>
              </w:rPr>
            </w:pPr>
            <w:ins w:id="4343" w:author="Rafi Aziizi" w:date="2021-11-14T12:05:00Z">
              <w:r>
                <w:rPr>
                  <w:i/>
                  <w:iCs/>
                </w:rPr>
                <w:t>Conditional</w:t>
              </w:r>
            </w:ins>
          </w:p>
        </w:tc>
      </w:tr>
      <w:tr w:rsidR="00AE0E68" w:rsidRPr="0044182F" w14:paraId="3E8EE806" w14:textId="77777777" w:rsidTr="004A4F76">
        <w:trPr>
          <w:gridAfter w:val="1"/>
          <w:wAfter w:w="6" w:type="dxa"/>
          <w:jc w:val="center"/>
          <w:ins w:id="4344" w:author="Rafi Aziizi" w:date="2021-11-14T12:05:00Z"/>
        </w:trPr>
        <w:tc>
          <w:tcPr>
            <w:tcW w:w="3823" w:type="dxa"/>
          </w:tcPr>
          <w:p w14:paraId="3DCCF965" w14:textId="77777777" w:rsidR="00AE0E68" w:rsidRPr="0044182F" w:rsidRDefault="00AE0E68" w:rsidP="004A4F76">
            <w:pPr>
              <w:rPr>
                <w:ins w:id="4345" w:author="Rafi Aziizi" w:date="2021-11-14T12:05:00Z"/>
                <w:b/>
              </w:rPr>
            </w:pPr>
            <w:ins w:id="4346" w:author="Rafi Aziizi" w:date="2021-11-14T12:05:00Z">
              <w:r w:rsidRPr="0044182F">
                <w:rPr>
                  <w:b/>
                </w:rPr>
                <w:t>Triggers</w:t>
              </w:r>
            </w:ins>
          </w:p>
        </w:tc>
        <w:tc>
          <w:tcPr>
            <w:tcW w:w="4104" w:type="dxa"/>
            <w:vAlign w:val="center"/>
          </w:tcPr>
          <w:p w14:paraId="7B887F77" w14:textId="1B53B11D" w:rsidR="00AE0E68" w:rsidRPr="0044182F" w:rsidRDefault="00AE0E68" w:rsidP="004A4F76">
            <w:pPr>
              <w:rPr>
                <w:ins w:id="4347" w:author="Rafi Aziizi" w:date="2021-11-14T12:05:00Z"/>
              </w:rPr>
            </w:pPr>
            <w:ins w:id="4348" w:author="Rafi Aziizi" w:date="2021-11-14T12:08:00Z">
              <w:r>
                <w:t>Cetak laporan riwayat absensi anggota kelas</w:t>
              </w:r>
            </w:ins>
          </w:p>
        </w:tc>
      </w:tr>
      <w:tr w:rsidR="00AE0E68" w:rsidRPr="00435CA8" w14:paraId="6643315C" w14:textId="77777777" w:rsidTr="004A4F76">
        <w:trPr>
          <w:gridAfter w:val="1"/>
          <w:wAfter w:w="6" w:type="dxa"/>
          <w:jc w:val="center"/>
          <w:ins w:id="4349" w:author="Rafi Aziizi" w:date="2021-11-14T12:05:00Z"/>
        </w:trPr>
        <w:tc>
          <w:tcPr>
            <w:tcW w:w="3823" w:type="dxa"/>
          </w:tcPr>
          <w:p w14:paraId="0B680852" w14:textId="77777777" w:rsidR="00AE0E68" w:rsidRPr="0044182F" w:rsidRDefault="00AE0E68" w:rsidP="004A4F76">
            <w:pPr>
              <w:rPr>
                <w:ins w:id="4350" w:author="Rafi Aziizi" w:date="2021-11-14T12:05:00Z"/>
                <w:b/>
              </w:rPr>
            </w:pPr>
            <w:ins w:id="4351" w:author="Rafi Aziizi" w:date="2021-11-14T12:05:00Z">
              <w:r w:rsidRPr="0044182F">
                <w:rPr>
                  <w:b/>
                </w:rPr>
                <w:t>Pre-Conditions</w:t>
              </w:r>
            </w:ins>
          </w:p>
        </w:tc>
        <w:tc>
          <w:tcPr>
            <w:tcW w:w="4104" w:type="dxa"/>
            <w:vAlign w:val="center"/>
          </w:tcPr>
          <w:p w14:paraId="3113F8F9" w14:textId="77777777" w:rsidR="00AE0E68" w:rsidRPr="00435CA8" w:rsidRDefault="00AE0E68" w:rsidP="004A4F76">
            <w:pPr>
              <w:rPr>
                <w:ins w:id="4352" w:author="Rafi Aziizi" w:date="2021-11-14T12:05:00Z"/>
              </w:rPr>
            </w:pPr>
            <w:ins w:id="4353" w:author="Rafi Aziizi" w:date="2021-11-14T12:05:00Z">
              <w:r>
                <w:t>dokumen belum tercetak</w:t>
              </w:r>
            </w:ins>
          </w:p>
        </w:tc>
      </w:tr>
      <w:tr w:rsidR="00AE0E68" w:rsidRPr="0048762E" w14:paraId="2C8E1943" w14:textId="77777777" w:rsidTr="004A4F76">
        <w:trPr>
          <w:gridAfter w:val="1"/>
          <w:wAfter w:w="6" w:type="dxa"/>
          <w:jc w:val="center"/>
          <w:ins w:id="4354" w:author="Rafi Aziizi" w:date="2021-11-14T12:05:00Z"/>
        </w:trPr>
        <w:tc>
          <w:tcPr>
            <w:tcW w:w="3823" w:type="dxa"/>
          </w:tcPr>
          <w:p w14:paraId="3AC98C82" w14:textId="77777777" w:rsidR="00AE0E68" w:rsidRPr="0044182F" w:rsidRDefault="00AE0E68" w:rsidP="004A4F76">
            <w:pPr>
              <w:rPr>
                <w:ins w:id="4355" w:author="Rafi Aziizi" w:date="2021-11-14T12:05:00Z"/>
                <w:b/>
              </w:rPr>
            </w:pPr>
            <w:ins w:id="4356" w:author="Rafi Aziizi" w:date="2021-11-14T12:05:00Z">
              <w:r w:rsidRPr="0044182F">
                <w:rPr>
                  <w:b/>
                </w:rPr>
                <w:t>Post-Conditions</w:t>
              </w:r>
            </w:ins>
          </w:p>
        </w:tc>
        <w:tc>
          <w:tcPr>
            <w:tcW w:w="4104" w:type="dxa"/>
            <w:vAlign w:val="center"/>
          </w:tcPr>
          <w:p w14:paraId="61203B41" w14:textId="77777777" w:rsidR="00AE0E68" w:rsidRPr="0048762E" w:rsidRDefault="00AE0E68" w:rsidP="004A4F76">
            <w:pPr>
              <w:rPr>
                <w:ins w:id="4357" w:author="Rafi Aziizi" w:date="2021-11-14T12:05:00Z"/>
              </w:rPr>
            </w:pPr>
            <w:ins w:id="4358" w:author="Rafi Aziizi" w:date="2021-11-14T12:05:00Z">
              <w:r>
                <w:t xml:space="preserve">dokumen sudah tercetak </w:t>
              </w:r>
            </w:ins>
          </w:p>
        </w:tc>
      </w:tr>
      <w:tr w:rsidR="00AE0E68" w:rsidRPr="0044182F" w14:paraId="5FB11482" w14:textId="77777777" w:rsidTr="004A4F76">
        <w:trPr>
          <w:gridAfter w:val="1"/>
          <w:wAfter w:w="6" w:type="dxa"/>
          <w:jc w:val="center"/>
          <w:ins w:id="4359" w:author="Rafi Aziizi" w:date="2021-11-14T12:05:00Z"/>
        </w:trPr>
        <w:tc>
          <w:tcPr>
            <w:tcW w:w="7927" w:type="dxa"/>
            <w:gridSpan w:val="2"/>
            <w:shd w:val="clear" w:color="auto" w:fill="F2EE98"/>
          </w:tcPr>
          <w:p w14:paraId="626BE15A" w14:textId="77777777" w:rsidR="00AE0E68" w:rsidRPr="0044182F" w:rsidRDefault="00AE0E68" w:rsidP="004A4F76">
            <w:pPr>
              <w:jc w:val="center"/>
              <w:rPr>
                <w:ins w:id="4360" w:author="Rafi Aziizi" w:date="2021-11-14T12:05:00Z"/>
                <w:b/>
              </w:rPr>
            </w:pPr>
            <w:ins w:id="4361" w:author="Rafi Aziizi" w:date="2021-11-14T12:05:00Z">
              <w:r w:rsidRPr="0044182F">
                <w:rPr>
                  <w:b/>
                </w:rPr>
                <w:t>Main Course</w:t>
              </w:r>
            </w:ins>
          </w:p>
        </w:tc>
      </w:tr>
      <w:tr w:rsidR="00AE0E68" w:rsidRPr="0044182F" w14:paraId="3CB0B7EA" w14:textId="77777777" w:rsidTr="004A4F76">
        <w:trPr>
          <w:jc w:val="center"/>
          <w:ins w:id="4362" w:author="Rafi Aziizi" w:date="2021-11-14T12:05:00Z"/>
        </w:trPr>
        <w:tc>
          <w:tcPr>
            <w:tcW w:w="3823" w:type="dxa"/>
            <w:shd w:val="clear" w:color="auto" w:fill="F2EE98"/>
            <w:vAlign w:val="center"/>
          </w:tcPr>
          <w:p w14:paraId="276C9EC3" w14:textId="77777777" w:rsidR="00AE0E68" w:rsidRPr="0044182F" w:rsidRDefault="00AE0E68" w:rsidP="004A4F76">
            <w:pPr>
              <w:jc w:val="center"/>
              <w:rPr>
                <w:ins w:id="4363" w:author="Rafi Aziizi" w:date="2021-11-14T12:05:00Z"/>
                <w:b/>
              </w:rPr>
            </w:pPr>
            <w:ins w:id="4364" w:author="Rafi Aziizi" w:date="2021-11-14T12:05:00Z">
              <w:r>
                <w:rPr>
                  <w:b/>
                </w:rPr>
                <w:t>Aksi Aktor</w:t>
              </w:r>
            </w:ins>
          </w:p>
        </w:tc>
        <w:tc>
          <w:tcPr>
            <w:tcW w:w="4110" w:type="dxa"/>
            <w:gridSpan w:val="2"/>
            <w:shd w:val="clear" w:color="auto" w:fill="F2EE98"/>
            <w:vAlign w:val="center"/>
          </w:tcPr>
          <w:p w14:paraId="0D136906" w14:textId="77777777" w:rsidR="00AE0E68" w:rsidRPr="0044182F" w:rsidRDefault="00AE0E68" w:rsidP="004A4F76">
            <w:pPr>
              <w:jc w:val="center"/>
              <w:rPr>
                <w:ins w:id="4365" w:author="Rafi Aziizi" w:date="2021-11-14T12:05:00Z"/>
                <w:b/>
              </w:rPr>
            </w:pPr>
            <w:ins w:id="4366" w:author="Rafi Aziizi" w:date="2021-11-14T12:05:00Z">
              <w:r w:rsidRPr="0044182F">
                <w:rPr>
                  <w:b/>
                </w:rPr>
                <w:t>Reaksi Sistem</w:t>
              </w:r>
            </w:ins>
          </w:p>
        </w:tc>
      </w:tr>
      <w:tr w:rsidR="00AE0E68" w:rsidRPr="0044182F" w14:paraId="763802A1" w14:textId="77777777" w:rsidTr="004A4F76">
        <w:trPr>
          <w:jc w:val="center"/>
          <w:ins w:id="4367" w:author="Rafi Aziizi" w:date="2021-11-14T12:05:00Z"/>
        </w:trPr>
        <w:tc>
          <w:tcPr>
            <w:tcW w:w="3823" w:type="dxa"/>
            <w:vAlign w:val="center"/>
          </w:tcPr>
          <w:p w14:paraId="628C5057" w14:textId="77777777" w:rsidR="00AE0E68" w:rsidRPr="0044182F" w:rsidRDefault="00AE0E68" w:rsidP="00AE0E68">
            <w:pPr>
              <w:pStyle w:val="ListParagraph"/>
              <w:numPr>
                <w:ilvl w:val="0"/>
                <w:numId w:val="129"/>
              </w:numPr>
              <w:rPr>
                <w:ins w:id="4368" w:author="Rafi Aziizi" w:date="2021-11-14T12:05:00Z"/>
              </w:rPr>
            </w:pPr>
            <w:ins w:id="4369" w:author="Rafi Aziizi" w:date="2021-11-14T12:05:00Z">
              <w:r>
                <w:t xml:space="preserve">Aktor menekan </w:t>
              </w:r>
              <w:r>
                <w:rPr>
                  <w:i/>
                  <w:iCs/>
                </w:rPr>
                <w:t>button “</w:t>
              </w:r>
              <w:r>
                <w:t>cetak</w:t>
              </w:r>
              <w:r>
                <w:rPr>
                  <w:i/>
                  <w:iCs/>
                </w:rPr>
                <w:t>”</w:t>
              </w:r>
            </w:ins>
          </w:p>
        </w:tc>
        <w:tc>
          <w:tcPr>
            <w:tcW w:w="4110" w:type="dxa"/>
            <w:gridSpan w:val="2"/>
            <w:vAlign w:val="center"/>
          </w:tcPr>
          <w:p w14:paraId="3BF30C9F" w14:textId="77777777" w:rsidR="00AE0E68" w:rsidRPr="0044182F" w:rsidRDefault="00AE0E68" w:rsidP="004A4F76">
            <w:pPr>
              <w:spacing w:after="160"/>
              <w:ind w:left="382"/>
              <w:rPr>
                <w:ins w:id="4370" w:author="Rafi Aziizi" w:date="2021-11-14T12:05:00Z"/>
              </w:rPr>
            </w:pPr>
            <w:ins w:id="4371" w:author="Rafi Aziizi" w:date="2021-11-14T12:05:00Z">
              <w:r>
                <w:t xml:space="preserve">. </w:t>
              </w:r>
            </w:ins>
          </w:p>
        </w:tc>
      </w:tr>
      <w:tr w:rsidR="00AE0E68" w14:paraId="5BFD789F" w14:textId="77777777" w:rsidTr="004A4F76">
        <w:trPr>
          <w:jc w:val="center"/>
          <w:ins w:id="4372" w:author="Rafi Aziizi" w:date="2021-11-14T12:05:00Z"/>
        </w:trPr>
        <w:tc>
          <w:tcPr>
            <w:tcW w:w="3823" w:type="dxa"/>
            <w:vAlign w:val="center"/>
          </w:tcPr>
          <w:p w14:paraId="5DC9D6A5" w14:textId="77777777" w:rsidR="00AE0E68" w:rsidRPr="0044182F" w:rsidRDefault="00AE0E68" w:rsidP="004A4F76">
            <w:pPr>
              <w:pStyle w:val="ListParagraph"/>
              <w:ind w:left="450"/>
              <w:rPr>
                <w:ins w:id="4373" w:author="Rafi Aziizi" w:date="2021-11-14T12:05:00Z"/>
              </w:rPr>
            </w:pPr>
          </w:p>
        </w:tc>
        <w:tc>
          <w:tcPr>
            <w:tcW w:w="4110" w:type="dxa"/>
            <w:gridSpan w:val="2"/>
            <w:vAlign w:val="center"/>
          </w:tcPr>
          <w:p w14:paraId="233C5109" w14:textId="77777777" w:rsidR="00AE0E68" w:rsidRDefault="00AE0E68" w:rsidP="00AE0E68">
            <w:pPr>
              <w:pStyle w:val="ListParagraph"/>
              <w:numPr>
                <w:ilvl w:val="0"/>
                <w:numId w:val="129"/>
              </w:numPr>
              <w:spacing w:after="160"/>
              <w:rPr>
                <w:ins w:id="4374" w:author="Rafi Aziizi" w:date="2021-11-14T12:05:00Z"/>
              </w:rPr>
            </w:pPr>
            <w:ins w:id="4375" w:author="Rafi Aziizi" w:date="2021-11-14T12:05:00Z">
              <w:r>
                <w:t>Sistem mencetak laporan riwayat absensi siswa</w:t>
              </w:r>
            </w:ins>
          </w:p>
        </w:tc>
      </w:tr>
    </w:tbl>
    <w:p w14:paraId="10CD1BE5" w14:textId="77777777" w:rsidR="00AE0E68" w:rsidRDefault="00AE0E68" w:rsidP="00FF653C">
      <w:pPr>
        <w:ind w:left="66"/>
      </w:pPr>
    </w:p>
    <w:p w14:paraId="134AECD0" w14:textId="0AA76D96" w:rsidR="00270503" w:rsidRDefault="00270503" w:rsidP="00FF2590">
      <w:pPr>
        <w:pStyle w:val="ListParagraph"/>
        <w:numPr>
          <w:ilvl w:val="0"/>
          <w:numId w:val="25"/>
        </w:numPr>
        <w:ind w:left="426"/>
        <w:rPr>
          <w:ins w:id="4376" w:author="chaniaayulestari@outlook.com" w:date="2021-11-12T16:29:00Z"/>
        </w:rPr>
      </w:pPr>
      <w:r>
        <w:t>Skenario Kelola Admin</w:t>
      </w:r>
    </w:p>
    <w:p w14:paraId="1F8C6D98" w14:textId="2493A52D" w:rsidR="00885B6D" w:rsidRDefault="00885B6D">
      <w:pPr>
        <w:ind w:firstLine="426"/>
        <w:rPr>
          <w:ins w:id="4377" w:author="chaniaayulestari@outlook.com" w:date="2021-11-12T16:29:00Z"/>
        </w:rPr>
        <w:pPrChange w:id="4378" w:author="chaniaayulestari@outlook.com" w:date="2021-11-12T16:29:00Z">
          <w:pPr>
            <w:pStyle w:val="ListParagraph"/>
            <w:numPr>
              <w:numId w:val="25"/>
            </w:numPr>
            <w:ind w:hanging="360"/>
          </w:pPr>
        </w:pPrChange>
      </w:pPr>
      <w:ins w:id="4379" w:author="chaniaayulestari@outlook.com" w:date="2021-11-12T16:29:00Z">
        <w:r>
          <w:t>Pada skenario kelola admin terdapat 4 generalisasi data yaitu tambah admin, hapus admin, edit admin dan lihat admin. Hal tersebut dijelaskan pada poin-poin dibawah ini :</w:t>
        </w:r>
      </w:ins>
    </w:p>
    <w:p w14:paraId="0B5ABE4D" w14:textId="04A55554" w:rsidR="00D04EA5" w:rsidRDefault="00D04EA5" w:rsidP="00D04EA5">
      <w:pPr>
        <w:pStyle w:val="ListParagraph"/>
        <w:numPr>
          <w:ilvl w:val="0"/>
          <w:numId w:val="95"/>
        </w:numPr>
        <w:ind w:left="426"/>
        <w:rPr>
          <w:ins w:id="4380" w:author="chaniaayulestari@outlook.com" w:date="2021-11-12T16:30:00Z"/>
        </w:rPr>
      </w:pPr>
      <w:ins w:id="4381" w:author="chaniaayulestari@outlook.com" w:date="2021-11-12T15:28:00Z">
        <w:r>
          <w:t>Skenario Tambah Admin</w:t>
        </w:r>
      </w:ins>
    </w:p>
    <w:p w14:paraId="0F46420D" w14:textId="64E3E04E" w:rsidR="00A25E3C" w:rsidRDefault="00A25E3C">
      <w:pPr>
        <w:pStyle w:val="Caption"/>
        <w:keepNext/>
        <w:jc w:val="center"/>
        <w:rPr>
          <w:ins w:id="4382" w:author="chaniaayulestari@outlook.com" w:date="2021-11-13T14:07:00Z"/>
        </w:rPr>
        <w:pPrChange w:id="4383" w:author="chaniaayulestari@outlook.com" w:date="2021-11-13T14:07:00Z">
          <w:pPr/>
        </w:pPrChange>
      </w:pPr>
      <w:bookmarkStart w:id="4384" w:name="_Toc87762745"/>
      <w:ins w:id="4385" w:author="chaniaayulestari@outlook.com" w:date="2021-11-13T14:07:00Z">
        <w:r>
          <w:t xml:space="preserve">Tabel 3. </w:t>
        </w:r>
      </w:ins>
      <w:ins w:id="4386" w:author="Rafi Aziizi" w:date="2021-11-14T11:08:00Z">
        <w:r w:rsidR="001B2DEA">
          <w:fldChar w:fldCharType="begin"/>
        </w:r>
        <w:r w:rsidR="001B2DEA">
          <w:instrText xml:space="preserve"> SEQ Tabel_3. \* ARABIC </w:instrText>
        </w:r>
      </w:ins>
      <w:r w:rsidR="001B2DEA">
        <w:fldChar w:fldCharType="separate"/>
      </w:r>
      <w:ins w:id="4387" w:author="Rafi Aziizi" w:date="2021-11-14T11:08:00Z">
        <w:r w:rsidR="001B2DEA">
          <w:rPr>
            <w:noProof/>
          </w:rPr>
          <w:t>32</w:t>
        </w:r>
        <w:r w:rsidR="001B2DEA">
          <w:fldChar w:fldCharType="end"/>
        </w:r>
      </w:ins>
      <w:ins w:id="4388" w:author="chaniaayulestari@outlook.com" w:date="2021-11-13T14:07:00Z">
        <w:del w:id="4389" w:author="Rafi Aziizi" w:date="2021-11-14T09:52:00Z">
          <w:r w:rsidDel="003640C9">
            <w:fldChar w:fldCharType="begin"/>
          </w:r>
          <w:r w:rsidDel="003640C9">
            <w:delInstrText xml:space="preserve"> SEQ Tabel_3. \* ARABIC </w:delInstrText>
          </w:r>
        </w:del>
      </w:ins>
      <w:del w:id="4390" w:author="Rafi Aziizi" w:date="2021-11-14T09:52:00Z">
        <w:r w:rsidDel="003640C9">
          <w:fldChar w:fldCharType="end"/>
        </w:r>
      </w:del>
      <w:ins w:id="4391" w:author="chaniaayulestari@outlook.com" w:date="2021-11-13T14:07:00Z">
        <w:r>
          <w:t xml:space="preserve"> Skenario Tambah Admin</w:t>
        </w:r>
        <w:bookmarkEnd w:id="4384"/>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67FB7" w:rsidRPr="00A46E0B" w14:paraId="4B4E5DF1" w14:textId="77777777" w:rsidTr="00D26F74">
        <w:trPr>
          <w:jc w:val="center"/>
          <w:ins w:id="4392" w:author="chaniaayulestari@outlook.com" w:date="2021-11-12T15:40:00Z"/>
        </w:trPr>
        <w:tc>
          <w:tcPr>
            <w:tcW w:w="3827" w:type="dxa"/>
            <w:shd w:val="clear" w:color="auto" w:fill="F2EE98"/>
            <w:vAlign w:val="center"/>
          </w:tcPr>
          <w:p w14:paraId="5350314F" w14:textId="77777777" w:rsidR="00767FB7" w:rsidRPr="0044182F" w:rsidRDefault="00767FB7" w:rsidP="00D26F74">
            <w:pPr>
              <w:rPr>
                <w:ins w:id="4393" w:author="chaniaayulestari@outlook.com" w:date="2021-11-12T15:40:00Z"/>
                <w:b/>
              </w:rPr>
            </w:pPr>
            <w:ins w:id="4394" w:author="chaniaayulestari@outlook.com" w:date="2021-11-12T15:40:00Z">
              <w:r w:rsidRPr="0044182F">
                <w:rPr>
                  <w:b/>
                </w:rPr>
                <w:t>Name</w:t>
              </w:r>
            </w:ins>
          </w:p>
        </w:tc>
        <w:tc>
          <w:tcPr>
            <w:tcW w:w="3964" w:type="dxa"/>
            <w:shd w:val="clear" w:color="auto" w:fill="F2EE98"/>
            <w:vAlign w:val="center"/>
          </w:tcPr>
          <w:p w14:paraId="468083D5" w14:textId="18108640" w:rsidR="00767FB7" w:rsidRPr="00A46E0B" w:rsidRDefault="00767FB7" w:rsidP="00D26F74">
            <w:pPr>
              <w:rPr>
                <w:ins w:id="4395" w:author="chaniaayulestari@outlook.com" w:date="2021-11-12T15:40:00Z"/>
              </w:rPr>
            </w:pPr>
            <w:ins w:id="4396" w:author="chaniaayulestari@outlook.com" w:date="2021-11-12T15:40:00Z">
              <w:r>
                <w:t xml:space="preserve">Tambah </w:t>
              </w:r>
            </w:ins>
            <w:ins w:id="4397" w:author="chaniaayulestari@outlook.com" w:date="2021-11-12T15:42:00Z">
              <w:r>
                <w:t>Admin</w:t>
              </w:r>
            </w:ins>
          </w:p>
        </w:tc>
      </w:tr>
      <w:tr w:rsidR="00767FB7" w:rsidRPr="002F6C1D" w14:paraId="74C3FD5B" w14:textId="77777777" w:rsidTr="00D26F74">
        <w:trPr>
          <w:jc w:val="center"/>
          <w:ins w:id="4398" w:author="chaniaayulestari@outlook.com" w:date="2021-11-12T15:40:00Z"/>
        </w:trPr>
        <w:tc>
          <w:tcPr>
            <w:tcW w:w="3827" w:type="dxa"/>
            <w:vAlign w:val="center"/>
          </w:tcPr>
          <w:p w14:paraId="1876BF0B" w14:textId="77777777" w:rsidR="00767FB7" w:rsidRPr="0044182F" w:rsidRDefault="00767FB7" w:rsidP="00D26F74">
            <w:pPr>
              <w:rPr>
                <w:ins w:id="4399" w:author="chaniaayulestari@outlook.com" w:date="2021-11-12T15:40:00Z"/>
                <w:b/>
              </w:rPr>
            </w:pPr>
            <w:ins w:id="4400" w:author="chaniaayulestari@outlook.com" w:date="2021-11-12T15:40:00Z">
              <w:r w:rsidRPr="0044182F">
                <w:rPr>
                  <w:b/>
                </w:rPr>
                <w:t>ID</w:t>
              </w:r>
            </w:ins>
          </w:p>
        </w:tc>
        <w:tc>
          <w:tcPr>
            <w:tcW w:w="3964" w:type="dxa"/>
            <w:vAlign w:val="center"/>
          </w:tcPr>
          <w:p w14:paraId="1E8BD055" w14:textId="79DA33FB" w:rsidR="00767FB7" w:rsidRPr="002F6C1D" w:rsidRDefault="00767FB7" w:rsidP="00D26F74">
            <w:pPr>
              <w:rPr>
                <w:ins w:id="4401" w:author="chaniaayulestari@outlook.com" w:date="2021-11-12T15:40:00Z"/>
              </w:rPr>
            </w:pPr>
            <w:ins w:id="4402" w:author="chaniaayulestari@outlook.com" w:date="2021-11-12T15:40:00Z">
              <w:r>
                <w:t>RC1</w:t>
              </w:r>
            </w:ins>
            <w:ins w:id="4403" w:author="chaniaayulestari@outlook.com" w:date="2021-11-12T15:43:00Z">
              <w:r>
                <w:t>6</w:t>
              </w:r>
            </w:ins>
            <w:ins w:id="4404" w:author="Rafi Aziizi" w:date="2021-11-13T06:57:00Z">
              <w:r w:rsidR="005049EC">
                <w:t>.1</w:t>
              </w:r>
            </w:ins>
          </w:p>
        </w:tc>
      </w:tr>
      <w:tr w:rsidR="00767FB7" w:rsidRPr="000C722D" w14:paraId="49628D02" w14:textId="77777777" w:rsidTr="00D26F74">
        <w:trPr>
          <w:jc w:val="center"/>
          <w:ins w:id="4405" w:author="chaniaayulestari@outlook.com" w:date="2021-11-12T15:40:00Z"/>
        </w:trPr>
        <w:tc>
          <w:tcPr>
            <w:tcW w:w="3827" w:type="dxa"/>
            <w:vAlign w:val="center"/>
          </w:tcPr>
          <w:p w14:paraId="1DDB79E8" w14:textId="77777777" w:rsidR="00767FB7" w:rsidRPr="0044182F" w:rsidRDefault="00767FB7" w:rsidP="00D26F74">
            <w:pPr>
              <w:rPr>
                <w:ins w:id="4406" w:author="chaniaayulestari@outlook.com" w:date="2021-11-12T15:40:00Z"/>
                <w:b/>
              </w:rPr>
            </w:pPr>
            <w:ins w:id="4407" w:author="chaniaayulestari@outlook.com" w:date="2021-11-12T15:40:00Z">
              <w:r w:rsidRPr="0044182F">
                <w:rPr>
                  <w:b/>
                </w:rPr>
                <w:t>Description</w:t>
              </w:r>
            </w:ins>
          </w:p>
        </w:tc>
        <w:tc>
          <w:tcPr>
            <w:tcW w:w="3964" w:type="dxa"/>
          </w:tcPr>
          <w:p w14:paraId="07E077DA" w14:textId="0DBA0357" w:rsidR="00767FB7" w:rsidRPr="000C722D" w:rsidRDefault="00767FB7" w:rsidP="00D26F74">
            <w:pPr>
              <w:rPr>
                <w:ins w:id="4408" w:author="chaniaayulestari@outlook.com" w:date="2021-11-12T15:40:00Z"/>
              </w:rPr>
            </w:pPr>
            <w:ins w:id="4409" w:author="chaniaayulestari@outlook.com" w:date="2021-11-12T15:40:00Z">
              <w:r>
                <w:t xml:space="preserve">Use case ini merupakan use case generalisasi dari kelola </w:t>
              </w:r>
            </w:ins>
            <w:ins w:id="4410" w:author="chaniaayulestari@outlook.com" w:date="2021-11-12T15:45:00Z">
              <w:r w:rsidR="009F78F1">
                <w:t>admin</w:t>
              </w:r>
            </w:ins>
            <w:ins w:id="4411" w:author="chaniaayulestari@outlook.com" w:date="2021-11-12T15:40:00Z">
              <w:r>
                <w:t xml:space="preserve"> untuk menambah data </w:t>
              </w:r>
            </w:ins>
            <w:ins w:id="4412" w:author="chaniaayulestari@outlook.com" w:date="2021-11-12T15:45:00Z">
              <w:r w:rsidR="009F78F1">
                <w:t>admin</w:t>
              </w:r>
            </w:ins>
          </w:p>
        </w:tc>
      </w:tr>
      <w:tr w:rsidR="00767FB7" w:rsidRPr="002F6C1D" w14:paraId="588BA9B1" w14:textId="77777777" w:rsidTr="00D26F74">
        <w:trPr>
          <w:jc w:val="center"/>
          <w:ins w:id="4413" w:author="chaniaayulestari@outlook.com" w:date="2021-11-12T15:40:00Z"/>
        </w:trPr>
        <w:tc>
          <w:tcPr>
            <w:tcW w:w="3827" w:type="dxa"/>
            <w:vAlign w:val="center"/>
          </w:tcPr>
          <w:p w14:paraId="64C86303" w14:textId="77777777" w:rsidR="00767FB7" w:rsidRPr="0044182F" w:rsidRDefault="00767FB7" w:rsidP="00D26F74">
            <w:pPr>
              <w:rPr>
                <w:ins w:id="4414" w:author="chaniaayulestari@outlook.com" w:date="2021-11-12T15:40:00Z"/>
                <w:b/>
              </w:rPr>
            </w:pPr>
            <w:ins w:id="4415" w:author="chaniaayulestari@outlook.com" w:date="2021-11-12T15:40:00Z">
              <w:r w:rsidRPr="0044182F">
                <w:rPr>
                  <w:b/>
                </w:rPr>
                <w:t>Actors</w:t>
              </w:r>
            </w:ins>
          </w:p>
        </w:tc>
        <w:tc>
          <w:tcPr>
            <w:tcW w:w="3964" w:type="dxa"/>
            <w:vAlign w:val="center"/>
          </w:tcPr>
          <w:p w14:paraId="768B4965" w14:textId="77777777" w:rsidR="00767FB7" w:rsidRPr="002F6C1D" w:rsidRDefault="00767FB7" w:rsidP="00D26F74">
            <w:pPr>
              <w:rPr>
                <w:ins w:id="4416" w:author="chaniaayulestari@outlook.com" w:date="2021-11-12T15:40:00Z"/>
              </w:rPr>
            </w:pPr>
            <w:ins w:id="4417" w:author="chaniaayulestari@outlook.com" w:date="2021-11-12T15:40:00Z">
              <w:r>
                <w:t>Bag.IT, Guru BK.</w:t>
              </w:r>
            </w:ins>
          </w:p>
        </w:tc>
      </w:tr>
      <w:tr w:rsidR="00767FB7" w:rsidRPr="0044182F" w14:paraId="073F59D6" w14:textId="77777777" w:rsidTr="00D26F74">
        <w:trPr>
          <w:jc w:val="center"/>
          <w:ins w:id="4418" w:author="chaniaayulestari@outlook.com" w:date="2021-11-12T15:40:00Z"/>
        </w:trPr>
        <w:tc>
          <w:tcPr>
            <w:tcW w:w="3827" w:type="dxa"/>
            <w:vAlign w:val="center"/>
          </w:tcPr>
          <w:p w14:paraId="00F9CAD7" w14:textId="77777777" w:rsidR="00767FB7" w:rsidRPr="0044182F" w:rsidRDefault="00767FB7" w:rsidP="00D26F74">
            <w:pPr>
              <w:rPr>
                <w:ins w:id="4419" w:author="chaniaayulestari@outlook.com" w:date="2021-11-12T15:40:00Z"/>
                <w:b/>
              </w:rPr>
            </w:pPr>
            <w:ins w:id="4420" w:author="chaniaayulestari@outlook.com" w:date="2021-11-12T15:40:00Z">
              <w:r w:rsidRPr="0044182F">
                <w:rPr>
                  <w:b/>
                </w:rPr>
                <w:t>Frequency of Use</w:t>
              </w:r>
            </w:ins>
          </w:p>
        </w:tc>
        <w:tc>
          <w:tcPr>
            <w:tcW w:w="3964" w:type="dxa"/>
            <w:vAlign w:val="center"/>
          </w:tcPr>
          <w:p w14:paraId="09E73DED" w14:textId="77777777" w:rsidR="00767FB7" w:rsidRPr="007B7AB3" w:rsidRDefault="00767FB7" w:rsidP="00D26F74">
            <w:pPr>
              <w:rPr>
                <w:ins w:id="4421" w:author="chaniaayulestari@outlook.com" w:date="2021-11-12T15:40:00Z"/>
                <w:i/>
                <w:iCs/>
              </w:rPr>
            </w:pPr>
            <w:ins w:id="4422" w:author="chaniaayulestari@outlook.com" w:date="2021-11-12T15:40:00Z">
              <w:r>
                <w:rPr>
                  <w:i/>
                  <w:iCs/>
                </w:rPr>
                <w:t>Conditional</w:t>
              </w:r>
            </w:ins>
          </w:p>
        </w:tc>
      </w:tr>
      <w:tr w:rsidR="00767FB7" w:rsidRPr="0044182F" w14:paraId="716A4270" w14:textId="77777777" w:rsidTr="00D26F74">
        <w:trPr>
          <w:jc w:val="center"/>
          <w:ins w:id="4423" w:author="chaniaayulestari@outlook.com" w:date="2021-11-12T15:40:00Z"/>
        </w:trPr>
        <w:tc>
          <w:tcPr>
            <w:tcW w:w="3827" w:type="dxa"/>
            <w:vAlign w:val="center"/>
          </w:tcPr>
          <w:p w14:paraId="24661038" w14:textId="77777777" w:rsidR="00767FB7" w:rsidRPr="0044182F" w:rsidRDefault="00767FB7" w:rsidP="00D26F74">
            <w:pPr>
              <w:rPr>
                <w:ins w:id="4424" w:author="chaniaayulestari@outlook.com" w:date="2021-11-12T15:40:00Z"/>
                <w:b/>
              </w:rPr>
            </w:pPr>
            <w:ins w:id="4425" w:author="chaniaayulestari@outlook.com" w:date="2021-11-12T15:40:00Z">
              <w:r w:rsidRPr="0044182F">
                <w:rPr>
                  <w:b/>
                </w:rPr>
                <w:t>Triggers</w:t>
              </w:r>
            </w:ins>
          </w:p>
        </w:tc>
        <w:tc>
          <w:tcPr>
            <w:tcW w:w="3964" w:type="dxa"/>
            <w:vAlign w:val="center"/>
          </w:tcPr>
          <w:p w14:paraId="7A88E947" w14:textId="77777777" w:rsidR="00767FB7" w:rsidRPr="0044182F" w:rsidRDefault="00767FB7" w:rsidP="00D26F74">
            <w:pPr>
              <w:rPr>
                <w:ins w:id="4426" w:author="chaniaayulestari@outlook.com" w:date="2021-11-12T15:40:00Z"/>
              </w:rPr>
            </w:pPr>
            <w:ins w:id="4427" w:author="chaniaayulestari@outlook.com" w:date="2021-11-12T15:40:00Z">
              <w:r>
                <w:t>-</w:t>
              </w:r>
            </w:ins>
          </w:p>
        </w:tc>
      </w:tr>
      <w:tr w:rsidR="00767FB7" w:rsidRPr="0081005E" w14:paraId="0B058BA8" w14:textId="77777777" w:rsidTr="00D26F74">
        <w:trPr>
          <w:jc w:val="center"/>
          <w:ins w:id="4428" w:author="chaniaayulestari@outlook.com" w:date="2021-11-12T15:40:00Z"/>
        </w:trPr>
        <w:tc>
          <w:tcPr>
            <w:tcW w:w="3827" w:type="dxa"/>
            <w:vAlign w:val="center"/>
          </w:tcPr>
          <w:p w14:paraId="1483ABAA" w14:textId="77777777" w:rsidR="00767FB7" w:rsidRPr="0044182F" w:rsidRDefault="00767FB7" w:rsidP="00D26F74">
            <w:pPr>
              <w:rPr>
                <w:ins w:id="4429" w:author="chaniaayulestari@outlook.com" w:date="2021-11-12T15:40:00Z"/>
                <w:b/>
              </w:rPr>
            </w:pPr>
            <w:ins w:id="4430" w:author="chaniaayulestari@outlook.com" w:date="2021-11-12T15:40:00Z">
              <w:r w:rsidRPr="0044182F">
                <w:rPr>
                  <w:b/>
                </w:rPr>
                <w:t>Pre-Conditions</w:t>
              </w:r>
            </w:ins>
          </w:p>
        </w:tc>
        <w:tc>
          <w:tcPr>
            <w:tcW w:w="3964" w:type="dxa"/>
            <w:vAlign w:val="center"/>
          </w:tcPr>
          <w:p w14:paraId="1A5D5EAB" w14:textId="30394E9B" w:rsidR="00767FB7" w:rsidRPr="0081005E" w:rsidRDefault="00767FB7" w:rsidP="00D26F74">
            <w:pPr>
              <w:rPr>
                <w:ins w:id="4431" w:author="chaniaayulestari@outlook.com" w:date="2021-11-12T15:40:00Z"/>
                <w:i/>
                <w:iCs/>
              </w:rPr>
            </w:pPr>
            <w:ins w:id="4432" w:author="chaniaayulestari@outlook.com" w:date="2021-11-12T15:40:00Z">
              <w:r>
                <w:t xml:space="preserve">Data </w:t>
              </w:r>
            </w:ins>
            <w:ins w:id="4433" w:author="chaniaayulestari@outlook.com" w:date="2021-11-12T15:46:00Z">
              <w:r w:rsidR="009F78F1">
                <w:t>admin</w:t>
              </w:r>
            </w:ins>
            <w:ins w:id="4434" w:author="chaniaayulestari@outlook.com" w:date="2021-11-12T15:40:00Z">
              <w:r>
                <w:t xml:space="preserve"> tidak ada</w:t>
              </w:r>
            </w:ins>
          </w:p>
        </w:tc>
      </w:tr>
      <w:tr w:rsidR="00767FB7" w:rsidRPr="0048762E" w14:paraId="543AA49B" w14:textId="77777777" w:rsidTr="00D26F74">
        <w:trPr>
          <w:jc w:val="center"/>
          <w:ins w:id="4435" w:author="chaniaayulestari@outlook.com" w:date="2021-11-12T15:40:00Z"/>
        </w:trPr>
        <w:tc>
          <w:tcPr>
            <w:tcW w:w="3827" w:type="dxa"/>
            <w:vAlign w:val="center"/>
          </w:tcPr>
          <w:p w14:paraId="6ECB7515" w14:textId="77777777" w:rsidR="00767FB7" w:rsidRPr="0044182F" w:rsidRDefault="00767FB7" w:rsidP="00D26F74">
            <w:pPr>
              <w:rPr>
                <w:ins w:id="4436" w:author="chaniaayulestari@outlook.com" w:date="2021-11-12T15:40:00Z"/>
                <w:b/>
              </w:rPr>
            </w:pPr>
            <w:ins w:id="4437" w:author="chaniaayulestari@outlook.com" w:date="2021-11-12T15:40:00Z">
              <w:r w:rsidRPr="0044182F">
                <w:rPr>
                  <w:b/>
                </w:rPr>
                <w:lastRenderedPageBreak/>
                <w:t>Post-Conditions</w:t>
              </w:r>
            </w:ins>
          </w:p>
        </w:tc>
        <w:tc>
          <w:tcPr>
            <w:tcW w:w="3964" w:type="dxa"/>
            <w:vAlign w:val="center"/>
          </w:tcPr>
          <w:p w14:paraId="0E57AAA8" w14:textId="6BC58DE5" w:rsidR="00767FB7" w:rsidRPr="0048762E" w:rsidRDefault="00767FB7" w:rsidP="00D26F74">
            <w:pPr>
              <w:rPr>
                <w:ins w:id="4438" w:author="chaniaayulestari@outlook.com" w:date="2021-11-12T15:40:00Z"/>
              </w:rPr>
            </w:pPr>
            <w:ins w:id="4439" w:author="chaniaayulestari@outlook.com" w:date="2021-11-12T15:40:00Z">
              <w:r>
                <w:t xml:space="preserve">Data </w:t>
              </w:r>
            </w:ins>
            <w:ins w:id="4440" w:author="chaniaayulestari@outlook.com" w:date="2021-11-12T15:46:00Z">
              <w:r w:rsidR="009F78F1">
                <w:t>admin</w:t>
              </w:r>
            </w:ins>
            <w:ins w:id="4441" w:author="chaniaayulestari@outlook.com" w:date="2021-11-12T15:40:00Z">
              <w:r>
                <w:t xml:space="preserve"> baru ditampilkan</w:t>
              </w:r>
            </w:ins>
          </w:p>
        </w:tc>
      </w:tr>
      <w:tr w:rsidR="00767FB7" w:rsidRPr="0044182F" w14:paraId="1A89B3E3" w14:textId="77777777" w:rsidTr="00D26F74">
        <w:trPr>
          <w:jc w:val="center"/>
          <w:ins w:id="4442" w:author="chaniaayulestari@outlook.com" w:date="2021-11-12T15:40:00Z"/>
        </w:trPr>
        <w:tc>
          <w:tcPr>
            <w:tcW w:w="7791" w:type="dxa"/>
            <w:gridSpan w:val="2"/>
            <w:shd w:val="clear" w:color="auto" w:fill="F2EE98"/>
            <w:vAlign w:val="center"/>
          </w:tcPr>
          <w:p w14:paraId="68C9A346" w14:textId="77777777" w:rsidR="00767FB7" w:rsidRPr="0044182F" w:rsidRDefault="00767FB7" w:rsidP="00D26F74">
            <w:pPr>
              <w:jc w:val="center"/>
              <w:rPr>
                <w:ins w:id="4443" w:author="chaniaayulestari@outlook.com" w:date="2021-11-12T15:40:00Z"/>
                <w:b/>
              </w:rPr>
            </w:pPr>
            <w:ins w:id="4444" w:author="chaniaayulestari@outlook.com" w:date="2021-11-12T15:40:00Z">
              <w:r w:rsidRPr="0044182F">
                <w:rPr>
                  <w:b/>
                </w:rPr>
                <w:t>Main Course</w:t>
              </w:r>
            </w:ins>
          </w:p>
        </w:tc>
      </w:tr>
      <w:tr w:rsidR="00767FB7" w:rsidRPr="0044182F" w14:paraId="488730BD" w14:textId="77777777" w:rsidTr="00D26F74">
        <w:trPr>
          <w:jc w:val="center"/>
          <w:ins w:id="4445" w:author="chaniaayulestari@outlook.com" w:date="2021-11-12T15:40:00Z"/>
        </w:trPr>
        <w:tc>
          <w:tcPr>
            <w:tcW w:w="3827" w:type="dxa"/>
            <w:shd w:val="clear" w:color="auto" w:fill="F2EE98"/>
            <w:vAlign w:val="center"/>
          </w:tcPr>
          <w:p w14:paraId="2FC6BDD1" w14:textId="77777777" w:rsidR="00767FB7" w:rsidRPr="0044182F" w:rsidRDefault="00767FB7" w:rsidP="00D26F74">
            <w:pPr>
              <w:jc w:val="center"/>
              <w:rPr>
                <w:ins w:id="4446" w:author="chaniaayulestari@outlook.com" w:date="2021-11-12T15:40:00Z"/>
                <w:b/>
              </w:rPr>
            </w:pPr>
            <w:ins w:id="4447" w:author="chaniaayulestari@outlook.com" w:date="2021-11-12T15:40:00Z">
              <w:r w:rsidRPr="0044182F">
                <w:rPr>
                  <w:b/>
                </w:rPr>
                <w:t>Aksi Aktor</w:t>
              </w:r>
            </w:ins>
          </w:p>
        </w:tc>
        <w:tc>
          <w:tcPr>
            <w:tcW w:w="3964" w:type="dxa"/>
            <w:shd w:val="clear" w:color="auto" w:fill="F2EE98"/>
            <w:vAlign w:val="center"/>
          </w:tcPr>
          <w:p w14:paraId="766CD729" w14:textId="77777777" w:rsidR="00767FB7" w:rsidRPr="0044182F" w:rsidRDefault="00767FB7" w:rsidP="00D26F74">
            <w:pPr>
              <w:jc w:val="center"/>
              <w:rPr>
                <w:ins w:id="4448" w:author="chaniaayulestari@outlook.com" w:date="2021-11-12T15:40:00Z"/>
                <w:b/>
              </w:rPr>
            </w:pPr>
            <w:ins w:id="4449" w:author="chaniaayulestari@outlook.com" w:date="2021-11-12T15:40:00Z">
              <w:r w:rsidRPr="0044182F">
                <w:rPr>
                  <w:b/>
                </w:rPr>
                <w:t>Reaksi Sistem</w:t>
              </w:r>
            </w:ins>
          </w:p>
        </w:tc>
      </w:tr>
      <w:tr w:rsidR="00767FB7" w:rsidRPr="0044182F" w14:paraId="23F09E4E" w14:textId="77777777" w:rsidTr="00D26F74">
        <w:trPr>
          <w:jc w:val="center"/>
          <w:ins w:id="4450" w:author="chaniaayulestari@outlook.com" w:date="2021-11-12T15:40:00Z"/>
        </w:trPr>
        <w:tc>
          <w:tcPr>
            <w:tcW w:w="3827" w:type="dxa"/>
            <w:vAlign w:val="center"/>
          </w:tcPr>
          <w:p w14:paraId="05658B6B" w14:textId="30EF40EB" w:rsidR="00767FB7" w:rsidRPr="0044182F" w:rsidRDefault="00767FB7" w:rsidP="00767FB7">
            <w:pPr>
              <w:numPr>
                <w:ilvl w:val="0"/>
                <w:numId w:val="92"/>
              </w:numPr>
              <w:spacing w:after="160"/>
              <w:ind w:left="309"/>
              <w:rPr>
                <w:ins w:id="4451" w:author="chaniaayulestari@outlook.com" w:date="2021-11-12T15:40:00Z"/>
              </w:rPr>
            </w:pPr>
            <w:ins w:id="4452" w:author="chaniaayulestari@outlook.com" w:date="2021-11-12T15:40:00Z">
              <w:r>
                <w:t xml:space="preserve">Memasuki menu “Tambah </w:t>
              </w:r>
            </w:ins>
            <w:ins w:id="4453" w:author="chaniaayulestari@outlook.com" w:date="2021-11-12T15:46:00Z">
              <w:r w:rsidR="009F78F1">
                <w:t>Admin</w:t>
              </w:r>
            </w:ins>
            <w:ins w:id="4454" w:author="chaniaayulestari@outlook.com" w:date="2021-11-12T15:40:00Z">
              <w:r>
                <w:t>”</w:t>
              </w:r>
            </w:ins>
          </w:p>
        </w:tc>
        <w:tc>
          <w:tcPr>
            <w:tcW w:w="3964" w:type="dxa"/>
            <w:vAlign w:val="center"/>
          </w:tcPr>
          <w:p w14:paraId="23A249A9" w14:textId="77777777" w:rsidR="00767FB7" w:rsidRPr="0044182F" w:rsidRDefault="00767FB7" w:rsidP="00D26F74">
            <w:pPr>
              <w:pStyle w:val="ListParagraph"/>
              <w:ind w:left="309"/>
              <w:rPr>
                <w:ins w:id="4455" w:author="chaniaayulestari@outlook.com" w:date="2021-11-12T15:40:00Z"/>
              </w:rPr>
            </w:pPr>
          </w:p>
        </w:tc>
      </w:tr>
      <w:tr w:rsidR="00767FB7" w:rsidRPr="0044182F" w14:paraId="5F4840D6" w14:textId="77777777" w:rsidTr="00D26F74">
        <w:trPr>
          <w:jc w:val="center"/>
          <w:ins w:id="4456" w:author="chaniaayulestari@outlook.com" w:date="2021-11-12T15:40:00Z"/>
        </w:trPr>
        <w:tc>
          <w:tcPr>
            <w:tcW w:w="3827" w:type="dxa"/>
            <w:vAlign w:val="center"/>
          </w:tcPr>
          <w:p w14:paraId="60F5DBDE" w14:textId="77777777" w:rsidR="00767FB7" w:rsidRPr="0044182F" w:rsidRDefault="00767FB7" w:rsidP="00D26F74">
            <w:pPr>
              <w:pStyle w:val="ListParagraph"/>
              <w:ind w:left="309"/>
              <w:rPr>
                <w:ins w:id="4457" w:author="chaniaayulestari@outlook.com" w:date="2021-11-12T15:40:00Z"/>
              </w:rPr>
            </w:pPr>
          </w:p>
        </w:tc>
        <w:tc>
          <w:tcPr>
            <w:tcW w:w="3964" w:type="dxa"/>
            <w:vAlign w:val="center"/>
          </w:tcPr>
          <w:p w14:paraId="5300C311" w14:textId="1FD45575" w:rsidR="00767FB7" w:rsidRPr="0044182F" w:rsidRDefault="00767FB7" w:rsidP="00767FB7">
            <w:pPr>
              <w:numPr>
                <w:ilvl w:val="0"/>
                <w:numId w:val="92"/>
              </w:numPr>
              <w:spacing w:after="160"/>
              <w:ind w:left="309"/>
              <w:rPr>
                <w:ins w:id="4458" w:author="chaniaayulestari@outlook.com" w:date="2021-11-12T15:40:00Z"/>
              </w:rPr>
            </w:pPr>
            <w:ins w:id="4459" w:author="chaniaayulestari@outlook.com" w:date="2021-11-12T15:40:00Z">
              <w:r>
                <w:t xml:space="preserve">Menampilkan form tambah data </w:t>
              </w:r>
            </w:ins>
            <w:ins w:id="4460" w:author="chaniaayulestari@outlook.com" w:date="2021-11-12T15:47:00Z">
              <w:r w:rsidR="009F78F1">
                <w:t>admin</w:t>
              </w:r>
            </w:ins>
          </w:p>
        </w:tc>
      </w:tr>
      <w:tr w:rsidR="00767FB7" w:rsidRPr="0044182F" w14:paraId="44C18705" w14:textId="77777777" w:rsidTr="00D26F74">
        <w:trPr>
          <w:jc w:val="center"/>
          <w:ins w:id="4461" w:author="chaniaayulestari@outlook.com" w:date="2021-11-12T15:40:00Z"/>
        </w:trPr>
        <w:tc>
          <w:tcPr>
            <w:tcW w:w="3827" w:type="dxa"/>
            <w:vAlign w:val="center"/>
          </w:tcPr>
          <w:p w14:paraId="71EC2D87" w14:textId="6E7FAE58" w:rsidR="00767FB7" w:rsidRPr="0044182F" w:rsidRDefault="00767FB7" w:rsidP="00767FB7">
            <w:pPr>
              <w:pStyle w:val="ListParagraph"/>
              <w:numPr>
                <w:ilvl w:val="0"/>
                <w:numId w:val="92"/>
              </w:numPr>
              <w:ind w:left="309"/>
              <w:rPr>
                <w:ins w:id="4462" w:author="chaniaayulestari@outlook.com" w:date="2021-11-12T15:40:00Z"/>
              </w:rPr>
            </w:pPr>
            <w:ins w:id="4463" w:author="chaniaayulestari@outlook.com" w:date="2021-11-12T15:40:00Z">
              <w:r>
                <w:t xml:space="preserve">Mengisi form tambah data </w:t>
              </w:r>
            </w:ins>
            <w:ins w:id="4464" w:author="chaniaayulestari@outlook.com" w:date="2021-11-12T15:47:00Z">
              <w:r w:rsidR="009F78F1">
                <w:t>admin</w:t>
              </w:r>
            </w:ins>
          </w:p>
        </w:tc>
        <w:tc>
          <w:tcPr>
            <w:tcW w:w="3964" w:type="dxa"/>
            <w:vAlign w:val="center"/>
          </w:tcPr>
          <w:p w14:paraId="0C9B8171" w14:textId="77777777" w:rsidR="00767FB7" w:rsidRDefault="00767FB7" w:rsidP="00D26F74">
            <w:pPr>
              <w:pStyle w:val="ListParagraph"/>
              <w:spacing w:after="160"/>
              <w:ind w:left="309"/>
              <w:rPr>
                <w:ins w:id="4465" w:author="chaniaayulestari@outlook.com" w:date="2021-11-12T15:40:00Z"/>
              </w:rPr>
            </w:pPr>
          </w:p>
        </w:tc>
      </w:tr>
      <w:tr w:rsidR="00767FB7" w:rsidRPr="0044182F" w14:paraId="13AA8584" w14:textId="77777777" w:rsidTr="00D26F74">
        <w:trPr>
          <w:jc w:val="center"/>
          <w:ins w:id="4466" w:author="chaniaayulestari@outlook.com" w:date="2021-11-12T15:40:00Z"/>
        </w:trPr>
        <w:tc>
          <w:tcPr>
            <w:tcW w:w="3827" w:type="dxa"/>
            <w:vAlign w:val="center"/>
          </w:tcPr>
          <w:p w14:paraId="4F65A2C8" w14:textId="77777777" w:rsidR="00767FB7" w:rsidRDefault="00767FB7" w:rsidP="00D26F74">
            <w:pPr>
              <w:pStyle w:val="ListParagraph"/>
              <w:ind w:left="309"/>
              <w:rPr>
                <w:ins w:id="4467" w:author="chaniaayulestari@outlook.com" w:date="2021-11-12T15:40:00Z"/>
              </w:rPr>
            </w:pPr>
          </w:p>
        </w:tc>
        <w:tc>
          <w:tcPr>
            <w:tcW w:w="3964" w:type="dxa"/>
            <w:vAlign w:val="center"/>
          </w:tcPr>
          <w:p w14:paraId="0922B5F1" w14:textId="3DDE0B03" w:rsidR="00767FB7" w:rsidRDefault="00767FB7" w:rsidP="00767FB7">
            <w:pPr>
              <w:pStyle w:val="ListParagraph"/>
              <w:numPr>
                <w:ilvl w:val="0"/>
                <w:numId w:val="92"/>
              </w:numPr>
              <w:spacing w:after="160"/>
              <w:ind w:left="309"/>
              <w:rPr>
                <w:ins w:id="4468" w:author="chaniaayulestari@outlook.com" w:date="2021-11-12T15:40:00Z"/>
              </w:rPr>
            </w:pPr>
            <w:ins w:id="4469" w:author="chaniaayulestari@outlook.com" w:date="2021-11-12T15:40:00Z">
              <w:r>
                <w:t xml:space="preserve">Menyimpan data </w:t>
              </w:r>
            </w:ins>
            <w:ins w:id="4470" w:author="chaniaayulestari@outlook.com" w:date="2021-11-12T15:47:00Z">
              <w:r w:rsidR="009F78F1">
                <w:t xml:space="preserve">admin </w:t>
              </w:r>
            </w:ins>
            <w:ins w:id="4471" w:author="chaniaayulestari@outlook.com" w:date="2021-11-12T15:40:00Z">
              <w:r>
                <w:t xml:space="preserve">baru pada </w:t>
              </w:r>
              <w:r w:rsidRPr="00C70CAF">
                <w:rPr>
                  <w:i/>
                  <w:iCs/>
                </w:rPr>
                <w:t>database</w:t>
              </w:r>
            </w:ins>
          </w:p>
        </w:tc>
      </w:tr>
      <w:tr w:rsidR="00767FB7" w:rsidRPr="001B1AF9" w14:paraId="5ADA4BA1" w14:textId="77777777" w:rsidTr="00D26F74">
        <w:trPr>
          <w:jc w:val="center"/>
          <w:ins w:id="4472" w:author="chaniaayulestari@outlook.com" w:date="2021-11-12T15:40:00Z"/>
        </w:trPr>
        <w:tc>
          <w:tcPr>
            <w:tcW w:w="7791" w:type="dxa"/>
            <w:gridSpan w:val="2"/>
            <w:shd w:val="clear" w:color="auto" w:fill="F2EE98"/>
            <w:vAlign w:val="center"/>
          </w:tcPr>
          <w:p w14:paraId="0FD0DDD1" w14:textId="77777777" w:rsidR="00767FB7" w:rsidRPr="001B1AF9" w:rsidRDefault="00767FB7" w:rsidP="00D26F74">
            <w:pPr>
              <w:pStyle w:val="ListParagraph"/>
              <w:spacing w:after="160"/>
              <w:ind w:left="468"/>
              <w:jc w:val="center"/>
              <w:rPr>
                <w:ins w:id="4473" w:author="chaniaayulestari@outlook.com" w:date="2021-11-12T15:40:00Z"/>
                <w:b/>
                <w:bCs/>
              </w:rPr>
            </w:pPr>
            <w:ins w:id="4474" w:author="chaniaayulestari@outlook.com" w:date="2021-11-12T15:40:00Z">
              <w:r w:rsidRPr="001B1AF9">
                <w:rPr>
                  <w:b/>
                  <w:bCs/>
                </w:rPr>
                <w:t>Skenario Eksepsi (Optional)</w:t>
              </w:r>
            </w:ins>
          </w:p>
        </w:tc>
      </w:tr>
      <w:tr w:rsidR="00767FB7" w:rsidRPr="001B1AF9" w14:paraId="228EA41D" w14:textId="77777777" w:rsidTr="00D26F74">
        <w:trPr>
          <w:jc w:val="center"/>
          <w:ins w:id="4475" w:author="chaniaayulestari@outlook.com" w:date="2021-11-12T15:40:00Z"/>
        </w:trPr>
        <w:tc>
          <w:tcPr>
            <w:tcW w:w="3827" w:type="dxa"/>
            <w:shd w:val="clear" w:color="auto" w:fill="F2EE98"/>
            <w:vAlign w:val="center"/>
          </w:tcPr>
          <w:p w14:paraId="03943BE1" w14:textId="77777777" w:rsidR="00767FB7" w:rsidRPr="001B1AF9" w:rsidRDefault="00767FB7" w:rsidP="00D26F74">
            <w:pPr>
              <w:pStyle w:val="ListParagraph"/>
              <w:ind w:left="450"/>
              <w:jc w:val="center"/>
              <w:rPr>
                <w:ins w:id="4476" w:author="chaniaayulestari@outlook.com" w:date="2021-11-12T15:40:00Z"/>
                <w:b/>
                <w:bCs/>
              </w:rPr>
            </w:pPr>
            <w:ins w:id="4477" w:author="chaniaayulestari@outlook.com" w:date="2021-11-12T15:40:00Z">
              <w:r w:rsidRPr="001B1AF9">
                <w:rPr>
                  <w:b/>
                  <w:bCs/>
                </w:rPr>
                <w:t>Aksi Aktor</w:t>
              </w:r>
            </w:ins>
          </w:p>
        </w:tc>
        <w:tc>
          <w:tcPr>
            <w:tcW w:w="3964" w:type="dxa"/>
            <w:shd w:val="clear" w:color="auto" w:fill="F2EE98"/>
            <w:vAlign w:val="center"/>
          </w:tcPr>
          <w:p w14:paraId="68C9D8CA" w14:textId="77777777" w:rsidR="00767FB7" w:rsidRPr="001B1AF9" w:rsidRDefault="00767FB7" w:rsidP="00D26F74">
            <w:pPr>
              <w:pStyle w:val="ListParagraph"/>
              <w:spacing w:after="160"/>
              <w:ind w:left="468"/>
              <w:jc w:val="center"/>
              <w:rPr>
                <w:ins w:id="4478" w:author="chaniaayulestari@outlook.com" w:date="2021-11-12T15:40:00Z"/>
                <w:b/>
                <w:bCs/>
              </w:rPr>
            </w:pPr>
            <w:ins w:id="4479" w:author="chaniaayulestari@outlook.com" w:date="2021-11-12T15:40:00Z">
              <w:r w:rsidRPr="001B1AF9">
                <w:rPr>
                  <w:b/>
                  <w:bCs/>
                </w:rPr>
                <w:t>Reaksi Sistem</w:t>
              </w:r>
            </w:ins>
          </w:p>
        </w:tc>
      </w:tr>
      <w:tr w:rsidR="00767FB7" w14:paraId="705B9A96" w14:textId="77777777" w:rsidTr="00D26F74">
        <w:trPr>
          <w:jc w:val="center"/>
          <w:ins w:id="4480" w:author="chaniaayulestari@outlook.com" w:date="2021-11-12T15:40:00Z"/>
        </w:trPr>
        <w:tc>
          <w:tcPr>
            <w:tcW w:w="3827" w:type="dxa"/>
            <w:vAlign w:val="center"/>
          </w:tcPr>
          <w:p w14:paraId="553AA122" w14:textId="4225B789" w:rsidR="00767FB7" w:rsidRDefault="00767FB7" w:rsidP="00D26F74">
            <w:pPr>
              <w:ind w:left="25"/>
              <w:rPr>
                <w:ins w:id="4481" w:author="chaniaayulestari@outlook.com" w:date="2021-11-12T15:40:00Z"/>
              </w:rPr>
            </w:pPr>
            <w:ins w:id="4482" w:author="chaniaayulestari@outlook.com" w:date="2021-11-12T15:40:00Z">
              <w:r>
                <w:t xml:space="preserve">3a. Tidak memasukan data secara lengkap pada form tambah data </w:t>
              </w:r>
            </w:ins>
            <w:ins w:id="4483" w:author="chaniaayulestari@outlook.com" w:date="2021-11-12T15:47:00Z">
              <w:r w:rsidR="009F78F1">
                <w:t>admin</w:t>
              </w:r>
            </w:ins>
          </w:p>
        </w:tc>
        <w:tc>
          <w:tcPr>
            <w:tcW w:w="3964" w:type="dxa"/>
            <w:vAlign w:val="center"/>
          </w:tcPr>
          <w:p w14:paraId="454482D2" w14:textId="77777777" w:rsidR="00767FB7" w:rsidRDefault="00767FB7" w:rsidP="00D26F74">
            <w:pPr>
              <w:pStyle w:val="ListParagraph"/>
              <w:spacing w:after="160"/>
              <w:ind w:left="25"/>
              <w:rPr>
                <w:ins w:id="4484" w:author="chaniaayulestari@outlook.com" w:date="2021-11-12T15:40:00Z"/>
              </w:rPr>
            </w:pPr>
          </w:p>
        </w:tc>
      </w:tr>
      <w:tr w:rsidR="00767FB7" w14:paraId="152F1741" w14:textId="77777777" w:rsidTr="00D26F74">
        <w:trPr>
          <w:jc w:val="center"/>
          <w:ins w:id="4485" w:author="chaniaayulestari@outlook.com" w:date="2021-11-12T15:40:00Z"/>
        </w:trPr>
        <w:tc>
          <w:tcPr>
            <w:tcW w:w="3827" w:type="dxa"/>
            <w:vAlign w:val="center"/>
          </w:tcPr>
          <w:p w14:paraId="054666B4" w14:textId="77777777" w:rsidR="00767FB7" w:rsidRDefault="00767FB7" w:rsidP="00D26F74">
            <w:pPr>
              <w:pStyle w:val="ListParagraph"/>
              <w:ind w:left="25"/>
              <w:rPr>
                <w:ins w:id="4486" w:author="chaniaayulestari@outlook.com" w:date="2021-11-12T15:40:00Z"/>
              </w:rPr>
            </w:pPr>
          </w:p>
        </w:tc>
        <w:tc>
          <w:tcPr>
            <w:tcW w:w="3964" w:type="dxa"/>
            <w:vAlign w:val="center"/>
          </w:tcPr>
          <w:p w14:paraId="78DEC4C1" w14:textId="785BCC1F" w:rsidR="00767FB7" w:rsidRDefault="00767FB7" w:rsidP="00D26F74">
            <w:pPr>
              <w:spacing w:after="160"/>
              <w:ind w:left="25"/>
              <w:rPr>
                <w:ins w:id="4487" w:author="chaniaayulestari@outlook.com" w:date="2021-11-12T15:40:00Z"/>
              </w:rPr>
            </w:pPr>
            <w:ins w:id="4488" w:author="chaniaayulestari@outlook.com" w:date="2021-11-12T15:40:00Z">
              <w:r>
                <w:t xml:space="preserve">3b. Menampilkan pemberitahuan melalui notifikasi bahwa </w:t>
              </w:r>
            </w:ins>
            <w:ins w:id="4489" w:author="chaniaayulestari@outlook.com" w:date="2021-11-12T15:47:00Z">
              <w:r w:rsidR="009F78F1">
                <w:t>data admin gagal ditambahkan</w:t>
              </w:r>
            </w:ins>
          </w:p>
        </w:tc>
      </w:tr>
    </w:tbl>
    <w:p w14:paraId="4A9BC4E5" w14:textId="77777777" w:rsidR="00767FB7" w:rsidRDefault="00767FB7" w:rsidP="00767FB7">
      <w:pPr>
        <w:ind w:left="66"/>
        <w:rPr>
          <w:ins w:id="4490" w:author="chaniaayulestari@outlook.com" w:date="2021-11-12T15:40:00Z"/>
        </w:rPr>
      </w:pPr>
    </w:p>
    <w:p w14:paraId="5D3CD77D" w14:textId="54CEE3B0" w:rsidR="00D04EA5" w:rsidRDefault="00D04EA5" w:rsidP="00D04EA5">
      <w:pPr>
        <w:pStyle w:val="ListParagraph"/>
        <w:numPr>
          <w:ilvl w:val="0"/>
          <w:numId w:val="95"/>
        </w:numPr>
        <w:ind w:left="426"/>
        <w:rPr>
          <w:ins w:id="4491" w:author="chaniaayulestari@outlook.com" w:date="2021-11-12T16:30:00Z"/>
        </w:rPr>
      </w:pPr>
      <w:ins w:id="4492" w:author="chaniaayulestari@outlook.com" w:date="2021-11-12T15:28:00Z">
        <w:r>
          <w:t>Skenario Hapus Admin</w:t>
        </w:r>
      </w:ins>
    </w:p>
    <w:p w14:paraId="6D367C8C" w14:textId="12BC0D03" w:rsidR="00A25E3C" w:rsidRDefault="00A25E3C">
      <w:pPr>
        <w:pStyle w:val="Caption"/>
        <w:keepNext/>
        <w:jc w:val="center"/>
        <w:rPr>
          <w:ins w:id="4493" w:author="chaniaayulestari@outlook.com" w:date="2021-11-13T14:08:00Z"/>
        </w:rPr>
        <w:pPrChange w:id="4494" w:author="chaniaayulestari@outlook.com" w:date="2021-11-13T14:08:00Z">
          <w:pPr/>
        </w:pPrChange>
      </w:pPr>
      <w:bookmarkStart w:id="4495" w:name="_Toc87762746"/>
      <w:ins w:id="4496" w:author="chaniaayulestari@outlook.com" w:date="2021-11-13T14:08:00Z">
        <w:r>
          <w:t xml:space="preserve">Tabel 3. </w:t>
        </w:r>
      </w:ins>
      <w:ins w:id="4497" w:author="Rafi Aziizi" w:date="2021-11-14T11:08:00Z">
        <w:r w:rsidR="001B2DEA">
          <w:fldChar w:fldCharType="begin"/>
        </w:r>
        <w:r w:rsidR="001B2DEA">
          <w:instrText xml:space="preserve"> SEQ Tabel_3. \* ARABIC </w:instrText>
        </w:r>
      </w:ins>
      <w:r w:rsidR="001B2DEA">
        <w:fldChar w:fldCharType="separate"/>
      </w:r>
      <w:ins w:id="4498" w:author="Rafi Aziizi" w:date="2021-11-14T11:08:00Z">
        <w:r w:rsidR="001B2DEA">
          <w:rPr>
            <w:noProof/>
          </w:rPr>
          <w:t>33</w:t>
        </w:r>
        <w:r w:rsidR="001B2DEA">
          <w:fldChar w:fldCharType="end"/>
        </w:r>
      </w:ins>
      <w:ins w:id="4499" w:author="chaniaayulestari@outlook.com" w:date="2021-11-13T14:08:00Z">
        <w:del w:id="4500" w:author="Rafi Aziizi" w:date="2021-11-14T09:52:00Z">
          <w:r w:rsidDel="003640C9">
            <w:fldChar w:fldCharType="begin"/>
          </w:r>
          <w:r w:rsidDel="003640C9">
            <w:delInstrText xml:space="preserve"> SEQ Tabel_3. \* ARABIC </w:delInstrText>
          </w:r>
        </w:del>
      </w:ins>
      <w:del w:id="4501" w:author="Rafi Aziizi" w:date="2021-11-14T09:52:00Z">
        <w:r w:rsidDel="003640C9">
          <w:fldChar w:fldCharType="end"/>
        </w:r>
      </w:del>
      <w:ins w:id="4502" w:author="chaniaayulestari@outlook.com" w:date="2021-11-13T14:08:00Z">
        <w:r>
          <w:t xml:space="preserve"> Skenario Hapus Admin</w:t>
        </w:r>
        <w:bookmarkEnd w:id="4495"/>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F78F1" w:rsidRPr="00A46E0B" w14:paraId="5146AA25" w14:textId="77777777" w:rsidTr="00D26F74">
        <w:trPr>
          <w:jc w:val="center"/>
          <w:ins w:id="4503" w:author="chaniaayulestari@outlook.com" w:date="2021-11-12T15:48:00Z"/>
        </w:trPr>
        <w:tc>
          <w:tcPr>
            <w:tcW w:w="3827" w:type="dxa"/>
            <w:shd w:val="clear" w:color="auto" w:fill="F2EE98"/>
            <w:vAlign w:val="center"/>
          </w:tcPr>
          <w:p w14:paraId="537B5557" w14:textId="77777777" w:rsidR="009F78F1" w:rsidRPr="0044182F" w:rsidRDefault="009F78F1" w:rsidP="00D26F74">
            <w:pPr>
              <w:rPr>
                <w:ins w:id="4504" w:author="chaniaayulestari@outlook.com" w:date="2021-11-12T15:48:00Z"/>
                <w:b/>
              </w:rPr>
            </w:pPr>
            <w:ins w:id="4505" w:author="chaniaayulestari@outlook.com" w:date="2021-11-12T15:48:00Z">
              <w:r w:rsidRPr="0044182F">
                <w:rPr>
                  <w:b/>
                </w:rPr>
                <w:t>Name</w:t>
              </w:r>
            </w:ins>
          </w:p>
        </w:tc>
        <w:tc>
          <w:tcPr>
            <w:tcW w:w="3964" w:type="dxa"/>
            <w:shd w:val="clear" w:color="auto" w:fill="F2EE98"/>
            <w:vAlign w:val="center"/>
          </w:tcPr>
          <w:p w14:paraId="3D85CE43" w14:textId="40B6BDE6" w:rsidR="009F78F1" w:rsidRPr="00A46E0B" w:rsidRDefault="009F78F1" w:rsidP="00D26F74">
            <w:pPr>
              <w:rPr>
                <w:ins w:id="4506" w:author="chaniaayulestari@outlook.com" w:date="2021-11-12T15:48:00Z"/>
              </w:rPr>
            </w:pPr>
            <w:ins w:id="4507" w:author="chaniaayulestari@outlook.com" w:date="2021-11-12T15:48:00Z">
              <w:r>
                <w:t xml:space="preserve">Hapus </w:t>
              </w:r>
            </w:ins>
            <w:ins w:id="4508" w:author="chaniaayulestari@outlook.com" w:date="2021-11-12T15:50:00Z">
              <w:r>
                <w:t>Admin</w:t>
              </w:r>
            </w:ins>
          </w:p>
        </w:tc>
      </w:tr>
      <w:tr w:rsidR="009F78F1" w:rsidRPr="002F6C1D" w14:paraId="0821C31C" w14:textId="77777777" w:rsidTr="00D26F74">
        <w:trPr>
          <w:jc w:val="center"/>
          <w:ins w:id="4509" w:author="chaniaayulestari@outlook.com" w:date="2021-11-12T15:48:00Z"/>
        </w:trPr>
        <w:tc>
          <w:tcPr>
            <w:tcW w:w="3827" w:type="dxa"/>
            <w:vAlign w:val="center"/>
          </w:tcPr>
          <w:p w14:paraId="1EFA2410" w14:textId="77777777" w:rsidR="009F78F1" w:rsidRPr="0044182F" w:rsidRDefault="009F78F1" w:rsidP="00D26F74">
            <w:pPr>
              <w:rPr>
                <w:ins w:id="4510" w:author="chaniaayulestari@outlook.com" w:date="2021-11-12T15:48:00Z"/>
                <w:b/>
              </w:rPr>
            </w:pPr>
            <w:ins w:id="4511" w:author="chaniaayulestari@outlook.com" w:date="2021-11-12T15:48:00Z">
              <w:r w:rsidRPr="0044182F">
                <w:rPr>
                  <w:b/>
                </w:rPr>
                <w:t>ID</w:t>
              </w:r>
            </w:ins>
          </w:p>
        </w:tc>
        <w:tc>
          <w:tcPr>
            <w:tcW w:w="3964" w:type="dxa"/>
            <w:vAlign w:val="center"/>
          </w:tcPr>
          <w:p w14:paraId="7D462C63" w14:textId="4D2DE518" w:rsidR="009F78F1" w:rsidRPr="002F6C1D" w:rsidRDefault="009F78F1" w:rsidP="00D26F74">
            <w:pPr>
              <w:rPr>
                <w:ins w:id="4512" w:author="chaniaayulestari@outlook.com" w:date="2021-11-12T15:48:00Z"/>
              </w:rPr>
            </w:pPr>
            <w:ins w:id="4513" w:author="chaniaayulestari@outlook.com" w:date="2021-11-12T15:48:00Z">
              <w:r>
                <w:t>RC1</w:t>
              </w:r>
            </w:ins>
            <w:ins w:id="4514" w:author="chaniaayulestari@outlook.com" w:date="2021-11-12T15:50:00Z">
              <w:r>
                <w:t>6</w:t>
              </w:r>
            </w:ins>
            <w:ins w:id="4515" w:author="Rafi Aziizi" w:date="2021-11-13T06:57:00Z">
              <w:r w:rsidR="005049EC">
                <w:t>.2</w:t>
              </w:r>
            </w:ins>
          </w:p>
        </w:tc>
      </w:tr>
      <w:tr w:rsidR="009F78F1" w:rsidRPr="000C722D" w14:paraId="6E1AC976" w14:textId="77777777" w:rsidTr="00D26F74">
        <w:trPr>
          <w:jc w:val="center"/>
          <w:ins w:id="4516" w:author="chaniaayulestari@outlook.com" w:date="2021-11-12T15:48:00Z"/>
        </w:trPr>
        <w:tc>
          <w:tcPr>
            <w:tcW w:w="3827" w:type="dxa"/>
            <w:vAlign w:val="center"/>
          </w:tcPr>
          <w:p w14:paraId="1246C771" w14:textId="77777777" w:rsidR="009F78F1" w:rsidRPr="0044182F" w:rsidRDefault="009F78F1" w:rsidP="00D26F74">
            <w:pPr>
              <w:rPr>
                <w:ins w:id="4517" w:author="chaniaayulestari@outlook.com" w:date="2021-11-12T15:48:00Z"/>
                <w:b/>
              </w:rPr>
            </w:pPr>
            <w:ins w:id="4518" w:author="chaniaayulestari@outlook.com" w:date="2021-11-12T15:48:00Z">
              <w:r w:rsidRPr="0044182F">
                <w:rPr>
                  <w:b/>
                </w:rPr>
                <w:t>Description</w:t>
              </w:r>
            </w:ins>
          </w:p>
        </w:tc>
        <w:tc>
          <w:tcPr>
            <w:tcW w:w="3964" w:type="dxa"/>
          </w:tcPr>
          <w:p w14:paraId="405DEB5B" w14:textId="6E67D1F8" w:rsidR="009F78F1" w:rsidRPr="000C722D" w:rsidRDefault="009F78F1" w:rsidP="00D26F74">
            <w:pPr>
              <w:rPr>
                <w:ins w:id="4519" w:author="chaniaayulestari@outlook.com" w:date="2021-11-12T15:48:00Z"/>
              </w:rPr>
            </w:pPr>
            <w:ins w:id="4520" w:author="chaniaayulestari@outlook.com" w:date="2021-11-12T15:48:00Z">
              <w:r>
                <w:t>Use case ini merupakan use case generalisasi dari kelola admin untuk menghapus data admin.</w:t>
              </w:r>
            </w:ins>
          </w:p>
        </w:tc>
      </w:tr>
      <w:tr w:rsidR="009F78F1" w:rsidRPr="002F6C1D" w14:paraId="53BC2536" w14:textId="77777777" w:rsidTr="00D26F74">
        <w:trPr>
          <w:jc w:val="center"/>
          <w:ins w:id="4521" w:author="chaniaayulestari@outlook.com" w:date="2021-11-12T15:48:00Z"/>
        </w:trPr>
        <w:tc>
          <w:tcPr>
            <w:tcW w:w="3827" w:type="dxa"/>
            <w:vAlign w:val="center"/>
          </w:tcPr>
          <w:p w14:paraId="14AFB80B" w14:textId="77777777" w:rsidR="009F78F1" w:rsidRPr="0044182F" w:rsidRDefault="009F78F1" w:rsidP="00D26F74">
            <w:pPr>
              <w:rPr>
                <w:ins w:id="4522" w:author="chaniaayulestari@outlook.com" w:date="2021-11-12T15:48:00Z"/>
                <w:b/>
              </w:rPr>
            </w:pPr>
            <w:ins w:id="4523" w:author="chaniaayulestari@outlook.com" w:date="2021-11-12T15:48:00Z">
              <w:r w:rsidRPr="0044182F">
                <w:rPr>
                  <w:b/>
                </w:rPr>
                <w:t>Actors</w:t>
              </w:r>
            </w:ins>
          </w:p>
        </w:tc>
        <w:tc>
          <w:tcPr>
            <w:tcW w:w="3964" w:type="dxa"/>
            <w:vAlign w:val="center"/>
          </w:tcPr>
          <w:p w14:paraId="3434415C" w14:textId="77777777" w:rsidR="009F78F1" w:rsidRPr="002F6C1D" w:rsidRDefault="009F78F1" w:rsidP="00D26F74">
            <w:pPr>
              <w:rPr>
                <w:ins w:id="4524" w:author="chaniaayulestari@outlook.com" w:date="2021-11-12T15:48:00Z"/>
              </w:rPr>
            </w:pPr>
            <w:ins w:id="4525" w:author="chaniaayulestari@outlook.com" w:date="2021-11-12T15:48:00Z">
              <w:r>
                <w:t>Bag.IT, Guru BK.</w:t>
              </w:r>
            </w:ins>
          </w:p>
        </w:tc>
      </w:tr>
      <w:tr w:rsidR="009F78F1" w:rsidRPr="007B7AB3" w14:paraId="7FAABBB5" w14:textId="77777777" w:rsidTr="00D26F74">
        <w:trPr>
          <w:jc w:val="center"/>
          <w:ins w:id="4526" w:author="chaniaayulestari@outlook.com" w:date="2021-11-12T15:48:00Z"/>
        </w:trPr>
        <w:tc>
          <w:tcPr>
            <w:tcW w:w="3827" w:type="dxa"/>
            <w:vAlign w:val="center"/>
          </w:tcPr>
          <w:p w14:paraId="73EC6AB2" w14:textId="77777777" w:rsidR="009F78F1" w:rsidRPr="0044182F" w:rsidRDefault="009F78F1" w:rsidP="00D26F74">
            <w:pPr>
              <w:rPr>
                <w:ins w:id="4527" w:author="chaniaayulestari@outlook.com" w:date="2021-11-12T15:48:00Z"/>
                <w:b/>
              </w:rPr>
            </w:pPr>
            <w:ins w:id="4528" w:author="chaniaayulestari@outlook.com" w:date="2021-11-12T15:48:00Z">
              <w:r w:rsidRPr="0044182F">
                <w:rPr>
                  <w:b/>
                </w:rPr>
                <w:t>Frequency of Use</w:t>
              </w:r>
            </w:ins>
          </w:p>
        </w:tc>
        <w:tc>
          <w:tcPr>
            <w:tcW w:w="3964" w:type="dxa"/>
            <w:vAlign w:val="center"/>
          </w:tcPr>
          <w:p w14:paraId="4FC625F3" w14:textId="77777777" w:rsidR="009F78F1" w:rsidRPr="007B7AB3" w:rsidRDefault="009F78F1" w:rsidP="00D26F74">
            <w:pPr>
              <w:rPr>
                <w:ins w:id="4529" w:author="chaniaayulestari@outlook.com" w:date="2021-11-12T15:48:00Z"/>
                <w:i/>
                <w:iCs/>
              </w:rPr>
            </w:pPr>
            <w:ins w:id="4530" w:author="chaniaayulestari@outlook.com" w:date="2021-11-12T15:48:00Z">
              <w:r>
                <w:rPr>
                  <w:i/>
                  <w:iCs/>
                </w:rPr>
                <w:t>Conditional</w:t>
              </w:r>
            </w:ins>
          </w:p>
        </w:tc>
      </w:tr>
      <w:tr w:rsidR="009F78F1" w:rsidRPr="0044182F" w14:paraId="03FD86C6" w14:textId="77777777" w:rsidTr="00D26F74">
        <w:trPr>
          <w:jc w:val="center"/>
          <w:ins w:id="4531" w:author="chaniaayulestari@outlook.com" w:date="2021-11-12T15:48:00Z"/>
        </w:trPr>
        <w:tc>
          <w:tcPr>
            <w:tcW w:w="3827" w:type="dxa"/>
            <w:vAlign w:val="center"/>
          </w:tcPr>
          <w:p w14:paraId="53F00630" w14:textId="77777777" w:rsidR="009F78F1" w:rsidRPr="0044182F" w:rsidRDefault="009F78F1" w:rsidP="00D26F74">
            <w:pPr>
              <w:rPr>
                <w:ins w:id="4532" w:author="chaniaayulestari@outlook.com" w:date="2021-11-12T15:48:00Z"/>
                <w:b/>
              </w:rPr>
            </w:pPr>
            <w:ins w:id="4533" w:author="chaniaayulestari@outlook.com" w:date="2021-11-12T15:48:00Z">
              <w:r w:rsidRPr="0044182F">
                <w:rPr>
                  <w:b/>
                </w:rPr>
                <w:lastRenderedPageBreak/>
                <w:t>Triggers</w:t>
              </w:r>
            </w:ins>
          </w:p>
        </w:tc>
        <w:tc>
          <w:tcPr>
            <w:tcW w:w="3964" w:type="dxa"/>
            <w:vAlign w:val="center"/>
          </w:tcPr>
          <w:p w14:paraId="3A2A4DF5" w14:textId="77777777" w:rsidR="009F78F1" w:rsidRPr="0044182F" w:rsidRDefault="009F78F1" w:rsidP="00D26F74">
            <w:pPr>
              <w:rPr>
                <w:ins w:id="4534" w:author="chaniaayulestari@outlook.com" w:date="2021-11-12T15:48:00Z"/>
              </w:rPr>
            </w:pPr>
            <w:ins w:id="4535" w:author="chaniaayulestari@outlook.com" w:date="2021-11-12T15:48:00Z">
              <w:r>
                <w:t>-</w:t>
              </w:r>
            </w:ins>
          </w:p>
        </w:tc>
      </w:tr>
      <w:tr w:rsidR="009F78F1" w:rsidRPr="0081005E" w14:paraId="33A0D482" w14:textId="77777777" w:rsidTr="00D26F74">
        <w:trPr>
          <w:jc w:val="center"/>
          <w:ins w:id="4536" w:author="chaniaayulestari@outlook.com" w:date="2021-11-12T15:48:00Z"/>
        </w:trPr>
        <w:tc>
          <w:tcPr>
            <w:tcW w:w="3827" w:type="dxa"/>
            <w:vAlign w:val="center"/>
          </w:tcPr>
          <w:p w14:paraId="30281A72" w14:textId="77777777" w:rsidR="009F78F1" w:rsidRPr="0044182F" w:rsidRDefault="009F78F1" w:rsidP="00D26F74">
            <w:pPr>
              <w:rPr>
                <w:ins w:id="4537" w:author="chaniaayulestari@outlook.com" w:date="2021-11-12T15:48:00Z"/>
                <w:b/>
              </w:rPr>
            </w:pPr>
            <w:ins w:id="4538" w:author="chaniaayulestari@outlook.com" w:date="2021-11-12T15:48:00Z">
              <w:r w:rsidRPr="0044182F">
                <w:rPr>
                  <w:b/>
                </w:rPr>
                <w:t>Pre-Conditions</w:t>
              </w:r>
            </w:ins>
          </w:p>
        </w:tc>
        <w:tc>
          <w:tcPr>
            <w:tcW w:w="3964" w:type="dxa"/>
            <w:vAlign w:val="center"/>
          </w:tcPr>
          <w:p w14:paraId="0D8B49F4" w14:textId="601BFA99" w:rsidR="009F78F1" w:rsidRPr="0081005E" w:rsidRDefault="009F78F1" w:rsidP="00D26F74">
            <w:pPr>
              <w:rPr>
                <w:ins w:id="4539" w:author="chaniaayulestari@outlook.com" w:date="2021-11-12T15:48:00Z"/>
                <w:i/>
                <w:iCs/>
              </w:rPr>
            </w:pPr>
            <w:ins w:id="4540" w:author="chaniaayulestari@outlook.com" w:date="2021-11-12T15:48:00Z">
              <w:r>
                <w:t>Data admin belum terh</w:t>
              </w:r>
            </w:ins>
            <w:ins w:id="4541" w:author="chaniaayulestari@outlook.com" w:date="2021-11-12T15:49:00Z">
              <w:r>
                <w:t>apus</w:t>
              </w:r>
            </w:ins>
          </w:p>
        </w:tc>
      </w:tr>
      <w:tr w:rsidR="009F78F1" w:rsidRPr="0048762E" w14:paraId="167A3802" w14:textId="77777777" w:rsidTr="00D26F74">
        <w:trPr>
          <w:jc w:val="center"/>
          <w:ins w:id="4542" w:author="chaniaayulestari@outlook.com" w:date="2021-11-12T15:48:00Z"/>
        </w:trPr>
        <w:tc>
          <w:tcPr>
            <w:tcW w:w="3827" w:type="dxa"/>
            <w:vAlign w:val="center"/>
          </w:tcPr>
          <w:p w14:paraId="3C0541EA" w14:textId="77777777" w:rsidR="009F78F1" w:rsidRPr="0044182F" w:rsidRDefault="009F78F1" w:rsidP="00D26F74">
            <w:pPr>
              <w:rPr>
                <w:ins w:id="4543" w:author="chaniaayulestari@outlook.com" w:date="2021-11-12T15:48:00Z"/>
                <w:b/>
              </w:rPr>
            </w:pPr>
            <w:ins w:id="4544" w:author="chaniaayulestari@outlook.com" w:date="2021-11-12T15:48:00Z">
              <w:r w:rsidRPr="0044182F">
                <w:rPr>
                  <w:b/>
                </w:rPr>
                <w:t>Post-Conditions</w:t>
              </w:r>
            </w:ins>
          </w:p>
        </w:tc>
        <w:tc>
          <w:tcPr>
            <w:tcW w:w="3964" w:type="dxa"/>
            <w:vAlign w:val="center"/>
          </w:tcPr>
          <w:p w14:paraId="30BE7AD0" w14:textId="35D1C48C" w:rsidR="009F78F1" w:rsidRPr="0048762E" w:rsidRDefault="009F78F1" w:rsidP="00D26F74">
            <w:pPr>
              <w:rPr>
                <w:ins w:id="4545" w:author="chaniaayulestari@outlook.com" w:date="2021-11-12T15:48:00Z"/>
              </w:rPr>
            </w:pPr>
            <w:ins w:id="4546" w:author="chaniaayulestari@outlook.com" w:date="2021-11-12T15:48:00Z">
              <w:r>
                <w:t xml:space="preserve">Data </w:t>
              </w:r>
            </w:ins>
            <w:ins w:id="4547" w:author="chaniaayulestari@outlook.com" w:date="2021-11-12T15:49:00Z">
              <w:r>
                <w:t>admin</w:t>
              </w:r>
            </w:ins>
            <w:ins w:id="4548" w:author="chaniaayulestari@outlook.com" w:date="2021-11-12T15:48:00Z">
              <w:r>
                <w:t xml:space="preserve"> terhapus</w:t>
              </w:r>
            </w:ins>
          </w:p>
        </w:tc>
      </w:tr>
      <w:tr w:rsidR="009F78F1" w:rsidRPr="0044182F" w14:paraId="0A03E790" w14:textId="77777777" w:rsidTr="00D26F74">
        <w:trPr>
          <w:jc w:val="center"/>
          <w:ins w:id="4549" w:author="chaniaayulestari@outlook.com" w:date="2021-11-12T15:48:00Z"/>
        </w:trPr>
        <w:tc>
          <w:tcPr>
            <w:tcW w:w="7791" w:type="dxa"/>
            <w:gridSpan w:val="2"/>
            <w:shd w:val="clear" w:color="auto" w:fill="F2EE98"/>
            <w:vAlign w:val="center"/>
          </w:tcPr>
          <w:p w14:paraId="69C37246" w14:textId="77777777" w:rsidR="009F78F1" w:rsidRPr="0044182F" w:rsidRDefault="009F78F1" w:rsidP="00D26F74">
            <w:pPr>
              <w:jc w:val="center"/>
              <w:rPr>
                <w:ins w:id="4550" w:author="chaniaayulestari@outlook.com" w:date="2021-11-12T15:48:00Z"/>
                <w:b/>
              </w:rPr>
            </w:pPr>
            <w:ins w:id="4551" w:author="chaniaayulestari@outlook.com" w:date="2021-11-12T15:48:00Z">
              <w:r w:rsidRPr="0044182F">
                <w:rPr>
                  <w:b/>
                </w:rPr>
                <w:t>Main Course</w:t>
              </w:r>
            </w:ins>
          </w:p>
        </w:tc>
      </w:tr>
      <w:tr w:rsidR="009F78F1" w:rsidRPr="0044182F" w14:paraId="14710190" w14:textId="77777777" w:rsidTr="00D26F74">
        <w:trPr>
          <w:jc w:val="center"/>
          <w:ins w:id="4552" w:author="chaniaayulestari@outlook.com" w:date="2021-11-12T15:48:00Z"/>
        </w:trPr>
        <w:tc>
          <w:tcPr>
            <w:tcW w:w="3827" w:type="dxa"/>
            <w:shd w:val="clear" w:color="auto" w:fill="F2EE98"/>
            <w:vAlign w:val="center"/>
          </w:tcPr>
          <w:p w14:paraId="52D723A7" w14:textId="77777777" w:rsidR="009F78F1" w:rsidRPr="0044182F" w:rsidRDefault="009F78F1" w:rsidP="00D26F74">
            <w:pPr>
              <w:jc w:val="center"/>
              <w:rPr>
                <w:ins w:id="4553" w:author="chaniaayulestari@outlook.com" w:date="2021-11-12T15:48:00Z"/>
                <w:b/>
              </w:rPr>
            </w:pPr>
            <w:ins w:id="4554" w:author="chaniaayulestari@outlook.com" w:date="2021-11-12T15:48:00Z">
              <w:r w:rsidRPr="0044182F">
                <w:rPr>
                  <w:b/>
                </w:rPr>
                <w:t>Aksi Aktor</w:t>
              </w:r>
            </w:ins>
          </w:p>
        </w:tc>
        <w:tc>
          <w:tcPr>
            <w:tcW w:w="3964" w:type="dxa"/>
            <w:shd w:val="clear" w:color="auto" w:fill="F2EE98"/>
            <w:vAlign w:val="center"/>
          </w:tcPr>
          <w:p w14:paraId="227F9B2E" w14:textId="77777777" w:rsidR="009F78F1" w:rsidRPr="0044182F" w:rsidRDefault="009F78F1" w:rsidP="00D26F74">
            <w:pPr>
              <w:jc w:val="center"/>
              <w:rPr>
                <w:ins w:id="4555" w:author="chaniaayulestari@outlook.com" w:date="2021-11-12T15:48:00Z"/>
                <w:b/>
              </w:rPr>
            </w:pPr>
            <w:ins w:id="4556" w:author="chaniaayulestari@outlook.com" w:date="2021-11-12T15:48:00Z">
              <w:r w:rsidRPr="0044182F">
                <w:rPr>
                  <w:b/>
                </w:rPr>
                <w:t>Reaksi Sistem</w:t>
              </w:r>
            </w:ins>
          </w:p>
        </w:tc>
      </w:tr>
      <w:tr w:rsidR="009F78F1" w:rsidRPr="0044182F" w14:paraId="467D86E9" w14:textId="77777777" w:rsidTr="00D26F74">
        <w:trPr>
          <w:jc w:val="center"/>
          <w:ins w:id="4557" w:author="chaniaayulestari@outlook.com" w:date="2021-11-12T15:48:00Z"/>
        </w:trPr>
        <w:tc>
          <w:tcPr>
            <w:tcW w:w="3827" w:type="dxa"/>
            <w:vAlign w:val="center"/>
          </w:tcPr>
          <w:p w14:paraId="4E55C096" w14:textId="71D06303" w:rsidR="009F78F1" w:rsidRPr="0044182F" w:rsidRDefault="009F78F1">
            <w:pPr>
              <w:numPr>
                <w:ilvl w:val="0"/>
                <w:numId w:val="98"/>
              </w:numPr>
              <w:spacing w:after="160"/>
              <w:rPr>
                <w:ins w:id="4558" w:author="chaniaayulestari@outlook.com" w:date="2021-11-12T15:48:00Z"/>
              </w:rPr>
              <w:pPrChange w:id="4559" w:author="chaniaayulestari@outlook.com" w:date="2021-11-12T15:25:00Z">
                <w:pPr>
                  <w:numPr>
                    <w:numId w:val="84"/>
                  </w:numPr>
                  <w:spacing w:after="160"/>
                  <w:ind w:left="720" w:hanging="360"/>
                </w:pPr>
              </w:pPrChange>
            </w:pPr>
            <w:ins w:id="4560" w:author="chaniaayulestari@outlook.com" w:date="2021-11-12T15:48:00Z">
              <w:r>
                <w:t xml:space="preserve">Memasuki menu “Data </w:t>
              </w:r>
            </w:ins>
            <w:ins w:id="4561" w:author="chaniaayulestari@outlook.com" w:date="2021-11-12T15:49:00Z">
              <w:r>
                <w:t>admin</w:t>
              </w:r>
            </w:ins>
            <w:ins w:id="4562" w:author="chaniaayulestari@outlook.com" w:date="2021-11-12T15:48:00Z">
              <w:r>
                <w:t>”</w:t>
              </w:r>
            </w:ins>
          </w:p>
        </w:tc>
        <w:tc>
          <w:tcPr>
            <w:tcW w:w="3964" w:type="dxa"/>
            <w:vAlign w:val="center"/>
          </w:tcPr>
          <w:p w14:paraId="4ACA1B13" w14:textId="77777777" w:rsidR="009F78F1" w:rsidRPr="0044182F" w:rsidRDefault="009F78F1">
            <w:pPr>
              <w:pStyle w:val="ListParagraph"/>
              <w:ind w:left="450"/>
              <w:rPr>
                <w:ins w:id="4563" w:author="chaniaayulestari@outlook.com" w:date="2021-11-12T15:48:00Z"/>
              </w:rPr>
              <w:pPrChange w:id="4564" w:author="chaniaayulestari@outlook.com" w:date="2021-11-12T15:26:00Z">
                <w:pPr>
                  <w:ind w:left="511"/>
                </w:pPr>
              </w:pPrChange>
            </w:pPr>
          </w:p>
        </w:tc>
      </w:tr>
      <w:tr w:rsidR="009F78F1" w:rsidRPr="0044182F" w14:paraId="7F28D24C" w14:textId="77777777" w:rsidTr="00D26F74">
        <w:trPr>
          <w:jc w:val="center"/>
          <w:ins w:id="4565" w:author="chaniaayulestari@outlook.com" w:date="2021-11-12T15:48:00Z"/>
        </w:trPr>
        <w:tc>
          <w:tcPr>
            <w:tcW w:w="3827" w:type="dxa"/>
            <w:vAlign w:val="center"/>
          </w:tcPr>
          <w:p w14:paraId="58AD7EC5" w14:textId="77777777" w:rsidR="009F78F1" w:rsidRPr="0044182F" w:rsidRDefault="009F78F1">
            <w:pPr>
              <w:pStyle w:val="ListParagraph"/>
              <w:ind w:left="450"/>
              <w:rPr>
                <w:ins w:id="4566" w:author="chaniaayulestari@outlook.com" w:date="2021-11-12T15:48:00Z"/>
              </w:rPr>
              <w:pPrChange w:id="4567" w:author="chaniaayulestari@outlook.com" w:date="2021-11-12T15:25:00Z">
                <w:pPr>
                  <w:ind w:left="510"/>
                </w:pPr>
              </w:pPrChange>
            </w:pPr>
          </w:p>
        </w:tc>
        <w:tc>
          <w:tcPr>
            <w:tcW w:w="3964" w:type="dxa"/>
            <w:vAlign w:val="center"/>
          </w:tcPr>
          <w:p w14:paraId="12E53B83" w14:textId="6076154F" w:rsidR="009F78F1" w:rsidRPr="0044182F" w:rsidRDefault="009F78F1">
            <w:pPr>
              <w:numPr>
                <w:ilvl w:val="0"/>
                <w:numId w:val="98"/>
              </w:numPr>
              <w:spacing w:after="160"/>
              <w:ind w:left="450"/>
              <w:rPr>
                <w:ins w:id="4568" w:author="chaniaayulestari@outlook.com" w:date="2021-11-12T15:48:00Z"/>
              </w:rPr>
              <w:pPrChange w:id="4569" w:author="chaniaayulestari@outlook.com" w:date="2021-11-12T15:25:00Z">
                <w:pPr>
                  <w:numPr>
                    <w:numId w:val="84"/>
                  </w:numPr>
                  <w:spacing w:after="160"/>
                  <w:ind w:left="511" w:hanging="360"/>
                </w:pPr>
              </w:pPrChange>
            </w:pPr>
            <w:ins w:id="4570" w:author="chaniaayulestari@outlook.com" w:date="2021-11-12T15:48:00Z">
              <w:r>
                <w:t xml:space="preserve">Menampilkan seluruh </w:t>
              </w:r>
            </w:ins>
            <w:ins w:id="4571" w:author="chaniaayulestari@outlook.com" w:date="2021-11-12T15:49:00Z">
              <w:r>
                <w:t>data admin</w:t>
              </w:r>
            </w:ins>
          </w:p>
        </w:tc>
      </w:tr>
      <w:tr w:rsidR="009F78F1" w14:paraId="03CCDE76" w14:textId="77777777" w:rsidTr="00D26F74">
        <w:trPr>
          <w:jc w:val="center"/>
          <w:ins w:id="4572" w:author="chaniaayulestari@outlook.com" w:date="2021-11-12T15:48:00Z"/>
        </w:trPr>
        <w:tc>
          <w:tcPr>
            <w:tcW w:w="3827" w:type="dxa"/>
            <w:vAlign w:val="center"/>
          </w:tcPr>
          <w:p w14:paraId="5C18B946" w14:textId="68789A53" w:rsidR="009F78F1" w:rsidRPr="0044182F" w:rsidRDefault="009F78F1">
            <w:pPr>
              <w:pStyle w:val="ListParagraph"/>
              <w:numPr>
                <w:ilvl w:val="0"/>
                <w:numId w:val="98"/>
              </w:numPr>
              <w:ind w:left="450"/>
              <w:rPr>
                <w:ins w:id="4573" w:author="chaniaayulestari@outlook.com" w:date="2021-11-12T15:48:00Z"/>
              </w:rPr>
              <w:pPrChange w:id="4574" w:author="chaniaayulestari@outlook.com" w:date="2021-11-12T15:25:00Z">
                <w:pPr>
                  <w:pStyle w:val="ListParagraph"/>
                  <w:numPr>
                    <w:numId w:val="84"/>
                  </w:numPr>
                  <w:ind w:hanging="360"/>
                </w:pPr>
              </w:pPrChange>
            </w:pPr>
            <w:ins w:id="4575" w:author="chaniaayulestari@outlook.com" w:date="2021-11-12T15:48:00Z">
              <w:r>
                <w:t xml:space="preserve">Menghapus data </w:t>
              </w:r>
            </w:ins>
            <w:ins w:id="4576" w:author="chaniaayulestari@outlook.com" w:date="2021-11-12T15:49:00Z">
              <w:r>
                <w:t>admin</w:t>
              </w:r>
            </w:ins>
            <w:ins w:id="4577" w:author="chaniaayulestari@outlook.com" w:date="2021-11-12T15:48:00Z">
              <w:r>
                <w:t xml:space="preserve"> tertentu</w:t>
              </w:r>
            </w:ins>
          </w:p>
        </w:tc>
        <w:tc>
          <w:tcPr>
            <w:tcW w:w="3964" w:type="dxa"/>
            <w:vAlign w:val="center"/>
          </w:tcPr>
          <w:p w14:paraId="3B88A273" w14:textId="77777777" w:rsidR="009F78F1" w:rsidRDefault="009F78F1">
            <w:pPr>
              <w:pStyle w:val="ListParagraph"/>
              <w:spacing w:after="160"/>
              <w:ind w:left="450"/>
              <w:rPr>
                <w:ins w:id="4578" w:author="chaniaayulestari@outlook.com" w:date="2021-11-12T15:48:00Z"/>
              </w:rPr>
              <w:pPrChange w:id="4579" w:author="chaniaayulestari@outlook.com" w:date="2021-11-12T15:26:00Z">
                <w:pPr>
                  <w:spacing w:after="160"/>
                  <w:ind w:left="511"/>
                </w:pPr>
              </w:pPrChange>
            </w:pPr>
          </w:p>
        </w:tc>
      </w:tr>
      <w:tr w:rsidR="009F78F1" w14:paraId="78579B40" w14:textId="77777777" w:rsidTr="00D26F74">
        <w:trPr>
          <w:jc w:val="center"/>
          <w:ins w:id="4580" w:author="chaniaayulestari@outlook.com" w:date="2021-11-12T15:48:00Z"/>
        </w:trPr>
        <w:tc>
          <w:tcPr>
            <w:tcW w:w="3827" w:type="dxa"/>
            <w:vAlign w:val="center"/>
          </w:tcPr>
          <w:p w14:paraId="657F0FAF" w14:textId="77777777" w:rsidR="009F78F1" w:rsidRDefault="009F78F1">
            <w:pPr>
              <w:pStyle w:val="ListParagraph"/>
              <w:ind w:left="450"/>
              <w:rPr>
                <w:ins w:id="4581" w:author="chaniaayulestari@outlook.com" w:date="2021-11-12T15:48:00Z"/>
              </w:rPr>
              <w:pPrChange w:id="4582" w:author="chaniaayulestari@outlook.com" w:date="2021-11-12T15:26:00Z">
                <w:pPr>
                  <w:pStyle w:val="ListParagraph"/>
                </w:pPr>
              </w:pPrChange>
            </w:pPr>
          </w:p>
        </w:tc>
        <w:tc>
          <w:tcPr>
            <w:tcW w:w="3964" w:type="dxa"/>
            <w:vAlign w:val="center"/>
          </w:tcPr>
          <w:p w14:paraId="56899CF7" w14:textId="01AF1B32" w:rsidR="009F78F1" w:rsidRDefault="009F78F1">
            <w:pPr>
              <w:pStyle w:val="ListParagraph"/>
              <w:numPr>
                <w:ilvl w:val="0"/>
                <w:numId w:val="98"/>
              </w:numPr>
              <w:spacing w:after="160"/>
              <w:ind w:left="450"/>
              <w:rPr>
                <w:ins w:id="4583" w:author="chaniaayulestari@outlook.com" w:date="2021-11-12T15:48:00Z"/>
              </w:rPr>
              <w:pPrChange w:id="4584" w:author="chaniaayulestari@outlook.com" w:date="2021-11-12T15:25:00Z">
                <w:pPr>
                  <w:pStyle w:val="ListParagraph"/>
                  <w:numPr>
                    <w:numId w:val="84"/>
                  </w:numPr>
                  <w:spacing w:after="160"/>
                  <w:ind w:hanging="360"/>
                </w:pPr>
              </w:pPrChange>
            </w:pPr>
            <w:ins w:id="4585" w:author="chaniaayulestari@outlook.com" w:date="2021-11-12T15:48:00Z">
              <w:r>
                <w:t xml:space="preserve">Melakukan penghapusan data </w:t>
              </w:r>
            </w:ins>
            <w:ins w:id="4586" w:author="chaniaayulestari@outlook.com" w:date="2021-11-12T15:49:00Z">
              <w:r>
                <w:t>admin</w:t>
              </w:r>
            </w:ins>
            <w:ins w:id="4587" w:author="chaniaayulestari@outlook.com" w:date="2021-11-12T15:48:00Z">
              <w:r>
                <w:t xml:space="preserve"> pada </w:t>
              </w:r>
              <w:r w:rsidRPr="00C70CAF">
                <w:rPr>
                  <w:i/>
                  <w:iCs/>
                </w:rPr>
                <w:t>database</w:t>
              </w:r>
            </w:ins>
          </w:p>
        </w:tc>
      </w:tr>
      <w:tr w:rsidR="009F78F1" w:rsidRPr="001B1AF9" w14:paraId="19F7F8DB" w14:textId="77777777" w:rsidTr="00D26F74">
        <w:trPr>
          <w:jc w:val="center"/>
          <w:ins w:id="4588" w:author="chaniaayulestari@outlook.com" w:date="2021-11-12T15:48:00Z"/>
        </w:trPr>
        <w:tc>
          <w:tcPr>
            <w:tcW w:w="7791" w:type="dxa"/>
            <w:gridSpan w:val="2"/>
            <w:shd w:val="clear" w:color="auto" w:fill="F2EE98"/>
            <w:vAlign w:val="center"/>
          </w:tcPr>
          <w:p w14:paraId="53EBD930" w14:textId="77777777" w:rsidR="009F78F1" w:rsidRPr="001B1AF9" w:rsidRDefault="009F78F1" w:rsidP="00D26F74">
            <w:pPr>
              <w:pStyle w:val="ListParagraph"/>
              <w:spacing w:after="160"/>
              <w:ind w:left="468"/>
              <w:jc w:val="center"/>
              <w:rPr>
                <w:ins w:id="4589" w:author="chaniaayulestari@outlook.com" w:date="2021-11-12T15:48:00Z"/>
                <w:b/>
                <w:bCs/>
              </w:rPr>
            </w:pPr>
            <w:ins w:id="4590" w:author="chaniaayulestari@outlook.com" w:date="2021-11-12T15:48:00Z">
              <w:r w:rsidRPr="001B1AF9">
                <w:rPr>
                  <w:b/>
                  <w:bCs/>
                </w:rPr>
                <w:t>Skenario Eksepsi (Optional)</w:t>
              </w:r>
            </w:ins>
          </w:p>
        </w:tc>
      </w:tr>
      <w:tr w:rsidR="009F78F1" w:rsidRPr="001B1AF9" w14:paraId="6787D77E" w14:textId="77777777" w:rsidTr="00D26F74">
        <w:trPr>
          <w:jc w:val="center"/>
          <w:ins w:id="4591" w:author="chaniaayulestari@outlook.com" w:date="2021-11-12T15:48:00Z"/>
        </w:trPr>
        <w:tc>
          <w:tcPr>
            <w:tcW w:w="3827" w:type="dxa"/>
            <w:shd w:val="clear" w:color="auto" w:fill="F2EE98"/>
            <w:vAlign w:val="center"/>
          </w:tcPr>
          <w:p w14:paraId="5912AB0B" w14:textId="77777777" w:rsidR="009F78F1" w:rsidRPr="001B1AF9" w:rsidRDefault="009F78F1" w:rsidP="00D26F74">
            <w:pPr>
              <w:pStyle w:val="ListParagraph"/>
              <w:ind w:left="450"/>
              <w:jc w:val="center"/>
              <w:rPr>
                <w:ins w:id="4592" w:author="chaniaayulestari@outlook.com" w:date="2021-11-12T15:48:00Z"/>
                <w:b/>
                <w:bCs/>
              </w:rPr>
            </w:pPr>
            <w:ins w:id="4593" w:author="chaniaayulestari@outlook.com" w:date="2021-11-12T15:48:00Z">
              <w:r w:rsidRPr="001B1AF9">
                <w:rPr>
                  <w:b/>
                  <w:bCs/>
                </w:rPr>
                <w:t>Aksi Aktor</w:t>
              </w:r>
            </w:ins>
          </w:p>
        </w:tc>
        <w:tc>
          <w:tcPr>
            <w:tcW w:w="3964" w:type="dxa"/>
            <w:shd w:val="clear" w:color="auto" w:fill="F2EE98"/>
            <w:vAlign w:val="center"/>
          </w:tcPr>
          <w:p w14:paraId="3C38BBC2" w14:textId="77777777" w:rsidR="009F78F1" w:rsidRPr="001B1AF9" w:rsidRDefault="009F78F1" w:rsidP="00D26F74">
            <w:pPr>
              <w:pStyle w:val="ListParagraph"/>
              <w:spacing w:after="160"/>
              <w:ind w:left="468"/>
              <w:jc w:val="center"/>
              <w:rPr>
                <w:ins w:id="4594" w:author="chaniaayulestari@outlook.com" w:date="2021-11-12T15:48:00Z"/>
                <w:b/>
                <w:bCs/>
              </w:rPr>
            </w:pPr>
            <w:ins w:id="4595" w:author="chaniaayulestari@outlook.com" w:date="2021-11-12T15:48:00Z">
              <w:r w:rsidRPr="001B1AF9">
                <w:rPr>
                  <w:b/>
                  <w:bCs/>
                </w:rPr>
                <w:t>Reaksi Sistem</w:t>
              </w:r>
            </w:ins>
          </w:p>
        </w:tc>
      </w:tr>
      <w:tr w:rsidR="009F78F1" w14:paraId="66BAD1D7" w14:textId="77777777" w:rsidTr="00D26F74">
        <w:trPr>
          <w:jc w:val="center"/>
          <w:ins w:id="4596" w:author="chaniaayulestari@outlook.com" w:date="2021-11-12T15:48:00Z"/>
        </w:trPr>
        <w:tc>
          <w:tcPr>
            <w:tcW w:w="3827" w:type="dxa"/>
            <w:vAlign w:val="center"/>
          </w:tcPr>
          <w:p w14:paraId="6162EAB1" w14:textId="3DB990DE" w:rsidR="009F78F1" w:rsidRDefault="009F78F1">
            <w:pPr>
              <w:ind w:left="25"/>
              <w:rPr>
                <w:ins w:id="4597" w:author="chaniaayulestari@outlook.com" w:date="2021-11-12T15:48:00Z"/>
              </w:rPr>
              <w:pPrChange w:id="4598" w:author="chaniaayulestari@outlook.com" w:date="2021-11-12T15:26:00Z">
                <w:pPr>
                  <w:ind w:left="360"/>
                </w:pPr>
              </w:pPrChange>
            </w:pPr>
            <w:ins w:id="4599" w:author="chaniaayulestari@outlook.com" w:date="2021-11-12T15:48:00Z">
              <w:r>
                <w:t xml:space="preserve">3a. Tidak memasukan secara benar data </w:t>
              </w:r>
            </w:ins>
            <w:ins w:id="4600" w:author="chaniaayulestari@outlook.com" w:date="2021-11-12T15:49:00Z">
              <w:r>
                <w:t>admin</w:t>
              </w:r>
            </w:ins>
            <w:ins w:id="4601" w:author="chaniaayulestari@outlook.com" w:date="2021-11-12T15:48:00Z">
              <w:r>
                <w:t xml:space="preserve"> yang akan dihapus</w:t>
              </w:r>
            </w:ins>
          </w:p>
        </w:tc>
        <w:tc>
          <w:tcPr>
            <w:tcW w:w="3964" w:type="dxa"/>
            <w:vAlign w:val="center"/>
          </w:tcPr>
          <w:p w14:paraId="2AD2740D" w14:textId="77777777" w:rsidR="009F78F1" w:rsidRDefault="009F78F1">
            <w:pPr>
              <w:pStyle w:val="ListParagraph"/>
              <w:spacing w:after="160"/>
              <w:ind w:left="25"/>
              <w:rPr>
                <w:ins w:id="4602" w:author="chaniaayulestari@outlook.com" w:date="2021-11-12T15:48:00Z"/>
              </w:rPr>
              <w:pPrChange w:id="4603" w:author="chaniaayulestari@outlook.com" w:date="2021-11-12T15:26:00Z">
                <w:pPr>
                  <w:pStyle w:val="ListParagraph"/>
                  <w:spacing w:after="160"/>
                  <w:ind w:left="468"/>
                </w:pPr>
              </w:pPrChange>
            </w:pPr>
          </w:p>
        </w:tc>
      </w:tr>
      <w:tr w:rsidR="009F78F1" w14:paraId="223BFB48" w14:textId="77777777" w:rsidTr="00D26F74">
        <w:trPr>
          <w:jc w:val="center"/>
          <w:ins w:id="4604" w:author="chaniaayulestari@outlook.com" w:date="2021-11-12T15:48:00Z"/>
        </w:trPr>
        <w:tc>
          <w:tcPr>
            <w:tcW w:w="3827" w:type="dxa"/>
            <w:vAlign w:val="center"/>
          </w:tcPr>
          <w:p w14:paraId="28110B02" w14:textId="77777777" w:rsidR="009F78F1" w:rsidRDefault="009F78F1">
            <w:pPr>
              <w:pStyle w:val="ListParagraph"/>
              <w:ind w:left="25"/>
              <w:rPr>
                <w:ins w:id="4605" w:author="chaniaayulestari@outlook.com" w:date="2021-11-12T15:48:00Z"/>
              </w:rPr>
              <w:pPrChange w:id="4606" w:author="chaniaayulestari@outlook.com" w:date="2021-11-12T15:26:00Z">
                <w:pPr>
                  <w:pStyle w:val="ListParagraph"/>
                  <w:ind w:left="450"/>
                </w:pPr>
              </w:pPrChange>
            </w:pPr>
          </w:p>
        </w:tc>
        <w:tc>
          <w:tcPr>
            <w:tcW w:w="3964" w:type="dxa"/>
            <w:vAlign w:val="center"/>
          </w:tcPr>
          <w:p w14:paraId="30E026C4" w14:textId="6181277D" w:rsidR="009F78F1" w:rsidRDefault="009F78F1">
            <w:pPr>
              <w:spacing w:after="160"/>
              <w:ind w:left="25"/>
              <w:rPr>
                <w:ins w:id="4607" w:author="chaniaayulestari@outlook.com" w:date="2021-11-12T15:48:00Z"/>
              </w:rPr>
              <w:pPrChange w:id="4608" w:author="chaniaayulestari@outlook.com" w:date="2021-11-12T15:26:00Z">
                <w:pPr>
                  <w:spacing w:after="160"/>
                  <w:ind w:left="360"/>
                </w:pPr>
              </w:pPrChange>
            </w:pPr>
            <w:ins w:id="4609" w:author="chaniaayulestari@outlook.com" w:date="2021-11-12T15:48:00Z">
              <w:r>
                <w:t xml:space="preserve">3b. Menampilkan pemberitahuan melalui notifikasi bahwa data </w:t>
              </w:r>
            </w:ins>
            <w:ins w:id="4610" w:author="chaniaayulestari@outlook.com" w:date="2021-11-12T15:49:00Z">
              <w:r>
                <w:t>admin</w:t>
              </w:r>
            </w:ins>
            <w:ins w:id="4611" w:author="chaniaayulestari@outlook.com" w:date="2021-11-12T15:48:00Z">
              <w:r>
                <w:t xml:space="preserve"> </w:t>
              </w:r>
            </w:ins>
            <w:ins w:id="4612" w:author="chaniaayulestari@outlook.com" w:date="2021-11-12T15:49:00Z">
              <w:r>
                <w:t>gagal ditambahkan</w:t>
              </w:r>
            </w:ins>
          </w:p>
        </w:tc>
      </w:tr>
    </w:tbl>
    <w:p w14:paraId="6D763334" w14:textId="77777777" w:rsidR="009F78F1" w:rsidRDefault="009F78F1">
      <w:pPr>
        <w:ind w:left="66"/>
        <w:rPr>
          <w:ins w:id="4613" w:author="chaniaayulestari@outlook.com" w:date="2021-11-12T15:28:00Z"/>
        </w:rPr>
        <w:pPrChange w:id="4614" w:author="chaniaayulestari@outlook.com" w:date="2021-11-12T15:48:00Z">
          <w:pPr>
            <w:pStyle w:val="ListParagraph"/>
            <w:numPr>
              <w:numId w:val="95"/>
            </w:numPr>
            <w:ind w:left="426" w:hanging="360"/>
          </w:pPr>
        </w:pPrChange>
      </w:pPr>
    </w:p>
    <w:p w14:paraId="28D1F078" w14:textId="7A9A22F7" w:rsidR="00D04EA5" w:rsidRDefault="00D04EA5" w:rsidP="00D04EA5">
      <w:pPr>
        <w:pStyle w:val="ListParagraph"/>
        <w:numPr>
          <w:ilvl w:val="0"/>
          <w:numId w:val="95"/>
        </w:numPr>
        <w:ind w:left="426"/>
        <w:rPr>
          <w:ins w:id="4615" w:author="chaniaayulestari@outlook.com" w:date="2021-11-12T16:30:00Z"/>
        </w:rPr>
      </w:pPr>
      <w:ins w:id="4616" w:author="chaniaayulestari@outlook.com" w:date="2021-11-12T15:28:00Z">
        <w:r>
          <w:t>Skenarion Edit</w:t>
        </w:r>
      </w:ins>
      <w:ins w:id="4617" w:author="chaniaayulestari@outlook.com" w:date="2021-11-12T15:51:00Z">
        <w:r w:rsidR="009F78F1">
          <w:t xml:space="preserve"> Admin</w:t>
        </w:r>
      </w:ins>
    </w:p>
    <w:p w14:paraId="5E4DF138" w14:textId="635B51E7" w:rsidR="00A25E3C" w:rsidRDefault="00A25E3C">
      <w:pPr>
        <w:pStyle w:val="Caption"/>
        <w:keepNext/>
        <w:jc w:val="center"/>
        <w:rPr>
          <w:ins w:id="4618" w:author="chaniaayulestari@outlook.com" w:date="2021-11-13T14:08:00Z"/>
        </w:rPr>
        <w:pPrChange w:id="4619" w:author="chaniaayulestari@outlook.com" w:date="2021-11-13T14:08:00Z">
          <w:pPr/>
        </w:pPrChange>
      </w:pPr>
      <w:bookmarkStart w:id="4620" w:name="_Toc87762747"/>
      <w:ins w:id="4621" w:author="chaniaayulestari@outlook.com" w:date="2021-11-13T14:08:00Z">
        <w:r>
          <w:t xml:space="preserve">Tabel 3. </w:t>
        </w:r>
      </w:ins>
      <w:ins w:id="4622" w:author="Rafi Aziizi" w:date="2021-11-14T11:08:00Z">
        <w:r w:rsidR="001B2DEA">
          <w:fldChar w:fldCharType="begin"/>
        </w:r>
        <w:r w:rsidR="001B2DEA">
          <w:instrText xml:space="preserve"> SEQ Tabel_3. \* ARABIC </w:instrText>
        </w:r>
      </w:ins>
      <w:r w:rsidR="001B2DEA">
        <w:fldChar w:fldCharType="separate"/>
      </w:r>
      <w:ins w:id="4623" w:author="Rafi Aziizi" w:date="2021-11-14T11:08:00Z">
        <w:r w:rsidR="001B2DEA">
          <w:rPr>
            <w:noProof/>
          </w:rPr>
          <w:t>34</w:t>
        </w:r>
        <w:r w:rsidR="001B2DEA">
          <w:fldChar w:fldCharType="end"/>
        </w:r>
      </w:ins>
      <w:ins w:id="4624" w:author="chaniaayulestari@outlook.com" w:date="2021-11-13T14:08:00Z">
        <w:del w:id="4625" w:author="Rafi Aziizi" w:date="2021-11-14T09:52:00Z">
          <w:r w:rsidDel="003640C9">
            <w:fldChar w:fldCharType="begin"/>
          </w:r>
          <w:r w:rsidDel="003640C9">
            <w:delInstrText xml:space="preserve"> SEQ Tabel_3. \* ARABIC </w:delInstrText>
          </w:r>
        </w:del>
      </w:ins>
      <w:del w:id="4626" w:author="Rafi Aziizi" w:date="2021-11-14T09:52:00Z">
        <w:r w:rsidDel="003640C9">
          <w:fldChar w:fldCharType="end"/>
        </w:r>
      </w:del>
      <w:ins w:id="4627" w:author="chaniaayulestari@outlook.com" w:date="2021-11-13T14:08:00Z">
        <w:r>
          <w:t xml:space="preserve"> Skenario Edit Admin</w:t>
        </w:r>
        <w:bookmarkEnd w:id="462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F78F1" w:rsidRPr="00A46E0B" w14:paraId="0AA48938" w14:textId="77777777" w:rsidTr="00D26F74">
        <w:trPr>
          <w:jc w:val="center"/>
          <w:ins w:id="4628" w:author="chaniaayulestari@outlook.com" w:date="2021-11-12T15:50:00Z"/>
        </w:trPr>
        <w:tc>
          <w:tcPr>
            <w:tcW w:w="3827" w:type="dxa"/>
            <w:shd w:val="clear" w:color="auto" w:fill="F2EE98"/>
            <w:vAlign w:val="center"/>
          </w:tcPr>
          <w:p w14:paraId="7CD33683" w14:textId="77777777" w:rsidR="009F78F1" w:rsidRPr="0044182F" w:rsidRDefault="009F78F1" w:rsidP="00D26F74">
            <w:pPr>
              <w:rPr>
                <w:ins w:id="4629" w:author="chaniaayulestari@outlook.com" w:date="2021-11-12T15:50:00Z"/>
                <w:b/>
              </w:rPr>
            </w:pPr>
            <w:ins w:id="4630" w:author="chaniaayulestari@outlook.com" w:date="2021-11-12T15:50:00Z">
              <w:r w:rsidRPr="0044182F">
                <w:rPr>
                  <w:b/>
                </w:rPr>
                <w:t>Name</w:t>
              </w:r>
            </w:ins>
          </w:p>
        </w:tc>
        <w:tc>
          <w:tcPr>
            <w:tcW w:w="3964" w:type="dxa"/>
            <w:shd w:val="clear" w:color="auto" w:fill="F2EE98"/>
            <w:vAlign w:val="center"/>
          </w:tcPr>
          <w:p w14:paraId="4DDF4D47" w14:textId="47AFE25A" w:rsidR="009F78F1" w:rsidRPr="00A46E0B" w:rsidRDefault="009F78F1" w:rsidP="00D26F74">
            <w:pPr>
              <w:rPr>
                <w:ins w:id="4631" w:author="chaniaayulestari@outlook.com" w:date="2021-11-12T15:50:00Z"/>
              </w:rPr>
            </w:pPr>
            <w:ins w:id="4632" w:author="chaniaayulestari@outlook.com" w:date="2021-11-12T15:50:00Z">
              <w:r>
                <w:t xml:space="preserve">Edit </w:t>
              </w:r>
            </w:ins>
            <w:ins w:id="4633" w:author="chaniaayulestari@outlook.com" w:date="2021-11-12T15:51:00Z">
              <w:r>
                <w:t>Admin</w:t>
              </w:r>
            </w:ins>
          </w:p>
        </w:tc>
      </w:tr>
      <w:tr w:rsidR="009F78F1" w:rsidRPr="002F6C1D" w14:paraId="1985CF0E" w14:textId="77777777" w:rsidTr="00D26F74">
        <w:trPr>
          <w:jc w:val="center"/>
          <w:ins w:id="4634" w:author="chaniaayulestari@outlook.com" w:date="2021-11-12T15:50:00Z"/>
        </w:trPr>
        <w:tc>
          <w:tcPr>
            <w:tcW w:w="3827" w:type="dxa"/>
            <w:vAlign w:val="center"/>
          </w:tcPr>
          <w:p w14:paraId="6530D673" w14:textId="77777777" w:rsidR="009F78F1" w:rsidRPr="0044182F" w:rsidRDefault="009F78F1" w:rsidP="00D26F74">
            <w:pPr>
              <w:rPr>
                <w:ins w:id="4635" w:author="chaniaayulestari@outlook.com" w:date="2021-11-12T15:50:00Z"/>
                <w:b/>
              </w:rPr>
            </w:pPr>
            <w:ins w:id="4636" w:author="chaniaayulestari@outlook.com" w:date="2021-11-12T15:50:00Z">
              <w:r w:rsidRPr="0044182F">
                <w:rPr>
                  <w:b/>
                </w:rPr>
                <w:t>ID</w:t>
              </w:r>
            </w:ins>
          </w:p>
        </w:tc>
        <w:tc>
          <w:tcPr>
            <w:tcW w:w="3964" w:type="dxa"/>
            <w:vAlign w:val="center"/>
          </w:tcPr>
          <w:p w14:paraId="1D9FE0F5" w14:textId="3A43728A" w:rsidR="009F78F1" w:rsidRPr="002F6C1D" w:rsidRDefault="009F78F1" w:rsidP="00D26F74">
            <w:pPr>
              <w:rPr>
                <w:ins w:id="4637" w:author="chaniaayulestari@outlook.com" w:date="2021-11-12T15:50:00Z"/>
              </w:rPr>
            </w:pPr>
            <w:ins w:id="4638" w:author="chaniaayulestari@outlook.com" w:date="2021-11-12T15:50:00Z">
              <w:r>
                <w:t>RC16</w:t>
              </w:r>
            </w:ins>
            <w:ins w:id="4639" w:author="Rafi Aziizi" w:date="2021-11-13T06:57:00Z">
              <w:r w:rsidR="005049EC">
                <w:t>.3</w:t>
              </w:r>
            </w:ins>
          </w:p>
        </w:tc>
      </w:tr>
      <w:tr w:rsidR="009F78F1" w:rsidRPr="000C722D" w14:paraId="4C8A645F" w14:textId="77777777" w:rsidTr="00D26F74">
        <w:trPr>
          <w:jc w:val="center"/>
          <w:ins w:id="4640" w:author="chaniaayulestari@outlook.com" w:date="2021-11-12T15:50:00Z"/>
        </w:trPr>
        <w:tc>
          <w:tcPr>
            <w:tcW w:w="3827" w:type="dxa"/>
            <w:vAlign w:val="center"/>
          </w:tcPr>
          <w:p w14:paraId="3D64FA78" w14:textId="77777777" w:rsidR="009F78F1" w:rsidRPr="0044182F" w:rsidRDefault="009F78F1" w:rsidP="00D26F74">
            <w:pPr>
              <w:rPr>
                <w:ins w:id="4641" w:author="chaniaayulestari@outlook.com" w:date="2021-11-12T15:50:00Z"/>
                <w:b/>
              </w:rPr>
            </w:pPr>
            <w:ins w:id="4642" w:author="chaniaayulestari@outlook.com" w:date="2021-11-12T15:50:00Z">
              <w:r w:rsidRPr="0044182F">
                <w:rPr>
                  <w:b/>
                </w:rPr>
                <w:t>Description</w:t>
              </w:r>
            </w:ins>
          </w:p>
        </w:tc>
        <w:tc>
          <w:tcPr>
            <w:tcW w:w="3964" w:type="dxa"/>
          </w:tcPr>
          <w:p w14:paraId="65E991C7" w14:textId="18C9F13F" w:rsidR="009F78F1" w:rsidRPr="000C722D" w:rsidRDefault="009F78F1" w:rsidP="00D26F74">
            <w:pPr>
              <w:rPr>
                <w:ins w:id="4643" w:author="chaniaayulestari@outlook.com" w:date="2021-11-12T15:50:00Z"/>
              </w:rPr>
            </w:pPr>
            <w:ins w:id="4644" w:author="chaniaayulestari@outlook.com" w:date="2021-11-12T15:50:00Z">
              <w:r>
                <w:t xml:space="preserve">Use case ini merupakan use case generalisasi dari kelola </w:t>
              </w:r>
            </w:ins>
            <w:ins w:id="4645" w:author="chaniaayulestari@outlook.com" w:date="2021-11-12T15:51:00Z">
              <w:r>
                <w:t>admin</w:t>
              </w:r>
            </w:ins>
            <w:ins w:id="4646" w:author="chaniaayulestari@outlook.com" w:date="2021-11-12T15:50:00Z">
              <w:r>
                <w:t xml:space="preserve"> untuk memperbaharui data </w:t>
              </w:r>
            </w:ins>
            <w:ins w:id="4647" w:author="chaniaayulestari@outlook.com" w:date="2021-11-12T15:51:00Z">
              <w:r w:rsidR="00722680">
                <w:t>admin.</w:t>
              </w:r>
            </w:ins>
          </w:p>
        </w:tc>
      </w:tr>
      <w:tr w:rsidR="009F78F1" w:rsidRPr="002F6C1D" w14:paraId="684087C1" w14:textId="77777777" w:rsidTr="00D26F74">
        <w:trPr>
          <w:jc w:val="center"/>
          <w:ins w:id="4648" w:author="chaniaayulestari@outlook.com" w:date="2021-11-12T15:50:00Z"/>
        </w:trPr>
        <w:tc>
          <w:tcPr>
            <w:tcW w:w="3827" w:type="dxa"/>
            <w:vAlign w:val="center"/>
          </w:tcPr>
          <w:p w14:paraId="74396B9F" w14:textId="77777777" w:rsidR="009F78F1" w:rsidRPr="0044182F" w:rsidRDefault="009F78F1" w:rsidP="00D26F74">
            <w:pPr>
              <w:rPr>
                <w:ins w:id="4649" w:author="chaniaayulestari@outlook.com" w:date="2021-11-12T15:50:00Z"/>
                <w:b/>
              </w:rPr>
            </w:pPr>
            <w:ins w:id="4650" w:author="chaniaayulestari@outlook.com" w:date="2021-11-12T15:50:00Z">
              <w:r w:rsidRPr="0044182F">
                <w:rPr>
                  <w:b/>
                </w:rPr>
                <w:t>Actors</w:t>
              </w:r>
            </w:ins>
          </w:p>
        </w:tc>
        <w:tc>
          <w:tcPr>
            <w:tcW w:w="3964" w:type="dxa"/>
            <w:vAlign w:val="center"/>
          </w:tcPr>
          <w:p w14:paraId="59E2AE2B" w14:textId="77777777" w:rsidR="009F78F1" w:rsidRPr="002F6C1D" w:rsidRDefault="009F78F1" w:rsidP="00D26F74">
            <w:pPr>
              <w:rPr>
                <w:ins w:id="4651" w:author="chaniaayulestari@outlook.com" w:date="2021-11-12T15:50:00Z"/>
              </w:rPr>
            </w:pPr>
            <w:ins w:id="4652" w:author="chaniaayulestari@outlook.com" w:date="2021-11-12T15:50:00Z">
              <w:r>
                <w:t>Bag.IT, Guru BK.</w:t>
              </w:r>
            </w:ins>
          </w:p>
        </w:tc>
      </w:tr>
      <w:tr w:rsidR="009F78F1" w:rsidRPr="007B7AB3" w14:paraId="15E043F1" w14:textId="77777777" w:rsidTr="00D26F74">
        <w:trPr>
          <w:jc w:val="center"/>
          <w:ins w:id="4653" w:author="chaniaayulestari@outlook.com" w:date="2021-11-12T15:50:00Z"/>
        </w:trPr>
        <w:tc>
          <w:tcPr>
            <w:tcW w:w="3827" w:type="dxa"/>
            <w:vAlign w:val="center"/>
          </w:tcPr>
          <w:p w14:paraId="0EA4D2AE" w14:textId="77777777" w:rsidR="009F78F1" w:rsidRPr="0044182F" w:rsidRDefault="009F78F1" w:rsidP="00D26F74">
            <w:pPr>
              <w:rPr>
                <w:ins w:id="4654" w:author="chaniaayulestari@outlook.com" w:date="2021-11-12T15:50:00Z"/>
                <w:b/>
              </w:rPr>
            </w:pPr>
            <w:ins w:id="4655" w:author="chaniaayulestari@outlook.com" w:date="2021-11-12T15:50:00Z">
              <w:r w:rsidRPr="0044182F">
                <w:rPr>
                  <w:b/>
                </w:rPr>
                <w:t>Frequency of Use</w:t>
              </w:r>
            </w:ins>
          </w:p>
        </w:tc>
        <w:tc>
          <w:tcPr>
            <w:tcW w:w="3964" w:type="dxa"/>
            <w:vAlign w:val="center"/>
          </w:tcPr>
          <w:p w14:paraId="64330F56" w14:textId="77777777" w:rsidR="009F78F1" w:rsidRPr="007B7AB3" w:rsidRDefault="009F78F1" w:rsidP="00D26F74">
            <w:pPr>
              <w:rPr>
                <w:ins w:id="4656" w:author="chaniaayulestari@outlook.com" w:date="2021-11-12T15:50:00Z"/>
                <w:i/>
                <w:iCs/>
              </w:rPr>
            </w:pPr>
            <w:ins w:id="4657" w:author="chaniaayulestari@outlook.com" w:date="2021-11-12T15:50:00Z">
              <w:r>
                <w:rPr>
                  <w:i/>
                  <w:iCs/>
                </w:rPr>
                <w:t>Conditional</w:t>
              </w:r>
            </w:ins>
          </w:p>
        </w:tc>
      </w:tr>
      <w:tr w:rsidR="009F78F1" w:rsidRPr="0044182F" w14:paraId="706C99BE" w14:textId="77777777" w:rsidTr="00D26F74">
        <w:trPr>
          <w:jc w:val="center"/>
          <w:ins w:id="4658" w:author="chaniaayulestari@outlook.com" w:date="2021-11-12T15:50:00Z"/>
        </w:trPr>
        <w:tc>
          <w:tcPr>
            <w:tcW w:w="3827" w:type="dxa"/>
            <w:vAlign w:val="center"/>
          </w:tcPr>
          <w:p w14:paraId="579B2507" w14:textId="77777777" w:rsidR="009F78F1" w:rsidRPr="0044182F" w:rsidRDefault="009F78F1" w:rsidP="00D26F74">
            <w:pPr>
              <w:rPr>
                <w:ins w:id="4659" w:author="chaniaayulestari@outlook.com" w:date="2021-11-12T15:50:00Z"/>
                <w:b/>
              </w:rPr>
            </w:pPr>
            <w:ins w:id="4660" w:author="chaniaayulestari@outlook.com" w:date="2021-11-12T15:50:00Z">
              <w:r w:rsidRPr="0044182F">
                <w:rPr>
                  <w:b/>
                </w:rPr>
                <w:lastRenderedPageBreak/>
                <w:t>Triggers</w:t>
              </w:r>
            </w:ins>
          </w:p>
        </w:tc>
        <w:tc>
          <w:tcPr>
            <w:tcW w:w="3964" w:type="dxa"/>
            <w:vAlign w:val="center"/>
          </w:tcPr>
          <w:p w14:paraId="75E86B63" w14:textId="77777777" w:rsidR="009F78F1" w:rsidRPr="0044182F" w:rsidRDefault="009F78F1" w:rsidP="00D26F74">
            <w:pPr>
              <w:rPr>
                <w:ins w:id="4661" w:author="chaniaayulestari@outlook.com" w:date="2021-11-12T15:50:00Z"/>
              </w:rPr>
            </w:pPr>
            <w:ins w:id="4662" w:author="chaniaayulestari@outlook.com" w:date="2021-11-12T15:50:00Z">
              <w:r>
                <w:t>-</w:t>
              </w:r>
            </w:ins>
          </w:p>
        </w:tc>
      </w:tr>
      <w:tr w:rsidR="009F78F1" w:rsidRPr="0081005E" w14:paraId="0375FCFE" w14:textId="77777777" w:rsidTr="00D26F74">
        <w:trPr>
          <w:jc w:val="center"/>
          <w:ins w:id="4663" w:author="chaniaayulestari@outlook.com" w:date="2021-11-12T15:50:00Z"/>
        </w:trPr>
        <w:tc>
          <w:tcPr>
            <w:tcW w:w="3827" w:type="dxa"/>
            <w:vAlign w:val="center"/>
          </w:tcPr>
          <w:p w14:paraId="1152F3B4" w14:textId="77777777" w:rsidR="009F78F1" w:rsidRPr="0044182F" w:rsidRDefault="009F78F1" w:rsidP="00D26F74">
            <w:pPr>
              <w:rPr>
                <w:ins w:id="4664" w:author="chaniaayulestari@outlook.com" w:date="2021-11-12T15:50:00Z"/>
                <w:b/>
              </w:rPr>
            </w:pPr>
            <w:ins w:id="4665" w:author="chaniaayulestari@outlook.com" w:date="2021-11-12T15:50:00Z">
              <w:r w:rsidRPr="0044182F">
                <w:rPr>
                  <w:b/>
                </w:rPr>
                <w:t>Pre-Conditions</w:t>
              </w:r>
            </w:ins>
          </w:p>
        </w:tc>
        <w:tc>
          <w:tcPr>
            <w:tcW w:w="3964" w:type="dxa"/>
            <w:vAlign w:val="center"/>
          </w:tcPr>
          <w:p w14:paraId="365C0699" w14:textId="75D416B4" w:rsidR="009F78F1" w:rsidRPr="0081005E" w:rsidRDefault="009F78F1" w:rsidP="00D26F74">
            <w:pPr>
              <w:rPr>
                <w:ins w:id="4666" w:author="chaniaayulestari@outlook.com" w:date="2021-11-12T15:50:00Z"/>
                <w:i/>
                <w:iCs/>
              </w:rPr>
            </w:pPr>
            <w:ins w:id="4667" w:author="chaniaayulestari@outlook.com" w:date="2021-11-12T15:50:00Z">
              <w:r>
                <w:t xml:space="preserve">Data </w:t>
              </w:r>
            </w:ins>
            <w:ins w:id="4668" w:author="chaniaayulestari@outlook.com" w:date="2021-11-12T15:51:00Z">
              <w:r w:rsidR="00722680">
                <w:t>admin</w:t>
              </w:r>
            </w:ins>
            <w:ins w:id="4669" w:author="chaniaayulestari@outlook.com" w:date="2021-11-12T15:50:00Z">
              <w:r>
                <w:t xml:space="preserve"> belum diperbaharui</w:t>
              </w:r>
            </w:ins>
          </w:p>
        </w:tc>
      </w:tr>
      <w:tr w:rsidR="009F78F1" w:rsidRPr="0048762E" w14:paraId="34570B31" w14:textId="77777777" w:rsidTr="00D26F74">
        <w:trPr>
          <w:jc w:val="center"/>
          <w:ins w:id="4670" w:author="chaniaayulestari@outlook.com" w:date="2021-11-12T15:50:00Z"/>
        </w:trPr>
        <w:tc>
          <w:tcPr>
            <w:tcW w:w="3827" w:type="dxa"/>
            <w:vAlign w:val="center"/>
          </w:tcPr>
          <w:p w14:paraId="607754D8" w14:textId="77777777" w:rsidR="009F78F1" w:rsidRPr="0044182F" w:rsidRDefault="009F78F1" w:rsidP="00D26F74">
            <w:pPr>
              <w:rPr>
                <w:ins w:id="4671" w:author="chaniaayulestari@outlook.com" w:date="2021-11-12T15:50:00Z"/>
                <w:b/>
              </w:rPr>
            </w:pPr>
            <w:ins w:id="4672" w:author="chaniaayulestari@outlook.com" w:date="2021-11-12T15:50:00Z">
              <w:r w:rsidRPr="0044182F">
                <w:rPr>
                  <w:b/>
                </w:rPr>
                <w:t>Post-Conditions</w:t>
              </w:r>
            </w:ins>
          </w:p>
        </w:tc>
        <w:tc>
          <w:tcPr>
            <w:tcW w:w="3964" w:type="dxa"/>
            <w:vAlign w:val="center"/>
          </w:tcPr>
          <w:p w14:paraId="5CFEC1A0" w14:textId="0562B960" w:rsidR="009F78F1" w:rsidRPr="0048762E" w:rsidRDefault="009F78F1" w:rsidP="00D26F74">
            <w:pPr>
              <w:rPr>
                <w:ins w:id="4673" w:author="chaniaayulestari@outlook.com" w:date="2021-11-12T15:50:00Z"/>
              </w:rPr>
            </w:pPr>
            <w:ins w:id="4674" w:author="chaniaayulestari@outlook.com" w:date="2021-11-12T15:50:00Z">
              <w:r>
                <w:t xml:space="preserve">Perubahan data identitas </w:t>
              </w:r>
            </w:ins>
            <w:ins w:id="4675" w:author="chaniaayulestari@outlook.com" w:date="2021-11-12T15:51:00Z">
              <w:r w:rsidR="00722680">
                <w:t>admin</w:t>
              </w:r>
            </w:ins>
          </w:p>
        </w:tc>
      </w:tr>
      <w:tr w:rsidR="009F78F1" w:rsidRPr="0044182F" w14:paraId="7D8BDF89" w14:textId="77777777" w:rsidTr="00D26F74">
        <w:trPr>
          <w:jc w:val="center"/>
          <w:ins w:id="4676" w:author="chaniaayulestari@outlook.com" w:date="2021-11-12T15:50:00Z"/>
        </w:trPr>
        <w:tc>
          <w:tcPr>
            <w:tcW w:w="7791" w:type="dxa"/>
            <w:gridSpan w:val="2"/>
            <w:shd w:val="clear" w:color="auto" w:fill="F2EE98"/>
            <w:vAlign w:val="center"/>
          </w:tcPr>
          <w:p w14:paraId="0A551824" w14:textId="77777777" w:rsidR="009F78F1" w:rsidRPr="0044182F" w:rsidRDefault="009F78F1" w:rsidP="00D26F74">
            <w:pPr>
              <w:jc w:val="center"/>
              <w:rPr>
                <w:ins w:id="4677" w:author="chaniaayulestari@outlook.com" w:date="2021-11-12T15:50:00Z"/>
                <w:b/>
              </w:rPr>
            </w:pPr>
            <w:ins w:id="4678" w:author="chaniaayulestari@outlook.com" w:date="2021-11-12T15:50:00Z">
              <w:r w:rsidRPr="0044182F">
                <w:rPr>
                  <w:b/>
                </w:rPr>
                <w:t>Main Course</w:t>
              </w:r>
            </w:ins>
          </w:p>
        </w:tc>
      </w:tr>
      <w:tr w:rsidR="009F78F1" w:rsidRPr="0044182F" w14:paraId="2585A6BF" w14:textId="77777777" w:rsidTr="00D26F74">
        <w:trPr>
          <w:jc w:val="center"/>
          <w:ins w:id="4679" w:author="chaniaayulestari@outlook.com" w:date="2021-11-12T15:50:00Z"/>
        </w:trPr>
        <w:tc>
          <w:tcPr>
            <w:tcW w:w="3827" w:type="dxa"/>
            <w:shd w:val="clear" w:color="auto" w:fill="F2EE98"/>
            <w:vAlign w:val="center"/>
          </w:tcPr>
          <w:p w14:paraId="7A0B8F64" w14:textId="77777777" w:rsidR="009F78F1" w:rsidRPr="0044182F" w:rsidRDefault="009F78F1" w:rsidP="00D26F74">
            <w:pPr>
              <w:jc w:val="center"/>
              <w:rPr>
                <w:ins w:id="4680" w:author="chaniaayulestari@outlook.com" w:date="2021-11-12T15:50:00Z"/>
                <w:b/>
              </w:rPr>
            </w:pPr>
            <w:ins w:id="4681" w:author="chaniaayulestari@outlook.com" w:date="2021-11-12T15:50:00Z">
              <w:r w:rsidRPr="0044182F">
                <w:rPr>
                  <w:b/>
                </w:rPr>
                <w:t>Aksi Aktor</w:t>
              </w:r>
            </w:ins>
          </w:p>
        </w:tc>
        <w:tc>
          <w:tcPr>
            <w:tcW w:w="3964" w:type="dxa"/>
            <w:shd w:val="clear" w:color="auto" w:fill="F2EE98"/>
            <w:vAlign w:val="center"/>
          </w:tcPr>
          <w:p w14:paraId="2888DCA6" w14:textId="77777777" w:rsidR="009F78F1" w:rsidRPr="0044182F" w:rsidRDefault="009F78F1" w:rsidP="00D26F74">
            <w:pPr>
              <w:jc w:val="center"/>
              <w:rPr>
                <w:ins w:id="4682" w:author="chaniaayulestari@outlook.com" w:date="2021-11-12T15:50:00Z"/>
                <w:b/>
              </w:rPr>
            </w:pPr>
            <w:ins w:id="4683" w:author="chaniaayulestari@outlook.com" w:date="2021-11-12T15:50:00Z">
              <w:r w:rsidRPr="0044182F">
                <w:rPr>
                  <w:b/>
                </w:rPr>
                <w:t>Reaksi Sistem</w:t>
              </w:r>
            </w:ins>
          </w:p>
        </w:tc>
      </w:tr>
      <w:tr w:rsidR="009F78F1" w:rsidRPr="0044182F" w14:paraId="4277E3F2" w14:textId="77777777" w:rsidTr="00D26F74">
        <w:trPr>
          <w:jc w:val="center"/>
          <w:ins w:id="4684" w:author="chaniaayulestari@outlook.com" w:date="2021-11-12T15:50:00Z"/>
        </w:trPr>
        <w:tc>
          <w:tcPr>
            <w:tcW w:w="3827" w:type="dxa"/>
            <w:vAlign w:val="center"/>
          </w:tcPr>
          <w:p w14:paraId="135AAA15" w14:textId="34622554" w:rsidR="009F78F1" w:rsidRPr="0044182F" w:rsidRDefault="009F78F1">
            <w:pPr>
              <w:numPr>
                <w:ilvl w:val="0"/>
                <w:numId w:val="99"/>
              </w:numPr>
              <w:spacing w:after="160"/>
              <w:rPr>
                <w:ins w:id="4685" w:author="chaniaayulestari@outlook.com" w:date="2021-11-12T15:50:00Z"/>
              </w:rPr>
              <w:pPrChange w:id="4686" w:author="chaniaayulestari@outlook.com" w:date="2021-11-12T15:26:00Z">
                <w:pPr>
                  <w:numPr>
                    <w:numId w:val="83"/>
                  </w:numPr>
                  <w:spacing w:after="160"/>
                  <w:ind w:left="720" w:hanging="360"/>
                </w:pPr>
              </w:pPrChange>
            </w:pPr>
            <w:ins w:id="4687" w:author="chaniaayulestari@outlook.com" w:date="2021-11-12T15:50:00Z">
              <w:r>
                <w:t xml:space="preserve">Memasuki menu “Data </w:t>
              </w:r>
            </w:ins>
            <w:ins w:id="4688" w:author="chaniaayulestari@outlook.com" w:date="2021-11-12T15:51:00Z">
              <w:r w:rsidR="00722680">
                <w:t>Admin”</w:t>
              </w:r>
            </w:ins>
          </w:p>
        </w:tc>
        <w:tc>
          <w:tcPr>
            <w:tcW w:w="3964" w:type="dxa"/>
            <w:vAlign w:val="center"/>
          </w:tcPr>
          <w:p w14:paraId="183BA00D" w14:textId="77777777" w:rsidR="009F78F1" w:rsidRPr="0044182F" w:rsidRDefault="009F78F1">
            <w:pPr>
              <w:pStyle w:val="ListParagraph"/>
              <w:ind w:left="450"/>
              <w:rPr>
                <w:ins w:id="4689" w:author="chaniaayulestari@outlook.com" w:date="2021-11-12T15:50:00Z"/>
              </w:rPr>
              <w:pPrChange w:id="4690" w:author="chaniaayulestari@outlook.com" w:date="2021-11-12T15:26:00Z">
                <w:pPr>
                  <w:ind w:left="511"/>
                </w:pPr>
              </w:pPrChange>
            </w:pPr>
          </w:p>
        </w:tc>
      </w:tr>
      <w:tr w:rsidR="009F78F1" w:rsidRPr="0044182F" w14:paraId="12BD5319" w14:textId="77777777" w:rsidTr="00D26F74">
        <w:trPr>
          <w:jc w:val="center"/>
          <w:ins w:id="4691" w:author="chaniaayulestari@outlook.com" w:date="2021-11-12T15:50:00Z"/>
        </w:trPr>
        <w:tc>
          <w:tcPr>
            <w:tcW w:w="3827" w:type="dxa"/>
            <w:vAlign w:val="center"/>
          </w:tcPr>
          <w:p w14:paraId="0C7090DC" w14:textId="77777777" w:rsidR="009F78F1" w:rsidRPr="0044182F" w:rsidRDefault="009F78F1">
            <w:pPr>
              <w:pStyle w:val="ListParagraph"/>
              <w:ind w:left="450"/>
              <w:rPr>
                <w:ins w:id="4692" w:author="chaniaayulestari@outlook.com" w:date="2021-11-12T15:50:00Z"/>
              </w:rPr>
              <w:pPrChange w:id="4693" w:author="chaniaayulestari@outlook.com" w:date="2021-11-12T15:26:00Z">
                <w:pPr>
                  <w:ind w:left="510"/>
                </w:pPr>
              </w:pPrChange>
            </w:pPr>
          </w:p>
        </w:tc>
        <w:tc>
          <w:tcPr>
            <w:tcW w:w="3964" w:type="dxa"/>
            <w:vAlign w:val="center"/>
          </w:tcPr>
          <w:p w14:paraId="55720882" w14:textId="3277CDF6" w:rsidR="009F78F1" w:rsidRPr="0044182F" w:rsidRDefault="009F78F1">
            <w:pPr>
              <w:numPr>
                <w:ilvl w:val="0"/>
                <w:numId w:val="99"/>
              </w:numPr>
              <w:spacing w:after="160"/>
              <w:ind w:left="450"/>
              <w:rPr>
                <w:ins w:id="4694" w:author="chaniaayulestari@outlook.com" w:date="2021-11-12T15:50:00Z"/>
              </w:rPr>
              <w:pPrChange w:id="4695" w:author="chaniaayulestari@outlook.com" w:date="2021-11-12T15:26:00Z">
                <w:pPr>
                  <w:numPr>
                    <w:numId w:val="83"/>
                  </w:numPr>
                  <w:spacing w:after="160"/>
                  <w:ind w:left="511" w:hanging="360"/>
                </w:pPr>
              </w:pPrChange>
            </w:pPr>
            <w:ins w:id="4696" w:author="chaniaayulestari@outlook.com" w:date="2021-11-12T15:50:00Z">
              <w:r>
                <w:t xml:space="preserve">Menampilkan seluruh data </w:t>
              </w:r>
            </w:ins>
            <w:ins w:id="4697" w:author="chaniaayulestari@outlook.com" w:date="2021-11-12T15:51:00Z">
              <w:r w:rsidR="00722680">
                <w:t>admin</w:t>
              </w:r>
            </w:ins>
          </w:p>
        </w:tc>
      </w:tr>
      <w:tr w:rsidR="009F78F1" w14:paraId="763BD08B" w14:textId="77777777" w:rsidTr="00D26F74">
        <w:trPr>
          <w:jc w:val="center"/>
          <w:ins w:id="4698" w:author="chaniaayulestari@outlook.com" w:date="2021-11-12T15:50:00Z"/>
        </w:trPr>
        <w:tc>
          <w:tcPr>
            <w:tcW w:w="3827" w:type="dxa"/>
            <w:vAlign w:val="center"/>
          </w:tcPr>
          <w:p w14:paraId="0429A0D4" w14:textId="526AADBA" w:rsidR="009F78F1" w:rsidRPr="0044182F" w:rsidRDefault="009F78F1">
            <w:pPr>
              <w:pStyle w:val="ListParagraph"/>
              <w:numPr>
                <w:ilvl w:val="0"/>
                <w:numId w:val="99"/>
              </w:numPr>
              <w:ind w:left="450"/>
              <w:rPr>
                <w:ins w:id="4699" w:author="chaniaayulestari@outlook.com" w:date="2021-11-12T15:50:00Z"/>
              </w:rPr>
              <w:pPrChange w:id="4700" w:author="chaniaayulestari@outlook.com" w:date="2021-11-12T15:26:00Z">
                <w:pPr>
                  <w:pStyle w:val="ListParagraph"/>
                  <w:numPr>
                    <w:numId w:val="83"/>
                  </w:numPr>
                  <w:ind w:hanging="360"/>
                </w:pPr>
              </w:pPrChange>
            </w:pPr>
            <w:ins w:id="4701" w:author="chaniaayulestari@outlook.com" w:date="2021-11-12T15:50:00Z">
              <w:r>
                <w:t xml:space="preserve">Menekan tombol “Profile </w:t>
              </w:r>
            </w:ins>
            <w:ins w:id="4702" w:author="chaniaayulestari@outlook.com" w:date="2021-11-12T15:51:00Z">
              <w:r w:rsidR="00722680">
                <w:t>Admin</w:t>
              </w:r>
            </w:ins>
            <w:ins w:id="4703" w:author="chaniaayulestari@outlook.com" w:date="2021-11-12T15:50:00Z">
              <w:r>
                <w:t>”</w:t>
              </w:r>
            </w:ins>
          </w:p>
        </w:tc>
        <w:tc>
          <w:tcPr>
            <w:tcW w:w="3964" w:type="dxa"/>
            <w:vAlign w:val="center"/>
          </w:tcPr>
          <w:p w14:paraId="4C0BA813" w14:textId="77777777" w:rsidR="009F78F1" w:rsidRDefault="009F78F1">
            <w:pPr>
              <w:pStyle w:val="ListParagraph"/>
              <w:spacing w:after="160"/>
              <w:ind w:left="450"/>
              <w:rPr>
                <w:ins w:id="4704" w:author="chaniaayulestari@outlook.com" w:date="2021-11-12T15:50:00Z"/>
              </w:rPr>
              <w:pPrChange w:id="4705" w:author="chaniaayulestari@outlook.com" w:date="2021-11-12T15:26:00Z">
                <w:pPr>
                  <w:spacing w:after="160"/>
                  <w:ind w:left="511"/>
                </w:pPr>
              </w:pPrChange>
            </w:pPr>
          </w:p>
        </w:tc>
      </w:tr>
      <w:tr w:rsidR="009F78F1" w14:paraId="61985C43" w14:textId="77777777" w:rsidTr="00D26F74">
        <w:trPr>
          <w:jc w:val="center"/>
          <w:ins w:id="4706" w:author="chaniaayulestari@outlook.com" w:date="2021-11-12T15:50:00Z"/>
        </w:trPr>
        <w:tc>
          <w:tcPr>
            <w:tcW w:w="3827" w:type="dxa"/>
            <w:vAlign w:val="center"/>
          </w:tcPr>
          <w:p w14:paraId="6FBC570F" w14:textId="77777777" w:rsidR="009F78F1" w:rsidRDefault="009F78F1">
            <w:pPr>
              <w:rPr>
                <w:ins w:id="4707" w:author="chaniaayulestari@outlook.com" w:date="2021-11-12T15:50:00Z"/>
              </w:rPr>
              <w:pPrChange w:id="4708" w:author="chaniaayulestari@outlook.com" w:date="2021-11-12T15:26:00Z">
                <w:pPr>
                  <w:pStyle w:val="ListParagraph"/>
                </w:pPr>
              </w:pPrChange>
            </w:pPr>
          </w:p>
        </w:tc>
        <w:tc>
          <w:tcPr>
            <w:tcW w:w="3964" w:type="dxa"/>
            <w:vAlign w:val="center"/>
          </w:tcPr>
          <w:p w14:paraId="2764D050" w14:textId="4A3670CA" w:rsidR="009F78F1" w:rsidRDefault="009F78F1">
            <w:pPr>
              <w:pStyle w:val="ListParagraph"/>
              <w:numPr>
                <w:ilvl w:val="0"/>
                <w:numId w:val="99"/>
              </w:numPr>
              <w:spacing w:after="160"/>
              <w:ind w:left="450"/>
              <w:rPr>
                <w:ins w:id="4709" w:author="chaniaayulestari@outlook.com" w:date="2021-11-12T15:50:00Z"/>
              </w:rPr>
              <w:pPrChange w:id="4710" w:author="chaniaayulestari@outlook.com" w:date="2021-11-12T15:26:00Z">
                <w:pPr>
                  <w:pStyle w:val="ListParagraph"/>
                  <w:numPr>
                    <w:numId w:val="83"/>
                  </w:numPr>
                  <w:spacing w:after="160"/>
                  <w:ind w:hanging="360"/>
                </w:pPr>
              </w:pPrChange>
            </w:pPr>
            <w:ins w:id="4711" w:author="chaniaayulestari@outlook.com" w:date="2021-11-12T15:50:00Z">
              <w:r>
                <w:t xml:space="preserve">Menampilkan data identitas </w:t>
              </w:r>
            </w:ins>
            <w:ins w:id="4712" w:author="chaniaayulestari@outlook.com" w:date="2021-11-12T15:52:00Z">
              <w:r w:rsidR="00722680">
                <w:t>admin</w:t>
              </w:r>
            </w:ins>
            <w:ins w:id="4713" w:author="chaniaayulestari@outlook.com" w:date="2021-11-12T15:50:00Z">
              <w:r>
                <w:t xml:space="preserve"> secara keseluruhan</w:t>
              </w:r>
            </w:ins>
          </w:p>
        </w:tc>
      </w:tr>
      <w:tr w:rsidR="009F78F1" w14:paraId="1E9C3952" w14:textId="77777777" w:rsidTr="00D26F74">
        <w:trPr>
          <w:jc w:val="center"/>
          <w:ins w:id="4714" w:author="chaniaayulestari@outlook.com" w:date="2021-11-12T15:50:00Z"/>
        </w:trPr>
        <w:tc>
          <w:tcPr>
            <w:tcW w:w="3827" w:type="dxa"/>
            <w:vAlign w:val="center"/>
          </w:tcPr>
          <w:p w14:paraId="2D184FF5" w14:textId="22013CD4" w:rsidR="009F78F1" w:rsidRDefault="009F78F1">
            <w:pPr>
              <w:pStyle w:val="ListParagraph"/>
              <w:numPr>
                <w:ilvl w:val="0"/>
                <w:numId w:val="99"/>
              </w:numPr>
              <w:ind w:left="450"/>
              <w:rPr>
                <w:ins w:id="4715" w:author="chaniaayulestari@outlook.com" w:date="2021-11-12T15:50:00Z"/>
              </w:rPr>
              <w:pPrChange w:id="4716" w:author="chaniaayulestari@outlook.com" w:date="2021-11-12T15:26:00Z">
                <w:pPr>
                  <w:pStyle w:val="ListParagraph"/>
                  <w:numPr>
                    <w:numId w:val="83"/>
                  </w:numPr>
                  <w:ind w:hanging="360"/>
                </w:pPr>
              </w:pPrChange>
            </w:pPr>
            <w:ins w:id="4717" w:author="chaniaayulestari@outlook.com" w:date="2021-11-12T15:50:00Z">
              <w:r>
                <w:t xml:space="preserve">Melakukan perubahan data </w:t>
              </w:r>
            </w:ins>
            <w:ins w:id="4718" w:author="chaniaayulestari@outlook.com" w:date="2021-11-12T15:52:00Z">
              <w:r w:rsidR="00722680">
                <w:t>admin</w:t>
              </w:r>
            </w:ins>
          </w:p>
        </w:tc>
        <w:tc>
          <w:tcPr>
            <w:tcW w:w="3964" w:type="dxa"/>
            <w:vAlign w:val="center"/>
          </w:tcPr>
          <w:p w14:paraId="18C026C6" w14:textId="77777777" w:rsidR="009F78F1" w:rsidRDefault="009F78F1">
            <w:pPr>
              <w:pStyle w:val="ListParagraph"/>
              <w:spacing w:after="160"/>
              <w:ind w:left="450"/>
              <w:rPr>
                <w:ins w:id="4719" w:author="chaniaayulestari@outlook.com" w:date="2021-11-12T15:50:00Z"/>
              </w:rPr>
              <w:pPrChange w:id="4720" w:author="chaniaayulestari@outlook.com" w:date="2021-11-12T15:26:00Z">
                <w:pPr>
                  <w:spacing w:after="160"/>
                </w:pPr>
              </w:pPrChange>
            </w:pPr>
          </w:p>
        </w:tc>
      </w:tr>
      <w:tr w:rsidR="009F78F1" w14:paraId="4BD12EDF" w14:textId="77777777" w:rsidTr="00D26F74">
        <w:trPr>
          <w:jc w:val="center"/>
          <w:ins w:id="4721" w:author="chaniaayulestari@outlook.com" w:date="2021-11-12T15:50:00Z"/>
        </w:trPr>
        <w:tc>
          <w:tcPr>
            <w:tcW w:w="3827" w:type="dxa"/>
            <w:vAlign w:val="center"/>
          </w:tcPr>
          <w:p w14:paraId="6A4FCBE3" w14:textId="77777777" w:rsidR="009F78F1" w:rsidRDefault="009F78F1">
            <w:pPr>
              <w:pStyle w:val="ListParagraph"/>
              <w:ind w:left="450"/>
              <w:rPr>
                <w:ins w:id="4722" w:author="chaniaayulestari@outlook.com" w:date="2021-11-12T15:50:00Z"/>
              </w:rPr>
              <w:pPrChange w:id="4723" w:author="chaniaayulestari@outlook.com" w:date="2021-11-12T15:26:00Z">
                <w:pPr/>
              </w:pPrChange>
            </w:pPr>
          </w:p>
        </w:tc>
        <w:tc>
          <w:tcPr>
            <w:tcW w:w="3964" w:type="dxa"/>
            <w:vAlign w:val="center"/>
          </w:tcPr>
          <w:p w14:paraId="124DC026" w14:textId="5059AD4F" w:rsidR="009F78F1" w:rsidRDefault="009F78F1">
            <w:pPr>
              <w:pStyle w:val="ListParagraph"/>
              <w:numPr>
                <w:ilvl w:val="0"/>
                <w:numId w:val="99"/>
              </w:numPr>
              <w:spacing w:after="160"/>
              <w:ind w:left="450"/>
              <w:rPr>
                <w:ins w:id="4724" w:author="chaniaayulestari@outlook.com" w:date="2021-11-12T15:50:00Z"/>
              </w:rPr>
              <w:pPrChange w:id="4725" w:author="chaniaayulestari@outlook.com" w:date="2021-11-12T15:26:00Z">
                <w:pPr>
                  <w:pStyle w:val="ListParagraph"/>
                  <w:numPr>
                    <w:numId w:val="83"/>
                  </w:numPr>
                  <w:spacing w:after="160"/>
                  <w:ind w:hanging="360"/>
                </w:pPr>
              </w:pPrChange>
            </w:pPr>
            <w:ins w:id="4726" w:author="chaniaayulestari@outlook.com" w:date="2021-11-12T15:50:00Z">
              <w:r>
                <w:t xml:space="preserve">Menyimpan data </w:t>
              </w:r>
            </w:ins>
            <w:ins w:id="4727" w:author="chaniaayulestari@outlook.com" w:date="2021-11-12T15:52:00Z">
              <w:r w:rsidR="00722680">
                <w:t xml:space="preserve">admin </w:t>
              </w:r>
            </w:ins>
            <w:ins w:id="4728" w:author="chaniaayulestari@outlook.com" w:date="2021-11-12T15:50:00Z">
              <w:r>
                <w:t xml:space="preserve">terbaru pada </w:t>
              </w:r>
              <w:r w:rsidRPr="00C70CAF">
                <w:rPr>
                  <w:i/>
                  <w:iCs/>
                </w:rPr>
                <w:t>database</w:t>
              </w:r>
            </w:ins>
          </w:p>
        </w:tc>
      </w:tr>
      <w:tr w:rsidR="009F78F1" w:rsidRPr="001B1AF9" w14:paraId="217DEC6A" w14:textId="77777777" w:rsidTr="00D26F74">
        <w:trPr>
          <w:jc w:val="center"/>
          <w:ins w:id="4729" w:author="chaniaayulestari@outlook.com" w:date="2021-11-12T15:50:00Z"/>
        </w:trPr>
        <w:tc>
          <w:tcPr>
            <w:tcW w:w="7791" w:type="dxa"/>
            <w:gridSpan w:val="2"/>
            <w:shd w:val="clear" w:color="auto" w:fill="F2EE98"/>
            <w:vAlign w:val="center"/>
          </w:tcPr>
          <w:p w14:paraId="32FFFC47" w14:textId="77777777" w:rsidR="009F78F1" w:rsidRPr="001B1AF9" w:rsidRDefault="009F78F1" w:rsidP="00D26F74">
            <w:pPr>
              <w:pStyle w:val="ListParagraph"/>
              <w:spacing w:after="160"/>
              <w:ind w:left="468"/>
              <w:jc w:val="center"/>
              <w:rPr>
                <w:ins w:id="4730" w:author="chaniaayulestari@outlook.com" w:date="2021-11-12T15:50:00Z"/>
                <w:b/>
                <w:bCs/>
              </w:rPr>
            </w:pPr>
            <w:ins w:id="4731" w:author="chaniaayulestari@outlook.com" w:date="2021-11-12T15:50:00Z">
              <w:r w:rsidRPr="001B1AF9">
                <w:rPr>
                  <w:b/>
                  <w:bCs/>
                </w:rPr>
                <w:t>Skenario Eksepsi (Optional)</w:t>
              </w:r>
            </w:ins>
          </w:p>
        </w:tc>
      </w:tr>
      <w:tr w:rsidR="009F78F1" w:rsidRPr="001B1AF9" w14:paraId="776DCCC2" w14:textId="77777777" w:rsidTr="00D26F74">
        <w:trPr>
          <w:jc w:val="center"/>
          <w:ins w:id="4732" w:author="chaniaayulestari@outlook.com" w:date="2021-11-12T15:50:00Z"/>
        </w:trPr>
        <w:tc>
          <w:tcPr>
            <w:tcW w:w="3827" w:type="dxa"/>
            <w:shd w:val="clear" w:color="auto" w:fill="F2EE98"/>
            <w:vAlign w:val="center"/>
          </w:tcPr>
          <w:p w14:paraId="76E34FF5" w14:textId="77777777" w:rsidR="009F78F1" w:rsidRPr="001B1AF9" w:rsidRDefault="009F78F1" w:rsidP="00D26F74">
            <w:pPr>
              <w:pStyle w:val="ListParagraph"/>
              <w:ind w:left="450"/>
              <w:jc w:val="center"/>
              <w:rPr>
                <w:ins w:id="4733" w:author="chaniaayulestari@outlook.com" w:date="2021-11-12T15:50:00Z"/>
                <w:b/>
                <w:bCs/>
              </w:rPr>
            </w:pPr>
            <w:ins w:id="4734" w:author="chaniaayulestari@outlook.com" w:date="2021-11-12T15:50:00Z">
              <w:r w:rsidRPr="001B1AF9">
                <w:rPr>
                  <w:b/>
                  <w:bCs/>
                </w:rPr>
                <w:t>Aksi Aktor</w:t>
              </w:r>
            </w:ins>
          </w:p>
        </w:tc>
        <w:tc>
          <w:tcPr>
            <w:tcW w:w="3964" w:type="dxa"/>
            <w:shd w:val="clear" w:color="auto" w:fill="F2EE98"/>
            <w:vAlign w:val="center"/>
          </w:tcPr>
          <w:p w14:paraId="097F65B7" w14:textId="77777777" w:rsidR="009F78F1" w:rsidRPr="001B1AF9" w:rsidRDefault="009F78F1" w:rsidP="00D26F74">
            <w:pPr>
              <w:pStyle w:val="ListParagraph"/>
              <w:spacing w:after="160"/>
              <w:ind w:left="468"/>
              <w:jc w:val="center"/>
              <w:rPr>
                <w:ins w:id="4735" w:author="chaniaayulestari@outlook.com" w:date="2021-11-12T15:50:00Z"/>
                <w:b/>
                <w:bCs/>
              </w:rPr>
            </w:pPr>
            <w:ins w:id="4736" w:author="chaniaayulestari@outlook.com" w:date="2021-11-12T15:50:00Z">
              <w:r w:rsidRPr="001B1AF9">
                <w:rPr>
                  <w:b/>
                  <w:bCs/>
                </w:rPr>
                <w:t>Reaksi Sistem</w:t>
              </w:r>
            </w:ins>
          </w:p>
        </w:tc>
      </w:tr>
      <w:tr w:rsidR="009F78F1" w14:paraId="73D4ECC5" w14:textId="77777777" w:rsidTr="00D26F74">
        <w:trPr>
          <w:jc w:val="center"/>
          <w:ins w:id="4737" w:author="chaniaayulestari@outlook.com" w:date="2021-11-12T15:50:00Z"/>
        </w:trPr>
        <w:tc>
          <w:tcPr>
            <w:tcW w:w="3827" w:type="dxa"/>
            <w:vAlign w:val="center"/>
          </w:tcPr>
          <w:p w14:paraId="4A551FEB" w14:textId="6908E699" w:rsidR="009F78F1" w:rsidRDefault="009F78F1">
            <w:pPr>
              <w:ind w:left="25"/>
              <w:rPr>
                <w:ins w:id="4738" w:author="chaniaayulestari@outlook.com" w:date="2021-11-12T15:50:00Z"/>
              </w:rPr>
              <w:pPrChange w:id="4739" w:author="chaniaayulestari@outlook.com" w:date="2021-11-12T15:27:00Z">
                <w:pPr>
                  <w:ind w:left="360"/>
                </w:pPr>
              </w:pPrChange>
            </w:pPr>
            <w:ins w:id="4740" w:author="chaniaayulestari@outlook.com" w:date="2021-11-12T15:50:00Z">
              <w:r>
                <w:t xml:space="preserve">5a. Tidak memasukan secara benar data </w:t>
              </w:r>
            </w:ins>
            <w:ins w:id="4741" w:author="chaniaayulestari@outlook.com" w:date="2021-11-12T15:52:00Z">
              <w:r w:rsidR="00722680">
                <w:t xml:space="preserve">admin </w:t>
              </w:r>
            </w:ins>
            <w:ins w:id="4742" w:author="chaniaayulestari@outlook.com" w:date="2021-11-12T15:50:00Z">
              <w:r>
                <w:t>yang akan diperbaharui</w:t>
              </w:r>
            </w:ins>
          </w:p>
        </w:tc>
        <w:tc>
          <w:tcPr>
            <w:tcW w:w="3964" w:type="dxa"/>
            <w:vAlign w:val="center"/>
          </w:tcPr>
          <w:p w14:paraId="3EB65483" w14:textId="77777777" w:rsidR="009F78F1" w:rsidRDefault="009F78F1">
            <w:pPr>
              <w:pStyle w:val="ListParagraph"/>
              <w:spacing w:after="160"/>
              <w:ind w:left="25"/>
              <w:rPr>
                <w:ins w:id="4743" w:author="chaniaayulestari@outlook.com" w:date="2021-11-12T15:50:00Z"/>
              </w:rPr>
              <w:pPrChange w:id="4744" w:author="chaniaayulestari@outlook.com" w:date="2021-11-12T15:27:00Z">
                <w:pPr>
                  <w:pStyle w:val="ListParagraph"/>
                  <w:spacing w:after="160"/>
                  <w:ind w:left="468"/>
                </w:pPr>
              </w:pPrChange>
            </w:pPr>
          </w:p>
        </w:tc>
      </w:tr>
      <w:tr w:rsidR="009F78F1" w14:paraId="7B570621" w14:textId="77777777" w:rsidTr="00D26F74">
        <w:trPr>
          <w:jc w:val="center"/>
          <w:ins w:id="4745" w:author="chaniaayulestari@outlook.com" w:date="2021-11-12T15:50:00Z"/>
        </w:trPr>
        <w:tc>
          <w:tcPr>
            <w:tcW w:w="3827" w:type="dxa"/>
            <w:vAlign w:val="center"/>
          </w:tcPr>
          <w:p w14:paraId="4A8C30D6" w14:textId="77777777" w:rsidR="009F78F1" w:rsidRDefault="009F78F1">
            <w:pPr>
              <w:pStyle w:val="ListParagraph"/>
              <w:ind w:left="25"/>
              <w:rPr>
                <w:ins w:id="4746" w:author="chaniaayulestari@outlook.com" w:date="2021-11-12T15:50:00Z"/>
              </w:rPr>
              <w:pPrChange w:id="4747" w:author="chaniaayulestari@outlook.com" w:date="2021-11-12T15:27:00Z">
                <w:pPr>
                  <w:pStyle w:val="ListParagraph"/>
                  <w:ind w:left="450"/>
                </w:pPr>
              </w:pPrChange>
            </w:pPr>
          </w:p>
        </w:tc>
        <w:tc>
          <w:tcPr>
            <w:tcW w:w="3964" w:type="dxa"/>
            <w:vAlign w:val="center"/>
          </w:tcPr>
          <w:p w14:paraId="7F3A518A" w14:textId="2EB56178" w:rsidR="009F78F1" w:rsidRDefault="009F78F1">
            <w:pPr>
              <w:spacing w:after="160"/>
              <w:ind w:left="25"/>
              <w:rPr>
                <w:ins w:id="4748" w:author="chaniaayulestari@outlook.com" w:date="2021-11-12T15:50:00Z"/>
              </w:rPr>
              <w:pPrChange w:id="4749" w:author="chaniaayulestari@outlook.com" w:date="2021-11-12T15:27:00Z">
                <w:pPr>
                  <w:spacing w:after="160"/>
                  <w:ind w:left="360"/>
                </w:pPr>
              </w:pPrChange>
            </w:pPr>
            <w:ins w:id="4750" w:author="chaniaayulestari@outlook.com" w:date="2021-11-12T15:50:00Z">
              <w:r>
                <w:t xml:space="preserve">5b. Menampilkan pemberitahuan melalui notifikasi bahwa data </w:t>
              </w:r>
            </w:ins>
            <w:ins w:id="4751" w:author="chaniaayulestari@outlook.com" w:date="2021-11-12T15:52:00Z">
              <w:r w:rsidR="00722680">
                <w:t>admin</w:t>
              </w:r>
            </w:ins>
            <w:ins w:id="4752" w:author="chaniaayulestari@outlook.com" w:date="2021-11-12T15:50:00Z">
              <w:r>
                <w:t xml:space="preserve"> gagal diperbaharui</w:t>
              </w:r>
            </w:ins>
          </w:p>
        </w:tc>
      </w:tr>
    </w:tbl>
    <w:p w14:paraId="445D3D7D" w14:textId="77777777" w:rsidR="009F78F1" w:rsidRDefault="009F78F1">
      <w:pPr>
        <w:ind w:left="66"/>
        <w:rPr>
          <w:ins w:id="4753" w:author="chaniaayulestari@outlook.com" w:date="2021-11-12T15:29:00Z"/>
        </w:rPr>
        <w:pPrChange w:id="4754" w:author="chaniaayulestari@outlook.com" w:date="2021-11-12T15:50:00Z">
          <w:pPr>
            <w:pStyle w:val="ListParagraph"/>
            <w:numPr>
              <w:numId w:val="95"/>
            </w:numPr>
            <w:ind w:left="426" w:hanging="360"/>
          </w:pPr>
        </w:pPrChange>
      </w:pPr>
    </w:p>
    <w:p w14:paraId="6CAC0B35" w14:textId="1094392C" w:rsidR="00D04EA5" w:rsidDel="0027153E" w:rsidRDefault="00D04EA5">
      <w:pPr>
        <w:pStyle w:val="ListParagraph"/>
        <w:numPr>
          <w:ilvl w:val="0"/>
          <w:numId w:val="95"/>
        </w:numPr>
        <w:ind w:left="426"/>
        <w:rPr>
          <w:del w:id="4755" w:author="Rafi Aziizi" w:date="2021-11-12T16:56:00Z"/>
        </w:rPr>
        <w:pPrChange w:id="4756" w:author="chaniaayulestari@outlook.com" w:date="2021-11-12T15:28:00Z">
          <w:pPr>
            <w:pStyle w:val="ListParagraph"/>
            <w:numPr>
              <w:numId w:val="25"/>
            </w:numPr>
            <w:ind w:left="426" w:hanging="360"/>
          </w:pPr>
        </w:pPrChange>
      </w:pPr>
      <w:ins w:id="4757" w:author="chaniaayulestari@outlook.com" w:date="2021-11-12T15:29:00Z">
        <w:r>
          <w:t xml:space="preserve">Skenario Lihat </w:t>
        </w:r>
      </w:ins>
      <w:ins w:id="4758" w:author="chaniaayulestari@outlook.com" w:date="2021-11-12T15:52:00Z">
        <w:r w:rsidR="00722680">
          <w:t>Ad</w:t>
        </w:r>
      </w:ins>
      <w:ins w:id="4759" w:author="chaniaayulestari@outlook.com" w:date="2021-11-12T15:53:00Z">
        <w:r w:rsidR="00722680">
          <w:t>min</w:t>
        </w:r>
      </w:ins>
    </w:p>
    <w:p w14:paraId="7ADA136F" w14:textId="1DA49AFE" w:rsidR="00117601" w:rsidRDefault="00117601">
      <w:pPr>
        <w:pStyle w:val="ListParagraph"/>
        <w:numPr>
          <w:ilvl w:val="0"/>
          <w:numId w:val="95"/>
        </w:numPr>
        <w:ind w:left="426"/>
        <w:pPrChange w:id="4760" w:author="Rafi Aziizi" w:date="2021-11-12T16:56:00Z">
          <w:pPr>
            <w:pStyle w:val="Caption"/>
            <w:keepNext/>
            <w:jc w:val="center"/>
          </w:pPr>
        </w:pPrChange>
      </w:pPr>
      <w:del w:id="4761" w:author="chaniaayulestari@outlook.com" w:date="2021-11-12T16:30: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2</w:delText>
        </w:r>
        <w:r w:rsidR="006720D0" w:rsidDel="00885B6D">
          <w:fldChar w:fldCharType="end"/>
        </w:r>
        <w:r w:rsidDel="00885B6D">
          <w:delText xml:space="preserve"> </w:delText>
        </w:r>
        <w:r w:rsidRPr="00F87548" w:rsidDel="00885B6D">
          <w:delText xml:space="preserve">Skenario Use Case Kelola </w:delText>
        </w:r>
        <w:r w:rsidDel="00885B6D">
          <w:delText>Admin</w:delText>
        </w:r>
      </w:del>
    </w:p>
    <w:p w14:paraId="56BBF5A3" w14:textId="6BFE3AB9" w:rsidR="00A25E3C" w:rsidRDefault="00A25E3C">
      <w:pPr>
        <w:pStyle w:val="Caption"/>
        <w:keepNext/>
        <w:jc w:val="center"/>
        <w:rPr>
          <w:ins w:id="4762" w:author="chaniaayulestari@outlook.com" w:date="2021-11-13T14:08:00Z"/>
        </w:rPr>
        <w:pPrChange w:id="4763" w:author="chaniaayulestari@outlook.com" w:date="2021-11-13T14:08:00Z">
          <w:pPr/>
        </w:pPrChange>
      </w:pPr>
      <w:bookmarkStart w:id="4764" w:name="_Toc87762748"/>
      <w:ins w:id="4765" w:author="chaniaayulestari@outlook.com" w:date="2021-11-13T14:08:00Z">
        <w:r>
          <w:t xml:space="preserve">Tabel 3. </w:t>
        </w:r>
      </w:ins>
      <w:ins w:id="4766" w:author="Rafi Aziizi" w:date="2021-11-14T11:08:00Z">
        <w:r w:rsidR="001B2DEA">
          <w:fldChar w:fldCharType="begin"/>
        </w:r>
        <w:r w:rsidR="001B2DEA">
          <w:instrText xml:space="preserve"> SEQ Tabel_3. \* ARABIC </w:instrText>
        </w:r>
      </w:ins>
      <w:r w:rsidR="001B2DEA">
        <w:fldChar w:fldCharType="separate"/>
      </w:r>
      <w:ins w:id="4767" w:author="Rafi Aziizi" w:date="2021-11-14T11:08:00Z">
        <w:r w:rsidR="001B2DEA">
          <w:rPr>
            <w:noProof/>
          </w:rPr>
          <w:t>35</w:t>
        </w:r>
        <w:r w:rsidR="001B2DEA">
          <w:fldChar w:fldCharType="end"/>
        </w:r>
      </w:ins>
      <w:ins w:id="4768" w:author="chaniaayulestari@outlook.com" w:date="2021-11-13T14:08:00Z">
        <w:del w:id="4769" w:author="Rafi Aziizi" w:date="2021-11-14T09:52:00Z">
          <w:r w:rsidDel="003640C9">
            <w:fldChar w:fldCharType="begin"/>
          </w:r>
          <w:r w:rsidDel="003640C9">
            <w:delInstrText xml:space="preserve"> SEQ Tabel_3. \* ARABIC </w:delInstrText>
          </w:r>
        </w:del>
      </w:ins>
      <w:del w:id="4770" w:author="Rafi Aziizi" w:date="2021-11-14T09:52:00Z">
        <w:r w:rsidDel="003640C9">
          <w:fldChar w:fldCharType="end"/>
        </w:r>
      </w:del>
      <w:ins w:id="4771" w:author="chaniaayulestari@outlook.com" w:date="2021-11-13T14:08:00Z">
        <w:r>
          <w:t xml:space="preserve"> Skenario Lihat Admin</w:t>
        </w:r>
        <w:bookmarkEnd w:id="4764"/>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22680" w:rsidRPr="00A46E0B" w14:paraId="347FAF19" w14:textId="77777777" w:rsidTr="00D26F74">
        <w:trPr>
          <w:jc w:val="center"/>
          <w:ins w:id="4772" w:author="chaniaayulestari@outlook.com" w:date="2021-11-12T15:55:00Z"/>
        </w:trPr>
        <w:tc>
          <w:tcPr>
            <w:tcW w:w="3827" w:type="dxa"/>
            <w:shd w:val="clear" w:color="auto" w:fill="F2EE98"/>
            <w:vAlign w:val="center"/>
          </w:tcPr>
          <w:p w14:paraId="1972FDD3" w14:textId="77777777" w:rsidR="00722680" w:rsidRPr="0044182F" w:rsidRDefault="00722680" w:rsidP="00D26F74">
            <w:pPr>
              <w:rPr>
                <w:ins w:id="4773" w:author="chaniaayulestari@outlook.com" w:date="2021-11-12T15:55:00Z"/>
                <w:b/>
              </w:rPr>
            </w:pPr>
            <w:ins w:id="4774" w:author="chaniaayulestari@outlook.com" w:date="2021-11-12T15:55:00Z">
              <w:r w:rsidRPr="0044182F">
                <w:rPr>
                  <w:b/>
                </w:rPr>
                <w:t>Name</w:t>
              </w:r>
            </w:ins>
          </w:p>
        </w:tc>
        <w:tc>
          <w:tcPr>
            <w:tcW w:w="3964" w:type="dxa"/>
            <w:shd w:val="clear" w:color="auto" w:fill="F2EE98"/>
            <w:vAlign w:val="center"/>
          </w:tcPr>
          <w:p w14:paraId="6B804FBB" w14:textId="442C5EB7" w:rsidR="00722680" w:rsidRPr="00A46E0B" w:rsidRDefault="00722680" w:rsidP="00D26F74">
            <w:pPr>
              <w:rPr>
                <w:ins w:id="4775" w:author="chaniaayulestari@outlook.com" w:date="2021-11-12T15:55:00Z"/>
              </w:rPr>
            </w:pPr>
            <w:ins w:id="4776" w:author="chaniaayulestari@outlook.com" w:date="2021-11-12T15:55:00Z">
              <w:r>
                <w:t>Lihat Admin</w:t>
              </w:r>
            </w:ins>
          </w:p>
        </w:tc>
      </w:tr>
      <w:tr w:rsidR="00722680" w:rsidRPr="002F6C1D" w14:paraId="157CA002" w14:textId="77777777" w:rsidTr="00D26F74">
        <w:trPr>
          <w:jc w:val="center"/>
          <w:ins w:id="4777" w:author="chaniaayulestari@outlook.com" w:date="2021-11-12T15:55:00Z"/>
        </w:trPr>
        <w:tc>
          <w:tcPr>
            <w:tcW w:w="3827" w:type="dxa"/>
            <w:vAlign w:val="center"/>
          </w:tcPr>
          <w:p w14:paraId="216D16CB" w14:textId="77777777" w:rsidR="00722680" w:rsidRPr="0044182F" w:rsidRDefault="00722680" w:rsidP="00D26F74">
            <w:pPr>
              <w:rPr>
                <w:ins w:id="4778" w:author="chaniaayulestari@outlook.com" w:date="2021-11-12T15:55:00Z"/>
                <w:b/>
              </w:rPr>
            </w:pPr>
            <w:ins w:id="4779" w:author="chaniaayulestari@outlook.com" w:date="2021-11-12T15:55:00Z">
              <w:r w:rsidRPr="0044182F">
                <w:rPr>
                  <w:b/>
                </w:rPr>
                <w:t>ID</w:t>
              </w:r>
            </w:ins>
          </w:p>
        </w:tc>
        <w:tc>
          <w:tcPr>
            <w:tcW w:w="3964" w:type="dxa"/>
            <w:vAlign w:val="center"/>
          </w:tcPr>
          <w:p w14:paraId="711032E0" w14:textId="08A56DD7" w:rsidR="00722680" w:rsidRPr="002F6C1D" w:rsidRDefault="00722680" w:rsidP="00D26F74">
            <w:pPr>
              <w:rPr>
                <w:ins w:id="4780" w:author="chaniaayulestari@outlook.com" w:date="2021-11-12T15:55:00Z"/>
              </w:rPr>
            </w:pPr>
            <w:ins w:id="4781" w:author="chaniaayulestari@outlook.com" w:date="2021-11-12T15:55:00Z">
              <w:r>
                <w:t>RC16</w:t>
              </w:r>
            </w:ins>
            <w:ins w:id="4782" w:author="Rafi Aziizi" w:date="2021-11-13T06:57:00Z">
              <w:r w:rsidR="005049EC">
                <w:t>.4</w:t>
              </w:r>
            </w:ins>
          </w:p>
        </w:tc>
      </w:tr>
      <w:tr w:rsidR="00722680" w:rsidRPr="000C722D" w14:paraId="6FB7A4C3" w14:textId="77777777" w:rsidTr="00D26F74">
        <w:trPr>
          <w:jc w:val="center"/>
          <w:ins w:id="4783" w:author="chaniaayulestari@outlook.com" w:date="2021-11-12T15:55:00Z"/>
        </w:trPr>
        <w:tc>
          <w:tcPr>
            <w:tcW w:w="3827" w:type="dxa"/>
            <w:vAlign w:val="center"/>
          </w:tcPr>
          <w:p w14:paraId="69131E1A" w14:textId="77777777" w:rsidR="00722680" w:rsidRPr="0044182F" w:rsidRDefault="00722680" w:rsidP="00D26F74">
            <w:pPr>
              <w:rPr>
                <w:ins w:id="4784" w:author="chaniaayulestari@outlook.com" w:date="2021-11-12T15:55:00Z"/>
                <w:b/>
              </w:rPr>
            </w:pPr>
            <w:ins w:id="4785" w:author="chaniaayulestari@outlook.com" w:date="2021-11-12T15:55:00Z">
              <w:r w:rsidRPr="0044182F">
                <w:rPr>
                  <w:b/>
                </w:rPr>
                <w:lastRenderedPageBreak/>
                <w:t>Description</w:t>
              </w:r>
            </w:ins>
          </w:p>
        </w:tc>
        <w:tc>
          <w:tcPr>
            <w:tcW w:w="3964" w:type="dxa"/>
          </w:tcPr>
          <w:p w14:paraId="1D76C030" w14:textId="6F0BB557" w:rsidR="00722680" w:rsidRPr="000C722D" w:rsidRDefault="00722680" w:rsidP="00D26F74">
            <w:pPr>
              <w:rPr>
                <w:ins w:id="4786" w:author="chaniaayulestari@outlook.com" w:date="2021-11-12T15:55:00Z"/>
              </w:rPr>
            </w:pPr>
            <w:ins w:id="4787" w:author="chaniaayulestari@outlook.com" w:date="2021-11-12T15:55:00Z">
              <w:r>
                <w:t>Use case ini merupakan use case generalisasi dari kelola admin untuk melihat data admin.</w:t>
              </w:r>
            </w:ins>
          </w:p>
        </w:tc>
      </w:tr>
      <w:tr w:rsidR="00722680" w:rsidRPr="002F6C1D" w14:paraId="5BDFA3D7" w14:textId="77777777" w:rsidTr="00D26F74">
        <w:trPr>
          <w:jc w:val="center"/>
          <w:ins w:id="4788" w:author="chaniaayulestari@outlook.com" w:date="2021-11-12T15:55:00Z"/>
        </w:trPr>
        <w:tc>
          <w:tcPr>
            <w:tcW w:w="3827" w:type="dxa"/>
            <w:vAlign w:val="center"/>
          </w:tcPr>
          <w:p w14:paraId="7338B6EF" w14:textId="77777777" w:rsidR="00722680" w:rsidRPr="0044182F" w:rsidRDefault="00722680" w:rsidP="00D26F74">
            <w:pPr>
              <w:rPr>
                <w:ins w:id="4789" w:author="chaniaayulestari@outlook.com" w:date="2021-11-12T15:55:00Z"/>
                <w:b/>
              </w:rPr>
            </w:pPr>
            <w:ins w:id="4790" w:author="chaniaayulestari@outlook.com" w:date="2021-11-12T15:55:00Z">
              <w:r w:rsidRPr="0044182F">
                <w:rPr>
                  <w:b/>
                </w:rPr>
                <w:t>Actors</w:t>
              </w:r>
            </w:ins>
          </w:p>
        </w:tc>
        <w:tc>
          <w:tcPr>
            <w:tcW w:w="3964" w:type="dxa"/>
            <w:vAlign w:val="center"/>
          </w:tcPr>
          <w:p w14:paraId="61CEF6D1" w14:textId="77777777" w:rsidR="00722680" w:rsidRPr="002F6C1D" w:rsidRDefault="00722680" w:rsidP="00D26F74">
            <w:pPr>
              <w:rPr>
                <w:ins w:id="4791" w:author="chaniaayulestari@outlook.com" w:date="2021-11-12T15:55:00Z"/>
              </w:rPr>
            </w:pPr>
            <w:ins w:id="4792" w:author="chaniaayulestari@outlook.com" w:date="2021-11-12T15:55:00Z">
              <w:r>
                <w:t>Bag.IT, Guru BK.</w:t>
              </w:r>
            </w:ins>
          </w:p>
        </w:tc>
      </w:tr>
      <w:tr w:rsidR="00722680" w:rsidRPr="007B7AB3" w14:paraId="7D7512FD" w14:textId="77777777" w:rsidTr="00D26F74">
        <w:trPr>
          <w:jc w:val="center"/>
          <w:ins w:id="4793" w:author="chaniaayulestari@outlook.com" w:date="2021-11-12T15:55:00Z"/>
        </w:trPr>
        <w:tc>
          <w:tcPr>
            <w:tcW w:w="3827" w:type="dxa"/>
            <w:vAlign w:val="center"/>
          </w:tcPr>
          <w:p w14:paraId="2D9D48DF" w14:textId="77777777" w:rsidR="00722680" w:rsidRPr="0044182F" w:rsidRDefault="00722680" w:rsidP="00D26F74">
            <w:pPr>
              <w:rPr>
                <w:ins w:id="4794" w:author="chaniaayulestari@outlook.com" w:date="2021-11-12T15:55:00Z"/>
                <w:b/>
              </w:rPr>
            </w:pPr>
            <w:ins w:id="4795" w:author="chaniaayulestari@outlook.com" w:date="2021-11-12T15:55:00Z">
              <w:r w:rsidRPr="0044182F">
                <w:rPr>
                  <w:b/>
                </w:rPr>
                <w:t>Frequency of Use</w:t>
              </w:r>
            </w:ins>
          </w:p>
        </w:tc>
        <w:tc>
          <w:tcPr>
            <w:tcW w:w="3964" w:type="dxa"/>
            <w:vAlign w:val="center"/>
          </w:tcPr>
          <w:p w14:paraId="06015DB8" w14:textId="77777777" w:rsidR="00722680" w:rsidRPr="007B7AB3" w:rsidRDefault="00722680" w:rsidP="00D26F74">
            <w:pPr>
              <w:rPr>
                <w:ins w:id="4796" w:author="chaniaayulestari@outlook.com" w:date="2021-11-12T15:55:00Z"/>
                <w:i/>
                <w:iCs/>
              </w:rPr>
            </w:pPr>
            <w:ins w:id="4797" w:author="chaniaayulestari@outlook.com" w:date="2021-11-12T15:55:00Z">
              <w:r>
                <w:rPr>
                  <w:i/>
                  <w:iCs/>
                </w:rPr>
                <w:t>Conditional</w:t>
              </w:r>
            </w:ins>
          </w:p>
        </w:tc>
      </w:tr>
      <w:tr w:rsidR="00722680" w:rsidRPr="0044182F" w14:paraId="57A2D202" w14:textId="77777777" w:rsidTr="00D26F74">
        <w:trPr>
          <w:jc w:val="center"/>
          <w:ins w:id="4798" w:author="chaniaayulestari@outlook.com" w:date="2021-11-12T15:55:00Z"/>
        </w:trPr>
        <w:tc>
          <w:tcPr>
            <w:tcW w:w="3827" w:type="dxa"/>
            <w:vAlign w:val="center"/>
          </w:tcPr>
          <w:p w14:paraId="0F666821" w14:textId="77777777" w:rsidR="00722680" w:rsidRPr="0044182F" w:rsidRDefault="00722680" w:rsidP="00D26F74">
            <w:pPr>
              <w:rPr>
                <w:ins w:id="4799" w:author="chaniaayulestari@outlook.com" w:date="2021-11-12T15:55:00Z"/>
                <w:b/>
              </w:rPr>
            </w:pPr>
            <w:ins w:id="4800" w:author="chaniaayulestari@outlook.com" w:date="2021-11-12T15:55:00Z">
              <w:r w:rsidRPr="0044182F">
                <w:rPr>
                  <w:b/>
                </w:rPr>
                <w:t>Triggers</w:t>
              </w:r>
            </w:ins>
          </w:p>
        </w:tc>
        <w:tc>
          <w:tcPr>
            <w:tcW w:w="3964" w:type="dxa"/>
            <w:vAlign w:val="center"/>
          </w:tcPr>
          <w:p w14:paraId="66B562F9" w14:textId="77777777" w:rsidR="00722680" w:rsidRPr="0044182F" w:rsidRDefault="00722680" w:rsidP="00D26F74">
            <w:pPr>
              <w:rPr>
                <w:ins w:id="4801" w:author="chaniaayulestari@outlook.com" w:date="2021-11-12T15:55:00Z"/>
              </w:rPr>
            </w:pPr>
            <w:ins w:id="4802" w:author="chaniaayulestari@outlook.com" w:date="2021-11-12T15:55:00Z">
              <w:r>
                <w:t>-</w:t>
              </w:r>
            </w:ins>
          </w:p>
        </w:tc>
      </w:tr>
      <w:tr w:rsidR="00722680" w:rsidRPr="0081005E" w14:paraId="6BE7C630" w14:textId="77777777" w:rsidTr="00D26F74">
        <w:trPr>
          <w:jc w:val="center"/>
          <w:ins w:id="4803" w:author="chaniaayulestari@outlook.com" w:date="2021-11-12T15:55:00Z"/>
        </w:trPr>
        <w:tc>
          <w:tcPr>
            <w:tcW w:w="3827" w:type="dxa"/>
            <w:vAlign w:val="center"/>
          </w:tcPr>
          <w:p w14:paraId="1C5F719E" w14:textId="77777777" w:rsidR="00722680" w:rsidRPr="0044182F" w:rsidRDefault="00722680" w:rsidP="00D26F74">
            <w:pPr>
              <w:rPr>
                <w:ins w:id="4804" w:author="chaniaayulestari@outlook.com" w:date="2021-11-12T15:55:00Z"/>
                <w:b/>
              </w:rPr>
            </w:pPr>
            <w:ins w:id="4805" w:author="chaniaayulestari@outlook.com" w:date="2021-11-12T15:55:00Z">
              <w:r w:rsidRPr="0044182F">
                <w:rPr>
                  <w:b/>
                </w:rPr>
                <w:t>Pre-Conditions</w:t>
              </w:r>
            </w:ins>
          </w:p>
        </w:tc>
        <w:tc>
          <w:tcPr>
            <w:tcW w:w="3964" w:type="dxa"/>
            <w:vAlign w:val="center"/>
          </w:tcPr>
          <w:p w14:paraId="14967A8A" w14:textId="77777777" w:rsidR="00722680" w:rsidRPr="0081005E" w:rsidRDefault="00722680" w:rsidP="00D26F74">
            <w:pPr>
              <w:rPr>
                <w:ins w:id="4806" w:author="chaniaayulestari@outlook.com" w:date="2021-11-12T15:55:00Z"/>
                <w:i/>
                <w:iCs/>
              </w:rPr>
            </w:pPr>
            <w:ins w:id="4807" w:author="chaniaayulestari@outlook.com" w:date="2021-11-12T15:55:00Z">
              <w:r>
                <w:t>null</w:t>
              </w:r>
            </w:ins>
          </w:p>
        </w:tc>
      </w:tr>
      <w:tr w:rsidR="00722680" w:rsidRPr="0048762E" w14:paraId="018D0FAE" w14:textId="77777777" w:rsidTr="00D26F74">
        <w:trPr>
          <w:jc w:val="center"/>
          <w:ins w:id="4808" w:author="chaniaayulestari@outlook.com" w:date="2021-11-12T15:55:00Z"/>
        </w:trPr>
        <w:tc>
          <w:tcPr>
            <w:tcW w:w="3827" w:type="dxa"/>
            <w:vAlign w:val="center"/>
          </w:tcPr>
          <w:p w14:paraId="35AB1946" w14:textId="77777777" w:rsidR="00722680" w:rsidRPr="0044182F" w:rsidRDefault="00722680" w:rsidP="00D26F74">
            <w:pPr>
              <w:rPr>
                <w:ins w:id="4809" w:author="chaniaayulestari@outlook.com" w:date="2021-11-12T15:55:00Z"/>
                <w:b/>
              </w:rPr>
            </w:pPr>
            <w:ins w:id="4810" w:author="chaniaayulestari@outlook.com" w:date="2021-11-12T15:55:00Z">
              <w:r w:rsidRPr="0044182F">
                <w:rPr>
                  <w:b/>
                </w:rPr>
                <w:t>Post-Conditions</w:t>
              </w:r>
            </w:ins>
          </w:p>
        </w:tc>
        <w:tc>
          <w:tcPr>
            <w:tcW w:w="3964" w:type="dxa"/>
            <w:vAlign w:val="center"/>
          </w:tcPr>
          <w:p w14:paraId="7FF55364" w14:textId="3E073C04" w:rsidR="00722680" w:rsidRPr="0048762E" w:rsidRDefault="00722680" w:rsidP="00D26F74">
            <w:pPr>
              <w:rPr>
                <w:ins w:id="4811" w:author="chaniaayulestari@outlook.com" w:date="2021-11-12T15:55:00Z"/>
              </w:rPr>
            </w:pPr>
            <w:ins w:id="4812" w:author="chaniaayulestari@outlook.com" w:date="2021-11-12T15:55:00Z">
              <w:r>
                <w:t>Data admin ditampilkan</w:t>
              </w:r>
            </w:ins>
          </w:p>
        </w:tc>
      </w:tr>
      <w:tr w:rsidR="00722680" w:rsidRPr="0044182F" w14:paraId="447AFD5F" w14:textId="77777777" w:rsidTr="00D26F74">
        <w:trPr>
          <w:jc w:val="center"/>
          <w:ins w:id="4813" w:author="chaniaayulestari@outlook.com" w:date="2021-11-12T15:55:00Z"/>
        </w:trPr>
        <w:tc>
          <w:tcPr>
            <w:tcW w:w="7791" w:type="dxa"/>
            <w:gridSpan w:val="2"/>
            <w:shd w:val="clear" w:color="auto" w:fill="F2EE98"/>
            <w:vAlign w:val="center"/>
          </w:tcPr>
          <w:p w14:paraId="1B9F2C80" w14:textId="77777777" w:rsidR="00722680" w:rsidRPr="0044182F" w:rsidRDefault="00722680" w:rsidP="00D26F74">
            <w:pPr>
              <w:jc w:val="center"/>
              <w:rPr>
                <w:ins w:id="4814" w:author="chaniaayulestari@outlook.com" w:date="2021-11-12T15:55:00Z"/>
                <w:b/>
              </w:rPr>
            </w:pPr>
            <w:ins w:id="4815" w:author="chaniaayulestari@outlook.com" w:date="2021-11-12T15:55:00Z">
              <w:r w:rsidRPr="0044182F">
                <w:rPr>
                  <w:b/>
                </w:rPr>
                <w:t>Main Course</w:t>
              </w:r>
            </w:ins>
          </w:p>
        </w:tc>
      </w:tr>
      <w:tr w:rsidR="00722680" w:rsidRPr="0044182F" w14:paraId="5C2E1498" w14:textId="77777777" w:rsidTr="00D26F74">
        <w:trPr>
          <w:jc w:val="center"/>
          <w:ins w:id="4816" w:author="chaniaayulestari@outlook.com" w:date="2021-11-12T15:55:00Z"/>
        </w:trPr>
        <w:tc>
          <w:tcPr>
            <w:tcW w:w="3827" w:type="dxa"/>
            <w:shd w:val="clear" w:color="auto" w:fill="F2EE98"/>
            <w:vAlign w:val="center"/>
          </w:tcPr>
          <w:p w14:paraId="3D5706CE" w14:textId="77777777" w:rsidR="00722680" w:rsidRPr="0044182F" w:rsidRDefault="00722680" w:rsidP="00D26F74">
            <w:pPr>
              <w:jc w:val="center"/>
              <w:rPr>
                <w:ins w:id="4817" w:author="chaniaayulestari@outlook.com" w:date="2021-11-12T15:55:00Z"/>
                <w:b/>
              </w:rPr>
            </w:pPr>
            <w:ins w:id="4818" w:author="chaniaayulestari@outlook.com" w:date="2021-11-12T15:55:00Z">
              <w:r w:rsidRPr="0044182F">
                <w:rPr>
                  <w:b/>
                </w:rPr>
                <w:t>Aksi Aktor</w:t>
              </w:r>
            </w:ins>
          </w:p>
        </w:tc>
        <w:tc>
          <w:tcPr>
            <w:tcW w:w="3964" w:type="dxa"/>
            <w:shd w:val="clear" w:color="auto" w:fill="F2EE98"/>
            <w:vAlign w:val="center"/>
          </w:tcPr>
          <w:p w14:paraId="4EACF489" w14:textId="77777777" w:rsidR="00722680" w:rsidRPr="0044182F" w:rsidRDefault="00722680" w:rsidP="00D26F74">
            <w:pPr>
              <w:jc w:val="center"/>
              <w:rPr>
                <w:ins w:id="4819" w:author="chaniaayulestari@outlook.com" w:date="2021-11-12T15:55:00Z"/>
                <w:b/>
              </w:rPr>
            </w:pPr>
            <w:ins w:id="4820" w:author="chaniaayulestari@outlook.com" w:date="2021-11-12T15:55:00Z">
              <w:r w:rsidRPr="0044182F">
                <w:rPr>
                  <w:b/>
                </w:rPr>
                <w:t>Reaksi Sistem</w:t>
              </w:r>
            </w:ins>
          </w:p>
        </w:tc>
      </w:tr>
      <w:tr w:rsidR="00722680" w:rsidRPr="0044182F" w14:paraId="1AA7E047" w14:textId="77777777" w:rsidTr="00D26F74">
        <w:trPr>
          <w:jc w:val="center"/>
          <w:ins w:id="4821" w:author="chaniaayulestari@outlook.com" w:date="2021-11-12T15:55:00Z"/>
        </w:trPr>
        <w:tc>
          <w:tcPr>
            <w:tcW w:w="3827" w:type="dxa"/>
            <w:vAlign w:val="center"/>
          </w:tcPr>
          <w:p w14:paraId="6ED8E97A" w14:textId="0FA7986E" w:rsidR="00722680" w:rsidRPr="0044182F" w:rsidRDefault="00722680" w:rsidP="00722680">
            <w:pPr>
              <w:numPr>
                <w:ilvl w:val="0"/>
                <w:numId w:val="100"/>
              </w:numPr>
              <w:spacing w:after="160"/>
              <w:rPr>
                <w:ins w:id="4822" w:author="chaniaayulestari@outlook.com" w:date="2021-11-12T15:55:00Z"/>
              </w:rPr>
            </w:pPr>
            <w:ins w:id="4823" w:author="chaniaayulestari@outlook.com" w:date="2021-11-12T15:55:00Z">
              <w:r>
                <w:t>memasuki menu “Data Admin”</w:t>
              </w:r>
            </w:ins>
          </w:p>
        </w:tc>
        <w:tc>
          <w:tcPr>
            <w:tcW w:w="3964" w:type="dxa"/>
            <w:vAlign w:val="center"/>
          </w:tcPr>
          <w:p w14:paraId="1281DA7E" w14:textId="77777777" w:rsidR="00722680" w:rsidRPr="0044182F" w:rsidRDefault="00722680" w:rsidP="00D26F74">
            <w:pPr>
              <w:ind w:left="511"/>
              <w:rPr>
                <w:ins w:id="4824" w:author="chaniaayulestari@outlook.com" w:date="2021-11-12T15:55:00Z"/>
              </w:rPr>
            </w:pPr>
          </w:p>
        </w:tc>
      </w:tr>
      <w:tr w:rsidR="00722680" w:rsidRPr="0044182F" w14:paraId="766EC392" w14:textId="77777777" w:rsidTr="00D26F74">
        <w:trPr>
          <w:jc w:val="center"/>
          <w:ins w:id="4825" w:author="chaniaayulestari@outlook.com" w:date="2021-11-12T15:55:00Z"/>
        </w:trPr>
        <w:tc>
          <w:tcPr>
            <w:tcW w:w="3827" w:type="dxa"/>
            <w:vAlign w:val="center"/>
          </w:tcPr>
          <w:p w14:paraId="3553C8BA" w14:textId="77777777" w:rsidR="00722680" w:rsidRPr="0044182F" w:rsidRDefault="00722680" w:rsidP="00D26F74">
            <w:pPr>
              <w:ind w:left="510"/>
              <w:rPr>
                <w:ins w:id="4826" w:author="chaniaayulestari@outlook.com" w:date="2021-11-12T15:55:00Z"/>
              </w:rPr>
            </w:pPr>
          </w:p>
        </w:tc>
        <w:tc>
          <w:tcPr>
            <w:tcW w:w="3964" w:type="dxa"/>
            <w:vAlign w:val="center"/>
          </w:tcPr>
          <w:p w14:paraId="6A48659A" w14:textId="76894BCF" w:rsidR="00722680" w:rsidRPr="0044182F" w:rsidRDefault="00722680" w:rsidP="00722680">
            <w:pPr>
              <w:numPr>
                <w:ilvl w:val="0"/>
                <w:numId w:val="100"/>
              </w:numPr>
              <w:spacing w:after="160"/>
              <w:ind w:left="511"/>
              <w:rPr>
                <w:ins w:id="4827" w:author="chaniaayulestari@outlook.com" w:date="2021-11-12T15:55:00Z"/>
              </w:rPr>
            </w:pPr>
            <w:ins w:id="4828" w:author="chaniaayulestari@outlook.com" w:date="2021-11-12T15:55:00Z">
              <w:r>
                <w:t>Menampilkan seluruh data admin</w:t>
              </w:r>
            </w:ins>
          </w:p>
        </w:tc>
      </w:tr>
      <w:tr w:rsidR="00722680" w:rsidRPr="001B1AF9" w14:paraId="63EDB614" w14:textId="77777777" w:rsidTr="00D26F74">
        <w:trPr>
          <w:jc w:val="center"/>
          <w:ins w:id="4829" w:author="chaniaayulestari@outlook.com" w:date="2021-11-12T15:55:00Z"/>
        </w:trPr>
        <w:tc>
          <w:tcPr>
            <w:tcW w:w="7791" w:type="dxa"/>
            <w:gridSpan w:val="2"/>
            <w:shd w:val="clear" w:color="auto" w:fill="F2EE98"/>
            <w:vAlign w:val="center"/>
          </w:tcPr>
          <w:p w14:paraId="1251B732" w14:textId="77777777" w:rsidR="00722680" w:rsidRPr="001B1AF9" w:rsidRDefault="00722680" w:rsidP="00D26F74">
            <w:pPr>
              <w:pStyle w:val="ListParagraph"/>
              <w:spacing w:after="160"/>
              <w:ind w:left="468"/>
              <w:jc w:val="center"/>
              <w:rPr>
                <w:ins w:id="4830" w:author="chaniaayulestari@outlook.com" w:date="2021-11-12T15:55:00Z"/>
                <w:b/>
                <w:bCs/>
              </w:rPr>
            </w:pPr>
            <w:ins w:id="4831" w:author="chaniaayulestari@outlook.com" w:date="2021-11-12T15:55:00Z">
              <w:r w:rsidRPr="001B1AF9">
                <w:rPr>
                  <w:b/>
                  <w:bCs/>
                </w:rPr>
                <w:t>Skenario Eksepsi (Optional)</w:t>
              </w:r>
            </w:ins>
          </w:p>
        </w:tc>
      </w:tr>
      <w:tr w:rsidR="00722680" w:rsidRPr="001B1AF9" w14:paraId="136D345B" w14:textId="77777777" w:rsidTr="00D26F74">
        <w:trPr>
          <w:jc w:val="center"/>
          <w:ins w:id="4832" w:author="chaniaayulestari@outlook.com" w:date="2021-11-12T15:55:00Z"/>
        </w:trPr>
        <w:tc>
          <w:tcPr>
            <w:tcW w:w="3827" w:type="dxa"/>
            <w:shd w:val="clear" w:color="auto" w:fill="F2EE98"/>
            <w:vAlign w:val="center"/>
          </w:tcPr>
          <w:p w14:paraId="316F10F5" w14:textId="77777777" w:rsidR="00722680" w:rsidRPr="001B1AF9" w:rsidRDefault="00722680" w:rsidP="00D26F74">
            <w:pPr>
              <w:pStyle w:val="ListParagraph"/>
              <w:ind w:left="450"/>
              <w:jc w:val="center"/>
              <w:rPr>
                <w:ins w:id="4833" w:author="chaniaayulestari@outlook.com" w:date="2021-11-12T15:55:00Z"/>
                <w:b/>
                <w:bCs/>
              </w:rPr>
            </w:pPr>
            <w:ins w:id="4834" w:author="chaniaayulestari@outlook.com" w:date="2021-11-12T15:55:00Z">
              <w:r w:rsidRPr="001B1AF9">
                <w:rPr>
                  <w:b/>
                  <w:bCs/>
                </w:rPr>
                <w:t>Aksi Aktor</w:t>
              </w:r>
            </w:ins>
          </w:p>
        </w:tc>
        <w:tc>
          <w:tcPr>
            <w:tcW w:w="3964" w:type="dxa"/>
            <w:shd w:val="clear" w:color="auto" w:fill="F2EE98"/>
            <w:vAlign w:val="center"/>
          </w:tcPr>
          <w:p w14:paraId="0CEA4BDE" w14:textId="77777777" w:rsidR="00722680" w:rsidRPr="001B1AF9" w:rsidRDefault="00722680" w:rsidP="00D26F74">
            <w:pPr>
              <w:pStyle w:val="ListParagraph"/>
              <w:spacing w:after="160"/>
              <w:ind w:left="468"/>
              <w:jc w:val="center"/>
              <w:rPr>
                <w:ins w:id="4835" w:author="chaniaayulestari@outlook.com" w:date="2021-11-12T15:55:00Z"/>
                <w:b/>
                <w:bCs/>
              </w:rPr>
            </w:pPr>
            <w:ins w:id="4836" w:author="chaniaayulestari@outlook.com" w:date="2021-11-12T15:55:00Z">
              <w:r w:rsidRPr="001B1AF9">
                <w:rPr>
                  <w:b/>
                  <w:bCs/>
                </w:rPr>
                <w:t>Reaksi Sistem</w:t>
              </w:r>
            </w:ins>
          </w:p>
        </w:tc>
      </w:tr>
      <w:tr w:rsidR="00722680" w14:paraId="7FB8B7B8" w14:textId="77777777" w:rsidTr="00D26F74">
        <w:trPr>
          <w:jc w:val="center"/>
          <w:ins w:id="4837" w:author="chaniaayulestari@outlook.com" w:date="2021-11-12T15:55:00Z"/>
        </w:trPr>
        <w:tc>
          <w:tcPr>
            <w:tcW w:w="3827" w:type="dxa"/>
            <w:vAlign w:val="center"/>
          </w:tcPr>
          <w:p w14:paraId="5F7E3D15" w14:textId="556B7505" w:rsidR="00722680" w:rsidRDefault="00722680" w:rsidP="00D26F74">
            <w:pPr>
              <w:pStyle w:val="ListParagraph"/>
              <w:ind w:left="455"/>
              <w:rPr>
                <w:ins w:id="4838" w:author="chaniaayulestari@outlook.com" w:date="2021-11-12T15:55:00Z"/>
              </w:rPr>
            </w:pPr>
            <w:ins w:id="4839" w:author="chaniaayulestari@outlook.com" w:date="2021-11-12T15:55:00Z">
              <w:r>
                <w:t xml:space="preserve">2a. Memasukan data </w:t>
              </w:r>
            </w:ins>
            <w:ins w:id="4840" w:author="chaniaayulestari@outlook.com" w:date="2021-11-12T15:56:00Z">
              <w:r>
                <w:t>admin</w:t>
              </w:r>
            </w:ins>
            <w:ins w:id="4841" w:author="chaniaayulestari@outlook.com" w:date="2021-11-12T15:55:00Z">
              <w:r>
                <w:t xml:space="preserve"> yang tidak ada didalam sistem</w:t>
              </w:r>
            </w:ins>
          </w:p>
        </w:tc>
        <w:tc>
          <w:tcPr>
            <w:tcW w:w="3964" w:type="dxa"/>
            <w:vAlign w:val="center"/>
          </w:tcPr>
          <w:p w14:paraId="08FA270C" w14:textId="77777777" w:rsidR="00722680" w:rsidRDefault="00722680" w:rsidP="00D26F74">
            <w:pPr>
              <w:pStyle w:val="ListParagraph"/>
              <w:spacing w:after="160"/>
              <w:ind w:left="468"/>
              <w:rPr>
                <w:ins w:id="4842" w:author="chaniaayulestari@outlook.com" w:date="2021-11-12T15:55:00Z"/>
              </w:rPr>
            </w:pPr>
          </w:p>
        </w:tc>
      </w:tr>
      <w:tr w:rsidR="00722680" w14:paraId="27ED6479" w14:textId="77777777" w:rsidTr="00D26F74">
        <w:trPr>
          <w:jc w:val="center"/>
          <w:ins w:id="4843" w:author="chaniaayulestari@outlook.com" w:date="2021-11-12T15:55:00Z"/>
        </w:trPr>
        <w:tc>
          <w:tcPr>
            <w:tcW w:w="3827" w:type="dxa"/>
            <w:vAlign w:val="center"/>
          </w:tcPr>
          <w:p w14:paraId="6C6D0F2B" w14:textId="77777777" w:rsidR="00722680" w:rsidRDefault="00722680" w:rsidP="00D26F74">
            <w:pPr>
              <w:pStyle w:val="ListParagraph"/>
              <w:ind w:left="450"/>
              <w:rPr>
                <w:ins w:id="4844" w:author="chaniaayulestari@outlook.com" w:date="2021-11-12T15:55:00Z"/>
              </w:rPr>
            </w:pPr>
          </w:p>
        </w:tc>
        <w:tc>
          <w:tcPr>
            <w:tcW w:w="3964" w:type="dxa"/>
            <w:vAlign w:val="center"/>
          </w:tcPr>
          <w:p w14:paraId="2EEBD23E" w14:textId="42720845" w:rsidR="00722680" w:rsidRDefault="00722680" w:rsidP="00D26F74">
            <w:pPr>
              <w:pStyle w:val="ListParagraph"/>
              <w:spacing w:after="160"/>
              <w:ind w:left="468"/>
              <w:rPr>
                <w:ins w:id="4845" w:author="chaniaayulestari@outlook.com" w:date="2021-11-12T15:55:00Z"/>
              </w:rPr>
            </w:pPr>
            <w:ins w:id="4846" w:author="chaniaayulestari@outlook.com" w:date="2021-11-12T15:55:00Z">
              <w:r>
                <w:t xml:space="preserve">2b. Menampilkan pemberitahuan melalui notifikasi bahwa data </w:t>
              </w:r>
            </w:ins>
            <w:ins w:id="4847" w:author="chaniaayulestari@outlook.com" w:date="2021-11-12T15:56:00Z">
              <w:r>
                <w:t xml:space="preserve">admin </w:t>
              </w:r>
            </w:ins>
            <w:ins w:id="4848" w:author="chaniaayulestari@outlook.com" w:date="2021-11-12T15:55:00Z">
              <w:r>
                <w:t>tidak ditemukan</w:t>
              </w:r>
            </w:ins>
          </w:p>
        </w:tc>
      </w:tr>
    </w:tbl>
    <w:p w14:paraId="5712FDD9" w14:textId="77777777" w:rsidR="00FF653C" w:rsidRDefault="00FF653C" w:rsidP="00FF653C">
      <w:pPr>
        <w:ind w:left="66"/>
      </w:pPr>
    </w:p>
    <w:p w14:paraId="75E1F5FA" w14:textId="77777777" w:rsidR="00885B6D" w:rsidRDefault="00443E24" w:rsidP="00885B6D">
      <w:pPr>
        <w:pStyle w:val="ListParagraph"/>
        <w:numPr>
          <w:ilvl w:val="0"/>
          <w:numId w:val="25"/>
        </w:numPr>
        <w:ind w:left="426"/>
        <w:rPr>
          <w:ins w:id="4849" w:author="chaniaayulestari@outlook.com" w:date="2021-11-12T16:30:00Z"/>
        </w:rPr>
      </w:pPr>
      <w:r>
        <w:t>Skenario Kelola Semester</w:t>
      </w:r>
    </w:p>
    <w:p w14:paraId="31030BDA" w14:textId="3F578258" w:rsidR="00885B6D" w:rsidRDefault="00885B6D">
      <w:pPr>
        <w:ind w:left="66" w:firstLine="360"/>
        <w:rPr>
          <w:ins w:id="4850" w:author="chaniaayulestari@outlook.com" w:date="2021-11-12T16:30:00Z"/>
        </w:rPr>
        <w:pPrChange w:id="4851" w:author="chaniaayulestari@outlook.com" w:date="2021-11-12T16:30:00Z">
          <w:pPr>
            <w:pStyle w:val="ListParagraph"/>
            <w:numPr>
              <w:numId w:val="25"/>
            </w:numPr>
            <w:ind w:hanging="360"/>
          </w:pPr>
        </w:pPrChange>
      </w:pPr>
      <w:ins w:id="4852" w:author="chaniaayulestari@outlook.com" w:date="2021-11-12T16:30:00Z">
        <w:r>
          <w:t>Pada skenario kelola admin terdapat 4 generalisasi data yaitu tambah se</w:t>
        </w:r>
      </w:ins>
      <w:ins w:id="4853" w:author="chaniaayulestari@outlook.com" w:date="2021-11-12T16:31:00Z">
        <w:r>
          <w:t>mester</w:t>
        </w:r>
      </w:ins>
      <w:ins w:id="4854" w:author="chaniaayulestari@outlook.com" w:date="2021-11-12T16:30:00Z">
        <w:r>
          <w:t xml:space="preserve">, hapus </w:t>
        </w:r>
      </w:ins>
      <w:ins w:id="4855" w:author="chaniaayulestari@outlook.com" w:date="2021-11-12T16:31:00Z">
        <w:r>
          <w:t>semester</w:t>
        </w:r>
      </w:ins>
      <w:ins w:id="4856" w:author="chaniaayulestari@outlook.com" w:date="2021-11-12T16:30:00Z">
        <w:r>
          <w:t xml:space="preserve">, edit </w:t>
        </w:r>
      </w:ins>
      <w:ins w:id="4857" w:author="chaniaayulestari@outlook.com" w:date="2021-11-12T16:31:00Z">
        <w:r>
          <w:t xml:space="preserve">semester </w:t>
        </w:r>
      </w:ins>
      <w:ins w:id="4858" w:author="chaniaayulestari@outlook.com" w:date="2021-11-12T16:30:00Z">
        <w:r>
          <w:t xml:space="preserve">dan lihat </w:t>
        </w:r>
      </w:ins>
      <w:ins w:id="4859" w:author="chaniaayulestari@outlook.com" w:date="2021-11-12T16:31:00Z">
        <w:r>
          <w:t>semester</w:t>
        </w:r>
      </w:ins>
      <w:ins w:id="4860" w:author="chaniaayulestari@outlook.com" w:date="2021-11-12T16:30:00Z">
        <w:r>
          <w:t>. Hal tersebut dijelaskan pada poin-poin dibawah ini :</w:t>
        </w:r>
      </w:ins>
    </w:p>
    <w:p w14:paraId="64F357D2" w14:textId="1B3032F4" w:rsidR="00521E25" w:rsidDel="0027153E" w:rsidRDefault="00521E25" w:rsidP="00521E25">
      <w:pPr>
        <w:pStyle w:val="ListParagraph"/>
        <w:numPr>
          <w:ilvl w:val="0"/>
          <w:numId w:val="97"/>
        </w:numPr>
        <w:ind w:left="426"/>
        <w:rPr>
          <w:ins w:id="4861" w:author="chaniaayulestari@outlook.com" w:date="2021-11-12T16:31:00Z"/>
          <w:del w:id="4862" w:author="Rafi Aziizi" w:date="2021-11-12T16:56:00Z"/>
        </w:rPr>
      </w:pPr>
      <w:ins w:id="4863" w:author="chaniaayulestari@outlook.com" w:date="2021-11-12T15:29:00Z">
        <w:r>
          <w:t xml:space="preserve">Skenario Tambah </w:t>
        </w:r>
      </w:ins>
      <w:ins w:id="4864" w:author="chaniaayulestari@outlook.com" w:date="2021-11-12T15:56:00Z">
        <w:r w:rsidR="00EC162F">
          <w:t>Semester</w:t>
        </w:r>
      </w:ins>
    </w:p>
    <w:p w14:paraId="231F6AF9" w14:textId="77777777" w:rsidR="00885B6D" w:rsidRDefault="00885B6D">
      <w:pPr>
        <w:pStyle w:val="ListParagraph"/>
        <w:numPr>
          <w:ilvl w:val="0"/>
          <w:numId w:val="97"/>
        </w:numPr>
        <w:ind w:left="426"/>
        <w:rPr>
          <w:ins w:id="4865" w:author="chaniaayulestari@outlook.com" w:date="2021-11-12T15:58:00Z"/>
        </w:rPr>
      </w:pPr>
    </w:p>
    <w:p w14:paraId="3316BCE7" w14:textId="05532858" w:rsidR="00A25E3C" w:rsidRDefault="00A25E3C">
      <w:pPr>
        <w:pStyle w:val="Caption"/>
        <w:keepNext/>
        <w:jc w:val="center"/>
        <w:rPr>
          <w:ins w:id="4866" w:author="chaniaayulestari@outlook.com" w:date="2021-11-13T14:09:00Z"/>
        </w:rPr>
        <w:pPrChange w:id="4867" w:author="chaniaayulestari@outlook.com" w:date="2021-11-13T14:09:00Z">
          <w:pPr/>
        </w:pPrChange>
      </w:pPr>
      <w:bookmarkStart w:id="4868" w:name="_Toc87762749"/>
      <w:ins w:id="4869" w:author="chaniaayulestari@outlook.com" w:date="2021-11-13T14:09:00Z">
        <w:r>
          <w:t xml:space="preserve">Tabel 3. </w:t>
        </w:r>
      </w:ins>
      <w:ins w:id="4870" w:author="Rafi Aziizi" w:date="2021-11-14T11:08:00Z">
        <w:r w:rsidR="001B2DEA">
          <w:fldChar w:fldCharType="begin"/>
        </w:r>
        <w:r w:rsidR="001B2DEA">
          <w:instrText xml:space="preserve"> SEQ Tabel_3. \* ARABIC </w:instrText>
        </w:r>
      </w:ins>
      <w:r w:rsidR="001B2DEA">
        <w:fldChar w:fldCharType="separate"/>
      </w:r>
      <w:ins w:id="4871" w:author="Rafi Aziizi" w:date="2021-11-14T11:08:00Z">
        <w:r w:rsidR="001B2DEA">
          <w:rPr>
            <w:noProof/>
          </w:rPr>
          <w:t>36</w:t>
        </w:r>
        <w:r w:rsidR="001B2DEA">
          <w:fldChar w:fldCharType="end"/>
        </w:r>
      </w:ins>
      <w:ins w:id="4872" w:author="chaniaayulestari@outlook.com" w:date="2021-11-13T14:09:00Z">
        <w:del w:id="4873" w:author="Rafi Aziizi" w:date="2021-11-14T09:52:00Z">
          <w:r w:rsidDel="003640C9">
            <w:fldChar w:fldCharType="begin"/>
          </w:r>
          <w:r w:rsidDel="003640C9">
            <w:delInstrText xml:space="preserve"> SEQ Tabel_3. \* ARABIC </w:delInstrText>
          </w:r>
        </w:del>
      </w:ins>
      <w:del w:id="4874" w:author="Rafi Aziizi" w:date="2021-11-14T09:52:00Z">
        <w:r w:rsidDel="003640C9">
          <w:fldChar w:fldCharType="end"/>
        </w:r>
      </w:del>
      <w:ins w:id="4875" w:author="chaniaayulestari@outlook.com" w:date="2021-11-13T14:09:00Z">
        <w:r>
          <w:t xml:space="preserve"> Skenario Tambah Semester</w:t>
        </w:r>
        <w:bookmarkEnd w:id="4868"/>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C162F" w:rsidRPr="00A46E0B" w14:paraId="415B5673" w14:textId="77777777" w:rsidTr="00D26F74">
        <w:trPr>
          <w:jc w:val="center"/>
          <w:ins w:id="4876" w:author="chaniaayulestari@outlook.com" w:date="2021-11-12T15:58:00Z"/>
        </w:trPr>
        <w:tc>
          <w:tcPr>
            <w:tcW w:w="3827" w:type="dxa"/>
            <w:shd w:val="clear" w:color="auto" w:fill="F2EE98"/>
            <w:vAlign w:val="center"/>
          </w:tcPr>
          <w:p w14:paraId="696F94D7" w14:textId="77777777" w:rsidR="00EC162F" w:rsidRPr="0044182F" w:rsidRDefault="00EC162F" w:rsidP="00D26F74">
            <w:pPr>
              <w:rPr>
                <w:ins w:id="4877" w:author="chaniaayulestari@outlook.com" w:date="2021-11-12T15:58:00Z"/>
                <w:b/>
              </w:rPr>
            </w:pPr>
            <w:ins w:id="4878" w:author="chaniaayulestari@outlook.com" w:date="2021-11-12T15:58:00Z">
              <w:r w:rsidRPr="0044182F">
                <w:rPr>
                  <w:b/>
                </w:rPr>
                <w:t>Name</w:t>
              </w:r>
            </w:ins>
          </w:p>
        </w:tc>
        <w:tc>
          <w:tcPr>
            <w:tcW w:w="3964" w:type="dxa"/>
            <w:shd w:val="clear" w:color="auto" w:fill="F2EE98"/>
            <w:vAlign w:val="center"/>
          </w:tcPr>
          <w:p w14:paraId="78ADDF45" w14:textId="08B43AED" w:rsidR="00EC162F" w:rsidRPr="00A46E0B" w:rsidRDefault="00EC162F" w:rsidP="00D26F74">
            <w:pPr>
              <w:rPr>
                <w:ins w:id="4879" w:author="chaniaayulestari@outlook.com" w:date="2021-11-12T15:58:00Z"/>
              </w:rPr>
            </w:pPr>
            <w:ins w:id="4880" w:author="chaniaayulestari@outlook.com" w:date="2021-11-12T15:58:00Z">
              <w:r>
                <w:t>Tambah Semester</w:t>
              </w:r>
            </w:ins>
          </w:p>
        </w:tc>
      </w:tr>
      <w:tr w:rsidR="00EC162F" w:rsidRPr="002F6C1D" w14:paraId="7626EC9B" w14:textId="77777777" w:rsidTr="00D26F74">
        <w:trPr>
          <w:jc w:val="center"/>
          <w:ins w:id="4881" w:author="chaniaayulestari@outlook.com" w:date="2021-11-12T15:58:00Z"/>
        </w:trPr>
        <w:tc>
          <w:tcPr>
            <w:tcW w:w="3827" w:type="dxa"/>
            <w:vAlign w:val="center"/>
          </w:tcPr>
          <w:p w14:paraId="68104155" w14:textId="77777777" w:rsidR="00EC162F" w:rsidRPr="0044182F" w:rsidRDefault="00EC162F" w:rsidP="00D26F74">
            <w:pPr>
              <w:rPr>
                <w:ins w:id="4882" w:author="chaniaayulestari@outlook.com" w:date="2021-11-12T15:58:00Z"/>
                <w:b/>
              </w:rPr>
            </w:pPr>
            <w:ins w:id="4883" w:author="chaniaayulestari@outlook.com" w:date="2021-11-12T15:58:00Z">
              <w:r w:rsidRPr="0044182F">
                <w:rPr>
                  <w:b/>
                </w:rPr>
                <w:t>ID</w:t>
              </w:r>
            </w:ins>
          </w:p>
        </w:tc>
        <w:tc>
          <w:tcPr>
            <w:tcW w:w="3964" w:type="dxa"/>
            <w:vAlign w:val="center"/>
          </w:tcPr>
          <w:p w14:paraId="52A745A0" w14:textId="63339F7D" w:rsidR="00EC162F" w:rsidRPr="002F6C1D" w:rsidRDefault="00EC162F" w:rsidP="00D26F74">
            <w:pPr>
              <w:rPr>
                <w:ins w:id="4884" w:author="chaniaayulestari@outlook.com" w:date="2021-11-12T15:58:00Z"/>
              </w:rPr>
            </w:pPr>
            <w:ins w:id="4885" w:author="chaniaayulestari@outlook.com" w:date="2021-11-12T15:58:00Z">
              <w:r>
                <w:t>RC17</w:t>
              </w:r>
            </w:ins>
            <w:ins w:id="4886" w:author="Rafi Aziizi" w:date="2021-11-13T06:58:00Z">
              <w:r w:rsidR="005049EC">
                <w:t>.1</w:t>
              </w:r>
            </w:ins>
          </w:p>
        </w:tc>
      </w:tr>
      <w:tr w:rsidR="00EC162F" w:rsidRPr="000C722D" w14:paraId="23CDA11C" w14:textId="77777777" w:rsidTr="00D26F74">
        <w:trPr>
          <w:jc w:val="center"/>
          <w:ins w:id="4887" w:author="chaniaayulestari@outlook.com" w:date="2021-11-12T15:58:00Z"/>
        </w:trPr>
        <w:tc>
          <w:tcPr>
            <w:tcW w:w="3827" w:type="dxa"/>
            <w:vAlign w:val="center"/>
          </w:tcPr>
          <w:p w14:paraId="4E4FDC36" w14:textId="77777777" w:rsidR="00EC162F" w:rsidRPr="0044182F" w:rsidRDefault="00EC162F" w:rsidP="00D26F74">
            <w:pPr>
              <w:rPr>
                <w:ins w:id="4888" w:author="chaniaayulestari@outlook.com" w:date="2021-11-12T15:58:00Z"/>
                <w:b/>
              </w:rPr>
            </w:pPr>
            <w:ins w:id="4889" w:author="chaniaayulestari@outlook.com" w:date="2021-11-12T15:58:00Z">
              <w:r w:rsidRPr="0044182F">
                <w:rPr>
                  <w:b/>
                </w:rPr>
                <w:lastRenderedPageBreak/>
                <w:t>Description</w:t>
              </w:r>
            </w:ins>
          </w:p>
        </w:tc>
        <w:tc>
          <w:tcPr>
            <w:tcW w:w="3964" w:type="dxa"/>
          </w:tcPr>
          <w:p w14:paraId="68BFDEA7" w14:textId="1E72A07C" w:rsidR="00EC162F" w:rsidRPr="000C722D" w:rsidRDefault="00EC162F" w:rsidP="00D26F74">
            <w:pPr>
              <w:rPr>
                <w:ins w:id="4890" w:author="chaniaayulestari@outlook.com" w:date="2021-11-12T15:58:00Z"/>
              </w:rPr>
            </w:pPr>
            <w:ins w:id="4891" w:author="chaniaayulestari@outlook.com" w:date="2021-11-12T15:58:00Z">
              <w:r>
                <w:t>Use case ini merupakan use case generalisasi dari kelola semester untuk menambah data semester</w:t>
              </w:r>
            </w:ins>
          </w:p>
        </w:tc>
      </w:tr>
      <w:tr w:rsidR="00EC162F" w:rsidRPr="002F6C1D" w14:paraId="223FA420" w14:textId="77777777" w:rsidTr="00D26F74">
        <w:trPr>
          <w:jc w:val="center"/>
          <w:ins w:id="4892" w:author="chaniaayulestari@outlook.com" w:date="2021-11-12T15:58:00Z"/>
        </w:trPr>
        <w:tc>
          <w:tcPr>
            <w:tcW w:w="3827" w:type="dxa"/>
            <w:vAlign w:val="center"/>
          </w:tcPr>
          <w:p w14:paraId="22AA6CFD" w14:textId="77777777" w:rsidR="00EC162F" w:rsidRPr="0044182F" w:rsidRDefault="00EC162F" w:rsidP="00D26F74">
            <w:pPr>
              <w:rPr>
                <w:ins w:id="4893" w:author="chaniaayulestari@outlook.com" w:date="2021-11-12T15:58:00Z"/>
                <w:b/>
              </w:rPr>
            </w:pPr>
            <w:ins w:id="4894" w:author="chaniaayulestari@outlook.com" w:date="2021-11-12T15:58:00Z">
              <w:r w:rsidRPr="0044182F">
                <w:rPr>
                  <w:b/>
                </w:rPr>
                <w:t>Actors</w:t>
              </w:r>
            </w:ins>
          </w:p>
        </w:tc>
        <w:tc>
          <w:tcPr>
            <w:tcW w:w="3964" w:type="dxa"/>
            <w:vAlign w:val="center"/>
          </w:tcPr>
          <w:p w14:paraId="7F23FA20" w14:textId="77777777" w:rsidR="00EC162F" w:rsidRPr="002F6C1D" w:rsidRDefault="00EC162F" w:rsidP="00D26F74">
            <w:pPr>
              <w:rPr>
                <w:ins w:id="4895" w:author="chaniaayulestari@outlook.com" w:date="2021-11-12T15:58:00Z"/>
              </w:rPr>
            </w:pPr>
            <w:ins w:id="4896" w:author="chaniaayulestari@outlook.com" w:date="2021-11-12T15:58:00Z">
              <w:r>
                <w:t>Bag.IT, Guru BK.</w:t>
              </w:r>
            </w:ins>
          </w:p>
        </w:tc>
      </w:tr>
      <w:tr w:rsidR="00EC162F" w:rsidRPr="007B7AB3" w14:paraId="3DC5ABD0" w14:textId="77777777" w:rsidTr="00D26F74">
        <w:trPr>
          <w:jc w:val="center"/>
          <w:ins w:id="4897" w:author="chaniaayulestari@outlook.com" w:date="2021-11-12T15:58:00Z"/>
        </w:trPr>
        <w:tc>
          <w:tcPr>
            <w:tcW w:w="3827" w:type="dxa"/>
            <w:vAlign w:val="center"/>
          </w:tcPr>
          <w:p w14:paraId="7E8814E5" w14:textId="77777777" w:rsidR="00EC162F" w:rsidRPr="0044182F" w:rsidRDefault="00EC162F" w:rsidP="00D26F74">
            <w:pPr>
              <w:rPr>
                <w:ins w:id="4898" w:author="chaniaayulestari@outlook.com" w:date="2021-11-12T15:58:00Z"/>
                <w:b/>
              </w:rPr>
            </w:pPr>
            <w:ins w:id="4899" w:author="chaniaayulestari@outlook.com" w:date="2021-11-12T15:58:00Z">
              <w:r w:rsidRPr="0044182F">
                <w:rPr>
                  <w:b/>
                </w:rPr>
                <w:t>Frequency of Use</w:t>
              </w:r>
            </w:ins>
          </w:p>
        </w:tc>
        <w:tc>
          <w:tcPr>
            <w:tcW w:w="3964" w:type="dxa"/>
            <w:vAlign w:val="center"/>
          </w:tcPr>
          <w:p w14:paraId="45969B03" w14:textId="77777777" w:rsidR="00EC162F" w:rsidRPr="007B7AB3" w:rsidRDefault="00EC162F" w:rsidP="00D26F74">
            <w:pPr>
              <w:rPr>
                <w:ins w:id="4900" w:author="chaniaayulestari@outlook.com" w:date="2021-11-12T15:58:00Z"/>
                <w:i/>
                <w:iCs/>
              </w:rPr>
            </w:pPr>
            <w:ins w:id="4901" w:author="chaniaayulestari@outlook.com" w:date="2021-11-12T15:58:00Z">
              <w:r>
                <w:rPr>
                  <w:i/>
                  <w:iCs/>
                </w:rPr>
                <w:t>Conditional</w:t>
              </w:r>
            </w:ins>
          </w:p>
        </w:tc>
      </w:tr>
      <w:tr w:rsidR="00EC162F" w:rsidRPr="0044182F" w14:paraId="5537A23C" w14:textId="77777777" w:rsidTr="00D26F74">
        <w:trPr>
          <w:jc w:val="center"/>
          <w:ins w:id="4902" w:author="chaniaayulestari@outlook.com" w:date="2021-11-12T15:58:00Z"/>
        </w:trPr>
        <w:tc>
          <w:tcPr>
            <w:tcW w:w="3827" w:type="dxa"/>
            <w:vAlign w:val="center"/>
          </w:tcPr>
          <w:p w14:paraId="635D2FB7" w14:textId="77777777" w:rsidR="00EC162F" w:rsidRPr="0044182F" w:rsidRDefault="00EC162F" w:rsidP="00D26F74">
            <w:pPr>
              <w:rPr>
                <w:ins w:id="4903" w:author="chaniaayulestari@outlook.com" w:date="2021-11-12T15:58:00Z"/>
                <w:b/>
              </w:rPr>
            </w:pPr>
            <w:ins w:id="4904" w:author="chaniaayulestari@outlook.com" w:date="2021-11-12T15:58:00Z">
              <w:r w:rsidRPr="0044182F">
                <w:rPr>
                  <w:b/>
                </w:rPr>
                <w:t>Triggers</w:t>
              </w:r>
            </w:ins>
          </w:p>
        </w:tc>
        <w:tc>
          <w:tcPr>
            <w:tcW w:w="3964" w:type="dxa"/>
            <w:vAlign w:val="center"/>
          </w:tcPr>
          <w:p w14:paraId="08FC6191" w14:textId="77777777" w:rsidR="00EC162F" w:rsidRPr="0044182F" w:rsidRDefault="00EC162F" w:rsidP="00D26F74">
            <w:pPr>
              <w:rPr>
                <w:ins w:id="4905" w:author="chaniaayulestari@outlook.com" w:date="2021-11-12T15:58:00Z"/>
              </w:rPr>
            </w:pPr>
            <w:ins w:id="4906" w:author="chaniaayulestari@outlook.com" w:date="2021-11-12T15:58:00Z">
              <w:r>
                <w:t>-</w:t>
              </w:r>
            </w:ins>
          </w:p>
        </w:tc>
      </w:tr>
      <w:tr w:rsidR="00EC162F" w:rsidRPr="0081005E" w14:paraId="5AA5C33B" w14:textId="77777777" w:rsidTr="00D26F74">
        <w:trPr>
          <w:jc w:val="center"/>
          <w:ins w:id="4907" w:author="chaniaayulestari@outlook.com" w:date="2021-11-12T15:58:00Z"/>
        </w:trPr>
        <w:tc>
          <w:tcPr>
            <w:tcW w:w="3827" w:type="dxa"/>
            <w:vAlign w:val="center"/>
          </w:tcPr>
          <w:p w14:paraId="5257B83B" w14:textId="77777777" w:rsidR="00EC162F" w:rsidRPr="0044182F" w:rsidRDefault="00EC162F" w:rsidP="00D26F74">
            <w:pPr>
              <w:rPr>
                <w:ins w:id="4908" w:author="chaniaayulestari@outlook.com" w:date="2021-11-12T15:58:00Z"/>
                <w:b/>
              </w:rPr>
            </w:pPr>
            <w:ins w:id="4909" w:author="chaniaayulestari@outlook.com" w:date="2021-11-12T15:58:00Z">
              <w:r w:rsidRPr="0044182F">
                <w:rPr>
                  <w:b/>
                </w:rPr>
                <w:t>Pre-Conditions</w:t>
              </w:r>
            </w:ins>
          </w:p>
        </w:tc>
        <w:tc>
          <w:tcPr>
            <w:tcW w:w="3964" w:type="dxa"/>
            <w:vAlign w:val="center"/>
          </w:tcPr>
          <w:p w14:paraId="0A438082" w14:textId="76AC1200" w:rsidR="00EC162F" w:rsidRPr="0081005E" w:rsidRDefault="00EC162F" w:rsidP="00D26F74">
            <w:pPr>
              <w:rPr>
                <w:ins w:id="4910" w:author="chaniaayulestari@outlook.com" w:date="2021-11-12T15:58:00Z"/>
                <w:i/>
                <w:iCs/>
              </w:rPr>
            </w:pPr>
            <w:ins w:id="4911" w:author="chaniaayulestari@outlook.com" w:date="2021-11-12T15:58:00Z">
              <w:r>
                <w:t>Data semester tidak ada</w:t>
              </w:r>
            </w:ins>
          </w:p>
        </w:tc>
      </w:tr>
      <w:tr w:rsidR="00EC162F" w:rsidRPr="0048762E" w14:paraId="01F01CAE" w14:textId="77777777" w:rsidTr="00D26F74">
        <w:trPr>
          <w:jc w:val="center"/>
          <w:ins w:id="4912" w:author="chaniaayulestari@outlook.com" w:date="2021-11-12T15:58:00Z"/>
        </w:trPr>
        <w:tc>
          <w:tcPr>
            <w:tcW w:w="3827" w:type="dxa"/>
            <w:vAlign w:val="center"/>
          </w:tcPr>
          <w:p w14:paraId="243F9DA1" w14:textId="77777777" w:rsidR="00EC162F" w:rsidRPr="0044182F" w:rsidRDefault="00EC162F" w:rsidP="00D26F74">
            <w:pPr>
              <w:rPr>
                <w:ins w:id="4913" w:author="chaniaayulestari@outlook.com" w:date="2021-11-12T15:58:00Z"/>
                <w:b/>
              </w:rPr>
            </w:pPr>
            <w:ins w:id="4914" w:author="chaniaayulestari@outlook.com" w:date="2021-11-12T15:58:00Z">
              <w:r w:rsidRPr="0044182F">
                <w:rPr>
                  <w:b/>
                </w:rPr>
                <w:t>Post-Conditions</w:t>
              </w:r>
            </w:ins>
          </w:p>
        </w:tc>
        <w:tc>
          <w:tcPr>
            <w:tcW w:w="3964" w:type="dxa"/>
            <w:vAlign w:val="center"/>
          </w:tcPr>
          <w:p w14:paraId="378EF23F" w14:textId="601F8087" w:rsidR="00EC162F" w:rsidRPr="0048762E" w:rsidRDefault="00EC162F" w:rsidP="00D26F74">
            <w:pPr>
              <w:rPr>
                <w:ins w:id="4915" w:author="chaniaayulestari@outlook.com" w:date="2021-11-12T15:58:00Z"/>
              </w:rPr>
            </w:pPr>
            <w:ins w:id="4916" w:author="chaniaayulestari@outlook.com" w:date="2021-11-12T15:58:00Z">
              <w:r>
                <w:t xml:space="preserve">Data </w:t>
              </w:r>
            </w:ins>
            <w:ins w:id="4917" w:author="chaniaayulestari@outlook.com" w:date="2021-11-12T15:59:00Z">
              <w:r>
                <w:t>semester</w:t>
              </w:r>
            </w:ins>
            <w:ins w:id="4918" w:author="chaniaayulestari@outlook.com" w:date="2021-11-12T15:58:00Z">
              <w:r>
                <w:t xml:space="preserve"> baru ditampilkan</w:t>
              </w:r>
            </w:ins>
          </w:p>
        </w:tc>
      </w:tr>
      <w:tr w:rsidR="00EC162F" w:rsidRPr="0044182F" w14:paraId="64D67E03" w14:textId="77777777" w:rsidTr="00D26F74">
        <w:trPr>
          <w:jc w:val="center"/>
          <w:ins w:id="4919" w:author="chaniaayulestari@outlook.com" w:date="2021-11-12T15:58:00Z"/>
        </w:trPr>
        <w:tc>
          <w:tcPr>
            <w:tcW w:w="7791" w:type="dxa"/>
            <w:gridSpan w:val="2"/>
            <w:shd w:val="clear" w:color="auto" w:fill="F2EE98"/>
            <w:vAlign w:val="center"/>
          </w:tcPr>
          <w:p w14:paraId="7388DEC1" w14:textId="77777777" w:rsidR="00EC162F" w:rsidRPr="0044182F" w:rsidRDefault="00EC162F" w:rsidP="00D26F74">
            <w:pPr>
              <w:jc w:val="center"/>
              <w:rPr>
                <w:ins w:id="4920" w:author="chaniaayulestari@outlook.com" w:date="2021-11-12T15:58:00Z"/>
                <w:b/>
              </w:rPr>
            </w:pPr>
            <w:ins w:id="4921" w:author="chaniaayulestari@outlook.com" w:date="2021-11-12T15:58:00Z">
              <w:r w:rsidRPr="0044182F">
                <w:rPr>
                  <w:b/>
                </w:rPr>
                <w:t>Main Course</w:t>
              </w:r>
            </w:ins>
          </w:p>
        </w:tc>
      </w:tr>
      <w:tr w:rsidR="00EC162F" w:rsidRPr="0044182F" w14:paraId="045EDE90" w14:textId="77777777" w:rsidTr="00D26F74">
        <w:trPr>
          <w:jc w:val="center"/>
          <w:ins w:id="4922" w:author="chaniaayulestari@outlook.com" w:date="2021-11-12T15:58:00Z"/>
        </w:trPr>
        <w:tc>
          <w:tcPr>
            <w:tcW w:w="3827" w:type="dxa"/>
            <w:shd w:val="clear" w:color="auto" w:fill="F2EE98"/>
            <w:vAlign w:val="center"/>
          </w:tcPr>
          <w:p w14:paraId="13AD193A" w14:textId="77777777" w:rsidR="00EC162F" w:rsidRPr="0044182F" w:rsidRDefault="00EC162F" w:rsidP="00D26F74">
            <w:pPr>
              <w:jc w:val="center"/>
              <w:rPr>
                <w:ins w:id="4923" w:author="chaniaayulestari@outlook.com" w:date="2021-11-12T15:58:00Z"/>
                <w:b/>
              </w:rPr>
            </w:pPr>
            <w:ins w:id="4924" w:author="chaniaayulestari@outlook.com" w:date="2021-11-12T15:58:00Z">
              <w:r w:rsidRPr="0044182F">
                <w:rPr>
                  <w:b/>
                </w:rPr>
                <w:t>Aksi Aktor</w:t>
              </w:r>
            </w:ins>
          </w:p>
        </w:tc>
        <w:tc>
          <w:tcPr>
            <w:tcW w:w="3964" w:type="dxa"/>
            <w:shd w:val="clear" w:color="auto" w:fill="F2EE98"/>
            <w:vAlign w:val="center"/>
          </w:tcPr>
          <w:p w14:paraId="72AD7B44" w14:textId="77777777" w:rsidR="00EC162F" w:rsidRPr="0044182F" w:rsidRDefault="00EC162F" w:rsidP="00D26F74">
            <w:pPr>
              <w:jc w:val="center"/>
              <w:rPr>
                <w:ins w:id="4925" w:author="chaniaayulestari@outlook.com" w:date="2021-11-12T15:58:00Z"/>
                <w:b/>
              </w:rPr>
            </w:pPr>
            <w:ins w:id="4926" w:author="chaniaayulestari@outlook.com" w:date="2021-11-12T15:58:00Z">
              <w:r w:rsidRPr="0044182F">
                <w:rPr>
                  <w:b/>
                </w:rPr>
                <w:t>Reaksi Sistem</w:t>
              </w:r>
            </w:ins>
          </w:p>
        </w:tc>
      </w:tr>
      <w:tr w:rsidR="00EC162F" w:rsidRPr="0044182F" w14:paraId="2A15A160" w14:textId="77777777" w:rsidTr="00D26F74">
        <w:trPr>
          <w:jc w:val="center"/>
          <w:ins w:id="4927" w:author="chaniaayulestari@outlook.com" w:date="2021-11-12T15:58:00Z"/>
        </w:trPr>
        <w:tc>
          <w:tcPr>
            <w:tcW w:w="3827" w:type="dxa"/>
            <w:vAlign w:val="center"/>
          </w:tcPr>
          <w:p w14:paraId="468CDB5B" w14:textId="3D987958" w:rsidR="00EC162F" w:rsidRPr="0044182F" w:rsidRDefault="00EC162F" w:rsidP="00EC162F">
            <w:pPr>
              <w:numPr>
                <w:ilvl w:val="0"/>
                <w:numId w:val="92"/>
              </w:numPr>
              <w:spacing w:after="160"/>
              <w:ind w:left="309"/>
              <w:rPr>
                <w:ins w:id="4928" w:author="chaniaayulestari@outlook.com" w:date="2021-11-12T15:58:00Z"/>
              </w:rPr>
            </w:pPr>
            <w:ins w:id="4929" w:author="chaniaayulestari@outlook.com" w:date="2021-11-12T15:58:00Z">
              <w:r>
                <w:t xml:space="preserve">Memasuki menu “Tambah </w:t>
              </w:r>
            </w:ins>
            <w:ins w:id="4930" w:author="chaniaayulestari@outlook.com" w:date="2021-11-12T15:59:00Z">
              <w:r>
                <w:t>Semester</w:t>
              </w:r>
            </w:ins>
            <w:ins w:id="4931" w:author="chaniaayulestari@outlook.com" w:date="2021-11-12T15:58:00Z">
              <w:r>
                <w:t>”</w:t>
              </w:r>
            </w:ins>
          </w:p>
        </w:tc>
        <w:tc>
          <w:tcPr>
            <w:tcW w:w="3964" w:type="dxa"/>
            <w:vAlign w:val="center"/>
          </w:tcPr>
          <w:p w14:paraId="24C80FDF" w14:textId="77777777" w:rsidR="00EC162F" w:rsidRPr="0044182F" w:rsidRDefault="00EC162F" w:rsidP="00D26F74">
            <w:pPr>
              <w:pStyle w:val="ListParagraph"/>
              <w:ind w:left="309"/>
              <w:rPr>
                <w:ins w:id="4932" w:author="chaniaayulestari@outlook.com" w:date="2021-11-12T15:58:00Z"/>
              </w:rPr>
            </w:pPr>
          </w:p>
        </w:tc>
      </w:tr>
      <w:tr w:rsidR="00EC162F" w:rsidRPr="0044182F" w14:paraId="037C2608" w14:textId="77777777" w:rsidTr="00D26F74">
        <w:trPr>
          <w:jc w:val="center"/>
          <w:ins w:id="4933" w:author="chaniaayulestari@outlook.com" w:date="2021-11-12T15:58:00Z"/>
        </w:trPr>
        <w:tc>
          <w:tcPr>
            <w:tcW w:w="3827" w:type="dxa"/>
            <w:vAlign w:val="center"/>
          </w:tcPr>
          <w:p w14:paraId="1ADC9EAB" w14:textId="77777777" w:rsidR="00EC162F" w:rsidRPr="0044182F" w:rsidRDefault="00EC162F" w:rsidP="00D26F74">
            <w:pPr>
              <w:pStyle w:val="ListParagraph"/>
              <w:ind w:left="309"/>
              <w:rPr>
                <w:ins w:id="4934" w:author="chaniaayulestari@outlook.com" w:date="2021-11-12T15:58:00Z"/>
              </w:rPr>
            </w:pPr>
          </w:p>
        </w:tc>
        <w:tc>
          <w:tcPr>
            <w:tcW w:w="3964" w:type="dxa"/>
            <w:vAlign w:val="center"/>
          </w:tcPr>
          <w:p w14:paraId="1CBFC1D7" w14:textId="60D47A51" w:rsidR="00EC162F" w:rsidRPr="0044182F" w:rsidRDefault="00EC162F" w:rsidP="00EC162F">
            <w:pPr>
              <w:numPr>
                <w:ilvl w:val="0"/>
                <w:numId w:val="92"/>
              </w:numPr>
              <w:spacing w:after="160"/>
              <w:ind w:left="309"/>
              <w:rPr>
                <w:ins w:id="4935" w:author="chaniaayulestari@outlook.com" w:date="2021-11-12T15:58:00Z"/>
              </w:rPr>
            </w:pPr>
            <w:ins w:id="4936" w:author="chaniaayulestari@outlook.com" w:date="2021-11-12T15:58:00Z">
              <w:r>
                <w:t xml:space="preserve">Menampilkan form tambah data </w:t>
              </w:r>
            </w:ins>
            <w:ins w:id="4937" w:author="chaniaayulestari@outlook.com" w:date="2021-11-12T15:59:00Z">
              <w:r>
                <w:t>semester</w:t>
              </w:r>
            </w:ins>
          </w:p>
        </w:tc>
      </w:tr>
      <w:tr w:rsidR="00EC162F" w14:paraId="6D43EE32" w14:textId="77777777" w:rsidTr="00D26F74">
        <w:trPr>
          <w:jc w:val="center"/>
          <w:ins w:id="4938" w:author="chaniaayulestari@outlook.com" w:date="2021-11-12T15:58:00Z"/>
        </w:trPr>
        <w:tc>
          <w:tcPr>
            <w:tcW w:w="3827" w:type="dxa"/>
            <w:vAlign w:val="center"/>
          </w:tcPr>
          <w:p w14:paraId="4CCBBAFA" w14:textId="5E1EC0E7" w:rsidR="00EC162F" w:rsidRPr="0044182F" w:rsidRDefault="00EC162F" w:rsidP="00EC162F">
            <w:pPr>
              <w:pStyle w:val="ListParagraph"/>
              <w:numPr>
                <w:ilvl w:val="0"/>
                <w:numId w:val="92"/>
              </w:numPr>
              <w:ind w:left="309"/>
              <w:rPr>
                <w:ins w:id="4939" w:author="chaniaayulestari@outlook.com" w:date="2021-11-12T15:58:00Z"/>
              </w:rPr>
            </w:pPr>
            <w:ins w:id="4940" w:author="chaniaayulestari@outlook.com" w:date="2021-11-12T15:58:00Z">
              <w:r>
                <w:t xml:space="preserve">Mengisi form tambah </w:t>
              </w:r>
            </w:ins>
            <w:ins w:id="4941" w:author="chaniaayulestari@outlook.com" w:date="2021-11-12T15:59:00Z">
              <w:r>
                <w:t>data semester</w:t>
              </w:r>
            </w:ins>
          </w:p>
        </w:tc>
        <w:tc>
          <w:tcPr>
            <w:tcW w:w="3964" w:type="dxa"/>
            <w:vAlign w:val="center"/>
          </w:tcPr>
          <w:p w14:paraId="3ED0D9E5" w14:textId="77777777" w:rsidR="00EC162F" w:rsidRDefault="00EC162F" w:rsidP="00D26F74">
            <w:pPr>
              <w:pStyle w:val="ListParagraph"/>
              <w:spacing w:after="160"/>
              <w:ind w:left="309"/>
              <w:rPr>
                <w:ins w:id="4942" w:author="chaniaayulestari@outlook.com" w:date="2021-11-12T15:58:00Z"/>
              </w:rPr>
            </w:pPr>
          </w:p>
        </w:tc>
      </w:tr>
      <w:tr w:rsidR="00EC162F" w14:paraId="6E2CEB7F" w14:textId="77777777" w:rsidTr="00D26F74">
        <w:trPr>
          <w:jc w:val="center"/>
          <w:ins w:id="4943" w:author="chaniaayulestari@outlook.com" w:date="2021-11-12T15:58:00Z"/>
        </w:trPr>
        <w:tc>
          <w:tcPr>
            <w:tcW w:w="3827" w:type="dxa"/>
            <w:vAlign w:val="center"/>
          </w:tcPr>
          <w:p w14:paraId="6215E35B" w14:textId="77777777" w:rsidR="00EC162F" w:rsidRDefault="00EC162F" w:rsidP="00D26F74">
            <w:pPr>
              <w:pStyle w:val="ListParagraph"/>
              <w:ind w:left="309"/>
              <w:rPr>
                <w:ins w:id="4944" w:author="chaniaayulestari@outlook.com" w:date="2021-11-12T15:58:00Z"/>
              </w:rPr>
            </w:pPr>
          </w:p>
        </w:tc>
        <w:tc>
          <w:tcPr>
            <w:tcW w:w="3964" w:type="dxa"/>
            <w:vAlign w:val="center"/>
          </w:tcPr>
          <w:p w14:paraId="7CC0092D" w14:textId="790957D8" w:rsidR="00EC162F" w:rsidRDefault="00EC162F" w:rsidP="00EC162F">
            <w:pPr>
              <w:pStyle w:val="ListParagraph"/>
              <w:numPr>
                <w:ilvl w:val="0"/>
                <w:numId w:val="92"/>
              </w:numPr>
              <w:spacing w:after="160"/>
              <w:ind w:left="309"/>
              <w:rPr>
                <w:ins w:id="4945" w:author="chaniaayulestari@outlook.com" w:date="2021-11-12T15:58:00Z"/>
              </w:rPr>
            </w:pPr>
            <w:ins w:id="4946" w:author="chaniaayulestari@outlook.com" w:date="2021-11-12T15:58:00Z">
              <w:r>
                <w:t xml:space="preserve">Menyimpan data </w:t>
              </w:r>
            </w:ins>
            <w:ins w:id="4947" w:author="chaniaayulestari@outlook.com" w:date="2021-11-12T15:59:00Z">
              <w:r>
                <w:t xml:space="preserve">semester </w:t>
              </w:r>
            </w:ins>
            <w:ins w:id="4948" w:author="chaniaayulestari@outlook.com" w:date="2021-11-12T15:58:00Z">
              <w:r>
                <w:t xml:space="preserve">baru pada </w:t>
              </w:r>
              <w:r w:rsidRPr="00C70CAF">
                <w:rPr>
                  <w:i/>
                  <w:iCs/>
                </w:rPr>
                <w:t>database</w:t>
              </w:r>
            </w:ins>
          </w:p>
        </w:tc>
      </w:tr>
      <w:tr w:rsidR="00EC162F" w:rsidRPr="001B1AF9" w14:paraId="33B9687F" w14:textId="77777777" w:rsidTr="00D26F74">
        <w:trPr>
          <w:jc w:val="center"/>
          <w:ins w:id="4949" w:author="chaniaayulestari@outlook.com" w:date="2021-11-12T15:58:00Z"/>
        </w:trPr>
        <w:tc>
          <w:tcPr>
            <w:tcW w:w="7791" w:type="dxa"/>
            <w:gridSpan w:val="2"/>
            <w:shd w:val="clear" w:color="auto" w:fill="F2EE98"/>
            <w:vAlign w:val="center"/>
          </w:tcPr>
          <w:p w14:paraId="4C53538F" w14:textId="77777777" w:rsidR="00EC162F" w:rsidRPr="001B1AF9" w:rsidRDefault="00EC162F" w:rsidP="00D26F74">
            <w:pPr>
              <w:pStyle w:val="ListParagraph"/>
              <w:spacing w:after="160"/>
              <w:ind w:left="468"/>
              <w:jc w:val="center"/>
              <w:rPr>
                <w:ins w:id="4950" w:author="chaniaayulestari@outlook.com" w:date="2021-11-12T15:58:00Z"/>
                <w:b/>
                <w:bCs/>
              </w:rPr>
            </w:pPr>
            <w:ins w:id="4951" w:author="chaniaayulestari@outlook.com" w:date="2021-11-12T15:58:00Z">
              <w:r w:rsidRPr="001B1AF9">
                <w:rPr>
                  <w:b/>
                  <w:bCs/>
                </w:rPr>
                <w:t>Skenario Eksepsi (Optional)</w:t>
              </w:r>
            </w:ins>
          </w:p>
        </w:tc>
      </w:tr>
      <w:tr w:rsidR="00EC162F" w:rsidRPr="001B1AF9" w14:paraId="6ACDE496" w14:textId="77777777" w:rsidTr="00D26F74">
        <w:trPr>
          <w:jc w:val="center"/>
          <w:ins w:id="4952" w:author="chaniaayulestari@outlook.com" w:date="2021-11-12T15:58:00Z"/>
        </w:trPr>
        <w:tc>
          <w:tcPr>
            <w:tcW w:w="3827" w:type="dxa"/>
            <w:shd w:val="clear" w:color="auto" w:fill="F2EE98"/>
            <w:vAlign w:val="center"/>
          </w:tcPr>
          <w:p w14:paraId="6AEA97EA" w14:textId="77777777" w:rsidR="00EC162F" w:rsidRPr="001B1AF9" w:rsidRDefault="00EC162F" w:rsidP="00D26F74">
            <w:pPr>
              <w:pStyle w:val="ListParagraph"/>
              <w:ind w:left="450"/>
              <w:jc w:val="center"/>
              <w:rPr>
                <w:ins w:id="4953" w:author="chaniaayulestari@outlook.com" w:date="2021-11-12T15:58:00Z"/>
                <w:b/>
                <w:bCs/>
              </w:rPr>
            </w:pPr>
            <w:ins w:id="4954" w:author="chaniaayulestari@outlook.com" w:date="2021-11-12T15:58:00Z">
              <w:r w:rsidRPr="001B1AF9">
                <w:rPr>
                  <w:b/>
                  <w:bCs/>
                </w:rPr>
                <w:t>Aksi Aktor</w:t>
              </w:r>
            </w:ins>
          </w:p>
        </w:tc>
        <w:tc>
          <w:tcPr>
            <w:tcW w:w="3964" w:type="dxa"/>
            <w:shd w:val="clear" w:color="auto" w:fill="F2EE98"/>
            <w:vAlign w:val="center"/>
          </w:tcPr>
          <w:p w14:paraId="44D2ECA9" w14:textId="77777777" w:rsidR="00EC162F" w:rsidRPr="001B1AF9" w:rsidRDefault="00EC162F" w:rsidP="00D26F74">
            <w:pPr>
              <w:pStyle w:val="ListParagraph"/>
              <w:spacing w:after="160"/>
              <w:ind w:left="468"/>
              <w:jc w:val="center"/>
              <w:rPr>
                <w:ins w:id="4955" w:author="chaniaayulestari@outlook.com" w:date="2021-11-12T15:58:00Z"/>
                <w:b/>
                <w:bCs/>
              </w:rPr>
            </w:pPr>
            <w:ins w:id="4956" w:author="chaniaayulestari@outlook.com" w:date="2021-11-12T15:58:00Z">
              <w:r w:rsidRPr="001B1AF9">
                <w:rPr>
                  <w:b/>
                  <w:bCs/>
                </w:rPr>
                <w:t>Reaksi Sistem</w:t>
              </w:r>
            </w:ins>
          </w:p>
        </w:tc>
      </w:tr>
      <w:tr w:rsidR="00EC162F" w14:paraId="0A623D47" w14:textId="77777777" w:rsidTr="00D26F74">
        <w:trPr>
          <w:jc w:val="center"/>
          <w:ins w:id="4957" w:author="chaniaayulestari@outlook.com" w:date="2021-11-12T15:58:00Z"/>
        </w:trPr>
        <w:tc>
          <w:tcPr>
            <w:tcW w:w="3827" w:type="dxa"/>
            <w:vAlign w:val="center"/>
          </w:tcPr>
          <w:p w14:paraId="77C73C7C" w14:textId="1F420C97" w:rsidR="00EC162F" w:rsidRDefault="00EC162F" w:rsidP="00D26F74">
            <w:pPr>
              <w:ind w:left="25"/>
              <w:rPr>
                <w:ins w:id="4958" w:author="chaniaayulestari@outlook.com" w:date="2021-11-12T15:58:00Z"/>
              </w:rPr>
            </w:pPr>
            <w:ins w:id="4959" w:author="chaniaayulestari@outlook.com" w:date="2021-11-12T15:58:00Z">
              <w:r>
                <w:t xml:space="preserve">3a. Tidak memasukan data secara lengkap pada form tambah data </w:t>
              </w:r>
            </w:ins>
            <w:ins w:id="4960" w:author="chaniaayulestari@outlook.com" w:date="2021-11-12T15:59:00Z">
              <w:r>
                <w:t>semester</w:t>
              </w:r>
            </w:ins>
          </w:p>
        </w:tc>
        <w:tc>
          <w:tcPr>
            <w:tcW w:w="3964" w:type="dxa"/>
            <w:vAlign w:val="center"/>
          </w:tcPr>
          <w:p w14:paraId="316853C3" w14:textId="77777777" w:rsidR="00EC162F" w:rsidRDefault="00EC162F" w:rsidP="00D26F74">
            <w:pPr>
              <w:pStyle w:val="ListParagraph"/>
              <w:spacing w:after="160"/>
              <w:ind w:left="25"/>
              <w:rPr>
                <w:ins w:id="4961" w:author="chaniaayulestari@outlook.com" w:date="2021-11-12T15:58:00Z"/>
              </w:rPr>
            </w:pPr>
          </w:p>
        </w:tc>
      </w:tr>
      <w:tr w:rsidR="00EC162F" w14:paraId="17E155CF" w14:textId="77777777" w:rsidTr="00D26F74">
        <w:trPr>
          <w:jc w:val="center"/>
          <w:ins w:id="4962" w:author="chaniaayulestari@outlook.com" w:date="2021-11-12T15:58:00Z"/>
        </w:trPr>
        <w:tc>
          <w:tcPr>
            <w:tcW w:w="3827" w:type="dxa"/>
            <w:vAlign w:val="center"/>
          </w:tcPr>
          <w:p w14:paraId="75D593AC" w14:textId="77777777" w:rsidR="00EC162F" w:rsidRDefault="00EC162F" w:rsidP="00D26F74">
            <w:pPr>
              <w:pStyle w:val="ListParagraph"/>
              <w:ind w:left="25"/>
              <w:rPr>
                <w:ins w:id="4963" w:author="chaniaayulestari@outlook.com" w:date="2021-11-12T15:58:00Z"/>
              </w:rPr>
            </w:pPr>
          </w:p>
        </w:tc>
        <w:tc>
          <w:tcPr>
            <w:tcW w:w="3964" w:type="dxa"/>
            <w:vAlign w:val="center"/>
          </w:tcPr>
          <w:p w14:paraId="1D8F273F" w14:textId="2EA999E9" w:rsidR="00EC162F" w:rsidRDefault="00EC162F" w:rsidP="00D26F74">
            <w:pPr>
              <w:spacing w:after="160"/>
              <w:ind w:left="25"/>
              <w:rPr>
                <w:ins w:id="4964" w:author="chaniaayulestari@outlook.com" w:date="2021-11-12T15:58:00Z"/>
              </w:rPr>
            </w:pPr>
            <w:ins w:id="4965" w:author="chaniaayulestari@outlook.com" w:date="2021-11-12T15:58:00Z">
              <w:r>
                <w:t xml:space="preserve">3b. Menampilkan pemberitahuan melalui notifikasi bahwa data </w:t>
              </w:r>
            </w:ins>
            <w:ins w:id="4966" w:author="chaniaayulestari@outlook.com" w:date="2021-11-12T15:59:00Z">
              <w:r>
                <w:t xml:space="preserve">semester </w:t>
              </w:r>
            </w:ins>
            <w:ins w:id="4967" w:author="chaniaayulestari@outlook.com" w:date="2021-11-12T15:58:00Z">
              <w:r>
                <w:t>gagal ditambahkan</w:t>
              </w:r>
            </w:ins>
          </w:p>
        </w:tc>
      </w:tr>
    </w:tbl>
    <w:p w14:paraId="795501F8" w14:textId="77777777" w:rsidR="00EC162F" w:rsidRDefault="00EC162F">
      <w:pPr>
        <w:ind w:left="66"/>
        <w:rPr>
          <w:ins w:id="4968" w:author="chaniaayulestari@outlook.com" w:date="2021-11-12T15:29:00Z"/>
        </w:rPr>
        <w:pPrChange w:id="4969" w:author="chaniaayulestari@outlook.com" w:date="2021-11-12T15:58:00Z">
          <w:pPr>
            <w:pStyle w:val="ListParagraph"/>
            <w:numPr>
              <w:numId w:val="25"/>
            </w:numPr>
            <w:ind w:hanging="360"/>
          </w:pPr>
        </w:pPrChange>
      </w:pPr>
    </w:p>
    <w:p w14:paraId="667CF093" w14:textId="07578C01" w:rsidR="00521E25" w:rsidDel="005049EC" w:rsidRDefault="00521E25" w:rsidP="00521E25">
      <w:pPr>
        <w:pStyle w:val="ListParagraph"/>
        <w:numPr>
          <w:ilvl w:val="0"/>
          <w:numId w:val="97"/>
        </w:numPr>
        <w:ind w:left="426"/>
        <w:rPr>
          <w:ins w:id="4970" w:author="chaniaayulestari@outlook.com" w:date="2021-11-12T16:31:00Z"/>
          <w:del w:id="4971" w:author="Rafi Aziizi" w:date="2021-11-13T06:58:00Z"/>
        </w:rPr>
      </w:pPr>
      <w:ins w:id="4972" w:author="chaniaayulestari@outlook.com" w:date="2021-11-12T15:29:00Z">
        <w:r>
          <w:t xml:space="preserve">Skenario Hapus </w:t>
        </w:r>
      </w:ins>
      <w:ins w:id="4973" w:author="chaniaayulestari@outlook.com" w:date="2021-11-12T15:56:00Z">
        <w:r w:rsidR="00EC162F">
          <w:t>Semester</w:t>
        </w:r>
      </w:ins>
    </w:p>
    <w:p w14:paraId="44A2C905" w14:textId="77777777" w:rsidR="00885B6D" w:rsidRDefault="00885B6D">
      <w:pPr>
        <w:pStyle w:val="ListParagraph"/>
        <w:numPr>
          <w:ilvl w:val="0"/>
          <w:numId w:val="97"/>
        </w:numPr>
        <w:ind w:left="426"/>
        <w:rPr>
          <w:ins w:id="4974" w:author="chaniaayulestari@outlook.com" w:date="2021-11-12T16:01:00Z"/>
        </w:rPr>
      </w:pPr>
    </w:p>
    <w:p w14:paraId="7E62F6C5" w14:textId="68563578" w:rsidR="00A25E3C" w:rsidRDefault="00A25E3C">
      <w:pPr>
        <w:pStyle w:val="Caption"/>
        <w:keepNext/>
        <w:jc w:val="center"/>
        <w:rPr>
          <w:ins w:id="4975" w:author="chaniaayulestari@outlook.com" w:date="2021-11-13T14:09:00Z"/>
        </w:rPr>
        <w:pPrChange w:id="4976" w:author="chaniaayulestari@outlook.com" w:date="2021-11-13T14:09:00Z">
          <w:pPr/>
        </w:pPrChange>
      </w:pPr>
      <w:bookmarkStart w:id="4977" w:name="_Toc87762750"/>
      <w:ins w:id="4978" w:author="chaniaayulestari@outlook.com" w:date="2021-11-13T14:09:00Z">
        <w:r>
          <w:lastRenderedPageBreak/>
          <w:t xml:space="preserve">Tabel 3. </w:t>
        </w:r>
      </w:ins>
      <w:ins w:id="4979" w:author="Rafi Aziizi" w:date="2021-11-14T11:08:00Z">
        <w:r w:rsidR="001B2DEA">
          <w:fldChar w:fldCharType="begin"/>
        </w:r>
        <w:r w:rsidR="001B2DEA">
          <w:instrText xml:space="preserve"> SEQ Tabel_3. \* ARABIC </w:instrText>
        </w:r>
      </w:ins>
      <w:r w:rsidR="001B2DEA">
        <w:fldChar w:fldCharType="separate"/>
      </w:r>
      <w:ins w:id="4980" w:author="Rafi Aziizi" w:date="2021-11-14T11:08:00Z">
        <w:r w:rsidR="001B2DEA">
          <w:rPr>
            <w:noProof/>
          </w:rPr>
          <w:t>37</w:t>
        </w:r>
        <w:r w:rsidR="001B2DEA">
          <w:fldChar w:fldCharType="end"/>
        </w:r>
      </w:ins>
      <w:ins w:id="4981" w:author="chaniaayulestari@outlook.com" w:date="2021-11-13T14:09:00Z">
        <w:del w:id="4982" w:author="Rafi Aziizi" w:date="2021-11-14T09:52:00Z">
          <w:r w:rsidDel="003640C9">
            <w:fldChar w:fldCharType="begin"/>
          </w:r>
          <w:r w:rsidDel="003640C9">
            <w:delInstrText xml:space="preserve"> SEQ Tabel_3. \* ARABIC </w:delInstrText>
          </w:r>
        </w:del>
      </w:ins>
      <w:del w:id="4983" w:author="Rafi Aziizi" w:date="2021-11-14T09:52:00Z">
        <w:r w:rsidDel="003640C9">
          <w:fldChar w:fldCharType="end"/>
        </w:r>
      </w:del>
      <w:ins w:id="4984" w:author="chaniaayulestari@outlook.com" w:date="2021-11-13T14:09:00Z">
        <w:r>
          <w:t xml:space="preserve"> Skenario Hapus Semester</w:t>
        </w:r>
        <w:bookmarkEnd w:id="4977"/>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C162F" w:rsidRPr="00A46E0B" w14:paraId="72F25C2C" w14:textId="77777777" w:rsidTr="00D26F74">
        <w:trPr>
          <w:jc w:val="center"/>
          <w:ins w:id="4985" w:author="chaniaayulestari@outlook.com" w:date="2021-11-12T16:01:00Z"/>
        </w:trPr>
        <w:tc>
          <w:tcPr>
            <w:tcW w:w="3827" w:type="dxa"/>
            <w:shd w:val="clear" w:color="auto" w:fill="F2EE98"/>
            <w:vAlign w:val="center"/>
          </w:tcPr>
          <w:p w14:paraId="7BF72414" w14:textId="77777777" w:rsidR="00EC162F" w:rsidRPr="0044182F" w:rsidRDefault="00EC162F" w:rsidP="00D26F74">
            <w:pPr>
              <w:rPr>
                <w:ins w:id="4986" w:author="chaniaayulestari@outlook.com" w:date="2021-11-12T16:01:00Z"/>
                <w:b/>
              </w:rPr>
            </w:pPr>
            <w:ins w:id="4987" w:author="chaniaayulestari@outlook.com" w:date="2021-11-12T16:01:00Z">
              <w:r w:rsidRPr="0044182F">
                <w:rPr>
                  <w:b/>
                </w:rPr>
                <w:t>Name</w:t>
              </w:r>
            </w:ins>
          </w:p>
        </w:tc>
        <w:tc>
          <w:tcPr>
            <w:tcW w:w="3964" w:type="dxa"/>
            <w:shd w:val="clear" w:color="auto" w:fill="F2EE98"/>
            <w:vAlign w:val="center"/>
          </w:tcPr>
          <w:p w14:paraId="532FFC64" w14:textId="1FFE18CA" w:rsidR="00EC162F" w:rsidRPr="00A46E0B" w:rsidRDefault="00EC162F" w:rsidP="00D26F74">
            <w:pPr>
              <w:rPr>
                <w:ins w:id="4988" w:author="chaniaayulestari@outlook.com" w:date="2021-11-12T16:01:00Z"/>
              </w:rPr>
            </w:pPr>
            <w:ins w:id="4989" w:author="chaniaayulestari@outlook.com" w:date="2021-11-12T16:01:00Z">
              <w:r>
                <w:t>Hapus Semester</w:t>
              </w:r>
            </w:ins>
          </w:p>
        </w:tc>
      </w:tr>
      <w:tr w:rsidR="00EC162F" w:rsidRPr="002F6C1D" w14:paraId="57386DF5" w14:textId="77777777" w:rsidTr="00D26F74">
        <w:trPr>
          <w:jc w:val="center"/>
          <w:ins w:id="4990" w:author="chaniaayulestari@outlook.com" w:date="2021-11-12T16:01:00Z"/>
        </w:trPr>
        <w:tc>
          <w:tcPr>
            <w:tcW w:w="3827" w:type="dxa"/>
            <w:vAlign w:val="center"/>
          </w:tcPr>
          <w:p w14:paraId="56C6E7A3" w14:textId="77777777" w:rsidR="00EC162F" w:rsidRPr="0044182F" w:rsidRDefault="00EC162F" w:rsidP="00D26F74">
            <w:pPr>
              <w:rPr>
                <w:ins w:id="4991" w:author="chaniaayulestari@outlook.com" w:date="2021-11-12T16:01:00Z"/>
                <w:b/>
              </w:rPr>
            </w:pPr>
            <w:ins w:id="4992" w:author="chaniaayulestari@outlook.com" w:date="2021-11-12T16:01:00Z">
              <w:r w:rsidRPr="0044182F">
                <w:rPr>
                  <w:b/>
                </w:rPr>
                <w:t>ID</w:t>
              </w:r>
            </w:ins>
          </w:p>
        </w:tc>
        <w:tc>
          <w:tcPr>
            <w:tcW w:w="3964" w:type="dxa"/>
            <w:vAlign w:val="center"/>
          </w:tcPr>
          <w:p w14:paraId="27B14889" w14:textId="4AB47197" w:rsidR="00EC162F" w:rsidRPr="002F6C1D" w:rsidRDefault="00EC162F" w:rsidP="00D26F74">
            <w:pPr>
              <w:rPr>
                <w:ins w:id="4993" w:author="chaniaayulestari@outlook.com" w:date="2021-11-12T16:01:00Z"/>
              </w:rPr>
            </w:pPr>
            <w:ins w:id="4994" w:author="chaniaayulestari@outlook.com" w:date="2021-11-12T16:01:00Z">
              <w:r>
                <w:t>RC1</w:t>
              </w:r>
              <w:r w:rsidR="00626CCC">
                <w:t>7</w:t>
              </w:r>
            </w:ins>
            <w:ins w:id="4995" w:author="Rafi Aziizi" w:date="2021-11-13T06:58:00Z">
              <w:r w:rsidR="005049EC">
                <w:t>.2</w:t>
              </w:r>
            </w:ins>
          </w:p>
        </w:tc>
      </w:tr>
      <w:tr w:rsidR="00EC162F" w:rsidRPr="000C722D" w14:paraId="305E30D4" w14:textId="77777777" w:rsidTr="00D26F74">
        <w:trPr>
          <w:jc w:val="center"/>
          <w:ins w:id="4996" w:author="chaniaayulestari@outlook.com" w:date="2021-11-12T16:01:00Z"/>
        </w:trPr>
        <w:tc>
          <w:tcPr>
            <w:tcW w:w="3827" w:type="dxa"/>
            <w:vAlign w:val="center"/>
          </w:tcPr>
          <w:p w14:paraId="2ADF4711" w14:textId="77777777" w:rsidR="00EC162F" w:rsidRPr="0044182F" w:rsidRDefault="00EC162F" w:rsidP="00D26F74">
            <w:pPr>
              <w:rPr>
                <w:ins w:id="4997" w:author="chaniaayulestari@outlook.com" w:date="2021-11-12T16:01:00Z"/>
                <w:b/>
              </w:rPr>
            </w:pPr>
            <w:ins w:id="4998" w:author="chaniaayulestari@outlook.com" w:date="2021-11-12T16:01:00Z">
              <w:r w:rsidRPr="0044182F">
                <w:rPr>
                  <w:b/>
                </w:rPr>
                <w:t>Description</w:t>
              </w:r>
            </w:ins>
          </w:p>
        </w:tc>
        <w:tc>
          <w:tcPr>
            <w:tcW w:w="3964" w:type="dxa"/>
          </w:tcPr>
          <w:p w14:paraId="52B622B4" w14:textId="6D00FADC" w:rsidR="00EC162F" w:rsidRPr="000C722D" w:rsidRDefault="00EC162F" w:rsidP="00D26F74">
            <w:pPr>
              <w:rPr>
                <w:ins w:id="4999" w:author="chaniaayulestari@outlook.com" w:date="2021-11-12T16:01:00Z"/>
              </w:rPr>
            </w:pPr>
            <w:ins w:id="5000" w:author="chaniaayulestari@outlook.com" w:date="2021-11-12T16:01:00Z">
              <w:r>
                <w:t>Use case ini merupakan use case generalisasi dari kelola admin untuk menghapus data</w:t>
              </w:r>
              <w:r w:rsidR="00626CCC">
                <w:t xml:space="preserve"> semester</w:t>
              </w:r>
              <w:r>
                <w:t>.</w:t>
              </w:r>
            </w:ins>
          </w:p>
        </w:tc>
      </w:tr>
      <w:tr w:rsidR="00EC162F" w:rsidRPr="002F6C1D" w14:paraId="054A3F7D" w14:textId="77777777" w:rsidTr="00D26F74">
        <w:trPr>
          <w:jc w:val="center"/>
          <w:ins w:id="5001" w:author="chaniaayulestari@outlook.com" w:date="2021-11-12T16:01:00Z"/>
        </w:trPr>
        <w:tc>
          <w:tcPr>
            <w:tcW w:w="3827" w:type="dxa"/>
            <w:vAlign w:val="center"/>
          </w:tcPr>
          <w:p w14:paraId="2883FBE6" w14:textId="77777777" w:rsidR="00EC162F" w:rsidRPr="0044182F" w:rsidRDefault="00EC162F" w:rsidP="00D26F74">
            <w:pPr>
              <w:rPr>
                <w:ins w:id="5002" w:author="chaniaayulestari@outlook.com" w:date="2021-11-12T16:01:00Z"/>
                <w:b/>
              </w:rPr>
            </w:pPr>
            <w:ins w:id="5003" w:author="chaniaayulestari@outlook.com" w:date="2021-11-12T16:01:00Z">
              <w:r w:rsidRPr="0044182F">
                <w:rPr>
                  <w:b/>
                </w:rPr>
                <w:t>Actors</w:t>
              </w:r>
            </w:ins>
          </w:p>
        </w:tc>
        <w:tc>
          <w:tcPr>
            <w:tcW w:w="3964" w:type="dxa"/>
            <w:vAlign w:val="center"/>
          </w:tcPr>
          <w:p w14:paraId="6A6379F3" w14:textId="77777777" w:rsidR="00EC162F" w:rsidRPr="002F6C1D" w:rsidRDefault="00EC162F" w:rsidP="00D26F74">
            <w:pPr>
              <w:rPr>
                <w:ins w:id="5004" w:author="chaniaayulestari@outlook.com" w:date="2021-11-12T16:01:00Z"/>
              </w:rPr>
            </w:pPr>
            <w:ins w:id="5005" w:author="chaniaayulestari@outlook.com" w:date="2021-11-12T16:01:00Z">
              <w:r>
                <w:t>Bag.IT, Guru BK.</w:t>
              </w:r>
            </w:ins>
          </w:p>
        </w:tc>
      </w:tr>
      <w:tr w:rsidR="00EC162F" w:rsidRPr="007B7AB3" w14:paraId="01506A6D" w14:textId="77777777" w:rsidTr="00D26F74">
        <w:trPr>
          <w:jc w:val="center"/>
          <w:ins w:id="5006" w:author="chaniaayulestari@outlook.com" w:date="2021-11-12T16:01:00Z"/>
        </w:trPr>
        <w:tc>
          <w:tcPr>
            <w:tcW w:w="3827" w:type="dxa"/>
            <w:vAlign w:val="center"/>
          </w:tcPr>
          <w:p w14:paraId="0C725A95" w14:textId="77777777" w:rsidR="00EC162F" w:rsidRPr="0044182F" w:rsidRDefault="00EC162F" w:rsidP="00D26F74">
            <w:pPr>
              <w:rPr>
                <w:ins w:id="5007" w:author="chaniaayulestari@outlook.com" w:date="2021-11-12T16:01:00Z"/>
                <w:b/>
              </w:rPr>
            </w:pPr>
            <w:ins w:id="5008" w:author="chaniaayulestari@outlook.com" w:date="2021-11-12T16:01:00Z">
              <w:r w:rsidRPr="0044182F">
                <w:rPr>
                  <w:b/>
                </w:rPr>
                <w:t>Frequency of Use</w:t>
              </w:r>
            </w:ins>
          </w:p>
        </w:tc>
        <w:tc>
          <w:tcPr>
            <w:tcW w:w="3964" w:type="dxa"/>
            <w:vAlign w:val="center"/>
          </w:tcPr>
          <w:p w14:paraId="1A09B423" w14:textId="77777777" w:rsidR="00EC162F" w:rsidRPr="007B7AB3" w:rsidRDefault="00EC162F" w:rsidP="00D26F74">
            <w:pPr>
              <w:rPr>
                <w:ins w:id="5009" w:author="chaniaayulestari@outlook.com" w:date="2021-11-12T16:01:00Z"/>
                <w:i/>
                <w:iCs/>
              </w:rPr>
            </w:pPr>
            <w:ins w:id="5010" w:author="chaniaayulestari@outlook.com" w:date="2021-11-12T16:01:00Z">
              <w:r>
                <w:rPr>
                  <w:i/>
                  <w:iCs/>
                </w:rPr>
                <w:t>Conditional</w:t>
              </w:r>
            </w:ins>
          </w:p>
        </w:tc>
      </w:tr>
      <w:tr w:rsidR="00EC162F" w:rsidRPr="0044182F" w14:paraId="70F4D4CC" w14:textId="77777777" w:rsidTr="00D26F74">
        <w:trPr>
          <w:jc w:val="center"/>
          <w:ins w:id="5011" w:author="chaniaayulestari@outlook.com" w:date="2021-11-12T16:01:00Z"/>
        </w:trPr>
        <w:tc>
          <w:tcPr>
            <w:tcW w:w="3827" w:type="dxa"/>
            <w:vAlign w:val="center"/>
          </w:tcPr>
          <w:p w14:paraId="050F848F" w14:textId="77777777" w:rsidR="00EC162F" w:rsidRPr="0044182F" w:rsidRDefault="00EC162F" w:rsidP="00D26F74">
            <w:pPr>
              <w:rPr>
                <w:ins w:id="5012" w:author="chaniaayulestari@outlook.com" w:date="2021-11-12T16:01:00Z"/>
                <w:b/>
              </w:rPr>
            </w:pPr>
            <w:ins w:id="5013" w:author="chaniaayulestari@outlook.com" w:date="2021-11-12T16:01:00Z">
              <w:r w:rsidRPr="0044182F">
                <w:rPr>
                  <w:b/>
                </w:rPr>
                <w:t>Triggers</w:t>
              </w:r>
            </w:ins>
          </w:p>
        </w:tc>
        <w:tc>
          <w:tcPr>
            <w:tcW w:w="3964" w:type="dxa"/>
            <w:vAlign w:val="center"/>
          </w:tcPr>
          <w:p w14:paraId="3F5D14D4" w14:textId="77777777" w:rsidR="00EC162F" w:rsidRPr="0044182F" w:rsidRDefault="00EC162F" w:rsidP="00D26F74">
            <w:pPr>
              <w:rPr>
                <w:ins w:id="5014" w:author="chaniaayulestari@outlook.com" w:date="2021-11-12T16:01:00Z"/>
              </w:rPr>
            </w:pPr>
            <w:ins w:id="5015" w:author="chaniaayulestari@outlook.com" w:date="2021-11-12T16:01:00Z">
              <w:r>
                <w:t>-</w:t>
              </w:r>
            </w:ins>
          </w:p>
        </w:tc>
      </w:tr>
      <w:tr w:rsidR="00EC162F" w:rsidRPr="0081005E" w14:paraId="2A911FE2" w14:textId="77777777" w:rsidTr="00D26F74">
        <w:trPr>
          <w:jc w:val="center"/>
          <w:ins w:id="5016" w:author="chaniaayulestari@outlook.com" w:date="2021-11-12T16:01:00Z"/>
        </w:trPr>
        <w:tc>
          <w:tcPr>
            <w:tcW w:w="3827" w:type="dxa"/>
            <w:vAlign w:val="center"/>
          </w:tcPr>
          <w:p w14:paraId="7B949782" w14:textId="77777777" w:rsidR="00EC162F" w:rsidRPr="0044182F" w:rsidRDefault="00EC162F" w:rsidP="00D26F74">
            <w:pPr>
              <w:rPr>
                <w:ins w:id="5017" w:author="chaniaayulestari@outlook.com" w:date="2021-11-12T16:01:00Z"/>
                <w:b/>
              </w:rPr>
            </w:pPr>
            <w:ins w:id="5018" w:author="chaniaayulestari@outlook.com" w:date="2021-11-12T16:01:00Z">
              <w:r w:rsidRPr="0044182F">
                <w:rPr>
                  <w:b/>
                </w:rPr>
                <w:t>Pre-Conditions</w:t>
              </w:r>
            </w:ins>
          </w:p>
        </w:tc>
        <w:tc>
          <w:tcPr>
            <w:tcW w:w="3964" w:type="dxa"/>
            <w:vAlign w:val="center"/>
          </w:tcPr>
          <w:p w14:paraId="0E854ABE" w14:textId="57369395" w:rsidR="00EC162F" w:rsidRPr="0081005E" w:rsidRDefault="00EC162F" w:rsidP="00D26F74">
            <w:pPr>
              <w:rPr>
                <w:ins w:id="5019" w:author="chaniaayulestari@outlook.com" w:date="2021-11-12T16:01:00Z"/>
                <w:i/>
                <w:iCs/>
              </w:rPr>
            </w:pPr>
            <w:ins w:id="5020" w:author="chaniaayulestari@outlook.com" w:date="2021-11-12T16:01:00Z">
              <w:r>
                <w:t xml:space="preserve">Data </w:t>
              </w:r>
              <w:r w:rsidR="00626CCC">
                <w:t xml:space="preserve">semester </w:t>
              </w:r>
              <w:r>
                <w:t>belum terhapus</w:t>
              </w:r>
            </w:ins>
          </w:p>
        </w:tc>
      </w:tr>
      <w:tr w:rsidR="00EC162F" w:rsidRPr="0048762E" w14:paraId="6EFF3324" w14:textId="77777777" w:rsidTr="00D26F74">
        <w:trPr>
          <w:jc w:val="center"/>
          <w:ins w:id="5021" w:author="chaniaayulestari@outlook.com" w:date="2021-11-12T16:01:00Z"/>
        </w:trPr>
        <w:tc>
          <w:tcPr>
            <w:tcW w:w="3827" w:type="dxa"/>
            <w:vAlign w:val="center"/>
          </w:tcPr>
          <w:p w14:paraId="1C80F82C" w14:textId="77777777" w:rsidR="00EC162F" w:rsidRPr="0044182F" w:rsidRDefault="00EC162F" w:rsidP="00D26F74">
            <w:pPr>
              <w:rPr>
                <w:ins w:id="5022" w:author="chaniaayulestari@outlook.com" w:date="2021-11-12T16:01:00Z"/>
                <w:b/>
              </w:rPr>
            </w:pPr>
            <w:ins w:id="5023" w:author="chaniaayulestari@outlook.com" w:date="2021-11-12T16:01:00Z">
              <w:r w:rsidRPr="0044182F">
                <w:rPr>
                  <w:b/>
                </w:rPr>
                <w:t>Post-Conditions</w:t>
              </w:r>
            </w:ins>
          </w:p>
        </w:tc>
        <w:tc>
          <w:tcPr>
            <w:tcW w:w="3964" w:type="dxa"/>
            <w:vAlign w:val="center"/>
          </w:tcPr>
          <w:p w14:paraId="1ABD6603" w14:textId="4F406993" w:rsidR="00EC162F" w:rsidRPr="0048762E" w:rsidRDefault="00EC162F" w:rsidP="00D26F74">
            <w:pPr>
              <w:rPr>
                <w:ins w:id="5024" w:author="chaniaayulestari@outlook.com" w:date="2021-11-12T16:01:00Z"/>
              </w:rPr>
            </w:pPr>
            <w:ins w:id="5025" w:author="chaniaayulestari@outlook.com" w:date="2021-11-12T16:01:00Z">
              <w:r>
                <w:t xml:space="preserve">Data </w:t>
              </w:r>
            </w:ins>
            <w:ins w:id="5026" w:author="chaniaayulestari@outlook.com" w:date="2021-11-12T16:02:00Z">
              <w:r w:rsidR="00626CCC">
                <w:t>semester</w:t>
              </w:r>
            </w:ins>
            <w:ins w:id="5027" w:author="chaniaayulestari@outlook.com" w:date="2021-11-12T16:01:00Z">
              <w:r>
                <w:t xml:space="preserve"> terhapus</w:t>
              </w:r>
            </w:ins>
          </w:p>
        </w:tc>
      </w:tr>
      <w:tr w:rsidR="00EC162F" w:rsidRPr="0044182F" w14:paraId="43F903E0" w14:textId="77777777" w:rsidTr="00D26F74">
        <w:trPr>
          <w:jc w:val="center"/>
          <w:ins w:id="5028" w:author="chaniaayulestari@outlook.com" w:date="2021-11-12T16:01:00Z"/>
        </w:trPr>
        <w:tc>
          <w:tcPr>
            <w:tcW w:w="7791" w:type="dxa"/>
            <w:gridSpan w:val="2"/>
            <w:shd w:val="clear" w:color="auto" w:fill="F2EE98"/>
            <w:vAlign w:val="center"/>
          </w:tcPr>
          <w:p w14:paraId="4F59D2CE" w14:textId="77777777" w:rsidR="00EC162F" w:rsidRPr="0044182F" w:rsidRDefault="00EC162F" w:rsidP="00D26F74">
            <w:pPr>
              <w:jc w:val="center"/>
              <w:rPr>
                <w:ins w:id="5029" w:author="chaniaayulestari@outlook.com" w:date="2021-11-12T16:01:00Z"/>
                <w:b/>
              </w:rPr>
            </w:pPr>
            <w:ins w:id="5030" w:author="chaniaayulestari@outlook.com" w:date="2021-11-12T16:01:00Z">
              <w:r w:rsidRPr="0044182F">
                <w:rPr>
                  <w:b/>
                </w:rPr>
                <w:t>Main Course</w:t>
              </w:r>
            </w:ins>
          </w:p>
        </w:tc>
      </w:tr>
      <w:tr w:rsidR="00EC162F" w:rsidRPr="0044182F" w14:paraId="397D7439" w14:textId="77777777" w:rsidTr="00D26F74">
        <w:trPr>
          <w:jc w:val="center"/>
          <w:ins w:id="5031" w:author="chaniaayulestari@outlook.com" w:date="2021-11-12T16:01:00Z"/>
        </w:trPr>
        <w:tc>
          <w:tcPr>
            <w:tcW w:w="3827" w:type="dxa"/>
            <w:shd w:val="clear" w:color="auto" w:fill="F2EE98"/>
            <w:vAlign w:val="center"/>
          </w:tcPr>
          <w:p w14:paraId="43167673" w14:textId="77777777" w:rsidR="00EC162F" w:rsidRPr="0044182F" w:rsidRDefault="00EC162F" w:rsidP="00D26F74">
            <w:pPr>
              <w:jc w:val="center"/>
              <w:rPr>
                <w:ins w:id="5032" w:author="chaniaayulestari@outlook.com" w:date="2021-11-12T16:01:00Z"/>
                <w:b/>
              </w:rPr>
            </w:pPr>
            <w:ins w:id="5033" w:author="chaniaayulestari@outlook.com" w:date="2021-11-12T16:01:00Z">
              <w:r w:rsidRPr="0044182F">
                <w:rPr>
                  <w:b/>
                </w:rPr>
                <w:t>Aksi Aktor</w:t>
              </w:r>
            </w:ins>
          </w:p>
        </w:tc>
        <w:tc>
          <w:tcPr>
            <w:tcW w:w="3964" w:type="dxa"/>
            <w:shd w:val="clear" w:color="auto" w:fill="F2EE98"/>
            <w:vAlign w:val="center"/>
          </w:tcPr>
          <w:p w14:paraId="4FCAFDF5" w14:textId="77777777" w:rsidR="00EC162F" w:rsidRPr="0044182F" w:rsidRDefault="00EC162F" w:rsidP="00D26F74">
            <w:pPr>
              <w:jc w:val="center"/>
              <w:rPr>
                <w:ins w:id="5034" w:author="chaniaayulestari@outlook.com" w:date="2021-11-12T16:01:00Z"/>
                <w:b/>
              </w:rPr>
            </w:pPr>
            <w:ins w:id="5035" w:author="chaniaayulestari@outlook.com" w:date="2021-11-12T16:01:00Z">
              <w:r w:rsidRPr="0044182F">
                <w:rPr>
                  <w:b/>
                </w:rPr>
                <w:t>Reaksi Sistem</w:t>
              </w:r>
            </w:ins>
          </w:p>
        </w:tc>
      </w:tr>
      <w:tr w:rsidR="00EC162F" w:rsidRPr="0044182F" w14:paraId="127DDD9D" w14:textId="77777777" w:rsidTr="00D26F74">
        <w:trPr>
          <w:jc w:val="center"/>
          <w:ins w:id="5036" w:author="chaniaayulestari@outlook.com" w:date="2021-11-12T16:01:00Z"/>
        </w:trPr>
        <w:tc>
          <w:tcPr>
            <w:tcW w:w="3827" w:type="dxa"/>
            <w:vAlign w:val="center"/>
          </w:tcPr>
          <w:p w14:paraId="1CE08ED8" w14:textId="4DB7F0EB" w:rsidR="00EC162F" w:rsidRPr="0044182F" w:rsidRDefault="00EC162F">
            <w:pPr>
              <w:numPr>
                <w:ilvl w:val="0"/>
                <w:numId w:val="101"/>
              </w:numPr>
              <w:spacing w:after="160"/>
              <w:rPr>
                <w:ins w:id="5037" w:author="chaniaayulestari@outlook.com" w:date="2021-11-12T16:01:00Z"/>
              </w:rPr>
              <w:pPrChange w:id="5038" w:author="chaniaayulestari@outlook.com" w:date="2021-11-12T15:25:00Z">
                <w:pPr>
                  <w:numPr>
                    <w:numId w:val="84"/>
                  </w:numPr>
                  <w:spacing w:after="160"/>
                  <w:ind w:left="720" w:hanging="360"/>
                </w:pPr>
              </w:pPrChange>
            </w:pPr>
            <w:ins w:id="5039" w:author="chaniaayulestari@outlook.com" w:date="2021-11-12T16:01:00Z">
              <w:r>
                <w:t xml:space="preserve">Memasuki menu “Data </w:t>
              </w:r>
            </w:ins>
            <w:ins w:id="5040" w:author="chaniaayulestari@outlook.com" w:date="2021-11-12T16:02:00Z">
              <w:r w:rsidR="00626CCC">
                <w:t>Semester</w:t>
              </w:r>
            </w:ins>
            <w:ins w:id="5041" w:author="chaniaayulestari@outlook.com" w:date="2021-11-12T16:01:00Z">
              <w:r>
                <w:t>”</w:t>
              </w:r>
            </w:ins>
          </w:p>
        </w:tc>
        <w:tc>
          <w:tcPr>
            <w:tcW w:w="3964" w:type="dxa"/>
            <w:vAlign w:val="center"/>
          </w:tcPr>
          <w:p w14:paraId="6DD4A9AA" w14:textId="77777777" w:rsidR="00EC162F" w:rsidRPr="0044182F" w:rsidRDefault="00EC162F">
            <w:pPr>
              <w:pStyle w:val="ListParagraph"/>
              <w:ind w:left="450"/>
              <w:rPr>
                <w:ins w:id="5042" w:author="chaniaayulestari@outlook.com" w:date="2021-11-12T16:01:00Z"/>
              </w:rPr>
              <w:pPrChange w:id="5043" w:author="chaniaayulestari@outlook.com" w:date="2021-11-12T15:26:00Z">
                <w:pPr>
                  <w:ind w:left="511"/>
                </w:pPr>
              </w:pPrChange>
            </w:pPr>
          </w:p>
        </w:tc>
      </w:tr>
      <w:tr w:rsidR="00EC162F" w:rsidRPr="0044182F" w14:paraId="087D8CA7" w14:textId="77777777" w:rsidTr="00D26F74">
        <w:trPr>
          <w:jc w:val="center"/>
          <w:ins w:id="5044" w:author="chaniaayulestari@outlook.com" w:date="2021-11-12T16:01:00Z"/>
        </w:trPr>
        <w:tc>
          <w:tcPr>
            <w:tcW w:w="3827" w:type="dxa"/>
            <w:vAlign w:val="center"/>
          </w:tcPr>
          <w:p w14:paraId="01AB9772" w14:textId="77777777" w:rsidR="00EC162F" w:rsidRPr="0044182F" w:rsidRDefault="00EC162F">
            <w:pPr>
              <w:pStyle w:val="ListParagraph"/>
              <w:ind w:left="450"/>
              <w:rPr>
                <w:ins w:id="5045" w:author="chaniaayulestari@outlook.com" w:date="2021-11-12T16:01:00Z"/>
              </w:rPr>
              <w:pPrChange w:id="5046" w:author="chaniaayulestari@outlook.com" w:date="2021-11-12T15:25:00Z">
                <w:pPr>
                  <w:ind w:left="510"/>
                </w:pPr>
              </w:pPrChange>
            </w:pPr>
          </w:p>
        </w:tc>
        <w:tc>
          <w:tcPr>
            <w:tcW w:w="3964" w:type="dxa"/>
            <w:vAlign w:val="center"/>
          </w:tcPr>
          <w:p w14:paraId="2EDDA7DD" w14:textId="77777777" w:rsidR="00EC162F" w:rsidRPr="0044182F" w:rsidRDefault="00EC162F">
            <w:pPr>
              <w:numPr>
                <w:ilvl w:val="0"/>
                <w:numId w:val="101"/>
              </w:numPr>
              <w:spacing w:after="160"/>
              <w:ind w:left="450"/>
              <w:rPr>
                <w:ins w:id="5047" w:author="chaniaayulestari@outlook.com" w:date="2021-11-12T16:01:00Z"/>
              </w:rPr>
              <w:pPrChange w:id="5048" w:author="chaniaayulestari@outlook.com" w:date="2021-11-12T15:25:00Z">
                <w:pPr>
                  <w:numPr>
                    <w:numId w:val="84"/>
                  </w:numPr>
                  <w:spacing w:after="160"/>
                  <w:ind w:left="511" w:hanging="360"/>
                </w:pPr>
              </w:pPrChange>
            </w:pPr>
            <w:ins w:id="5049" w:author="chaniaayulestari@outlook.com" w:date="2021-11-12T16:01:00Z">
              <w:r>
                <w:t>Menampilkan seluruh data admin</w:t>
              </w:r>
            </w:ins>
          </w:p>
        </w:tc>
      </w:tr>
      <w:tr w:rsidR="00EC162F" w14:paraId="7C756AD3" w14:textId="77777777" w:rsidTr="00D26F74">
        <w:trPr>
          <w:jc w:val="center"/>
          <w:ins w:id="5050" w:author="chaniaayulestari@outlook.com" w:date="2021-11-12T16:01:00Z"/>
        </w:trPr>
        <w:tc>
          <w:tcPr>
            <w:tcW w:w="3827" w:type="dxa"/>
            <w:vAlign w:val="center"/>
          </w:tcPr>
          <w:p w14:paraId="53899219" w14:textId="77777777" w:rsidR="00EC162F" w:rsidRPr="0044182F" w:rsidRDefault="00EC162F">
            <w:pPr>
              <w:pStyle w:val="ListParagraph"/>
              <w:numPr>
                <w:ilvl w:val="0"/>
                <w:numId w:val="101"/>
              </w:numPr>
              <w:ind w:left="450"/>
              <w:rPr>
                <w:ins w:id="5051" w:author="chaniaayulestari@outlook.com" w:date="2021-11-12T16:01:00Z"/>
              </w:rPr>
              <w:pPrChange w:id="5052" w:author="chaniaayulestari@outlook.com" w:date="2021-11-12T15:25:00Z">
                <w:pPr>
                  <w:pStyle w:val="ListParagraph"/>
                  <w:numPr>
                    <w:numId w:val="84"/>
                  </w:numPr>
                  <w:ind w:hanging="360"/>
                </w:pPr>
              </w:pPrChange>
            </w:pPr>
            <w:ins w:id="5053" w:author="chaniaayulestari@outlook.com" w:date="2021-11-12T16:01:00Z">
              <w:r>
                <w:t>Menghapus data admin tertentu</w:t>
              </w:r>
            </w:ins>
          </w:p>
        </w:tc>
        <w:tc>
          <w:tcPr>
            <w:tcW w:w="3964" w:type="dxa"/>
            <w:vAlign w:val="center"/>
          </w:tcPr>
          <w:p w14:paraId="5FB6A218" w14:textId="77777777" w:rsidR="00EC162F" w:rsidRDefault="00EC162F">
            <w:pPr>
              <w:pStyle w:val="ListParagraph"/>
              <w:spacing w:after="160"/>
              <w:ind w:left="450"/>
              <w:rPr>
                <w:ins w:id="5054" w:author="chaniaayulestari@outlook.com" w:date="2021-11-12T16:01:00Z"/>
              </w:rPr>
              <w:pPrChange w:id="5055" w:author="chaniaayulestari@outlook.com" w:date="2021-11-12T15:26:00Z">
                <w:pPr>
                  <w:spacing w:after="160"/>
                  <w:ind w:left="511"/>
                </w:pPr>
              </w:pPrChange>
            </w:pPr>
          </w:p>
        </w:tc>
      </w:tr>
      <w:tr w:rsidR="00EC162F" w14:paraId="6A98C40D" w14:textId="77777777" w:rsidTr="00D26F74">
        <w:trPr>
          <w:jc w:val="center"/>
          <w:ins w:id="5056" w:author="chaniaayulestari@outlook.com" w:date="2021-11-12T16:01:00Z"/>
        </w:trPr>
        <w:tc>
          <w:tcPr>
            <w:tcW w:w="3827" w:type="dxa"/>
            <w:vAlign w:val="center"/>
          </w:tcPr>
          <w:p w14:paraId="3F902760" w14:textId="77777777" w:rsidR="00EC162F" w:rsidRDefault="00EC162F">
            <w:pPr>
              <w:pStyle w:val="ListParagraph"/>
              <w:ind w:left="450"/>
              <w:rPr>
                <w:ins w:id="5057" w:author="chaniaayulestari@outlook.com" w:date="2021-11-12T16:01:00Z"/>
              </w:rPr>
              <w:pPrChange w:id="5058" w:author="chaniaayulestari@outlook.com" w:date="2021-11-12T15:26:00Z">
                <w:pPr>
                  <w:pStyle w:val="ListParagraph"/>
                </w:pPr>
              </w:pPrChange>
            </w:pPr>
          </w:p>
        </w:tc>
        <w:tc>
          <w:tcPr>
            <w:tcW w:w="3964" w:type="dxa"/>
            <w:vAlign w:val="center"/>
          </w:tcPr>
          <w:p w14:paraId="18435822" w14:textId="026426FF" w:rsidR="00EC162F" w:rsidRDefault="00EC162F">
            <w:pPr>
              <w:pStyle w:val="ListParagraph"/>
              <w:numPr>
                <w:ilvl w:val="0"/>
                <w:numId w:val="101"/>
              </w:numPr>
              <w:spacing w:after="160"/>
              <w:ind w:left="450"/>
              <w:rPr>
                <w:ins w:id="5059" w:author="chaniaayulestari@outlook.com" w:date="2021-11-12T16:01:00Z"/>
              </w:rPr>
              <w:pPrChange w:id="5060" w:author="chaniaayulestari@outlook.com" w:date="2021-11-12T15:25:00Z">
                <w:pPr>
                  <w:pStyle w:val="ListParagraph"/>
                  <w:numPr>
                    <w:numId w:val="84"/>
                  </w:numPr>
                  <w:spacing w:after="160"/>
                  <w:ind w:hanging="360"/>
                </w:pPr>
              </w:pPrChange>
            </w:pPr>
            <w:ins w:id="5061" w:author="chaniaayulestari@outlook.com" w:date="2021-11-12T16:01:00Z">
              <w:r>
                <w:t xml:space="preserve">Melakukan penghapusan data </w:t>
              </w:r>
            </w:ins>
            <w:ins w:id="5062" w:author="chaniaayulestari@outlook.com" w:date="2021-11-12T16:03:00Z">
              <w:r w:rsidR="00626CCC">
                <w:t>semester</w:t>
              </w:r>
            </w:ins>
            <w:ins w:id="5063" w:author="chaniaayulestari@outlook.com" w:date="2021-11-12T16:01:00Z">
              <w:r>
                <w:t xml:space="preserve"> pada </w:t>
              </w:r>
              <w:r w:rsidRPr="00C70CAF">
                <w:rPr>
                  <w:i/>
                  <w:iCs/>
                </w:rPr>
                <w:t>database</w:t>
              </w:r>
            </w:ins>
          </w:p>
        </w:tc>
      </w:tr>
      <w:tr w:rsidR="00EC162F" w:rsidRPr="001B1AF9" w14:paraId="5A590FFF" w14:textId="77777777" w:rsidTr="00D26F74">
        <w:trPr>
          <w:jc w:val="center"/>
          <w:ins w:id="5064" w:author="chaniaayulestari@outlook.com" w:date="2021-11-12T16:01:00Z"/>
        </w:trPr>
        <w:tc>
          <w:tcPr>
            <w:tcW w:w="7791" w:type="dxa"/>
            <w:gridSpan w:val="2"/>
            <w:shd w:val="clear" w:color="auto" w:fill="F2EE98"/>
            <w:vAlign w:val="center"/>
          </w:tcPr>
          <w:p w14:paraId="01A60D4E" w14:textId="77777777" w:rsidR="00EC162F" w:rsidRPr="001B1AF9" w:rsidRDefault="00EC162F" w:rsidP="00D26F74">
            <w:pPr>
              <w:pStyle w:val="ListParagraph"/>
              <w:spacing w:after="160"/>
              <w:ind w:left="468"/>
              <w:jc w:val="center"/>
              <w:rPr>
                <w:ins w:id="5065" w:author="chaniaayulestari@outlook.com" w:date="2021-11-12T16:01:00Z"/>
                <w:b/>
                <w:bCs/>
              </w:rPr>
            </w:pPr>
            <w:ins w:id="5066" w:author="chaniaayulestari@outlook.com" w:date="2021-11-12T16:01:00Z">
              <w:r w:rsidRPr="001B1AF9">
                <w:rPr>
                  <w:b/>
                  <w:bCs/>
                </w:rPr>
                <w:t>Skenario Eksepsi (Optional)</w:t>
              </w:r>
            </w:ins>
          </w:p>
        </w:tc>
      </w:tr>
      <w:tr w:rsidR="00EC162F" w:rsidRPr="001B1AF9" w14:paraId="059B8535" w14:textId="77777777" w:rsidTr="00D26F74">
        <w:trPr>
          <w:jc w:val="center"/>
          <w:ins w:id="5067" w:author="chaniaayulestari@outlook.com" w:date="2021-11-12T16:01:00Z"/>
        </w:trPr>
        <w:tc>
          <w:tcPr>
            <w:tcW w:w="3827" w:type="dxa"/>
            <w:shd w:val="clear" w:color="auto" w:fill="F2EE98"/>
            <w:vAlign w:val="center"/>
          </w:tcPr>
          <w:p w14:paraId="25C79F5A" w14:textId="77777777" w:rsidR="00EC162F" w:rsidRPr="001B1AF9" w:rsidRDefault="00EC162F" w:rsidP="00D26F74">
            <w:pPr>
              <w:pStyle w:val="ListParagraph"/>
              <w:ind w:left="450"/>
              <w:jc w:val="center"/>
              <w:rPr>
                <w:ins w:id="5068" w:author="chaniaayulestari@outlook.com" w:date="2021-11-12T16:01:00Z"/>
                <w:b/>
                <w:bCs/>
              </w:rPr>
            </w:pPr>
            <w:ins w:id="5069" w:author="chaniaayulestari@outlook.com" w:date="2021-11-12T16:01:00Z">
              <w:r w:rsidRPr="001B1AF9">
                <w:rPr>
                  <w:b/>
                  <w:bCs/>
                </w:rPr>
                <w:t>Aksi Aktor</w:t>
              </w:r>
            </w:ins>
          </w:p>
        </w:tc>
        <w:tc>
          <w:tcPr>
            <w:tcW w:w="3964" w:type="dxa"/>
            <w:shd w:val="clear" w:color="auto" w:fill="F2EE98"/>
            <w:vAlign w:val="center"/>
          </w:tcPr>
          <w:p w14:paraId="76390C58" w14:textId="77777777" w:rsidR="00EC162F" w:rsidRPr="001B1AF9" w:rsidRDefault="00EC162F" w:rsidP="00D26F74">
            <w:pPr>
              <w:pStyle w:val="ListParagraph"/>
              <w:spacing w:after="160"/>
              <w:ind w:left="468"/>
              <w:jc w:val="center"/>
              <w:rPr>
                <w:ins w:id="5070" w:author="chaniaayulestari@outlook.com" w:date="2021-11-12T16:01:00Z"/>
                <w:b/>
                <w:bCs/>
              </w:rPr>
            </w:pPr>
            <w:ins w:id="5071" w:author="chaniaayulestari@outlook.com" w:date="2021-11-12T16:01:00Z">
              <w:r w:rsidRPr="001B1AF9">
                <w:rPr>
                  <w:b/>
                  <w:bCs/>
                </w:rPr>
                <w:t>Reaksi Sistem</w:t>
              </w:r>
            </w:ins>
          </w:p>
        </w:tc>
      </w:tr>
      <w:tr w:rsidR="00EC162F" w14:paraId="39D10962" w14:textId="77777777" w:rsidTr="00D26F74">
        <w:trPr>
          <w:jc w:val="center"/>
          <w:ins w:id="5072" w:author="chaniaayulestari@outlook.com" w:date="2021-11-12T16:01:00Z"/>
        </w:trPr>
        <w:tc>
          <w:tcPr>
            <w:tcW w:w="3827" w:type="dxa"/>
            <w:vAlign w:val="center"/>
          </w:tcPr>
          <w:p w14:paraId="3A51F1D6" w14:textId="6C47B3A6" w:rsidR="00EC162F" w:rsidRDefault="00EC162F">
            <w:pPr>
              <w:ind w:left="25"/>
              <w:rPr>
                <w:ins w:id="5073" w:author="chaniaayulestari@outlook.com" w:date="2021-11-12T16:01:00Z"/>
              </w:rPr>
              <w:pPrChange w:id="5074" w:author="chaniaayulestari@outlook.com" w:date="2021-11-12T15:26:00Z">
                <w:pPr>
                  <w:ind w:left="360"/>
                </w:pPr>
              </w:pPrChange>
            </w:pPr>
            <w:ins w:id="5075" w:author="chaniaayulestari@outlook.com" w:date="2021-11-12T16:01:00Z">
              <w:r>
                <w:t xml:space="preserve">3a. Tidak memasukan secara benar data </w:t>
              </w:r>
            </w:ins>
            <w:ins w:id="5076" w:author="chaniaayulestari@outlook.com" w:date="2021-11-12T16:03:00Z">
              <w:r w:rsidR="00626CCC">
                <w:t>semester</w:t>
              </w:r>
            </w:ins>
            <w:ins w:id="5077" w:author="chaniaayulestari@outlook.com" w:date="2021-11-12T16:01:00Z">
              <w:r>
                <w:t xml:space="preserve"> yang akan dihapus</w:t>
              </w:r>
            </w:ins>
          </w:p>
        </w:tc>
        <w:tc>
          <w:tcPr>
            <w:tcW w:w="3964" w:type="dxa"/>
            <w:vAlign w:val="center"/>
          </w:tcPr>
          <w:p w14:paraId="74B75F54" w14:textId="77777777" w:rsidR="00EC162F" w:rsidRDefault="00EC162F">
            <w:pPr>
              <w:pStyle w:val="ListParagraph"/>
              <w:spacing w:after="160"/>
              <w:ind w:left="25"/>
              <w:rPr>
                <w:ins w:id="5078" w:author="chaniaayulestari@outlook.com" w:date="2021-11-12T16:01:00Z"/>
              </w:rPr>
              <w:pPrChange w:id="5079" w:author="chaniaayulestari@outlook.com" w:date="2021-11-12T15:26:00Z">
                <w:pPr>
                  <w:pStyle w:val="ListParagraph"/>
                  <w:spacing w:after="160"/>
                  <w:ind w:left="468"/>
                </w:pPr>
              </w:pPrChange>
            </w:pPr>
          </w:p>
        </w:tc>
      </w:tr>
      <w:tr w:rsidR="00EC162F" w14:paraId="454C99E2" w14:textId="77777777" w:rsidTr="00D26F74">
        <w:trPr>
          <w:jc w:val="center"/>
          <w:ins w:id="5080" w:author="chaniaayulestari@outlook.com" w:date="2021-11-12T16:01:00Z"/>
        </w:trPr>
        <w:tc>
          <w:tcPr>
            <w:tcW w:w="3827" w:type="dxa"/>
            <w:vAlign w:val="center"/>
          </w:tcPr>
          <w:p w14:paraId="2361D5C9" w14:textId="77777777" w:rsidR="00EC162F" w:rsidRDefault="00EC162F">
            <w:pPr>
              <w:pStyle w:val="ListParagraph"/>
              <w:ind w:left="25"/>
              <w:rPr>
                <w:ins w:id="5081" w:author="chaniaayulestari@outlook.com" w:date="2021-11-12T16:01:00Z"/>
              </w:rPr>
              <w:pPrChange w:id="5082" w:author="chaniaayulestari@outlook.com" w:date="2021-11-12T15:26:00Z">
                <w:pPr>
                  <w:pStyle w:val="ListParagraph"/>
                  <w:ind w:left="450"/>
                </w:pPr>
              </w:pPrChange>
            </w:pPr>
          </w:p>
        </w:tc>
        <w:tc>
          <w:tcPr>
            <w:tcW w:w="3964" w:type="dxa"/>
            <w:vAlign w:val="center"/>
          </w:tcPr>
          <w:p w14:paraId="7B534A0C" w14:textId="38D89727" w:rsidR="00EC162F" w:rsidRDefault="00EC162F">
            <w:pPr>
              <w:spacing w:after="160"/>
              <w:ind w:left="25"/>
              <w:rPr>
                <w:ins w:id="5083" w:author="chaniaayulestari@outlook.com" w:date="2021-11-12T16:01:00Z"/>
              </w:rPr>
              <w:pPrChange w:id="5084" w:author="chaniaayulestari@outlook.com" w:date="2021-11-12T15:26:00Z">
                <w:pPr>
                  <w:spacing w:after="160"/>
                  <w:ind w:left="360"/>
                </w:pPr>
              </w:pPrChange>
            </w:pPr>
            <w:ins w:id="5085" w:author="chaniaayulestari@outlook.com" w:date="2021-11-12T16:01:00Z">
              <w:r>
                <w:t xml:space="preserve">3b. Menampilkan pemberitahuan melalui notifikasi bahwa data </w:t>
              </w:r>
            </w:ins>
            <w:ins w:id="5086" w:author="chaniaayulestari@outlook.com" w:date="2021-11-12T16:03:00Z">
              <w:r w:rsidR="00626CCC">
                <w:t>semester</w:t>
              </w:r>
            </w:ins>
            <w:ins w:id="5087" w:author="chaniaayulestari@outlook.com" w:date="2021-11-12T16:01:00Z">
              <w:r>
                <w:t xml:space="preserve"> gagal ditambahkan</w:t>
              </w:r>
            </w:ins>
          </w:p>
        </w:tc>
      </w:tr>
    </w:tbl>
    <w:p w14:paraId="43B17265" w14:textId="77777777" w:rsidR="00EC162F" w:rsidRDefault="00EC162F">
      <w:pPr>
        <w:ind w:left="66"/>
        <w:rPr>
          <w:ins w:id="5088" w:author="chaniaayulestari@outlook.com" w:date="2021-11-12T15:29:00Z"/>
        </w:rPr>
        <w:pPrChange w:id="5089" w:author="chaniaayulestari@outlook.com" w:date="2021-11-12T16:01:00Z">
          <w:pPr>
            <w:pStyle w:val="ListParagraph"/>
            <w:numPr>
              <w:numId w:val="25"/>
            </w:numPr>
            <w:ind w:hanging="360"/>
          </w:pPr>
        </w:pPrChange>
      </w:pPr>
    </w:p>
    <w:p w14:paraId="622616B6" w14:textId="31490B74" w:rsidR="00521E25" w:rsidRDefault="00521E25" w:rsidP="00521E25">
      <w:pPr>
        <w:pStyle w:val="ListParagraph"/>
        <w:numPr>
          <w:ilvl w:val="0"/>
          <w:numId w:val="97"/>
        </w:numPr>
        <w:ind w:left="426"/>
        <w:rPr>
          <w:ins w:id="5090" w:author="chaniaayulestari@outlook.com" w:date="2021-11-12T16:03:00Z"/>
        </w:rPr>
      </w:pPr>
      <w:ins w:id="5091" w:author="chaniaayulestari@outlook.com" w:date="2021-11-12T15:29:00Z">
        <w:r>
          <w:t>Skenarion Edit</w:t>
        </w:r>
      </w:ins>
      <w:ins w:id="5092" w:author="chaniaayulestari@outlook.com" w:date="2021-11-12T15:56:00Z">
        <w:r w:rsidR="00EC162F">
          <w:t xml:space="preserve"> Semester</w:t>
        </w:r>
      </w:ins>
    </w:p>
    <w:p w14:paraId="10FEF8A6" w14:textId="67F3FFC8" w:rsidR="00B01799" w:rsidRDefault="00B01799">
      <w:pPr>
        <w:pStyle w:val="Caption"/>
        <w:keepNext/>
        <w:jc w:val="center"/>
        <w:rPr>
          <w:ins w:id="5093" w:author="chaniaayulestari@outlook.com" w:date="2021-11-13T14:10:00Z"/>
        </w:rPr>
        <w:pPrChange w:id="5094" w:author="chaniaayulestari@outlook.com" w:date="2021-11-13T14:10:00Z">
          <w:pPr/>
        </w:pPrChange>
      </w:pPr>
      <w:bookmarkStart w:id="5095" w:name="_Toc87762751"/>
      <w:ins w:id="5096" w:author="chaniaayulestari@outlook.com" w:date="2021-11-13T14:10:00Z">
        <w:r>
          <w:lastRenderedPageBreak/>
          <w:t xml:space="preserve">Tabel 3. </w:t>
        </w:r>
      </w:ins>
      <w:ins w:id="5097" w:author="Rafi Aziizi" w:date="2021-11-14T11:08:00Z">
        <w:r w:rsidR="001B2DEA">
          <w:fldChar w:fldCharType="begin"/>
        </w:r>
        <w:r w:rsidR="001B2DEA">
          <w:instrText xml:space="preserve"> SEQ Tabel_3. \* ARABIC </w:instrText>
        </w:r>
      </w:ins>
      <w:r w:rsidR="001B2DEA">
        <w:fldChar w:fldCharType="separate"/>
      </w:r>
      <w:ins w:id="5098" w:author="Rafi Aziizi" w:date="2021-11-14T11:08:00Z">
        <w:r w:rsidR="001B2DEA">
          <w:rPr>
            <w:noProof/>
          </w:rPr>
          <w:t>38</w:t>
        </w:r>
        <w:r w:rsidR="001B2DEA">
          <w:fldChar w:fldCharType="end"/>
        </w:r>
      </w:ins>
      <w:ins w:id="5099" w:author="chaniaayulestari@outlook.com" w:date="2021-11-13T14:10:00Z">
        <w:del w:id="5100" w:author="Rafi Aziizi" w:date="2021-11-14T09:52:00Z">
          <w:r w:rsidDel="003640C9">
            <w:fldChar w:fldCharType="begin"/>
          </w:r>
          <w:r w:rsidDel="003640C9">
            <w:delInstrText xml:space="preserve"> SEQ Tabel_3. \* ARABIC </w:delInstrText>
          </w:r>
        </w:del>
      </w:ins>
      <w:del w:id="5101" w:author="Rafi Aziizi" w:date="2021-11-14T09:52:00Z">
        <w:r w:rsidDel="003640C9">
          <w:fldChar w:fldCharType="end"/>
        </w:r>
      </w:del>
      <w:ins w:id="5102" w:author="chaniaayulestari@outlook.com" w:date="2021-11-13T14:10:00Z">
        <w:r>
          <w:t xml:space="preserve"> Skenario Edit Semester</w:t>
        </w:r>
        <w:bookmarkEnd w:id="5095"/>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26CCC" w:rsidRPr="00A46E0B" w14:paraId="10A8681A" w14:textId="77777777" w:rsidTr="00D26F74">
        <w:trPr>
          <w:jc w:val="center"/>
          <w:ins w:id="5103" w:author="chaniaayulestari@outlook.com" w:date="2021-11-12T16:03:00Z"/>
        </w:trPr>
        <w:tc>
          <w:tcPr>
            <w:tcW w:w="3827" w:type="dxa"/>
            <w:shd w:val="clear" w:color="auto" w:fill="F2EE98"/>
            <w:vAlign w:val="center"/>
          </w:tcPr>
          <w:p w14:paraId="074B2C4B" w14:textId="77777777" w:rsidR="00626CCC" w:rsidRPr="0044182F" w:rsidRDefault="00626CCC" w:rsidP="00D26F74">
            <w:pPr>
              <w:rPr>
                <w:ins w:id="5104" w:author="chaniaayulestari@outlook.com" w:date="2021-11-12T16:03:00Z"/>
                <w:b/>
              </w:rPr>
            </w:pPr>
            <w:ins w:id="5105" w:author="chaniaayulestari@outlook.com" w:date="2021-11-12T16:03:00Z">
              <w:r w:rsidRPr="0044182F">
                <w:rPr>
                  <w:b/>
                </w:rPr>
                <w:t>Name</w:t>
              </w:r>
            </w:ins>
          </w:p>
        </w:tc>
        <w:tc>
          <w:tcPr>
            <w:tcW w:w="3964" w:type="dxa"/>
            <w:shd w:val="clear" w:color="auto" w:fill="F2EE98"/>
            <w:vAlign w:val="center"/>
          </w:tcPr>
          <w:p w14:paraId="69EEFE8D" w14:textId="0CAC03F3" w:rsidR="00626CCC" w:rsidRPr="00A46E0B" w:rsidRDefault="00626CCC" w:rsidP="00D26F74">
            <w:pPr>
              <w:rPr>
                <w:ins w:id="5106" w:author="chaniaayulestari@outlook.com" w:date="2021-11-12T16:03:00Z"/>
              </w:rPr>
            </w:pPr>
            <w:ins w:id="5107" w:author="chaniaayulestari@outlook.com" w:date="2021-11-12T16:03:00Z">
              <w:r>
                <w:t xml:space="preserve">Edit </w:t>
              </w:r>
            </w:ins>
            <w:ins w:id="5108" w:author="chaniaayulestari@outlook.com" w:date="2021-11-12T16:04:00Z">
              <w:r>
                <w:t>Semester</w:t>
              </w:r>
            </w:ins>
          </w:p>
        </w:tc>
      </w:tr>
      <w:tr w:rsidR="00626CCC" w:rsidRPr="002F6C1D" w14:paraId="32CA3A8E" w14:textId="77777777" w:rsidTr="00D26F74">
        <w:trPr>
          <w:jc w:val="center"/>
          <w:ins w:id="5109" w:author="chaniaayulestari@outlook.com" w:date="2021-11-12T16:03:00Z"/>
        </w:trPr>
        <w:tc>
          <w:tcPr>
            <w:tcW w:w="3827" w:type="dxa"/>
            <w:vAlign w:val="center"/>
          </w:tcPr>
          <w:p w14:paraId="27AE711B" w14:textId="77777777" w:rsidR="00626CCC" w:rsidRPr="0044182F" w:rsidRDefault="00626CCC" w:rsidP="00D26F74">
            <w:pPr>
              <w:rPr>
                <w:ins w:id="5110" w:author="chaniaayulestari@outlook.com" w:date="2021-11-12T16:03:00Z"/>
                <w:b/>
              </w:rPr>
            </w:pPr>
            <w:ins w:id="5111" w:author="chaniaayulestari@outlook.com" w:date="2021-11-12T16:03:00Z">
              <w:r w:rsidRPr="0044182F">
                <w:rPr>
                  <w:b/>
                </w:rPr>
                <w:t>ID</w:t>
              </w:r>
            </w:ins>
          </w:p>
        </w:tc>
        <w:tc>
          <w:tcPr>
            <w:tcW w:w="3964" w:type="dxa"/>
            <w:vAlign w:val="center"/>
          </w:tcPr>
          <w:p w14:paraId="6A35F378" w14:textId="74792871" w:rsidR="00626CCC" w:rsidRPr="002F6C1D" w:rsidRDefault="00626CCC" w:rsidP="00D26F74">
            <w:pPr>
              <w:rPr>
                <w:ins w:id="5112" w:author="chaniaayulestari@outlook.com" w:date="2021-11-12T16:03:00Z"/>
              </w:rPr>
            </w:pPr>
            <w:ins w:id="5113" w:author="chaniaayulestari@outlook.com" w:date="2021-11-12T16:03:00Z">
              <w:r>
                <w:t>RC1</w:t>
              </w:r>
            </w:ins>
            <w:ins w:id="5114" w:author="Rafi Aziizi" w:date="2021-11-13T06:58:00Z">
              <w:r w:rsidR="005049EC">
                <w:t>7.3</w:t>
              </w:r>
            </w:ins>
            <w:ins w:id="5115" w:author="chaniaayulestari@outlook.com" w:date="2021-11-12T16:03:00Z">
              <w:del w:id="5116" w:author="Rafi Aziizi" w:date="2021-11-13T06:58:00Z">
                <w:r w:rsidDel="005049EC">
                  <w:delText>6</w:delText>
                </w:r>
              </w:del>
            </w:ins>
          </w:p>
        </w:tc>
      </w:tr>
      <w:tr w:rsidR="00626CCC" w:rsidRPr="000C722D" w14:paraId="0BA97349" w14:textId="77777777" w:rsidTr="00D26F74">
        <w:trPr>
          <w:jc w:val="center"/>
          <w:ins w:id="5117" w:author="chaniaayulestari@outlook.com" w:date="2021-11-12T16:03:00Z"/>
        </w:trPr>
        <w:tc>
          <w:tcPr>
            <w:tcW w:w="3827" w:type="dxa"/>
            <w:vAlign w:val="center"/>
          </w:tcPr>
          <w:p w14:paraId="13352C03" w14:textId="77777777" w:rsidR="00626CCC" w:rsidRPr="0044182F" w:rsidRDefault="00626CCC" w:rsidP="00D26F74">
            <w:pPr>
              <w:rPr>
                <w:ins w:id="5118" w:author="chaniaayulestari@outlook.com" w:date="2021-11-12T16:03:00Z"/>
                <w:b/>
              </w:rPr>
            </w:pPr>
            <w:ins w:id="5119" w:author="chaniaayulestari@outlook.com" w:date="2021-11-12T16:03:00Z">
              <w:r w:rsidRPr="0044182F">
                <w:rPr>
                  <w:b/>
                </w:rPr>
                <w:t>Description</w:t>
              </w:r>
            </w:ins>
          </w:p>
        </w:tc>
        <w:tc>
          <w:tcPr>
            <w:tcW w:w="3964" w:type="dxa"/>
          </w:tcPr>
          <w:p w14:paraId="79E61B12" w14:textId="3874171E" w:rsidR="00626CCC" w:rsidRPr="000C722D" w:rsidRDefault="00626CCC" w:rsidP="00D26F74">
            <w:pPr>
              <w:rPr>
                <w:ins w:id="5120" w:author="chaniaayulestari@outlook.com" w:date="2021-11-12T16:03:00Z"/>
              </w:rPr>
            </w:pPr>
            <w:ins w:id="5121" w:author="chaniaayulestari@outlook.com" w:date="2021-11-12T16:03:00Z">
              <w:r>
                <w:t xml:space="preserve">Use case ini merupakan use case generalisasi dari kelola </w:t>
              </w:r>
            </w:ins>
            <w:ins w:id="5122" w:author="chaniaayulestari@outlook.com" w:date="2021-11-12T16:04:00Z">
              <w:r>
                <w:t>semester</w:t>
              </w:r>
            </w:ins>
            <w:ins w:id="5123" w:author="chaniaayulestari@outlook.com" w:date="2021-11-12T16:03:00Z">
              <w:r>
                <w:t xml:space="preserve"> untuk memperbaharui data </w:t>
              </w:r>
            </w:ins>
            <w:ins w:id="5124" w:author="chaniaayulestari@outlook.com" w:date="2021-11-12T16:04:00Z">
              <w:r>
                <w:t>semester</w:t>
              </w:r>
            </w:ins>
            <w:ins w:id="5125" w:author="chaniaayulestari@outlook.com" w:date="2021-11-12T16:03:00Z">
              <w:r>
                <w:t>.</w:t>
              </w:r>
            </w:ins>
          </w:p>
        </w:tc>
      </w:tr>
      <w:tr w:rsidR="00626CCC" w:rsidRPr="002F6C1D" w14:paraId="3577911C" w14:textId="77777777" w:rsidTr="00D26F74">
        <w:trPr>
          <w:jc w:val="center"/>
          <w:ins w:id="5126" w:author="chaniaayulestari@outlook.com" w:date="2021-11-12T16:03:00Z"/>
        </w:trPr>
        <w:tc>
          <w:tcPr>
            <w:tcW w:w="3827" w:type="dxa"/>
            <w:vAlign w:val="center"/>
          </w:tcPr>
          <w:p w14:paraId="7EB860CD" w14:textId="77777777" w:rsidR="00626CCC" w:rsidRPr="0044182F" w:rsidRDefault="00626CCC" w:rsidP="00D26F74">
            <w:pPr>
              <w:rPr>
                <w:ins w:id="5127" w:author="chaniaayulestari@outlook.com" w:date="2021-11-12T16:03:00Z"/>
                <w:b/>
              </w:rPr>
            </w:pPr>
            <w:ins w:id="5128" w:author="chaniaayulestari@outlook.com" w:date="2021-11-12T16:03:00Z">
              <w:r w:rsidRPr="0044182F">
                <w:rPr>
                  <w:b/>
                </w:rPr>
                <w:t>Actors</w:t>
              </w:r>
            </w:ins>
          </w:p>
        </w:tc>
        <w:tc>
          <w:tcPr>
            <w:tcW w:w="3964" w:type="dxa"/>
            <w:vAlign w:val="center"/>
          </w:tcPr>
          <w:p w14:paraId="02669BE7" w14:textId="77777777" w:rsidR="00626CCC" w:rsidRPr="002F6C1D" w:rsidRDefault="00626CCC" w:rsidP="00D26F74">
            <w:pPr>
              <w:rPr>
                <w:ins w:id="5129" w:author="chaniaayulestari@outlook.com" w:date="2021-11-12T16:03:00Z"/>
              </w:rPr>
            </w:pPr>
            <w:ins w:id="5130" w:author="chaniaayulestari@outlook.com" w:date="2021-11-12T16:03:00Z">
              <w:r>
                <w:t>Bag.IT, Guru BK.</w:t>
              </w:r>
            </w:ins>
          </w:p>
        </w:tc>
      </w:tr>
      <w:tr w:rsidR="00626CCC" w:rsidRPr="007B7AB3" w14:paraId="28B3D482" w14:textId="77777777" w:rsidTr="00D26F74">
        <w:trPr>
          <w:jc w:val="center"/>
          <w:ins w:id="5131" w:author="chaniaayulestari@outlook.com" w:date="2021-11-12T16:03:00Z"/>
        </w:trPr>
        <w:tc>
          <w:tcPr>
            <w:tcW w:w="3827" w:type="dxa"/>
            <w:vAlign w:val="center"/>
          </w:tcPr>
          <w:p w14:paraId="4706AEBF" w14:textId="77777777" w:rsidR="00626CCC" w:rsidRPr="0044182F" w:rsidRDefault="00626CCC" w:rsidP="00D26F74">
            <w:pPr>
              <w:rPr>
                <w:ins w:id="5132" w:author="chaniaayulestari@outlook.com" w:date="2021-11-12T16:03:00Z"/>
                <w:b/>
              </w:rPr>
            </w:pPr>
            <w:ins w:id="5133" w:author="chaniaayulestari@outlook.com" w:date="2021-11-12T16:03:00Z">
              <w:r w:rsidRPr="0044182F">
                <w:rPr>
                  <w:b/>
                </w:rPr>
                <w:t>Frequency of Use</w:t>
              </w:r>
            </w:ins>
          </w:p>
        </w:tc>
        <w:tc>
          <w:tcPr>
            <w:tcW w:w="3964" w:type="dxa"/>
            <w:vAlign w:val="center"/>
          </w:tcPr>
          <w:p w14:paraId="666AC27B" w14:textId="77777777" w:rsidR="00626CCC" w:rsidRPr="007B7AB3" w:rsidRDefault="00626CCC" w:rsidP="00D26F74">
            <w:pPr>
              <w:rPr>
                <w:ins w:id="5134" w:author="chaniaayulestari@outlook.com" w:date="2021-11-12T16:03:00Z"/>
                <w:i/>
                <w:iCs/>
              </w:rPr>
            </w:pPr>
            <w:ins w:id="5135" w:author="chaniaayulestari@outlook.com" w:date="2021-11-12T16:03:00Z">
              <w:r>
                <w:rPr>
                  <w:i/>
                  <w:iCs/>
                </w:rPr>
                <w:t>Conditional</w:t>
              </w:r>
            </w:ins>
          </w:p>
        </w:tc>
      </w:tr>
      <w:tr w:rsidR="00626CCC" w:rsidRPr="0044182F" w14:paraId="45A5E8E2" w14:textId="77777777" w:rsidTr="00D26F74">
        <w:trPr>
          <w:jc w:val="center"/>
          <w:ins w:id="5136" w:author="chaniaayulestari@outlook.com" w:date="2021-11-12T16:03:00Z"/>
        </w:trPr>
        <w:tc>
          <w:tcPr>
            <w:tcW w:w="3827" w:type="dxa"/>
            <w:vAlign w:val="center"/>
          </w:tcPr>
          <w:p w14:paraId="15EC4151" w14:textId="77777777" w:rsidR="00626CCC" w:rsidRPr="0044182F" w:rsidRDefault="00626CCC" w:rsidP="00D26F74">
            <w:pPr>
              <w:rPr>
                <w:ins w:id="5137" w:author="chaniaayulestari@outlook.com" w:date="2021-11-12T16:03:00Z"/>
                <w:b/>
              </w:rPr>
            </w:pPr>
            <w:ins w:id="5138" w:author="chaniaayulestari@outlook.com" w:date="2021-11-12T16:03:00Z">
              <w:r w:rsidRPr="0044182F">
                <w:rPr>
                  <w:b/>
                </w:rPr>
                <w:t>Triggers</w:t>
              </w:r>
            </w:ins>
          </w:p>
        </w:tc>
        <w:tc>
          <w:tcPr>
            <w:tcW w:w="3964" w:type="dxa"/>
            <w:vAlign w:val="center"/>
          </w:tcPr>
          <w:p w14:paraId="23927BD9" w14:textId="77777777" w:rsidR="00626CCC" w:rsidRPr="0044182F" w:rsidRDefault="00626CCC" w:rsidP="00D26F74">
            <w:pPr>
              <w:rPr>
                <w:ins w:id="5139" w:author="chaniaayulestari@outlook.com" w:date="2021-11-12T16:03:00Z"/>
              </w:rPr>
            </w:pPr>
            <w:ins w:id="5140" w:author="chaniaayulestari@outlook.com" w:date="2021-11-12T16:03:00Z">
              <w:r>
                <w:t>-</w:t>
              </w:r>
            </w:ins>
          </w:p>
        </w:tc>
      </w:tr>
      <w:tr w:rsidR="00626CCC" w:rsidRPr="0081005E" w14:paraId="6E800C66" w14:textId="77777777" w:rsidTr="00D26F74">
        <w:trPr>
          <w:jc w:val="center"/>
          <w:ins w:id="5141" w:author="chaniaayulestari@outlook.com" w:date="2021-11-12T16:03:00Z"/>
        </w:trPr>
        <w:tc>
          <w:tcPr>
            <w:tcW w:w="3827" w:type="dxa"/>
            <w:vAlign w:val="center"/>
          </w:tcPr>
          <w:p w14:paraId="08E3F0A9" w14:textId="77777777" w:rsidR="00626CCC" w:rsidRPr="0044182F" w:rsidRDefault="00626CCC" w:rsidP="00D26F74">
            <w:pPr>
              <w:rPr>
                <w:ins w:id="5142" w:author="chaniaayulestari@outlook.com" w:date="2021-11-12T16:03:00Z"/>
                <w:b/>
              </w:rPr>
            </w:pPr>
            <w:ins w:id="5143" w:author="chaniaayulestari@outlook.com" w:date="2021-11-12T16:03:00Z">
              <w:r w:rsidRPr="0044182F">
                <w:rPr>
                  <w:b/>
                </w:rPr>
                <w:t>Pre-Conditions</w:t>
              </w:r>
            </w:ins>
          </w:p>
        </w:tc>
        <w:tc>
          <w:tcPr>
            <w:tcW w:w="3964" w:type="dxa"/>
            <w:vAlign w:val="center"/>
          </w:tcPr>
          <w:p w14:paraId="2B942C9B" w14:textId="192B44B4" w:rsidR="00626CCC" w:rsidRPr="0081005E" w:rsidRDefault="00626CCC" w:rsidP="00D26F74">
            <w:pPr>
              <w:rPr>
                <w:ins w:id="5144" w:author="chaniaayulestari@outlook.com" w:date="2021-11-12T16:03:00Z"/>
                <w:i/>
                <w:iCs/>
              </w:rPr>
            </w:pPr>
            <w:ins w:id="5145" w:author="chaniaayulestari@outlook.com" w:date="2021-11-12T16:03:00Z">
              <w:r>
                <w:t xml:space="preserve">Data </w:t>
              </w:r>
            </w:ins>
            <w:ins w:id="5146" w:author="chaniaayulestari@outlook.com" w:date="2021-11-12T16:04:00Z">
              <w:r>
                <w:t>semester</w:t>
              </w:r>
            </w:ins>
            <w:ins w:id="5147" w:author="chaniaayulestari@outlook.com" w:date="2021-11-12T16:03:00Z">
              <w:r>
                <w:t xml:space="preserve"> belum diperbaharui</w:t>
              </w:r>
            </w:ins>
          </w:p>
        </w:tc>
      </w:tr>
      <w:tr w:rsidR="00626CCC" w:rsidRPr="0048762E" w14:paraId="7DB59233" w14:textId="77777777" w:rsidTr="00D26F74">
        <w:trPr>
          <w:jc w:val="center"/>
          <w:ins w:id="5148" w:author="chaniaayulestari@outlook.com" w:date="2021-11-12T16:03:00Z"/>
        </w:trPr>
        <w:tc>
          <w:tcPr>
            <w:tcW w:w="3827" w:type="dxa"/>
            <w:vAlign w:val="center"/>
          </w:tcPr>
          <w:p w14:paraId="416899F1" w14:textId="77777777" w:rsidR="00626CCC" w:rsidRPr="0044182F" w:rsidRDefault="00626CCC" w:rsidP="00D26F74">
            <w:pPr>
              <w:rPr>
                <w:ins w:id="5149" w:author="chaniaayulestari@outlook.com" w:date="2021-11-12T16:03:00Z"/>
                <w:b/>
              </w:rPr>
            </w:pPr>
            <w:ins w:id="5150" w:author="chaniaayulestari@outlook.com" w:date="2021-11-12T16:03:00Z">
              <w:r w:rsidRPr="0044182F">
                <w:rPr>
                  <w:b/>
                </w:rPr>
                <w:t>Post-Conditions</w:t>
              </w:r>
            </w:ins>
          </w:p>
        </w:tc>
        <w:tc>
          <w:tcPr>
            <w:tcW w:w="3964" w:type="dxa"/>
            <w:vAlign w:val="center"/>
          </w:tcPr>
          <w:p w14:paraId="64E69A2D" w14:textId="7C983C7C" w:rsidR="00626CCC" w:rsidRPr="0048762E" w:rsidRDefault="00626CCC" w:rsidP="00D26F74">
            <w:pPr>
              <w:rPr>
                <w:ins w:id="5151" w:author="chaniaayulestari@outlook.com" w:date="2021-11-12T16:03:00Z"/>
              </w:rPr>
            </w:pPr>
            <w:ins w:id="5152" w:author="chaniaayulestari@outlook.com" w:date="2021-11-12T16:03:00Z">
              <w:r>
                <w:t xml:space="preserve">Perubahan data identitas </w:t>
              </w:r>
            </w:ins>
            <w:ins w:id="5153" w:author="chaniaayulestari@outlook.com" w:date="2021-11-12T16:05:00Z">
              <w:r>
                <w:t>semester</w:t>
              </w:r>
            </w:ins>
          </w:p>
        </w:tc>
      </w:tr>
      <w:tr w:rsidR="00626CCC" w:rsidRPr="0044182F" w14:paraId="31A1BEF0" w14:textId="77777777" w:rsidTr="00D26F74">
        <w:trPr>
          <w:jc w:val="center"/>
          <w:ins w:id="5154" w:author="chaniaayulestari@outlook.com" w:date="2021-11-12T16:03:00Z"/>
        </w:trPr>
        <w:tc>
          <w:tcPr>
            <w:tcW w:w="7791" w:type="dxa"/>
            <w:gridSpan w:val="2"/>
            <w:shd w:val="clear" w:color="auto" w:fill="F2EE98"/>
            <w:vAlign w:val="center"/>
          </w:tcPr>
          <w:p w14:paraId="39B6B746" w14:textId="77777777" w:rsidR="00626CCC" w:rsidRPr="0044182F" w:rsidRDefault="00626CCC" w:rsidP="00D26F74">
            <w:pPr>
              <w:jc w:val="center"/>
              <w:rPr>
                <w:ins w:id="5155" w:author="chaniaayulestari@outlook.com" w:date="2021-11-12T16:03:00Z"/>
                <w:b/>
              </w:rPr>
            </w:pPr>
            <w:ins w:id="5156" w:author="chaniaayulestari@outlook.com" w:date="2021-11-12T16:03:00Z">
              <w:r w:rsidRPr="0044182F">
                <w:rPr>
                  <w:b/>
                </w:rPr>
                <w:t>Main Course</w:t>
              </w:r>
            </w:ins>
          </w:p>
        </w:tc>
      </w:tr>
      <w:tr w:rsidR="00626CCC" w:rsidRPr="0044182F" w14:paraId="72926AA2" w14:textId="77777777" w:rsidTr="00D26F74">
        <w:trPr>
          <w:jc w:val="center"/>
          <w:ins w:id="5157" w:author="chaniaayulestari@outlook.com" w:date="2021-11-12T16:03:00Z"/>
        </w:trPr>
        <w:tc>
          <w:tcPr>
            <w:tcW w:w="3827" w:type="dxa"/>
            <w:shd w:val="clear" w:color="auto" w:fill="F2EE98"/>
            <w:vAlign w:val="center"/>
          </w:tcPr>
          <w:p w14:paraId="2526D41B" w14:textId="77777777" w:rsidR="00626CCC" w:rsidRPr="0044182F" w:rsidRDefault="00626CCC" w:rsidP="00D26F74">
            <w:pPr>
              <w:jc w:val="center"/>
              <w:rPr>
                <w:ins w:id="5158" w:author="chaniaayulestari@outlook.com" w:date="2021-11-12T16:03:00Z"/>
                <w:b/>
              </w:rPr>
            </w:pPr>
            <w:ins w:id="5159" w:author="chaniaayulestari@outlook.com" w:date="2021-11-12T16:03:00Z">
              <w:r w:rsidRPr="0044182F">
                <w:rPr>
                  <w:b/>
                </w:rPr>
                <w:t>Aksi Aktor</w:t>
              </w:r>
            </w:ins>
          </w:p>
        </w:tc>
        <w:tc>
          <w:tcPr>
            <w:tcW w:w="3964" w:type="dxa"/>
            <w:shd w:val="clear" w:color="auto" w:fill="F2EE98"/>
            <w:vAlign w:val="center"/>
          </w:tcPr>
          <w:p w14:paraId="5DA3DE42" w14:textId="77777777" w:rsidR="00626CCC" w:rsidRPr="0044182F" w:rsidRDefault="00626CCC" w:rsidP="00D26F74">
            <w:pPr>
              <w:jc w:val="center"/>
              <w:rPr>
                <w:ins w:id="5160" w:author="chaniaayulestari@outlook.com" w:date="2021-11-12T16:03:00Z"/>
                <w:b/>
              </w:rPr>
            </w:pPr>
            <w:ins w:id="5161" w:author="chaniaayulestari@outlook.com" w:date="2021-11-12T16:03:00Z">
              <w:r w:rsidRPr="0044182F">
                <w:rPr>
                  <w:b/>
                </w:rPr>
                <w:t>Reaksi Sistem</w:t>
              </w:r>
            </w:ins>
          </w:p>
        </w:tc>
      </w:tr>
      <w:tr w:rsidR="00626CCC" w:rsidRPr="0044182F" w14:paraId="2E6AD915" w14:textId="77777777" w:rsidTr="00D26F74">
        <w:trPr>
          <w:jc w:val="center"/>
          <w:ins w:id="5162" w:author="chaniaayulestari@outlook.com" w:date="2021-11-12T16:03:00Z"/>
        </w:trPr>
        <w:tc>
          <w:tcPr>
            <w:tcW w:w="3827" w:type="dxa"/>
            <w:vAlign w:val="center"/>
          </w:tcPr>
          <w:p w14:paraId="7611AED3" w14:textId="22938A56" w:rsidR="00626CCC" w:rsidRPr="0044182F" w:rsidRDefault="00626CCC" w:rsidP="00626CCC">
            <w:pPr>
              <w:numPr>
                <w:ilvl w:val="0"/>
                <w:numId w:val="102"/>
              </w:numPr>
              <w:spacing w:after="160"/>
              <w:rPr>
                <w:ins w:id="5163" w:author="chaniaayulestari@outlook.com" w:date="2021-11-12T16:03:00Z"/>
              </w:rPr>
            </w:pPr>
            <w:ins w:id="5164" w:author="chaniaayulestari@outlook.com" w:date="2021-11-12T16:03:00Z">
              <w:r>
                <w:t xml:space="preserve">Memasuki menu “Data </w:t>
              </w:r>
            </w:ins>
            <w:ins w:id="5165" w:author="chaniaayulestari@outlook.com" w:date="2021-11-12T16:05:00Z">
              <w:r>
                <w:t>Semester</w:t>
              </w:r>
            </w:ins>
            <w:ins w:id="5166" w:author="chaniaayulestari@outlook.com" w:date="2021-11-12T16:03:00Z">
              <w:r>
                <w:t>”</w:t>
              </w:r>
            </w:ins>
          </w:p>
        </w:tc>
        <w:tc>
          <w:tcPr>
            <w:tcW w:w="3964" w:type="dxa"/>
            <w:vAlign w:val="center"/>
          </w:tcPr>
          <w:p w14:paraId="1F6CDD19" w14:textId="77777777" w:rsidR="00626CCC" w:rsidRPr="0044182F" w:rsidRDefault="00626CCC" w:rsidP="00D26F74">
            <w:pPr>
              <w:pStyle w:val="ListParagraph"/>
              <w:ind w:left="450"/>
              <w:rPr>
                <w:ins w:id="5167" w:author="chaniaayulestari@outlook.com" w:date="2021-11-12T16:03:00Z"/>
              </w:rPr>
            </w:pPr>
          </w:p>
        </w:tc>
      </w:tr>
      <w:tr w:rsidR="00626CCC" w:rsidRPr="0044182F" w14:paraId="7F1B0D48" w14:textId="77777777" w:rsidTr="00D26F74">
        <w:trPr>
          <w:jc w:val="center"/>
          <w:ins w:id="5168" w:author="chaniaayulestari@outlook.com" w:date="2021-11-12T16:03:00Z"/>
        </w:trPr>
        <w:tc>
          <w:tcPr>
            <w:tcW w:w="3827" w:type="dxa"/>
            <w:vAlign w:val="center"/>
          </w:tcPr>
          <w:p w14:paraId="5416BBAA" w14:textId="77777777" w:rsidR="00626CCC" w:rsidRPr="0044182F" w:rsidRDefault="00626CCC" w:rsidP="00D26F74">
            <w:pPr>
              <w:pStyle w:val="ListParagraph"/>
              <w:ind w:left="450"/>
              <w:rPr>
                <w:ins w:id="5169" w:author="chaniaayulestari@outlook.com" w:date="2021-11-12T16:03:00Z"/>
              </w:rPr>
            </w:pPr>
          </w:p>
        </w:tc>
        <w:tc>
          <w:tcPr>
            <w:tcW w:w="3964" w:type="dxa"/>
            <w:vAlign w:val="center"/>
          </w:tcPr>
          <w:p w14:paraId="072A5C14" w14:textId="4A5CC667" w:rsidR="00626CCC" w:rsidRPr="0044182F" w:rsidRDefault="00626CCC" w:rsidP="00626CCC">
            <w:pPr>
              <w:numPr>
                <w:ilvl w:val="0"/>
                <w:numId w:val="102"/>
              </w:numPr>
              <w:spacing w:after="160"/>
              <w:ind w:left="450"/>
              <w:rPr>
                <w:ins w:id="5170" w:author="chaniaayulestari@outlook.com" w:date="2021-11-12T16:03:00Z"/>
              </w:rPr>
            </w:pPr>
            <w:ins w:id="5171" w:author="chaniaayulestari@outlook.com" w:date="2021-11-12T16:03:00Z">
              <w:r>
                <w:t xml:space="preserve">Menampilkan seluruh data </w:t>
              </w:r>
            </w:ins>
            <w:ins w:id="5172" w:author="chaniaayulestari@outlook.com" w:date="2021-11-12T16:05:00Z">
              <w:r>
                <w:t>semester</w:t>
              </w:r>
            </w:ins>
          </w:p>
        </w:tc>
      </w:tr>
      <w:tr w:rsidR="00626CCC" w14:paraId="3FE125F0" w14:textId="77777777" w:rsidTr="00D26F74">
        <w:trPr>
          <w:jc w:val="center"/>
          <w:ins w:id="5173" w:author="chaniaayulestari@outlook.com" w:date="2021-11-12T16:03:00Z"/>
        </w:trPr>
        <w:tc>
          <w:tcPr>
            <w:tcW w:w="3827" w:type="dxa"/>
            <w:vAlign w:val="center"/>
          </w:tcPr>
          <w:p w14:paraId="4BD96ED4" w14:textId="62332040" w:rsidR="00626CCC" w:rsidRPr="0044182F" w:rsidRDefault="00626CCC" w:rsidP="00626CCC">
            <w:pPr>
              <w:pStyle w:val="ListParagraph"/>
              <w:numPr>
                <w:ilvl w:val="0"/>
                <w:numId w:val="102"/>
              </w:numPr>
              <w:ind w:left="450"/>
              <w:rPr>
                <w:ins w:id="5174" w:author="chaniaayulestari@outlook.com" w:date="2021-11-12T16:03:00Z"/>
              </w:rPr>
            </w:pPr>
            <w:ins w:id="5175" w:author="chaniaayulestari@outlook.com" w:date="2021-11-12T16:03:00Z">
              <w:r>
                <w:t>Menekan tombol “</w:t>
              </w:r>
            </w:ins>
            <w:ins w:id="5176" w:author="chaniaayulestari@outlook.com" w:date="2021-11-12T16:05:00Z">
              <w:r>
                <w:t>Edit Semester</w:t>
              </w:r>
            </w:ins>
            <w:ins w:id="5177" w:author="chaniaayulestari@outlook.com" w:date="2021-11-12T16:03:00Z">
              <w:r>
                <w:t>”</w:t>
              </w:r>
            </w:ins>
          </w:p>
        </w:tc>
        <w:tc>
          <w:tcPr>
            <w:tcW w:w="3964" w:type="dxa"/>
            <w:vAlign w:val="center"/>
          </w:tcPr>
          <w:p w14:paraId="6F7D959A" w14:textId="77777777" w:rsidR="00626CCC" w:rsidRDefault="00626CCC" w:rsidP="00D26F74">
            <w:pPr>
              <w:pStyle w:val="ListParagraph"/>
              <w:spacing w:after="160"/>
              <w:ind w:left="450"/>
              <w:rPr>
                <w:ins w:id="5178" w:author="chaniaayulestari@outlook.com" w:date="2021-11-12T16:03:00Z"/>
              </w:rPr>
            </w:pPr>
          </w:p>
        </w:tc>
      </w:tr>
      <w:tr w:rsidR="00626CCC" w14:paraId="7FE75C2D" w14:textId="77777777" w:rsidTr="00D26F74">
        <w:trPr>
          <w:jc w:val="center"/>
          <w:ins w:id="5179" w:author="chaniaayulestari@outlook.com" w:date="2021-11-12T16:03:00Z"/>
        </w:trPr>
        <w:tc>
          <w:tcPr>
            <w:tcW w:w="3827" w:type="dxa"/>
            <w:vAlign w:val="center"/>
          </w:tcPr>
          <w:p w14:paraId="3B793EBB" w14:textId="77777777" w:rsidR="00626CCC" w:rsidRDefault="00626CCC" w:rsidP="00D26F74">
            <w:pPr>
              <w:rPr>
                <w:ins w:id="5180" w:author="chaniaayulestari@outlook.com" w:date="2021-11-12T16:03:00Z"/>
              </w:rPr>
            </w:pPr>
          </w:p>
        </w:tc>
        <w:tc>
          <w:tcPr>
            <w:tcW w:w="3964" w:type="dxa"/>
            <w:vAlign w:val="center"/>
          </w:tcPr>
          <w:p w14:paraId="35685DE8" w14:textId="3AAD4941" w:rsidR="00626CCC" w:rsidRDefault="00626CCC" w:rsidP="00626CCC">
            <w:pPr>
              <w:pStyle w:val="ListParagraph"/>
              <w:numPr>
                <w:ilvl w:val="0"/>
                <w:numId w:val="102"/>
              </w:numPr>
              <w:spacing w:after="160"/>
              <w:ind w:left="450"/>
              <w:rPr>
                <w:ins w:id="5181" w:author="chaniaayulestari@outlook.com" w:date="2021-11-12T16:03:00Z"/>
              </w:rPr>
            </w:pPr>
            <w:ins w:id="5182" w:author="chaniaayulestari@outlook.com" w:date="2021-11-12T16:03:00Z">
              <w:r>
                <w:t xml:space="preserve">Menampilkan data </w:t>
              </w:r>
            </w:ins>
            <w:ins w:id="5183" w:author="chaniaayulestari@outlook.com" w:date="2021-11-12T16:06:00Z">
              <w:r>
                <w:t>semster</w:t>
              </w:r>
            </w:ins>
          </w:p>
        </w:tc>
      </w:tr>
      <w:tr w:rsidR="00626CCC" w14:paraId="2F49B99A" w14:textId="77777777" w:rsidTr="00D26F74">
        <w:trPr>
          <w:jc w:val="center"/>
          <w:ins w:id="5184" w:author="chaniaayulestari@outlook.com" w:date="2021-11-12T16:03:00Z"/>
        </w:trPr>
        <w:tc>
          <w:tcPr>
            <w:tcW w:w="3827" w:type="dxa"/>
            <w:vAlign w:val="center"/>
          </w:tcPr>
          <w:p w14:paraId="69C834D0" w14:textId="77777777" w:rsidR="00626CCC" w:rsidRDefault="00626CCC" w:rsidP="00626CCC">
            <w:pPr>
              <w:pStyle w:val="ListParagraph"/>
              <w:numPr>
                <w:ilvl w:val="0"/>
                <w:numId w:val="102"/>
              </w:numPr>
              <w:ind w:left="450"/>
              <w:rPr>
                <w:ins w:id="5185" w:author="chaniaayulestari@outlook.com" w:date="2021-11-12T16:03:00Z"/>
              </w:rPr>
            </w:pPr>
            <w:ins w:id="5186" w:author="chaniaayulestari@outlook.com" w:date="2021-11-12T16:03:00Z">
              <w:r>
                <w:t>Melakukan perubahan data admin</w:t>
              </w:r>
            </w:ins>
          </w:p>
        </w:tc>
        <w:tc>
          <w:tcPr>
            <w:tcW w:w="3964" w:type="dxa"/>
            <w:vAlign w:val="center"/>
          </w:tcPr>
          <w:p w14:paraId="409F032D" w14:textId="77777777" w:rsidR="00626CCC" w:rsidRDefault="00626CCC" w:rsidP="00D26F74">
            <w:pPr>
              <w:pStyle w:val="ListParagraph"/>
              <w:spacing w:after="160"/>
              <w:ind w:left="450"/>
              <w:rPr>
                <w:ins w:id="5187" w:author="chaniaayulestari@outlook.com" w:date="2021-11-12T16:03:00Z"/>
              </w:rPr>
            </w:pPr>
          </w:p>
        </w:tc>
      </w:tr>
      <w:tr w:rsidR="00626CCC" w14:paraId="427AB3B9" w14:textId="77777777" w:rsidTr="00D26F74">
        <w:trPr>
          <w:jc w:val="center"/>
          <w:ins w:id="5188" w:author="chaniaayulestari@outlook.com" w:date="2021-11-12T16:03:00Z"/>
        </w:trPr>
        <w:tc>
          <w:tcPr>
            <w:tcW w:w="3827" w:type="dxa"/>
            <w:vAlign w:val="center"/>
          </w:tcPr>
          <w:p w14:paraId="3A622422" w14:textId="77777777" w:rsidR="00626CCC" w:rsidRDefault="00626CCC" w:rsidP="00D26F74">
            <w:pPr>
              <w:pStyle w:val="ListParagraph"/>
              <w:ind w:left="450"/>
              <w:rPr>
                <w:ins w:id="5189" w:author="chaniaayulestari@outlook.com" w:date="2021-11-12T16:03:00Z"/>
              </w:rPr>
            </w:pPr>
          </w:p>
        </w:tc>
        <w:tc>
          <w:tcPr>
            <w:tcW w:w="3964" w:type="dxa"/>
            <w:vAlign w:val="center"/>
          </w:tcPr>
          <w:p w14:paraId="6211085D" w14:textId="45C45366" w:rsidR="00626CCC" w:rsidRDefault="00626CCC" w:rsidP="00626CCC">
            <w:pPr>
              <w:pStyle w:val="ListParagraph"/>
              <w:numPr>
                <w:ilvl w:val="0"/>
                <w:numId w:val="102"/>
              </w:numPr>
              <w:spacing w:after="160"/>
              <w:ind w:left="450"/>
              <w:rPr>
                <w:ins w:id="5190" w:author="chaniaayulestari@outlook.com" w:date="2021-11-12T16:03:00Z"/>
              </w:rPr>
            </w:pPr>
            <w:ins w:id="5191" w:author="chaniaayulestari@outlook.com" w:date="2021-11-12T16:03:00Z">
              <w:r>
                <w:t xml:space="preserve">Menyimpan data </w:t>
              </w:r>
            </w:ins>
            <w:ins w:id="5192" w:author="chaniaayulestari@outlook.com" w:date="2021-11-12T16:06:00Z">
              <w:r>
                <w:t>semester</w:t>
              </w:r>
            </w:ins>
            <w:ins w:id="5193" w:author="chaniaayulestari@outlook.com" w:date="2021-11-12T16:03:00Z">
              <w:r>
                <w:t xml:space="preserve"> terbaru pada </w:t>
              </w:r>
              <w:r w:rsidRPr="00C70CAF">
                <w:rPr>
                  <w:i/>
                  <w:iCs/>
                </w:rPr>
                <w:t>database</w:t>
              </w:r>
            </w:ins>
          </w:p>
        </w:tc>
      </w:tr>
      <w:tr w:rsidR="00626CCC" w:rsidRPr="001B1AF9" w14:paraId="5360B870" w14:textId="77777777" w:rsidTr="00D26F74">
        <w:trPr>
          <w:jc w:val="center"/>
          <w:ins w:id="5194" w:author="chaniaayulestari@outlook.com" w:date="2021-11-12T16:03:00Z"/>
        </w:trPr>
        <w:tc>
          <w:tcPr>
            <w:tcW w:w="7791" w:type="dxa"/>
            <w:gridSpan w:val="2"/>
            <w:shd w:val="clear" w:color="auto" w:fill="F2EE98"/>
            <w:vAlign w:val="center"/>
          </w:tcPr>
          <w:p w14:paraId="784D952C" w14:textId="77777777" w:rsidR="00626CCC" w:rsidRPr="001B1AF9" w:rsidRDefault="00626CCC" w:rsidP="00D26F74">
            <w:pPr>
              <w:pStyle w:val="ListParagraph"/>
              <w:spacing w:after="160"/>
              <w:ind w:left="468"/>
              <w:jc w:val="center"/>
              <w:rPr>
                <w:ins w:id="5195" w:author="chaniaayulestari@outlook.com" w:date="2021-11-12T16:03:00Z"/>
                <w:b/>
                <w:bCs/>
              </w:rPr>
            </w:pPr>
            <w:ins w:id="5196" w:author="chaniaayulestari@outlook.com" w:date="2021-11-12T16:03:00Z">
              <w:r w:rsidRPr="001B1AF9">
                <w:rPr>
                  <w:b/>
                  <w:bCs/>
                </w:rPr>
                <w:t>Skenario Eksepsi (Optional)</w:t>
              </w:r>
            </w:ins>
          </w:p>
        </w:tc>
      </w:tr>
      <w:tr w:rsidR="00626CCC" w:rsidRPr="001B1AF9" w14:paraId="3799A167" w14:textId="77777777" w:rsidTr="00D26F74">
        <w:trPr>
          <w:jc w:val="center"/>
          <w:ins w:id="5197" w:author="chaniaayulestari@outlook.com" w:date="2021-11-12T16:03:00Z"/>
        </w:trPr>
        <w:tc>
          <w:tcPr>
            <w:tcW w:w="3827" w:type="dxa"/>
            <w:shd w:val="clear" w:color="auto" w:fill="F2EE98"/>
            <w:vAlign w:val="center"/>
          </w:tcPr>
          <w:p w14:paraId="4090797A" w14:textId="77777777" w:rsidR="00626CCC" w:rsidRPr="001B1AF9" w:rsidRDefault="00626CCC" w:rsidP="00D26F74">
            <w:pPr>
              <w:pStyle w:val="ListParagraph"/>
              <w:ind w:left="450"/>
              <w:jc w:val="center"/>
              <w:rPr>
                <w:ins w:id="5198" w:author="chaniaayulestari@outlook.com" w:date="2021-11-12T16:03:00Z"/>
                <w:b/>
                <w:bCs/>
              </w:rPr>
            </w:pPr>
            <w:ins w:id="5199" w:author="chaniaayulestari@outlook.com" w:date="2021-11-12T16:03:00Z">
              <w:r w:rsidRPr="001B1AF9">
                <w:rPr>
                  <w:b/>
                  <w:bCs/>
                </w:rPr>
                <w:t>Aksi Aktor</w:t>
              </w:r>
            </w:ins>
          </w:p>
        </w:tc>
        <w:tc>
          <w:tcPr>
            <w:tcW w:w="3964" w:type="dxa"/>
            <w:shd w:val="clear" w:color="auto" w:fill="F2EE98"/>
            <w:vAlign w:val="center"/>
          </w:tcPr>
          <w:p w14:paraId="01912088" w14:textId="77777777" w:rsidR="00626CCC" w:rsidRPr="001B1AF9" w:rsidRDefault="00626CCC" w:rsidP="00D26F74">
            <w:pPr>
              <w:pStyle w:val="ListParagraph"/>
              <w:spacing w:after="160"/>
              <w:ind w:left="468"/>
              <w:jc w:val="center"/>
              <w:rPr>
                <w:ins w:id="5200" w:author="chaniaayulestari@outlook.com" w:date="2021-11-12T16:03:00Z"/>
                <w:b/>
                <w:bCs/>
              </w:rPr>
            </w:pPr>
            <w:ins w:id="5201" w:author="chaniaayulestari@outlook.com" w:date="2021-11-12T16:03:00Z">
              <w:r w:rsidRPr="001B1AF9">
                <w:rPr>
                  <w:b/>
                  <w:bCs/>
                </w:rPr>
                <w:t>Reaksi Sistem</w:t>
              </w:r>
            </w:ins>
          </w:p>
        </w:tc>
      </w:tr>
      <w:tr w:rsidR="00626CCC" w14:paraId="57FAAB82" w14:textId="77777777" w:rsidTr="00D26F74">
        <w:trPr>
          <w:jc w:val="center"/>
          <w:ins w:id="5202" w:author="chaniaayulestari@outlook.com" w:date="2021-11-12T16:03:00Z"/>
        </w:trPr>
        <w:tc>
          <w:tcPr>
            <w:tcW w:w="3827" w:type="dxa"/>
            <w:vAlign w:val="center"/>
          </w:tcPr>
          <w:p w14:paraId="1BD1B567" w14:textId="06EC936B" w:rsidR="00626CCC" w:rsidRDefault="00626CCC" w:rsidP="00D26F74">
            <w:pPr>
              <w:ind w:left="25"/>
              <w:rPr>
                <w:ins w:id="5203" w:author="chaniaayulestari@outlook.com" w:date="2021-11-12T16:03:00Z"/>
              </w:rPr>
            </w:pPr>
            <w:ins w:id="5204" w:author="chaniaayulestari@outlook.com" w:date="2021-11-12T16:03:00Z">
              <w:r>
                <w:t xml:space="preserve">5a. Tidak memasukan secara benar data </w:t>
              </w:r>
            </w:ins>
            <w:ins w:id="5205" w:author="chaniaayulestari@outlook.com" w:date="2021-11-12T16:06:00Z">
              <w:r>
                <w:t>semester</w:t>
              </w:r>
            </w:ins>
            <w:ins w:id="5206" w:author="chaniaayulestari@outlook.com" w:date="2021-11-12T16:03:00Z">
              <w:r>
                <w:t xml:space="preserve"> yang akan </w:t>
              </w:r>
              <w:r>
                <w:lastRenderedPageBreak/>
                <w:t>diperbaharui</w:t>
              </w:r>
            </w:ins>
          </w:p>
        </w:tc>
        <w:tc>
          <w:tcPr>
            <w:tcW w:w="3964" w:type="dxa"/>
            <w:vAlign w:val="center"/>
          </w:tcPr>
          <w:p w14:paraId="5728EC36" w14:textId="77777777" w:rsidR="00626CCC" w:rsidRDefault="00626CCC" w:rsidP="00D26F74">
            <w:pPr>
              <w:pStyle w:val="ListParagraph"/>
              <w:spacing w:after="160"/>
              <w:ind w:left="25"/>
              <w:rPr>
                <w:ins w:id="5207" w:author="chaniaayulestari@outlook.com" w:date="2021-11-12T16:03:00Z"/>
              </w:rPr>
            </w:pPr>
          </w:p>
        </w:tc>
      </w:tr>
      <w:tr w:rsidR="00626CCC" w14:paraId="0344E19E" w14:textId="77777777" w:rsidTr="00D26F74">
        <w:trPr>
          <w:jc w:val="center"/>
          <w:ins w:id="5208" w:author="chaniaayulestari@outlook.com" w:date="2021-11-12T16:03:00Z"/>
        </w:trPr>
        <w:tc>
          <w:tcPr>
            <w:tcW w:w="3827" w:type="dxa"/>
            <w:vAlign w:val="center"/>
          </w:tcPr>
          <w:p w14:paraId="4692768A" w14:textId="77777777" w:rsidR="00626CCC" w:rsidRDefault="00626CCC" w:rsidP="00D26F74">
            <w:pPr>
              <w:pStyle w:val="ListParagraph"/>
              <w:ind w:left="25"/>
              <w:rPr>
                <w:ins w:id="5209" w:author="chaniaayulestari@outlook.com" w:date="2021-11-12T16:03:00Z"/>
              </w:rPr>
            </w:pPr>
          </w:p>
        </w:tc>
        <w:tc>
          <w:tcPr>
            <w:tcW w:w="3964" w:type="dxa"/>
            <w:vAlign w:val="center"/>
          </w:tcPr>
          <w:p w14:paraId="7BDA5D94" w14:textId="3BB552E0" w:rsidR="00626CCC" w:rsidRDefault="00626CCC" w:rsidP="00D26F74">
            <w:pPr>
              <w:spacing w:after="160"/>
              <w:ind w:left="25"/>
              <w:rPr>
                <w:ins w:id="5210" w:author="chaniaayulestari@outlook.com" w:date="2021-11-12T16:03:00Z"/>
              </w:rPr>
            </w:pPr>
            <w:ins w:id="5211" w:author="chaniaayulestari@outlook.com" w:date="2021-11-12T16:03:00Z">
              <w:r>
                <w:t xml:space="preserve">5b. Menampilkan pemberitahuan melalui notifikasi bahwa data </w:t>
              </w:r>
            </w:ins>
            <w:ins w:id="5212" w:author="chaniaayulestari@outlook.com" w:date="2021-11-12T16:06:00Z">
              <w:r>
                <w:t>semester</w:t>
              </w:r>
            </w:ins>
            <w:ins w:id="5213" w:author="chaniaayulestari@outlook.com" w:date="2021-11-12T16:03:00Z">
              <w:r>
                <w:t xml:space="preserve"> gagal diperbaharui</w:t>
              </w:r>
            </w:ins>
          </w:p>
        </w:tc>
      </w:tr>
    </w:tbl>
    <w:p w14:paraId="4EBEC2FC" w14:textId="77777777" w:rsidR="00626CCC" w:rsidRDefault="00626CCC">
      <w:pPr>
        <w:ind w:left="66"/>
        <w:rPr>
          <w:ins w:id="5214" w:author="chaniaayulestari@outlook.com" w:date="2021-11-12T15:29:00Z"/>
        </w:rPr>
        <w:pPrChange w:id="5215" w:author="chaniaayulestari@outlook.com" w:date="2021-11-12T16:03:00Z">
          <w:pPr>
            <w:pStyle w:val="ListParagraph"/>
            <w:numPr>
              <w:numId w:val="25"/>
            </w:numPr>
            <w:ind w:hanging="360"/>
          </w:pPr>
        </w:pPrChange>
      </w:pPr>
    </w:p>
    <w:p w14:paraId="6A421FC1" w14:textId="3406A9AC" w:rsidR="00521E25" w:rsidDel="005049EC" w:rsidRDefault="00521E25" w:rsidP="00521E25">
      <w:pPr>
        <w:pStyle w:val="ListParagraph"/>
        <w:numPr>
          <w:ilvl w:val="0"/>
          <w:numId w:val="97"/>
        </w:numPr>
        <w:ind w:left="426"/>
        <w:rPr>
          <w:ins w:id="5216" w:author="chaniaayulestari@outlook.com" w:date="2021-11-12T16:31:00Z"/>
          <w:del w:id="5217" w:author="Rafi Aziizi" w:date="2021-11-13T07:01:00Z"/>
        </w:rPr>
      </w:pPr>
      <w:ins w:id="5218" w:author="chaniaayulestari@outlook.com" w:date="2021-11-12T15:29:00Z">
        <w:r>
          <w:t xml:space="preserve">Skenario Lihat </w:t>
        </w:r>
      </w:ins>
      <w:ins w:id="5219" w:author="chaniaayulestari@outlook.com" w:date="2021-11-12T15:56:00Z">
        <w:r w:rsidR="00EC162F">
          <w:t>Semester</w:t>
        </w:r>
      </w:ins>
    </w:p>
    <w:p w14:paraId="7EA7F1B0" w14:textId="77777777" w:rsidR="00885B6D" w:rsidRDefault="00885B6D">
      <w:pPr>
        <w:pStyle w:val="ListParagraph"/>
        <w:numPr>
          <w:ilvl w:val="0"/>
          <w:numId w:val="97"/>
        </w:numPr>
        <w:ind w:left="426"/>
        <w:rPr>
          <w:ins w:id="5220" w:author="chaniaayulestari@outlook.com" w:date="2021-11-12T15:29:00Z"/>
        </w:rPr>
        <w:pPrChange w:id="5221" w:author="Rafi Aziizi" w:date="2021-11-13T07:01:00Z">
          <w:pPr>
            <w:pStyle w:val="ListParagraph"/>
            <w:numPr>
              <w:numId w:val="25"/>
            </w:numPr>
            <w:ind w:hanging="360"/>
          </w:pPr>
        </w:pPrChange>
      </w:pPr>
    </w:p>
    <w:p w14:paraId="156EE457" w14:textId="29BBC137" w:rsidR="00B01799" w:rsidRDefault="00B01799">
      <w:pPr>
        <w:pStyle w:val="Caption"/>
        <w:keepNext/>
        <w:jc w:val="center"/>
        <w:rPr>
          <w:ins w:id="5222" w:author="chaniaayulestari@outlook.com" w:date="2021-11-13T14:10:00Z"/>
        </w:rPr>
        <w:pPrChange w:id="5223" w:author="chaniaayulestari@outlook.com" w:date="2021-11-13T14:10:00Z">
          <w:pPr/>
        </w:pPrChange>
      </w:pPr>
      <w:bookmarkStart w:id="5224" w:name="_Toc87762752"/>
      <w:ins w:id="5225" w:author="chaniaayulestari@outlook.com" w:date="2021-11-13T14:10:00Z">
        <w:r>
          <w:t xml:space="preserve">Tabel 3. </w:t>
        </w:r>
      </w:ins>
      <w:ins w:id="5226" w:author="Rafi Aziizi" w:date="2021-11-14T11:08:00Z">
        <w:r w:rsidR="001B2DEA">
          <w:fldChar w:fldCharType="begin"/>
        </w:r>
        <w:r w:rsidR="001B2DEA">
          <w:instrText xml:space="preserve"> SEQ Tabel_3. \* ARABIC </w:instrText>
        </w:r>
      </w:ins>
      <w:r w:rsidR="001B2DEA">
        <w:fldChar w:fldCharType="separate"/>
      </w:r>
      <w:ins w:id="5227" w:author="Rafi Aziizi" w:date="2021-11-14T11:08:00Z">
        <w:r w:rsidR="001B2DEA">
          <w:rPr>
            <w:noProof/>
          </w:rPr>
          <w:t>39</w:t>
        </w:r>
        <w:r w:rsidR="001B2DEA">
          <w:fldChar w:fldCharType="end"/>
        </w:r>
      </w:ins>
      <w:ins w:id="5228" w:author="chaniaayulestari@outlook.com" w:date="2021-11-13T14:10:00Z">
        <w:del w:id="5229" w:author="Rafi Aziizi" w:date="2021-11-14T09:52:00Z">
          <w:r w:rsidDel="003640C9">
            <w:fldChar w:fldCharType="begin"/>
          </w:r>
          <w:r w:rsidDel="003640C9">
            <w:delInstrText xml:space="preserve"> SEQ Tabel_3. \* ARABIC </w:delInstrText>
          </w:r>
        </w:del>
      </w:ins>
      <w:del w:id="5230" w:author="Rafi Aziizi" w:date="2021-11-14T09:52:00Z">
        <w:r w:rsidDel="003640C9">
          <w:fldChar w:fldCharType="end"/>
        </w:r>
      </w:del>
      <w:ins w:id="5231" w:author="chaniaayulestari@outlook.com" w:date="2021-11-13T14:10:00Z">
        <w:r>
          <w:t xml:space="preserve"> Skenario Lihat Semester</w:t>
        </w:r>
        <w:bookmarkEnd w:id="5224"/>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BB5EB6" w:rsidRPr="00A46E0B" w14:paraId="2DB1DB5D" w14:textId="77777777" w:rsidTr="00D26F74">
        <w:trPr>
          <w:jc w:val="center"/>
          <w:ins w:id="5232" w:author="chaniaayulestari@outlook.com" w:date="2021-11-12T16:08:00Z"/>
        </w:trPr>
        <w:tc>
          <w:tcPr>
            <w:tcW w:w="3827" w:type="dxa"/>
            <w:shd w:val="clear" w:color="auto" w:fill="F2EE98"/>
            <w:vAlign w:val="center"/>
          </w:tcPr>
          <w:p w14:paraId="22B5D635" w14:textId="77777777" w:rsidR="00BB5EB6" w:rsidRPr="0044182F" w:rsidRDefault="00BB5EB6" w:rsidP="00D26F74">
            <w:pPr>
              <w:rPr>
                <w:ins w:id="5233" w:author="chaniaayulestari@outlook.com" w:date="2021-11-12T16:08:00Z"/>
                <w:b/>
              </w:rPr>
            </w:pPr>
            <w:ins w:id="5234" w:author="chaniaayulestari@outlook.com" w:date="2021-11-12T16:08:00Z">
              <w:r w:rsidRPr="0044182F">
                <w:rPr>
                  <w:b/>
                </w:rPr>
                <w:t>Name</w:t>
              </w:r>
            </w:ins>
          </w:p>
        </w:tc>
        <w:tc>
          <w:tcPr>
            <w:tcW w:w="3964" w:type="dxa"/>
            <w:shd w:val="clear" w:color="auto" w:fill="F2EE98"/>
            <w:vAlign w:val="center"/>
          </w:tcPr>
          <w:p w14:paraId="34E76F9E" w14:textId="7D8BAC89" w:rsidR="00BB5EB6" w:rsidRPr="00A46E0B" w:rsidRDefault="00BB5EB6" w:rsidP="00D26F74">
            <w:pPr>
              <w:rPr>
                <w:ins w:id="5235" w:author="chaniaayulestari@outlook.com" w:date="2021-11-12T16:08:00Z"/>
              </w:rPr>
            </w:pPr>
            <w:ins w:id="5236" w:author="chaniaayulestari@outlook.com" w:date="2021-11-12T16:08:00Z">
              <w:r>
                <w:t>Lihat Semester</w:t>
              </w:r>
            </w:ins>
          </w:p>
        </w:tc>
      </w:tr>
      <w:tr w:rsidR="00BB5EB6" w:rsidRPr="002F6C1D" w14:paraId="1AE5D9D6" w14:textId="77777777" w:rsidTr="00D26F74">
        <w:trPr>
          <w:jc w:val="center"/>
          <w:ins w:id="5237" w:author="chaniaayulestari@outlook.com" w:date="2021-11-12T16:08:00Z"/>
        </w:trPr>
        <w:tc>
          <w:tcPr>
            <w:tcW w:w="3827" w:type="dxa"/>
            <w:vAlign w:val="center"/>
          </w:tcPr>
          <w:p w14:paraId="1B3945E5" w14:textId="77777777" w:rsidR="00BB5EB6" w:rsidRPr="0044182F" w:rsidRDefault="00BB5EB6" w:rsidP="00D26F74">
            <w:pPr>
              <w:rPr>
                <w:ins w:id="5238" w:author="chaniaayulestari@outlook.com" w:date="2021-11-12T16:08:00Z"/>
                <w:b/>
              </w:rPr>
            </w:pPr>
            <w:ins w:id="5239" w:author="chaniaayulestari@outlook.com" w:date="2021-11-12T16:08:00Z">
              <w:r w:rsidRPr="0044182F">
                <w:rPr>
                  <w:b/>
                </w:rPr>
                <w:t>ID</w:t>
              </w:r>
            </w:ins>
          </w:p>
        </w:tc>
        <w:tc>
          <w:tcPr>
            <w:tcW w:w="3964" w:type="dxa"/>
            <w:vAlign w:val="center"/>
          </w:tcPr>
          <w:p w14:paraId="7F3B2420" w14:textId="130B22AD" w:rsidR="00BB5EB6" w:rsidRPr="002F6C1D" w:rsidRDefault="00BB5EB6" w:rsidP="00D26F74">
            <w:pPr>
              <w:rPr>
                <w:ins w:id="5240" w:author="chaniaayulestari@outlook.com" w:date="2021-11-12T16:08:00Z"/>
              </w:rPr>
            </w:pPr>
            <w:ins w:id="5241" w:author="chaniaayulestari@outlook.com" w:date="2021-11-12T16:08:00Z">
              <w:r>
                <w:t>RC17</w:t>
              </w:r>
            </w:ins>
            <w:ins w:id="5242" w:author="Rafi Aziizi" w:date="2021-11-13T07:01:00Z">
              <w:r w:rsidR="005049EC">
                <w:t>.4</w:t>
              </w:r>
            </w:ins>
          </w:p>
        </w:tc>
      </w:tr>
      <w:tr w:rsidR="00BB5EB6" w:rsidRPr="000C722D" w14:paraId="45B1948F" w14:textId="77777777" w:rsidTr="00D26F74">
        <w:trPr>
          <w:jc w:val="center"/>
          <w:ins w:id="5243" w:author="chaniaayulestari@outlook.com" w:date="2021-11-12T16:08:00Z"/>
        </w:trPr>
        <w:tc>
          <w:tcPr>
            <w:tcW w:w="3827" w:type="dxa"/>
            <w:vAlign w:val="center"/>
          </w:tcPr>
          <w:p w14:paraId="7EE2A41B" w14:textId="77777777" w:rsidR="00BB5EB6" w:rsidRPr="0044182F" w:rsidRDefault="00BB5EB6" w:rsidP="00D26F74">
            <w:pPr>
              <w:rPr>
                <w:ins w:id="5244" w:author="chaniaayulestari@outlook.com" w:date="2021-11-12T16:08:00Z"/>
                <w:b/>
              </w:rPr>
            </w:pPr>
            <w:ins w:id="5245" w:author="chaniaayulestari@outlook.com" w:date="2021-11-12T16:08:00Z">
              <w:r w:rsidRPr="0044182F">
                <w:rPr>
                  <w:b/>
                </w:rPr>
                <w:t>Description</w:t>
              </w:r>
            </w:ins>
          </w:p>
        </w:tc>
        <w:tc>
          <w:tcPr>
            <w:tcW w:w="3964" w:type="dxa"/>
          </w:tcPr>
          <w:p w14:paraId="57BE96F2" w14:textId="49C56CAF" w:rsidR="00BB5EB6" w:rsidRPr="000C722D" w:rsidRDefault="00BB5EB6" w:rsidP="00D26F74">
            <w:pPr>
              <w:rPr>
                <w:ins w:id="5246" w:author="chaniaayulestari@outlook.com" w:date="2021-11-12T16:08:00Z"/>
              </w:rPr>
            </w:pPr>
            <w:ins w:id="5247" w:author="chaniaayulestari@outlook.com" w:date="2021-11-12T16:08:00Z">
              <w:r>
                <w:t>Use case ini merupakan use case generalisasi dari kelola semester untuk melihat data semester.</w:t>
              </w:r>
            </w:ins>
          </w:p>
        </w:tc>
      </w:tr>
      <w:tr w:rsidR="00BB5EB6" w:rsidRPr="002F6C1D" w14:paraId="23C8FAE8" w14:textId="77777777" w:rsidTr="00D26F74">
        <w:trPr>
          <w:jc w:val="center"/>
          <w:ins w:id="5248" w:author="chaniaayulestari@outlook.com" w:date="2021-11-12T16:08:00Z"/>
        </w:trPr>
        <w:tc>
          <w:tcPr>
            <w:tcW w:w="3827" w:type="dxa"/>
            <w:vAlign w:val="center"/>
          </w:tcPr>
          <w:p w14:paraId="489D1933" w14:textId="77777777" w:rsidR="00BB5EB6" w:rsidRPr="0044182F" w:rsidRDefault="00BB5EB6" w:rsidP="00D26F74">
            <w:pPr>
              <w:rPr>
                <w:ins w:id="5249" w:author="chaniaayulestari@outlook.com" w:date="2021-11-12T16:08:00Z"/>
                <w:b/>
              </w:rPr>
            </w:pPr>
            <w:ins w:id="5250" w:author="chaniaayulestari@outlook.com" w:date="2021-11-12T16:08:00Z">
              <w:r w:rsidRPr="0044182F">
                <w:rPr>
                  <w:b/>
                </w:rPr>
                <w:t>Actors</w:t>
              </w:r>
            </w:ins>
          </w:p>
        </w:tc>
        <w:tc>
          <w:tcPr>
            <w:tcW w:w="3964" w:type="dxa"/>
            <w:vAlign w:val="center"/>
          </w:tcPr>
          <w:p w14:paraId="4DDC9EE8" w14:textId="77777777" w:rsidR="00BB5EB6" w:rsidRPr="002F6C1D" w:rsidRDefault="00BB5EB6" w:rsidP="00D26F74">
            <w:pPr>
              <w:rPr>
                <w:ins w:id="5251" w:author="chaniaayulestari@outlook.com" w:date="2021-11-12T16:08:00Z"/>
              </w:rPr>
            </w:pPr>
            <w:ins w:id="5252" w:author="chaniaayulestari@outlook.com" w:date="2021-11-12T16:08:00Z">
              <w:r>
                <w:t>Bag.IT, Guru BK.</w:t>
              </w:r>
            </w:ins>
          </w:p>
        </w:tc>
      </w:tr>
      <w:tr w:rsidR="00BB5EB6" w:rsidRPr="007B7AB3" w14:paraId="5834FF6A" w14:textId="77777777" w:rsidTr="00D26F74">
        <w:trPr>
          <w:jc w:val="center"/>
          <w:ins w:id="5253" w:author="chaniaayulestari@outlook.com" w:date="2021-11-12T16:08:00Z"/>
        </w:trPr>
        <w:tc>
          <w:tcPr>
            <w:tcW w:w="3827" w:type="dxa"/>
            <w:vAlign w:val="center"/>
          </w:tcPr>
          <w:p w14:paraId="704E5AD7" w14:textId="77777777" w:rsidR="00BB5EB6" w:rsidRPr="0044182F" w:rsidRDefault="00BB5EB6" w:rsidP="00D26F74">
            <w:pPr>
              <w:rPr>
                <w:ins w:id="5254" w:author="chaniaayulestari@outlook.com" w:date="2021-11-12T16:08:00Z"/>
                <w:b/>
              </w:rPr>
            </w:pPr>
            <w:ins w:id="5255" w:author="chaniaayulestari@outlook.com" w:date="2021-11-12T16:08:00Z">
              <w:r w:rsidRPr="0044182F">
                <w:rPr>
                  <w:b/>
                </w:rPr>
                <w:t>Frequency of Use</w:t>
              </w:r>
            </w:ins>
          </w:p>
        </w:tc>
        <w:tc>
          <w:tcPr>
            <w:tcW w:w="3964" w:type="dxa"/>
            <w:vAlign w:val="center"/>
          </w:tcPr>
          <w:p w14:paraId="08FFCBAA" w14:textId="77777777" w:rsidR="00BB5EB6" w:rsidRPr="007B7AB3" w:rsidRDefault="00BB5EB6" w:rsidP="00D26F74">
            <w:pPr>
              <w:rPr>
                <w:ins w:id="5256" w:author="chaniaayulestari@outlook.com" w:date="2021-11-12T16:08:00Z"/>
                <w:i/>
                <w:iCs/>
              </w:rPr>
            </w:pPr>
            <w:ins w:id="5257" w:author="chaniaayulestari@outlook.com" w:date="2021-11-12T16:08:00Z">
              <w:r>
                <w:rPr>
                  <w:i/>
                  <w:iCs/>
                </w:rPr>
                <w:t>Conditional</w:t>
              </w:r>
            </w:ins>
          </w:p>
        </w:tc>
      </w:tr>
      <w:tr w:rsidR="00BB5EB6" w:rsidRPr="0044182F" w14:paraId="3988ECAE" w14:textId="77777777" w:rsidTr="00D26F74">
        <w:trPr>
          <w:jc w:val="center"/>
          <w:ins w:id="5258" w:author="chaniaayulestari@outlook.com" w:date="2021-11-12T16:08:00Z"/>
        </w:trPr>
        <w:tc>
          <w:tcPr>
            <w:tcW w:w="3827" w:type="dxa"/>
            <w:vAlign w:val="center"/>
          </w:tcPr>
          <w:p w14:paraId="04376A5E" w14:textId="77777777" w:rsidR="00BB5EB6" w:rsidRPr="0044182F" w:rsidRDefault="00BB5EB6" w:rsidP="00D26F74">
            <w:pPr>
              <w:rPr>
                <w:ins w:id="5259" w:author="chaniaayulestari@outlook.com" w:date="2021-11-12T16:08:00Z"/>
                <w:b/>
              </w:rPr>
            </w:pPr>
            <w:ins w:id="5260" w:author="chaniaayulestari@outlook.com" w:date="2021-11-12T16:08:00Z">
              <w:r w:rsidRPr="0044182F">
                <w:rPr>
                  <w:b/>
                </w:rPr>
                <w:t>Triggers</w:t>
              </w:r>
            </w:ins>
          </w:p>
        </w:tc>
        <w:tc>
          <w:tcPr>
            <w:tcW w:w="3964" w:type="dxa"/>
            <w:vAlign w:val="center"/>
          </w:tcPr>
          <w:p w14:paraId="5CF837FE" w14:textId="77777777" w:rsidR="00BB5EB6" w:rsidRPr="0044182F" w:rsidRDefault="00BB5EB6" w:rsidP="00D26F74">
            <w:pPr>
              <w:rPr>
                <w:ins w:id="5261" w:author="chaniaayulestari@outlook.com" w:date="2021-11-12T16:08:00Z"/>
              </w:rPr>
            </w:pPr>
            <w:ins w:id="5262" w:author="chaniaayulestari@outlook.com" w:date="2021-11-12T16:08:00Z">
              <w:r>
                <w:t>-</w:t>
              </w:r>
            </w:ins>
          </w:p>
        </w:tc>
      </w:tr>
      <w:tr w:rsidR="00BB5EB6" w:rsidRPr="0081005E" w14:paraId="68DB01A5" w14:textId="77777777" w:rsidTr="00D26F74">
        <w:trPr>
          <w:jc w:val="center"/>
          <w:ins w:id="5263" w:author="chaniaayulestari@outlook.com" w:date="2021-11-12T16:08:00Z"/>
        </w:trPr>
        <w:tc>
          <w:tcPr>
            <w:tcW w:w="3827" w:type="dxa"/>
            <w:vAlign w:val="center"/>
          </w:tcPr>
          <w:p w14:paraId="54ECAE25" w14:textId="77777777" w:rsidR="00BB5EB6" w:rsidRPr="0044182F" w:rsidRDefault="00BB5EB6" w:rsidP="00D26F74">
            <w:pPr>
              <w:rPr>
                <w:ins w:id="5264" w:author="chaniaayulestari@outlook.com" w:date="2021-11-12T16:08:00Z"/>
                <w:b/>
              </w:rPr>
            </w:pPr>
            <w:ins w:id="5265" w:author="chaniaayulestari@outlook.com" w:date="2021-11-12T16:08:00Z">
              <w:r w:rsidRPr="0044182F">
                <w:rPr>
                  <w:b/>
                </w:rPr>
                <w:t>Pre-Conditions</w:t>
              </w:r>
            </w:ins>
          </w:p>
        </w:tc>
        <w:tc>
          <w:tcPr>
            <w:tcW w:w="3964" w:type="dxa"/>
            <w:vAlign w:val="center"/>
          </w:tcPr>
          <w:p w14:paraId="16E1A09A" w14:textId="77777777" w:rsidR="00BB5EB6" w:rsidRPr="0081005E" w:rsidRDefault="00BB5EB6" w:rsidP="00D26F74">
            <w:pPr>
              <w:rPr>
                <w:ins w:id="5266" w:author="chaniaayulestari@outlook.com" w:date="2021-11-12T16:08:00Z"/>
                <w:i/>
                <w:iCs/>
              </w:rPr>
            </w:pPr>
            <w:ins w:id="5267" w:author="chaniaayulestari@outlook.com" w:date="2021-11-12T16:08:00Z">
              <w:r>
                <w:t>null</w:t>
              </w:r>
            </w:ins>
          </w:p>
        </w:tc>
      </w:tr>
      <w:tr w:rsidR="00BB5EB6" w:rsidRPr="0048762E" w14:paraId="3799C7AE" w14:textId="77777777" w:rsidTr="00D26F74">
        <w:trPr>
          <w:jc w:val="center"/>
          <w:ins w:id="5268" w:author="chaniaayulestari@outlook.com" w:date="2021-11-12T16:08:00Z"/>
        </w:trPr>
        <w:tc>
          <w:tcPr>
            <w:tcW w:w="3827" w:type="dxa"/>
            <w:vAlign w:val="center"/>
          </w:tcPr>
          <w:p w14:paraId="34DAFEA5" w14:textId="77777777" w:rsidR="00BB5EB6" w:rsidRPr="0044182F" w:rsidRDefault="00BB5EB6" w:rsidP="00D26F74">
            <w:pPr>
              <w:rPr>
                <w:ins w:id="5269" w:author="chaniaayulestari@outlook.com" w:date="2021-11-12T16:08:00Z"/>
                <w:b/>
              </w:rPr>
            </w:pPr>
            <w:ins w:id="5270" w:author="chaniaayulestari@outlook.com" w:date="2021-11-12T16:08:00Z">
              <w:r w:rsidRPr="0044182F">
                <w:rPr>
                  <w:b/>
                </w:rPr>
                <w:t>Post-Conditions</w:t>
              </w:r>
            </w:ins>
          </w:p>
        </w:tc>
        <w:tc>
          <w:tcPr>
            <w:tcW w:w="3964" w:type="dxa"/>
            <w:vAlign w:val="center"/>
          </w:tcPr>
          <w:p w14:paraId="5067C267" w14:textId="007A23A3" w:rsidR="00BB5EB6" w:rsidRPr="0048762E" w:rsidRDefault="00BB5EB6" w:rsidP="00D26F74">
            <w:pPr>
              <w:rPr>
                <w:ins w:id="5271" w:author="chaniaayulestari@outlook.com" w:date="2021-11-12T16:08:00Z"/>
              </w:rPr>
            </w:pPr>
            <w:ins w:id="5272" w:author="chaniaayulestari@outlook.com" w:date="2021-11-12T16:08:00Z">
              <w:r>
                <w:t xml:space="preserve">Data </w:t>
              </w:r>
            </w:ins>
            <w:ins w:id="5273" w:author="chaniaayulestari@outlook.com" w:date="2021-11-12T16:09:00Z">
              <w:r>
                <w:t xml:space="preserve">semester </w:t>
              </w:r>
            </w:ins>
            <w:ins w:id="5274" w:author="chaniaayulestari@outlook.com" w:date="2021-11-12T16:08:00Z">
              <w:r>
                <w:t>ditampilkan</w:t>
              </w:r>
            </w:ins>
          </w:p>
        </w:tc>
      </w:tr>
      <w:tr w:rsidR="00BB5EB6" w:rsidRPr="0044182F" w14:paraId="652EFD3E" w14:textId="77777777" w:rsidTr="00D26F74">
        <w:trPr>
          <w:jc w:val="center"/>
          <w:ins w:id="5275" w:author="chaniaayulestari@outlook.com" w:date="2021-11-12T16:08:00Z"/>
        </w:trPr>
        <w:tc>
          <w:tcPr>
            <w:tcW w:w="7791" w:type="dxa"/>
            <w:gridSpan w:val="2"/>
            <w:shd w:val="clear" w:color="auto" w:fill="F2EE98"/>
            <w:vAlign w:val="center"/>
          </w:tcPr>
          <w:p w14:paraId="218E2505" w14:textId="77777777" w:rsidR="00BB5EB6" w:rsidRPr="0044182F" w:rsidRDefault="00BB5EB6" w:rsidP="00D26F74">
            <w:pPr>
              <w:jc w:val="center"/>
              <w:rPr>
                <w:ins w:id="5276" w:author="chaniaayulestari@outlook.com" w:date="2021-11-12T16:08:00Z"/>
                <w:b/>
              </w:rPr>
            </w:pPr>
            <w:ins w:id="5277" w:author="chaniaayulestari@outlook.com" w:date="2021-11-12T16:08:00Z">
              <w:r w:rsidRPr="0044182F">
                <w:rPr>
                  <w:b/>
                </w:rPr>
                <w:t>Main Course</w:t>
              </w:r>
            </w:ins>
          </w:p>
        </w:tc>
      </w:tr>
      <w:tr w:rsidR="00BB5EB6" w:rsidRPr="0044182F" w14:paraId="6A879C95" w14:textId="77777777" w:rsidTr="00D26F74">
        <w:trPr>
          <w:jc w:val="center"/>
          <w:ins w:id="5278" w:author="chaniaayulestari@outlook.com" w:date="2021-11-12T16:08:00Z"/>
        </w:trPr>
        <w:tc>
          <w:tcPr>
            <w:tcW w:w="3827" w:type="dxa"/>
            <w:shd w:val="clear" w:color="auto" w:fill="F2EE98"/>
            <w:vAlign w:val="center"/>
          </w:tcPr>
          <w:p w14:paraId="56B617DA" w14:textId="77777777" w:rsidR="00BB5EB6" w:rsidRPr="0044182F" w:rsidRDefault="00BB5EB6" w:rsidP="00D26F74">
            <w:pPr>
              <w:jc w:val="center"/>
              <w:rPr>
                <w:ins w:id="5279" w:author="chaniaayulestari@outlook.com" w:date="2021-11-12T16:08:00Z"/>
                <w:b/>
              </w:rPr>
            </w:pPr>
            <w:ins w:id="5280" w:author="chaniaayulestari@outlook.com" w:date="2021-11-12T16:08:00Z">
              <w:r w:rsidRPr="0044182F">
                <w:rPr>
                  <w:b/>
                </w:rPr>
                <w:t>Aksi Aktor</w:t>
              </w:r>
            </w:ins>
          </w:p>
        </w:tc>
        <w:tc>
          <w:tcPr>
            <w:tcW w:w="3964" w:type="dxa"/>
            <w:shd w:val="clear" w:color="auto" w:fill="F2EE98"/>
            <w:vAlign w:val="center"/>
          </w:tcPr>
          <w:p w14:paraId="22BDE85A" w14:textId="77777777" w:rsidR="00BB5EB6" w:rsidRPr="0044182F" w:rsidRDefault="00BB5EB6" w:rsidP="00D26F74">
            <w:pPr>
              <w:jc w:val="center"/>
              <w:rPr>
                <w:ins w:id="5281" w:author="chaniaayulestari@outlook.com" w:date="2021-11-12T16:08:00Z"/>
                <w:b/>
              </w:rPr>
            </w:pPr>
            <w:ins w:id="5282" w:author="chaniaayulestari@outlook.com" w:date="2021-11-12T16:08:00Z">
              <w:r w:rsidRPr="0044182F">
                <w:rPr>
                  <w:b/>
                </w:rPr>
                <w:t>Reaksi Sistem</w:t>
              </w:r>
            </w:ins>
          </w:p>
        </w:tc>
      </w:tr>
      <w:tr w:rsidR="00BB5EB6" w:rsidRPr="0044182F" w14:paraId="1FD93715" w14:textId="77777777" w:rsidTr="00D26F74">
        <w:trPr>
          <w:jc w:val="center"/>
          <w:ins w:id="5283" w:author="chaniaayulestari@outlook.com" w:date="2021-11-12T16:08:00Z"/>
        </w:trPr>
        <w:tc>
          <w:tcPr>
            <w:tcW w:w="3827" w:type="dxa"/>
            <w:vAlign w:val="center"/>
          </w:tcPr>
          <w:p w14:paraId="6F8F02CD" w14:textId="1C79DB99" w:rsidR="00BB5EB6" w:rsidRPr="0044182F" w:rsidRDefault="00BB5EB6" w:rsidP="00BB5EB6">
            <w:pPr>
              <w:numPr>
                <w:ilvl w:val="0"/>
                <w:numId w:val="103"/>
              </w:numPr>
              <w:spacing w:after="160"/>
              <w:rPr>
                <w:ins w:id="5284" w:author="chaniaayulestari@outlook.com" w:date="2021-11-12T16:08:00Z"/>
              </w:rPr>
            </w:pPr>
            <w:ins w:id="5285" w:author="chaniaayulestari@outlook.com" w:date="2021-11-12T16:08:00Z">
              <w:r>
                <w:t>memasuki menu “</w:t>
              </w:r>
            </w:ins>
            <w:ins w:id="5286" w:author="chaniaayulestari@outlook.com" w:date="2021-11-12T16:09:00Z">
              <w:r>
                <w:t>Kelola Semester</w:t>
              </w:r>
            </w:ins>
            <w:ins w:id="5287" w:author="chaniaayulestari@outlook.com" w:date="2021-11-12T16:08:00Z">
              <w:r>
                <w:t>”</w:t>
              </w:r>
            </w:ins>
          </w:p>
        </w:tc>
        <w:tc>
          <w:tcPr>
            <w:tcW w:w="3964" w:type="dxa"/>
            <w:vAlign w:val="center"/>
          </w:tcPr>
          <w:p w14:paraId="5C6B6A48" w14:textId="77777777" w:rsidR="00BB5EB6" w:rsidRPr="0044182F" w:rsidRDefault="00BB5EB6" w:rsidP="00D26F74">
            <w:pPr>
              <w:ind w:left="511"/>
              <w:rPr>
                <w:ins w:id="5288" w:author="chaniaayulestari@outlook.com" w:date="2021-11-12T16:08:00Z"/>
              </w:rPr>
            </w:pPr>
          </w:p>
        </w:tc>
      </w:tr>
      <w:tr w:rsidR="00BB5EB6" w:rsidRPr="0044182F" w14:paraId="503E9FE3" w14:textId="77777777" w:rsidTr="00D26F74">
        <w:trPr>
          <w:jc w:val="center"/>
          <w:ins w:id="5289" w:author="chaniaayulestari@outlook.com" w:date="2021-11-12T16:08:00Z"/>
        </w:trPr>
        <w:tc>
          <w:tcPr>
            <w:tcW w:w="3827" w:type="dxa"/>
            <w:vAlign w:val="center"/>
          </w:tcPr>
          <w:p w14:paraId="6B22DBD2" w14:textId="77777777" w:rsidR="00BB5EB6" w:rsidRPr="0044182F" w:rsidRDefault="00BB5EB6" w:rsidP="00D26F74">
            <w:pPr>
              <w:ind w:left="510"/>
              <w:rPr>
                <w:ins w:id="5290" w:author="chaniaayulestari@outlook.com" w:date="2021-11-12T16:08:00Z"/>
              </w:rPr>
            </w:pPr>
          </w:p>
        </w:tc>
        <w:tc>
          <w:tcPr>
            <w:tcW w:w="3964" w:type="dxa"/>
            <w:vAlign w:val="center"/>
          </w:tcPr>
          <w:p w14:paraId="3357F429" w14:textId="791A176B" w:rsidR="00BB5EB6" w:rsidRPr="0044182F" w:rsidRDefault="00BB5EB6" w:rsidP="00BB5EB6">
            <w:pPr>
              <w:numPr>
                <w:ilvl w:val="0"/>
                <w:numId w:val="103"/>
              </w:numPr>
              <w:spacing w:after="160"/>
              <w:ind w:left="511"/>
              <w:rPr>
                <w:ins w:id="5291" w:author="chaniaayulestari@outlook.com" w:date="2021-11-12T16:08:00Z"/>
              </w:rPr>
            </w:pPr>
            <w:ins w:id="5292" w:author="chaniaayulestari@outlook.com" w:date="2021-11-12T16:08:00Z">
              <w:r>
                <w:t xml:space="preserve">Menampilkan seluruh data </w:t>
              </w:r>
            </w:ins>
            <w:ins w:id="5293" w:author="chaniaayulestari@outlook.com" w:date="2021-11-12T16:09:00Z">
              <w:r>
                <w:t>semester</w:t>
              </w:r>
            </w:ins>
          </w:p>
        </w:tc>
      </w:tr>
      <w:tr w:rsidR="00BB5EB6" w:rsidRPr="001B1AF9" w14:paraId="4CF766A3" w14:textId="77777777" w:rsidTr="00D26F74">
        <w:trPr>
          <w:jc w:val="center"/>
          <w:ins w:id="5294" w:author="chaniaayulestari@outlook.com" w:date="2021-11-12T16:08:00Z"/>
        </w:trPr>
        <w:tc>
          <w:tcPr>
            <w:tcW w:w="7791" w:type="dxa"/>
            <w:gridSpan w:val="2"/>
            <w:shd w:val="clear" w:color="auto" w:fill="F2EE98"/>
            <w:vAlign w:val="center"/>
          </w:tcPr>
          <w:p w14:paraId="0D889CE3" w14:textId="77777777" w:rsidR="00BB5EB6" w:rsidRPr="001B1AF9" w:rsidRDefault="00BB5EB6" w:rsidP="00D26F74">
            <w:pPr>
              <w:pStyle w:val="ListParagraph"/>
              <w:spacing w:after="160"/>
              <w:ind w:left="468"/>
              <w:jc w:val="center"/>
              <w:rPr>
                <w:ins w:id="5295" w:author="chaniaayulestari@outlook.com" w:date="2021-11-12T16:08:00Z"/>
                <w:b/>
                <w:bCs/>
              </w:rPr>
            </w:pPr>
            <w:ins w:id="5296" w:author="chaniaayulestari@outlook.com" w:date="2021-11-12T16:08:00Z">
              <w:r w:rsidRPr="001B1AF9">
                <w:rPr>
                  <w:b/>
                  <w:bCs/>
                </w:rPr>
                <w:t>Skenario Eksepsi (Optional)</w:t>
              </w:r>
            </w:ins>
          </w:p>
        </w:tc>
      </w:tr>
      <w:tr w:rsidR="00BB5EB6" w:rsidRPr="001B1AF9" w14:paraId="3F74BE9B" w14:textId="77777777" w:rsidTr="00D26F74">
        <w:trPr>
          <w:jc w:val="center"/>
          <w:ins w:id="5297" w:author="chaniaayulestari@outlook.com" w:date="2021-11-12T16:08:00Z"/>
        </w:trPr>
        <w:tc>
          <w:tcPr>
            <w:tcW w:w="3827" w:type="dxa"/>
            <w:shd w:val="clear" w:color="auto" w:fill="F2EE98"/>
            <w:vAlign w:val="center"/>
          </w:tcPr>
          <w:p w14:paraId="4A296191" w14:textId="77777777" w:rsidR="00BB5EB6" w:rsidRPr="001B1AF9" w:rsidRDefault="00BB5EB6" w:rsidP="00D26F74">
            <w:pPr>
              <w:pStyle w:val="ListParagraph"/>
              <w:ind w:left="450"/>
              <w:jc w:val="center"/>
              <w:rPr>
                <w:ins w:id="5298" w:author="chaniaayulestari@outlook.com" w:date="2021-11-12T16:08:00Z"/>
                <w:b/>
                <w:bCs/>
              </w:rPr>
            </w:pPr>
            <w:ins w:id="5299" w:author="chaniaayulestari@outlook.com" w:date="2021-11-12T16:08:00Z">
              <w:r w:rsidRPr="001B1AF9">
                <w:rPr>
                  <w:b/>
                  <w:bCs/>
                </w:rPr>
                <w:t>Aksi Aktor</w:t>
              </w:r>
            </w:ins>
          </w:p>
        </w:tc>
        <w:tc>
          <w:tcPr>
            <w:tcW w:w="3964" w:type="dxa"/>
            <w:shd w:val="clear" w:color="auto" w:fill="F2EE98"/>
            <w:vAlign w:val="center"/>
          </w:tcPr>
          <w:p w14:paraId="3090D629" w14:textId="77777777" w:rsidR="00BB5EB6" w:rsidRPr="001B1AF9" w:rsidRDefault="00BB5EB6" w:rsidP="00D26F74">
            <w:pPr>
              <w:pStyle w:val="ListParagraph"/>
              <w:spacing w:after="160"/>
              <w:ind w:left="468"/>
              <w:jc w:val="center"/>
              <w:rPr>
                <w:ins w:id="5300" w:author="chaniaayulestari@outlook.com" w:date="2021-11-12T16:08:00Z"/>
                <w:b/>
                <w:bCs/>
              </w:rPr>
            </w:pPr>
            <w:ins w:id="5301" w:author="chaniaayulestari@outlook.com" w:date="2021-11-12T16:08:00Z">
              <w:r w:rsidRPr="001B1AF9">
                <w:rPr>
                  <w:b/>
                  <w:bCs/>
                </w:rPr>
                <w:t>Reaksi Sistem</w:t>
              </w:r>
            </w:ins>
          </w:p>
        </w:tc>
      </w:tr>
      <w:tr w:rsidR="00BB5EB6" w14:paraId="784FA07D" w14:textId="77777777" w:rsidTr="00D26F74">
        <w:trPr>
          <w:jc w:val="center"/>
          <w:ins w:id="5302" w:author="chaniaayulestari@outlook.com" w:date="2021-11-12T16:08:00Z"/>
        </w:trPr>
        <w:tc>
          <w:tcPr>
            <w:tcW w:w="3827" w:type="dxa"/>
            <w:vAlign w:val="center"/>
          </w:tcPr>
          <w:p w14:paraId="7CC126BB" w14:textId="5E5EB912" w:rsidR="00BB5EB6" w:rsidRDefault="00BB5EB6" w:rsidP="00D26F74">
            <w:pPr>
              <w:pStyle w:val="ListParagraph"/>
              <w:ind w:left="455"/>
              <w:rPr>
                <w:ins w:id="5303" w:author="chaniaayulestari@outlook.com" w:date="2021-11-12T16:08:00Z"/>
              </w:rPr>
            </w:pPr>
            <w:ins w:id="5304" w:author="chaniaayulestari@outlook.com" w:date="2021-11-12T16:08:00Z">
              <w:r>
                <w:t xml:space="preserve">2a. Memasukan data </w:t>
              </w:r>
            </w:ins>
            <w:ins w:id="5305" w:author="chaniaayulestari@outlook.com" w:date="2021-11-12T16:09:00Z">
              <w:r>
                <w:t xml:space="preserve">semester </w:t>
              </w:r>
            </w:ins>
            <w:ins w:id="5306" w:author="chaniaayulestari@outlook.com" w:date="2021-11-12T16:08:00Z">
              <w:r>
                <w:t>yang tidak ada didalam sistem</w:t>
              </w:r>
            </w:ins>
          </w:p>
        </w:tc>
        <w:tc>
          <w:tcPr>
            <w:tcW w:w="3964" w:type="dxa"/>
            <w:vAlign w:val="center"/>
          </w:tcPr>
          <w:p w14:paraId="18F7DFC1" w14:textId="77777777" w:rsidR="00BB5EB6" w:rsidRDefault="00BB5EB6" w:rsidP="00D26F74">
            <w:pPr>
              <w:pStyle w:val="ListParagraph"/>
              <w:spacing w:after="160"/>
              <w:ind w:left="468"/>
              <w:rPr>
                <w:ins w:id="5307" w:author="chaniaayulestari@outlook.com" w:date="2021-11-12T16:08:00Z"/>
              </w:rPr>
            </w:pPr>
          </w:p>
        </w:tc>
      </w:tr>
      <w:tr w:rsidR="00BB5EB6" w14:paraId="20E35A9E" w14:textId="77777777" w:rsidTr="00D26F74">
        <w:trPr>
          <w:jc w:val="center"/>
          <w:ins w:id="5308" w:author="chaniaayulestari@outlook.com" w:date="2021-11-12T16:08:00Z"/>
        </w:trPr>
        <w:tc>
          <w:tcPr>
            <w:tcW w:w="3827" w:type="dxa"/>
            <w:vAlign w:val="center"/>
          </w:tcPr>
          <w:p w14:paraId="21CCD027" w14:textId="77777777" w:rsidR="00BB5EB6" w:rsidRDefault="00BB5EB6" w:rsidP="00D26F74">
            <w:pPr>
              <w:pStyle w:val="ListParagraph"/>
              <w:ind w:left="450"/>
              <w:rPr>
                <w:ins w:id="5309" w:author="chaniaayulestari@outlook.com" w:date="2021-11-12T16:08:00Z"/>
              </w:rPr>
            </w:pPr>
          </w:p>
        </w:tc>
        <w:tc>
          <w:tcPr>
            <w:tcW w:w="3964" w:type="dxa"/>
            <w:vAlign w:val="center"/>
          </w:tcPr>
          <w:p w14:paraId="495A1BA5" w14:textId="1150F1FB" w:rsidR="00BB5EB6" w:rsidRDefault="00BB5EB6" w:rsidP="00D26F74">
            <w:pPr>
              <w:pStyle w:val="ListParagraph"/>
              <w:spacing w:after="160"/>
              <w:ind w:left="468"/>
              <w:rPr>
                <w:ins w:id="5310" w:author="chaniaayulestari@outlook.com" w:date="2021-11-12T16:08:00Z"/>
              </w:rPr>
            </w:pPr>
            <w:ins w:id="5311" w:author="chaniaayulestari@outlook.com" w:date="2021-11-12T16:08:00Z">
              <w:r>
                <w:t xml:space="preserve">2b. Menampilkan pemberitahuan melalui notifikasi bahwa data </w:t>
              </w:r>
            </w:ins>
            <w:ins w:id="5312" w:author="chaniaayulestari@outlook.com" w:date="2021-11-12T16:09:00Z">
              <w:r>
                <w:lastRenderedPageBreak/>
                <w:t>semester</w:t>
              </w:r>
            </w:ins>
            <w:ins w:id="5313" w:author="chaniaayulestari@outlook.com" w:date="2021-11-12T16:08:00Z">
              <w:r>
                <w:t xml:space="preserve"> tidak ditemukan</w:t>
              </w:r>
            </w:ins>
          </w:p>
        </w:tc>
      </w:tr>
    </w:tbl>
    <w:p w14:paraId="14B9EA4D" w14:textId="19B1E913" w:rsidR="00521E25" w:rsidDel="00B01799" w:rsidRDefault="00521E25" w:rsidP="00443E24">
      <w:pPr>
        <w:rPr>
          <w:del w:id="5314" w:author="chaniaayulestari@outlook.com" w:date="2021-11-12T16:07:00Z"/>
        </w:rPr>
      </w:pPr>
    </w:p>
    <w:p w14:paraId="59473666" w14:textId="62F985FE" w:rsidR="00B01799" w:rsidDel="001C07F1" w:rsidRDefault="00B01799">
      <w:pPr>
        <w:ind w:left="66"/>
        <w:rPr>
          <w:ins w:id="5315" w:author="chaniaayulestari@outlook.com" w:date="2021-11-13T14:11:00Z"/>
          <w:del w:id="5316" w:author="chaniaayulestari@outlook.com" w:date="2021-11-14T02:51:00Z"/>
        </w:rPr>
      </w:pPr>
    </w:p>
    <w:p w14:paraId="16FBA5B6" w14:textId="19965DBB" w:rsidR="00B01799" w:rsidDel="001C07F1" w:rsidRDefault="00B01799">
      <w:pPr>
        <w:ind w:left="66"/>
        <w:rPr>
          <w:ins w:id="5317" w:author="chaniaayulestari@outlook.com" w:date="2021-11-13T14:11:00Z"/>
          <w:del w:id="5318" w:author="chaniaayulestari@outlook.com" w:date="2021-11-14T02:51:00Z"/>
        </w:rPr>
        <w:pPrChange w:id="5319" w:author="chaniaayulestari@outlook.com" w:date="2021-11-12T15:29:00Z">
          <w:pPr>
            <w:pStyle w:val="ListParagraph"/>
            <w:numPr>
              <w:numId w:val="25"/>
            </w:numPr>
            <w:ind w:left="426" w:hanging="360"/>
          </w:pPr>
        </w:pPrChange>
      </w:pPr>
    </w:p>
    <w:p w14:paraId="2B1FB2CF" w14:textId="77777777" w:rsidR="00443E24" w:rsidRDefault="00443E24" w:rsidP="00443E24"/>
    <w:p w14:paraId="3E188483" w14:textId="03CBBDD2" w:rsidR="00BB5EB6" w:rsidDel="00927D1D" w:rsidRDefault="00BB5EB6" w:rsidP="00FF2590">
      <w:pPr>
        <w:pStyle w:val="ListParagraph"/>
        <w:numPr>
          <w:ilvl w:val="0"/>
          <w:numId w:val="25"/>
        </w:numPr>
        <w:ind w:left="426"/>
        <w:rPr>
          <w:ins w:id="5320" w:author="chaniaayulestari@outlook.com" w:date="2021-11-12T16:31:00Z"/>
          <w:del w:id="5321" w:author="Rafi Aziizi" w:date="2021-11-14T09:44:00Z"/>
        </w:rPr>
      </w:pPr>
      <w:ins w:id="5322" w:author="chaniaayulestari@outlook.com" w:date="2021-11-12T16:11:00Z">
        <w:del w:id="5323" w:author="Rafi Aziizi" w:date="2021-11-14T09:44:00Z">
          <w:r w:rsidDel="00927D1D">
            <w:delText>Skenario Absen</w:delText>
          </w:r>
        </w:del>
      </w:ins>
    </w:p>
    <w:p w14:paraId="59BEE867" w14:textId="74332E9B" w:rsidR="00B01799" w:rsidDel="00927D1D" w:rsidRDefault="00B01799">
      <w:pPr>
        <w:pStyle w:val="Caption"/>
        <w:keepNext/>
        <w:jc w:val="center"/>
        <w:rPr>
          <w:ins w:id="5324" w:author="chaniaayulestari@outlook.com" w:date="2021-11-13T14:10:00Z"/>
          <w:del w:id="5325" w:author="Rafi Aziizi" w:date="2021-11-14T09:44:00Z"/>
        </w:rPr>
        <w:pPrChange w:id="5326" w:author="chaniaayulestari@outlook.com" w:date="2021-11-13T14:11:00Z">
          <w:pPr/>
        </w:pPrChange>
      </w:pPr>
      <w:bookmarkStart w:id="5327" w:name="_Toc87762753"/>
      <w:ins w:id="5328" w:author="chaniaayulestari@outlook.com" w:date="2021-11-13T14:10:00Z">
        <w:del w:id="5329" w:author="Rafi Aziizi" w:date="2021-11-14T09:44:00Z">
          <w:r w:rsidDel="00927D1D">
            <w:delText xml:space="preserve">Tabel 3. </w:delText>
          </w:r>
          <w:r w:rsidDel="00927D1D">
            <w:rPr>
              <w:i w:val="0"/>
              <w:iCs w:val="0"/>
            </w:rPr>
            <w:fldChar w:fldCharType="begin"/>
          </w:r>
          <w:r w:rsidDel="00927D1D">
            <w:delInstrText xml:space="preserve"> SEQ Tabel_3. \* ARABIC </w:delInstrText>
          </w:r>
        </w:del>
      </w:ins>
      <w:del w:id="5330" w:author="Rafi Aziizi" w:date="2021-11-14T09:44:00Z">
        <w:r w:rsidDel="00927D1D">
          <w:rPr>
            <w:i w:val="0"/>
            <w:iCs w:val="0"/>
          </w:rPr>
          <w:fldChar w:fldCharType="separate"/>
        </w:r>
      </w:del>
      <w:ins w:id="5331" w:author="chaniaayulestari@outlook.com" w:date="2021-11-14T09:28:00Z">
        <w:del w:id="5332" w:author="Rafi Aziizi" w:date="2021-11-14T09:44:00Z">
          <w:r w:rsidR="0024161C" w:rsidDel="00927D1D">
            <w:rPr>
              <w:noProof/>
            </w:rPr>
            <w:delText>40</w:delText>
          </w:r>
        </w:del>
      </w:ins>
      <w:ins w:id="5333" w:author="chaniaayulestari@outlook.com" w:date="2021-11-13T14:10:00Z">
        <w:del w:id="5334" w:author="Rafi Aziizi" w:date="2021-11-14T09:44:00Z">
          <w:r w:rsidDel="00927D1D">
            <w:rPr>
              <w:i w:val="0"/>
              <w:iCs w:val="0"/>
            </w:rPr>
            <w:fldChar w:fldCharType="end"/>
          </w:r>
          <w:r w:rsidDel="00927D1D">
            <w:delText xml:space="preserve"> Skenario Absen</w:delText>
          </w:r>
          <w:bookmarkEnd w:id="5327"/>
        </w:del>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BB5EB6" w:rsidRPr="00A46E0B" w:rsidDel="00927D1D" w14:paraId="47D032ED" w14:textId="406A7586" w:rsidTr="00D26F74">
        <w:trPr>
          <w:jc w:val="center"/>
          <w:ins w:id="5335" w:author="chaniaayulestari@outlook.com" w:date="2021-11-12T16:11:00Z"/>
          <w:del w:id="5336" w:author="Rafi Aziizi" w:date="2021-11-14T09:44:00Z"/>
        </w:trPr>
        <w:tc>
          <w:tcPr>
            <w:tcW w:w="3827" w:type="dxa"/>
            <w:shd w:val="clear" w:color="auto" w:fill="F2EE98"/>
            <w:vAlign w:val="center"/>
          </w:tcPr>
          <w:p w14:paraId="2B1E6A02" w14:textId="2DC8B1D3" w:rsidR="00BB5EB6" w:rsidRPr="0044182F" w:rsidDel="00927D1D" w:rsidRDefault="00BB5EB6" w:rsidP="00D26F74">
            <w:pPr>
              <w:rPr>
                <w:ins w:id="5337" w:author="chaniaayulestari@outlook.com" w:date="2021-11-12T16:11:00Z"/>
                <w:del w:id="5338" w:author="Rafi Aziizi" w:date="2021-11-14T09:44:00Z"/>
                <w:b/>
              </w:rPr>
            </w:pPr>
            <w:ins w:id="5339" w:author="chaniaayulestari@outlook.com" w:date="2021-11-12T16:11:00Z">
              <w:del w:id="5340" w:author="Rafi Aziizi" w:date="2021-11-14T09:44:00Z">
                <w:r w:rsidRPr="0044182F" w:rsidDel="00927D1D">
                  <w:rPr>
                    <w:b/>
                  </w:rPr>
                  <w:delText>Name</w:delText>
                </w:r>
              </w:del>
            </w:ins>
          </w:p>
        </w:tc>
        <w:tc>
          <w:tcPr>
            <w:tcW w:w="3964" w:type="dxa"/>
            <w:shd w:val="clear" w:color="auto" w:fill="F2EE98"/>
            <w:vAlign w:val="center"/>
          </w:tcPr>
          <w:p w14:paraId="48D5A964" w14:textId="3BBF9957" w:rsidR="00BB5EB6" w:rsidRPr="00A46E0B" w:rsidDel="00927D1D" w:rsidRDefault="00BB5EB6" w:rsidP="00D26F74">
            <w:pPr>
              <w:rPr>
                <w:ins w:id="5341" w:author="chaniaayulestari@outlook.com" w:date="2021-11-12T16:11:00Z"/>
                <w:del w:id="5342" w:author="Rafi Aziizi" w:date="2021-11-14T09:44:00Z"/>
              </w:rPr>
            </w:pPr>
            <w:ins w:id="5343" w:author="chaniaayulestari@outlook.com" w:date="2021-11-12T16:11:00Z">
              <w:del w:id="5344" w:author="Rafi Aziizi" w:date="2021-11-14T09:44:00Z">
                <w:r w:rsidDel="00927D1D">
                  <w:delText>Absen</w:delText>
                </w:r>
              </w:del>
            </w:ins>
          </w:p>
        </w:tc>
      </w:tr>
      <w:tr w:rsidR="00BB5EB6" w:rsidRPr="002F6C1D" w:rsidDel="00927D1D" w14:paraId="491E8523" w14:textId="7848FD30" w:rsidTr="00D26F74">
        <w:trPr>
          <w:jc w:val="center"/>
          <w:ins w:id="5345" w:author="chaniaayulestari@outlook.com" w:date="2021-11-12T16:11:00Z"/>
          <w:del w:id="5346" w:author="Rafi Aziizi" w:date="2021-11-14T09:44:00Z"/>
        </w:trPr>
        <w:tc>
          <w:tcPr>
            <w:tcW w:w="3827" w:type="dxa"/>
            <w:vAlign w:val="center"/>
          </w:tcPr>
          <w:p w14:paraId="193E8085" w14:textId="4EAD26A5" w:rsidR="00BB5EB6" w:rsidRPr="0044182F" w:rsidDel="00927D1D" w:rsidRDefault="00BB5EB6" w:rsidP="00D26F74">
            <w:pPr>
              <w:rPr>
                <w:ins w:id="5347" w:author="chaniaayulestari@outlook.com" w:date="2021-11-12T16:11:00Z"/>
                <w:del w:id="5348" w:author="Rafi Aziizi" w:date="2021-11-14T09:44:00Z"/>
                <w:b/>
              </w:rPr>
            </w:pPr>
            <w:ins w:id="5349" w:author="chaniaayulestari@outlook.com" w:date="2021-11-12T16:11:00Z">
              <w:del w:id="5350" w:author="Rafi Aziizi" w:date="2021-11-14T09:44:00Z">
                <w:r w:rsidRPr="0044182F" w:rsidDel="00927D1D">
                  <w:rPr>
                    <w:b/>
                  </w:rPr>
                  <w:delText>ID</w:delText>
                </w:r>
              </w:del>
            </w:ins>
          </w:p>
        </w:tc>
        <w:tc>
          <w:tcPr>
            <w:tcW w:w="3964" w:type="dxa"/>
            <w:vAlign w:val="center"/>
          </w:tcPr>
          <w:p w14:paraId="0DD540AA" w14:textId="0275B262" w:rsidR="00BB5EB6" w:rsidRPr="002F6C1D" w:rsidDel="00927D1D" w:rsidRDefault="00BB5EB6" w:rsidP="00D26F74">
            <w:pPr>
              <w:rPr>
                <w:ins w:id="5351" w:author="chaniaayulestari@outlook.com" w:date="2021-11-12T16:11:00Z"/>
                <w:del w:id="5352" w:author="Rafi Aziizi" w:date="2021-11-14T09:44:00Z"/>
              </w:rPr>
            </w:pPr>
            <w:ins w:id="5353" w:author="chaniaayulestari@outlook.com" w:date="2021-11-12T16:11:00Z">
              <w:del w:id="5354" w:author="Rafi Aziizi" w:date="2021-11-14T09:44:00Z">
                <w:r w:rsidDel="00927D1D">
                  <w:delText>RC18</w:delText>
                </w:r>
              </w:del>
            </w:ins>
          </w:p>
        </w:tc>
      </w:tr>
      <w:tr w:rsidR="00BB5EB6" w:rsidRPr="000C722D" w:rsidDel="00927D1D" w14:paraId="7DA82E73" w14:textId="738E9437" w:rsidTr="00D26F74">
        <w:trPr>
          <w:jc w:val="center"/>
          <w:ins w:id="5355" w:author="chaniaayulestari@outlook.com" w:date="2021-11-12T16:11:00Z"/>
          <w:del w:id="5356" w:author="Rafi Aziizi" w:date="2021-11-14T09:44:00Z"/>
        </w:trPr>
        <w:tc>
          <w:tcPr>
            <w:tcW w:w="3827" w:type="dxa"/>
            <w:vAlign w:val="center"/>
          </w:tcPr>
          <w:p w14:paraId="32E65F37" w14:textId="0973FBD7" w:rsidR="00BB5EB6" w:rsidRPr="0044182F" w:rsidDel="00927D1D" w:rsidRDefault="00BB5EB6" w:rsidP="00D26F74">
            <w:pPr>
              <w:rPr>
                <w:ins w:id="5357" w:author="chaniaayulestari@outlook.com" w:date="2021-11-12T16:11:00Z"/>
                <w:del w:id="5358" w:author="Rafi Aziizi" w:date="2021-11-14T09:44:00Z"/>
                <w:b/>
              </w:rPr>
            </w:pPr>
            <w:ins w:id="5359" w:author="chaniaayulestari@outlook.com" w:date="2021-11-12T16:11:00Z">
              <w:del w:id="5360" w:author="Rafi Aziizi" w:date="2021-11-14T09:44:00Z">
                <w:r w:rsidRPr="0044182F" w:rsidDel="00927D1D">
                  <w:rPr>
                    <w:b/>
                  </w:rPr>
                  <w:delText>Description</w:delText>
                </w:r>
              </w:del>
            </w:ins>
          </w:p>
        </w:tc>
        <w:tc>
          <w:tcPr>
            <w:tcW w:w="3964" w:type="dxa"/>
          </w:tcPr>
          <w:p w14:paraId="4ADF901B" w14:textId="730A7745" w:rsidR="00BB5EB6" w:rsidRPr="000C722D" w:rsidDel="00927D1D" w:rsidRDefault="00BB5EB6" w:rsidP="00D26F74">
            <w:pPr>
              <w:rPr>
                <w:ins w:id="5361" w:author="chaniaayulestari@outlook.com" w:date="2021-11-12T16:11:00Z"/>
                <w:del w:id="5362" w:author="Rafi Aziizi" w:date="2021-11-14T09:44:00Z"/>
              </w:rPr>
            </w:pPr>
            <w:ins w:id="5363" w:author="chaniaayulestari@outlook.com" w:date="2021-11-12T16:11:00Z">
              <w:del w:id="5364" w:author="Rafi Aziizi" w:date="2021-11-14T09:44:00Z">
                <w:r w:rsidDel="00927D1D">
                  <w:delText xml:space="preserve">Use case ini merupakan use case </w:delText>
                </w:r>
              </w:del>
            </w:ins>
            <w:ins w:id="5365" w:author="chaniaayulestari@outlook.com" w:date="2021-11-12T16:12:00Z">
              <w:del w:id="5366" w:author="Rafi Aziizi" w:date="2021-11-14T09:44:00Z">
                <w:r w:rsidR="00D0720D" w:rsidDel="00927D1D">
                  <w:delText xml:space="preserve">yang meenggambarkan proses </w:delText>
                </w:r>
                <w:r w:rsidR="00D0720D" w:rsidRPr="00D0720D" w:rsidDel="00927D1D">
                  <w:rPr>
                    <w:i/>
                    <w:iCs/>
                    <w:rPrChange w:id="5367" w:author="chaniaayulestari@outlook.com" w:date="2021-11-12T16:12:00Z">
                      <w:rPr/>
                    </w:rPrChange>
                  </w:rPr>
                  <w:delText>scanning</w:delText>
                </w:r>
                <w:r w:rsidR="00D0720D" w:rsidDel="00927D1D">
                  <w:delText xml:space="preserve"> kartu RFID oleh siswa</w:delText>
                </w:r>
              </w:del>
            </w:ins>
          </w:p>
        </w:tc>
      </w:tr>
      <w:tr w:rsidR="00BB5EB6" w:rsidRPr="002F6C1D" w:rsidDel="00927D1D" w14:paraId="7799A41D" w14:textId="5FFA0C66" w:rsidTr="00D26F74">
        <w:trPr>
          <w:jc w:val="center"/>
          <w:ins w:id="5368" w:author="chaniaayulestari@outlook.com" w:date="2021-11-12T16:11:00Z"/>
          <w:del w:id="5369" w:author="Rafi Aziizi" w:date="2021-11-14T09:44:00Z"/>
        </w:trPr>
        <w:tc>
          <w:tcPr>
            <w:tcW w:w="3827" w:type="dxa"/>
            <w:vAlign w:val="center"/>
          </w:tcPr>
          <w:p w14:paraId="380AFF65" w14:textId="0066F728" w:rsidR="00BB5EB6" w:rsidRPr="0044182F" w:rsidDel="00927D1D" w:rsidRDefault="00BB5EB6" w:rsidP="00D26F74">
            <w:pPr>
              <w:rPr>
                <w:ins w:id="5370" w:author="chaniaayulestari@outlook.com" w:date="2021-11-12T16:11:00Z"/>
                <w:del w:id="5371" w:author="Rafi Aziizi" w:date="2021-11-14T09:44:00Z"/>
                <w:b/>
              </w:rPr>
            </w:pPr>
            <w:ins w:id="5372" w:author="chaniaayulestari@outlook.com" w:date="2021-11-12T16:11:00Z">
              <w:del w:id="5373" w:author="Rafi Aziizi" w:date="2021-11-14T09:44:00Z">
                <w:r w:rsidRPr="0044182F" w:rsidDel="00927D1D">
                  <w:rPr>
                    <w:b/>
                  </w:rPr>
                  <w:delText>Actors</w:delText>
                </w:r>
              </w:del>
            </w:ins>
          </w:p>
        </w:tc>
        <w:tc>
          <w:tcPr>
            <w:tcW w:w="3964" w:type="dxa"/>
            <w:vAlign w:val="center"/>
          </w:tcPr>
          <w:p w14:paraId="18F484DC" w14:textId="559C15B8" w:rsidR="00BB5EB6" w:rsidRPr="002F6C1D" w:rsidDel="00927D1D" w:rsidRDefault="00D0720D" w:rsidP="00D26F74">
            <w:pPr>
              <w:rPr>
                <w:ins w:id="5374" w:author="chaniaayulestari@outlook.com" w:date="2021-11-12T16:11:00Z"/>
                <w:del w:id="5375" w:author="Rafi Aziizi" w:date="2021-11-14T09:44:00Z"/>
              </w:rPr>
            </w:pPr>
            <w:ins w:id="5376" w:author="chaniaayulestari@outlook.com" w:date="2021-11-12T16:12:00Z">
              <w:del w:id="5377" w:author="Rafi Aziizi" w:date="2021-11-14T09:44:00Z">
                <w:r w:rsidDel="00927D1D">
                  <w:delText>siswa</w:delText>
                </w:r>
              </w:del>
            </w:ins>
          </w:p>
        </w:tc>
      </w:tr>
      <w:tr w:rsidR="00BB5EB6" w:rsidRPr="007B7AB3" w:rsidDel="00927D1D" w14:paraId="2991A53D" w14:textId="7B85997A" w:rsidTr="00D26F74">
        <w:trPr>
          <w:jc w:val="center"/>
          <w:ins w:id="5378" w:author="chaniaayulestari@outlook.com" w:date="2021-11-12T16:11:00Z"/>
          <w:del w:id="5379" w:author="Rafi Aziizi" w:date="2021-11-14T09:44:00Z"/>
        </w:trPr>
        <w:tc>
          <w:tcPr>
            <w:tcW w:w="3827" w:type="dxa"/>
            <w:vAlign w:val="center"/>
          </w:tcPr>
          <w:p w14:paraId="5C39F594" w14:textId="0D5D94F3" w:rsidR="00BB5EB6" w:rsidRPr="0044182F" w:rsidDel="00927D1D" w:rsidRDefault="00BB5EB6" w:rsidP="00D26F74">
            <w:pPr>
              <w:rPr>
                <w:ins w:id="5380" w:author="chaniaayulestari@outlook.com" w:date="2021-11-12T16:11:00Z"/>
                <w:del w:id="5381" w:author="Rafi Aziizi" w:date="2021-11-14T09:44:00Z"/>
                <w:b/>
              </w:rPr>
            </w:pPr>
            <w:ins w:id="5382" w:author="chaniaayulestari@outlook.com" w:date="2021-11-12T16:11:00Z">
              <w:del w:id="5383" w:author="Rafi Aziizi" w:date="2021-11-14T09:44:00Z">
                <w:r w:rsidRPr="0044182F" w:rsidDel="00927D1D">
                  <w:rPr>
                    <w:b/>
                  </w:rPr>
                  <w:delText>Frequency of Use</w:delText>
                </w:r>
              </w:del>
            </w:ins>
          </w:p>
        </w:tc>
        <w:tc>
          <w:tcPr>
            <w:tcW w:w="3964" w:type="dxa"/>
            <w:vAlign w:val="center"/>
          </w:tcPr>
          <w:p w14:paraId="368F1126" w14:textId="499BDD4C" w:rsidR="00BB5EB6" w:rsidRPr="007B7AB3" w:rsidDel="00927D1D" w:rsidRDefault="00BB5EB6" w:rsidP="00D26F74">
            <w:pPr>
              <w:rPr>
                <w:ins w:id="5384" w:author="chaniaayulestari@outlook.com" w:date="2021-11-12T16:11:00Z"/>
                <w:del w:id="5385" w:author="Rafi Aziizi" w:date="2021-11-14T09:44:00Z"/>
                <w:i/>
                <w:iCs/>
              </w:rPr>
            </w:pPr>
            <w:ins w:id="5386" w:author="chaniaayulestari@outlook.com" w:date="2021-11-12T16:11:00Z">
              <w:del w:id="5387" w:author="Rafi Aziizi" w:date="2021-11-14T09:44:00Z">
                <w:r w:rsidDel="00927D1D">
                  <w:rPr>
                    <w:i/>
                    <w:iCs/>
                  </w:rPr>
                  <w:delText>Conditional</w:delText>
                </w:r>
              </w:del>
            </w:ins>
          </w:p>
        </w:tc>
      </w:tr>
      <w:tr w:rsidR="00BB5EB6" w:rsidRPr="00FF653C" w:rsidDel="00927D1D" w14:paraId="14109A4F" w14:textId="4E6F444F" w:rsidTr="00D26F74">
        <w:trPr>
          <w:jc w:val="center"/>
          <w:ins w:id="5388" w:author="chaniaayulestari@outlook.com" w:date="2021-11-12T16:11:00Z"/>
          <w:del w:id="5389" w:author="Rafi Aziizi" w:date="2021-11-14T09:44:00Z"/>
        </w:trPr>
        <w:tc>
          <w:tcPr>
            <w:tcW w:w="3827" w:type="dxa"/>
            <w:vAlign w:val="center"/>
          </w:tcPr>
          <w:p w14:paraId="537CE51C" w14:textId="5E981465" w:rsidR="00BB5EB6" w:rsidRPr="0044182F" w:rsidDel="00927D1D" w:rsidRDefault="00BB5EB6" w:rsidP="00D26F74">
            <w:pPr>
              <w:rPr>
                <w:ins w:id="5390" w:author="chaniaayulestari@outlook.com" w:date="2021-11-12T16:11:00Z"/>
                <w:del w:id="5391" w:author="Rafi Aziizi" w:date="2021-11-14T09:44:00Z"/>
                <w:b/>
              </w:rPr>
            </w:pPr>
            <w:ins w:id="5392" w:author="chaniaayulestari@outlook.com" w:date="2021-11-12T16:11:00Z">
              <w:del w:id="5393" w:author="Rafi Aziizi" w:date="2021-11-14T09:44:00Z">
                <w:r w:rsidRPr="0044182F" w:rsidDel="00927D1D">
                  <w:rPr>
                    <w:b/>
                  </w:rPr>
                  <w:delText>Triggers</w:delText>
                </w:r>
              </w:del>
            </w:ins>
          </w:p>
        </w:tc>
        <w:tc>
          <w:tcPr>
            <w:tcW w:w="3964" w:type="dxa"/>
            <w:vAlign w:val="center"/>
          </w:tcPr>
          <w:p w14:paraId="796E35BD" w14:textId="557040B5" w:rsidR="00BB5EB6" w:rsidRPr="00FF653C" w:rsidDel="00927D1D" w:rsidRDefault="00BB5EB6" w:rsidP="00D26F74">
            <w:pPr>
              <w:rPr>
                <w:ins w:id="5394" w:author="chaniaayulestari@outlook.com" w:date="2021-11-12T16:11:00Z"/>
                <w:del w:id="5395" w:author="Rafi Aziizi" w:date="2021-11-14T09:44:00Z"/>
              </w:rPr>
            </w:pPr>
            <w:ins w:id="5396" w:author="chaniaayulestari@outlook.com" w:date="2021-11-12T16:11:00Z">
              <w:del w:id="5397" w:author="Rafi Aziizi" w:date="2021-11-14T09:44:00Z">
                <w:r w:rsidDel="00927D1D">
                  <w:delText xml:space="preserve">Siswa melakukan </w:delText>
                </w:r>
                <w:r w:rsidDel="00927D1D">
                  <w:rPr>
                    <w:i/>
                    <w:iCs/>
                  </w:rPr>
                  <w:delText xml:space="preserve">scanning </w:delText>
                </w:r>
                <w:r w:rsidDel="00927D1D">
                  <w:delText>kartu</w:delText>
                </w:r>
              </w:del>
            </w:ins>
          </w:p>
        </w:tc>
      </w:tr>
      <w:tr w:rsidR="00BB5EB6" w:rsidRPr="0081005E" w:rsidDel="00927D1D" w14:paraId="7315223E" w14:textId="570F4658" w:rsidTr="00D26F74">
        <w:trPr>
          <w:jc w:val="center"/>
          <w:ins w:id="5398" w:author="chaniaayulestari@outlook.com" w:date="2021-11-12T16:11:00Z"/>
          <w:del w:id="5399" w:author="Rafi Aziizi" w:date="2021-11-14T09:44:00Z"/>
        </w:trPr>
        <w:tc>
          <w:tcPr>
            <w:tcW w:w="3827" w:type="dxa"/>
            <w:vAlign w:val="center"/>
          </w:tcPr>
          <w:p w14:paraId="5BFC8BE9" w14:textId="126B2396" w:rsidR="00BB5EB6" w:rsidRPr="0044182F" w:rsidDel="00927D1D" w:rsidRDefault="00BB5EB6" w:rsidP="00D26F74">
            <w:pPr>
              <w:rPr>
                <w:ins w:id="5400" w:author="chaniaayulestari@outlook.com" w:date="2021-11-12T16:11:00Z"/>
                <w:del w:id="5401" w:author="Rafi Aziizi" w:date="2021-11-14T09:44:00Z"/>
                <w:b/>
              </w:rPr>
            </w:pPr>
            <w:ins w:id="5402" w:author="chaniaayulestari@outlook.com" w:date="2021-11-12T16:11:00Z">
              <w:del w:id="5403" w:author="Rafi Aziizi" w:date="2021-11-14T09:44:00Z">
                <w:r w:rsidRPr="0044182F" w:rsidDel="00927D1D">
                  <w:rPr>
                    <w:b/>
                  </w:rPr>
                  <w:delText>Pre-Conditions</w:delText>
                </w:r>
              </w:del>
            </w:ins>
          </w:p>
        </w:tc>
        <w:tc>
          <w:tcPr>
            <w:tcW w:w="3964" w:type="dxa"/>
            <w:vAlign w:val="center"/>
          </w:tcPr>
          <w:p w14:paraId="029040DD" w14:textId="5C26C98E" w:rsidR="00BB5EB6" w:rsidRPr="0081005E" w:rsidDel="00927D1D" w:rsidRDefault="00BB5EB6" w:rsidP="00D26F74">
            <w:pPr>
              <w:rPr>
                <w:ins w:id="5404" w:author="chaniaayulestari@outlook.com" w:date="2021-11-12T16:11:00Z"/>
                <w:del w:id="5405" w:author="Rafi Aziizi" w:date="2021-11-14T09:44:00Z"/>
                <w:i/>
                <w:iCs/>
              </w:rPr>
            </w:pPr>
            <w:ins w:id="5406" w:author="chaniaayulestari@outlook.com" w:date="2021-11-12T16:11:00Z">
              <w:del w:id="5407" w:author="Rafi Aziizi" w:date="2021-11-14T09:44:00Z">
                <w:r w:rsidDel="00927D1D">
                  <w:delText>Data absensi harian tidak masuk database</w:delText>
                </w:r>
              </w:del>
            </w:ins>
          </w:p>
        </w:tc>
      </w:tr>
      <w:tr w:rsidR="00BB5EB6" w:rsidRPr="0048762E" w:rsidDel="00927D1D" w14:paraId="2C3A3130" w14:textId="04BE62CB" w:rsidTr="00D26F74">
        <w:trPr>
          <w:jc w:val="center"/>
          <w:ins w:id="5408" w:author="chaniaayulestari@outlook.com" w:date="2021-11-12T16:11:00Z"/>
          <w:del w:id="5409" w:author="Rafi Aziizi" w:date="2021-11-14T09:44:00Z"/>
        </w:trPr>
        <w:tc>
          <w:tcPr>
            <w:tcW w:w="3827" w:type="dxa"/>
            <w:vAlign w:val="center"/>
          </w:tcPr>
          <w:p w14:paraId="0CCF9B11" w14:textId="2D9766E1" w:rsidR="00BB5EB6" w:rsidRPr="0044182F" w:rsidDel="00927D1D" w:rsidRDefault="00BB5EB6" w:rsidP="00D26F74">
            <w:pPr>
              <w:rPr>
                <w:ins w:id="5410" w:author="chaniaayulestari@outlook.com" w:date="2021-11-12T16:11:00Z"/>
                <w:del w:id="5411" w:author="Rafi Aziizi" w:date="2021-11-14T09:44:00Z"/>
                <w:b/>
              </w:rPr>
            </w:pPr>
            <w:ins w:id="5412" w:author="chaniaayulestari@outlook.com" w:date="2021-11-12T16:11:00Z">
              <w:del w:id="5413" w:author="Rafi Aziizi" w:date="2021-11-14T09:44:00Z">
                <w:r w:rsidRPr="0044182F" w:rsidDel="00927D1D">
                  <w:rPr>
                    <w:b/>
                  </w:rPr>
                  <w:delText>Post-Conditions</w:delText>
                </w:r>
              </w:del>
            </w:ins>
          </w:p>
        </w:tc>
        <w:tc>
          <w:tcPr>
            <w:tcW w:w="3964" w:type="dxa"/>
            <w:vAlign w:val="center"/>
          </w:tcPr>
          <w:p w14:paraId="137C8D02" w14:textId="5DE71285" w:rsidR="00BB5EB6" w:rsidRPr="0048762E" w:rsidDel="00927D1D" w:rsidRDefault="00BB5EB6" w:rsidP="00D26F74">
            <w:pPr>
              <w:rPr>
                <w:ins w:id="5414" w:author="chaniaayulestari@outlook.com" w:date="2021-11-12T16:11:00Z"/>
                <w:del w:id="5415" w:author="Rafi Aziizi" w:date="2021-11-14T09:44:00Z"/>
              </w:rPr>
            </w:pPr>
            <w:ins w:id="5416" w:author="chaniaayulestari@outlook.com" w:date="2021-11-12T16:11:00Z">
              <w:del w:id="5417" w:author="Rafi Aziizi" w:date="2021-11-14T09:44:00Z">
                <w:r w:rsidDel="00927D1D">
                  <w:delText xml:space="preserve">Data telah disimpan, </w:delText>
                </w:r>
              </w:del>
            </w:ins>
            <w:ins w:id="5418" w:author="chaniaayulestari@outlook.com" w:date="2021-11-12T16:13:00Z">
              <w:del w:id="5419" w:author="Rafi Aziizi" w:date="2021-11-14T09:44:00Z">
                <w:r w:rsidR="00D0720D" w:rsidDel="00927D1D">
                  <w:delText>oleh database</w:delText>
                </w:r>
              </w:del>
            </w:ins>
          </w:p>
        </w:tc>
      </w:tr>
      <w:tr w:rsidR="00BB5EB6" w:rsidRPr="0044182F" w:rsidDel="00927D1D" w14:paraId="26249867" w14:textId="1139A366" w:rsidTr="00D26F74">
        <w:trPr>
          <w:jc w:val="center"/>
          <w:ins w:id="5420" w:author="chaniaayulestari@outlook.com" w:date="2021-11-12T16:11:00Z"/>
          <w:del w:id="5421" w:author="Rafi Aziizi" w:date="2021-11-14T09:44:00Z"/>
        </w:trPr>
        <w:tc>
          <w:tcPr>
            <w:tcW w:w="7791" w:type="dxa"/>
            <w:gridSpan w:val="2"/>
            <w:shd w:val="clear" w:color="auto" w:fill="F2EE98"/>
            <w:vAlign w:val="center"/>
          </w:tcPr>
          <w:p w14:paraId="4F7DBF66" w14:textId="46D26A02" w:rsidR="00BB5EB6" w:rsidRPr="0044182F" w:rsidDel="00927D1D" w:rsidRDefault="00BB5EB6" w:rsidP="00D26F74">
            <w:pPr>
              <w:jc w:val="center"/>
              <w:rPr>
                <w:ins w:id="5422" w:author="chaniaayulestari@outlook.com" w:date="2021-11-12T16:11:00Z"/>
                <w:del w:id="5423" w:author="Rafi Aziizi" w:date="2021-11-14T09:44:00Z"/>
                <w:b/>
              </w:rPr>
            </w:pPr>
            <w:ins w:id="5424" w:author="chaniaayulestari@outlook.com" w:date="2021-11-12T16:11:00Z">
              <w:del w:id="5425" w:author="Rafi Aziizi" w:date="2021-11-14T09:44:00Z">
                <w:r w:rsidRPr="0044182F" w:rsidDel="00927D1D">
                  <w:rPr>
                    <w:b/>
                  </w:rPr>
                  <w:delText>Main Course</w:delText>
                </w:r>
              </w:del>
            </w:ins>
          </w:p>
        </w:tc>
      </w:tr>
      <w:tr w:rsidR="00BB5EB6" w:rsidRPr="0044182F" w:rsidDel="00927D1D" w14:paraId="63DF2327" w14:textId="078576B4" w:rsidTr="00D26F74">
        <w:trPr>
          <w:jc w:val="center"/>
          <w:ins w:id="5426" w:author="chaniaayulestari@outlook.com" w:date="2021-11-12T16:11:00Z"/>
          <w:del w:id="5427" w:author="Rafi Aziizi" w:date="2021-11-14T09:44:00Z"/>
        </w:trPr>
        <w:tc>
          <w:tcPr>
            <w:tcW w:w="3827" w:type="dxa"/>
            <w:shd w:val="clear" w:color="auto" w:fill="F2EE98"/>
            <w:vAlign w:val="center"/>
          </w:tcPr>
          <w:p w14:paraId="64F773EB" w14:textId="4DC16944" w:rsidR="00BB5EB6" w:rsidRPr="0044182F" w:rsidDel="00927D1D" w:rsidRDefault="00BB5EB6" w:rsidP="00D26F74">
            <w:pPr>
              <w:jc w:val="center"/>
              <w:rPr>
                <w:ins w:id="5428" w:author="chaniaayulestari@outlook.com" w:date="2021-11-12T16:11:00Z"/>
                <w:del w:id="5429" w:author="Rafi Aziizi" w:date="2021-11-14T09:44:00Z"/>
                <w:b/>
              </w:rPr>
            </w:pPr>
            <w:ins w:id="5430" w:author="chaniaayulestari@outlook.com" w:date="2021-11-12T16:11:00Z">
              <w:del w:id="5431" w:author="Rafi Aziizi" w:date="2021-11-14T09:44:00Z">
                <w:r w:rsidRPr="0044182F" w:rsidDel="00927D1D">
                  <w:rPr>
                    <w:b/>
                  </w:rPr>
                  <w:delText>Aksi Aktor</w:delText>
                </w:r>
              </w:del>
            </w:ins>
          </w:p>
        </w:tc>
        <w:tc>
          <w:tcPr>
            <w:tcW w:w="3964" w:type="dxa"/>
            <w:shd w:val="clear" w:color="auto" w:fill="F2EE98"/>
            <w:vAlign w:val="center"/>
          </w:tcPr>
          <w:p w14:paraId="0426E9AC" w14:textId="0C7F379F" w:rsidR="00BB5EB6" w:rsidRPr="0044182F" w:rsidDel="00927D1D" w:rsidRDefault="00BB5EB6" w:rsidP="00D26F74">
            <w:pPr>
              <w:jc w:val="center"/>
              <w:rPr>
                <w:ins w:id="5432" w:author="chaniaayulestari@outlook.com" w:date="2021-11-12T16:11:00Z"/>
                <w:del w:id="5433" w:author="Rafi Aziizi" w:date="2021-11-14T09:44:00Z"/>
                <w:b/>
              </w:rPr>
            </w:pPr>
            <w:ins w:id="5434" w:author="chaniaayulestari@outlook.com" w:date="2021-11-12T16:11:00Z">
              <w:del w:id="5435" w:author="Rafi Aziizi" w:date="2021-11-14T09:44:00Z">
                <w:r w:rsidRPr="0044182F" w:rsidDel="00927D1D">
                  <w:rPr>
                    <w:b/>
                  </w:rPr>
                  <w:delText>Reaksi Sistem</w:delText>
                </w:r>
              </w:del>
            </w:ins>
          </w:p>
        </w:tc>
      </w:tr>
      <w:tr w:rsidR="00BB5EB6" w:rsidRPr="0044182F" w:rsidDel="00927D1D" w14:paraId="5F2C91C3" w14:textId="1D189EAD" w:rsidTr="00D26F74">
        <w:trPr>
          <w:jc w:val="center"/>
          <w:ins w:id="5436" w:author="chaniaayulestari@outlook.com" w:date="2021-11-12T16:11:00Z"/>
          <w:del w:id="5437" w:author="Rafi Aziizi" w:date="2021-11-14T09:44:00Z"/>
        </w:trPr>
        <w:tc>
          <w:tcPr>
            <w:tcW w:w="3827" w:type="dxa"/>
            <w:vAlign w:val="center"/>
          </w:tcPr>
          <w:p w14:paraId="02548DCD" w14:textId="54F6249B" w:rsidR="00BB5EB6" w:rsidRPr="0044182F" w:rsidDel="00927D1D" w:rsidRDefault="00D0720D" w:rsidP="00BB5EB6">
            <w:pPr>
              <w:numPr>
                <w:ilvl w:val="0"/>
                <w:numId w:val="34"/>
              </w:numPr>
              <w:spacing w:after="160"/>
              <w:rPr>
                <w:ins w:id="5438" w:author="chaniaayulestari@outlook.com" w:date="2021-11-12T16:11:00Z"/>
                <w:del w:id="5439" w:author="Rafi Aziizi" w:date="2021-11-14T09:44:00Z"/>
              </w:rPr>
            </w:pPr>
            <w:ins w:id="5440" w:author="chaniaayulestari@outlook.com" w:date="2021-11-12T16:13:00Z">
              <w:del w:id="5441" w:author="Rafi Aziizi" w:date="2021-11-14T09:44:00Z">
                <w:r w:rsidDel="00927D1D">
                  <w:delText xml:space="preserve">Siswa melakukan scan kartu </w:delText>
                </w:r>
              </w:del>
            </w:ins>
          </w:p>
        </w:tc>
        <w:tc>
          <w:tcPr>
            <w:tcW w:w="3964" w:type="dxa"/>
            <w:vAlign w:val="center"/>
          </w:tcPr>
          <w:p w14:paraId="00D0A3E7" w14:textId="01E72F92" w:rsidR="00BB5EB6" w:rsidRPr="0044182F" w:rsidDel="00927D1D" w:rsidRDefault="00BB5EB6" w:rsidP="00D26F74">
            <w:pPr>
              <w:ind w:left="511"/>
              <w:rPr>
                <w:ins w:id="5442" w:author="chaniaayulestari@outlook.com" w:date="2021-11-12T16:11:00Z"/>
                <w:del w:id="5443" w:author="Rafi Aziizi" w:date="2021-11-14T09:44:00Z"/>
              </w:rPr>
            </w:pPr>
          </w:p>
        </w:tc>
      </w:tr>
      <w:tr w:rsidR="00BB5EB6" w:rsidRPr="0044182F" w:rsidDel="00927D1D" w14:paraId="75F1368B" w14:textId="0FA8E45C" w:rsidTr="00D26F74">
        <w:trPr>
          <w:jc w:val="center"/>
          <w:ins w:id="5444" w:author="chaniaayulestari@outlook.com" w:date="2021-11-12T16:11:00Z"/>
          <w:del w:id="5445" w:author="Rafi Aziizi" w:date="2021-11-14T09:44:00Z"/>
        </w:trPr>
        <w:tc>
          <w:tcPr>
            <w:tcW w:w="3827" w:type="dxa"/>
            <w:vAlign w:val="center"/>
          </w:tcPr>
          <w:p w14:paraId="4BE0C332" w14:textId="548C13E3" w:rsidR="00BB5EB6" w:rsidRPr="0044182F" w:rsidDel="00927D1D" w:rsidRDefault="00BB5EB6" w:rsidP="00D26F74">
            <w:pPr>
              <w:ind w:left="510"/>
              <w:rPr>
                <w:ins w:id="5446" w:author="chaniaayulestari@outlook.com" w:date="2021-11-12T16:11:00Z"/>
                <w:del w:id="5447" w:author="Rafi Aziizi" w:date="2021-11-14T09:44:00Z"/>
              </w:rPr>
            </w:pPr>
          </w:p>
        </w:tc>
        <w:tc>
          <w:tcPr>
            <w:tcW w:w="3964" w:type="dxa"/>
            <w:vAlign w:val="center"/>
          </w:tcPr>
          <w:p w14:paraId="08AD2857" w14:textId="6A99218C" w:rsidR="00BB5EB6" w:rsidRPr="0044182F" w:rsidDel="00927D1D" w:rsidRDefault="00D0720D" w:rsidP="00BB5EB6">
            <w:pPr>
              <w:numPr>
                <w:ilvl w:val="0"/>
                <w:numId w:val="34"/>
              </w:numPr>
              <w:spacing w:after="160"/>
              <w:ind w:left="511"/>
              <w:rPr>
                <w:ins w:id="5448" w:author="chaniaayulestari@outlook.com" w:date="2021-11-12T16:11:00Z"/>
                <w:del w:id="5449" w:author="Rafi Aziizi" w:date="2021-11-14T09:44:00Z"/>
              </w:rPr>
            </w:pPr>
            <w:ins w:id="5450" w:author="chaniaayulestari@outlook.com" w:date="2021-11-12T16:13:00Z">
              <w:del w:id="5451" w:author="Rafi Aziizi" w:date="2021-11-14T09:44:00Z">
                <w:r w:rsidDel="00927D1D">
                  <w:delText>Menyimpan data hasil scan ke dalam database</w:delText>
                </w:r>
              </w:del>
            </w:ins>
          </w:p>
        </w:tc>
      </w:tr>
      <w:tr w:rsidR="00BB5EB6" w:rsidDel="00927D1D" w14:paraId="6F400D1C" w14:textId="1FD801CB" w:rsidTr="00D26F74">
        <w:trPr>
          <w:jc w:val="center"/>
          <w:ins w:id="5452" w:author="chaniaayulestari@outlook.com" w:date="2021-11-12T16:11:00Z"/>
          <w:del w:id="5453" w:author="Rafi Aziizi" w:date="2021-11-14T09:44:00Z"/>
        </w:trPr>
        <w:tc>
          <w:tcPr>
            <w:tcW w:w="3827" w:type="dxa"/>
            <w:vAlign w:val="center"/>
          </w:tcPr>
          <w:p w14:paraId="1C55F269" w14:textId="5D4D517F" w:rsidR="00BB5EB6" w:rsidDel="00927D1D" w:rsidRDefault="00BB5EB6" w:rsidP="00D26F74">
            <w:pPr>
              <w:pStyle w:val="ListParagraph"/>
              <w:ind w:left="450"/>
              <w:rPr>
                <w:ins w:id="5454" w:author="chaniaayulestari@outlook.com" w:date="2021-11-12T16:11:00Z"/>
                <w:del w:id="5455" w:author="Rafi Aziizi" w:date="2021-11-14T09:44:00Z"/>
              </w:rPr>
            </w:pPr>
          </w:p>
        </w:tc>
        <w:tc>
          <w:tcPr>
            <w:tcW w:w="3964" w:type="dxa"/>
            <w:vAlign w:val="center"/>
          </w:tcPr>
          <w:p w14:paraId="28416157" w14:textId="78102E95" w:rsidR="00BB5EB6" w:rsidDel="00927D1D" w:rsidRDefault="00D0720D" w:rsidP="00BB5EB6">
            <w:pPr>
              <w:pStyle w:val="ListParagraph"/>
              <w:numPr>
                <w:ilvl w:val="0"/>
                <w:numId w:val="34"/>
              </w:numPr>
              <w:spacing w:after="160"/>
              <w:ind w:left="468"/>
              <w:rPr>
                <w:ins w:id="5456" w:author="chaniaayulestari@outlook.com" w:date="2021-11-12T16:11:00Z"/>
                <w:del w:id="5457" w:author="Rafi Aziizi" w:date="2021-11-14T09:44:00Z"/>
              </w:rPr>
            </w:pPr>
            <w:ins w:id="5458" w:author="chaniaayulestari@outlook.com" w:date="2021-11-12T16:14:00Z">
              <w:del w:id="5459" w:author="Rafi Aziizi" w:date="2021-11-14T09:44:00Z">
                <w:r w:rsidDel="00927D1D">
                  <w:delText>Menampilkan data hasil absensi</w:delText>
                </w:r>
              </w:del>
            </w:ins>
          </w:p>
        </w:tc>
      </w:tr>
    </w:tbl>
    <w:p w14:paraId="1C1D46DC" w14:textId="63A2CBD8" w:rsidR="00BB5EB6" w:rsidDel="00927D1D" w:rsidRDefault="00BB5EB6">
      <w:pPr>
        <w:rPr>
          <w:ins w:id="5460" w:author="chaniaayulestari@outlook.com" w:date="2021-11-12T16:11:00Z"/>
          <w:del w:id="5461" w:author="Rafi Aziizi" w:date="2021-11-14T09:44:00Z"/>
        </w:rPr>
        <w:pPrChange w:id="5462" w:author="Rafi Aziizi" w:date="2021-11-14T09:44:00Z">
          <w:pPr>
            <w:pStyle w:val="ListParagraph"/>
            <w:numPr>
              <w:numId w:val="25"/>
            </w:numPr>
            <w:ind w:left="426" w:hanging="360"/>
          </w:pPr>
        </w:pPrChange>
      </w:pPr>
    </w:p>
    <w:p w14:paraId="14059A1C" w14:textId="424FE3ED" w:rsidR="00270503" w:rsidDel="00927D1D" w:rsidRDefault="00270503" w:rsidP="00FF2590">
      <w:pPr>
        <w:pStyle w:val="ListParagraph"/>
        <w:numPr>
          <w:ilvl w:val="0"/>
          <w:numId w:val="25"/>
        </w:numPr>
        <w:ind w:left="426"/>
        <w:rPr>
          <w:del w:id="5463" w:author="Rafi Aziizi" w:date="2021-11-13T07:01:00Z"/>
        </w:rPr>
      </w:pPr>
      <w:commentRangeStart w:id="5464"/>
      <w:r>
        <w:t>Skenario Kelola Absensi</w:t>
      </w:r>
      <w:commentRangeEnd w:id="5464"/>
      <w:r w:rsidR="002E2EFB">
        <w:rPr>
          <w:rStyle w:val="CommentReference"/>
        </w:rPr>
        <w:commentReference w:id="5464"/>
      </w:r>
    </w:p>
    <w:p w14:paraId="0DE7C91A" w14:textId="77777777" w:rsidR="00927D1D" w:rsidRDefault="00927D1D">
      <w:pPr>
        <w:pStyle w:val="ListParagraph"/>
        <w:numPr>
          <w:ilvl w:val="0"/>
          <w:numId w:val="25"/>
        </w:numPr>
        <w:ind w:left="426"/>
        <w:rPr>
          <w:ins w:id="5465" w:author="Rafi Aziizi" w:date="2021-11-14T09:45:00Z"/>
        </w:rPr>
      </w:pPr>
    </w:p>
    <w:p w14:paraId="0A67BB49" w14:textId="0E598FFB" w:rsidR="00927D1D" w:rsidRDefault="00927D1D">
      <w:pPr>
        <w:ind w:firstLine="426"/>
        <w:rPr>
          <w:ins w:id="5466" w:author="Rafi Aziizi" w:date="2021-11-14T09:43:00Z"/>
        </w:rPr>
        <w:pPrChange w:id="5467" w:author="Rafi Aziizi" w:date="2021-11-14T09:55:00Z">
          <w:pPr>
            <w:pStyle w:val="ListParagraph"/>
            <w:numPr>
              <w:numId w:val="25"/>
            </w:numPr>
            <w:ind w:left="426" w:hanging="360"/>
          </w:pPr>
        </w:pPrChange>
      </w:pPr>
      <w:ins w:id="5468" w:author="Rafi Aziizi" w:date="2021-11-14T09:46:00Z">
        <w:r>
          <w:t xml:space="preserve">Pada skenario </w:t>
        </w:r>
        <w:r w:rsidR="003640C9">
          <w:t xml:space="preserve">kelola </w:t>
        </w:r>
        <w:r>
          <w:t xml:space="preserve">absensi terdapat 3 generalisasi data yaitu lihat absensi, edit absensi dan </w:t>
        </w:r>
        <w:r w:rsidR="002D3759">
          <w:t>tambah absensi</w:t>
        </w:r>
        <w:r>
          <w:t>. Hal tersebut dijelaskan pada poin-poin dibawah ini :</w:t>
        </w:r>
      </w:ins>
    </w:p>
    <w:p w14:paraId="702188A3" w14:textId="3C8E6A1F" w:rsidR="00117601" w:rsidDel="003640C9" w:rsidRDefault="00927D1D" w:rsidP="003640C9">
      <w:pPr>
        <w:ind w:firstLine="426"/>
        <w:rPr>
          <w:del w:id="5469" w:author="Rafi Aziizi" w:date="2021-11-14T09:49:00Z"/>
        </w:rPr>
      </w:pPr>
      <w:ins w:id="5470" w:author="Rafi Aziizi" w:date="2021-11-14T09:43:00Z">
        <w:r>
          <w:t xml:space="preserve">a. Lihat Absensi </w:t>
        </w:r>
      </w:ins>
      <w:del w:id="5471" w:author="chaniaayulestari@outlook.com" w:date="2021-11-12T16:31:00Z">
        <w:r w:rsidR="00117601"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3</w:delText>
        </w:r>
        <w:r w:rsidR="006720D0" w:rsidDel="00885B6D">
          <w:fldChar w:fldCharType="end"/>
        </w:r>
        <w:r w:rsidR="00117601" w:rsidDel="00885B6D">
          <w:delText xml:space="preserve"> </w:delText>
        </w:r>
        <w:r w:rsidR="00117601" w:rsidRPr="00336DE4" w:rsidDel="00885B6D">
          <w:delText xml:space="preserve">Skenario Use Case Kelola </w:delText>
        </w:r>
        <w:r w:rsidR="00117601" w:rsidDel="00885B6D">
          <w:delText>Absensi</w:delText>
        </w:r>
      </w:del>
    </w:p>
    <w:p w14:paraId="5D0ED30B" w14:textId="77777777" w:rsidR="003640C9" w:rsidRDefault="003640C9">
      <w:pPr>
        <w:ind w:firstLine="426"/>
        <w:rPr>
          <w:ins w:id="5472" w:author="Rafi Aziizi" w:date="2021-11-14T09:49:00Z"/>
        </w:rPr>
        <w:pPrChange w:id="5473" w:author="Rafi Aziizi" w:date="2021-11-14T09:43:00Z">
          <w:pPr>
            <w:pStyle w:val="Caption"/>
            <w:keepNext/>
            <w:jc w:val="center"/>
          </w:pPr>
        </w:pPrChange>
      </w:pPr>
    </w:p>
    <w:p w14:paraId="65B8F511" w14:textId="21F15D80" w:rsidR="00B01799" w:rsidRDefault="003640C9">
      <w:pPr>
        <w:pStyle w:val="Caption"/>
        <w:jc w:val="center"/>
        <w:rPr>
          <w:ins w:id="5474" w:author="chaniaayulestari@outlook.com" w:date="2021-11-13T14:11:00Z"/>
        </w:rPr>
        <w:pPrChange w:id="5475" w:author="Rafi Aziizi" w:date="2021-11-14T09:49:00Z">
          <w:pPr/>
        </w:pPrChange>
      </w:pPr>
      <w:bookmarkStart w:id="5476" w:name="_Toc87762754"/>
      <w:ins w:id="5477" w:author="Rafi Aziizi" w:date="2021-11-14T09:49:00Z">
        <w:r>
          <w:t xml:space="preserve">Tabel 3. </w:t>
        </w:r>
      </w:ins>
      <w:ins w:id="5478" w:author="Rafi Aziizi" w:date="2021-11-14T11:08:00Z">
        <w:r w:rsidR="001B2DEA">
          <w:fldChar w:fldCharType="begin"/>
        </w:r>
        <w:r w:rsidR="001B2DEA">
          <w:instrText xml:space="preserve"> SEQ Tabel_3. \* ARABIC </w:instrText>
        </w:r>
      </w:ins>
      <w:r w:rsidR="001B2DEA">
        <w:fldChar w:fldCharType="separate"/>
      </w:r>
      <w:ins w:id="5479" w:author="Rafi Aziizi" w:date="2021-11-14T11:08:00Z">
        <w:r w:rsidR="001B2DEA">
          <w:rPr>
            <w:noProof/>
          </w:rPr>
          <w:t>40</w:t>
        </w:r>
        <w:r w:rsidR="001B2DEA">
          <w:fldChar w:fldCharType="end"/>
        </w:r>
      </w:ins>
      <w:ins w:id="5480" w:author="Rafi Aziizi" w:date="2021-11-14T09:49:00Z">
        <w:r>
          <w:t xml:space="preserve"> Skenario Lihat Absensi</w:t>
        </w:r>
      </w:ins>
      <w:ins w:id="5481" w:author="chaniaayulestari@outlook.com" w:date="2021-11-13T14:11:00Z">
        <w:del w:id="5482" w:author="Rafi Aziizi" w:date="2021-11-14T09:49:00Z">
          <w:r w:rsidR="00B01799" w:rsidDel="003640C9">
            <w:delText xml:space="preserve">Tabel 3. </w:delText>
          </w:r>
          <w:r w:rsidR="00B01799" w:rsidDel="003640C9">
            <w:fldChar w:fldCharType="begin"/>
          </w:r>
          <w:r w:rsidR="00B01799" w:rsidDel="003640C9">
            <w:delInstrText xml:space="preserve"> SEQ Tabel_3. \* ARABIC </w:delInstrText>
          </w:r>
        </w:del>
      </w:ins>
      <w:del w:id="5483" w:author="Rafi Aziizi" w:date="2021-11-14T09:49:00Z">
        <w:r w:rsidR="00B01799" w:rsidDel="003640C9">
          <w:fldChar w:fldCharType="separate"/>
        </w:r>
      </w:del>
      <w:ins w:id="5484" w:author="chaniaayulestari@outlook.com" w:date="2021-11-14T09:28:00Z">
        <w:del w:id="5485" w:author="Rafi Aziizi" w:date="2021-11-14T09:49:00Z">
          <w:r w:rsidR="0024161C" w:rsidDel="003640C9">
            <w:rPr>
              <w:noProof/>
            </w:rPr>
            <w:delText>41</w:delText>
          </w:r>
        </w:del>
      </w:ins>
      <w:ins w:id="5486" w:author="chaniaayulestari@outlook.com" w:date="2021-11-13T14:11:00Z">
        <w:del w:id="5487" w:author="Rafi Aziizi" w:date="2021-11-14T09:49:00Z">
          <w:r w:rsidR="00B01799" w:rsidDel="003640C9">
            <w:fldChar w:fldCharType="end"/>
          </w:r>
          <w:r w:rsidR="00B01799" w:rsidDel="003640C9">
            <w:delText xml:space="preserve"> Skenario Kelola Absensi</w:delText>
          </w:r>
        </w:del>
        <w:bookmarkEnd w:id="5476"/>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8EB18A4" w14:textId="77777777" w:rsidTr="003E4796">
        <w:trPr>
          <w:jc w:val="center"/>
        </w:trPr>
        <w:tc>
          <w:tcPr>
            <w:tcW w:w="3827" w:type="dxa"/>
            <w:shd w:val="clear" w:color="auto" w:fill="F2EE98"/>
            <w:vAlign w:val="center"/>
          </w:tcPr>
          <w:p w14:paraId="2F205566" w14:textId="77777777" w:rsidR="00FF653C" w:rsidRPr="0044182F" w:rsidRDefault="00FF653C" w:rsidP="003E4796">
            <w:pPr>
              <w:rPr>
                <w:b/>
              </w:rPr>
            </w:pPr>
            <w:r w:rsidRPr="0044182F">
              <w:rPr>
                <w:b/>
              </w:rPr>
              <w:t>Name</w:t>
            </w:r>
          </w:p>
        </w:tc>
        <w:tc>
          <w:tcPr>
            <w:tcW w:w="3964" w:type="dxa"/>
            <w:shd w:val="clear" w:color="auto" w:fill="F2EE98"/>
            <w:vAlign w:val="center"/>
          </w:tcPr>
          <w:p w14:paraId="0678F211" w14:textId="589C18C4" w:rsidR="00FF653C" w:rsidRPr="00A46E0B" w:rsidRDefault="00FF653C" w:rsidP="003E4796">
            <w:del w:id="5488" w:author="chaniaayulestari@outlook.com" w:date="2021-11-14T09:29:00Z">
              <w:r w:rsidDel="006D7796">
                <w:delText xml:space="preserve">Kelola </w:delText>
              </w:r>
            </w:del>
            <w:ins w:id="5489" w:author="chaniaayulestari@outlook.com" w:date="2021-11-14T09:29:00Z">
              <w:r w:rsidR="006D7796">
                <w:t xml:space="preserve">Melihat  </w:t>
              </w:r>
            </w:ins>
            <w:r>
              <w:t>Absensi</w:t>
            </w:r>
          </w:p>
        </w:tc>
      </w:tr>
      <w:tr w:rsidR="00FF653C" w:rsidRPr="002F6C1D" w14:paraId="574965D5" w14:textId="77777777" w:rsidTr="003E4796">
        <w:trPr>
          <w:jc w:val="center"/>
        </w:trPr>
        <w:tc>
          <w:tcPr>
            <w:tcW w:w="3827" w:type="dxa"/>
            <w:vAlign w:val="center"/>
          </w:tcPr>
          <w:p w14:paraId="1E1D3AB3" w14:textId="77777777" w:rsidR="00FF653C" w:rsidRPr="0044182F" w:rsidRDefault="00FF653C" w:rsidP="003E4796">
            <w:pPr>
              <w:rPr>
                <w:b/>
              </w:rPr>
            </w:pPr>
            <w:r w:rsidRPr="0044182F">
              <w:rPr>
                <w:b/>
              </w:rPr>
              <w:t>ID</w:t>
            </w:r>
          </w:p>
        </w:tc>
        <w:tc>
          <w:tcPr>
            <w:tcW w:w="3964" w:type="dxa"/>
            <w:vAlign w:val="center"/>
          </w:tcPr>
          <w:p w14:paraId="6261A6D0" w14:textId="3FA0AFEE" w:rsidR="00FF653C" w:rsidRPr="002F6C1D" w:rsidRDefault="00FF653C" w:rsidP="003E4796">
            <w:r>
              <w:t>RC</w:t>
            </w:r>
            <w:r w:rsidR="00443E24">
              <w:t>1</w:t>
            </w:r>
            <w:ins w:id="5490" w:author="Rafi Aziizi" w:date="2021-11-14T09:44:00Z">
              <w:r w:rsidR="00927D1D">
                <w:t>8.1</w:t>
              </w:r>
            </w:ins>
            <w:ins w:id="5491" w:author="chaniaayulestari@outlook.com" w:date="2021-11-12T16:14:00Z">
              <w:del w:id="5492" w:author="Rafi Aziizi" w:date="2021-11-14T09:44:00Z">
                <w:r w:rsidR="00D0720D" w:rsidDel="00927D1D">
                  <w:delText>9</w:delText>
                </w:r>
              </w:del>
            </w:ins>
            <w:ins w:id="5493" w:author="chaniaayulestari@outlook.com" w:date="2021-11-14T09:29:00Z">
              <w:del w:id="5494" w:author="Rafi Aziizi" w:date="2021-11-14T09:44:00Z">
                <w:r w:rsidR="006D7796" w:rsidDel="00927D1D">
                  <w:delText>.1</w:delText>
                </w:r>
              </w:del>
            </w:ins>
            <w:del w:id="5495" w:author="chaniaayulestari@outlook.com" w:date="2021-11-12T16:14:00Z">
              <w:r w:rsidR="00443E24" w:rsidDel="00D0720D">
                <w:delText>8</w:delText>
              </w:r>
            </w:del>
          </w:p>
        </w:tc>
      </w:tr>
      <w:tr w:rsidR="00FF653C" w:rsidRPr="000C722D" w14:paraId="10FE667F" w14:textId="77777777" w:rsidTr="003E4796">
        <w:trPr>
          <w:jc w:val="center"/>
        </w:trPr>
        <w:tc>
          <w:tcPr>
            <w:tcW w:w="3827" w:type="dxa"/>
            <w:vAlign w:val="center"/>
          </w:tcPr>
          <w:p w14:paraId="35D48847" w14:textId="77777777" w:rsidR="00FF653C" w:rsidRPr="0044182F" w:rsidRDefault="00FF653C" w:rsidP="003E4796">
            <w:pPr>
              <w:rPr>
                <w:b/>
              </w:rPr>
            </w:pPr>
            <w:r w:rsidRPr="0044182F">
              <w:rPr>
                <w:b/>
              </w:rPr>
              <w:t>Description</w:t>
            </w:r>
          </w:p>
        </w:tc>
        <w:tc>
          <w:tcPr>
            <w:tcW w:w="3964" w:type="dxa"/>
          </w:tcPr>
          <w:p w14:paraId="357CD4D9" w14:textId="28F1D1AA" w:rsidR="00FF653C" w:rsidRPr="000C722D" w:rsidRDefault="00443E24" w:rsidP="003E4796">
            <w:r>
              <w:t>Use case ini merupakan use case generalisasi dari menambah, melihat, dan mengubah data absensi</w:t>
            </w:r>
          </w:p>
        </w:tc>
      </w:tr>
      <w:tr w:rsidR="00FF653C" w:rsidRPr="002F6C1D" w14:paraId="7433834C" w14:textId="77777777" w:rsidTr="003E4796">
        <w:trPr>
          <w:jc w:val="center"/>
        </w:trPr>
        <w:tc>
          <w:tcPr>
            <w:tcW w:w="3827" w:type="dxa"/>
            <w:vAlign w:val="center"/>
          </w:tcPr>
          <w:p w14:paraId="0AAECB90" w14:textId="77777777" w:rsidR="00FF653C" w:rsidRPr="0044182F" w:rsidRDefault="00FF653C" w:rsidP="003E4796">
            <w:pPr>
              <w:rPr>
                <w:b/>
              </w:rPr>
            </w:pPr>
            <w:r w:rsidRPr="0044182F">
              <w:rPr>
                <w:b/>
              </w:rPr>
              <w:t>Actors</w:t>
            </w:r>
          </w:p>
        </w:tc>
        <w:tc>
          <w:tcPr>
            <w:tcW w:w="3964" w:type="dxa"/>
            <w:vAlign w:val="center"/>
          </w:tcPr>
          <w:p w14:paraId="6EC41A58" w14:textId="77777777" w:rsidR="00FF653C" w:rsidRPr="002F6C1D" w:rsidRDefault="00FF653C" w:rsidP="003E4796">
            <w:r>
              <w:t>Bag.IT, Guru BK.</w:t>
            </w:r>
          </w:p>
        </w:tc>
      </w:tr>
      <w:tr w:rsidR="00FF653C" w:rsidRPr="007B7AB3" w14:paraId="4B9DFCC1" w14:textId="77777777" w:rsidTr="003E4796">
        <w:trPr>
          <w:jc w:val="center"/>
        </w:trPr>
        <w:tc>
          <w:tcPr>
            <w:tcW w:w="3827" w:type="dxa"/>
            <w:vAlign w:val="center"/>
          </w:tcPr>
          <w:p w14:paraId="7740F903" w14:textId="77777777" w:rsidR="00FF653C" w:rsidRPr="0044182F" w:rsidRDefault="00FF653C" w:rsidP="003E4796">
            <w:pPr>
              <w:rPr>
                <w:b/>
              </w:rPr>
            </w:pPr>
            <w:r w:rsidRPr="0044182F">
              <w:rPr>
                <w:b/>
              </w:rPr>
              <w:t>Frequency of Use</w:t>
            </w:r>
          </w:p>
        </w:tc>
        <w:tc>
          <w:tcPr>
            <w:tcW w:w="3964" w:type="dxa"/>
            <w:vAlign w:val="center"/>
          </w:tcPr>
          <w:p w14:paraId="129DD26B" w14:textId="77777777" w:rsidR="00FF653C" w:rsidRPr="007B7AB3" w:rsidRDefault="00FF653C" w:rsidP="003E4796">
            <w:pPr>
              <w:rPr>
                <w:i/>
                <w:iCs/>
              </w:rPr>
            </w:pPr>
            <w:r>
              <w:rPr>
                <w:i/>
                <w:iCs/>
              </w:rPr>
              <w:t>Conditional</w:t>
            </w:r>
          </w:p>
        </w:tc>
      </w:tr>
      <w:tr w:rsidR="00FF653C" w:rsidRPr="0044182F" w14:paraId="066BC963" w14:textId="77777777" w:rsidTr="003E4796">
        <w:trPr>
          <w:jc w:val="center"/>
        </w:trPr>
        <w:tc>
          <w:tcPr>
            <w:tcW w:w="3827" w:type="dxa"/>
            <w:vAlign w:val="center"/>
          </w:tcPr>
          <w:p w14:paraId="06F66690" w14:textId="77777777" w:rsidR="00FF653C" w:rsidRPr="0044182F" w:rsidRDefault="00FF653C" w:rsidP="003E4796">
            <w:pPr>
              <w:rPr>
                <w:b/>
              </w:rPr>
            </w:pPr>
            <w:r w:rsidRPr="0044182F">
              <w:rPr>
                <w:b/>
              </w:rPr>
              <w:t>Triggers</w:t>
            </w:r>
          </w:p>
        </w:tc>
        <w:tc>
          <w:tcPr>
            <w:tcW w:w="3964" w:type="dxa"/>
            <w:vAlign w:val="center"/>
          </w:tcPr>
          <w:p w14:paraId="35C94BC0" w14:textId="314FC683" w:rsidR="00FF653C" w:rsidRPr="00FF653C" w:rsidRDefault="00FF653C" w:rsidP="003E4796">
            <w:r>
              <w:t xml:space="preserve">Siswa melakukan </w:t>
            </w:r>
            <w:r>
              <w:rPr>
                <w:i/>
                <w:iCs/>
              </w:rPr>
              <w:t xml:space="preserve">scanning </w:t>
            </w:r>
            <w:r>
              <w:t>kartu</w:t>
            </w:r>
          </w:p>
        </w:tc>
      </w:tr>
      <w:tr w:rsidR="00FF653C" w:rsidRPr="0081005E" w14:paraId="2146E352" w14:textId="77777777" w:rsidTr="003E4796">
        <w:trPr>
          <w:jc w:val="center"/>
        </w:trPr>
        <w:tc>
          <w:tcPr>
            <w:tcW w:w="3827" w:type="dxa"/>
            <w:vAlign w:val="center"/>
          </w:tcPr>
          <w:p w14:paraId="70199D20" w14:textId="77777777" w:rsidR="00FF653C" w:rsidRPr="0044182F" w:rsidRDefault="00FF653C" w:rsidP="003E4796">
            <w:pPr>
              <w:rPr>
                <w:b/>
              </w:rPr>
            </w:pPr>
            <w:r w:rsidRPr="0044182F">
              <w:rPr>
                <w:b/>
              </w:rPr>
              <w:t>Pre-Conditions</w:t>
            </w:r>
          </w:p>
        </w:tc>
        <w:tc>
          <w:tcPr>
            <w:tcW w:w="3964" w:type="dxa"/>
            <w:vAlign w:val="center"/>
          </w:tcPr>
          <w:p w14:paraId="21ADBD60" w14:textId="3F42F04F" w:rsidR="00FF653C" w:rsidRPr="0081005E" w:rsidRDefault="00FF653C" w:rsidP="003E4796">
            <w:pPr>
              <w:rPr>
                <w:i/>
                <w:iCs/>
              </w:rPr>
            </w:pPr>
            <w:r>
              <w:t>Data absensi harian tidak masuk database</w:t>
            </w:r>
          </w:p>
        </w:tc>
      </w:tr>
      <w:tr w:rsidR="00FF653C" w:rsidRPr="0048762E" w14:paraId="6051A9AF" w14:textId="77777777" w:rsidTr="003E4796">
        <w:trPr>
          <w:jc w:val="center"/>
        </w:trPr>
        <w:tc>
          <w:tcPr>
            <w:tcW w:w="3827" w:type="dxa"/>
            <w:vAlign w:val="center"/>
          </w:tcPr>
          <w:p w14:paraId="378B734B" w14:textId="77777777" w:rsidR="00FF653C" w:rsidRPr="0044182F" w:rsidRDefault="00FF653C" w:rsidP="003E4796">
            <w:pPr>
              <w:rPr>
                <w:b/>
              </w:rPr>
            </w:pPr>
            <w:r w:rsidRPr="0044182F">
              <w:rPr>
                <w:b/>
              </w:rPr>
              <w:t>Post-Conditions</w:t>
            </w:r>
          </w:p>
        </w:tc>
        <w:tc>
          <w:tcPr>
            <w:tcW w:w="3964" w:type="dxa"/>
            <w:vAlign w:val="center"/>
          </w:tcPr>
          <w:p w14:paraId="7BD2C80E" w14:textId="52DFE9E6" w:rsidR="00FF653C" w:rsidRPr="0048762E" w:rsidRDefault="00FF653C" w:rsidP="003E4796">
            <w:r>
              <w:t>Data telah disimpan, dikelola atau diedit.</w:t>
            </w:r>
          </w:p>
        </w:tc>
      </w:tr>
      <w:tr w:rsidR="00FF653C" w:rsidRPr="0044182F" w14:paraId="494AA66B" w14:textId="77777777" w:rsidTr="003E4796">
        <w:trPr>
          <w:jc w:val="center"/>
        </w:trPr>
        <w:tc>
          <w:tcPr>
            <w:tcW w:w="7791" w:type="dxa"/>
            <w:gridSpan w:val="2"/>
            <w:shd w:val="clear" w:color="auto" w:fill="F2EE98"/>
            <w:vAlign w:val="center"/>
          </w:tcPr>
          <w:p w14:paraId="37E78E4B" w14:textId="77777777" w:rsidR="00FF653C" w:rsidRPr="0044182F" w:rsidRDefault="00FF653C" w:rsidP="003E4796">
            <w:pPr>
              <w:jc w:val="center"/>
              <w:rPr>
                <w:b/>
              </w:rPr>
            </w:pPr>
            <w:r w:rsidRPr="0044182F">
              <w:rPr>
                <w:b/>
              </w:rPr>
              <w:t>Main Course</w:t>
            </w:r>
          </w:p>
        </w:tc>
      </w:tr>
      <w:tr w:rsidR="00FF653C" w:rsidRPr="0044182F" w14:paraId="2775EAFC" w14:textId="77777777" w:rsidTr="003E4796">
        <w:trPr>
          <w:jc w:val="center"/>
        </w:trPr>
        <w:tc>
          <w:tcPr>
            <w:tcW w:w="3827" w:type="dxa"/>
            <w:shd w:val="clear" w:color="auto" w:fill="F2EE98"/>
            <w:vAlign w:val="center"/>
          </w:tcPr>
          <w:p w14:paraId="4FDF222C" w14:textId="77777777" w:rsidR="00FF653C" w:rsidRPr="0044182F" w:rsidRDefault="00FF653C" w:rsidP="003E4796">
            <w:pPr>
              <w:jc w:val="center"/>
              <w:rPr>
                <w:b/>
              </w:rPr>
            </w:pPr>
            <w:r w:rsidRPr="0044182F">
              <w:rPr>
                <w:b/>
              </w:rPr>
              <w:t>Aksi Aktor</w:t>
            </w:r>
          </w:p>
        </w:tc>
        <w:tc>
          <w:tcPr>
            <w:tcW w:w="3964" w:type="dxa"/>
            <w:shd w:val="clear" w:color="auto" w:fill="F2EE98"/>
            <w:vAlign w:val="center"/>
          </w:tcPr>
          <w:p w14:paraId="3E2EE0E1" w14:textId="77777777" w:rsidR="00FF653C" w:rsidRPr="0044182F" w:rsidRDefault="00FF653C" w:rsidP="003E4796">
            <w:pPr>
              <w:jc w:val="center"/>
              <w:rPr>
                <w:b/>
              </w:rPr>
            </w:pPr>
            <w:r w:rsidRPr="0044182F">
              <w:rPr>
                <w:b/>
              </w:rPr>
              <w:t>Reaksi Sistem</w:t>
            </w:r>
          </w:p>
        </w:tc>
      </w:tr>
      <w:tr w:rsidR="00FF653C" w:rsidRPr="0044182F" w14:paraId="2AF701B9" w14:textId="77777777" w:rsidTr="003E4796">
        <w:trPr>
          <w:jc w:val="center"/>
        </w:trPr>
        <w:tc>
          <w:tcPr>
            <w:tcW w:w="3827" w:type="dxa"/>
            <w:vAlign w:val="center"/>
          </w:tcPr>
          <w:p w14:paraId="71C497D1" w14:textId="2B8753E9" w:rsidR="00FF653C" w:rsidRPr="0044182F" w:rsidRDefault="00435CA8" w:rsidP="00FF2590">
            <w:pPr>
              <w:numPr>
                <w:ilvl w:val="0"/>
                <w:numId w:val="34"/>
              </w:numPr>
              <w:spacing w:after="160"/>
            </w:pPr>
            <w:r>
              <w:t>Guru BK</w:t>
            </w:r>
            <w:r w:rsidR="007B6A3E">
              <w:t>/Bagian IT</w:t>
            </w:r>
            <w:r>
              <w:t xml:space="preserve"> dengan hak aksesnya m</w:t>
            </w:r>
            <w:r w:rsidR="00FF653C">
              <w:t>asuk kedalam sistem dan memiliki menu “Data Absen”</w:t>
            </w:r>
          </w:p>
        </w:tc>
        <w:tc>
          <w:tcPr>
            <w:tcW w:w="3964" w:type="dxa"/>
            <w:vAlign w:val="center"/>
          </w:tcPr>
          <w:p w14:paraId="1E0117B3" w14:textId="77777777" w:rsidR="00FF653C" w:rsidRPr="0044182F" w:rsidRDefault="00FF653C" w:rsidP="003E4796">
            <w:pPr>
              <w:ind w:left="511"/>
            </w:pPr>
          </w:p>
        </w:tc>
      </w:tr>
      <w:tr w:rsidR="00FF653C" w:rsidRPr="0044182F" w14:paraId="00AE2250" w14:textId="77777777" w:rsidTr="003E4796">
        <w:trPr>
          <w:jc w:val="center"/>
        </w:trPr>
        <w:tc>
          <w:tcPr>
            <w:tcW w:w="3827" w:type="dxa"/>
            <w:vAlign w:val="center"/>
          </w:tcPr>
          <w:p w14:paraId="6109EBEC" w14:textId="77777777" w:rsidR="00FF653C" w:rsidRPr="0044182F" w:rsidRDefault="00FF653C" w:rsidP="003E4796">
            <w:pPr>
              <w:ind w:left="510"/>
            </w:pPr>
          </w:p>
        </w:tc>
        <w:tc>
          <w:tcPr>
            <w:tcW w:w="3964" w:type="dxa"/>
            <w:vAlign w:val="center"/>
          </w:tcPr>
          <w:p w14:paraId="54ACB525" w14:textId="3A865B60" w:rsidR="00FF653C" w:rsidRPr="0044182F" w:rsidRDefault="00FF653C" w:rsidP="00FF2590">
            <w:pPr>
              <w:numPr>
                <w:ilvl w:val="0"/>
                <w:numId w:val="34"/>
              </w:numPr>
              <w:spacing w:after="160"/>
              <w:ind w:left="511"/>
            </w:pPr>
            <w:r>
              <w:t xml:space="preserve">Menampilkan seluruh data </w:t>
            </w:r>
            <w:commentRangeStart w:id="5496"/>
            <w:r>
              <w:t>absen</w:t>
            </w:r>
            <w:commentRangeEnd w:id="5496"/>
            <w:r w:rsidR="0036406D">
              <w:rPr>
                <w:rStyle w:val="CommentReference"/>
              </w:rPr>
              <w:commentReference w:id="5496"/>
            </w:r>
          </w:p>
        </w:tc>
      </w:tr>
    </w:tbl>
    <w:p w14:paraId="528CC1AE" w14:textId="77777777" w:rsidR="003640C9" w:rsidRDefault="003640C9">
      <w:pPr>
        <w:pStyle w:val="ListParagraph"/>
        <w:ind w:left="360"/>
        <w:rPr>
          <w:ins w:id="5497" w:author="Rafi Aziizi" w:date="2021-11-14T09:51:00Z"/>
        </w:rPr>
        <w:pPrChange w:id="5498" w:author="Rafi Aziizi" w:date="2021-11-14T09:51:00Z">
          <w:pPr>
            <w:pStyle w:val="ListParagraph"/>
            <w:numPr>
              <w:ilvl w:val="1"/>
              <w:numId w:val="9"/>
            </w:numPr>
            <w:ind w:left="0" w:firstLine="360"/>
          </w:pPr>
        </w:pPrChange>
      </w:pPr>
    </w:p>
    <w:p w14:paraId="70D75524" w14:textId="7A315B69" w:rsidR="00927D1D" w:rsidRDefault="00927D1D" w:rsidP="00932121">
      <w:pPr>
        <w:pStyle w:val="ListParagraph"/>
        <w:numPr>
          <w:ilvl w:val="1"/>
          <w:numId w:val="127"/>
        </w:numPr>
        <w:ind w:left="0" w:firstLine="360"/>
        <w:rPr>
          <w:ins w:id="5499" w:author="Rafi Aziizi" w:date="2021-11-14T09:48:00Z"/>
        </w:rPr>
      </w:pPr>
      <w:ins w:id="5500" w:author="Rafi Aziizi" w:date="2021-11-14T09:43:00Z">
        <w:r>
          <w:t>Edit Absensi</w:t>
        </w:r>
      </w:ins>
    </w:p>
    <w:p w14:paraId="252AD758" w14:textId="50DF06C6" w:rsidR="003640C9" w:rsidRDefault="003640C9">
      <w:pPr>
        <w:pStyle w:val="Caption"/>
        <w:jc w:val="center"/>
        <w:rPr>
          <w:ins w:id="5501" w:author="Rafi Aziizi" w:date="2021-11-14T09:47:00Z"/>
        </w:rPr>
        <w:pPrChange w:id="5502" w:author="Rafi Aziizi" w:date="2021-11-14T09:51:00Z">
          <w:pPr>
            <w:pStyle w:val="ListParagraph"/>
            <w:numPr>
              <w:ilvl w:val="1"/>
              <w:numId w:val="9"/>
            </w:numPr>
            <w:ind w:left="0" w:firstLine="360"/>
          </w:pPr>
        </w:pPrChange>
      </w:pPr>
      <w:ins w:id="5503" w:author="Rafi Aziizi" w:date="2021-11-14T09:48:00Z">
        <w:r>
          <w:t xml:space="preserve">Tabel 3. </w:t>
        </w:r>
      </w:ins>
      <w:ins w:id="5504" w:author="Rafi Aziizi" w:date="2021-11-14T11:08:00Z">
        <w:r w:rsidR="001B2DEA">
          <w:fldChar w:fldCharType="begin"/>
        </w:r>
        <w:r w:rsidR="001B2DEA">
          <w:instrText xml:space="preserve"> SEQ Tabel_3. \* ARABIC </w:instrText>
        </w:r>
      </w:ins>
      <w:r w:rsidR="001B2DEA">
        <w:fldChar w:fldCharType="separate"/>
      </w:r>
      <w:ins w:id="5505" w:author="Rafi Aziizi" w:date="2021-11-14T11:08:00Z">
        <w:r w:rsidR="001B2DEA">
          <w:rPr>
            <w:noProof/>
          </w:rPr>
          <w:t>41</w:t>
        </w:r>
        <w:r w:rsidR="001B2DEA">
          <w:fldChar w:fldCharType="end"/>
        </w:r>
      </w:ins>
      <w:ins w:id="5506" w:author="Rafi Aziizi" w:date="2021-11-14T09:49:00Z">
        <w:r>
          <w:t xml:space="preserve"> Skenario Edit Absensi</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3640C9" w:rsidRPr="00A46E0B" w14:paraId="6062540B" w14:textId="77777777" w:rsidTr="00590A19">
        <w:trPr>
          <w:jc w:val="center"/>
          <w:ins w:id="5507" w:author="Rafi Aziizi" w:date="2021-11-14T09:47:00Z"/>
        </w:trPr>
        <w:tc>
          <w:tcPr>
            <w:tcW w:w="3827" w:type="dxa"/>
            <w:shd w:val="clear" w:color="auto" w:fill="F2EE98"/>
            <w:vAlign w:val="center"/>
          </w:tcPr>
          <w:p w14:paraId="66188117" w14:textId="77777777" w:rsidR="003640C9" w:rsidRPr="0044182F" w:rsidRDefault="003640C9" w:rsidP="00590A19">
            <w:pPr>
              <w:rPr>
                <w:ins w:id="5508" w:author="Rafi Aziizi" w:date="2021-11-14T09:47:00Z"/>
                <w:b/>
              </w:rPr>
            </w:pPr>
            <w:ins w:id="5509" w:author="Rafi Aziizi" w:date="2021-11-14T09:47:00Z">
              <w:r w:rsidRPr="0044182F">
                <w:rPr>
                  <w:b/>
                </w:rPr>
                <w:lastRenderedPageBreak/>
                <w:t>Name</w:t>
              </w:r>
            </w:ins>
          </w:p>
        </w:tc>
        <w:tc>
          <w:tcPr>
            <w:tcW w:w="3964" w:type="dxa"/>
            <w:shd w:val="clear" w:color="auto" w:fill="F2EE98"/>
            <w:vAlign w:val="center"/>
          </w:tcPr>
          <w:p w14:paraId="551D4EBC" w14:textId="45DF9798" w:rsidR="003640C9" w:rsidRPr="00A46E0B" w:rsidRDefault="003640C9" w:rsidP="00590A19">
            <w:pPr>
              <w:rPr>
                <w:ins w:id="5510" w:author="Rafi Aziizi" w:date="2021-11-14T09:47:00Z"/>
              </w:rPr>
            </w:pPr>
            <w:ins w:id="5511" w:author="Rafi Aziizi" w:date="2021-11-14T09:47:00Z">
              <w:r>
                <w:t>Edit  Absensi</w:t>
              </w:r>
            </w:ins>
          </w:p>
        </w:tc>
      </w:tr>
      <w:tr w:rsidR="003640C9" w:rsidRPr="002F6C1D" w14:paraId="40BB8A63" w14:textId="77777777" w:rsidTr="00590A19">
        <w:trPr>
          <w:jc w:val="center"/>
          <w:ins w:id="5512" w:author="Rafi Aziizi" w:date="2021-11-14T09:47:00Z"/>
        </w:trPr>
        <w:tc>
          <w:tcPr>
            <w:tcW w:w="3827" w:type="dxa"/>
            <w:vAlign w:val="center"/>
          </w:tcPr>
          <w:p w14:paraId="373F0A5B" w14:textId="77777777" w:rsidR="003640C9" w:rsidRPr="0044182F" w:rsidRDefault="003640C9" w:rsidP="00590A19">
            <w:pPr>
              <w:rPr>
                <w:ins w:id="5513" w:author="Rafi Aziizi" w:date="2021-11-14T09:47:00Z"/>
                <w:b/>
              </w:rPr>
            </w:pPr>
            <w:ins w:id="5514" w:author="Rafi Aziizi" w:date="2021-11-14T09:47:00Z">
              <w:r w:rsidRPr="0044182F">
                <w:rPr>
                  <w:b/>
                </w:rPr>
                <w:t>ID</w:t>
              </w:r>
            </w:ins>
          </w:p>
        </w:tc>
        <w:tc>
          <w:tcPr>
            <w:tcW w:w="3964" w:type="dxa"/>
            <w:vAlign w:val="center"/>
          </w:tcPr>
          <w:p w14:paraId="087D0F2B" w14:textId="12D6BEBF" w:rsidR="003640C9" w:rsidRPr="002F6C1D" w:rsidRDefault="003640C9" w:rsidP="00590A19">
            <w:pPr>
              <w:rPr>
                <w:ins w:id="5515" w:author="Rafi Aziizi" w:date="2021-11-14T09:47:00Z"/>
              </w:rPr>
            </w:pPr>
            <w:ins w:id="5516" w:author="Rafi Aziizi" w:date="2021-11-14T09:47:00Z">
              <w:r>
                <w:t>RC18.</w:t>
              </w:r>
            </w:ins>
            <w:ins w:id="5517" w:author="Rafi Aziizi" w:date="2021-11-14T09:50:00Z">
              <w:r>
                <w:t>2</w:t>
              </w:r>
            </w:ins>
          </w:p>
        </w:tc>
      </w:tr>
      <w:tr w:rsidR="003640C9" w:rsidRPr="000C722D" w14:paraId="55B86722" w14:textId="77777777" w:rsidTr="00590A19">
        <w:trPr>
          <w:jc w:val="center"/>
          <w:ins w:id="5518" w:author="Rafi Aziizi" w:date="2021-11-14T09:47:00Z"/>
        </w:trPr>
        <w:tc>
          <w:tcPr>
            <w:tcW w:w="3827" w:type="dxa"/>
            <w:vAlign w:val="center"/>
          </w:tcPr>
          <w:p w14:paraId="75B8C06B" w14:textId="77777777" w:rsidR="003640C9" w:rsidRPr="0044182F" w:rsidRDefault="003640C9" w:rsidP="00590A19">
            <w:pPr>
              <w:rPr>
                <w:ins w:id="5519" w:author="Rafi Aziizi" w:date="2021-11-14T09:47:00Z"/>
                <w:b/>
              </w:rPr>
            </w:pPr>
            <w:ins w:id="5520" w:author="Rafi Aziizi" w:date="2021-11-14T09:47:00Z">
              <w:r w:rsidRPr="0044182F">
                <w:rPr>
                  <w:b/>
                </w:rPr>
                <w:t>Description</w:t>
              </w:r>
            </w:ins>
          </w:p>
        </w:tc>
        <w:tc>
          <w:tcPr>
            <w:tcW w:w="3964" w:type="dxa"/>
          </w:tcPr>
          <w:p w14:paraId="4BBABB83" w14:textId="77777777" w:rsidR="003640C9" w:rsidRPr="000C722D" w:rsidRDefault="003640C9" w:rsidP="00590A19">
            <w:pPr>
              <w:rPr>
                <w:ins w:id="5521" w:author="Rafi Aziizi" w:date="2021-11-14T09:47:00Z"/>
              </w:rPr>
            </w:pPr>
            <w:ins w:id="5522" w:author="Rafi Aziizi" w:date="2021-11-14T09:47:00Z">
              <w:r>
                <w:t>Use case ini merupakan use case generalisasi dari menambah, melihat, dan mengubah data absensi</w:t>
              </w:r>
            </w:ins>
          </w:p>
        </w:tc>
      </w:tr>
      <w:tr w:rsidR="003640C9" w:rsidRPr="002F6C1D" w14:paraId="657976D3" w14:textId="77777777" w:rsidTr="00590A19">
        <w:trPr>
          <w:jc w:val="center"/>
          <w:ins w:id="5523" w:author="Rafi Aziizi" w:date="2021-11-14T09:47:00Z"/>
        </w:trPr>
        <w:tc>
          <w:tcPr>
            <w:tcW w:w="3827" w:type="dxa"/>
            <w:vAlign w:val="center"/>
          </w:tcPr>
          <w:p w14:paraId="1E595553" w14:textId="77777777" w:rsidR="003640C9" w:rsidRPr="0044182F" w:rsidRDefault="003640C9" w:rsidP="00590A19">
            <w:pPr>
              <w:rPr>
                <w:ins w:id="5524" w:author="Rafi Aziizi" w:date="2021-11-14T09:47:00Z"/>
                <w:b/>
              </w:rPr>
            </w:pPr>
            <w:ins w:id="5525" w:author="Rafi Aziizi" w:date="2021-11-14T09:47:00Z">
              <w:r w:rsidRPr="0044182F">
                <w:rPr>
                  <w:b/>
                </w:rPr>
                <w:t>Actors</w:t>
              </w:r>
            </w:ins>
          </w:p>
        </w:tc>
        <w:tc>
          <w:tcPr>
            <w:tcW w:w="3964" w:type="dxa"/>
            <w:vAlign w:val="center"/>
          </w:tcPr>
          <w:p w14:paraId="642B200D" w14:textId="77777777" w:rsidR="003640C9" w:rsidRPr="002F6C1D" w:rsidRDefault="003640C9" w:rsidP="00590A19">
            <w:pPr>
              <w:rPr>
                <w:ins w:id="5526" w:author="Rafi Aziizi" w:date="2021-11-14T09:47:00Z"/>
              </w:rPr>
            </w:pPr>
            <w:ins w:id="5527" w:author="Rafi Aziizi" w:date="2021-11-14T09:47:00Z">
              <w:r>
                <w:t>Bag.IT, Guru BK.</w:t>
              </w:r>
            </w:ins>
          </w:p>
        </w:tc>
      </w:tr>
      <w:tr w:rsidR="003640C9" w:rsidRPr="007B7AB3" w14:paraId="2CE3C658" w14:textId="77777777" w:rsidTr="00590A19">
        <w:trPr>
          <w:jc w:val="center"/>
          <w:ins w:id="5528" w:author="Rafi Aziizi" w:date="2021-11-14T09:47:00Z"/>
        </w:trPr>
        <w:tc>
          <w:tcPr>
            <w:tcW w:w="3827" w:type="dxa"/>
            <w:vAlign w:val="center"/>
          </w:tcPr>
          <w:p w14:paraId="7FD07043" w14:textId="77777777" w:rsidR="003640C9" w:rsidRPr="0044182F" w:rsidRDefault="003640C9" w:rsidP="00590A19">
            <w:pPr>
              <w:rPr>
                <w:ins w:id="5529" w:author="Rafi Aziizi" w:date="2021-11-14T09:47:00Z"/>
                <w:b/>
              </w:rPr>
            </w:pPr>
            <w:ins w:id="5530" w:author="Rafi Aziizi" w:date="2021-11-14T09:47:00Z">
              <w:r w:rsidRPr="0044182F">
                <w:rPr>
                  <w:b/>
                </w:rPr>
                <w:t>Frequency of Use</w:t>
              </w:r>
            </w:ins>
          </w:p>
        </w:tc>
        <w:tc>
          <w:tcPr>
            <w:tcW w:w="3964" w:type="dxa"/>
            <w:vAlign w:val="center"/>
          </w:tcPr>
          <w:p w14:paraId="7A6FC4F4" w14:textId="77777777" w:rsidR="003640C9" w:rsidRPr="007B7AB3" w:rsidRDefault="003640C9" w:rsidP="00590A19">
            <w:pPr>
              <w:rPr>
                <w:ins w:id="5531" w:author="Rafi Aziizi" w:date="2021-11-14T09:47:00Z"/>
                <w:i/>
                <w:iCs/>
              </w:rPr>
            </w:pPr>
            <w:ins w:id="5532" w:author="Rafi Aziizi" w:date="2021-11-14T09:47:00Z">
              <w:r>
                <w:rPr>
                  <w:i/>
                  <w:iCs/>
                </w:rPr>
                <w:t>Conditional</w:t>
              </w:r>
            </w:ins>
          </w:p>
        </w:tc>
      </w:tr>
      <w:tr w:rsidR="003640C9" w:rsidRPr="0044182F" w14:paraId="36AD81C4" w14:textId="77777777" w:rsidTr="00590A19">
        <w:trPr>
          <w:jc w:val="center"/>
          <w:ins w:id="5533" w:author="Rafi Aziizi" w:date="2021-11-14T09:47:00Z"/>
        </w:trPr>
        <w:tc>
          <w:tcPr>
            <w:tcW w:w="3827" w:type="dxa"/>
            <w:vAlign w:val="center"/>
          </w:tcPr>
          <w:p w14:paraId="393CE1A1" w14:textId="77777777" w:rsidR="003640C9" w:rsidRPr="0044182F" w:rsidRDefault="003640C9" w:rsidP="00590A19">
            <w:pPr>
              <w:rPr>
                <w:ins w:id="5534" w:author="Rafi Aziizi" w:date="2021-11-14T09:47:00Z"/>
                <w:b/>
              </w:rPr>
            </w:pPr>
            <w:ins w:id="5535" w:author="Rafi Aziizi" w:date="2021-11-14T09:47:00Z">
              <w:r w:rsidRPr="0044182F">
                <w:rPr>
                  <w:b/>
                </w:rPr>
                <w:t>Triggers</w:t>
              </w:r>
            </w:ins>
          </w:p>
        </w:tc>
        <w:tc>
          <w:tcPr>
            <w:tcW w:w="3964" w:type="dxa"/>
            <w:vAlign w:val="center"/>
          </w:tcPr>
          <w:p w14:paraId="6FA8B826" w14:textId="3AFFAE7B" w:rsidR="003640C9" w:rsidRPr="00FF653C" w:rsidRDefault="003640C9" w:rsidP="00590A19">
            <w:pPr>
              <w:rPr>
                <w:ins w:id="5536" w:author="Rafi Aziizi" w:date="2021-11-14T09:47:00Z"/>
              </w:rPr>
            </w:pPr>
            <w:ins w:id="5537" w:author="Rafi Aziizi" w:date="2021-11-14T09:50:00Z">
              <w:r>
                <w:t>-</w:t>
              </w:r>
            </w:ins>
          </w:p>
        </w:tc>
      </w:tr>
      <w:tr w:rsidR="003640C9" w:rsidRPr="0081005E" w14:paraId="56847139" w14:textId="77777777" w:rsidTr="00590A19">
        <w:trPr>
          <w:jc w:val="center"/>
          <w:ins w:id="5538" w:author="Rafi Aziizi" w:date="2021-11-14T09:47:00Z"/>
        </w:trPr>
        <w:tc>
          <w:tcPr>
            <w:tcW w:w="3827" w:type="dxa"/>
            <w:vAlign w:val="center"/>
          </w:tcPr>
          <w:p w14:paraId="39580EB3" w14:textId="77777777" w:rsidR="003640C9" w:rsidRPr="0044182F" w:rsidRDefault="003640C9" w:rsidP="00590A19">
            <w:pPr>
              <w:rPr>
                <w:ins w:id="5539" w:author="Rafi Aziizi" w:date="2021-11-14T09:47:00Z"/>
                <w:b/>
              </w:rPr>
            </w:pPr>
            <w:ins w:id="5540" w:author="Rafi Aziizi" w:date="2021-11-14T09:47:00Z">
              <w:r w:rsidRPr="0044182F">
                <w:rPr>
                  <w:b/>
                </w:rPr>
                <w:t>Pre-Conditions</w:t>
              </w:r>
            </w:ins>
          </w:p>
        </w:tc>
        <w:tc>
          <w:tcPr>
            <w:tcW w:w="3964" w:type="dxa"/>
            <w:vAlign w:val="center"/>
          </w:tcPr>
          <w:p w14:paraId="0238C259" w14:textId="39D888C2" w:rsidR="003640C9" w:rsidRPr="0081005E" w:rsidRDefault="003640C9" w:rsidP="00590A19">
            <w:pPr>
              <w:rPr>
                <w:ins w:id="5541" w:author="Rafi Aziizi" w:date="2021-11-14T09:47:00Z"/>
                <w:i/>
                <w:iCs/>
              </w:rPr>
            </w:pPr>
            <w:ins w:id="5542" w:author="Rafi Aziizi" w:date="2021-11-14T09:50:00Z">
              <w:r>
                <w:t>Status absensi siswa belum diperbaharui</w:t>
              </w:r>
            </w:ins>
          </w:p>
        </w:tc>
      </w:tr>
      <w:tr w:rsidR="003640C9" w:rsidRPr="0048762E" w14:paraId="36DF4CA8" w14:textId="77777777" w:rsidTr="00590A19">
        <w:trPr>
          <w:jc w:val="center"/>
          <w:ins w:id="5543" w:author="Rafi Aziizi" w:date="2021-11-14T09:47:00Z"/>
        </w:trPr>
        <w:tc>
          <w:tcPr>
            <w:tcW w:w="3827" w:type="dxa"/>
            <w:vAlign w:val="center"/>
          </w:tcPr>
          <w:p w14:paraId="31F88DF3" w14:textId="77777777" w:rsidR="003640C9" w:rsidRPr="0044182F" w:rsidRDefault="003640C9" w:rsidP="003640C9">
            <w:pPr>
              <w:rPr>
                <w:ins w:id="5544" w:author="Rafi Aziizi" w:date="2021-11-14T09:47:00Z"/>
                <w:b/>
              </w:rPr>
            </w:pPr>
            <w:ins w:id="5545" w:author="Rafi Aziizi" w:date="2021-11-14T09:47:00Z">
              <w:r w:rsidRPr="0044182F">
                <w:rPr>
                  <w:b/>
                </w:rPr>
                <w:t>Post-Conditions</w:t>
              </w:r>
            </w:ins>
          </w:p>
        </w:tc>
        <w:tc>
          <w:tcPr>
            <w:tcW w:w="3964" w:type="dxa"/>
            <w:vAlign w:val="center"/>
          </w:tcPr>
          <w:p w14:paraId="276A5F86" w14:textId="2F8CA260" w:rsidR="003640C9" w:rsidRPr="0048762E" w:rsidRDefault="003640C9" w:rsidP="003640C9">
            <w:pPr>
              <w:rPr>
                <w:ins w:id="5546" w:author="Rafi Aziizi" w:date="2021-11-14T09:47:00Z"/>
              </w:rPr>
            </w:pPr>
            <w:ins w:id="5547" w:author="Rafi Aziizi" w:date="2021-11-14T09:50:00Z">
              <w:r>
                <w:t>Status absensi siswa sudah diperbaharui</w:t>
              </w:r>
            </w:ins>
          </w:p>
        </w:tc>
      </w:tr>
      <w:tr w:rsidR="003640C9" w:rsidRPr="0044182F" w14:paraId="3DFB5D18" w14:textId="77777777" w:rsidTr="00590A19">
        <w:trPr>
          <w:jc w:val="center"/>
          <w:ins w:id="5548" w:author="Rafi Aziizi" w:date="2021-11-14T09:47:00Z"/>
        </w:trPr>
        <w:tc>
          <w:tcPr>
            <w:tcW w:w="7791" w:type="dxa"/>
            <w:gridSpan w:val="2"/>
            <w:shd w:val="clear" w:color="auto" w:fill="F2EE98"/>
            <w:vAlign w:val="center"/>
          </w:tcPr>
          <w:p w14:paraId="2F8C8C9E" w14:textId="77777777" w:rsidR="003640C9" w:rsidRPr="0044182F" w:rsidRDefault="003640C9" w:rsidP="003640C9">
            <w:pPr>
              <w:jc w:val="center"/>
              <w:rPr>
                <w:ins w:id="5549" w:author="Rafi Aziizi" w:date="2021-11-14T09:47:00Z"/>
                <w:b/>
              </w:rPr>
            </w:pPr>
            <w:ins w:id="5550" w:author="Rafi Aziizi" w:date="2021-11-14T09:47:00Z">
              <w:r w:rsidRPr="0044182F">
                <w:rPr>
                  <w:b/>
                </w:rPr>
                <w:t>Main Course</w:t>
              </w:r>
            </w:ins>
          </w:p>
        </w:tc>
      </w:tr>
      <w:tr w:rsidR="003640C9" w:rsidRPr="0044182F" w14:paraId="0A73233E" w14:textId="77777777" w:rsidTr="00590A19">
        <w:trPr>
          <w:jc w:val="center"/>
          <w:ins w:id="5551" w:author="Rafi Aziizi" w:date="2021-11-14T09:47:00Z"/>
        </w:trPr>
        <w:tc>
          <w:tcPr>
            <w:tcW w:w="3827" w:type="dxa"/>
            <w:shd w:val="clear" w:color="auto" w:fill="F2EE98"/>
            <w:vAlign w:val="center"/>
          </w:tcPr>
          <w:p w14:paraId="6F2F376F" w14:textId="77777777" w:rsidR="003640C9" w:rsidRPr="0044182F" w:rsidRDefault="003640C9" w:rsidP="003640C9">
            <w:pPr>
              <w:jc w:val="center"/>
              <w:rPr>
                <w:ins w:id="5552" w:author="Rafi Aziizi" w:date="2021-11-14T09:47:00Z"/>
                <w:b/>
              </w:rPr>
            </w:pPr>
            <w:ins w:id="5553" w:author="Rafi Aziizi" w:date="2021-11-14T09:47:00Z">
              <w:r w:rsidRPr="0044182F">
                <w:rPr>
                  <w:b/>
                </w:rPr>
                <w:t>Aksi Aktor</w:t>
              </w:r>
            </w:ins>
          </w:p>
        </w:tc>
        <w:tc>
          <w:tcPr>
            <w:tcW w:w="3964" w:type="dxa"/>
            <w:shd w:val="clear" w:color="auto" w:fill="F2EE98"/>
            <w:vAlign w:val="center"/>
          </w:tcPr>
          <w:p w14:paraId="016E95BD" w14:textId="77777777" w:rsidR="003640C9" w:rsidRPr="0044182F" w:rsidRDefault="003640C9" w:rsidP="003640C9">
            <w:pPr>
              <w:jc w:val="center"/>
              <w:rPr>
                <w:ins w:id="5554" w:author="Rafi Aziizi" w:date="2021-11-14T09:47:00Z"/>
                <w:b/>
              </w:rPr>
            </w:pPr>
            <w:ins w:id="5555" w:author="Rafi Aziizi" w:date="2021-11-14T09:47:00Z">
              <w:r w:rsidRPr="0044182F">
                <w:rPr>
                  <w:b/>
                </w:rPr>
                <w:t>Reaksi Sistem</w:t>
              </w:r>
            </w:ins>
          </w:p>
        </w:tc>
      </w:tr>
      <w:tr w:rsidR="003640C9" w:rsidRPr="0044182F" w14:paraId="3D124900" w14:textId="77777777" w:rsidTr="00590A19">
        <w:trPr>
          <w:jc w:val="center"/>
          <w:ins w:id="5556" w:author="Rafi Aziizi" w:date="2021-11-14T09:47:00Z"/>
        </w:trPr>
        <w:tc>
          <w:tcPr>
            <w:tcW w:w="3827" w:type="dxa"/>
            <w:vAlign w:val="center"/>
          </w:tcPr>
          <w:p w14:paraId="7E1BC21C" w14:textId="77777777" w:rsidR="003640C9" w:rsidRPr="0044182F" w:rsidRDefault="003640C9" w:rsidP="003640C9">
            <w:pPr>
              <w:numPr>
                <w:ilvl w:val="0"/>
                <w:numId w:val="126"/>
              </w:numPr>
              <w:spacing w:after="160"/>
              <w:rPr>
                <w:ins w:id="5557" w:author="Rafi Aziizi" w:date="2021-11-14T09:47:00Z"/>
              </w:rPr>
            </w:pPr>
            <w:ins w:id="5558" w:author="Rafi Aziizi" w:date="2021-11-14T09:47:00Z">
              <w:r>
                <w:t>Guru BK/Bagian IT dengan hak aksesnya masuk kedalam sistem dan memiliki menu “Data Absen”</w:t>
              </w:r>
            </w:ins>
          </w:p>
        </w:tc>
        <w:tc>
          <w:tcPr>
            <w:tcW w:w="3964" w:type="dxa"/>
            <w:vAlign w:val="center"/>
          </w:tcPr>
          <w:p w14:paraId="09F2A78C" w14:textId="77777777" w:rsidR="003640C9" w:rsidRPr="0044182F" w:rsidRDefault="003640C9" w:rsidP="003640C9">
            <w:pPr>
              <w:ind w:left="511"/>
              <w:rPr>
                <w:ins w:id="5559" w:author="Rafi Aziizi" w:date="2021-11-14T09:47:00Z"/>
              </w:rPr>
            </w:pPr>
          </w:p>
        </w:tc>
      </w:tr>
      <w:tr w:rsidR="003640C9" w:rsidRPr="0044182F" w14:paraId="3839DE14" w14:textId="77777777" w:rsidTr="00590A19">
        <w:trPr>
          <w:jc w:val="center"/>
          <w:ins w:id="5560" w:author="Rafi Aziizi" w:date="2021-11-14T09:47:00Z"/>
        </w:trPr>
        <w:tc>
          <w:tcPr>
            <w:tcW w:w="3827" w:type="dxa"/>
            <w:vAlign w:val="center"/>
          </w:tcPr>
          <w:p w14:paraId="0187661C" w14:textId="77777777" w:rsidR="003640C9" w:rsidRPr="0044182F" w:rsidRDefault="003640C9" w:rsidP="003640C9">
            <w:pPr>
              <w:ind w:left="510"/>
              <w:rPr>
                <w:ins w:id="5561" w:author="Rafi Aziizi" w:date="2021-11-14T09:47:00Z"/>
              </w:rPr>
            </w:pPr>
          </w:p>
        </w:tc>
        <w:tc>
          <w:tcPr>
            <w:tcW w:w="3964" w:type="dxa"/>
            <w:vAlign w:val="center"/>
          </w:tcPr>
          <w:p w14:paraId="4265033C" w14:textId="77777777" w:rsidR="003640C9" w:rsidRPr="0044182F" w:rsidRDefault="003640C9" w:rsidP="003640C9">
            <w:pPr>
              <w:numPr>
                <w:ilvl w:val="0"/>
                <w:numId w:val="126"/>
              </w:numPr>
              <w:spacing w:after="160"/>
              <w:ind w:left="511"/>
              <w:rPr>
                <w:ins w:id="5562" w:author="Rafi Aziizi" w:date="2021-11-14T09:47:00Z"/>
              </w:rPr>
            </w:pPr>
            <w:ins w:id="5563" w:author="Rafi Aziizi" w:date="2021-11-14T09:47:00Z">
              <w:r>
                <w:t xml:space="preserve">Menampilkan seluruh data </w:t>
              </w:r>
              <w:commentRangeStart w:id="5564"/>
              <w:r>
                <w:t>absen</w:t>
              </w:r>
              <w:commentRangeEnd w:id="5564"/>
              <w:r>
                <w:rPr>
                  <w:rStyle w:val="CommentReference"/>
                </w:rPr>
                <w:commentReference w:id="5564"/>
              </w:r>
            </w:ins>
          </w:p>
        </w:tc>
      </w:tr>
      <w:tr w:rsidR="003640C9" w14:paraId="154B493F" w14:textId="77777777" w:rsidTr="00590A19">
        <w:trPr>
          <w:jc w:val="center"/>
          <w:ins w:id="5565" w:author="Rafi Aziizi" w:date="2021-11-14T09:47:00Z"/>
        </w:trPr>
        <w:tc>
          <w:tcPr>
            <w:tcW w:w="3827" w:type="dxa"/>
            <w:vAlign w:val="center"/>
          </w:tcPr>
          <w:p w14:paraId="1F097CEF" w14:textId="77777777" w:rsidR="003640C9" w:rsidRPr="0044182F" w:rsidRDefault="003640C9" w:rsidP="003640C9">
            <w:pPr>
              <w:pStyle w:val="ListParagraph"/>
              <w:numPr>
                <w:ilvl w:val="0"/>
                <w:numId w:val="126"/>
              </w:numPr>
              <w:ind w:left="450"/>
              <w:rPr>
                <w:ins w:id="5566" w:author="Rafi Aziizi" w:date="2021-11-14T09:47:00Z"/>
              </w:rPr>
            </w:pPr>
            <w:ins w:id="5567" w:author="Rafi Aziizi" w:date="2021-11-14T09:47:00Z">
              <w:r>
                <w:t xml:space="preserve">Mengelola data lalu menekan </w:t>
              </w:r>
              <w:r>
                <w:rPr>
                  <w:i/>
                  <w:iCs/>
                </w:rPr>
                <w:t>button “Update”</w:t>
              </w:r>
            </w:ins>
          </w:p>
        </w:tc>
        <w:tc>
          <w:tcPr>
            <w:tcW w:w="3964" w:type="dxa"/>
            <w:vAlign w:val="center"/>
          </w:tcPr>
          <w:p w14:paraId="4A0AA43B" w14:textId="77777777" w:rsidR="003640C9" w:rsidRDefault="003640C9" w:rsidP="003640C9">
            <w:pPr>
              <w:spacing w:after="160"/>
              <w:rPr>
                <w:ins w:id="5568" w:author="Rafi Aziizi" w:date="2021-11-14T09:47:00Z"/>
              </w:rPr>
            </w:pPr>
          </w:p>
        </w:tc>
      </w:tr>
      <w:tr w:rsidR="003640C9" w14:paraId="1E42E0B7" w14:textId="77777777" w:rsidTr="00590A19">
        <w:trPr>
          <w:jc w:val="center"/>
          <w:ins w:id="5569" w:author="Rafi Aziizi" w:date="2021-11-14T09:47:00Z"/>
        </w:trPr>
        <w:tc>
          <w:tcPr>
            <w:tcW w:w="3827" w:type="dxa"/>
            <w:vAlign w:val="center"/>
          </w:tcPr>
          <w:p w14:paraId="0445B940" w14:textId="77777777" w:rsidR="003640C9" w:rsidRDefault="003640C9" w:rsidP="003640C9">
            <w:pPr>
              <w:pStyle w:val="ListParagraph"/>
              <w:ind w:left="450"/>
              <w:rPr>
                <w:ins w:id="5570" w:author="Rafi Aziizi" w:date="2021-11-14T09:47:00Z"/>
              </w:rPr>
            </w:pPr>
          </w:p>
        </w:tc>
        <w:tc>
          <w:tcPr>
            <w:tcW w:w="3964" w:type="dxa"/>
            <w:vAlign w:val="center"/>
          </w:tcPr>
          <w:p w14:paraId="01E08B0B" w14:textId="77777777" w:rsidR="003640C9" w:rsidRDefault="003640C9">
            <w:pPr>
              <w:pStyle w:val="ListParagraph"/>
              <w:keepNext/>
              <w:numPr>
                <w:ilvl w:val="0"/>
                <w:numId w:val="126"/>
              </w:numPr>
              <w:spacing w:after="160"/>
              <w:ind w:left="468"/>
              <w:rPr>
                <w:ins w:id="5571" w:author="Rafi Aziizi" w:date="2021-11-14T09:47:00Z"/>
              </w:rPr>
              <w:pPrChange w:id="5572" w:author="Rafi Aziizi" w:date="2021-11-14T09:48:00Z">
                <w:pPr>
                  <w:pStyle w:val="ListParagraph"/>
                  <w:numPr>
                    <w:numId w:val="126"/>
                  </w:numPr>
                  <w:spacing w:after="160"/>
                  <w:ind w:left="468" w:hanging="360"/>
                </w:pPr>
              </w:pPrChange>
            </w:pPr>
            <w:ins w:id="5573" w:author="Rafi Aziizi" w:date="2021-11-14T09:47:00Z">
              <w:r>
                <w:t xml:space="preserve">Menyimpan data hasil pengelolaan kedalam </w:t>
              </w:r>
              <w:r>
                <w:rPr>
                  <w:i/>
                  <w:iCs/>
                </w:rPr>
                <w:t>database</w:t>
              </w:r>
              <w:r>
                <w:t>.</w:t>
              </w:r>
            </w:ins>
          </w:p>
        </w:tc>
      </w:tr>
    </w:tbl>
    <w:p w14:paraId="6B3E261C" w14:textId="77777777" w:rsidR="003640C9" w:rsidRDefault="003640C9">
      <w:pPr>
        <w:pStyle w:val="ListParagraph"/>
        <w:ind w:left="360"/>
        <w:rPr>
          <w:ins w:id="5574" w:author="Rafi Aziizi" w:date="2021-11-14T09:51:00Z"/>
        </w:rPr>
        <w:pPrChange w:id="5575" w:author="Rafi Aziizi" w:date="2021-11-14T09:51:00Z">
          <w:pPr>
            <w:pStyle w:val="ListParagraph"/>
            <w:numPr>
              <w:ilvl w:val="1"/>
              <w:numId w:val="9"/>
            </w:numPr>
            <w:ind w:left="0" w:firstLine="360"/>
          </w:pPr>
        </w:pPrChange>
      </w:pPr>
    </w:p>
    <w:p w14:paraId="65507961" w14:textId="5C48AC49" w:rsidR="00927D1D" w:rsidRDefault="00927D1D">
      <w:pPr>
        <w:pStyle w:val="ListParagraph"/>
        <w:numPr>
          <w:ilvl w:val="1"/>
          <w:numId w:val="127"/>
        </w:numPr>
        <w:ind w:left="0" w:firstLine="360"/>
        <w:rPr>
          <w:ins w:id="5576" w:author="Rafi Aziizi" w:date="2021-11-14T09:42:00Z"/>
        </w:rPr>
        <w:pPrChange w:id="5577" w:author="Rafi Aziizi" w:date="2021-11-14T09:52:00Z">
          <w:pPr>
            <w:pStyle w:val="Caption"/>
            <w:keepNext/>
            <w:jc w:val="center"/>
          </w:pPr>
        </w:pPrChange>
      </w:pPr>
      <w:ins w:id="5578" w:author="Rafi Aziizi" w:date="2021-11-14T09:43:00Z">
        <w:r>
          <w:t>Tambah Absensi</w:t>
        </w:r>
      </w:ins>
    </w:p>
    <w:p w14:paraId="51B50D26" w14:textId="4A178AEF" w:rsidR="003640C9" w:rsidRDefault="003640C9">
      <w:pPr>
        <w:pStyle w:val="Caption"/>
        <w:keepNext/>
        <w:jc w:val="center"/>
        <w:rPr>
          <w:ins w:id="5579" w:author="Rafi Aziizi" w:date="2021-11-14T09:52:00Z"/>
        </w:rPr>
        <w:pPrChange w:id="5580" w:author="Rafi Aziizi" w:date="2021-11-14T09:52:00Z">
          <w:pPr/>
        </w:pPrChange>
      </w:pPr>
      <w:ins w:id="5581" w:author="Rafi Aziizi" w:date="2021-11-14T09:52:00Z">
        <w:r>
          <w:t xml:space="preserve">Tabel 3. </w:t>
        </w:r>
      </w:ins>
      <w:ins w:id="5582" w:author="Rafi Aziizi" w:date="2021-11-14T11:08:00Z">
        <w:r w:rsidR="001B2DEA">
          <w:fldChar w:fldCharType="begin"/>
        </w:r>
        <w:r w:rsidR="001B2DEA">
          <w:instrText xml:space="preserve"> SEQ Tabel_3. \* ARABIC </w:instrText>
        </w:r>
      </w:ins>
      <w:r w:rsidR="001B2DEA">
        <w:fldChar w:fldCharType="separate"/>
      </w:r>
      <w:ins w:id="5583" w:author="Rafi Aziizi" w:date="2021-11-14T11:08:00Z">
        <w:r w:rsidR="001B2DEA">
          <w:rPr>
            <w:noProof/>
          </w:rPr>
          <w:t>42</w:t>
        </w:r>
        <w:r w:rsidR="001B2DEA">
          <w:fldChar w:fldCharType="end"/>
        </w:r>
      </w:ins>
      <w:ins w:id="5584" w:author="Rafi Aziizi" w:date="2021-11-14T09:52:00Z">
        <w:r>
          <w:t xml:space="preserve"> Tambah Absensi</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27D1D" w:rsidRPr="00A46E0B" w14:paraId="144D9C8D" w14:textId="77777777" w:rsidTr="00590A19">
        <w:trPr>
          <w:jc w:val="center"/>
          <w:ins w:id="5585" w:author="Rafi Aziizi" w:date="2021-11-14T09:42:00Z"/>
        </w:trPr>
        <w:tc>
          <w:tcPr>
            <w:tcW w:w="3827" w:type="dxa"/>
            <w:shd w:val="clear" w:color="auto" w:fill="F2EE98"/>
            <w:vAlign w:val="center"/>
          </w:tcPr>
          <w:p w14:paraId="5B4D779F" w14:textId="77777777" w:rsidR="00927D1D" w:rsidRPr="0044182F" w:rsidRDefault="00927D1D" w:rsidP="00590A19">
            <w:pPr>
              <w:rPr>
                <w:ins w:id="5586" w:author="Rafi Aziizi" w:date="2021-11-14T09:42:00Z"/>
                <w:b/>
              </w:rPr>
            </w:pPr>
            <w:ins w:id="5587" w:author="Rafi Aziizi" w:date="2021-11-14T09:42:00Z">
              <w:r w:rsidRPr="0044182F">
                <w:rPr>
                  <w:b/>
                </w:rPr>
                <w:t>Name</w:t>
              </w:r>
            </w:ins>
          </w:p>
        </w:tc>
        <w:tc>
          <w:tcPr>
            <w:tcW w:w="3964" w:type="dxa"/>
            <w:shd w:val="clear" w:color="auto" w:fill="F2EE98"/>
            <w:vAlign w:val="center"/>
          </w:tcPr>
          <w:p w14:paraId="45F2F27E" w14:textId="2C6B9643" w:rsidR="00927D1D" w:rsidRPr="00A46E0B" w:rsidRDefault="00927D1D" w:rsidP="00590A19">
            <w:pPr>
              <w:rPr>
                <w:ins w:id="5588" w:author="Rafi Aziizi" w:date="2021-11-14T09:42:00Z"/>
              </w:rPr>
            </w:pPr>
            <w:ins w:id="5589" w:author="Rafi Aziizi" w:date="2021-11-14T09:43:00Z">
              <w:r>
                <w:t xml:space="preserve">Tambah </w:t>
              </w:r>
            </w:ins>
            <w:ins w:id="5590" w:author="Rafi Aziizi" w:date="2021-11-14T09:42:00Z">
              <w:r>
                <w:t>Absen</w:t>
              </w:r>
            </w:ins>
            <w:ins w:id="5591" w:author="Rafi Aziizi" w:date="2021-11-14T09:43:00Z">
              <w:r>
                <w:t>si</w:t>
              </w:r>
            </w:ins>
          </w:p>
        </w:tc>
      </w:tr>
      <w:tr w:rsidR="00927D1D" w:rsidRPr="002F6C1D" w14:paraId="32693722" w14:textId="77777777" w:rsidTr="00590A19">
        <w:trPr>
          <w:jc w:val="center"/>
          <w:ins w:id="5592" w:author="Rafi Aziizi" w:date="2021-11-14T09:42:00Z"/>
        </w:trPr>
        <w:tc>
          <w:tcPr>
            <w:tcW w:w="3827" w:type="dxa"/>
            <w:vAlign w:val="center"/>
          </w:tcPr>
          <w:p w14:paraId="007B795C" w14:textId="77777777" w:rsidR="00927D1D" w:rsidRPr="0044182F" w:rsidRDefault="00927D1D" w:rsidP="00590A19">
            <w:pPr>
              <w:rPr>
                <w:ins w:id="5593" w:author="Rafi Aziizi" w:date="2021-11-14T09:42:00Z"/>
                <w:b/>
              </w:rPr>
            </w:pPr>
            <w:ins w:id="5594" w:author="Rafi Aziizi" w:date="2021-11-14T09:42:00Z">
              <w:r w:rsidRPr="0044182F">
                <w:rPr>
                  <w:b/>
                </w:rPr>
                <w:t>ID</w:t>
              </w:r>
            </w:ins>
          </w:p>
        </w:tc>
        <w:tc>
          <w:tcPr>
            <w:tcW w:w="3964" w:type="dxa"/>
            <w:vAlign w:val="center"/>
          </w:tcPr>
          <w:p w14:paraId="1BEB7160" w14:textId="4DD0F5D0" w:rsidR="00927D1D" w:rsidRPr="002F6C1D" w:rsidRDefault="00927D1D" w:rsidP="00590A19">
            <w:pPr>
              <w:rPr>
                <w:ins w:id="5595" w:author="Rafi Aziizi" w:date="2021-11-14T09:42:00Z"/>
              </w:rPr>
            </w:pPr>
            <w:ins w:id="5596" w:author="Rafi Aziizi" w:date="2021-11-14T09:42:00Z">
              <w:r>
                <w:t>RC1</w:t>
              </w:r>
            </w:ins>
            <w:ins w:id="5597" w:author="Rafi Aziizi" w:date="2021-11-14T09:45:00Z">
              <w:r>
                <w:t>8.3</w:t>
              </w:r>
            </w:ins>
          </w:p>
        </w:tc>
      </w:tr>
      <w:tr w:rsidR="00927D1D" w:rsidRPr="000C722D" w14:paraId="56F2701B" w14:textId="77777777" w:rsidTr="00590A19">
        <w:trPr>
          <w:jc w:val="center"/>
          <w:ins w:id="5598" w:author="Rafi Aziizi" w:date="2021-11-14T09:42:00Z"/>
        </w:trPr>
        <w:tc>
          <w:tcPr>
            <w:tcW w:w="3827" w:type="dxa"/>
            <w:vAlign w:val="center"/>
          </w:tcPr>
          <w:p w14:paraId="0974EEBB" w14:textId="77777777" w:rsidR="00927D1D" w:rsidRPr="0044182F" w:rsidRDefault="00927D1D" w:rsidP="00590A19">
            <w:pPr>
              <w:rPr>
                <w:ins w:id="5599" w:author="Rafi Aziizi" w:date="2021-11-14T09:42:00Z"/>
                <w:b/>
              </w:rPr>
            </w:pPr>
            <w:ins w:id="5600" w:author="Rafi Aziizi" w:date="2021-11-14T09:42:00Z">
              <w:r w:rsidRPr="0044182F">
                <w:rPr>
                  <w:b/>
                </w:rPr>
                <w:t>Description</w:t>
              </w:r>
            </w:ins>
          </w:p>
        </w:tc>
        <w:tc>
          <w:tcPr>
            <w:tcW w:w="3964" w:type="dxa"/>
          </w:tcPr>
          <w:p w14:paraId="65F72FD2" w14:textId="77777777" w:rsidR="00927D1D" w:rsidRPr="000C722D" w:rsidRDefault="00927D1D" w:rsidP="00590A19">
            <w:pPr>
              <w:rPr>
                <w:ins w:id="5601" w:author="Rafi Aziizi" w:date="2021-11-14T09:42:00Z"/>
              </w:rPr>
            </w:pPr>
            <w:ins w:id="5602" w:author="Rafi Aziizi" w:date="2021-11-14T09:42:00Z">
              <w:r>
                <w:t xml:space="preserve">Use case ini merupakan use case yang </w:t>
              </w:r>
              <w:r>
                <w:lastRenderedPageBreak/>
                <w:t xml:space="preserve">meenggambarkan proses </w:t>
              </w:r>
              <w:r w:rsidRPr="00022F71">
                <w:rPr>
                  <w:i/>
                  <w:iCs/>
                </w:rPr>
                <w:t>scanning</w:t>
              </w:r>
              <w:r>
                <w:t xml:space="preserve"> kartu RFID oleh siswa</w:t>
              </w:r>
            </w:ins>
          </w:p>
        </w:tc>
      </w:tr>
      <w:tr w:rsidR="00927D1D" w:rsidRPr="002F6C1D" w14:paraId="3A26AE01" w14:textId="77777777" w:rsidTr="00590A19">
        <w:trPr>
          <w:jc w:val="center"/>
          <w:ins w:id="5603" w:author="Rafi Aziizi" w:date="2021-11-14T09:42:00Z"/>
        </w:trPr>
        <w:tc>
          <w:tcPr>
            <w:tcW w:w="3827" w:type="dxa"/>
            <w:vAlign w:val="center"/>
          </w:tcPr>
          <w:p w14:paraId="2DC391AE" w14:textId="77777777" w:rsidR="00927D1D" w:rsidRPr="0044182F" w:rsidRDefault="00927D1D" w:rsidP="00590A19">
            <w:pPr>
              <w:rPr>
                <w:ins w:id="5604" w:author="Rafi Aziizi" w:date="2021-11-14T09:42:00Z"/>
                <w:b/>
              </w:rPr>
            </w:pPr>
            <w:ins w:id="5605" w:author="Rafi Aziizi" w:date="2021-11-14T09:42:00Z">
              <w:r w:rsidRPr="0044182F">
                <w:rPr>
                  <w:b/>
                </w:rPr>
                <w:lastRenderedPageBreak/>
                <w:t>Actors</w:t>
              </w:r>
            </w:ins>
          </w:p>
        </w:tc>
        <w:tc>
          <w:tcPr>
            <w:tcW w:w="3964" w:type="dxa"/>
            <w:vAlign w:val="center"/>
          </w:tcPr>
          <w:p w14:paraId="42B879D5" w14:textId="77777777" w:rsidR="00927D1D" w:rsidRPr="002F6C1D" w:rsidRDefault="00927D1D" w:rsidP="00590A19">
            <w:pPr>
              <w:rPr>
                <w:ins w:id="5606" w:author="Rafi Aziizi" w:date="2021-11-14T09:42:00Z"/>
              </w:rPr>
            </w:pPr>
            <w:ins w:id="5607" w:author="Rafi Aziizi" w:date="2021-11-14T09:42:00Z">
              <w:r>
                <w:t>siswa</w:t>
              </w:r>
            </w:ins>
          </w:p>
        </w:tc>
      </w:tr>
      <w:tr w:rsidR="00927D1D" w:rsidRPr="007B7AB3" w14:paraId="3CFB8DCB" w14:textId="77777777" w:rsidTr="00590A19">
        <w:trPr>
          <w:jc w:val="center"/>
          <w:ins w:id="5608" w:author="Rafi Aziizi" w:date="2021-11-14T09:42:00Z"/>
        </w:trPr>
        <w:tc>
          <w:tcPr>
            <w:tcW w:w="3827" w:type="dxa"/>
            <w:vAlign w:val="center"/>
          </w:tcPr>
          <w:p w14:paraId="78EE3D18" w14:textId="77777777" w:rsidR="00927D1D" w:rsidRPr="0044182F" w:rsidRDefault="00927D1D" w:rsidP="00590A19">
            <w:pPr>
              <w:rPr>
                <w:ins w:id="5609" w:author="Rafi Aziizi" w:date="2021-11-14T09:42:00Z"/>
                <w:b/>
              </w:rPr>
            </w:pPr>
            <w:ins w:id="5610" w:author="Rafi Aziizi" w:date="2021-11-14T09:42:00Z">
              <w:r w:rsidRPr="0044182F">
                <w:rPr>
                  <w:b/>
                </w:rPr>
                <w:t>Frequency of Use</w:t>
              </w:r>
            </w:ins>
          </w:p>
        </w:tc>
        <w:tc>
          <w:tcPr>
            <w:tcW w:w="3964" w:type="dxa"/>
            <w:vAlign w:val="center"/>
          </w:tcPr>
          <w:p w14:paraId="66AAAEAA" w14:textId="77777777" w:rsidR="00927D1D" w:rsidRPr="007B7AB3" w:rsidRDefault="00927D1D" w:rsidP="00590A19">
            <w:pPr>
              <w:rPr>
                <w:ins w:id="5611" w:author="Rafi Aziizi" w:date="2021-11-14T09:42:00Z"/>
                <w:i/>
                <w:iCs/>
              </w:rPr>
            </w:pPr>
            <w:ins w:id="5612" w:author="Rafi Aziizi" w:date="2021-11-14T09:42:00Z">
              <w:r>
                <w:rPr>
                  <w:i/>
                  <w:iCs/>
                </w:rPr>
                <w:t>Conditional</w:t>
              </w:r>
            </w:ins>
          </w:p>
        </w:tc>
      </w:tr>
      <w:tr w:rsidR="00927D1D" w:rsidRPr="00FF653C" w14:paraId="5862FEF1" w14:textId="77777777" w:rsidTr="00590A19">
        <w:trPr>
          <w:jc w:val="center"/>
          <w:ins w:id="5613" w:author="Rafi Aziizi" w:date="2021-11-14T09:42:00Z"/>
        </w:trPr>
        <w:tc>
          <w:tcPr>
            <w:tcW w:w="3827" w:type="dxa"/>
            <w:vAlign w:val="center"/>
          </w:tcPr>
          <w:p w14:paraId="197B7D04" w14:textId="77777777" w:rsidR="00927D1D" w:rsidRPr="0044182F" w:rsidRDefault="00927D1D" w:rsidP="00590A19">
            <w:pPr>
              <w:rPr>
                <w:ins w:id="5614" w:author="Rafi Aziizi" w:date="2021-11-14T09:42:00Z"/>
                <w:b/>
              </w:rPr>
            </w:pPr>
            <w:ins w:id="5615" w:author="Rafi Aziizi" w:date="2021-11-14T09:42:00Z">
              <w:r w:rsidRPr="0044182F">
                <w:rPr>
                  <w:b/>
                </w:rPr>
                <w:t>Triggers</w:t>
              </w:r>
            </w:ins>
          </w:p>
        </w:tc>
        <w:tc>
          <w:tcPr>
            <w:tcW w:w="3964" w:type="dxa"/>
            <w:vAlign w:val="center"/>
          </w:tcPr>
          <w:p w14:paraId="3177B4E2" w14:textId="77777777" w:rsidR="00927D1D" w:rsidRPr="00FF653C" w:rsidRDefault="00927D1D" w:rsidP="00590A19">
            <w:pPr>
              <w:rPr>
                <w:ins w:id="5616" w:author="Rafi Aziizi" w:date="2021-11-14T09:42:00Z"/>
              </w:rPr>
            </w:pPr>
            <w:ins w:id="5617" w:author="Rafi Aziizi" w:date="2021-11-14T09:42:00Z">
              <w:r>
                <w:t xml:space="preserve">Siswa melakukan </w:t>
              </w:r>
              <w:r>
                <w:rPr>
                  <w:i/>
                  <w:iCs/>
                </w:rPr>
                <w:t xml:space="preserve">scanning </w:t>
              </w:r>
              <w:r>
                <w:t>kartu</w:t>
              </w:r>
            </w:ins>
          </w:p>
        </w:tc>
      </w:tr>
      <w:tr w:rsidR="00927D1D" w:rsidRPr="0081005E" w14:paraId="5536D0D6" w14:textId="77777777" w:rsidTr="00590A19">
        <w:trPr>
          <w:jc w:val="center"/>
          <w:ins w:id="5618" w:author="Rafi Aziizi" w:date="2021-11-14T09:42:00Z"/>
        </w:trPr>
        <w:tc>
          <w:tcPr>
            <w:tcW w:w="3827" w:type="dxa"/>
            <w:vAlign w:val="center"/>
          </w:tcPr>
          <w:p w14:paraId="68DB5045" w14:textId="77777777" w:rsidR="00927D1D" w:rsidRPr="0044182F" w:rsidRDefault="00927D1D" w:rsidP="00590A19">
            <w:pPr>
              <w:rPr>
                <w:ins w:id="5619" w:author="Rafi Aziizi" w:date="2021-11-14T09:42:00Z"/>
                <w:b/>
              </w:rPr>
            </w:pPr>
            <w:ins w:id="5620" w:author="Rafi Aziizi" w:date="2021-11-14T09:42:00Z">
              <w:r w:rsidRPr="0044182F">
                <w:rPr>
                  <w:b/>
                </w:rPr>
                <w:t>Pre-Conditions</w:t>
              </w:r>
            </w:ins>
          </w:p>
        </w:tc>
        <w:tc>
          <w:tcPr>
            <w:tcW w:w="3964" w:type="dxa"/>
            <w:vAlign w:val="center"/>
          </w:tcPr>
          <w:p w14:paraId="40A35669" w14:textId="77777777" w:rsidR="00927D1D" w:rsidRPr="0081005E" w:rsidRDefault="00927D1D" w:rsidP="00590A19">
            <w:pPr>
              <w:rPr>
                <w:ins w:id="5621" w:author="Rafi Aziizi" w:date="2021-11-14T09:42:00Z"/>
                <w:i/>
                <w:iCs/>
              </w:rPr>
            </w:pPr>
            <w:ins w:id="5622" w:author="Rafi Aziizi" w:date="2021-11-14T09:42:00Z">
              <w:r>
                <w:t>Data absensi harian tidak masuk database</w:t>
              </w:r>
            </w:ins>
          </w:p>
        </w:tc>
      </w:tr>
      <w:tr w:rsidR="00927D1D" w:rsidRPr="0048762E" w14:paraId="540B1701" w14:textId="77777777" w:rsidTr="00590A19">
        <w:trPr>
          <w:jc w:val="center"/>
          <w:ins w:id="5623" w:author="Rafi Aziizi" w:date="2021-11-14T09:42:00Z"/>
        </w:trPr>
        <w:tc>
          <w:tcPr>
            <w:tcW w:w="3827" w:type="dxa"/>
            <w:vAlign w:val="center"/>
          </w:tcPr>
          <w:p w14:paraId="32F681A7" w14:textId="77777777" w:rsidR="00927D1D" w:rsidRPr="0044182F" w:rsidRDefault="00927D1D" w:rsidP="00590A19">
            <w:pPr>
              <w:rPr>
                <w:ins w:id="5624" w:author="Rafi Aziizi" w:date="2021-11-14T09:42:00Z"/>
                <w:b/>
              </w:rPr>
            </w:pPr>
            <w:ins w:id="5625" w:author="Rafi Aziizi" w:date="2021-11-14T09:42:00Z">
              <w:r w:rsidRPr="0044182F">
                <w:rPr>
                  <w:b/>
                </w:rPr>
                <w:t>Post-Conditions</w:t>
              </w:r>
            </w:ins>
          </w:p>
        </w:tc>
        <w:tc>
          <w:tcPr>
            <w:tcW w:w="3964" w:type="dxa"/>
            <w:vAlign w:val="center"/>
          </w:tcPr>
          <w:p w14:paraId="35D8AA54" w14:textId="77777777" w:rsidR="00927D1D" w:rsidRPr="0048762E" w:rsidRDefault="00927D1D" w:rsidP="00590A19">
            <w:pPr>
              <w:rPr>
                <w:ins w:id="5626" w:author="Rafi Aziizi" w:date="2021-11-14T09:42:00Z"/>
              </w:rPr>
            </w:pPr>
            <w:ins w:id="5627" w:author="Rafi Aziizi" w:date="2021-11-14T09:42:00Z">
              <w:r>
                <w:t>Data telah disimpan, oleh database</w:t>
              </w:r>
            </w:ins>
          </w:p>
        </w:tc>
      </w:tr>
      <w:tr w:rsidR="00927D1D" w:rsidRPr="0044182F" w14:paraId="354C4B3B" w14:textId="77777777" w:rsidTr="00590A19">
        <w:trPr>
          <w:jc w:val="center"/>
          <w:ins w:id="5628" w:author="Rafi Aziizi" w:date="2021-11-14T09:42:00Z"/>
        </w:trPr>
        <w:tc>
          <w:tcPr>
            <w:tcW w:w="7791" w:type="dxa"/>
            <w:gridSpan w:val="2"/>
            <w:shd w:val="clear" w:color="auto" w:fill="F2EE98"/>
            <w:vAlign w:val="center"/>
          </w:tcPr>
          <w:p w14:paraId="487E6DEF" w14:textId="77777777" w:rsidR="00927D1D" w:rsidRPr="0044182F" w:rsidRDefault="00927D1D" w:rsidP="00590A19">
            <w:pPr>
              <w:jc w:val="center"/>
              <w:rPr>
                <w:ins w:id="5629" w:author="Rafi Aziizi" w:date="2021-11-14T09:42:00Z"/>
                <w:b/>
              </w:rPr>
            </w:pPr>
            <w:ins w:id="5630" w:author="Rafi Aziizi" w:date="2021-11-14T09:42:00Z">
              <w:r w:rsidRPr="0044182F">
                <w:rPr>
                  <w:b/>
                </w:rPr>
                <w:t>Main Course</w:t>
              </w:r>
            </w:ins>
          </w:p>
        </w:tc>
      </w:tr>
      <w:tr w:rsidR="00927D1D" w:rsidRPr="0044182F" w14:paraId="7FC10265" w14:textId="77777777" w:rsidTr="00590A19">
        <w:trPr>
          <w:jc w:val="center"/>
          <w:ins w:id="5631" w:author="Rafi Aziizi" w:date="2021-11-14T09:42:00Z"/>
        </w:trPr>
        <w:tc>
          <w:tcPr>
            <w:tcW w:w="3827" w:type="dxa"/>
            <w:shd w:val="clear" w:color="auto" w:fill="F2EE98"/>
            <w:vAlign w:val="center"/>
          </w:tcPr>
          <w:p w14:paraId="4AEEF55E" w14:textId="77777777" w:rsidR="00927D1D" w:rsidRPr="0044182F" w:rsidRDefault="00927D1D" w:rsidP="00590A19">
            <w:pPr>
              <w:jc w:val="center"/>
              <w:rPr>
                <w:ins w:id="5632" w:author="Rafi Aziizi" w:date="2021-11-14T09:42:00Z"/>
                <w:b/>
              </w:rPr>
            </w:pPr>
            <w:ins w:id="5633" w:author="Rafi Aziizi" w:date="2021-11-14T09:42:00Z">
              <w:r w:rsidRPr="0044182F">
                <w:rPr>
                  <w:b/>
                </w:rPr>
                <w:t>Aksi Aktor</w:t>
              </w:r>
            </w:ins>
          </w:p>
        </w:tc>
        <w:tc>
          <w:tcPr>
            <w:tcW w:w="3964" w:type="dxa"/>
            <w:shd w:val="clear" w:color="auto" w:fill="F2EE98"/>
            <w:vAlign w:val="center"/>
          </w:tcPr>
          <w:p w14:paraId="4C47F64F" w14:textId="77777777" w:rsidR="00927D1D" w:rsidRPr="0044182F" w:rsidRDefault="00927D1D" w:rsidP="00590A19">
            <w:pPr>
              <w:jc w:val="center"/>
              <w:rPr>
                <w:ins w:id="5634" w:author="Rafi Aziizi" w:date="2021-11-14T09:42:00Z"/>
                <w:b/>
              </w:rPr>
            </w:pPr>
            <w:ins w:id="5635" w:author="Rafi Aziizi" w:date="2021-11-14T09:42:00Z">
              <w:r w:rsidRPr="0044182F">
                <w:rPr>
                  <w:b/>
                </w:rPr>
                <w:t>Reaksi Sistem</w:t>
              </w:r>
            </w:ins>
          </w:p>
        </w:tc>
      </w:tr>
      <w:tr w:rsidR="00927D1D" w:rsidRPr="0044182F" w14:paraId="05C19374" w14:textId="77777777" w:rsidTr="00590A19">
        <w:trPr>
          <w:jc w:val="center"/>
          <w:ins w:id="5636" w:author="Rafi Aziizi" w:date="2021-11-14T09:42:00Z"/>
        </w:trPr>
        <w:tc>
          <w:tcPr>
            <w:tcW w:w="3827" w:type="dxa"/>
            <w:vAlign w:val="center"/>
          </w:tcPr>
          <w:p w14:paraId="2A85EAC2" w14:textId="77777777" w:rsidR="00927D1D" w:rsidRPr="0044182F" w:rsidRDefault="00927D1D" w:rsidP="00927D1D">
            <w:pPr>
              <w:numPr>
                <w:ilvl w:val="0"/>
                <w:numId w:val="125"/>
              </w:numPr>
              <w:spacing w:after="160"/>
              <w:rPr>
                <w:ins w:id="5637" w:author="Rafi Aziizi" w:date="2021-11-14T09:42:00Z"/>
              </w:rPr>
            </w:pPr>
            <w:ins w:id="5638" w:author="Rafi Aziizi" w:date="2021-11-14T09:42:00Z">
              <w:r>
                <w:t xml:space="preserve">Siswa melakukan scan kartu </w:t>
              </w:r>
            </w:ins>
          </w:p>
        </w:tc>
        <w:tc>
          <w:tcPr>
            <w:tcW w:w="3964" w:type="dxa"/>
            <w:vAlign w:val="center"/>
          </w:tcPr>
          <w:p w14:paraId="6E8BD6EF" w14:textId="77777777" w:rsidR="00927D1D" w:rsidRPr="0044182F" w:rsidRDefault="00927D1D" w:rsidP="00590A19">
            <w:pPr>
              <w:ind w:left="511"/>
              <w:rPr>
                <w:ins w:id="5639" w:author="Rafi Aziizi" w:date="2021-11-14T09:42:00Z"/>
              </w:rPr>
            </w:pPr>
          </w:p>
        </w:tc>
      </w:tr>
      <w:tr w:rsidR="00927D1D" w:rsidRPr="0044182F" w14:paraId="009ACEA3" w14:textId="77777777" w:rsidTr="00590A19">
        <w:trPr>
          <w:jc w:val="center"/>
          <w:ins w:id="5640" w:author="Rafi Aziizi" w:date="2021-11-14T09:42:00Z"/>
        </w:trPr>
        <w:tc>
          <w:tcPr>
            <w:tcW w:w="3827" w:type="dxa"/>
            <w:vAlign w:val="center"/>
          </w:tcPr>
          <w:p w14:paraId="6E4269BB" w14:textId="77777777" w:rsidR="00927D1D" w:rsidRPr="0044182F" w:rsidRDefault="00927D1D" w:rsidP="00590A19">
            <w:pPr>
              <w:ind w:left="510"/>
              <w:rPr>
                <w:ins w:id="5641" w:author="Rafi Aziizi" w:date="2021-11-14T09:42:00Z"/>
              </w:rPr>
            </w:pPr>
          </w:p>
        </w:tc>
        <w:tc>
          <w:tcPr>
            <w:tcW w:w="3964" w:type="dxa"/>
            <w:vAlign w:val="center"/>
          </w:tcPr>
          <w:p w14:paraId="04DF2BAA" w14:textId="77777777" w:rsidR="00927D1D" w:rsidRPr="0044182F" w:rsidRDefault="00927D1D" w:rsidP="00927D1D">
            <w:pPr>
              <w:numPr>
                <w:ilvl w:val="0"/>
                <w:numId w:val="125"/>
              </w:numPr>
              <w:spacing w:after="160"/>
              <w:ind w:left="511"/>
              <w:rPr>
                <w:ins w:id="5642" w:author="Rafi Aziizi" w:date="2021-11-14T09:42:00Z"/>
              </w:rPr>
            </w:pPr>
            <w:ins w:id="5643" w:author="Rafi Aziizi" w:date="2021-11-14T09:42:00Z">
              <w:r>
                <w:t>Menyimpan data hasil scan ke dalam database</w:t>
              </w:r>
            </w:ins>
          </w:p>
        </w:tc>
      </w:tr>
      <w:tr w:rsidR="00927D1D" w14:paraId="57C02AB9" w14:textId="77777777" w:rsidTr="00590A19">
        <w:trPr>
          <w:jc w:val="center"/>
          <w:ins w:id="5644" w:author="Rafi Aziizi" w:date="2021-11-14T09:42:00Z"/>
        </w:trPr>
        <w:tc>
          <w:tcPr>
            <w:tcW w:w="3827" w:type="dxa"/>
            <w:vAlign w:val="center"/>
          </w:tcPr>
          <w:p w14:paraId="4DF5E754" w14:textId="77777777" w:rsidR="00927D1D" w:rsidRDefault="00927D1D" w:rsidP="00590A19">
            <w:pPr>
              <w:pStyle w:val="ListParagraph"/>
              <w:ind w:left="450"/>
              <w:rPr>
                <w:ins w:id="5645" w:author="Rafi Aziizi" w:date="2021-11-14T09:42:00Z"/>
              </w:rPr>
            </w:pPr>
          </w:p>
        </w:tc>
        <w:tc>
          <w:tcPr>
            <w:tcW w:w="3964" w:type="dxa"/>
            <w:vAlign w:val="center"/>
          </w:tcPr>
          <w:p w14:paraId="6DB8707C" w14:textId="77777777" w:rsidR="00927D1D" w:rsidRDefault="00927D1D" w:rsidP="00927D1D">
            <w:pPr>
              <w:pStyle w:val="ListParagraph"/>
              <w:numPr>
                <w:ilvl w:val="0"/>
                <w:numId w:val="125"/>
              </w:numPr>
              <w:spacing w:after="160"/>
              <w:ind w:left="468"/>
              <w:rPr>
                <w:ins w:id="5646" w:author="Rafi Aziizi" w:date="2021-11-14T09:42:00Z"/>
              </w:rPr>
            </w:pPr>
            <w:ins w:id="5647" w:author="Rafi Aziizi" w:date="2021-11-14T09:42:00Z">
              <w:r>
                <w:t>Menampilkan data hasil absensi</w:t>
              </w:r>
            </w:ins>
          </w:p>
        </w:tc>
      </w:tr>
    </w:tbl>
    <w:p w14:paraId="36909FD5" w14:textId="77777777" w:rsidR="00927D1D" w:rsidRDefault="00927D1D" w:rsidP="00FF653C">
      <w:pPr>
        <w:ind w:left="66"/>
      </w:pPr>
    </w:p>
    <w:p w14:paraId="1CD92157" w14:textId="3A5109A3" w:rsidR="00270503" w:rsidDel="009B533F" w:rsidRDefault="00270503">
      <w:pPr>
        <w:pStyle w:val="ListParagraph"/>
        <w:numPr>
          <w:ilvl w:val="0"/>
          <w:numId w:val="25"/>
        </w:numPr>
        <w:ind w:left="426"/>
        <w:rPr>
          <w:del w:id="5648" w:author="chaniaayulestari@outlook.com" w:date="2021-11-13T14:11:00Z"/>
        </w:rPr>
      </w:pPr>
      <w:commentRangeStart w:id="5649"/>
      <w:r>
        <w:t>Skenario Laporan Absensi</w:t>
      </w:r>
      <w:commentRangeEnd w:id="5649"/>
      <w:r w:rsidR="00B84F62">
        <w:rPr>
          <w:rStyle w:val="CommentReference"/>
        </w:rPr>
        <w:commentReference w:id="5649"/>
      </w:r>
    </w:p>
    <w:p w14:paraId="51EB8A41" w14:textId="77777777" w:rsidR="009B533F" w:rsidRDefault="009B533F" w:rsidP="00FF2590">
      <w:pPr>
        <w:pStyle w:val="ListParagraph"/>
        <w:numPr>
          <w:ilvl w:val="0"/>
          <w:numId w:val="25"/>
        </w:numPr>
        <w:ind w:left="426"/>
        <w:rPr>
          <w:ins w:id="5650" w:author="chaniaayulestari@outlook.com" w:date="2021-11-14T09:20:00Z"/>
        </w:rPr>
      </w:pPr>
    </w:p>
    <w:p w14:paraId="3D946302" w14:textId="51E24373" w:rsidR="009B533F" w:rsidRDefault="009B533F">
      <w:pPr>
        <w:ind w:firstLine="426"/>
        <w:rPr>
          <w:ins w:id="5651" w:author="chaniaayulestari@outlook.com" w:date="2021-11-14T09:20:00Z"/>
        </w:rPr>
        <w:pPrChange w:id="5652" w:author="chaniaayulestari@outlook.com" w:date="2021-11-14T09:20:00Z">
          <w:pPr>
            <w:pStyle w:val="ListParagraph"/>
            <w:numPr>
              <w:numId w:val="25"/>
            </w:numPr>
            <w:ind w:hanging="360"/>
          </w:pPr>
        </w:pPrChange>
      </w:pPr>
      <w:ins w:id="5653" w:author="chaniaayulestari@outlook.com" w:date="2021-11-14T09:20:00Z">
        <w:r>
          <w:t xml:space="preserve">Pada skenario laporan absensi terdapat 2 generalisasi data yaitu lihat data </w:t>
        </w:r>
      </w:ins>
      <w:ins w:id="5654" w:author="chaniaayulestari@outlook.com" w:date="2021-11-14T09:21:00Z">
        <w:r>
          <w:t>laporan absensi</w:t>
        </w:r>
      </w:ins>
      <w:ins w:id="5655" w:author="chaniaayulestari@outlook.com" w:date="2021-11-14T09:20:00Z">
        <w:r>
          <w:t xml:space="preserve">, dan </w:t>
        </w:r>
      </w:ins>
      <w:ins w:id="5656" w:author="chaniaayulestari@outlook.com" w:date="2021-11-14T09:21:00Z">
        <w:r>
          <w:t>tambah history laporan absen</w:t>
        </w:r>
      </w:ins>
      <w:ins w:id="5657" w:author="chaniaayulestari@outlook.com" w:date="2021-11-14T09:20:00Z">
        <w:r>
          <w:t>. Hal tersebut dijelaskan pada poin-poin dibawah ini :</w:t>
        </w:r>
      </w:ins>
    </w:p>
    <w:p w14:paraId="28229780" w14:textId="02EA202B" w:rsidR="00117601" w:rsidRDefault="00927D1D">
      <w:pPr>
        <w:ind w:firstLine="426"/>
        <w:pPrChange w:id="5658" w:author="Rafi Aziizi" w:date="2021-11-14T09:42:00Z">
          <w:pPr>
            <w:pStyle w:val="Caption"/>
            <w:keepNext/>
            <w:jc w:val="center"/>
          </w:pPr>
        </w:pPrChange>
      </w:pPr>
      <w:ins w:id="5659" w:author="Rafi Aziizi" w:date="2021-11-14T09:42:00Z">
        <w:r>
          <w:t xml:space="preserve">a. </w:t>
        </w:r>
      </w:ins>
      <w:ins w:id="5660" w:author="chaniaayulestari@outlook.com" w:date="2021-11-14T09:21:00Z">
        <w:r w:rsidR="009B533F">
          <w:t>Skenario Lihat</w:t>
        </w:r>
      </w:ins>
      <w:ins w:id="5661" w:author="Rafi Aziizi" w:date="2021-11-14T09:42:00Z">
        <w:r>
          <w:t xml:space="preserve"> </w:t>
        </w:r>
      </w:ins>
      <w:ins w:id="5662" w:author="chaniaayulestari@outlook.com" w:date="2021-11-14T09:21:00Z">
        <w:r w:rsidR="009B533F">
          <w:t xml:space="preserve">Laporan </w:t>
        </w:r>
      </w:ins>
      <w:ins w:id="5663" w:author="chaniaayulestari@outlook.com" w:date="2021-11-14T09:22:00Z">
        <w:r w:rsidR="009B533F">
          <w:t>Absen</w:t>
        </w:r>
      </w:ins>
      <w:del w:id="5664" w:author="chaniaayulestari@outlook.com" w:date="2021-11-12T16:31:00Z">
        <w:r w:rsidR="00117601" w:rsidDel="00885B6D">
          <w:delText xml:space="preserve">Table 3. </w:delText>
        </w:r>
        <w:r w:rsidR="006720D0" w:rsidDel="00885B6D">
          <w:fldChar w:fldCharType="begin"/>
        </w:r>
        <w:r w:rsidR="006720D0" w:rsidRPr="00927D1D" w:rsidDel="00885B6D">
          <w:rPr>
            <w:rPrChange w:id="5665" w:author="Rafi Aziizi" w:date="2021-11-14T09:42:00Z">
              <w:rPr/>
            </w:rPrChange>
          </w:rPr>
          <w:delInstrText xml:space="preserve"> SEQ Table_3. \* ARABIC </w:delInstrText>
        </w:r>
        <w:r w:rsidR="006720D0" w:rsidDel="00885B6D">
          <w:fldChar w:fldCharType="separate"/>
        </w:r>
        <w:r w:rsidR="00A911C8" w:rsidRPr="00885B6D" w:rsidDel="00885B6D">
          <w:rPr>
            <w:noProof/>
          </w:rPr>
          <w:delText>14</w:delText>
        </w:r>
        <w:r w:rsidR="006720D0" w:rsidDel="00885B6D">
          <w:fldChar w:fldCharType="end"/>
        </w:r>
        <w:r w:rsidR="00117601" w:rsidDel="00885B6D">
          <w:delText xml:space="preserve"> </w:delText>
        </w:r>
        <w:r w:rsidR="00117601" w:rsidRPr="00D7394F" w:rsidDel="00885B6D">
          <w:delText>Skenario Use Case Laporan Absen</w:delText>
        </w:r>
      </w:del>
    </w:p>
    <w:p w14:paraId="4BC5473C" w14:textId="2779EE3C" w:rsidR="00B01799" w:rsidRDefault="00B01799">
      <w:pPr>
        <w:pStyle w:val="Caption"/>
        <w:keepNext/>
        <w:jc w:val="center"/>
        <w:rPr>
          <w:ins w:id="5666" w:author="chaniaayulestari@outlook.com" w:date="2021-11-13T14:12:00Z"/>
        </w:rPr>
        <w:pPrChange w:id="5667" w:author="chaniaayulestari@outlook.com" w:date="2021-11-13T14:12:00Z">
          <w:pPr/>
        </w:pPrChange>
      </w:pPr>
      <w:bookmarkStart w:id="5668" w:name="_Toc87762755"/>
      <w:ins w:id="5669" w:author="chaniaayulestari@outlook.com" w:date="2021-11-13T14:12:00Z">
        <w:r>
          <w:t xml:space="preserve">Tabel 3. </w:t>
        </w:r>
      </w:ins>
      <w:ins w:id="5670" w:author="Rafi Aziizi" w:date="2021-11-14T11:08:00Z">
        <w:r w:rsidR="001B2DEA">
          <w:fldChar w:fldCharType="begin"/>
        </w:r>
        <w:r w:rsidR="001B2DEA">
          <w:instrText xml:space="preserve"> SEQ Tabel_3. \* ARABIC </w:instrText>
        </w:r>
      </w:ins>
      <w:r w:rsidR="001B2DEA">
        <w:fldChar w:fldCharType="separate"/>
      </w:r>
      <w:ins w:id="5671" w:author="Rafi Aziizi" w:date="2021-11-14T11:08:00Z">
        <w:r w:rsidR="001B2DEA">
          <w:rPr>
            <w:noProof/>
          </w:rPr>
          <w:t>43</w:t>
        </w:r>
        <w:r w:rsidR="001B2DEA">
          <w:fldChar w:fldCharType="end"/>
        </w:r>
      </w:ins>
      <w:ins w:id="5672" w:author="chaniaayulestari@outlook.com" w:date="2021-11-13T14:12:00Z">
        <w:del w:id="5673" w:author="Rafi Aziizi" w:date="2021-11-14T09:52:00Z">
          <w:r w:rsidDel="003640C9">
            <w:fldChar w:fldCharType="begin"/>
          </w:r>
          <w:r w:rsidDel="003640C9">
            <w:delInstrText xml:space="preserve"> SEQ Tabel_3. \* ARABIC </w:delInstrText>
          </w:r>
        </w:del>
      </w:ins>
      <w:del w:id="5674" w:author="Rafi Aziizi" w:date="2021-11-14T09:52:00Z">
        <w:r w:rsidDel="003640C9">
          <w:fldChar w:fldCharType="separate"/>
        </w:r>
      </w:del>
      <w:ins w:id="5675" w:author="chaniaayulestari@outlook.com" w:date="2021-11-14T09:28:00Z">
        <w:del w:id="5676" w:author="Rafi Aziizi" w:date="2021-11-14T09:52:00Z">
          <w:r w:rsidR="0024161C" w:rsidDel="003640C9">
            <w:rPr>
              <w:noProof/>
            </w:rPr>
            <w:delText>42</w:delText>
          </w:r>
        </w:del>
      </w:ins>
      <w:ins w:id="5677" w:author="chaniaayulestari@outlook.com" w:date="2021-11-13T14:12:00Z">
        <w:del w:id="5678" w:author="Rafi Aziizi" w:date="2021-11-14T09:52:00Z">
          <w:r w:rsidDel="003640C9">
            <w:fldChar w:fldCharType="end"/>
          </w:r>
        </w:del>
        <w:r>
          <w:t xml:space="preserve"> Skenario </w:t>
        </w:r>
      </w:ins>
      <w:ins w:id="5679" w:author="chaniaayulestari@outlook.com" w:date="2021-11-14T09:17:00Z">
        <w:r w:rsidR="009B533F">
          <w:t xml:space="preserve">Lihat </w:t>
        </w:r>
      </w:ins>
      <w:ins w:id="5680" w:author="chaniaayulestari@outlook.com" w:date="2021-11-13T14:12:00Z">
        <w:r>
          <w:t>Laporan Absensi</w:t>
        </w:r>
        <w:bookmarkEnd w:id="5668"/>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35CA8" w:rsidRPr="00A46E0B" w14:paraId="0B10604D" w14:textId="77777777" w:rsidTr="003E4796">
        <w:trPr>
          <w:jc w:val="center"/>
        </w:trPr>
        <w:tc>
          <w:tcPr>
            <w:tcW w:w="3827" w:type="dxa"/>
            <w:shd w:val="clear" w:color="auto" w:fill="F2EE98"/>
            <w:vAlign w:val="center"/>
          </w:tcPr>
          <w:p w14:paraId="693431DF" w14:textId="77777777" w:rsidR="00435CA8" w:rsidRPr="0044182F" w:rsidRDefault="00435CA8" w:rsidP="003E4796">
            <w:pPr>
              <w:rPr>
                <w:b/>
              </w:rPr>
            </w:pPr>
            <w:r w:rsidRPr="0044182F">
              <w:rPr>
                <w:b/>
              </w:rPr>
              <w:t>Name</w:t>
            </w:r>
          </w:p>
        </w:tc>
        <w:tc>
          <w:tcPr>
            <w:tcW w:w="3964" w:type="dxa"/>
            <w:shd w:val="clear" w:color="auto" w:fill="F2EE98"/>
            <w:vAlign w:val="center"/>
          </w:tcPr>
          <w:p w14:paraId="126A1766" w14:textId="422A0ACF" w:rsidR="00435CA8" w:rsidRPr="00A46E0B" w:rsidRDefault="009B533F" w:rsidP="003E4796">
            <w:ins w:id="5681" w:author="chaniaayulestari@outlook.com" w:date="2021-11-14T09:17:00Z">
              <w:r>
                <w:t xml:space="preserve">Lihat </w:t>
              </w:r>
            </w:ins>
            <w:r w:rsidR="00435CA8">
              <w:t>Laporan Absensi</w:t>
            </w:r>
          </w:p>
        </w:tc>
      </w:tr>
      <w:tr w:rsidR="00435CA8" w:rsidRPr="002F6C1D" w14:paraId="58D9D8FB" w14:textId="77777777" w:rsidTr="003E4796">
        <w:trPr>
          <w:jc w:val="center"/>
        </w:trPr>
        <w:tc>
          <w:tcPr>
            <w:tcW w:w="3827" w:type="dxa"/>
            <w:vAlign w:val="center"/>
          </w:tcPr>
          <w:p w14:paraId="0E4B1EF3" w14:textId="77777777" w:rsidR="00435CA8" w:rsidRPr="0044182F" w:rsidRDefault="00435CA8" w:rsidP="003E4796">
            <w:pPr>
              <w:rPr>
                <w:b/>
              </w:rPr>
            </w:pPr>
            <w:r w:rsidRPr="0044182F">
              <w:rPr>
                <w:b/>
              </w:rPr>
              <w:t>ID</w:t>
            </w:r>
          </w:p>
        </w:tc>
        <w:tc>
          <w:tcPr>
            <w:tcW w:w="3964" w:type="dxa"/>
            <w:vAlign w:val="center"/>
          </w:tcPr>
          <w:p w14:paraId="72EF13DC" w14:textId="2F3067E8" w:rsidR="00435CA8" w:rsidRPr="002F6C1D" w:rsidRDefault="00435CA8" w:rsidP="003E4796">
            <w:r>
              <w:t>RC</w:t>
            </w:r>
            <w:ins w:id="5682" w:author="Rafi Aziizi" w:date="2021-11-14T09:45:00Z">
              <w:r w:rsidR="00927D1D">
                <w:t>19</w:t>
              </w:r>
            </w:ins>
            <w:ins w:id="5683" w:author="chaniaayulestari@outlook.com" w:date="2021-11-14T08:45:00Z">
              <w:del w:id="5684" w:author="Rafi Aziizi" w:date="2021-11-14T09:45:00Z">
                <w:r w:rsidR="006C5155" w:rsidDel="00927D1D">
                  <w:delText>20</w:delText>
                </w:r>
              </w:del>
            </w:ins>
            <w:ins w:id="5685" w:author="chaniaayulestari@outlook.com" w:date="2021-11-14T09:17:00Z">
              <w:r w:rsidR="009B533F">
                <w:t>.1</w:t>
              </w:r>
            </w:ins>
            <w:del w:id="5686" w:author="chaniaayulestari@outlook.com" w:date="2021-11-14T08:45:00Z">
              <w:r w:rsidDel="006C5155">
                <w:delText>1</w:delText>
              </w:r>
              <w:r w:rsidR="00443E24" w:rsidDel="006C5155">
                <w:delText>9</w:delText>
              </w:r>
            </w:del>
          </w:p>
        </w:tc>
      </w:tr>
      <w:tr w:rsidR="00435CA8" w:rsidRPr="000C722D" w14:paraId="0FF4507E" w14:textId="77777777" w:rsidTr="003E4796">
        <w:trPr>
          <w:jc w:val="center"/>
        </w:trPr>
        <w:tc>
          <w:tcPr>
            <w:tcW w:w="3827" w:type="dxa"/>
            <w:vAlign w:val="center"/>
          </w:tcPr>
          <w:p w14:paraId="3865EAFA" w14:textId="77777777" w:rsidR="00435CA8" w:rsidRPr="0044182F" w:rsidRDefault="00435CA8" w:rsidP="003E4796">
            <w:pPr>
              <w:rPr>
                <w:b/>
              </w:rPr>
            </w:pPr>
            <w:r w:rsidRPr="0044182F">
              <w:rPr>
                <w:b/>
              </w:rPr>
              <w:t>Description</w:t>
            </w:r>
          </w:p>
        </w:tc>
        <w:tc>
          <w:tcPr>
            <w:tcW w:w="3964" w:type="dxa"/>
          </w:tcPr>
          <w:p w14:paraId="38F451D6" w14:textId="772A395B" w:rsidR="00435CA8" w:rsidRPr="000C722D" w:rsidRDefault="00435CA8" w:rsidP="003E4796">
            <w:r>
              <w:t xml:space="preserve">Use case ini merupakan use case yang berisikan data </w:t>
            </w:r>
            <w:r w:rsidR="007B6A3E">
              <w:t xml:space="preserve">laporan </w:t>
            </w:r>
            <w:r>
              <w:t>absen siswa</w:t>
            </w:r>
            <w:r w:rsidR="00401319">
              <w:t xml:space="preserve"> </w:t>
            </w:r>
            <w:r>
              <w:t>yang akan diberikan kepada walikelas masi</w:t>
            </w:r>
            <w:r w:rsidR="00401319">
              <w:t>n</w:t>
            </w:r>
            <w:r>
              <w:t>g-masing siswa.</w:t>
            </w:r>
          </w:p>
        </w:tc>
      </w:tr>
      <w:tr w:rsidR="00435CA8" w:rsidRPr="002F6C1D" w14:paraId="25C4889D" w14:textId="77777777" w:rsidTr="003E4796">
        <w:trPr>
          <w:jc w:val="center"/>
        </w:trPr>
        <w:tc>
          <w:tcPr>
            <w:tcW w:w="3827" w:type="dxa"/>
            <w:vAlign w:val="center"/>
          </w:tcPr>
          <w:p w14:paraId="2AC0ABC5" w14:textId="77777777" w:rsidR="00435CA8" w:rsidRPr="0044182F" w:rsidRDefault="00435CA8" w:rsidP="003E4796">
            <w:pPr>
              <w:rPr>
                <w:b/>
              </w:rPr>
            </w:pPr>
            <w:r w:rsidRPr="0044182F">
              <w:rPr>
                <w:b/>
              </w:rPr>
              <w:t>Actors</w:t>
            </w:r>
          </w:p>
        </w:tc>
        <w:tc>
          <w:tcPr>
            <w:tcW w:w="3964" w:type="dxa"/>
            <w:vAlign w:val="center"/>
          </w:tcPr>
          <w:p w14:paraId="3C8A6EAC" w14:textId="1653E184" w:rsidR="00435CA8" w:rsidRPr="002F6C1D" w:rsidRDefault="00435CA8" w:rsidP="003E4796">
            <w:r>
              <w:t>Guru BK.</w:t>
            </w:r>
          </w:p>
        </w:tc>
      </w:tr>
      <w:tr w:rsidR="00435CA8" w:rsidRPr="007B7AB3" w14:paraId="1750AE45" w14:textId="77777777" w:rsidTr="003E4796">
        <w:trPr>
          <w:jc w:val="center"/>
        </w:trPr>
        <w:tc>
          <w:tcPr>
            <w:tcW w:w="3827" w:type="dxa"/>
            <w:vAlign w:val="center"/>
          </w:tcPr>
          <w:p w14:paraId="7FB9B77D" w14:textId="77777777" w:rsidR="00435CA8" w:rsidRPr="0044182F" w:rsidRDefault="00435CA8" w:rsidP="003E4796">
            <w:pPr>
              <w:rPr>
                <w:b/>
              </w:rPr>
            </w:pPr>
            <w:r w:rsidRPr="0044182F">
              <w:rPr>
                <w:b/>
              </w:rPr>
              <w:t>Frequency of Use</w:t>
            </w:r>
          </w:p>
        </w:tc>
        <w:tc>
          <w:tcPr>
            <w:tcW w:w="3964" w:type="dxa"/>
            <w:vAlign w:val="center"/>
          </w:tcPr>
          <w:p w14:paraId="12C1290E" w14:textId="77777777" w:rsidR="00435CA8" w:rsidRPr="007B7AB3" w:rsidRDefault="00435CA8" w:rsidP="003E4796">
            <w:pPr>
              <w:rPr>
                <w:i/>
                <w:iCs/>
              </w:rPr>
            </w:pPr>
            <w:r>
              <w:rPr>
                <w:i/>
                <w:iCs/>
              </w:rPr>
              <w:t>Conditional</w:t>
            </w:r>
          </w:p>
        </w:tc>
      </w:tr>
      <w:tr w:rsidR="00435CA8" w:rsidRPr="0044182F" w14:paraId="5E0B6A7D" w14:textId="77777777" w:rsidTr="003E4796">
        <w:trPr>
          <w:jc w:val="center"/>
        </w:trPr>
        <w:tc>
          <w:tcPr>
            <w:tcW w:w="3827" w:type="dxa"/>
            <w:vAlign w:val="center"/>
          </w:tcPr>
          <w:p w14:paraId="0D3A38AE" w14:textId="77777777" w:rsidR="00435CA8" w:rsidRPr="0044182F" w:rsidRDefault="00435CA8" w:rsidP="003E4796">
            <w:pPr>
              <w:rPr>
                <w:b/>
              </w:rPr>
            </w:pPr>
            <w:r w:rsidRPr="0044182F">
              <w:rPr>
                <w:b/>
              </w:rPr>
              <w:lastRenderedPageBreak/>
              <w:t>Triggers</w:t>
            </w:r>
          </w:p>
        </w:tc>
        <w:tc>
          <w:tcPr>
            <w:tcW w:w="3964" w:type="dxa"/>
            <w:vAlign w:val="center"/>
          </w:tcPr>
          <w:p w14:paraId="0D9D13C0" w14:textId="656CB780" w:rsidR="00435CA8" w:rsidRPr="0044182F" w:rsidRDefault="00435CA8" w:rsidP="003E4796">
            <w:r>
              <w:t>Use case dijalankan jika seluruh data telah lengkap</w:t>
            </w:r>
          </w:p>
        </w:tc>
      </w:tr>
      <w:tr w:rsidR="00435CA8" w:rsidRPr="0081005E" w14:paraId="5B3858A9" w14:textId="77777777" w:rsidTr="003E4796">
        <w:trPr>
          <w:jc w:val="center"/>
        </w:trPr>
        <w:tc>
          <w:tcPr>
            <w:tcW w:w="3827" w:type="dxa"/>
            <w:vAlign w:val="center"/>
          </w:tcPr>
          <w:p w14:paraId="77013105" w14:textId="77777777" w:rsidR="00435CA8" w:rsidRPr="0044182F" w:rsidRDefault="00435CA8" w:rsidP="003E4796">
            <w:pPr>
              <w:rPr>
                <w:b/>
              </w:rPr>
            </w:pPr>
            <w:r w:rsidRPr="0044182F">
              <w:rPr>
                <w:b/>
              </w:rPr>
              <w:t>Pre-Conditions</w:t>
            </w:r>
          </w:p>
        </w:tc>
        <w:tc>
          <w:tcPr>
            <w:tcW w:w="3964" w:type="dxa"/>
            <w:vAlign w:val="center"/>
          </w:tcPr>
          <w:p w14:paraId="03C29770" w14:textId="37B5182E" w:rsidR="00435CA8" w:rsidRPr="00435CA8" w:rsidRDefault="00435CA8" w:rsidP="003E4796">
            <w:del w:id="5687" w:author="chaniaayulestari@outlook.com" w:date="2021-11-14T09:18:00Z">
              <w:r w:rsidRPr="00435CA8" w:rsidDel="009B533F">
                <w:delText>Guru B</w:delText>
              </w:r>
              <w:r w:rsidDel="009B533F">
                <w:delText>K</w:delText>
              </w:r>
              <w:r w:rsidRPr="00435CA8" w:rsidDel="009B533F">
                <w:delText xml:space="preserve"> belum menerima laporan absensi</w:delText>
              </w:r>
            </w:del>
            <w:ins w:id="5688" w:author="chaniaayulestari@outlook.com" w:date="2021-11-14T09:18:00Z">
              <w:r w:rsidR="009B533F">
                <w:t xml:space="preserve">Laporan absen belum dibuat </w:t>
              </w:r>
            </w:ins>
          </w:p>
        </w:tc>
      </w:tr>
      <w:tr w:rsidR="00435CA8" w:rsidRPr="0048762E" w14:paraId="33F4037A" w14:textId="77777777" w:rsidTr="003E4796">
        <w:trPr>
          <w:jc w:val="center"/>
        </w:trPr>
        <w:tc>
          <w:tcPr>
            <w:tcW w:w="3827" w:type="dxa"/>
            <w:vAlign w:val="center"/>
          </w:tcPr>
          <w:p w14:paraId="1BAE3558" w14:textId="77777777" w:rsidR="00435CA8" w:rsidRPr="0044182F" w:rsidRDefault="00435CA8" w:rsidP="003E4796">
            <w:pPr>
              <w:rPr>
                <w:b/>
              </w:rPr>
            </w:pPr>
            <w:r w:rsidRPr="0044182F">
              <w:rPr>
                <w:b/>
              </w:rPr>
              <w:t>Post-Conditions</w:t>
            </w:r>
          </w:p>
        </w:tc>
        <w:tc>
          <w:tcPr>
            <w:tcW w:w="3964" w:type="dxa"/>
            <w:vAlign w:val="center"/>
          </w:tcPr>
          <w:p w14:paraId="054144AB" w14:textId="7B912D29" w:rsidR="00435CA8" w:rsidRPr="0048762E" w:rsidRDefault="00435CA8" w:rsidP="003E4796">
            <w:del w:id="5689" w:author="chaniaayulestari@outlook.com" w:date="2021-11-14T09:18:00Z">
              <w:r w:rsidDel="009B533F">
                <w:delText>Guru BK telah menerima laporan absensi</w:delText>
              </w:r>
            </w:del>
            <w:ins w:id="5690" w:author="chaniaayulestari@outlook.com" w:date="2021-11-14T09:18:00Z">
              <w:r w:rsidR="009B533F">
                <w:t>Laporan absen sudah dibuat</w:t>
              </w:r>
            </w:ins>
          </w:p>
        </w:tc>
      </w:tr>
      <w:tr w:rsidR="00435CA8" w:rsidRPr="0044182F" w14:paraId="4110B904" w14:textId="77777777" w:rsidTr="003E4796">
        <w:trPr>
          <w:jc w:val="center"/>
        </w:trPr>
        <w:tc>
          <w:tcPr>
            <w:tcW w:w="7791" w:type="dxa"/>
            <w:gridSpan w:val="2"/>
            <w:shd w:val="clear" w:color="auto" w:fill="F2EE98"/>
            <w:vAlign w:val="center"/>
          </w:tcPr>
          <w:p w14:paraId="3336315E" w14:textId="77777777" w:rsidR="00435CA8" w:rsidRPr="0044182F" w:rsidRDefault="00435CA8" w:rsidP="003E4796">
            <w:pPr>
              <w:jc w:val="center"/>
              <w:rPr>
                <w:b/>
              </w:rPr>
            </w:pPr>
            <w:r w:rsidRPr="0044182F">
              <w:rPr>
                <w:b/>
              </w:rPr>
              <w:t>Main Course</w:t>
            </w:r>
          </w:p>
        </w:tc>
      </w:tr>
      <w:tr w:rsidR="00435CA8" w:rsidRPr="0044182F" w14:paraId="20E0F9CC" w14:textId="77777777" w:rsidTr="003E4796">
        <w:trPr>
          <w:jc w:val="center"/>
        </w:trPr>
        <w:tc>
          <w:tcPr>
            <w:tcW w:w="3827" w:type="dxa"/>
            <w:shd w:val="clear" w:color="auto" w:fill="F2EE98"/>
            <w:vAlign w:val="center"/>
          </w:tcPr>
          <w:p w14:paraId="3996AE70" w14:textId="77777777" w:rsidR="00435CA8" w:rsidRPr="0044182F" w:rsidRDefault="00435CA8" w:rsidP="003E4796">
            <w:pPr>
              <w:jc w:val="center"/>
              <w:rPr>
                <w:b/>
              </w:rPr>
            </w:pPr>
            <w:r w:rsidRPr="0044182F">
              <w:rPr>
                <w:b/>
              </w:rPr>
              <w:t>Aksi Aktor</w:t>
            </w:r>
          </w:p>
        </w:tc>
        <w:tc>
          <w:tcPr>
            <w:tcW w:w="3964" w:type="dxa"/>
            <w:shd w:val="clear" w:color="auto" w:fill="F2EE98"/>
            <w:vAlign w:val="center"/>
          </w:tcPr>
          <w:p w14:paraId="64AECC50" w14:textId="77777777" w:rsidR="00435CA8" w:rsidRPr="0044182F" w:rsidRDefault="00435CA8" w:rsidP="003E4796">
            <w:pPr>
              <w:jc w:val="center"/>
              <w:rPr>
                <w:b/>
              </w:rPr>
            </w:pPr>
            <w:r w:rsidRPr="0044182F">
              <w:rPr>
                <w:b/>
              </w:rPr>
              <w:t>Reaksi Sistem</w:t>
            </w:r>
          </w:p>
        </w:tc>
      </w:tr>
      <w:tr w:rsidR="00435CA8" w:rsidRPr="0044182F" w14:paraId="702844D7" w14:textId="77777777" w:rsidTr="003E4796">
        <w:trPr>
          <w:jc w:val="center"/>
        </w:trPr>
        <w:tc>
          <w:tcPr>
            <w:tcW w:w="3827" w:type="dxa"/>
            <w:vAlign w:val="center"/>
          </w:tcPr>
          <w:p w14:paraId="71DBCDB0" w14:textId="14699325" w:rsidR="00435CA8" w:rsidRPr="0044182F" w:rsidRDefault="00435CA8" w:rsidP="00FF2590">
            <w:pPr>
              <w:numPr>
                <w:ilvl w:val="0"/>
                <w:numId w:val="35"/>
              </w:numPr>
              <w:spacing w:after="160"/>
            </w:pPr>
            <w:r>
              <w:t>Guru BK mengakses dengan hak akses Guru BK untuk melihat laporan</w:t>
            </w:r>
            <w:r w:rsidR="007B6A3E">
              <w:t xml:space="preserve"> absensi per-</w:t>
            </w:r>
            <w:r>
              <w:t xml:space="preserve"> </w:t>
            </w:r>
            <w:r w:rsidR="007B6A3E">
              <w:t>semester melalui menu “Laporan Absen”</w:t>
            </w:r>
          </w:p>
        </w:tc>
        <w:tc>
          <w:tcPr>
            <w:tcW w:w="3964" w:type="dxa"/>
            <w:vAlign w:val="center"/>
          </w:tcPr>
          <w:p w14:paraId="186EDD30" w14:textId="77777777" w:rsidR="00435CA8" w:rsidRPr="0044182F" w:rsidRDefault="00435CA8" w:rsidP="003E4796">
            <w:pPr>
              <w:ind w:left="511"/>
            </w:pPr>
          </w:p>
        </w:tc>
      </w:tr>
      <w:tr w:rsidR="00435CA8" w:rsidRPr="0044182F" w14:paraId="2BEACF38" w14:textId="77777777" w:rsidTr="003E4796">
        <w:trPr>
          <w:jc w:val="center"/>
        </w:trPr>
        <w:tc>
          <w:tcPr>
            <w:tcW w:w="3827" w:type="dxa"/>
            <w:vAlign w:val="center"/>
          </w:tcPr>
          <w:p w14:paraId="53E5D41B" w14:textId="77777777" w:rsidR="00435CA8" w:rsidRPr="0044182F" w:rsidRDefault="00435CA8" w:rsidP="003E4796">
            <w:pPr>
              <w:ind w:left="510"/>
            </w:pPr>
          </w:p>
        </w:tc>
        <w:tc>
          <w:tcPr>
            <w:tcW w:w="3964" w:type="dxa"/>
            <w:vAlign w:val="center"/>
          </w:tcPr>
          <w:p w14:paraId="3306EE25" w14:textId="09E27040" w:rsidR="00435CA8" w:rsidRPr="0044182F" w:rsidRDefault="00435CA8" w:rsidP="00FF2590">
            <w:pPr>
              <w:numPr>
                <w:ilvl w:val="0"/>
                <w:numId w:val="35"/>
              </w:numPr>
              <w:spacing w:after="160"/>
              <w:ind w:left="511"/>
            </w:pPr>
            <w:r>
              <w:t xml:space="preserve">Mengakses </w:t>
            </w:r>
            <w:r w:rsidRPr="00435CA8">
              <w:rPr>
                <w:i/>
                <w:iCs/>
              </w:rPr>
              <w:t>database</w:t>
            </w:r>
            <w:r>
              <w:t xml:space="preserve"> laporan absensi dan membuat laporan absensi</w:t>
            </w:r>
          </w:p>
        </w:tc>
      </w:tr>
      <w:tr w:rsidR="00435CA8" w14:paraId="366D535D" w14:textId="77777777" w:rsidTr="003E4796">
        <w:trPr>
          <w:jc w:val="center"/>
        </w:trPr>
        <w:tc>
          <w:tcPr>
            <w:tcW w:w="3827" w:type="dxa"/>
            <w:vAlign w:val="center"/>
          </w:tcPr>
          <w:p w14:paraId="6A1C5FA6" w14:textId="434405E3" w:rsidR="00435CA8" w:rsidRPr="0044182F" w:rsidRDefault="00435CA8" w:rsidP="00435CA8">
            <w:pPr>
              <w:pStyle w:val="ListParagraph"/>
              <w:ind w:left="450"/>
            </w:pPr>
          </w:p>
        </w:tc>
        <w:tc>
          <w:tcPr>
            <w:tcW w:w="3964" w:type="dxa"/>
            <w:vAlign w:val="center"/>
          </w:tcPr>
          <w:p w14:paraId="5D8E4802" w14:textId="685D4868" w:rsidR="00435CA8" w:rsidRDefault="00435CA8" w:rsidP="00FF2590">
            <w:pPr>
              <w:pStyle w:val="ListParagraph"/>
              <w:numPr>
                <w:ilvl w:val="0"/>
                <w:numId w:val="35"/>
              </w:numPr>
              <w:spacing w:after="160"/>
              <w:ind w:left="464"/>
            </w:pPr>
            <w:r>
              <w:t xml:space="preserve">Menampilkan laporan absensi </w:t>
            </w:r>
          </w:p>
        </w:tc>
      </w:tr>
      <w:tr w:rsidR="00435CA8" w14:paraId="2C481969" w14:textId="77777777" w:rsidTr="003E4796">
        <w:trPr>
          <w:jc w:val="center"/>
        </w:trPr>
        <w:tc>
          <w:tcPr>
            <w:tcW w:w="3827" w:type="dxa"/>
            <w:vAlign w:val="center"/>
          </w:tcPr>
          <w:p w14:paraId="1B23DA13" w14:textId="3B3E8411" w:rsidR="00435CA8" w:rsidRDefault="00435CA8" w:rsidP="00FF2590">
            <w:pPr>
              <w:pStyle w:val="ListParagraph"/>
              <w:numPr>
                <w:ilvl w:val="0"/>
                <w:numId w:val="35"/>
              </w:numPr>
            </w:pPr>
            <w:r>
              <w:t xml:space="preserve">Menerima laporan </w:t>
            </w:r>
            <w:r w:rsidR="007B6A3E">
              <w:t xml:space="preserve">absensi siswa </w:t>
            </w:r>
            <w:r>
              <w:t>dari sistem</w:t>
            </w:r>
          </w:p>
        </w:tc>
        <w:tc>
          <w:tcPr>
            <w:tcW w:w="3964" w:type="dxa"/>
            <w:vAlign w:val="center"/>
          </w:tcPr>
          <w:p w14:paraId="4971C2B9" w14:textId="1B46FCC5" w:rsidR="00435CA8" w:rsidRDefault="00435CA8" w:rsidP="00435CA8">
            <w:pPr>
              <w:pStyle w:val="ListParagraph"/>
              <w:spacing w:after="160"/>
              <w:ind w:left="468"/>
            </w:pPr>
          </w:p>
        </w:tc>
      </w:tr>
    </w:tbl>
    <w:p w14:paraId="75803AAF" w14:textId="191F4630" w:rsidR="009B533F" w:rsidRDefault="009B533F" w:rsidP="009B533F">
      <w:pPr>
        <w:rPr>
          <w:ins w:id="5691" w:author="chaniaayulestari@outlook.com" w:date="2021-11-14T09:22:00Z"/>
        </w:rPr>
      </w:pPr>
    </w:p>
    <w:p w14:paraId="726BEAEC" w14:textId="706A9FEF" w:rsidR="009B533F" w:rsidRDefault="009B533F" w:rsidP="009B533F">
      <w:pPr>
        <w:pStyle w:val="ListParagraph"/>
        <w:numPr>
          <w:ilvl w:val="0"/>
          <w:numId w:val="124"/>
        </w:numPr>
        <w:ind w:left="426"/>
        <w:rPr>
          <w:ins w:id="5692" w:author="chaniaayulestari@outlook.com" w:date="2021-11-14T09:22:00Z"/>
        </w:rPr>
      </w:pPr>
      <w:ins w:id="5693" w:author="chaniaayulestari@outlook.com" w:date="2021-11-14T09:22:00Z">
        <w:r>
          <w:t xml:space="preserve">Skenario </w:t>
        </w:r>
      </w:ins>
      <w:ins w:id="5694" w:author="chaniaayulestari@outlook.com" w:date="2021-11-14T09:23:00Z">
        <w:r w:rsidR="0024161C">
          <w:t xml:space="preserve">Tambah History </w:t>
        </w:r>
      </w:ins>
      <w:ins w:id="5695" w:author="chaniaayulestari@outlook.com" w:date="2021-11-14T09:22:00Z">
        <w:r>
          <w:t>Laporan Absen</w:t>
        </w:r>
      </w:ins>
    </w:p>
    <w:p w14:paraId="1AB2D22E" w14:textId="03EDAEAB" w:rsidR="0024161C" w:rsidRDefault="0024161C">
      <w:pPr>
        <w:pStyle w:val="Caption"/>
        <w:keepNext/>
        <w:jc w:val="center"/>
        <w:rPr>
          <w:ins w:id="5696" w:author="chaniaayulestari@outlook.com" w:date="2021-11-14T09:28:00Z"/>
        </w:rPr>
        <w:pPrChange w:id="5697" w:author="chaniaayulestari@outlook.com" w:date="2021-11-14T09:28:00Z">
          <w:pPr/>
        </w:pPrChange>
      </w:pPr>
      <w:ins w:id="5698" w:author="chaniaayulestari@outlook.com" w:date="2021-11-14T09:28:00Z">
        <w:r>
          <w:t xml:space="preserve">Tabel 3. </w:t>
        </w:r>
      </w:ins>
      <w:ins w:id="5699" w:author="Rafi Aziizi" w:date="2021-11-14T11:08:00Z">
        <w:r w:rsidR="001B2DEA">
          <w:fldChar w:fldCharType="begin"/>
        </w:r>
        <w:r w:rsidR="001B2DEA">
          <w:instrText xml:space="preserve"> SEQ Tabel_3. \* ARABIC </w:instrText>
        </w:r>
      </w:ins>
      <w:r w:rsidR="001B2DEA">
        <w:fldChar w:fldCharType="separate"/>
      </w:r>
      <w:ins w:id="5700" w:author="Rafi Aziizi" w:date="2021-11-14T11:08:00Z">
        <w:r w:rsidR="001B2DEA">
          <w:rPr>
            <w:noProof/>
          </w:rPr>
          <w:t>44</w:t>
        </w:r>
        <w:r w:rsidR="001B2DEA">
          <w:fldChar w:fldCharType="end"/>
        </w:r>
      </w:ins>
      <w:ins w:id="5701" w:author="chaniaayulestari@outlook.com" w:date="2021-11-14T09:28:00Z">
        <w:del w:id="5702" w:author="Rafi Aziizi" w:date="2021-11-14T09:52:00Z">
          <w:r w:rsidDel="003640C9">
            <w:fldChar w:fldCharType="begin"/>
          </w:r>
          <w:r w:rsidDel="003640C9">
            <w:delInstrText xml:space="preserve"> SEQ Tabel_3. \* ARABIC </w:delInstrText>
          </w:r>
        </w:del>
      </w:ins>
      <w:del w:id="5703" w:author="Rafi Aziizi" w:date="2021-11-14T09:52:00Z">
        <w:r w:rsidDel="003640C9">
          <w:fldChar w:fldCharType="separate"/>
        </w:r>
      </w:del>
      <w:ins w:id="5704" w:author="chaniaayulestari@outlook.com" w:date="2021-11-14T09:28:00Z">
        <w:del w:id="5705" w:author="Rafi Aziizi" w:date="2021-11-14T09:52:00Z">
          <w:r w:rsidDel="003640C9">
            <w:rPr>
              <w:noProof/>
            </w:rPr>
            <w:delText>43</w:delText>
          </w:r>
          <w:r w:rsidDel="003640C9">
            <w:fldChar w:fldCharType="end"/>
          </w:r>
        </w:del>
        <w:r>
          <w:t xml:space="preserve"> Skenario Tambah History Laporan Absen</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B533F" w:rsidRPr="00A46E0B" w14:paraId="73AB99FF" w14:textId="77777777" w:rsidTr="00590A19">
        <w:trPr>
          <w:jc w:val="center"/>
          <w:ins w:id="5706" w:author="chaniaayulestari@outlook.com" w:date="2021-11-14T09:22:00Z"/>
        </w:trPr>
        <w:tc>
          <w:tcPr>
            <w:tcW w:w="3827" w:type="dxa"/>
            <w:shd w:val="clear" w:color="auto" w:fill="F2EE98"/>
            <w:vAlign w:val="center"/>
          </w:tcPr>
          <w:p w14:paraId="41C56F3E" w14:textId="77777777" w:rsidR="009B533F" w:rsidRPr="0044182F" w:rsidRDefault="009B533F" w:rsidP="00590A19">
            <w:pPr>
              <w:rPr>
                <w:ins w:id="5707" w:author="chaniaayulestari@outlook.com" w:date="2021-11-14T09:22:00Z"/>
                <w:b/>
              </w:rPr>
            </w:pPr>
            <w:ins w:id="5708" w:author="chaniaayulestari@outlook.com" w:date="2021-11-14T09:22:00Z">
              <w:r w:rsidRPr="0044182F">
                <w:rPr>
                  <w:b/>
                </w:rPr>
                <w:t>Name</w:t>
              </w:r>
            </w:ins>
          </w:p>
        </w:tc>
        <w:tc>
          <w:tcPr>
            <w:tcW w:w="3964" w:type="dxa"/>
            <w:shd w:val="clear" w:color="auto" w:fill="F2EE98"/>
            <w:vAlign w:val="center"/>
          </w:tcPr>
          <w:p w14:paraId="4E4978C9" w14:textId="65DAB547" w:rsidR="009B533F" w:rsidRPr="00A46E0B" w:rsidRDefault="0024161C" w:rsidP="00590A19">
            <w:pPr>
              <w:rPr>
                <w:ins w:id="5709" w:author="chaniaayulestari@outlook.com" w:date="2021-11-14T09:22:00Z"/>
              </w:rPr>
            </w:pPr>
            <w:ins w:id="5710" w:author="chaniaayulestari@outlook.com" w:date="2021-11-14T09:23:00Z">
              <w:r>
                <w:t xml:space="preserve">Tambah History </w:t>
              </w:r>
            </w:ins>
            <w:ins w:id="5711" w:author="chaniaayulestari@outlook.com" w:date="2021-11-14T09:22:00Z">
              <w:r w:rsidR="009B533F">
                <w:t>Laporan Absensi</w:t>
              </w:r>
            </w:ins>
          </w:p>
        </w:tc>
      </w:tr>
      <w:tr w:rsidR="009B533F" w:rsidRPr="002F6C1D" w14:paraId="696528A2" w14:textId="77777777" w:rsidTr="00590A19">
        <w:trPr>
          <w:jc w:val="center"/>
          <w:ins w:id="5712" w:author="chaniaayulestari@outlook.com" w:date="2021-11-14T09:22:00Z"/>
        </w:trPr>
        <w:tc>
          <w:tcPr>
            <w:tcW w:w="3827" w:type="dxa"/>
            <w:vAlign w:val="center"/>
          </w:tcPr>
          <w:p w14:paraId="193FC9D2" w14:textId="77777777" w:rsidR="009B533F" w:rsidRPr="0044182F" w:rsidRDefault="009B533F" w:rsidP="00590A19">
            <w:pPr>
              <w:rPr>
                <w:ins w:id="5713" w:author="chaniaayulestari@outlook.com" w:date="2021-11-14T09:22:00Z"/>
                <w:b/>
              </w:rPr>
            </w:pPr>
            <w:ins w:id="5714" w:author="chaniaayulestari@outlook.com" w:date="2021-11-14T09:22:00Z">
              <w:r w:rsidRPr="0044182F">
                <w:rPr>
                  <w:b/>
                </w:rPr>
                <w:t>ID</w:t>
              </w:r>
            </w:ins>
          </w:p>
        </w:tc>
        <w:tc>
          <w:tcPr>
            <w:tcW w:w="3964" w:type="dxa"/>
            <w:vAlign w:val="center"/>
          </w:tcPr>
          <w:p w14:paraId="3F2E2C45" w14:textId="2BA4C10D" w:rsidR="009B533F" w:rsidRPr="002F6C1D" w:rsidRDefault="009B533F" w:rsidP="00590A19">
            <w:pPr>
              <w:rPr>
                <w:ins w:id="5715" w:author="chaniaayulestari@outlook.com" w:date="2021-11-14T09:22:00Z"/>
              </w:rPr>
            </w:pPr>
            <w:ins w:id="5716" w:author="chaniaayulestari@outlook.com" w:date="2021-11-14T09:22:00Z">
              <w:r>
                <w:t>RC</w:t>
              </w:r>
            </w:ins>
            <w:ins w:id="5717" w:author="Rafi Aziizi" w:date="2021-11-14T09:45:00Z">
              <w:r w:rsidR="00927D1D">
                <w:t>19</w:t>
              </w:r>
            </w:ins>
            <w:ins w:id="5718" w:author="chaniaayulestari@outlook.com" w:date="2021-11-14T09:22:00Z">
              <w:del w:id="5719" w:author="Rafi Aziizi" w:date="2021-11-14T09:45:00Z">
                <w:r w:rsidDel="00927D1D">
                  <w:delText>20</w:delText>
                </w:r>
              </w:del>
              <w:r>
                <w:t>.</w:t>
              </w:r>
            </w:ins>
            <w:ins w:id="5720" w:author="chaniaayulestari@outlook.com" w:date="2021-11-14T09:23:00Z">
              <w:r w:rsidR="0024161C">
                <w:t>2</w:t>
              </w:r>
            </w:ins>
          </w:p>
        </w:tc>
      </w:tr>
      <w:tr w:rsidR="009B533F" w:rsidRPr="000C722D" w14:paraId="17768094" w14:textId="77777777" w:rsidTr="00590A19">
        <w:trPr>
          <w:jc w:val="center"/>
          <w:ins w:id="5721" w:author="chaniaayulestari@outlook.com" w:date="2021-11-14T09:22:00Z"/>
        </w:trPr>
        <w:tc>
          <w:tcPr>
            <w:tcW w:w="3827" w:type="dxa"/>
            <w:vAlign w:val="center"/>
          </w:tcPr>
          <w:p w14:paraId="68D4B953" w14:textId="77777777" w:rsidR="009B533F" w:rsidRPr="0044182F" w:rsidRDefault="009B533F" w:rsidP="00590A19">
            <w:pPr>
              <w:rPr>
                <w:ins w:id="5722" w:author="chaniaayulestari@outlook.com" w:date="2021-11-14T09:22:00Z"/>
                <w:b/>
              </w:rPr>
            </w:pPr>
            <w:ins w:id="5723" w:author="chaniaayulestari@outlook.com" w:date="2021-11-14T09:22:00Z">
              <w:r w:rsidRPr="0044182F">
                <w:rPr>
                  <w:b/>
                </w:rPr>
                <w:t>Description</w:t>
              </w:r>
            </w:ins>
          </w:p>
        </w:tc>
        <w:tc>
          <w:tcPr>
            <w:tcW w:w="3964" w:type="dxa"/>
          </w:tcPr>
          <w:p w14:paraId="43D68343" w14:textId="615174A9" w:rsidR="009B533F" w:rsidRPr="000C722D" w:rsidRDefault="009B533F" w:rsidP="00590A19">
            <w:pPr>
              <w:rPr>
                <w:ins w:id="5724" w:author="chaniaayulestari@outlook.com" w:date="2021-11-14T09:22:00Z"/>
              </w:rPr>
            </w:pPr>
            <w:ins w:id="5725" w:author="chaniaayulestari@outlook.com" w:date="2021-11-14T09:22:00Z">
              <w:r>
                <w:t xml:space="preserve">Use case ini merupakan use case yang berisikan </w:t>
              </w:r>
            </w:ins>
            <w:ins w:id="5726" w:author="chaniaayulestari@outlook.com" w:date="2021-11-14T09:24:00Z">
              <w:r w:rsidR="0024161C">
                <w:t xml:space="preserve">history </w:t>
              </w:r>
            </w:ins>
            <w:ins w:id="5727" w:author="chaniaayulestari@outlook.com" w:date="2021-11-14T09:22:00Z">
              <w:r>
                <w:t xml:space="preserve">data laporan absen </w:t>
              </w:r>
            </w:ins>
          </w:p>
        </w:tc>
      </w:tr>
      <w:tr w:rsidR="009B533F" w:rsidRPr="002F6C1D" w14:paraId="781A2218" w14:textId="77777777" w:rsidTr="00590A19">
        <w:trPr>
          <w:jc w:val="center"/>
          <w:ins w:id="5728" w:author="chaniaayulestari@outlook.com" w:date="2021-11-14T09:22:00Z"/>
        </w:trPr>
        <w:tc>
          <w:tcPr>
            <w:tcW w:w="3827" w:type="dxa"/>
            <w:vAlign w:val="center"/>
          </w:tcPr>
          <w:p w14:paraId="382F5C12" w14:textId="77777777" w:rsidR="009B533F" w:rsidRPr="0044182F" w:rsidRDefault="009B533F" w:rsidP="00590A19">
            <w:pPr>
              <w:rPr>
                <w:ins w:id="5729" w:author="chaniaayulestari@outlook.com" w:date="2021-11-14T09:22:00Z"/>
                <w:b/>
              </w:rPr>
            </w:pPr>
            <w:ins w:id="5730" w:author="chaniaayulestari@outlook.com" w:date="2021-11-14T09:22:00Z">
              <w:r w:rsidRPr="0044182F">
                <w:rPr>
                  <w:b/>
                </w:rPr>
                <w:t>Actors</w:t>
              </w:r>
            </w:ins>
          </w:p>
        </w:tc>
        <w:tc>
          <w:tcPr>
            <w:tcW w:w="3964" w:type="dxa"/>
            <w:vAlign w:val="center"/>
          </w:tcPr>
          <w:p w14:paraId="0BEC021F" w14:textId="77777777" w:rsidR="009B533F" w:rsidRPr="002F6C1D" w:rsidRDefault="009B533F" w:rsidP="00590A19">
            <w:pPr>
              <w:rPr>
                <w:ins w:id="5731" w:author="chaniaayulestari@outlook.com" w:date="2021-11-14T09:22:00Z"/>
              </w:rPr>
            </w:pPr>
            <w:ins w:id="5732" w:author="chaniaayulestari@outlook.com" w:date="2021-11-14T09:22:00Z">
              <w:r>
                <w:t>Guru BK.</w:t>
              </w:r>
            </w:ins>
          </w:p>
        </w:tc>
      </w:tr>
      <w:tr w:rsidR="009B533F" w:rsidRPr="007B7AB3" w14:paraId="7F395ABA" w14:textId="77777777" w:rsidTr="00590A19">
        <w:trPr>
          <w:jc w:val="center"/>
          <w:ins w:id="5733" w:author="chaniaayulestari@outlook.com" w:date="2021-11-14T09:22:00Z"/>
        </w:trPr>
        <w:tc>
          <w:tcPr>
            <w:tcW w:w="3827" w:type="dxa"/>
            <w:vAlign w:val="center"/>
          </w:tcPr>
          <w:p w14:paraId="1D9AF3D3" w14:textId="77777777" w:rsidR="009B533F" w:rsidRPr="0044182F" w:rsidRDefault="009B533F" w:rsidP="00590A19">
            <w:pPr>
              <w:rPr>
                <w:ins w:id="5734" w:author="chaniaayulestari@outlook.com" w:date="2021-11-14T09:22:00Z"/>
                <w:b/>
              </w:rPr>
            </w:pPr>
            <w:ins w:id="5735" w:author="chaniaayulestari@outlook.com" w:date="2021-11-14T09:22:00Z">
              <w:r w:rsidRPr="0044182F">
                <w:rPr>
                  <w:b/>
                </w:rPr>
                <w:t>Frequency of Use</w:t>
              </w:r>
            </w:ins>
          </w:p>
        </w:tc>
        <w:tc>
          <w:tcPr>
            <w:tcW w:w="3964" w:type="dxa"/>
            <w:vAlign w:val="center"/>
          </w:tcPr>
          <w:p w14:paraId="5C8897EE" w14:textId="77777777" w:rsidR="009B533F" w:rsidRPr="007B7AB3" w:rsidRDefault="009B533F" w:rsidP="00590A19">
            <w:pPr>
              <w:rPr>
                <w:ins w:id="5736" w:author="chaniaayulestari@outlook.com" w:date="2021-11-14T09:22:00Z"/>
                <w:i/>
                <w:iCs/>
              </w:rPr>
            </w:pPr>
            <w:ins w:id="5737" w:author="chaniaayulestari@outlook.com" w:date="2021-11-14T09:22:00Z">
              <w:r>
                <w:rPr>
                  <w:i/>
                  <w:iCs/>
                </w:rPr>
                <w:t>Conditional</w:t>
              </w:r>
            </w:ins>
          </w:p>
        </w:tc>
      </w:tr>
      <w:tr w:rsidR="009B533F" w:rsidRPr="0044182F" w14:paraId="040B039C" w14:textId="77777777" w:rsidTr="00590A19">
        <w:trPr>
          <w:jc w:val="center"/>
          <w:ins w:id="5738" w:author="chaniaayulestari@outlook.com" w:date="2021-11-14T09:22:00Z"/>
        </w:trPr>
        <w:tc>
          <w:tcPr>
            <w:tcW w:w="3827" w:type="dxa"/>
            <w:vAlign w:val="center"/>
          </w:tcPr>
          <w:p w14:paraId="565A8688" w14:textId="77777777" w:rsidR="009B533F" w:rsidRPr="0044182F" w:rsidRDefault="009B533F" w:rsidP="00590A19">
            <w:pPr>
              <w:rPr>
                <w:ins w:id="5739" w:author="chaniaayulestari@outlook.com" w:date="2021-11-14T09:22:00Z"/>
                <w:b/>
              </w:rPr>
            </w:pPr>
            <w:ins w:id="5740" w:author="chaniaayulestari@outlook.com" w:date="2021-11-14T09:22:00Z">
              <w:r w:rsidRPr="0044182F">
                <w:rPr>
                  <w:b/>
                </w:rPr>
                <w:t>Triggers</w:t>
              </w:r>
            </w:ins>
          </w:p>
        </w:tc>
        <w:tc>
          <w:tcPr>
            <w:tcW w:w="3964" w:type="dxa"/>
            <w:vAlign w:val="center"/>
          </w:tcPr>
          <w:p w14:paraId="69E7FE13" w14:textId="751E68E2" w:rsidR="009B533F" w:rsidRPr="0044182F" w:rsidRDefault="009B533F" w:rsidP="00590A19">
            <w:pPr>
              <w:rPr>
                <w:ins w:id="5741" w:author="chaniaayulestari@outlook.com" w:date="2021-11-14T09:22:00Z"/>
              </w:rPr>
            </w:pPr>
            <w:ins w:id="5742" w:author="chaniaayulestari@outlook.com" w:date="2021-11-14T09:22:00Z">
              <w:r>
                <w:t xml:space="preserve">Use case dijalankan jika </w:t>
              </w:r>
            </w:ins>
            <w:ins w:id="5743" w:author="chaniaayulestari@outlook.com" w:date="2021-11-14T09:24:00Z">
              <w:r w:rsidR="0024161C">
                <w:t xml:space="preserve">admin ingin mengganti periode semester </w:t>
              </w:r>
            </w:ins>
          </w:p>
        </w:tc>
      </w:tr>
      <w:tr w:rsidR="009B533F" w:rsidRPr="0081005E" w14:paraId="478BF4B6" w14:textId="77777777" w:rsidTr="00590A19">
        <w:trPr>
          <w:jc w:val="center"/>
          <w:ins w:id="5744" w:author="chaniaayulestari@outlook.com" w:date="2021-11-14T09:22:00Z"/>
        </w:trPr>
        <w:tc>
          <w:tcPr>
            <w:tcW w:w="3827" w:type="dxa"/>
            <w:vAlign w:val="center"/>
          </w:tcPr>
          <w:p w14:paraId="35962FF2" w14:textId="77777777" w:rsidR="009B533F" w:rsidRPr="0044182F" w:rsidRDefault="009B533F" w:rsidP="00590A19">
            <w:pPr>
              <w:rPr>
                <w:ins w:id="5745" w:author="chaniaayulestari@outlook.com" w:date="2021-11-14T09:22:00Z"/>
                <w:b/>
              </w:rPr>
            </w:pPr>
            <w:ins w:id="5746" w:author="chaniaayulestari@outlook.com" w:date="2021-11-14T09:22:00Z">
              <w:r w:rsidRPr="0044182F">
                <w:rPr>
                  <w:b/>
                </w:rPr>
                <w:t>Pre-Conditions</w:t>
              </w:r>
            </w:ins>
          </w:p>
        </w:tc>
        <w:tc>
          <w:tcPr>
            <w:tcW w:w="3964" w:type="dxa"/>
            <w:vAlign w:val="center"/>
          </w:tcPr>
          <w:p w14:paraId="5DBA1A33" w14:textId="71C2A4D5" w:rsidR="009B533F" w:rsidRPr="00435CA8" w:rsidRDefault="0024161C" w:rsidP="00590A19">
            <w:pPr>
              <w:rPr>
                <w:ins w:id="5747" w:author="chaniaayulestari@outlook.com" w:date="2021-11-14T09:22:00Z"/>
              </w:rPr>
            </w:pPr>
            <w:ins w:id="5748" w:author="chaniaayulestari@outlook.com" w:date="2021-11-14T09:25:00Z">
              <w:r>
                <w:t xml:space="preserve">Laporan absen belum mempunyai </w:t>
              </w:r>
              <w:r>
                <w:lastRenderedPageBreak/>
                <w:t>history</w:t>
              </w:r>
            </w:ins>
            <w:ins w:id="5749" w:author="chaniaayulestari@outlook.com" w:date="2021-11-14T09:22:00Z">
              <w:r w:rsidR="009B533F">
                <w:t xml:space="preserve"> </w:t>
              </w:r>
            </w:ins>
          </w:p>
        </w:tc>
      </w:tr>
      <w:tr w:rsidR="009B533F" w:rsidRPr="0048762E" w14:paraId="54768932" w14:textId="77777777" w:rsidTr="00590A19">
        <w:trPr>
          <w:jc w:val="center"/>
          <w:ins w:id="5750" w:author="chaniaayulestari@outlook.com" w:date="2021-11-14T09:22:00Z"/>
        </w:trPr>
        <w:tc>
          <w:tcPr>
            <w:tcW w:w="3827" w:type="dxa"/>
            <w:vAlign w:val="center"/>
          </w:tcPr>
          <w:p w14:paraId="5F37D051" w14:textId="77777777" w:rsidR="009B533F" w:rsidRPr="0044182F" w:rsidRDefault="009B533F" w:rsidP="00590A19">
            <w:pPr>
              <w:rPr>
                <w:ins w:id="5751" w:author="chaniaayulestari@outlook.com" w:date="2021-11-14T09:22:00Z"/>
                <w:b/>
              </w:rPr>
            </w:pPr>
            <w:ins w:id="5752" w:author="chaniaayulestari@outlook.com" w:date="2021-11-14T09:22:00Z">
              <w:r w:rsidRPr="0044182F">
                <w:rPr>
                  <w:b/>
                </w:rPr>
                <w:lastRenderedPageBreak/>
                <w:t>Post-Conditions</w:t>
              </w:r>
            </w:ins>
          </w:p>
        </w:tc>
        <w:tc>
          <w:tcPr>
            <w:tcW w:w="3964" w:type="dxa"/>
            <w:vAlign w:val="center"/>
          </w:tcPr>
          <w:p w14:paraId="7B3FAA55" w14:textId="6452B91B" w:rsidR="009B533F" w:rsidRPr="0048762E" w:rsidRDefault="0024161C" w:rsidP="00590A19">
            <w:pPr>
              <w:rPr>
                <w:ins w:id="5753" w:author="chaniaayulestari@outlook.com" w:date="2021-11-14T09:22:00Z"/>
              </w:rPr>
            </w:pPr>
            <w:ins w:id="5754" w:author="chaniaayulestari@outlook.com" w:date="2021-11-14T09:25:00Z">
              <w:r>
                <w:t>Laporan absen sudah mempunyai history</w:t>
              </w:r>
            </w:ins>
          </w:p>
        </w:tc>
      </w:tr>
      <w:tr w:rsidR="009B533F" w:rsidRPr="0044182F" w14:paraId="03836C59" w14:textId="77777777" w:rsidTr="00590A19">
        <w:trPr>
          <w:jc w:val="center"/>
          <w:ins w:id="5755" w:author="chaniaayulestari@outlook.com" w:date="2021-11-14T09:22:00Z"/>
        </w:trPr>
        <w:tc>
          <w:tcPr>
            <w:tcW w:w="7791" w:type="dxa"/>
            <w:gridSpan w:val="2"/>
            <w:shd w:val="clear" w:color="auto" w:fill="F2EE98"/>
            <w:vAlign w:val="center"/>
          </w:tcPr>
          <w:p w14:paraId="627A28FD" w14:textId="77777777" w:rsidR="009B533F" w:rsidRPr="0044182F" w:rsidRDefault="009B533F" w:rsidP="00590A19">
            <w:pPr>
              <w:jc w:val="center"/>
              <w:rPr>
                <w:ins w:id="5756" w:author="chaniaayulestari@outlook.com" w:date="2021-11-14T09:22:00Z"/>
                <w:b/>
              </w:rPr>
            </w:pPr>
            <w:ins w:id="5757" w:author="chaniaayulestari@outlook.com" w:date="2021-11-14T09:22:00Z">
              <w:r w:rsidRPr="0044182F">
                <w:rPr>
                  <w:b/>
                </w:rPr>
                <w:t>Main Course</w:t>
              </w:r>
            </w:ins>
          </w:p>
        </w:tc>
      </w:tr>
      <w:tr w:rsidR="009B533F" w:rsidRPr="0044182F" w14:paraId="04D7FE8F" w14:textId="77777777" w:rsidTr="00590A19">
        <w:trPr>
          <w:jc w:val="center"/>
          <w:ins w:id="5758" w:author="chaniaayulestari@outlook.com" w:date="2021-11-14T09:22:00Z"/>
        </w:trPr>
        <w:tc>
          <w:tcPr>
            <w:tcW w:w="3827" w:type="dxa"/>
            <w:shd w:val="clear" w:color="auto" w:fill="F2EE98"/>
            <w:vAlign w:val="center"/>
          </w:tcPr>
          <w:p w14:paraId="63E03E2A" w14:textId="77777777" w:rsidR="009B533F" w:rsidRPr="0044182F" w:rsidRDefault="009B533F" w:rsidP="00590A19">
            <w:pPr>
              <w:jc w:val="center"/>
              <w:rPr>
                <w:ins w:id="5759" w:author="chaniaayulestari@outlook.com" w:date="2021-11-14T09:22:00Z"/>
                <w:b/>
              </w:rPr>
            </w:pPr>
            <w:ins w:id="5760" w:author="chaniaayulestari@outlook.com" w:date="2021-11-14T09:22:00Z">
              <w:r w:rsidRPr="0044182F">
                <w:rPr>
                  <w:b/>
                </w:rPr>
                <w:t>Aksi Aktor</w:t>
              </w:r>
            </w:ins>
          </w:p>
        </w:tc>
        <w:tc>
          <w:tcPr>
            <w:tcW w:w="3964" w:type="dxa"/>
            <w:shd w:val="clear" w:color="auto" w:fill="F2EE98"/>
            <w:vAlign w:val="center"/>
          </w:tcPr>
          <w:p w14:paraId="2CBDB510" w14:textId="77777777" w:rsidR="009B533F" w:rsidRPr="0044182F" w:rsidRDefault="009B533F" w:rsidP="00590A19">
            <w:pPr>
              <w:jc w:val="center"/>
              <w:rPr>
                <w:ins w:id="5761" w:author="chaniaayulestari@outlook.com" w:date="2021-11-14T09:22:00Z"/>
                <w:b/>
              </w:rPr>
            </w:pPr>
            <w:ins w:id="5762" w:author="chaniaayulestari@outlook.com" w:date="2021-11-14T09:22:00Z">
              <w:r w:rsidRPr="0044182F">
                <w:rPr>
                  <w:b/>
                </w:rPr>
                <w:t>Reaksi Sistem</w:t>
              </w:r>
            </w:ins>
          </w:p>
        </w:tc>
      </w:tr>
      <w:tr w:rsidR="009B533F" w:rsidRPr="0044182F" w14:paraId="3033F143" w14:textId="77777777" w:rsidTr="00590A19">
        <w:trPr>
          <w:jc w:val="center"/>
          <w:ins w:id="5763" w:author="chaniaayulestari@outlook.com" w:date="2021-11-14T09:22:00Z"/>
        </w:trPr>
        <w:tc>
          <w:tcPr>
            <w:tcW w:w="3827" w:type="dxa"/>
            <w:vAlign w:val="center"/>
          </w:tcPr>
          <w:p w14:paraId="6D4D5BF5" w14:textId="7F9ED663" w:rsidR="009B533F" w:rsidRPr="0044182F" w:rsidRDefault="0024161C" w:rsidP="009B533F">
            <w:pPr>
              <w:numPr>
                <w:ilvl w:val="0"/>
                <w:numId w:val="35"/>
              </w:numPr>
              <w:spacing w:after="160"/>
              <w:rPr>
                <w:ins w:id="5764" w:author="chaniaayulestari@outlook.com" w:date="2021-11-14T09:22:00Z"/>
              </w:rPr>
            </w:pPr>
            <w:ins w:id="5765" w:author="chaniaayulestari@outlook.com" w:date="2021-11-14T09:25:00Z">
              <w:r>
                <w:t xml:space="preserve">Guru BK menekan </w:t>
              </w:r>
              <w:r w:rsidRPr="0024161C">
                <w:rPr>
                  <w:i/>
                  <w:iCs/>
                  <w:rPrChange w:id="5766" w:author="chaniaayulestari@outlook.com" w:date="2021-11-14T09:25:00Z">
                    <w:rPr/>
                  </w:rPrChange>
                </w:rPr>
                <w:t>button</w:t>
              </w:r>
            </w:ins>
            <w:ins w:id="5767" w:author="chaniaayulestari@outlook.com" w:date="2021-11-14T09:26:00Z">
              <w:r>
                <w:t xml:space="preserve"> “simpan Laporan Absen”</w:t>
              </w:r>
            </w:ins>
            <w:ins w:id="5768" w:author="chaniaayulestari@outlook.com" w:date="2021-11-14T09:25:00Z">
              <w:r>
                <w:t xml:space="preserve"> </w:t>
              </w:r>
            </w:ins>
          </w:p>
        </w:tc>
        <w:tc>
          <w:tcPr>
            <w:tcW w:w="3964" w:type="dxa"/>
            <w:vAlign w:val="center"/>
          </w:tcPr>
          <w:p w14:paraId="4BCDC60E" w14:textId="77777777" w:rsidR="009B533F" w:rsidRPr="0044182F" w:rsidRDefault="009B533F" w:rsidP="00590A19">
            <w:pPr>
              <w:ind w:left="511"/>
              <w:rPr>
                <w:ins w:id="5769" w:author="chaniaayulestari@outlook.com" w:date="2021-11-14T09:22:00Z"/>
              </w:rPr>
            </w:pPr>
          </w:p>
        </w:tc>
      </w:tr>
      <w:tr w:rsidR="009B533F" w:rsidRPr="0044182F" w14:paraId="1D3D146F" w14:textId="77777777" w:rsidTr="00590A19">
        <w:trPr>
          <w:jc w:val="center"/>
          <w:ins w:id="5770" w:author="chaniaayulestari@outlook.com" w:date="2021-11-14T09:22:00Z"/>
        </w:trPr>
        <w:tc>
          <w:tcPr>
            <w:tcW w:w="3827" w:type="dxa"/>
            <w:vAlign w:val="center"/>
          </w:tcPr>
          <w:p w14:paraId="53BB5993" w14:textId="77777777" w:rsidR="009B533F" w:rsidRPr="0044182F" w:rsidRDefault="009B533F" w:rsidP="00590A19">
            <w:pPr>
              <w:ind w:left="510"/>
              <w:rPr>
                <w:ins w:id="5771" w:author="chaniaayulestari@outlook.com" w:date="2021-11-14T09:22:00Z"/>
              </w:rPr>
            </w:pPr>
          </w:p>
        </w:tc>
        <w:tc>
          <w:tcPr>
            <w:tcW w:w="3964" w:type="dxa"/>
            <w:vAlign w:val="center"/>
          </w:tcPr>
          <w:p w14:paraId="55684C1F" w14:textId="0564E7CE" w:rsidR="009B533F" w:rsidRPr="0024161C" w:rsidRDefault="0024161C" w:rsidP="009B533F">
            <w:pPr>
              <w:numPr>
                <w:ilvl w:val="0"/>
                <w:numId w:val="35"/>
              </w:numPr>
              <w:spacing w:after="160"/>
              <w:ind w:left="511"/>
              <w:rPr>
                <w:ins w:id="5772" w:author="chaniaayulestari@outlook.com" w:date="2021-11-14T09:22:00Z"/>
                <w:i/>
                <w:iCs/>
                <w:rPrChange w:id="5773" w:author="chaniaayulestari@outlook.com" w:date="2021-11-14T09:27:00Z">
                  <w:rPr>
                    <w:ins w:id="5774" w:author="chaniaayulestari@outlook.com" w:date="2021-11-14T09:22:00Z"/>
                  </w:rPr>
                </w:rPrChange>
              </w:rPr>
            </w:pPr>
            <w:ins w:id="5775" w:author="chaniaayulestari@outlook.com" w:date="2021-11-14T09:27:00Z">
              <w:r>
                <w:rPr>
                  <w:i/>
                  <w:iCs/>
                </w:rPr>
                <w:t xml:space="preserve">Database </w:t>
              </w:r>
              <w:r>
                <w:t xml:space="preserve"> menyimpan laporan absen kedalam history</w:t>
              </w:r>
            </w:ins>
          </w:p>
        </w:tc>
      </w:tr>
    </w:tbl>
    <w:p w14:paraId="5FD46678" w14:textId="77777777" w:rsidR="009B533F" w:rsidRDefault="009B533F">
      <w:pPr>
        <w:pPrChange w:id="5776" w:author="chaniaayulestari@outlook.com" w:date="2021-11-14T09:22:00Z">
          <w:pPr>
            <w:pStyle w:val="ListParagraph"/>
            <w:ind w:left="426"/>
          </w:pPr>
        </w:pPrChange>
      </w:pPr>
    </w:p>
    <w:p w14:paraId="53ACE3D7" w14:textId="4A097399" w:rsidR="00B84F62" w:rsidRDefault="00B84F62">
      <w:pPr>
        <w:pStyle w:val="ListParagraph"/>
        <w:numPr>
          <w:ilvl w:val="0"/>
          <w:numId w:val="25"/>
        </w:numPr>
        <w:ind w:left="426"/>
        <w:rPr>
          <w:ins w:id="5777" w:author="chaniaayulestari@outlook.com" w:date="2021-11-14T08:51:00Z"/>
        </w:rPr>
      </w:pPr>
      <w:ins w:id="5778" w:author="chaniaayulestari@outlook.com" w:date="2021-11-14T08:51:00Z">
        <w:r>
          <w:t xml:space="preserve">Skenario Cetak Laporan Absen </w:t>
        </w:r>
      </w:ins>
    </w:p>
    <w:p w14:paraId="3D079550" w14:textId="3A02A7C9" w:rsidR="00DD38C3" w:rsidRDefault="00DD38C3">
      <w:pPr>
        <w:pStyle w:val="Caption"/>
        <w:keepNext/>
        <w:jc w:val="center"/>
        <w:rPr>
          <w:ins w:id="5779" w:author="chaniaayulestari@outlook.com" w:date="2021-11-14T08:56:00Z"/>
        </w:rPr>
        <w:pPrChange w:id="5780" w:author="chaniaayulestari@outlook.com" w:date="2021-11-14T08:56:00Z">
          <w:pPr/>
        </w:pPrChange>
      </w:pPr>
      <w:ins w:id="5781" w:author="chaniaayulestari@outlook.com" w:date="2021-11-14T08:56:00Z">
        <w:r>
          <w:t xml:space="preserve">Tabel 3. </w:t>
        </w:r>
      </w:ins>
      <w:ins w:id="5782" w:author="Rafi Aziizi" w:date="2021-11-14T11:08:00Z">
        <w:r w:rsidR="001B2DEA">
          <w:fldChar w:fldCharType="begin"/>
        </w:r>
        <w:r w:rsidR="001B2DEA">
          <w:instrText xml:space="preserve"> SEQ Tabel_3. \* ARABIC </w:instrText>
        </w:r>
      </w:ins>
      <w:r w:rsidR="001B2DEA">
        <w:fldChar w:fldCharType="separate"/>
      </w:r>
      <w:ins w:id="5783" w:author="Rafi Aziizi" w:date="2021-11-14T11:08:00Z">
        <w:r w:rsidR="001B2DEA">
          <w:rPr>
            <w:noProof/>
          </w:rPr>
          <w:t>45</w:t>
        </w:r>
        <w:r w:rsidR="001B2DEA">
          <w:fldChar w:fldCharType="end"/>
        </w:r>
      </w:ins>
      <w:ins w:id="5784" w:author="chaniaayulestari@outlook.com" w:date="2021-11-14T08:56:00Z">
        <w:del w:id="5785" w:author="Rafi Aziizi" w:date="2021-11-14T09:52:00Z">
          <w:r w:rsidDel="003640C9">
            <w:fldChar w:fldCharType="begin"/>
          </w:r>
          <w:r w:rsidDel="003640C9">
            <w:delInstrText xml:space="preserve"> SEQ Tabel_3. \* ARABIC </w:delInstrText>
          </w:r>
        </w:del>
      </w:ins>
      <w:del w:id="5786" w:author="Rafi Aziizi" w:date="2021-11-14T09:52:00Z">
        <w:r w:rsidDel="003640C9">
          <w:fldChar w:fldCharType="separate"/>
        </w:r>
      </w:del>
      <w:ins w:id="5787" w:author="chaniaayulestari@outlook.com" w:date="2021-11-14T09:28:00Z">
        <w:del w:id="5788" w:author="Rafi Aziizi" w:date="2021-11-14T09:52:00Z">
          <w:r w:rsidR="0024161C" w:rsidDel="003640C9">
            <w:rPr>
              <w:noProof/>
            </w:rPr>
            <w:delText>44</w:delText>
          </w:r>
        </w:del>
      </w:ins>
      <w:ins w:id="5789" w:author="chaniaayulestari@outlook.com" w:date="2021-11-14T08:56:00Z">
        <w:del w:id="5790" w:author="Rafi Aziizi" w:date="2021-11-14T09:52:00Z">
          <w:r w:rsidDel="003640C9">
            <w:fldChar w:fldCharType="end"/>
          </w:r>
        </w:del>
        <w:r>
          <w:t xml:space="preserve"> Skenario Cetak Laporan Absen</w:t>
        </w:r>
      </w:ins>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104"/>
        <w:gridCol w:w="6"/>
      </w:tblGrid>
      <w:tr w:rsidR="00B84F62" w:rsidRPr="00A46E0B" w14:paraId="0FFCEE9F" w14:textId="77777777" w:rsidTr="00590A19">
        <w:trPr>
          <w:gridAfter w:val="1"/>
          <w:wAfter w:w="6" w:type="dxa"/>
          <w:jc w:val="center"/>
          <w:ins w:id="5791" w:author="chaniaayulestari@outlook.com" w:date="2021-11-14T08:52:00Z"/>
        </w:trPr>
        <w:tc>
          <w:tcPr>
            <w:tcW w:w="3823" w:type="dxa"/>
            <w:shd w:val="clear" w:color="auto" w:fill="F2EE98"/>
          </w:tcPr>
          <w:p w14:paraId="7060588E" w14:textId="77777777" w:rsidR="00B84F62" w:rsidRPr="0044182F" w:rsidRDefault="00B84F62" w:rsidP="00590A19">
            <w:pPr>
              <w:rPr>
                <w:ins w:id="5792" w:author="chaniaayulestari@outlook.com" w:date="2021-11-14T08:52:00Z"/>
                <w:b/>
              </w:rPr>
            </w:pPr>
            <w:ins w:id="5793" w:author="chaniaayulestari@outlook.com" w:date="2021-11-14T08:52:00Z">
              <w:r w:rsidRPr="0044182F">
                <w:rPr>
                  <w:b/>
                </w:rPr>
                <w:t>Name</w:t>
              </w:r>
            </w:ins>
          </w:p>
        </w:tc>
        <w:tc>
          <w:tcPr>
            <w:tcW w:w="4104" w:type="dxa"/>
            <w:shd w:val="clear" w:color="auto" w:fill="F2EE98"/>
            <w:vAlign w:val="center"/>
          </w:tcPr>
          <w:p w14:paraId="3B3233E0" w14:textId="0B0B46DC" w:rsidR="00B84F62" w:rsidRPr="00A46E0B" w:rsidRDefault="00B84F62" w:rsidP="00590A19">
            <w:pPr>
              <w:rPr>
                <w:ins w:id="5794" w:author="chaniaayulestari@outlook.com" w:date="2021-11-14T08:52:00Z"/>
              </w:rPr>
            </w:pPr>
            <w:ins w:id="5795" w:author="chaniaayulestari@outlook.com" w:date="2021-11-14T08:52:00Z">
              <w:r>
                <w:t>Cetak Laporan Absen</w:t>
              </w:r>
            </w:ins>
          </w:p>
        </w:tc>
      </w:tr>
      <w:tr w:rsidR="00B84F62" w:rsidRPr="002F6C1D" w14:paraId="5C5EE504" w14:textId="77777777" w:rsidTr="00590A19">
        <w:trPr>
          <w:gridAfter w:val="1"/>
          <w:wAfter w:w="6" w:type="dxa"/>
          <w:jc w:val="center"/>
          <w:ins w:id="5796" w:author="chaniaayulestari@outlook.com" w:date="2021-11-14T08:52:00Z"/>
        </w:trPr>
        <w:tc>
          <w:tcPr>
            <w:tcW w:w="3823" w:type="dxa"/>
          </w:tcPr>
          <w:p w14:paraId="755AFFDB" w14:textId="77777777" w:rsidR="00B84F62" w:rsidRPr="0044182F" w:rsidRDefault="00B84F62" w:rsidP="00590A19">
            <w:pPr>
              <w:rPr>
                <w:ins w:id="5797" w:author="chaniaayulestari@outlook.com" w:date="2021-11-14T08:52:00Z"/>
                <w:b/>
              </w:rPr>
            </w:pPr>
            <w:ins w:id="5798" w:author="chaniaayulestari@outlook.com" w:date="2021-11-14T08:52:00Z">
              <w:r w:rsidRPr="0044182F">
                <w:rPr>
                  <w:b/>
                </w:rPr>
                <w:t>ID</w:t>
              </w:r>
            </w:ins>
          </w:p>
        </w:tc>
        <w:tc>
          <w:tcPr>
            <w:tcW w:w="4104" w:type="dxa"/>
            <w:vAlign w:val="center"/>
          </w:tcPr>
          <w:p w14:paraId="3F167A4E" w14:textId="6A8EE2AA" w:rsidR="00B84F62" w:rsidRPr="002F6C1D" w:rsidRDefault="00B84F62" w:rsidP="00590A19">
            <w:pPr>
              <w:rPr>
                <w:ins w:id="5799" w:author="chaniaayulestari@outlook.com" w:date="2021-11-14T08:52:00Z"/>
              </w:rPr>
            </w:pPr>
            <w:ins w:id="5800" w:author="chaniaayulestari@outlook.com" w:date="2021-11-14T08:52:00Z">
              <w:r>
                <w:t>RC2</w:t>
              </w:r>
            </w:ins>
            <w:ins w:id="5801" w:author="Rafi Aziizi" w:date="2021-11-14T09:45:00Z">
              <w:r w:rsidR="00927D1D">
                <w:t>0</w:t>
              </w:r>
            </w:ins>
            <w:ins w:id="5802" w:author="chaniaayulestari@outlook.com" w:date="2021-11-14T08:52:00Z">
              <w:del w:id="5803" w:author="Rafi Aziizi" w:date="2021-11-14T09:45:00Z">
                <w:r w:rsidDel="00927D1D">
                  <w:delText>1</w:delText>
                </w:r>
              </w:del>
            </w:ins>
          </w:p>
        </w:tc>
      </w:tr>
      <w:tr w:rsidR="00B84F62" w:rsidRPr="000C722D" w14:paraId="5A4EA867" w14:textId="77777777" w:rsidTr="00590A19">
        <w:trPr>
          <w:gridAfter w:val="1"/>
          <w:wAfter w:w="6" w:type="dxa"/>
          <w:jc w:val="center"/>
          <w:ins w:id="5804" w:author="chaniaayulestari@outlook.com" w:date="2021-11-14T08:52:00Z"/>
        </w:trPr>
        <w:tc>
          <w:tcPr>
            <w:tcW w:w="3823" w:type="dxa"/>
          </w:tcPr>
          <w:p w14:paraId="3F84ACC2" w14:textId="77777777" w:rsidR="00B84F62" w:rsidRPr="0044182F" w:rsidRDefault="00B84F62" w:rsidP="00590A19">
            <w:pPr>
              <w:rPr>
                <w:ins w:id="5805" w:author="chaniaayulestari@outlook.com" w:date="2021-11-14T08:52:00Z"/>
                <w:b/>
              </w:rPr>
            </w:pPr>
            <w:ins w:id="5806" w:author="chaniaayulestari@outlook.com" w:date="2021-11-14T08:52:00Z">
              <w:r w:rsidRPr="0044182F">
                <w:rPr>
                  <w:b/>
                </w:rPr>
                <w:t>Description</w:t>
              </w:r>
            </w:ins>
          </w:p>
        </w:tc>
        <w:tc>
          <w:tcPr>
            <w:tcW w:w="4104" w:type="dxa"/>
          </w:tcPr>
          <w:p w14:paraId="5FE4744D" w14:textId="50DAC557" w:rsidR="00B84F62" w:rsidRPr="000C722D" w:rsidRDefault="00B84F62" w:rsidP="00590A19">
            <w:pPr>
              <w:rPr>
                <w:ins w:id="5807" w:author="chaniaayulestari@outlook.com" w:date="2021-11-14T08:52:00Z"/>
              </w:rPr>
            </w:pPr>
            <w:ins w:id="5808" w:author="chaniaayulestari@outlook.com" w:date="2021-11-14T08:52:00Z">
              <w:r>
                <w:t xml:space="preserve">Use </w:t>
              </w:r>
            </w:ins>
            <w:ins w:id="5809" w:author="Rafi Aziizi" w:date="2021-11-14T11:59:00Z">
              <w:r w:rsidR="00932121">
                <w:t xml:space="preserve">case </w:t>
              </w:r>
            </w:ins>
            <w:ins w:id="5810" w:author="chaniaayulestari@outlook.com" w:date="2021-11-14T08:52:00Z">
              <w:r>
                <w:t xml:space="preserve">ini akan dijalankan apabila admin ingin mencetak laporan absen dalam periode tertentu </w:t>
              </w:r>
            </w:ins>
          </w:p>
        </w:tc>
      </w:tr>
      <w:tr w:rsidR="00B84F62" w:rsidRPr="002F6C1D" w14:paraId="3EECAADE" w14:textId="77777777" w:rsidTr="00590A19">
        <w:trPr>
          <w:gridAfter w:val="1"/>
          <w:wAfter w:w="6" w:type="dxa"/>
          <w:jc w:val="center"/>
          <w:ins w:id="5811" w:author="chaniaayulestari@outlook.com" w:date="2021-11-14T08:52:00Z"/>
        </w:trPr>
        <w:tc>
          <w:tcPr>
            <w:tcW w:w="3823" w:type="dxa"/>
          </w:tcPr>
          <w:p w14:paraId="169F6FFB" w14:textId="77777777" w:rsidR="00B84F62" w:rsidRPr="0044182F" w:rsidRDefault="00B84F62" w:rsidP="00590A19">
            <w:pPr>
              <w:rPr>
                <w:ins w:id="5812" w:author="chaniaayulestari@outlook.com" w:date="2021-11-14T08:52:00Z"/>
                <w:b/>
              </w:rPr>
            </w:pPr>
            <w:ins w:id="5813" w:author="chaniaayulestari@outlook.com" w:date="2021-11-14T08:52:00Z">
              <w:r w:rsidRPr="0044182F">
                <w:rPr>
                  <w:b/>
                </w:rPr>
                <w:t>Actors</w:t>
              </w:r>
            </w:ins>
          </w:p>
        </w:tc>
        <w:tc>
          <w:tcPr>
            <w:tcW w:w="4104" w:type="dxa"/>
            <w:vAlign w:val="center"/>
          </w:tcPr>
          <w:p w14:paraId="7D97AD9F" w14:textId="16B5866F" w:rsidR="00B84F62" w:rsidRPr="002F6C1D" w:rsidRDefault="00B84F62" w:rsidP="00590A19">
            <w:pPr>
              <w:rPr>
                <w:ins w:id="5814" w:author="chaniaayulestari@outlook.com" w:date="2021-11-14T08:52:00Z"/>
              </w:rPr>
            </w:pPr>
            <w:ins w:id="5815" w:author="chaniaayulestari@outlook.com" w:date="2021-11-14T08:52:00Z">
              <w:del w:id="5816" w:author="Rafi Aziizi" w:date="2021-11-14T12:01:00Z">
                <w:r w:rsidDel="00AE0E68">
                  <w:delText xml:space="preserve">Bag. IT, </w:delText>
                </w:r>
              </w:del>
              <w:r>
                <w:t>Guru BK</w:t>
              </w:r>
            </w:ins>
          </w:p>
        </w:tc>
      </w:tr>
      <w:tr w:rsidR="00B84F62" w:rsidRPr="007B7AB3" w14:paraId="2D7038A4" w14:textId="77777777" w:rsidTr="00590A19">
        <w:trPr>
          <w:gridAfter w:val="1"/>
          <w:wAfter w:w="6" w:type="dxa"/>
          <w:jc w:val="center"/>
          <w:ins w:id="5817" w:author="chaniaayulestari@outlook.com" w:date="2021-11-14T08:52:00Z"/>
        </w:trPr>
        <w:tc>
          <w:tcPr>
            <w:tcW w:w="3823" w:type="dxa"/>
          </w:tcPr>
          <w:p w14:paraId="1863D51A" w14:textId="77777777" w:rsidR="00B84F62" w:rsidRPr="0044182F" w:rsidRDefault="00B84F62" w:rsidP="00590A19">
            <w:pPr>
              <w:rPr>
                <w:ins w:id="5818" w:author="chaniaayulestari@outlook.com" w:date="2021-11-14T08:52:00Z"/>
                <w:b/>
              </w:rPr>
            </w:pPr>
            <w:ins w:id="5819" w:author="chaniaayulestari@outlook.com" w:date="2021-11-14T08:52:00Z">
              <w:r w:rsidRPr="0044182F">
                <w:rPr>
                  <w:b/>
                </w:rPr>
                <w:t>Frequency of Use</w:t>
              </w:r>
            </w:ins>
          </w:p>
        </w:tc>
        <w:tc>
          <w:tcPr>
            <w:tcW w:w="4104" w:type="dxa"/>
            <w:vAlign w:val="center"/>
          </w:tcPr>
          <w:p w14:paraId="48F300BD" w14:textId="77777777" w:rsidR="00B84F62" w:rsidRPr="007B7AB3" w:rsidRDefault="00B84F62" w:rsidP="00590A19">
            <w:pPr>
              <w:rPr>
                <w:ins w:id="5820" w:author="chaniaayulestari@outlook.com" w:date="2021-11-14T08:52:00Z"/>
                <w:i/>
                <w:iCs/>
              </w:rPr>
            </w:pPr>
            <w:ins w:id="5821" w:author="chaniaayulestari@outlook.com" w:date="2021-11-14T08:52:00Z">
              <w:r>
                <w:rPr>
                  <w:i/>
                  <w:iCs/>
                </w:rPr>
                <w:t>Conditional</w:t>
              </w:r>
            </w:ins>
          </w:p>
        </w:tc>
      </w:tr>
      <w:tr w:rsidR="00B84F62" w:rsidRPr="0044182F" w14:paraId="1FECDAF3" w14:textId="77777777" w:rsidTr="00590A19">
        <w:trPr>
          <w:gridAfter w:val="1"/>
          <w:wAfter w:w="6" w:type="dxa"/>
          <w:jc w:val="center"/>
          <w:ins w:id="5822" w:author="chaniaayulestari@outlook.com" w:date="2021-11-14T08:52:00Z"/>
        </w:trPr>
        <w:tc>
          <w:tcPr>
            <w:tcW w:w="3823" w:type="dxa"/>
          </w:tcPr>
          <w:p w14:paraId="4539A739" w14:textId="77777777" w:rsidR="00B84F62" w:rsidRPr="0044182F" w:rsidRDefault="00B84F62" w:rsidP="00590A19">
            <w:pPr>
              <w:rPr>
                <w:ins w:id="5823" w:author="chaniaayulestari@outlook.com" w:date="2021-11-14T08:52:00Z"/>
                <w:b/>
              </w:rPr>
            </w:pPr>
            <w:ins w:id="5824" w:author="chaniaayulestari@outlook.com" w:date="2021-11-14T08:52:00Z">
              <w:r w:rsidRPr="0044182F">
                <w:rPr>
                  <w:b/>
                </w:rPr>
                <w:t>Triggers</w:t>
              </w:r>
            </w:ins>
          </w:p>
        </w:tc>
        <w:tc>
          <w:tcPr>
            <w:tcW w:w="4104" w:type="dxa"/>
            <w:vAlign w:val="center"/>
          </w:tcPr>
          <w:p w14:paraId="4FD0FFA9" w14:textId="6764C648" w:rsidR="00B84F62" w:rsidRPr="0044182F" w:rsidRDefault="00B84F62" w:rsidP="00590A19">
            <w:pPr>
              <w:rPr>
                <w:ins w:id="5825" w:author="chaniaayulestari@outlook.com" w:date="2021-11-14T08:52:00Z"/>
              </w:rPr>
            </w:pPr>
            <w:ins w:id="5826" w:author="chaniaayulestari@outlook.com" w:date="2021-11-14T08:53:00Z">
              <w:r>
                <w:t>C</w:t>
              </w:r>
            </w:ins>
            <w:ins w:id="5827" w:author="chaniaayulestari@outlook.com" w:date="2021-11-14T08:52:00Z">
              <w:r>
                <w:t xml:space="preserve">etak laporan </w:t>
              </w:r>
            </w:ins>
          </w:p>
        </w:tc>
      </w:tr>
      <w:tr w:rsidR="00B84F62" w:rsidRPr="00435CA8" w14:paraId="4190F9C5" w14:textId="77777777" w:rsidTr="00590A19">
        <w:trPr>
          <w:gridAfter w:val="1"/>
          <w:wAfter w:w="6" w:type="dxa"/>
          <w:jc w:val="center"/>
          <w:ins w:id="5828" w:author="chaniaayulestari@outlook.com" w:date="2021-11-14T08:52:00Z"/>
        </w:trPr>
        <w:tc>
          <w:tcPr>
            <w:tcW w:w="3823" w:type="dxa"/>
          </w:tcPr>
          <w:p w14:paraId="5C986CF9" w14:textId="77777777" w:rsidR="00B84F62" w:rsidRPr="0044182F" w:rsidRDefault="00B84F62" w:rsidP="00590A19">
            <w:pPr>
              <w:rPr>
                <w:ins w:id="5829" w:author="chaniaayulestari@outlook.com" w:date="2021-11-14T08:52:00Z"/>
                <w:b/>
              </w:rPr>
            </w:pPr>
            <w:ins w:id="5830" w:author="chaniaayulestari@outlook.com" w:date="2021-11-14T08:52:00Z">
              <w:r w:rsidRPr="0044182F">
                <w:rPr>
                  <w:b/>
                </w:rPr>
                <w:t>Pre-Conditions</w:t>
              </w:r>
            </w:ins>
          </w:p>
        </w:tc>
        <w:tc>
          <w:tcPr>
            <w:tcW w:w="4104" w:type="dxa"/>
            <w:vAlign w:val="center"/>
          </w:tcPr>
          <w:p w14:paraId="5E997E59" w14:textId="5019064F" w:rsidR="00B84F62" w:rsidRPr="00435CA8" w:rsidRDefault="00DD38C3" w:rsidP="00590A19">
            <w:pPr>
              <w:rPr>
                <w:ins w:id="5831" w:author="chaniaayulestari@outlook.com" w:date="2021-11-14T08:52:00Z"/>
              </w:rPr>
            </w:pPr>
            <w:ins w:id="5832" w:author="chaniaayulestari@outlook.com" w:date="2021-11-14T08:54:00Z">
              <w:r>
                <w:t>dokumen belum tercetak</w:t>
              </w:r>
            </w:ins>
          </w:p>
        </w:tc>
      </w:tr>
      <w:tr w:rsidR="00B84F62" w:rsidRPr="0048762E" w14:paraId="72E77444" w14:textId="77777777" w:rsidTr="00590A19">
        <w:trPr>
          <w:gridAfter w:val="1"/>
          <w:wAfter w:w="6" w:type="dxa"/>
          <w:jc w:val="center"/>
          <w:ins w:id="5833" w:author="chaniaayulestari@outlook.com" w:date="2021-11-14T08:52:00Z"/>
        </w:trPr>
        <w:tc>
          <w:tcPr>
            <w:tcW w:w="3823" w:type="dxa"/>
          </w:tcPr>
          <w:p w14:paraId="71CAC172" w14:textId="77777777" w:rsidR="00B84F62" w:rsidRPr="0044182F" w:rsidRDefault="00B84F62" w:rsidP="00590A19">
            <w:pPr>
              <w:rPr>
                <w:ins w:id="5834" w:author="chaniaayulestari@outlook.com" w:date="2021-11-14T08:52:00Z"/>
                <w:b/>
              </w:rPr>
            </w:pPr>
            <w:ins w:id="5835" w:author="chaniaayulestari@outlook.com" w:date="2021-11-14T08:52:00Z">
              <w:r w:rsidRPr="0044182F">
                <w:rPr>
                  <w:b/>
                </w:rPr>
                <w:t>Post-Conditions</w:t>
              </w:r>
            </w:ins>
          </w:p>
        </w:tc>
        <w:tc>
          <w:tcPr>
            <w:tcW w:w="4104" w:type="dxa"/>
            <w:vAlign w:val="center"/>
          </w:tcPr>
          <w:p w14:paraId="0A6C2C2D" w14:textId="6FC4A6DF" w:rsidR="00B84F62" w:rsidRPr="0048762E" w:rsidRDefault="00DD38C3" w:rsidP="00590A19">
            <w:pPr>
              <w:rPr>
                <w:ins w:id="5836" w:author="chaniaayulestari@outlook.com" w:date="2021-11-14T08:52:00Z"/>
              </w:rPr>
            </w:pPr>
            <w:ins w:id="5837" w:author="chaniaayulestari@outlook.com" w:date="2021-11-14T08:54:00Z">
              <w:r>
                <w:t>dokumen sudah tercetak</w:t>
              </w:r>
            </w:ins>
            <w:ins w:id="5838" w:author="chaniaayulestari@outlook.com" w:date="2021-11-14T08:53:00Z">
              <w:r>
                <w:t xml:space="preserve"> </w:t>
              </w:r>
            </w:ins>
          </w:p>
        </w:tc>
      </w:tr>
      <w:tr w:rsidR="00B84F62" w:rsidRPr="0044182F" w14:paraId="04B32125" w14:textId="77777777" w:rsidTr="00590A19">
        <w:trPr>
          <w:gridAfter w:val="1"/>
          <w:wAfter w:w="6" w:type="dxa"/>
          <w:jc w:val="center"/>
          <w:ins w:id="5839" w:author="chaniaayulestari@outlook.com" w:date="2021-11-14T08:52:00Z"/>
        </w:trPr>
        <w:tc>
          <w:tcPr>
            <w:tcW w:w="7927" w:type="dxa"/>
            <w:gridSpan w:val="2"/>
            <w:shd w:val="clear" w:color="auto" w:fill="F2EE98"/>
          </w:tcPr>
          <w:p w14:paraId="34643E34" w14:textId="77777777" w:rsidR="00B84F62" w:rsidRPr="0044182F" w:rsidRDefault="00B84F62" w:rsidP="00590A19">
            <w:pPr>
              <w:jc w:val="center"/>
              <w:rPr>
                <w:ins w:id="5840" w:author="chaniaayulestari@outlook.com" w:date="2021-11-14T08:52:00Z"/>
                <w:b/>
              </w:rPr>
            </w:pPr>
            <w:ins w:id="5841" w:author="chaniaayulestari@outlook.com" w:date="2021-11-14T08:52:00Z">
              <w:r w:rsidRPr="0044182F">
                <w:rPr>
                  <w:b/>
                </w:rPr>
                <w:t>Main Course</w:t>
              </w:r>
            </w:ins>
          </w:p>
        </w:tc>
      </w:tr>
      <w:tr w:rsidR="00B84F62" w:rsidRPr="0044182F" w14:paraId="3D080F4D" w14:textId="77777777" w:rsidTr="00590A19">
        <w:trPr>
          <w:jc w:val="center"/>
          <w:ins w:id="5842" w:author="chaniaayulestari@outlook.com" w:date="2021-11-14T08:52:00Z"/>
        </w:trPr>
        <w:tc>
          <w:tcPr>
            <w:tcW w:w="3823" w:type="dxa"/>
            <w:shd w:val="clear" w:color="auto" w:fill="F2EE98"/>
            <w:vAlign w:val="center"/>
          </w:tcPr>
          <w:p w14:paraId="670B2A28" w14:textId="30917818" w:rsidR="00B84F62" w:rsidRPr="0044182F" w:rsidRDefault="00DD38C3" w:rsidP="00590A19">
            <w:pPr>
              <w:jc w:val="center"/>
              <w:rPr>
                <w:ins w:id="5843" w:author="chaniaayulestari@outlook.com" w:date="2021-11-14T08:52:00Z"/>
                <w:b/>
              </w:rPr>
            </w:pPr>
            <w:ins w:id="5844" w:author="chaniaayulestari@outlook.com" w:date="2021-11-14T08:54:00Z">
              <w:r>
                <w:rPr>
                  <w:b/>
                </w:rPr>
                <w:t>Aksi Aktor</w:t>
              </w:r>
            </w:ins>
          </w:p>
        </w:tc>
        <w:tc>
          <w:tcPr>
            <w:tcW w:w="4110" w:type="dxa"/>
            <w:gridSpan w:val="2"/>
            <w:shd w:val="clear" w:color="auto" w:fill="F2EE98"/>
            <w:vAlign w:val="center"/>
          </w:tcPr>
          <w:p w14:paraId="325D36B2" w14:textId="77777777" w:rsidR="00B84F62" w:rsidRPr="0044182F" w:rsidRDefault="00B84F62" w:rsidP="00590A19">
            <w:pPr>
              <w:jc w:val="center"/>
              <w:rPr>
                <w:ins w:id="5845" w:author="chaniaayulestari@outlook.com" w:date="2021-11-14T08:52:00Z"/>
                <w:b/>
              </w:rPr>
            </w:pPr>
            <w:ins w:id="5846" w:author="chaniaayulestari@outlook.com" w:date="2021-11-14T08:52:00Z">
              <w:r w:rsidRPr="0044182F">
                <w:rPr>
                  <w:b/>
                </w:rPr>
                <w:t>Reaksi Sistem</w:t>
              </w:r>
            </w:ins>
          </w:p>
        </w:tc>
      </w:tr>
      <w:tr w:rsidR="00B84F62" w:rsidRPr="0044182F" w14:paraId="60D110E3" w14:textId="77777777" w:rsidTr="00590A19">
        <w:trPr>
          <w:jc w:val="center"/>
          <w:ins w:id="5847" w:author="chaniaayulestari@outlook.com" w:date="2021-11-14T08:52:00Z"/>
        </w:trPr>
        <w:tc>
          <w:tcPr>
            <w:tcW w:w="3823" w:type="dxa"/>
            <w:vAlign w:val="center"/>
          </w:tcPr>
          <w:p w14:paraId="793FBF22" w14:textId="1EBA2228" w:rsidR="00B84F62" w:rsidRPr="0044182F" w:rsidRDefault="00DD38C3">
            <w:pPr>
              <w:pStyle w:val="ListParagraph"/>
              <w:numPr>
                <w:ilvl w:val="0"/>
                <w:numId w:val="128"/>
              </w:numPr>
              <w:ind w:left="592"/>
              <w:rPr>
                <w:ins w:id="5848" w:author="chaniaayulestari@outlook.com" w:date="2021-11-14T08:52:00Z"/>
              </w:rPr>
              <w:pPrChange w:id="5849" w:author="chaniaayulestari@outlook.com" w:date="2021-11-14T08:54:00Z">
                <w:pPr>
                  <w:pStyle w:val="ListParagraph"/>
                  <w:ind w:left="443"/>
                </w:pPr>
              </w:pPrChange>
            </w:pPr>
            <w:ins w:id="5850" w:author="chaniaayulestari@outlook.com" w:date="2021-11-14T08:54:00Z">
              <w:r>
                <w:t xml:space="preserve">Aktor menekan </w:t>
              </w:r>
              <w:r>
                <w:rPr>
                  <w:i/>
                  <w:iCs/>
                </w:rPr>
                <w:t>button “</w:t>
              </w:r>
              <w:r>
                <w:t>cetak</w:t>
              </w:r>
              <w:r>
                <w:rPr>
                  <w:i/>
                  <w:iCs/>
                </w:rPr>
                <w:t>”</w:t>
              </w:r>
            </w:ins>
          </w:p>
        </w:tc>
        <w:tc>
          <w:tcPr>
            <w:tcW w:w="4110" w:type="dxa"/>
            <w:gridSpan w:val="2"/>
            <w:vAlign w:val="center"/>
          </w:tcPr>
          <w:p w14:paraId="1D94641B" w14:textId="7CB38615" w:rsidR="00B84F62" w:rsidRPr="0044182F" w:rsidRDefault="00B84F62">
            <w:pPr>
              <w:spacing w:after="160"/>
              <w:ind w:left="382"/>
              <w:rPr>
                <w:ins w:id="5851" w:author="chaniaayulestari@outlook.com" w:date="2021-11-14T08:52:00Z"/>
              </w:rPr>
              <w:pPrChange w:id="5852" w:author="chaniaayulestari@outlook.com" w:date="2021-11-14T08:54:00Z">
                <w:pPr>
                  <w:numPr>
                    <w:numId w:val="37"/>
                  </w:numPr>
                  <w:spacing w:after="160"/>
                  <w:ind w:left="382" w:hanging="360"/>
                </w:pPr>
              </w:pPrChange>
            </w:pPr>
            <w:ins w:id="5853" w:author="chaniaayulestari@outlook.com" w:date="2021-11-14T08:52:00Z">
              <w:r>
                <w:t xml:space="preserve">. </w:t>
              </w:r>
            </w:ins>
          </w:p>
        </w:tc>
      </w:tr>
      <w:tr w:rsidR="00B84F62" w14:paraId="78F49D89" w14:textId="77777777" w:rsidTr="00590A19">
        <w:trPr>
          <w:jc w:val="center"/>
          <w:ins w:id="5854" w:author="chaniaayulestari@outlook.com" w:date="2021-11-14T08:52:00Z"/>
        </w:trPr>
        <w:tc>
          <w:tcPr>
            <w:tcW w:w="3823" w:type="dxa"/>
            <w:vAlign w:val="center"/>
          </w:tcPr>
          <w:p w14:paraId="4F81AD54" w14:textId="77777777" w:rsidR="00B84F62" w:rsidRPr="0044182F" w:rsidRDefault="00B84F62" w:rsidP="00590A19">
            <w:pPr>
              <w:pStyle w:val="ListParagraph"/>
              <w:ind w:left="450"/>
              <w:rPr>
                <w:ins w:id="5855" w:author="chaniaayulestari@outlook.com" w:date="2021-11-14T08:52:00Z"/>
              </w:rPr>
            </w:pPr>
          </w:p>
        </w:tc>
        <w:tc>
          <w:tcPr>
            <w:tcW w:w="4110" w:type="dxa"/>
            <w:gridSpan w:val="2"/>
            <w:vAlign w:val="center"/>
          </w:tcPr>
          <w:p w14:paraId="3CE359B1" w14:textId="421C6ED0" w:rsidR="00B84F62" w:rsidRDefault="00DD38C3">
            <w:pPr>
              <w:pStyle w:val="ListParagraph"/>
              <w:numPr>
                <w:ilvl w:val="0"/>
                <w:numId w:val="128"/>
              </w:numPr>
              <w:spacing w:after="160"/>
              <w:rPr>
                <w:ins w:id="5856" w:author="chaniaayulestari@outlook.com" w:date="2021-11-14T08:52:00Z"/>
              </w:rPr>
              <w:pPrChange w:id="5857" w:author="chaniaayulestari@outlook.com" w:date="2021-11-14T08:55:00Z">
                <w:pPr>
                  <w:pStyle w:val="ListParagraph"/>
                  <w:numPr>
                    <w:numId w:val="37"/>
                  </w:numPr>
                  <w:spacing w:after="160"/>
                  <w:ind w:left="382" w:hanging="360"/>
                </w:pPr>
              </w:pPrChange>
            </w:pPr>
            <w:ins w:id="5858" w:author="chaniaayulestari@outlook.com" w:date="2021-11-14T08:55:00Z">
              <w:r>
                <w:t>Sistem mencetak laporan</w:t>
              </w:r>
            </w:ins>
          </w:p>
        </w:tc>
      </w:tr>
    </w:tbl>
    <w:p w14:paraId="67A4886D" w14:textId="77777777" w:rsidR="00B84F62" w:rsidRDefault="00B84F62">
      <w:pPr>
        <w:ind w:left="66"/>
        <w:rPr>
          <w:ins w:id="5859" w:author="chaniaayulestari@outlook.com" w:date="2021-11-14T08:51:00Z"/>
        </w:rPr>
        <w:pPrChange w:id="5860" w:author="chaniaayulestari@outlook.com" w:date="2021-11-14T08:52:00Z">
          <w:pPr>
            <w:pStyle w:val="ListParagraph"/>
            <w:numPr>
              <w:numId w:val="25"/>
            </w:numPr>
            <w:ind w:left="426" w:hanging="360"/>
          </w:pPr>
        </w:pPrChange>
      </w:pPr>
    </w:p>
    <w:p w14:paraId="4B700244" w14:textId="646D6447" w:rsidR="00270503" w:rsidDel="00B01799" w:rsidRDefault="00270503" w:rsidP="00FF2590">
      <w:pPr>
        <w:pStyle w:val="ListParagraph"/>
        <w:numPr>
          <w:ilvl w:val="0"/>
          <w:numId w:val="25"/>
        </w:numPr>
        <w:ind w:left="426"/>
        <w:rPr>
          <w:del w:id="5861" w:author="chaniaayulestari@outlook.com" w:date="2021-11-13T14:12:00Z"/>
        </w:rPr>
      </w:pPr>
      <w:r>
        <w:t>Skenario Notifikasi</w:t>
      </w:r>
    </w:p>
    <w:p w14:paraId="29892DAC" w14:textId="3006C6F8" w:rsidR="00117601" w:rsidRDefault="00117601">
      <w:pPr>
        <w:pStyle w:val="ListParagraph"/>
        <w:numPr>
          <w:ilvl w:val="0"/>
          <w:numId w:val="25"/>
        </w:numPr>
        <w:ind w:left="426"/>
        <w:pPrChange w:id="5862" w:author="chaniaayulestari@outlook.com" w:date="2021-11-13T14:12:00Z">
          <w:pPr>
            <w:pStyle w:val="Caption"/>
            <w:keepNext/>
            <w:jc w:val="center"/>
          </w:pPr>
        </w:pPrChange>
      </w:pPr>
      <w:del w:id="5863" w:author="chaniaayulestari@outlook.com" w:date="2021-11-12T16:31: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6</w:delText>
        </w:r>
        <w:r w:rsidR="006720D0" w:rsidDel="00885B6D">
          <w:fldChar w:fldCharType="end"/>
        </w:r>
        <w:r w:rsidDel="00885B6D">
          <w:delText xml:space="preserve"> </w:delText>
        </w:r>
        <w:r w:rsidRPr="001D7342" w:rsidDel="00885B6D">
          <w:delText>Skenario Use Case Notifikasi</w:delText>
        </w:r>
      </w:del>
    </w:p>
    <w:p w14:paraId="5A0A132E" w14:textId="7CB18A38" w:rsidR="00B01799" w:rsidRDefault="00B01799">
      <w:pPr>
        <w:pStyle w:val="Caption"/>
        <w:keepNext/>
        <w:jc w:val="center"/>
        <w:rPr>
          <w:ins w:id="5864" w:author="chaniaayulestari@outlook.com" w:date="2021-11-13T14:13:00Z"/>
        </w:rPr>
        <w:pPrChange w:id="5865" w:author="chaniaayulestari@outlook.com" w:date="2021-11-13T14:13:00Z">
          <w:pPr/>
        </w:pPrChange>
      </w:pPr>
      <w:bookmarkStart w:id="5866" w:name="_Toc87762756"/>
      <w:ins w:id="5867" w:author="chaniaayulestari@outlook.com" w:date="2021-11-13T14:13:00Z">
        <w:r>
          <w:lastRenderedPageBreak/>
          <w:t xml:space="preserve">Tabel 3. </w:t>
        </w:r>
      </w:ins>
      <w:ins w:id="5868" w:author="Rafi Aziizi" w:date="2021-11-14T11:08:00Z">
        <w:r w:rsidR="001B2DEA">
          <w:fldChar w:fldCharType="begin"/>
        </w:r>
        <w:r w:rsidR="001B2DEA">
          <w:instrText xml:space="preserve"> SEQ Tabel_3. \* ARABIC </w:instrText>
        </w:r>
      </w:ins>
      <w:r w:rsidR="001B2DEA">
        <w:fldChar w:fldCharType="separate"/>
      </w:r>
      <w:ins w:id="5869" w:author="Rafi Aziizi" w:date="2021-11-14T11:08:00Z">
        <w:r w:rsidR="001B2DEA">
          <w:rPr>
            <w:noProof/>
          </w:rPr>
          <w:t>46</w:t>
        </w:r>
        <w:r w:rsidR="001B2DEA">
          <w:fldChar w:fldCharType="end"/>
        </w:r>
      </w:ins>
      <w:ins w:id="5870" w:author="chaniaayulestari@outlook.com" w:date="2021-11-13T14:13:00Z">
        <w:del w:id="5871" w:author="Rafi Aziizi" w:date="2021-11-14T09:52:00Z">
          <w:r w:rsidDel="003640C9">
            <w:fldChar w:fldCharType="begin"/>
          </w:r>
          <w:r w:rsidDel="003640C9">
            <w:delInstrText xml:space="preserve"> SEQ Tabel_3. \* ARABIC </w:delInstrText>
          </w:r>
        </w:del>
      </w:ins>
      <w:del w:id="5872" w:author="Rafi Aziizi" w:date="2021-11-14T09:52:00Z">
        <w:r w:rsidDel="003640C9">
          <w:fldChar w:fldCharType="separate"/>
        </w:r>
      </w:del>
      <w:ins w:id="5873" w:author="chaniaayulestari@outlook.com" w:date="2021-11-14T09:28:00Z">
        <w:del w:id="5874" w:author="Rafi Aziizi" w:date="2021-11-14T09:52:00Z">
          <w:r w:rsidR="0024161C" w:rsidDel="003640C9">
            <w:rPr>
              <w:noProof/>
            </w:rPr>
            <w:delText>45</w:delText>
          </w:r>
        </w:del>
      </w:ins>
      <w:ins w:id="5875" w:author="chaniaayulestari@outlook.com" w:date="2021-11-13T14:25:00Z">
        <w:del w:id="5876" w:author="Rafi Aziizi" w:date="2021-11-14T09:52:00Z">
          <w:r w:rsidR="00456266" w:rsidDel="003640C9">
            <w:rPr>
              <w:noProof/>
            </w:rPr>
            <w:delText>43</w:delText>
          </w:r>
        </w:del>
      </w:ins>
      <w:ins w:id="5877" w:author="chaniaayulestari@outlook.com" w:date="2021-11-13T14:13:00Z">
        <w:del w:id="5878" w:author="Rafi Aziizi" w:date="2021-11-14T09:52:00Z">
          <w:r w:rsidDel="003640C9">
            <w:fldChar w:fldCharType="end"/>
          </w:r>
        </w:del>
        <w:r>
          <w:t xml:space="preserve"> Skenario Notifikasi</w:t>
        </w:r>
        <w:bookmarkEnd w:id="5866"/>
      </w:ins>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5879" w:author="chaniaayulestari@outlook.com" w:date="2021-11-13T14:12:00Z">
          <w:tblPr>
            <w:tblW w:w="79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3823"/>
        <w:gridCol w:w="4104"/>
        <w:gridCol w:w="6"/>
        <w:tblGridChange w:id="5880">
          <w:tblGrid>
            <w:gridCol w:w="2896"/>
            <w:gridCol w:w="2001"/>
            <w:gridCol w:w="1029"/>
            <w:gridCol w:w="2001"/>
          </w:tblGrid>
        </w:tblGridChange>
      </w:tblGrid>
      <w:tr w:rsidR="000B2B6A" w:rsidRPr="00A46E0B" w14:paraId="29A9A639" w14:textId="77777777" w:rsidTr="00B01799">
        <w:trPr>
          <w:gridAfter w:val="1"/>
          <w:wAfter w:w="6" w:type="dxa"/>
          <w:jc w:val="center"/>
          <w:trPrChange w:id="5881" w:author="chaniaayulestari@outlook.com" w:date="2021-11-13T14:12:00Z">
            <w:trPr>
              <w:jc w:val="center"/>
            </w:trPr>
          </w:trPrChange>
        </w:trPr>
        <w:tc>
          <w:tcPr>
            <w:tcW w:w="3823" w:type="dxa"/>
            <w:shd w:val="clear" w:color="auto" w:fill="F2EE98"/>
            <w:tcPrChange w:id="5882" w:author="chaniaayulestari@outlook.com" w:date="2021-11-13T14:12:00Z">
              <w:tcPr>
                <w:tcW w:w="4897" w:type="dxa"/>
                <w:gridSpan w:val="2"/>
                <w:shd w:val="clear" w:color="auto" w:fill="F2EE98"/>
              </w:tcPr>
            </w:tcPrChange>
          </w:tcPr>
          <w:p w14:paraId="0313DC1C" w14:textId="4BE1564A" w:rsidR="000B2B6A" w:rsidRPr="0044182F" w:rsidRDefault="000B2B6A" w:rsidP="003E4796">
            <w:pPr>
              <w:rPr>
                <w:b/>
              </w:rPr>
            </w:pPr>
            <w:r w:rsidRPr="0044182F">
              <w:rPr>
                <w:b/>
              </w:rPr>
              <w:t>Name</w:t>
            </w:r>
          </w:p>
        </w:tc>
        <w:tc>
          <w:tcPr>
            <w:tcW w:w="4104" w:type="dxa"/>
            <w:shd w:val="clear" w:color="auto" w:fill="F2EE98"/>
            <w:vAlign w:val="center"/>
            <w:tcPrChange w:id="5883" w:author="chaniaayulestari@outlook.com" w:date="2021-11-13T14:12:00Z">
              <w:tcPr>
                <w:tcW w:w="3030" w:type="dxa"/>
                <w:gridSpan w:val="2"/>
                <w:shd w:val="clear" w:color="auto" w:fill="F2EE98"/>
                <w:vAlign w:val="center"/>
              </w:tcPr>
            </w:tcPrChange>
          </w:tcPr>
          <w:p w14:paraId="2BEFCD74" w14:textId="6FD3575D" w:rsidR="000B2B6A" w:rsidRPr="00A46E0B" w:rsidRDefault="000B2B6A" w:rsidP="003E4796">
            <w:r>
              <w:t xml:space="preserve">Notifikasi </w:t>
            </w:r>
          </w:p>
        </w:tc>
      </w:tr>
      <w:tr w:rsidR="000B2B6A" w:rsidRPr="002F6C1D" w14:paraId="5F7A2110" w14:textId="77777777" w:rsidTr="00B01799">
        <w:trPr>
          <w:gridAfter w:val="1"/>
          <w:wAfter w:w="6" w:type="dxa"/>
          <w:jc w:val="center"/>
          <w:trPrChange w:id="5884" w:author="chaniaayulestari@outlook.com" w:date="2021-11-13T14:12:00Z">
            <w:trPr>
              <w:jc w:val="center"/>
            </w:trPr>
          </w:trPrChange>
        </w:trPr>
        <w:tc>
          <w:tcPr>
            <w:tcW w:w="3823" w:type="dxa"/>
            <w:tcPrChange w:id="5885" w:author="chaniaayulestari@outlook.com" w:date="2021-11-13T14:12:00Z">
              <w:tcPr>
                <w:tcW w:w="4897" w:type="dxa"/>
                <w:gridSpan w:val="2"/>
              </w:tcPr>
            </w:tcPrChange>
          </w:tcPr>
          <w:p w14:paraId="6C5AA355" w14:textId="1D01A891" w:rsidR="000B2B6A" w:rsidRPr="0044182F" w:rsidRDefault="000B2B6A" w:rsidP="003E4796">
            <w:pPr>
              <w:rPr>
                <w:b/>
              </w:rPr>
            </w:pPr>
            <w:r w:rsidRPr="0044182F">
              <w:rPr>
                <w:b/>
              </w:rPr>
              <w:t>ID</w:t>
            </w:r>
          </w:p>
        </w:tc>
        <w:tc>
          <w:tcPr>
            <w:tcW w:w="4104" w:type="dxa"/>
            <w:vAlign w:val="center"/>
            <w:tcPrChange w:id="5886" w:author="chaniaayulestari@outlook.com" w:date="2021-11-13T14:12:00Z">
              <w:tcPr>
                <w:tcW w:w="3030" w:type="dxa"/>
                <w:gridSpan w:val="2"/>
                <w:vAlign w:val="center"/>
              </w:tcPr>
            </w:tcPrChange>
          </w:tcPr>
          <w:p w14:paraId="6C38F0C8" w14:textId="069A96E3" w:rsidR="000B2B6A" w:rsidRPr="002F6C1D" w:rsidRDefault="000B2B6A" w:rsidP="003E4796">
            <w:r>
              <w:t>RC</w:t>
            </w:r>
            <w:r w:rsidR="007B6A3E">
              <w:t>2</w:t>
            </w:r>
            <w:ins w:id="5887" w:author="Rafi Aziizi" w:date="2021-11-14T09:45:00Z">
              <w:r w:rsidR="00927D1D">
                <w:t>1</w:t>
              </w:r>
            </w:ins>
            <w:ins w:id="5888" w:author="chaniaayulestari@outlook.com" w:date="2021-11-14T08:51:00Z">
              <w:del w:id="5889" w:author="Rafi Aziizi" w:date="2021-11-14T09:45:00Z">
                <w:r w:rsidR="00B84F62" w:rsidDel="00927D1D">
                  <w:delText>2</w:delText>
                </w:r>
              </w:del>
            </w:ins>
            <w:del w:id="5890" w:author="chaniaayulestari@outlook.com" w:date="2021-11-14T08:50:00Z">
              <w:r w:rsidR="007B6A3E" w:rsidDel="00B84F62">
                <w:delText>0</w:delText>
              </w:r>
            </w:del>
          </w:p>
        </w:tc>
      </w:tr>
      <w:tr w:rsidR="000B2B6A" w:rsidRPr="000C722D" w14:paraId="3815BCDA" w14:textId="77777777" w:rsidTr="00B01799">
        <w:trPr>
          <w:gridAfter w:val="1"/>
          <w:wAfter w:w="6" w:type="dxa"/>
          <w:jc w:val="center"/>
          <w:trPrChange w:id="5891" w:author="chaniaayulestari@outlook.com" w:date="2021-11-13T14:12:00Z">
            <w:trPr>
              <w:jc w:val="center"/>
            </w:trPr>
          </w:trPrChange>
        </w:trPr>
        <w:tc>
          <w:tcPr>
            <w:tcW w:w="3823" w:type="dxa"/>
            <w:tcPrChange w:id="5892" w:author="chaniaayulestari@outlook.com" w:date="2021-11-13T14:12:00Z">
              <w:tcPr>
                <w:tcW w:w="4897" w:type="dxa"/>
                <w:gridSpan w:val="2"/>
              </w:tcPr>
            </w:tcPrChange>
          </w:tcPr>
          <w:p w14:paraId="6B535F1E" w14:textId="6ECC9355" w:rsidR="000B2B6A" w:rsidRPr="0044182F" w:rsidRDefault="000B2B6A" w:rsidP="003E4796">
            <w:pPr>
              <w:rPr>
                <w:b/>
              </w:rPr>
            </w:pPr>
            <w:r w:rsidRPr="0044182F">
              <w:rPr>
                <w:b/>
              </w:rPr>
              <w:t>Description</w:t>
            </w:r>
          </w:p>
        </w:tc>
        <w:tc>
          <w:tcPr>
            <w:tcW w:w="4104" w:type="dxa"/>
            <w:tcPrChange w:id="5893" w:author="chaniaayulestari@outlook.com" w:date="2021-11-13T14:12:00Z">
              <w:tcPr>
                <w:tcW w:w="3030" w:type="dxa"/>
                <w:gridSpan w:val="2"/>
              </w:tcPr>
            </w:tcPrChange>
          </w:tcPr>
          <w:p w14:paraId="7874E8D9" w14:textId="0DCD074D" w:rsidR="000B2B6A" w:rsidRPr="000C722D" w:rsidRDefault="000B2B6A" w:rsidP="003E4796">
            <w:r>
              <w:t>Use ini akan dijalankan apabila terdapat keadaan dimana terdapat siswa yang berstatus alpha lebih dari sama dengan 3 kali</w:t>
            </w:r>
            <w:r w:rsidR="0087570E">
              <w:t>, 6 kali hingga 9 kali</w:t>
            </w:r>
            <w:r>
              <w:t>.</w:t>
            </w:r>
          </w:p>
        </w:tc>
      </w:tr>
      <w:tr w:rsidR="000B2B6A" w:rsidRPr="002F6C1D" w14:paraId="071702DF" w14:textId="77777777" w:rsidTr="00B01799">
        <w:trPr>
          <w:gridAfter w:val="1"/>
          <w:wAfter w:w="6" w:type="dxa"/>
          <w:jc w:val="center"/>
          <w:trPrChange w:id="5894" w:author="chaniaayulestari@outlook.com" w:date="2021-11-13T14:12:00Z">
            <w:trPr>
              <w:jc w:val="center"/>
            </w:trPr>
          </w:trPrChange>
        </w:trPr>
        <w:tc>
          <w:tcPr>
            <w:tcW w:w="3823" w:type="dxa"/>
            <w:tcPrChange w:id="5895" w:author="chaniaayulestari@outlook.com" w:date="2021-11-13T14:12:00Z">
              <w:tcPr>
                <w:tcW w:w="4897" w:type="dxa"/>
                <w:gridSpan w:val="2"/>
              </w:tcPr>
            </w:tcPrChange>
          </w:tcPr>
          <w:p w14:paraId="34FABFF4" w14:textId="760634C2" w:rsidR="000B2B6A" w:rsidRPr="0044182F" w:rsidRDefault="000B2B6A" w:rsidP="003E4796">
            <w:pPr>
              <w:rPr>
                <w:b/>
              </w:rPr>
            </w:pPr>
            <w:r w:rsidRPr="0044182F">
              <w:rPr>
                <w:b/>
              </w:rPr>
              <w:t>Actors</w:t>
            </w:r>
          </w:p>
        </w:tc>
        <w:tc>
          <w:tcPr>
            <w:tcW w:w="4104" w:type="dxa"/>
            <w:vAlign w:val="center"/>
            <w:tcPrChange w:id="5896" w:author="chaniaayulestari@outlook.com" w:date="2021-11-13T14:12:00Z">
              <w:tcPr>
                <w:tcW w:w="3030" w:type="dxa"/>
                <w:gridSpan w:val="2"/>
                <w:vAlign w:val="center"/>
              </w:tcPr>
            </w:tcPrChange>
          </w:tcPr>
          <w:p w14:paraId="12A2B56E" w14:textId="105C4B08" w:rsidR="000B2B6A" w:rsidRPr="002F6C1D" w:rsidRDefault="00FC4F89" w:rsidP="003E4796">
            <w:r>
              <w:t xml:space="preserve">Bag. IT, </w:t>
            </w:r>
            <w:r w:rsidR="000B2B6A">
              <w:t>Guru BK, siswa</w:t>
            </w:r>
          </w:p>
        </w:tc>
      </w:tr>
      <w:tr w:rsidR="000B2B6A" w:rsidRPr="007B7AB3" w14:paraId="7D1C7FAA" w14:textId="77777777" w:rsidTr="00B01799">
        <w:trPr>
          <w:gridAfter w:val="1"/>
          <w:wAfter w:w="6" w:type="dxa"/>
          <w:jc w:val="center"/>
          <w:trPrChange w:id="5897" w:author="chaniaayulestari@outlook.com" w:date="2021-11-13T14:12:00Z">
            <w:trPr>
              <w:jc w:val="center"/>
            </w:trPr>
          </w:trPrChange>
        </w:trPr>
        <w:tc>
          <w:tcPr>
            <w:tcW w:w="3823" w:type="dxa"/>
            <w:tcPrChange w:id="5898" w:author="chaniaayulestari@outlook.com" w:date="2021-11-13T14:12:00Z">
              <w:tcPr>
                <w:tcW w:w="4897" w:type="dxa"/>
                <w:gridSpan w:val="2"/>
              </w:tcPr>
            </w:tcPrChange>
          </w:tcPr>
          <w:p w14:paraId="18D5EA8C" w14:textId="40C0812A" w:rsidR="000B2B6A" w:rsidRPr="0044182F" w:rsidRDefault="000B2B6A" w:rsidP="003E4796">
            <w:pPr>
              <w:rPr>
                <w:b/>
              </w:rPr>
            </w:pPr>
            <w:r w:rsidRPr="0044182F">
              <w:rPr>
                <w:b/>
              </w:rPr>
              <w:t>Frequency of Use</w:t>
            </w:r>
          </w:p>
        </w:tc>
        <w:tc>
          <w:tcPr>
            <w:tcW w:w="4104" w:type="dxa"/>
            <w:vAlign w:val="center"/>
            <w:tcPrChange w:id="5899" w:author="chaniaayulestari@outlook.com" w:date="2021-11-13T14:12:00Z">
              <w:tcPr>
                <w:tcW w:w="3030" w:type="dxa"/>
                <w:gridSpan w:val="2"/>
                <w:vAlign w:val="center"/>
              </w:tcPr>
            </w:tcPrChange>
          </w:tcPr>
          <w:p w14:paraId="6193C5EA" w14:textId="77777777" w:rsidR="000B2B6A" w:rsidRPr="007B7AB3" w:rsidRDefault="000B2B6A" w:rsidP="003E4796">
            <w:pPr>
              <w:rPr>
                <w:i/>
                <w:iCs/>
              </w:rPr>
            </w:pPr>
            <w:r>
              <w:rPr>
                <w:i/>
                <w:iCs/>
              </w:rPr>
              <w:t>Conditional</w:t>
            </w:r>
          </w:p>
        </w:tc>
      </w:tr>
      <w:tr w:rsidR="000B2B6A" w:rsidRPr="0044182F" w14:paraId="708F090C" w14:textId="77777777" w:rsidTr="00B01799">
        <w:trPr>
          <w:gridAfter w:val="1"/>
          <w:wAfter w:w="6" w:type="dxa"/>
          <w:jc w:val="center"/>
          <w:trPrChange w:id="5900" w:author="chaniaayulestari@outlook.com" w:date="2021-11-13T14:12:00Z">
            <w:trPr>
              <w:jc w:val="center"/>
            </w:trPr>
          </w:trPrChange>
        </w:trPr>
        <w:tc>
          <w:tcPr>
            <w:tcW w:w="3823" w:type="dxa"/>
            <w:tcPrChange w:id="5901" w:author="chaniaayulestari@outlook.com" w:date="2021-11-13T14:12:00Z">
              <w:tcPr>
                <w:tcW w:w="4897" w:type="dxa"/>
                <w:gridSpan w:val="2"/>
              </w:tcPr>
            </w:tcPrChange>
          </w:tcPr>
          <w:p w14:paraId="495A9EE8" w14:textId="0015D18A" w:rsidR="000B2B6A" w:rsidRPr="0044182F" w:rsidRDefault="000B2B6A" w:rsidP="003E4796">
            <w:pPr>
              <w:rPr>
                <w:b/>
              </w:rPr>
            </w:pPr>
            <w:r w:rsidRPr="0044182F">
              <w:rPr>
                <w:b/>
              </w:rPr>
              <w:t>Triggers</w:t>
            </w:r>
          </w:p>
        </w:tc>
        <w:tc>
          <w:tcPr>
            <w:tcW w:w="4104" w:type="dxa"/>
            <w:vAlign w:val="center"/>
            <w:tcPrChange w:id="5902" w:author="chaniaayulestari@outlook.com" w:date="2021-11-13T14:12:00Z">
              <w:tcPr>
                <w:tcW w:w="3030" w:type="dxa"/>
                <w:gridSpan w:val="2"/>
                <w:vAlign w:val="center"/>
              </w:tcPr>
            </w:tcPrChange>
          </w:tcPr>
          <w:p w14:paraId="348F17C1" w14:textId="77A75137" w:rsidR="000B2B6A" w:rsidRPr="0044182F" w:rsidRDefault="000B2B6A" w:rsidP="003E4796">
            <w:r>
              <w:t xml:space="preserve">Keadaan dimana pada data absen terdapat status alpha </w:t>
            </w:r>
          </w:p>
        </w:tc>
      </w:tr>
      <w:tr w:rsidR="000B2B6A" w:rsidRPr="00435CA8" w14:paraId="57BE6F8E" w14:textId="77777777" w:rsidTr="00B01799">
        <w:trPr>
          <w:gridAfter w:val="1"/>
          <w:wAfter w:w="6" w:type="dxa"/>
          <w:jc w:val="center"/>
          <w:trPrChange w:id="5903" w:author="chaniaayulestari@outlook.com" w:date="2021-11-13T14:12:00Z">
            <w:trPr>
              <w:jc w:val="center"/>
            </w:trPr>
          </w:trPrChange>
        </w:trPr>
        <w:tc>
          <w:tcPr>
            <w:tcW w:w="3823" w:type="dxa"/>
            <w:tcPrChange w:id="5904" w:author="chaniaayulestari@outlook.com" w:date="2021-11-13T14:12:00Z">
              <w:tcPr>
                <w:tcW w:w="4897" w:type="dxa"/>
                <w:gridSpan w:val="2"/>
              </w:tcPr>
            </w:tcPrChange>
          </w:tcPr>
          <w:p w14:paraId="3A5B0B91" w14:textId="0654E5A2" w:rsidR="000B2B6A" w:rsidRPr="0044182F" w:rsidRDefault="000B2B6A" w:rsidP="003E4796">
            <w:pPr>
              <w:rPr>
                <w:b/>
              </w:rPr>
            </w:pPr>
            <w:r w:rsidRPr="0044182F">
              <w:rPr>
                <w:b/>
              </w:rPr>
              <w:t>Pre-Conditions</w:t>
            </w:r>
          </w:p>
        </w:tc>
        <w:tc>
          <w:tcPr>
            <w:tcW w:w="4104" w:type="dxa"/>
            <w:vAlign w:val="center"/>
            <w:tcPrChange w:id="5905" w:author="chaniaayulestari@outlook.com" w:date="2021-11-13T14:12:00Z">
              <w:tcPr>
                <w:tcW w:w="3030" w:type="dxa"/>
                <w:gridSpan w:val="2"/>
                <w:vAlign w:val="center"/>
              </w:tcPr>
            </w:tcPrChange>
          </w:tcPr>
          <w:p w14:paraId="51D79D68" w14:textId="37FEF489" w:rsidR="000B2B6A" w:rsidRPr="00435CA8" w:rsidRDefault="00B956F6" w:rsidP="003E4796">
            <w:r>
              <w:t>Siswa tidak melakukan absensi.</w:t>
            </w:r>
          </w:p>
        </w:tc>
      </w:tr>
      <w:tr w:rsidR="000B2B6A" w:rsidRPr="0048762E" w14:paraId="2B1CE62C" w14:textId="77777777" w:rsidTr="00B01799">
        <w:trPr>
          <w:gridAfter w:val="1"/>
          <w:wAfter w:w="6" w:type="dxa"/>
          <w:jc w:val="center"/>
          <w:trPrChange w:id="5906" w:author="chaniaayulestari@outlook.com" w:date="2021-11-13T14:12:00Z">
            <w:trPr>
              <w:jc w:val="center"/>
            </w:trPr>
          </w:trPrChange>
        </w:trPr>
        <w:tc>
          <w:tcPr>
            <w:tcW w:w="3823" w:type="dxa"/>
            <w:tcPrChange w:id="5907" w:author="chaniaayulestari@outlook.com" w:date="2021-11-13T14:12:00Z">
              <w:tcPr>
                <w:tcW w:w="4897" w:type="dxa"/>
                <w:gridSpan w:val="2"/>
              </w:tcPr>
            </w:tcPrChange>
          </w:tcPr>
          <w:p w14:paraId="3FCA6D15" w14:textId="75DE615D" w:rsidR="000B2B6A" w:rsidRPr="0044182F" w:rsidRDefault="000B2B6A" w:rsidP="003E4796">
            <w:pPr>
              <w:rPr>
                <w:b/>
              </w:rPr>
            </w:pPr>
            <w:r w:rsidRPr="0044182F">
              <w:rPr>
                <w:b/>
              </w:rPr>
              <w:t>Post-Conditions</w:t>
            </w:r>
          </w:p>
        </w:tc>
        <w:tc>
          <w:tcPr>
            <w:tcW w:w="4104" w:type="dxa"/>
            <w:vAlign w:val="center"/>
            <w:tcPrChange w:id="5908" w:author="chaniaayulestari@outlook.com" w:date="2021-11-13T14:12:00Z">
              <w:tcPr>
                <w:tcW w:w="3030" w:type="dxa"/>
                <w:gridSpan w:val="2"/>
                <w:vAlign w:val="center"/>
              </w:tcPr>
            </w:tcPrChange>
          </w:tcPr>
          <w:p w14:paraId="53C797F1" w14:textId="22E8133B" w:rsidR="000B2B6A" w:rsidRPr="0048762E" w:rsidRDefault="000B2B6A" w:rsidP="003E4796">
            <w:r>
              <w:t xml:space="preserve">Guru BK </w:t>
            </w:r>
            <w:r w:rsidR="00FC4F89">
              <w:t xml:space="preserve">dan Bagian IT </w:t>
            </w:r>
            <w:r>
              <w:t>mendapatkan notifikasi.</w:t>
            </w:r>
          </w:p>
        </w:tc>
      </w:tr>
      <w:tr w:rsidR="000B2B6A" w:rsidRPr="0044182F" w14:paraId="1C02C487" w14:textId="77777777" w:rsidTr="00EC162F">
        <w:trPr>
          <w:gridAfter w:val="1"/>
          <w:wAfter w:w="6" w:type="dxa"/>
          <w:jc w:val="center"/>
          <w:trPrChange w:id="5909" w:author="chaniaayulestari@outlook.com" w:date="2021-11-12T15:57:00Z">
            <w:trPr>
              <w:jc w:val="center"/>
            </w:trPr>
          </w:trPrChange>
        </w:trPr>
        <w:tc>
          <w:tcPr>
            <w:tcW w:w="7927" w:type="dxa"/>
            <w:gridSpan w:val="2"/>
            <w:shd w:val="clear" w:color="auto" w:fill="F2EE98"/>
            <w:tcPrChange w:id="5910" w:author="chaniaayulestari@outlook.com" w:date="2021-11-12T15:57:00Z">
              <w:tcPr>
                <w:tcW w:w="7927" w:type="dxa"/>
                <w:gridSpan w:val="4"/>
                <w:shd w:val="clear" w:color="auto" w:fill="F2EE98"/>
              </w:tcPr>
            </w:tcPrChange>
          </w:tcPr>
          <w:p w14:paraId="0EB6F5DC" w14:textId="0C8FE472" w:rsidR="000B2B6A" w:rsidRPr="0044182F" w:rsidRDefault="000B2B6A" w:rsidP="003E4796">
            <w:pPr>
              <w:jc w:val="center"/>
              <w:rPr>
                <w:b/>
              </w:rPr>
            </w:pPr>
            <w:r w:rsidRPr="0044182F">
              <w:rPr>
                <w:b/>
              </w:rPr>
              <w:t>Main Course</w:t>
            </w:r>
          </w:p>
        </w:tc>
      </w:tr>
      <w:tr w:rsidR="0036406D" w:rsidRPr="0044182F" w14:paraId="7EF92AE1" w14:textId="77777777" w:rsidTr="00B01799">
        <w:trPr>
          <w:jc w:val="center"/>
          <w:trPrChange w:id="5911" w:author="chaniaayulestari@outlook.com" w:date="2021-11-13T14:12:00Z">
            <w:trPr>
              <w:gridAfter w:val="0"/>
              <w:wAfter w:w="2001" w:type="dxa"/>
              <w:jc w:val="center"/>
            </w:trPr>
          </w:trPrChange>
        </w:trPr>
        <w:tc>
          <w:tcPr>
            <w:tcW w:w="3823" w:type="dxa"/>
            <w:shd w:val="clear" w:color="auto" w:fill="F2EE98"/>
            <w:vAlign w:val="center"/>
            <w:tcPrChange w:id="5912" w:author="chaniaayulestari@outlook.com" w:date="2021-11-13T14:12:00Z">
              <w:tcPr>
                <w:tcW w:w="2896" w:type="dxa"/>
                <w:shd w:val="clear" w:color="auto" w:fill="F2EE98"/>
                <w:vAlign w:val="center"/>
              </w:tcPr>
            </w:tcPrChange>
          </w:tcPr>
          <w:p w14:paraId="313A2D16" w14:textId="48B7148F" w:rsidR="0036406D" w:rsidRPr="0044182F" w:rsidRDefault="0036406D" w:rsidP="003E4796">
            <w:pPr>
              <w:jc w:val="center"/>
              <w:rPr>
                <w:b/>
              </w:rPr>
            </w:pPr>
            <w:r w:rsidRPr="0044182F">
              <w:rPr>
                <w:b/>
              </w:rPr>
              <w:t xml:space="preserve">Aksi </w:t>
            </w:r>
            <w:r>
              <w:rPr>
                <w:b/>
              </w:rPr>
              <w:t>Guru BK &amp; Bag. IT</w:t>
            </w:r>
          </w:p>
        </w:tc>
        <w:tc>
          <w:tcPr>
            <w:tcW w:w="4110" w:type="dxa"/>
            <w:gridSpan w:val="2"/>
            <w:shd w:val="clear" w:color="auto" w:fill="F2EE98"/>
            <w:vAlign w:val="center"/>
            <w:tcPrChange w:id="5913" w:author="chaniaayulestari@outlook.com" w:date="2021-11-13T14:12:00Z">
              <w:tcPr>
                <w:tcW w:w="3030" w:type="dxa"/>
                <w:gridSpan w:val="2"/>
                <w:shd w:val="clear" w:color="auto" w:fill="F2EE98"/>
                <w:vAlign w:val="center"/>
              </w:tcPr>
            </w:tcPrChange>
          </w:tcPr>
          <w:p w14:paraId="1FE067C1" w14:textId="77777777" w:rsidR="0036406D" w:rsidRPr="0044182F" w:rsidRDefault="0036406D" w:rsidP="003E4796">
            <w:pPr>
              <w:jc w:val="center"/>
              <w:rPr>
                <w:b/>
              </w:rPr>
            </w:pPr>
            <w:r w:rsidRPr="0044182F">
              <w:rPr>
                <w:b/>
              </w:rPr>
              <w:t>Reaksi Sistem</w:t>
            </w:r>
          </w:p>
        </w:tc>
      </w:tr>
      <w:tr w:rsidR="0036406D" w:rsidRPr="0044182F" w14:paraId="7DC31AEE" w14:textId="77777777" w:rsidTr="00B01799">
        <w:trPr>
          <w:jc w:val="center"/>
          <w:trPrChange w:id="5914" w:author="chaniaayulestari@outlook.com" w:date="2021-11-13T14:12:00Z">
            <w:trPr>
              <w:gridAfter w:val="0"/>
              <w:wAfter w:w="2001" w:type="dxa"/>
              <w:jc w:val="center"/>
            </w:trPr>
          </w:trPrChange>
        </w:trPr>
        <w:tc>
          <w:tcPr>
            <w:tcW w:w="3823" w:type="dxa"/>
            <w:vAlign w:val="center"/>
            <w:tcPrChange w:id="5915" w:author="chaniaayulestari@outlook.com" w:date="2021-11-13T14:12:00Z">
              <w:tcPr>
                <w:tcW w:w="2896" w:type="dxa"/>
                <w:vAlign w:val="center"/>
              </w:tcPr>
            </w:tcPrChange>
          </w:tcPr>
          <w:p w14:paraId="5A59B6E7" w14:textId="699BC090" w:rsidR="0036406D" w:rsidRPr="0044182F" w:rsidRDefault="0036406D" w:rsidP="000B2B6A">
            <w:pPr>
              <w:pStyle w:val="ListParagraph"/>
              <w:ind w:left="443"/>
            </w:pPr>
          </w:p>
        </w:tc>
        <w:tc>
          <w:tcPr>
            <w:tcW w:w="4110" w:type="dxa"/>
            <w:gridSpan w:val="2"/>
            <w:vAlign w:val="center"/>
            <w:tcPrChange w:id="5916" w:author="chaniaayulestari@outlook.com" w:date="2021-11-13T14:12:00Z">
              <w:tcPr>
                <w:tcW w:w="3030" w:type="dxa"/>
                <w:gridSpan w:val="2"/>
                <w:vAlign w:val="center"/>
              </w:tcPr>
            </w:tcPrChange>
          </w:tcPr>
          <w:p w14:paraId="3ECA9BAD" w14:textId="6235A1F1" w:rsidR="0036406D" w:rsidRPr="0044182F" w:rsidRDefault="0036406D" w:rsidP="00FF2590">
            <w:pPr>
              <w:numPr>
                <w:ilvl w:val="0"/>
                <w:numId w:val="37"/>
              </w:numPr>
              <w:spacing w:after="160"/>
              <w:ind w:left="382"/>
            </w:pPr>
            <w:r>
              <w:t>Mengakses</w:t>
            </w:r>
            <w:del w:id="5917" w:author="Rafi Aziizi" w:date="2021-11-12T11:24:00Z">
              <w:r w:rsidDel="0036406D">
                <w:delText xml:space="preserve"> </w:delText>
              </w:r>
              <w:r w:rsidRPr="00435CA8" w:rsidDel="0036406D">
                <w:rPr>
                  <w:i/>
                  <w:iCs/>
                </w:rPr>
                <w:delText>database</w:delText>
              </w:r>
              <w:r w:rsidDel="0036406D">
                <w:rPr>
                  <w:i/>
                  <w:iCs/>
                </w:rPr>
                <w:delText xml:space="preserve"> </w:delText>
              </w:r>
              <w:r w:rsidDel="0036406D">
                <w:delText>dan memberikan status alph</w:delText>
              </w:r>
            </w:del>
            <w:ins w:id="5918" w:author="Rafi Aziizi" w:date="2021-11-12T11:24:00Z">
              <w:r>
                <w:t xml:space="preserve"> data absensi yang memiliki status alpha lebih </w:t>
              </w:r>
            </w:ins>
            <w:ins w:id="5919" w:author="Rafi Aziizi" w:date="2021-11-12T11:25:00Z">
              <w:r>
                <w:t>dari sama dengan 3 kali dan kelipatan 3</w:t>
              </w:r>
            </w:ins>
            <w:del w:id="5920" w:author="Rafi Aziizi" w:date="2021-11-12T11:24:00Z">
              <w:r w:rsidDel="0036406D">
                <w:delText>a</w:delText>
              </w:r>
            </w:del>
            <w:r>
              <w:t xml:space="preserve">. </w:t>
            </w:r>
          </w:p>
        </w:tc>
      </w:tr>
      <w:tr w:rsidR="0036406D" w14:paraId="3ADC163B" w14:textId="77777777" w:rsidTr="00B01799">
        <w:trPr>
          <w:jc w:val="center"/>
          <w:trPrChange w:id="5921" w:author="chaniaayulestari@outlook.com" w:date="2021-11-13T14:12:00Z">
            <w:trPr>
              <w:gridAfter w:val="0"/>
              <w:wAfter w:w="2001" w:type="dxa"/>
              <w:jc w:val="center"/>
            </w:trPr>
          </w:trPrChange>
        </w:trPr>
        <w:tc>
          <w:tcPr>
            <w:tcW w:w="3823" w:type="dxa"/>
            <w:vAlign w:val="center"/>
            <w:tcPrChange w:id="5922" w:author="chaniaayulestari@outlook.com" w:date="2021-11-13T14:12:00Z">
              <w:tcPr>
                <w:tcW w:w="2896" w:type="dxa"/>
                <w:vAlign w:val="center"/>
              </w:tcPr>
            </w:tcPrChange>
          </w:tcPr>
          <w:p w14:paraId="40ED098F" w14:textId="3D53C46C" w:rsidR="0036406D" w:rsidRPr="0044182F" w:rsidRDefault="0036406D" w:rsidP="003E4796">
            <w:pPr>
              <w:pStyle w:val="ListParagraph"/>
              <w:ind w:left="450"/>
            </w:pPr>
          </w:p>
        </w:tc>
        <w:tc>
          <w:tcPr>
            <w:tcW w:w="4110" w:type="dxa"/>
            <w:gridSpan w:val="2"/>
            <w:vAlign w:val="center"/>
            <w:tcPrChange w:id="5923" w:author="chaniaayulestari@outlook.com" w:date="2021-11-13T14:12:00Z">
              <w:tcPr>
                <w:tcW w:w="3030" w:type="dxa"/>
                <w:gridSpan w:val="2"/>
                <w:vAlign w:val="center"/>
              </w:tcPr>
            </w:tcPrChange>
          </w:tcPr>
          <w:p w14:paraId="60947868" w14:textId="0EB35843" w:rsidR="0036406D" w:rsidRDefault="0036406D" w:rsidP="00FF2590">
            <w:pPr>
              <w:pStyle w:val="ListParagraph"/>
              <w:numPr>
                <w:ilvl w:val="0"/>
                <w:numId w:val="37"/>
              </w:numPr>
              <w:spacing w:after="160"/>
              <w:ind w:left="382"/>
            </w:pPr>
            <w:r>
              <w:t>Menampilkan notifikasi siswa bermasalah sesuai dengan aturan yang berlaku</w:t>
            </w:r>
          </w:p>
        </w:tc>
      </w:tr>
      <w:tr w:rsidR="0036406D" w14:paraId="219BB13F" w14:textId="77777777" w:rsidTr="00B01799">
        <w:trPr>
          <w:jc w:val="center"/>
          <w:trPrChange w:id="5924" w:author="chaniaayulestari@outlook.com" w:date="2021-11-13T14:12:00Z">
            <w:trPr>
              <w:gridAfter w:val="0"/>
              <w:wAfter w:w="2001" w:type="dxa"/>
              <w:jc w:val="center"/>
            </w:trPr>
          </w:trPrChange>
        </w:trPr>
        <w:tc>
          <w:tcPr>
            <w:tcW w:w="3823" w:type="dxa"/>
            <w:vAlign w:val="center"/>
            <w:tcPrChange w:id="5925" w:author="chaniaayulestari@outlook.com" w:date="2021-11-13T14:12:00Z">
              <w:tcPr>
                <w:tcW w:w="2896" w:type="dxa"/>
                <w:vAlign w:val="center"/>
              </w:tcPr>
            </w:tcPrChange>
          </w:tcPr>
          <w:p w14:paraId="284DB737" w14:textId="3AAF58D7" w:rsidR="0036406D" w:rsidRDefault="0036406D" w:rsidP="00FF2590">
            <w:pPr>
              <w:pStyle w:val="ListParagraph"/>
              <w:numPr>
                <w:ilvl w:val="0"/>
                <w:numId w:val="37"/>
              </w:numPr>
              <w:ind w:left="301"/>
            </w:pPr>
            <w:r>
              <w:t>Menerima notifikasi dari sistem</w:t>
            </w:r>
          </w:p>
        </w:tc>
        <w:tc>
          <w:tcPr>
            <w:tcW w:w="4110" w:type="dxa"/>
            <w:gridSpan w:val="2"/>
            <w:vAlign w:val="center"/>
            <w:tcPrChange w:id="5926" w:author="chaniaayulestari@outlook.com" w:date="2021-11-13T14:12:00Z">
              <w:tcPr>
                <w:tcW w:w="3030" w:type="dxa"/>
                <w:gridSpan w:val="2"/>
                <w:vAlign w:val="center"/>
              </w:tcPr>
            </w:tcPrChange>
          </w:tcPr>
          <w:p w14:paraId="487A9465" w14:textId="77777777" w:rsidR="0036406D" w:rsidRDefault="0036406D" w:rsidP="003E4796">
            <w:pPr>
              <w:pStyle w:val="ListParagraph"/>
              <w:spacing w:after="160"/>
              <w:ind w:left="468"/>
            </w:pPr>
          </w:p>
        </w:tc>
      </w:tr>
    </w:tbl>
    <w:p w14:paraId="59D214C3" w14:textId="4377DB62" w:rsidR="001A0CAC" w:rsidRDefault="001A0CAC" w:rsidP="001A0CAC">
      <w:pPr>
        <w:ind w:left="66"/>
      </w:pPr>
    </w:p>
    <w:p w14:paraId="5AEEFBB9" w14:textId="701B33D4" w:rsidR="00DD38C3" w:rsidRDefault="00DD38C3">
      <w:pPr>
        <w:pStyle w:val="ListParagraph"/>
        <w:numPr>
          <w:ilvl w:val="0"/>
          <w:numId w:val="25"/>
        </w:numPr>
        <w:ind w:left="426"/>
        <w:rPr>
          <w:ins w:id="5927" w:author="chaniaayulestari@outlook.com" w:date="2021-11-14T08:57:00Z"/>
        </w:rPr>
      </w:pPr>
      <w:ins w:id="5928" w:author="chaniaayulestari@outlook.com" w:date="2021-11-14T08:56:00Z">
        <w:r>
          <w:t xml:space="preserve">Kelola </w:t>
        </w:r>
      </w:ins>
      <w:ins w:id="5929" w:author="chaniaayulestari@outlook.com" w:date="2021-11-14T09:20:00Z">
        <w:r w:rsidR="009B533F">
          <w:t xml:space="preserve">Data </w:t>
        </w:r>
      </w:ins>
      <w:ins w:id="5930" w:author="chaniaayulestari@outlook.com" w:date="2021-11-14T08:56:00Z">
        <w:r>
          <w:t>Siswa Ber</w:t>
        </w:r>
      </w:ins>
      <w:ins w:id="5931" w:author="chaniaayulestari@outlook.com" w:date="2021-11-14T08:57:00Z">
        <w:r>
          <w:t>masalah</w:t>
        </w:r>
      </w:ins>
    </w:p>
    <w:p w14:paraId="43D93F54" w14:textId="0DD12B74" w:rsidR="00DD38C3" w:rsidRDefault="00DD38C3">
      <w:pPr>
        <w:ind w:firstLine="426"/>
        <w:rPr>
          <w:ins w:id="5932" w:author="chaniaayulestari@outlook.com" w:date="2021-11-14T08:57:00Z"/>
        </w:rPr>
        <w:pPrChange w:id="5933" w:author="chaniaayulestari@outlook.com" w:date="2021-11-14T08:57:00Z">
          <w:pPr>
            <w:pStyle w:val="ListParagraph"/>
            <w:numPr>
              <w:numId w:val="25"/>
            </w:numPr>
            <w:ind w:hanging="360"/>
          </w:pPr>
        </w:pPrChange>
      </w:pPr>
      <w:ins w:id="5934" w:author="chaniaayulestari@outlook.com" w:date="2021-11-14T08:57:00Z">
        <w:r>
          <w:t xml:space="preserve">Pada skenario kelola </w:t>
        </w:r>
        <w:del w:id="5935" w:author="Rafi Aziizi" w:date="2021-11-14T09:56:00Z">
          <w:r w:rsidDel="00590A19">
            <w:delText>admin</w:delText>
          </w:r>
        </w:del>
      </w:ins>
      <w:ins w:id="5936" w:author="Rafi Aziizi" w:date="2021-11-14T09:56:00Z">
        <w:r w:rsidR="00590A19">
          <w:t>data siswa bermasalah</w:t>
        </w:r>
      </w:ins>
      <w:ins w:id="5937" w:author="chaniaayulestari@outlook.com" w:date="2021-11-14T08:57:00Z">
        <w:r>
          <w:t xml:space="preserve"> terdapat</w:t>
        </w:r>
      </w:ins>
      <w:ins w:id="5938" w:author="chaniaayulestari@outlook.com" w:date="2021-11-14T09:20:00Z">
        <w:r w:rsidR="009B533F">
          <w:t xml:space="preserve"> 2</w:t>
        </w:r>
      </w:ins>
      <w:ins w:id="5939" w:author="chaniaayulestari@outlook.com" w:date="2021-11-14T08:57:00Z">
        <w:r>
          <w:t xml:space="preserve"> generalisasi data yaitu </w:t>
        </w:r>
      </w:ins>
      <w:ins w:id="5940" w:author="chaniaayulestari@outlook.com" w:date="2021-11-14T09:19:00Z">
        <w:r w:rsidR="009B533F">
          <w:t>lihat data siswa bermasalah,</w:t>
        </w:r>
      </w:ins>
      <w:ins w:id="5941" w:author="chaniaayulestari@outlook.com" w:date="2021-11-14T08:57:00Z">
        <w:r>
          <w:t xml:space="preserve"> </w:t>
        </w:r>
      </w:ins>
      <w:ins w:id="5942" w:author="chaniaayulestari@outlook.com" w:date="2021-11-14T09:20:00Z">
        <w:r w:rsidR="009B533F">
          <w:t xml:space="preserve">dan </w:t>
        </w:r>
      </w:ins>
      <w:ins w:id="5943" w:author="chaniaayulestari@outlook.com" w:date="2021-11-14T08:57:00Z">
        <w:r>
          <w:t xml:space="preserve">edit </w:t>
        </w:r>
      </w:ins>
      <w:ins w:id="5944" w:author="chaniaayulestari@outlook.com" w:date="2021-11-14T09:20:00Z">
        <w:r w:rsidR="009B533F">
          <w:t>data siswa bermas</w:t>
        </w:r>
      </w:ins>
      <w:ins w:id="5945" w:author="Rafi Aziizi" w:date="2021-11-14T09:56:00Z">
        <w:r w:rsidR="007404DC">
          <w:t>a</w:t>
        </w:r>
      </w:ins>
      <w:ins w:id="5946" w:author="chaniaayulestari@outlook.com" w:date="2021-11-14T09:20:00Z">
        <w:r w:rsidR="009B533F">
          <w:t>lah</w:t>
        </w:r>
      </w:ins>
      <w:ins w:id="5947" w:author="chaniaayulestari@outlook.com" w:date="2021-11-14T08:57:00Z">
        <w:r>
          <w:t>. Hal tersebut dijelaskan pada poin-poin dibawah ini :</w:t>
        </w:r>
      </w:ins>
    </w:p>
    <w:p w14:paraId="17C08492" w14:textId="641DF580" w:rsidR="0008435D" w:rsidRDefault="00702C53">
      <w:pPr>
        <w:ind w:firstLine="426"/>
        <w:rPr>
          <w:ins w:id="5948" w:author="chaniaayulestari@outlook.com" w:date="2021-11-14T09:00:00Z"/>
        </w:rPr>
        <w:pPrChange w:id="5949" w:author="Rafi Aziizi" w:date="2021-11-14T12:23:00Z">
          <w:pPr>
            <w:pStyle w:val="ListParagraph"/>
            <w:numPr>
              <w:numId w:val="122"/>
            </w:numPr>
            <w:ind w:left="426" w:hanging="360"/>
          </w:pPr>
        </w:pPrChange>
      </w:pPr>
      <w:ins w:id="5950" w:author="Rafi Aziizi" w:date="2021-11-14T12:23:00Z">
        <w:r>
          <w:t xml:space="preserve">a. </w:t>
        </w:r>
      </w:ins>
      <w:ins w:id="5951" w:author="chaniaayulestari@outlook.com" w:date="2021-11-14T09:02:00Z">
        <w:r w:rsidR="0008435D">
          <w:t xml:space="preserve">Lihat </w:t>
        </w:r>
      </w:ins>
      <w:ins w:id="5952" w:author="chaniaayulestari@outlook.com" w:date="2021-11-14T09:00:00Z">
        <w:r w:rsidR="0008435D">
          <w:t>Laporan Siswa Bermasalah</w:t>
        </w:r>
      </w:ins>
    </w:p>
    <w:p w14:paraId="633371CE" w14:textId="097E6AA8" w:rsidR="001B4CFD" w:rsidRDefault="001B4CFD">
      <w:pPr>
        <w:pStyle w:val="Caption"/>
        <w:keepNext/>
        <w:jc w:val="center"/>
        <w:rPr>
          <w:ins w:id="5953" w:author="chaniaayulestari@outlook.com" w:date="2021-11-14T09:06:00Z"/>
        </w:rPr>
        <w:pPrChange w:id="5954" w:author="chaniaayulestari@outlook.com" w:date="2021-11-14T09:06:00Z">
          <w:pPr/>
        </w:pPrChange>
      </w:pPr>
      <w:ins w:id="5955" w:author="chaniaayulestari@outlook.com" w:date="2021-11-14T09:06:00Z">
        <w:r>
          <w:lastRenderedPageBreak/>
          <w:t xml:space="preserve">Tabel 3. </w:t>
        </w:r>
      </w:ins>
      <w:ins w:id="5956" w:author="Rafi Aziizi" w:date="2021-11-14T11:08:00Z">
        <w:r w:rsidR="001B2DEA">
          <w:fldChar w:fldCharType="begin"/>
        </w:r>
        <w:r w:rsidR="001B2DEA">
          <w:instrText xml:space="preserve"> SEQ Tabel_3. \* ARABIC </w:instrText>
        </w:r>
      </w:ins>
      <w:r w:rsidR="001B2DEA">
        <w:fldChar w:fldCharType="separate"/>
      </w:r>
      <w:ins w:id="5957" w:author="Rafi Aziizi" w:date="2021-11-14T11:08:00Z">
        <w:r w:rsidR="001B2DEA">
          <w:rPr>
            <w:noProof/>
          </w:rPr>
          <w:t>47</w:t>
        </w:r>
        <w:r w:rsidR="001B2DEA">
          <w:fldChar w:fldCharType="end"/>
        </w:r>
      </w:ins>
      <w:ins w:id="5958" w:author="chaniaayulestari@outlook.com" w:date="2021-11-14T09:06:00Z">
        <w:del w:id="5959" w:author="Rafi Aziizi" w:date="2021-11-14T09:52:00Z">
          <w:r w:rsidDel="003640C9">
            <w:fldChar w:fldCharType="begin"/>
          </w:r>
          <w:r w:rsidDel="003640C9">
            <w:delInstrText xml:space="preserve"> SEQ Tabel_3. \* ARABIC </w:delInstrText>
          </w:r>
        </w:del>
      </w:ins>
      <w:del w:id="5960" w:author="Rafi Aziizi" w:date="2021-11-14T09:52:00Z">
        <w:r w:rsidDel="003640C9">
          <w:fldChar w:fldCharType="separate"/>
        </w:r>
      </w:del>
      <w:ins w:id="5961" w:author="chaniaayulestari@outlook.com" w:date="2021-11-14T09:28:00Z">
        <w:del w:id="5962" w:author="Rafi Aziizi" w:date="2021-11-14T09:52:00Z">
          <w:r w:rsidR="0024161C" w:rsidDel="003640C9">
            <w:rPr>
              <w:noProof/>
            </w:rPr>
            <w:delText>46</w:delText>
          </w:r>
        </w:del>
      </w:ins>
      <w:ins w:id="5963" w:author="chaniaayulestari@outlook.com" w:date="2021-11-14T09:06:00Z">
        <w:del w:id="5964" w:author="Rafi Aziizi" w:date="2021-11-14T09:52:00Z">
          <w:r w:rsidDel="003640C9">
            <w:fldChar w:fldCharType="end"/>
          </w:r>
        </w:del>
        <w:r>
          <w:t xml:space="preserve"> S</w:t>
        </w:r>
      </w:ins>
      <w:ins w:id="5965" w:author="Rafi Aziizi" w:date="2021-11-14T09:55:00Z">
        <w:r w:rsidR="00590A19">
          <w:t>ke</w:t>
        </w:r>
      </w:ins>
      <w:ins w:id="5966" w:author="chaniaayulestari@outlook.com" w:date="2021-11-14T09:06:00Z">
        <w:del w:id="5967" w:author="Rafi Aziizi" w:date="2021-11-14T09:55:00Z">
          <w:r w:rsidDel="00590A19">
            <w:delText>eka</w:delText>
          </w:r>
        </w:del>
        <w:r>
          <w:t>n</w:t>
        </w:r>
      </w:ins>
      <w:ins w:id="5968" w:author="Rafi Aziizi" w:date="2021-11-14T09:55:00Z">
        <w:r w:rsidR="00590A19">
          <w:t>a</w:t>
        </w:r>
      </w:ins>
      <w:ins w:id="5969" w:author="chaniaayulestari@outlook.com" w:date="2021-11-14T09:06:00Z">
        <w:r>
          <w:t>rio Lihat Laporan Siswa Bermasalah</w:t>
        </w:r>
      </w:ins>
    </w:p>
    <w:tbl>
      <w:tblPr>
        <w:tblW w:w="76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5970" w:author="chaniaayulestari@outlook.com" w:date="2021-11-14T09:15:00Z">
          <w:tblPr>
            <w:tblW w:w="79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3746"/>
        <w:gridCol w:w="17"/>
        <w:gridCol w:w="3929"/>
        <w:tblGridChange w:id="5971">
          <w:tblGrid>
            <w:gridCol w:w="113"/>
            <w:gridCol w:w="3633"/>
            <w:gridCol w:w="17"/>
            <w:gridCol w:w="64"/>
            <w:gridCol w:w="3865"/>
            <w:gridCol w:w="99"/>
            <w:gridCol w:w="113"/>
          </w:tblGrid>
        </w:tblGridChange>
      </w:tblGrid>
      <w:tr w:rsidR="0008435D" w:rsidRPr="00A46E0B" w14:paraId="48EBCF21" w14:textId="77777777" w:rsidTr="00937698">
        <w:trPr>
          <w:jc w:val="center"/>
          <w:ins w:id="5972" w:author="chaniaayulestari@outlook.com" w:date="2021-11-14T09:00:00Z"/>
          <w:trPrChange w:id="5973" w:author="chaniaayulestari@outlook.com" w:date="2021-11-14T09:15:00Z">
            <w:trPr>
              <w:gridAfter w:val="0"/>
              <w:wAfter w:w="113" w:type="dxa"/>
              <w:jc w:val="center"/>
            </w:trPr>
          </w:trPrChange>
        </w:trPr>
        <w:tc>
          <w:tcPr>
            <w:tcW w:w="3763" w:type="dxa"/>
            <w:gridSpan w:val="2"/>
            <w:shd w:val="clear" w:color="auto" w:fill="F2EE98"/>
            <w:vAlign w:val="center"/>
            <w:tcPrChange w:id="5974" w:author="chaniaayulestari@outlook.com" w:date="2021-11-14T09:15:00Z">
              <w:tcPr>
                <w:tcW w:w="3827" w:type="dxa"/>
                <w:gridSpan w:val="4"/>
                <w:shd w:val="clear" w:color="auto" w:fill="F2EE98"/>
                <w:vAlign w:val="center"/>
              </w:tcPr>
            </w:tcPrChange>
          </w:tcPr>
          <w:p w14:paraId="5D9D4E1B" w14:textId="77777777" w:rsidR="0008435D" w:rsidRPr="0044182F" w:rsidRDefault="0008435D" w:rsidP="00590A19">
            <w:pPr>
              <w:rPr>
                <w:ins w:id="5975" w:author="chaniaayulestari@outlook.com" w:date="2021-11-14T09:00:00Z"/>
                <w:b/>
              </w:rPr>
            </w:pPr>
            <w:ins w:id="5976" w:author="chaniaayulestari@outlook.com" w:date="2021-11-14T09:00:00Z">
              <w:r w:rsidRPr="0044182F">
                <w:rPr>
                  <w:b/>
                </w:rPr>
                <w:t>Name</w:t>
              </w:r>
            </w:ins>
          </w:p>
        </w:tc>
        <w:tc>
          <w:tcPr>
            <w:tcW w:w="3929" w:type="dxa"/>
            <w:shd w:val="clear" w:color="auto" w:fill="F2EE98"/>
            <w:vAlign w:val="center"/>
            <w:tcPrChange w:id="5977" w:author="chaniaayulestari@outlook.com" w:date="2021-11-14T09:15:00Z">
              <w:tcPr>
                <w:tcW w:w="3964" w:type="dxa"/>
                <w:gridSpan w:val="2"/>
                <w:shd w:val="clear" w:color="auto" w:fill="F2EE98"/>
                <w:vAlign w:val="center"/>
              </w:tcPr>
            </w:tcPrChange>
          </w:tcPr>
          <w:p w14:paraId="76CA45FC" w14:textId="77777777" w:rsidR="0008435D" w:rsidRPr="00A46E0B" w:rsidRDefault="0008435D" w:rsidP="00590A19">
            <w:pPr>
              <w:rPr>
                <w:ins w:id="5978" w:author="chaniaayulestari@outlook.com" w:date="2021-11-14T09:00:00Z"/>
              </w:rPr>
            </w:pPr>
            <w:ins w:id="5979" w:author="chaniaayulestari@outlook.com" w:date="2021-11-14T09:00:00Z">
              <w:r>
                <w:t>Lihat Data Siswa Bermasalah</w:t>
              </w:r>
            </w:ins>
          </w:p>
        </w:tc>
      </w:tr>
      <w:tr w:rsidR="0008435D" w:rsidRPr="002F6C1D" w14:paraId="63E2E424" w14:textId="77777777" w:rsidTr="00937698">
        <w:trPr>
          <w:jc w:val="center"/>
          <w:ins w:id="5980" w:author="chaniaayulestari@outlook.com" w:date="2021-11-14T09:00:00Z"/>
          <w:trPrChange w:id="5981" w:author="chaniaayulestari@outlook.com" w:date="2021-11-14T09:15:00Z">
            <w:trPr>
              <w:gridAfter w:val="0"/>
              <w:wAfter w:w="113" w:type="dxa"/>
              <w:jc w:val="center"/>
            </w:trPr>
          </w:trPrChange>
        </w:trPr>
        <w:tc>
          <w:tcPr>
            <w:tcW w:w="3763" w:type="dxa"/>
            <w:gridSpan w:val="2"/>
            <w:vAlign w:val="center"/>
            <w:tcPrChange w:id="5982" w:author="chaniaayulestari@outlook.com" w:date="2021-11-14T09:15:00Z">
              <w:tcPr>
                <w:tcW w:w="3827" w:type="dxa"/>
                <w:gridSpan w:val="4"/>
                <w:vAlign w:val="center"/>
              </w:tcPr>
            </w:tcPrChange>
          </w:tcPr>
          <w:p w14:paraId="19760520" w14:textId="77777777" w:rsidR="0008435D" w:rsidRPr="0044182F" w:rsidRDefault="0008435D" w:rsidP="00590A19">
            <w:pPr>
              <w:rPr>
                <w:ins w:id="5983" w:author="chaniaayulestari@outlook.com" w:date="2021-11-14T09:00:00Z"/>
                <w:b/>
              </w:rPr>
            </w:pPr>
            <w:ins w:id="5984" w:author="chaniaayulestari@outlook.com" w:date="2021-11-14T09:00:00Z">
              <w:r w:rsidRPr="0044182F">
                <w:rPr>
                  <w:b/>
                </w:rPr>
                <w:t>ID</w:t>
              </w:r>
            </w:ins>
          </w:p>
        </w:tc>
        <w:tc>
          <w:tcPr>
            <w:tcW w:w="3929" w:type="dxa"/>
            <w:vAlign w:val="center"/>
            <w:tcPrChange w:id="5985" w:author="chaniaayulestari@outlook.com" w:date="2021-11-14T09:15:00Z">
              <w:tcPr>
                <w:tcW w:w="3964" w:type="dxa"/>
                <w:gridSpan w:val="2"/>
                <w:vAlign w:val="center"/>
              </w:tcPr>
            </w:tcPrChange>
          </w:tcPr>
          <w:p w14:paraId="5FAF51D3" w14:textId="739B30FE" w:rsidR="0008435D" w:rsidRPr="002F6C1D" w:rsidRDefault="0008435D" w:rsidP="00590A19">
            <w:pPr>
              <w:rPr>
                <w:ins w:id="5986" w:author="chaniaayulestari@outlook.com" w:date="2021-11-14T09:00:00Z"/>
              </w:rPr>
            </w:pPr>
            <w:ins w:id="5987" w:author="chaniaayulestari@outlook.com" w:date="2021-11-14T09:00:00Z">
              <w:r>
                <w:t>RC2</w:t>
              </w:r>
            </w:ins>
            <w:ins w:id="5988" w:author="Rafi Aziizi" w:date="2021-11-14T09:45:00Z">
              <w:r w:rsidR="00927D1D">
                <w:t>2</w:t>
              </w:r>
            </w:ins>
            <w:ins w:id="5989" w:author="chaniaayulestari@outlook.com" w:date="2021-11-14T09:00:00Z">
              <w:del w:id="5990" w:author="Rafi Aziizi" w:date="2021-11-14T09:45:00Z">
                <w:r w:rsidDel="00927D1D">
                  <w:delText>3</w:delText>
                </w:r>
              </w:del>
              <w:r>
                <w:t>.1</w:t>
              </w:r>
            </w:ins>
          </w:p>
        </w:tc>
      </w:tr>
      <w:tr w:rsidR="0008435D" w:rsidRPr="000C722D" w14:paraId="60628369" w14:textId="77777777" w:rsidTr="00937698">
        <w:trPr>
          <w:jc w:val="center"/>
          <w:ins w:id="5991" w:author="chaniaayulestari@outlook.com" w:date="2021-11-14T09:00:00Z"/>
          <w:trPrChange w:id="5992" w:author="chaniaayulestari@outlook.com" w:date="2021-11-14T09:15:00Z">
            <w:trPr>
              <w:gridAfter w:val="0"/>
              <w:wAfter w:w="113" w:type="dxa"/>
              <w:jc w:val="center"/>
            </w:trPr>
          </w:trPrChange>
        </w:trPr>
        <w:tc>
          <w:tcPr>
            <w:tcW w:w="3763" w:type="dxa"/>
            <w:gridSpan w:val="2"/>
            <w:vAlign w:val="center"/>
            <w:tcPrChange w:id="5993" w:author="chaniaayulestari@outlook.com" w:date="2021-11-14T09:15:00Z">
              <w:tcPr>
                <w:tcW w:w="3827" w:type="dxa"/>
                <w:gridSpan w:val="4"/>
                <w:vAlign w:val="center"/>
              </w:tcPr>
            </w:tcPrChange>
          </w:tcPr>
          <w:p w14:paraId="125726C7" w14:textId="77777777" w:rsidR="0008435D" w:rsidRPr="0044182F" w:rsidRDefault="0008435D" w:rsidP="00590A19">
            <w:pPr>
              <w:rPr>
                <w:ins w:id="5994" w:author="chaniaayulestari@outlook.com" w:date="2021-11-14T09:00:00Z"/>
                <w:b/>
              </w:rPr>
            </w:pPr>
            <w:ins w:id="5995" w:author="chaniaayulestari@outlook.com" w:date="2021-11-14T09:00:00Z">
              <w:r w:rsidRPr="0044182F">
                <w:rPr>
                  <w:b/>
                </w:rPr>
                <w:t>Description</w:t>
              </w:r>
            </w:ins>
          </w:p>
        </w:tc>
        <w:tc>
          <w:tcPr>
            <w:tcW w:w="3929" w:type="dxa"/>
            <w:tcPrChange w:id="5996" w:author="chaniaayulestari@outlook.com" w:date="2021-11-14T09:15:00Z">
              <w:tcPr>
                <w:tcW w:w="3964" w:type="dxa"/>
                <w:gridSpan w:val="2"/>
              </w:tcPr>
            </w:tcPrChange>
          </w:tcPr>
          <w:p w14:paraId="347750C6" w14:textId="56159B04" w:rsidR="0008435D" w:rsidRPr="000C722D" w:rsidRDefault="0008435D" w:rsidP="00590A19">
            <w:pPr>
              <w:rPr>
                <w:ins w:id="5997" w:author="chaniaayulestari@outlook.com" w:date="2021-11-14T09:00:00Z"/>
              </w:rPr>
            </w:pPr>
            <w:ins w:id="5998" w:author="chaniaayulestari@outlook.com" w:date="2021-11-14T09:00:00Z">
              <w:r>
                <w:t>Use case ini merupakan use case yang berisikan data absen siswa bermasalah</w:t>
              </w:r>
            </w:ins>
            <w:ins w:id="5999" w:author="chaniaayulestari@outlook.com" w:date="2021-11-14T09:02:00Z">
              <w:r>
                <w:t xml:space="preserve"> </w:t>
              </w:r>
            </w:ins>
          </w:p>
        </w:tc>
      </w:tr>
      <w:tr w:rsidR="0008435D" w:rsidRPr="002F6C1D" w14:paraId="42724EC5" w14:textId="77777777" w:rsidTr="00937698">
        <w:trPr>
          <w:jc w:val="center"/>
          <w:ins w:id="6000" w:author="chaniaayulestari@outlook.com" w:date="2021-11-14T09:00:00Z"/>
          <w:trPrChange w:id="6001" w:author="chaniaayulestari@outlook.com" w:date="2021-11-14T09:15:00Z">
            <w:trPr>
              <w:gridAfter w:val="0"/>
              <w:wAfter w:w="113" w:type="dxa"/>
              <w:jc w:val="center"/>
            </w:trPr>
          </w:trPrChange>
        </w:trPr>
        <w:tc>
          <w:tcPr>
            <w:tcW w:w="3763" w:type="dxa"/>
            <w:gridSpan w:val="2"/>
            <w:vAlign w:val="center"/>
            <w:tcPrChange w:id="6002" w:author="chaniaayulestari@outlook.com" w:date="2021-11-14T09:15:00Z">
              <w:tcPr>
                <w:tcW w:w="3827" w:type="dxa"/>
                <w:gridSpan w:val="4"/>
                <w:vAlign w:val="center"/>
              </w:tcPr>
            </w:tcPrChange>
          </w:tcPr>
          <w:p w14:paraId="3E5837EC" w14:textId="77777777" w:rsidR="0008435D" w:rsidRPr="0044182F" w:rsidRDefault="0008435D" w:rsidP="00590A19">
            <w:pPr>
              <w:rPr>
                <w:ins w:id="6003" w:author="chaniaayulestari@outlook.com" w:date="2021-11-14T09:00:00Z"/>
                <w:b/>
              </w:rPr>
            </w:pPr>
            <w:ins w:id="6004" w:author="chaniaayulestari@outlook.com" w:date="2021-11-14T09:00:00Z">
              <w:r w:rsidRPr="0044182F">
                <w:rPr>
                  <w:b/>
                </w:rPr>
                <w:t>Actors</w:t>
              </w:r>
            </w:ins>
          </w:p>
        </w:tc>
        <w:tc>
          <w:tcPr>
            <w:tcW w:w="3929" w:type="dxa"/>
            <w:vAlign w:val="center"/>
            <w:tcPrChange w:id="6005" w:author="chaniaayulestari@outlook.com" w:date="2021-11-14T09:15:00Z">
              <w:tcPr>
                <w:tcW w:w="3964" w:type="dxa"/>
                <w:gridSpan w:val="2"/>
                <w:vAlign w:val="center"/>
              </w:tcPr>
            </w:tcPrChange>
          </w:tcPr>
          <w:p w14:paraId="59663E56" w14:textId="77777777" w:rsidR="0008435D" w:rsidRPr="002F6C1D" w:rsidRDefault="0008435D" w:rsidP="00590A19">
            <w:pPr>
              <w:rPr>
                <w:ins w:id="6006" w:author="chaniaayulestari@outlook.com" w:date="2021-11-14T09:00:00Z"/>
              </w:rPr>
            </w:pPr>
            <w:ins w:id="6007" w:author="chaniaayulestari@outlook.com" w:date="2021-11-14T09:00:00Z">
              <w:r>
                <w:t>Bag. IT, Guru BK.</w:t>
              </w:r>
            </w:ins>
          </w:p>
        </w:tc>
      </w:tr>
      <w:tr w:rsidR="0008435D" w:rsidRPr="007B7AB3" w14:paraId="2FA0D2A5" w14:textId="77777777" w:rsidTr="00937698">
        <w:trPr>
          <w:jc w:val="center"/>
          <w:ins w:id="6008" w:author="chaniaayulestari@outlook.com" w:date="2021-11-14T09:00:00Z"/>
          <w:trPrChange w:id="6009" w:author="chaniaayulestari@outlook.com" w:date="2021-11-14T09:15:00Z">
            <w:trPr>
              <w:gridAfter w:val="0"/>
              <w:wAfter w:w="113" w:type="dxa"/>
              <w:jc w:val="center"/>
            </w:trPr>
          </w:trPrChange>
        </w:trPr>
        <w:tc>
          <w:tcPr>
            <w:tcW w:w="3763" w:type="dxa"/>
            <w:gridSpan w:val="2"/>
            <w:vAlign w:val="center"/>
            <w:tcPrChange w:id="6010" w:author="chaniaayulestari@outlook.com" w:date="2021-11-14T09:15:00Z">
              <w:tcPr>
                <w:tcW w:w="3827" w:type="dxa"/>
                <w:gridSpan w:val="4"/>
                <w:vAlign w:val="center"/>
              </w:tcPr>
            </w:tcPrChange>
          </w:tcPr>
          <w:p w14:paraId="3644BA20" w14:textId="77777777" w:rsidR="0008435D" w:rsidRPr="0044182F" w:rsidRDefault="0008435D" w:rsidP="00590A19">
            <w:pPr>
              <w:rPr>
                <w:ins w:id="6011" w:author="chaniaayulestari@outlook.com" w:date="2021-11-14T09:00:00Z"/>
                <w:b/>
              </w:rPr>
            </w:pPr>
            <w:ins w:id="6012" w:author="chaniaayulestari@outlook.com" w:date="2021-11-14T09:00:00Z">
              <w:r w:rsidRPr="0044182F">
                <w:rPr>
                  <w:b/>
                </w:rPr>
                <w:t>Frequency of Use</w:t>
              </w:r>
            </w:ins>
          </w:p>
        </w:tc>
        <w:tc>
          <w:tcPr>
            <w:tcW w:w="3929" w:type="dxa"/>
            <w:vAlign w:val="center"/>
            <w:tcPrChange w:id="6013" w:author="chaniaayulestari@outlook.com" w:date="2021-11-14T09:15:00Z">
              <w:tcPr>
                <w:tcW w:w="3964" w:type="dxa"/>
                <w:gridSpan w:val="2"/>
                <w:vAlign w:val="center"/>
              </w:tcPr>
            </w:tcPrChange>
          </w:tcPr>
          <w:p w14:paraId="05A5404F" w14:textId="77777777" w:rsidR="0008435D" w:rsidRPr="007B7AB3" w:rsidRDefault="0008435D" w:rsidP="00590A19">
            <w:pPr>
              <w:rPr>
                <w:ins w:id="6014" w:author="chaniaayulestari@outlook.com" w:date="2021-11-14T09:00:00Z"/>
                <w:i/>
                <w:iCs/>
              </w:rPr>
            </w:pPr>
            <w:ins w:id="6015" w:author="chaniaayulestari@outlook.com" w:date="2021-11-14T09:00:00Z">
              <w:r>
                <w:rPr>
                  <w:i/>
                  <w:iCs/>
                </w:rPr>
                <w:t>Conditional</w:t>
              </w:r>
            </w:ins>
          </w:p>
        </w:tc>
      </w:tr>
      <w:tr w:rsidR="0008435D" w:rsidRPr="0044182F" w14:paraId="160ABD65" w14:textId="77777777" w:rsidTr="00937698">
        <w:trPr>
          <w:jc w:val="center"/>
          <w:ins w:id="6016" w:author="chaniaayulestari@outlook.com" w:date="2021-11-14T09:00:00Z"/>
          <w:trPrChange w:id="6017" w:author="chaniaayulestari@outlook.com" w:date="2021-11-14T09:15:00Z">
            <w:trPr>
              <w:gridAfter w:val="0"/>
              <w:wAfter w:w="113" w:type="dxa"/>
              <w:jc w:val="center"/>
            </w:trPr>
          </w:trPrChange>
        </w:trPr>
        <w:tc>
          <w:tcPr>
            <w:tcW w:w="3763" w:type="dxa"/>
            <w:gridSpan w:val="2"/>
            <w:vAlign w:val="center"/>
            <w:tcPrChange w:id="6018" w:author="chaniaayulestari@outlook.com" w:date="2021-11-14T09:15:00Z">
              <w:tcPr>
                <w:tcW w:w="3827" w:type="dxa"/>
                <w:gridSpan w:val="4"/>
                <w:vAlign w:val="center"/>
              </w:tcPr>
            </w:tcPrChange>
          </w:tcPr>
          <w:p w14:paraId="47BDC368" w14:textId="77777777" w:rsidR="0008435D" w:rsidRPr="0044182F" w:rsidRDefault="0008435D" w:rsidP="00590A19">
            <w:pPr>
              <w:rPr>
                <w:ins w:id="6019" w:author="chaniaayulestari@outlook.com" w:date="2021-11-14T09:00:00Z"/>
                <w:b/>
              </w:rPr>
            </w:pPr>
            <w:ins w:id="6020" w:author="chaniaayulestari@outlook.com" w:date="2021-11-14T09:00:00Z">
              <w:r w:rsidRPr="0044182F">
                <w:rPr>
                  <w:b/>
                </w:rPr>
                <w:t>Triggers</w:t>
              </w:r>
            </w:ins>
          </w:p>
        </w:tc>
        <w:tc>
          <w:tcPr>
            <w:tcW w:w="3929" w:type="dxa"/>
            <w:vAlign w:val="center"/>
            <w:tcPrChange w:id="6021" w:author="chaniaayulestari@outlook.com" w:date="2021-11-14T09:15:00Z">
              <w:tcPr>
                <w:tcW w:w="3964" w:type="dxa"/>
                <w:gridSpan w:val="2"/>
                <w:vAlign w:val="center"/>
              </w:tcPr>
            </w:tcPrChange>
          </w:tcPr>
          <w:p w14:paraId="55FE40DA" w14:textId="77777777" w:rsidR="0008435D" w:rsidRPr="0044182F" w:rsidRDefault="0008435D" w:rsidP="00590A19">
            <w:pPr>
              <w:rPr>
                <w:ins w:id="6022" w:author="chaniaayulestari@outlook.com" w:date="2021-11-14T09:00:00Z"/>
              </w:rPr>
            </w:pPr>
            <w:ins w:id="6023" w:author="chaniaayulestari@outlook.com" w:date="2021-11-14T09:00:00Z">
              <w:r>
                <w:t>Use case dijalankan jika terdapat notifikasi bahwa terdapat siswa yang bermasalah</w:t>
              </w:r>
            </w:ins>
          </w:p>
        </w:tc>
      </w:tr>
      <w:tr w:rsidR="0008435D" w:rsidRPr="00435CA8" w14:paraId="30552818" w14:textId="77777777" w:rsidTr="00937698">
        <w:trPr>
          <w:jc w:val="center"/>
          <w:ins w:id="6024" w:author="chaniaayulestari@outlook.com" w:date="2021-11-14T09:00:00Z"/>
          <w:trPrChange w:id="6025" w:author="chaniaayulestari@outlook.com" w:date="2021-11-14T09:15:00Z">
            <w:trPr>
              <w:gridAfter w:val="0"/>
              <w:wAfter w:w="113" w:type="dxa"/>
              <w:jc w:val="center"/>
            </w:trPr>
          </w:trPrChange>
        </w:trPr>
        <w:tc>
          <w:tcPr>
            <w:tcW w:w="3763" w:type="dxa"/>
            <w:gridSpan w:val="2"/>
            <w:vAlign w:val="center"/>
            <w:tcPrChange w:id="6026" w:author="chaniaayulestari@outlook.com" w:date="2021-11-14T09:15:00Z">
              <w:tcPr>
                <w:tcW w:w="3827" w:type="dxa"/>
                <w:gridSpan w:val="4"/>
                <w:vAlign w:val="center"/>
              </w:tcPr>
            </w:tcPrChange>
          </w:tcPr>
          <w:p w14:paraId="35108922" w14:textId="77777777" w:rsidR="0008435D" w:rsidRPr="0044182F" w:rsidRDefault="0008435D" w:rsidP="00590A19">
            <w:pPr>
              <w:rPr>
                <w:ins w:id="6027" w:author="chaniaayulestari@outlook.com" w:date="2021-11-14T09:00:00Z"/>
                <w:b/>
              </w:rPr>
            </w:pPr>
            <w:ins w:id="6028" w:author="chaniaayulestari@outlook.com" w:date="2021-11-14T09:00:00Z">
              <w:r w:rsidRPr="0044182F">
                <w:rPr>
                  <w:b/>
                </w:rPr>
                <w:t>Pre-Conditions</w:t>
              </w:r>
            </w:ins>
          </w:p>
        </w:tc>
        <w:tc>
          <w:tcPr>
            <w:tcW w:w="3929" w:type="dxa"/>
            <w:vAlign w:val="center"/>
            <w:tcPrChange w:id="6029" w:author="chaniaayulestari@outlook.com" w:date="2021-11-14T09:15:00Z">
              <w:tcPr>
                <w:tcW w:w="3964" w:type="dxa"/>
                <w:gridSpan w:val="2"/>
                <w:vAlign w:val="center"/>
              </w:tcPr>
            </w:tcPrChange>
          </w:tcPr>
          <w:p w14:paraId="5669B517" w14:textId="77777777" w:rsidR="0008435D" w:rsidRPr="00435CA8" w:rsidRDefault="0008435D" w:rsidP="00590A19">
            <w:pPr>
              <w:rPr>
                <w:ins w:id="6030" w:author="chaniaayulestari@outlook.com" w:date="2021-11-14T09:00:00Z"/>
              </w:rPr>
            </w:pPr>
            <w:ins w:id="6031" w:author="chaniaayulestari@outlook.com" w:date="2021-11-14T09:00:00Z">
              <w:r>
                <w:t>Tidak terdapat data siswa bermasalah</w:t>
              </w:r>
            </w:ins>
          </w:p>
        </w:tc>
      </w:tr>
      <w:tr w:rsidR="0008435D" w:rsidRPr="0048762E" w14:paraId="1260065F" w14:textId="77777777" w:rsidTr="00937698">
        <w:trPr>
          <w:jc w:val="center"/>
          <w:ins w:id="6032" w:author="chaniaayulestari@outlook.com" w:date="2021-11-14T09:00:00Z"/>
          <w:trPrChange w:id="6033" w:author="chaniaayulestari@outlook.com" w:date="2021-11-14T09:15:00Z">
            <w:trPr>
              <w:gridAfter w:val="0"/>
              <w:wAfter w:w="113" w:type="dxa"/>
              <w:jc w:val="center"/>
            </w:trPr>
          </w:trPrChange>
        </w:trPr>
        <w:tc>
          <w:tcPr>
            <w:tcW w:w="3763" w:type="dxa"/>
            <w:gridSpan w:val="2"/>
            <w:vAlign w:val="center"/>
            <w:tcPrChange w:id="6034" w:author="chaniaayulestari@outlook.com" w:date="2021-11-14T09:15:00Z">
              <w:tcPr>
                <w:tcW w:w="3827" w:type="dxa"/>
                <w:gridSpan w:val="4"/>
                <w:vAlign w:val="center"/>
              </w:tcPr>
            </w:tcPrChange>
          </w:tcPr>
          <w:p w14:paraId="4DEFFA68" w14:textId="77777777" w:rsidR="0008435D" w:rsidRPr="0044182F" w:rsidRDefault="0008435D" w:rsidP="00590A19">
            <w:pPr>
              <w:rPr>
                <w:ins w:id="6035" w:author="chaniaayulestari@outlook.com" w:date="2021-11-14T09:00:00Z"/>
                <w:b/>
              </w:rPr>
            </w:pPr>
            <w:ins w:id="6036" w:author="chaniaayulestari@outlook.com" w:date="2021-11-14T09:00:00Z">
              <w:r w:rsidRPr="0044182F">
                <w:rPr>
                  <w:b/>
                </w:rPr>
                <w:t>Post-Conditions</w:t>
              </w:r>
            </w:ins>
          </w:p>
        </w:tc>
        <w:tc>
          <w:tcPr>
            <w:tcW w:w="3929" w:type="dxa"/>
            <w:vAlign w:val="center"/>
            <w:tcPrChange w:id="6037" w:author="chaniaayulestari@outlook.com" w:date="2021-11-14T09:15:00Z">
              <w:tcPr>
                <w:tcW w:w="3964" w:type="dxa"/>
                <w:gridSpan w:val="2"/>
                <w:vAlign w:val="center"/>
              </w:tcPr>
            </w:tcPrChange>
          </w:tcPr>
          <w:p w14:paraId="0A6651E2" w14:textId="77777777" w:rsidR="0008435D" w:rsidRPr="0048762E" w:rsidRDefault="0008435D" w:rsidP="00590A19">
            <w:pPr>
              <w:rPr>
                <w:ins w:id="6038" w:author="chaniaayulestari@outlook.com" w:date="2021-11-14T09:00:00Z"/>
              </w:rPr>
            </w:pPr>
            <w:ins w:id="6039" w:author="chaniaayulestari@outlook.com" w:date="2021-11-14T09:00:00Z">
              <w:r>
                <w:t xml:space="preserve">sistem menampilkan data siswa bermasalah </w:t>
              </w:r>
            </w:ins>
          </w:p>
        </w:tc>
      </w:tr>
      <w:tr w:rsidR="0008435D" w:rsidRPr="0044182F" w14:paraId="432DB7B5" w14:textId="77777777" w:rsidTr="00937698">
        <w:trPr>
          <w:jc w:val="center"/>
          <w:ins w:id="6040" w:author="chaniaayulestari@outlook.com" w:date="2021-11-14T09:00:00Z"/>
          <w:trPrChange w:id="6041" w:author="chaniaayulestari@outlook.com" w:date="2021-11-14T09:15:00Z">
            <w:trPr>
              <w:gridAfter w:val="0"/>
              <w:wAfter w:w="113" w:type="dxa"/>
              <w:jc w:val="center"/>
            </w:trPr>
          </w:trPrChange>
        </w:trPr>
        <w:tc>
          <w:tcPr>
            <w:tcW w:w="7692" w:type="dxa"/>
            <w:gridSpan w:val="3"/>
            <w:shd w:val="clear" w:color="auto" w:fill="F2EE98"/>
            <w:vAlign w:val="center"/>
            <w:tcPrChange w:id="6042" w:author="chaniaayulestari@outlook.com" w:date="2021-11-14T09:15:00Z">
              <w:tcPr>
                <w:tcW w:w="7791" w:type="dxa"/>
                <w:gridSpan w:val="6"/>
                <w:shd w:val="clear" w:color="auto" w:fill="F2EE98"/>
                <w:vAlign w:val="center"/>
              </w:tcPr>
            </w:tcPrChange>
          </w:tcPr>
          <w:p w14:paraId="08E137FE" w14:textId="77777777" w:rsidR="0008435D" w:rsidRPr="0044182F" w:rsidRDefault="0008435D" w:rsidP="00590A19">
            <w:pPr>
              <w:jc w:val="center"/>
              <w:rPr>
                <w:ins w:id="6043" w:author="chaniaayulestari@outlook.com" w:date="2021-11-14T09:00:00Z"/>
                <w:b/>
              </w:rPr>
            </w:pPr>
            <w:ins w:id="6044" w:author="chaniaayulestari@outlook.com" w:date="2021-11-14T09:00:00Z">
              <w:r w:rsidRPr="0044182F">
                <w:rPr>
                  <w:b/>
                </w:rPr>
                <w:t>Main Course</w:t>
              </w:r>
            </w:ins>
          </w:p>
        </w:tc>
      </w:tr>
      <w:tr w:rsidR="0008435D" w:rsidRPr="0044182F" w14:paraId="6552824A" w14:textId="77777777" w:rsidTr="00937698">
        <w:trPr>
          <w:jc w:val="center"/>
          <w:ins w:id="6045" w:author="chaniaayulestari@outlook.com" w:date="2021-11-14T09:00:00Z"/>
          <w:trPrChange w:id="6046" w:author="chaniaayulestari@outlook.com" w:date="2021-11-14T09:15:00Z">
            <w:trPr>
              <w:gridAfter w:val="0"/>
              <w:wAfter w:w="113" w:type="dxa"/>
              <w:jc w:val="center"/>
            </w:trPr>
          </w:trPrChange>
        </w:trPr>
        <w:tc>
          <w:tcPr>
            <w:tcW w:w="3763" w:type="dxa"/>
            <w:gridSpan w:val="2"/>
            <w:shd w:val="clear" w:color="auto" w:fill="F2EE98"/>
            <w:vAlign w:val="center"/>
            <w:tcPrChange w:id="6047" w:author="chaniaayulestari@outlook.com" w:date="2021-11-14T09:15:00Z">
              <w:tcPr>
                <w:tcW w:w="3827" w:type="dxa"/>
                <w:gridSpan w:val="4"/>
                <w:shd w:val="clear" w:color="auto" w:fill="F2EE98"/>
                <w:vAlign w:val="center"/>
              </w:tcPr>
            </w:tcPrChange>
          </w:tcPr>
          <w:p w14:paraId="4BED6994" w14:textId="77777777" w:rsidR="0008435D" w:rsidRPr="0044182F" w:rsidRDefault="0008435D" w:rsidP="00590A19">
            <w:pPr>
              <w:jc w:val="center"/>
              <w:rPr>
                <w:ins w:id="6048" w:author="chaniaayulestari@outlook.com" w:date="2021-11-14T09:00:00Z"/>
                <w:b/>
              </w:rPr>
            </w:pPr>
            <w:ins w:id="6049" w:author="chaniaayulestari@outlook.com" w:date="2021-11-14T09:00:00Z">
              <w:r w:rsidRPr="0044182F">
                <w:rPr>
                  <w:b/>
                </w:rPr>
                <w:t>Aksi Aktor</w:t>
              </w:r>
            </w:ins>
          </w:p>
        </w:tc>
        <w:tc>
          <w:tcPr>
            <w:tcW w:w="3929" w:type="dxa"/>
            <w:shd w:val="clear" w:color="auto" w:fill="F2EE98"/>
            <w:vAlign w:val="center"/>
            <w:tcPrChange w:id="6050" w:author="chaniaayulestari@outlook.com" w:date="2021-11-14T09:15:00Z">
              <w:tcPr>
                <w:tcW w:w="3964" w:type="dxa"/>
                <w:gridSpan w:val="2"/>
                <w:shd w:val="clear" w:color="auto" w:fill="F2EE98"/>
                <w:vAlign w:val="center"/>
              </w:tcPr>
            </w:tcPrChange>
          </w:tcPr>
          <w:p w14:paraId="6DF82FE6" w14:textId="77777777" w:rsidR="0008435D" w:rsidRPr="0044182F" w:rsidRDefault="0008435D" w:rsidP="00590A19">
            <w:pPr>
              <w:jc w:val="center"/>
              <w:rPr>
                <w:ins w:id="6051" w:author="chaniaayulestari@outlook.com" w:date="2021-11-14T09:00:00Z"/>
                <w:b/>
              </w:rPr>
            </w:pPr>
            <w:ins w:id="6052" w:author="chaniaayulestari@outlook.com" w:date="2021-11-14T09:00:00Z">
              <w:r w:rsidRPr="0044182F">
                <w:rPr>
                  <w:b/>
                </w:rPr>
                <w:t>Reaksi Sistem</w:t>
              </w:r>
            </w:ins>
          </w:p>
        </w:tc>
      </w:tr>
      <w:tr w:rsidR="0008435D" w:rsidRPr="0044182F" w14:paraId="2AF4EE42" w14:textId="77777777" w:rsidTr="00937698">
        <w:trPr>
          <w:jc w:val="center"/>
          <w:ins w:id="6053" w:author="chaniaayulestari@outlook.com" w:date="2021-11-14T09:00:00Z"/>
          <w:trPrChange w:id="6054" w:author="chaniaayulestari@outlook.com" w:date="2021-11-14T09:15:00Z">
            <w:trPr>
              <w:gridAfter w:val="0"/>
              <w:wAfter w:w="113" w:type="dxa"/>
              <w:jc w:val="center"/>
            </w:trPr>
          </w:trPrChange>
        </w:trPr>
        <w:tc>
          <w:tcPr>
            <w:tcW w:w="3763" w:type="dxa"/>
            <w:gridSpan w:val="2"/>
            <w:vAlign w:val="center"/>
            <w:tcPrChange w:id="6055" w:author="chaniaayulestari@outlook.com" w:date="2021-11-14T09:15:00Z">
              <w:tcPr>
                <w:tcW w:w="3827" w:type="dxa"/>
                <w:gridSpan w:val="4"/>
                <w:vAlign w:val="center"/>
              </w:tcPr>
            </w:tcPrChange>
          </w:tcPr>
          <w:p w14:paraId="295D34EA" w14:textId="77777777" w:rsidR="0008435D" w:rsidRPr="0044182F" w:rsidRDefault="0008435D" w:rsidP="0008435D">
            <w:pPr>
              <w:numPr>
                <w:ilvl w:val="0"/>
                <w:numId w:val="38"/>
              </w:numPr>
              <w:spacing w:after="160"/>
              <w:ind w:left="592"/>
              <w:rPr>
                <w:ins w:id="6056" w:author="chaniaayulestari@outlook.com" w:date="2021-11-14T09:00:00Z"/>
              </w:rPr>
            </w:pPr>
            <w:ins w:id="6057" w:author="chaniaayulestari@outlook.com" w:date="2021-11-14T09:00:00Z">
              <w:r>
                <w:t>Aktor mengakses dengan hak akses yang dimiliki kedalam sistem dan memilih menu “Laporan Siswa Bermasalah”.</w:t>
              </w:r>
            </w:ins>
          </w:p>
        </w:tc>
        <w:tc>
          <w:tcPr>
            <w:tcW w:w="3929" w:type="dxa"/>
            <w:vAlign w:val="center"/>
            <w:tcPrChange w:id="6058" w:author="chaniaayulestari@outlook.com" w:date="2021-11-14T09:15:00Z">
              <w:tcPr>
                <w:tcW w:w="3964" w:type="dxa"/>
                <w:gridSpan w:val="2"/>
                <w:vAlign w:val="center"/>
              </w:tcPr>
            </w:tcPrChange>
          </w:tcPr>
          <w:p w14:paraId="77C3BB4A" w14:textId="77777777" w:rsidR="0008435D" w:rsidRPr="0044182F" w:rsidRDefault="0008435D" w:rsidP="00590A19">
            <w:pPr>
              <w:ind w:left="511"/>
              <w:rPr>
                <w:ins w:id="6059" w:author="chaniaayulestari@outlook.com" w:date="2021-11-14T09:00:00Z"/>
              </w:rPr>
            </w:pPr>
          </w:p>
        </w:tc>
      </w:tr>
      <w:tr w:rsidR="0008435D" w:rsidRPr="0044182F" w14:paraId="7B545370" w14:textId="77777777" w:rsidTr="00937698">
        <w:trPr>
          <w:jc w:val="center"/>
          <w:ins w:id="6060" w:author="chaniaayulestari@outlook.com" w:date="2021-11-14T09:00:00Z"/>
          <w:trPrChange w:id="6061" w:author="chaniaayulestari@outlook.com" w:date="2021-11-14T09:15:00Z">
            <w:trPr>
              <w:gridAfter w:val="0"/>
              <w:wAfter w:w="113" w:type="dxa"/>
              <w:jc w:val="center"/>
            </w:trPr>
          </w:trPrChange>
        </w:trPr>
        <w:tc>
          <w:tcPr>
            <w:tcW w:w="3763" w:type="dxa"/>
            <w:gridSpan w:val="2"/>
            <w:vAlign w:val="center"/>
            <w:tcPrChange w:id="6062" w:author="chaniaayulestari@outlook.com" w:date="2021-11-14T09:15:00Z">
              <w:tcPr>
                <w:tcW w:w="3827" w:type="dxa"/>
                <w:gridSpan w:val="4"/>
                <w:vAlign w:val="center"/>
              </w:tcPr>
            </w:tcPrChange>
          </w:tcPr>
          <w:p w14:paraId="116534DE" w14:textId="77777777" w:rsidR="0008435D" w:rsidRPr="0044182F" w:rsidRDefault="0008435D" w:rsidP="00590A19">
            <w:pPr>
              <w:ind w:left="510"/>
              <w:rPr>
                <w:ins w:id="6063" w:author="chaniaayulestari@outlook.com" w:date="2021-11-14T09:00:00Z"/>
              </w:rPr>
            </w:pPr>
          </w:p>
        </w:tc>
        <w:tc>
          <w:tcPr>
            <w:tcW w:w="3929" w:type="dxa"/>
            <w:vAlign w:val="center"/>
            <w:tcPrChange w:id="6064" w:author="chaniaayulestari@outlook.com" w:date="2021-11-14T09:15:00Z">
              <w:tcPr>
                <w:tcW w:w="3964" w:type="dxa"/>
                <w:gridSpan w:val="2"/>
                <w:vAlign w:val="center"/>
              </w:tcPr>
            </w:tcPrChange>
          </w:tcPr>
          <w:p w14:paraId="72A9E8C9" w14:textId="77777777" w:rsidR="0008435D" w:rsidRPr="0044182F" w:rsidRDefault="0008435D" w:rsidP="0008435D">
            <w:pPr>
              <w:numPr>
                <w:ilvl w:val="0"/>
                <w:numId w:val="38"/>
              </w:numPr>
              <w:spacing w:after="160"/>
              <w:ind w:left="511"/>
              <w:rPr>
                <w:ins w:id="6065" w:author="chaniaayulestari@outlook.com" w:date="2021-11-14T09:00:00Z"/>
              </w:rPr>
            </w:pPr>
            <w:ins w:id="6066" w:author="chaniaayulestari@outlook.com" w:date="2021-11-14T09:00:00Z">
              <w:r>
                <w:t xml:space="preserve">Mengakses </w:t>
              </w:r>
              <w:r w:rsidRPr="00435CA8">
                <w:rPr>
                  <w:i/>
                  <w:iCs/>
                </w:rPr>
                <w:t>database</w:t>
              </w:r>
              <w:r>
                <w:t xml:space="preserve"> </w:t>
              </w:r>
            </w:ins>
          </w:p>
        </w:tc>
      </w:tr>
      <w:tr w:rsidR="0008435D" w14:paraId="77095C04" w14:textId="77777777" w:rsidTr="00937698">
        <w:trPr>
          <w:jc w:val="center"/>
          <w:ins w:id="6067" w:author="chaniaayulestari@outlook.com" w:date="2021-11-14T09:00:00Z"/>
          <w:trPrChange w:id="6068" w:author="chaniaayulestari@outlook.com" w:date="2021-11-14T09:15:00Z">
            <w:trPr>
              <w:gridAfter w:val="0"/>
              <w:wAfter w:w="113" w:type="dxa"/>
              <w:jc w:val="center"/>
            </w:trPr>
          </w:trPrChange>
        </w:trPr>
        <w:tc>
          <w:tcPr>
            <w:tcW w:w="3763" w:type="dxa"/>
            <w:gridSpan w:val="2"/>
            <w:vAlign w:val="center"/>
            <w:tcPrChange w:id="6069" w:author="chaniaayulestari@outlook.com" w:date="2021-11-14T09:15:00Z">
              <w:tcPr>
                <w:tcW w:w="3827" w:type="dxa"/>
                <w:gridSpan w:val="4"/>
                <w:vAlign w:val="center"/>
              </w:tcPr>
            </w:tcPrChange>
          </w:tcPr>
          <w:p w14:paraId="6D11E998" w14:textId="77777777" w:rsidR="0008435D" w:rsidRPr="0044182F" w:rsidRDefault="0008435D" w:rsidP="00590A19">
            <w:pPr>
              <w:pStyle w:val="ListParagraph"/>
              <w:ind w:left="450"/>
              <w:rPr>
                <w:ins w:id="6070" w:author="chaniaayulestari@outlook.com" w:date="2021-11-14T09:00:00Z"/>
              </w:rPr>
            </w:pPr>
          </w:p>
        </w:tc>
        <w:tc>
          <w:tcPr>
            <w:tcW w:w="3929" w:type="dxa"/>
            <w:vAlign w:val="center"/>
            <w:tcPrChange w:id="6071" w:author="chaniaayulestari@outlook.com" w:date="2021-11-14T09:15:00Z">
              <w:tcPr>
                <w:tcW w:w="3964" w:type="dxa"/>
                <w:gridSpan w:val="2"/>
                <w:vAlign w:val="center"/>
              </w:tcPr>
            </w:tcPrChange>
          </w:tcPr>
          <w:p w14:paraId="633B5A70" w14:textId="77777777" w:rsidR="0008435D" w:rsidRDefault="0008435D" w:rsidP="0008435D">
            <w:pPr>
              <w:pStyle w:val="ListParagraph"/>
              <w:numPr>
                <w:ilvl w:val="0"/>
                <w:numId w:val="38"/>
              </w:numPr>
              <w:spacing w:after="160"/>
              <w:ind w:left="464"/>
              <w:rPr>
                <w:ins w:id="6072" w:author="chaniaayulestari@outlook.com" w:date="2021-11-14T09:00:00Z"/>
              </w:rPr>
            </w:pPr>
            <w:ins w:id="6073" w:author="chaniaayulestari@outlook.com" w:date="2021-11-14T09:00:00Z">
              <w:r>
                <w:t>Menampilkan Data Laporan Siswa Bermasalah</w:t>
              </w:r>
            </w:ins>
          </w:p>
        </w:tc>
      </w:tr>
      <w:tr w:rsidR="00937698" w14:paraId="617BA45A" w14:textId="77777777" w:rsidTr="00937698">
        <w:trPr>
          <w:jc w:val="center"/>
          <w:ins w:id="6074" w:author="chaniaayulestari@outlook.com" w:date="2021-11-14T09:15:00Z"/>
        </w:trPr>
        <w:tc>
          <w:tcPr>
            <w:tcW w:w="3763" w:type="dxa"/>
            <w:gridSpan w:val="2"/>
            <w:vAlign w:val="center"/>
          </w:tcPr>
          <w:p w14:paraId="16BA266C" w14:textId="0CE59994" w:rsidR="00937698" w:rsidRPr="0044182F" w:rsidRDefault="00937698" w:rsidP="00590A19">
            <w:pPr>
              <w:pStyle w:val="ListParagraph"/>
              <w:ind w:left="450"/>
              <w:rPr>
                <w:ins w:id="6075" w:author="chaniaayulestari@outlook.com" w:date="2021-11-14T09:15:00Z"/>
              </w:rPr>
            </w:pPr>
            <w:ins w:id="6076" w:author="chaniaayulestari@outlook.com" w:date="2021-11-14T09:15:00Z">
              <w:r>
                <w:t>4. Menerima Data Sis</w:t>
              </w:r>
            </w:ins>
            <w:ins w:id="6077" w:author="chaniaayulestari@outlook.com" w:date="2021-11-14T09:16:00Z">
              <w:r>
                <w:t>wa bermasalah</w:t>
              </w:r>
            </w:ins>
          </w:p>
        </w:tc>
        <w:tc>
          <w:tcPr>
            <w:tcW w:w="3929" w:type="dxa"/>
            <w:vAlign w:val="center"/>
          </w:tcPr>
          <w:p w14:paraId="7E60C53D" w14:textId="77777777" w:rsidR="00937698" w:rsidRDefault="00937698">
            <w:pPr>
              <w:pStyle w:val="ListParagraph"/>
              <w:spacing w:after="160"/>
              <w:ind w:left="464"/>
              <w:rPr>
                <w:ins w:id="6078" w:author="chaniaayulestari@outlook.com" w:date="2021-11-14T09:15:00Z"/>
              </w:rPr>
              <w:pPrChange w:id="6079" w:author="chaniaayulestari@outlook.com" w:date="2021-11-14T09:15:00Z">
                <w:pPr>
                  <w:pStyle w:val="ListParagraph"/>
                  <w:numPr>
                    <w:numId w:val="38"/>
                  </w:numPr>
                  <w:spacing w:after="160"/>
                  <w:ind w:left="464" w:hanging="360"/>
                </w:pPr>
              </w:pPrChange>
            </w:pPr>
          </w:p>
        </w:tc>
      </w:tr>
      <w:tr w:rsidR="00937698" w:rsidRPr="001B1AF9" w14:paraId="0C618851" w14:textId="77777777" w:rsidTr="00937698">
        <w:trPr>
          <w:jc w:val="center"/>
          <w:ins w:id="6080" w:author="chaniaayulestari@outlook.com" w:date="2021-11-14T09:14:00Z"/>
          <w:trPrChange w:id="6081" w:author="chaniaayulestari@outlook.com" w:date="2021-11-14T09:15:00Z">
            <w:trPr>
              <w:gridBefore w:val="1"/>
              <w:wBefore w:w="113" w:type="dxa"/>
              <w:jc w:val="center"/>
            </w:trPr>
          </w:trPrChange>
        </w:trPr>
        <w:tc>
          <w:tcPr>
            <w:tcW w:w="7692" w:type="dxa"/>
            <w:gridSpan w:val="3"/>
            <w:shd w:val="clear" w:color="auto" w:fill="F2EE98"/>
            <w:vAlign w:val="center"/>
            <w:tcPrChange w:id="6082" w:author="chaniaayulestari@outlook.com" w:date="2021-11-14T09:15:00Z">
              <w:tcPr>
                <w:tcW w:w="7791" w:type="dxa"/>
                <w:gridSpan w:val="6"/>
                <w:shd w:val="clear" w:color="auto" w:fill="F2EE98"/>
                <w:vAlign w:val="center"/>
              </w:tcPr>
            </w:tcPrChange>
          </w:tcPr>
          <w:p w14:paraId="211DB97C" w14:textId="77777777" w:rsidR="00937698" w:rsidRPr="001B1AF9" w:rsidRDefault="00937698" w:rsidP="00590A19">
            <w:pPr>
              <w:pStyle w:val="ListParagraph"/>
              <w:spacing w:after="160"/>
              <w:ind w:left="468"/>
              <w:jc w:val="center"/>
              <w:rPr>
                <w:ins w:id="6083" w:author="chaniaayulestari@outlook.com" w:date="2021-11-14T09:14:00Z"/>
                <w:b/>
                <w:bCs/>
              </w:rPr>
            </w:pPr>
            <w:ins w:id="6084" w:author="chaniaayulestari@outlook.com" w:date="2021-11-14T09:14:00Z">
              <w:r w:rsidRPr="001B1AF9">
                <w:rPr>
                  <w:b/>
                  <w:bCs/>
                </w:rPr>
                <w:t>Skenario Eksepsi (Optional)</w:t>
              </w:r>
            </w:ins>
          </w:p>
        </w:tc>
      </w:tr>
      <w:tr w:rsidR="00937698" w:rsidRPr="001B1AF9" w14:paraId="56847C6A" w14:textId="77777777" w:rsidTr="00937698">
        <w:trPr>
          <w:jc w:val="center"/>
          <w:ins w:id="6085" w:author="chaniaayulestari@outlook.com" w:date="2021-11-14T09:14:00Z"/>
        </w:trPr>
        <w:tc>
          <w:tcPr>
            <w:tcW w:w="3746" w:type="dxa"/>
            <w:shd w:val="clear" w:color="auto" w:fill="F2EE98"/>
            <w:vAlign w:val="center"/>
          </w:tcPr>
          <w:p w14:paraId="14B73CBB" w14:textId="77777777" w:rsidR="00937698" w:rsidRPr="001B1AF9" w:rsidRDefault="00937698" w:rsidP="00590A19">
            <w:pPr>
              <w:pStyle w:val="ListParagraph"/>
              <w:ind w:left="450"/>
              <w:jc w:val="center"/>
              <w:rPr>
                <w:ins w:id="6086" w:author="chaniaayulestari@outlook.com" w:date="2021-11-14T09:14:00Z"/>
                <w:b/>
                <w:bCs/>
              </w:rPr>
            </w:pPr>
            <w:ins w:id="6087" w:author="chaniaayulestari@outlook.com" w:date="2021-11-14T09:14:00Z">
              <w:r w:rsidRPr="001B1AF9">
                <w:rPr>
                  <w:b/>
                  <w:bCs/>
                </w:rPr>
                <w:t>Aksi Aktor</w:t>
              </w:r>
            </w:ins>
          </w:p>
        </w:tc>
        <w:tc>
          <w:tcPr>
            <w:tcW w:w="3946" w:type="dxa"/>
            <w:gridSpan w:val="2"/>
            <w:shd w:val="clear" w:color="auto" w:fill="F2EE98"/>
            <w:vAlign w:val="center"/>
          </w:tcPr>
          <w:p w14:paraId="54A19957" w14:textId="77777777" w:rsidR="00937698" w:rsidRPr="001B1AF9" w:rsidRDefault="00937698" w:rsidP="00590A19">
            <w:pPr>
              <w:pStyle w:val="ListParagraph"/>
              <w:spacing w:after="160"/>
              <w:ind w:left="468"/>
              <w:jc w:val="center"/>
              <w:rPr>
                <w:ins w:id="6088" w:author="chaniaayulestari@outlook.com" w:date="2021-11-14T09:14:00Z"/>
                <w:b/>
                <w:bCs/>
              </w:rPr>
            </w:pPr>
            <w:ins w:id="6089" w:author="chaniaayulestari@outlook.com" w:date="2021-11-14T09:14:00Z">
              <w:r w:rsidRPr="001B1AF9">
                <w:rPr>
                  <w:b/>
                  <w:bCs/>
                </w:rPr>
                <w:t>Reaksi Sistem</w:t>
              </w:r>
            </w:ins>
          </w:p>
        </w:tc>
      </w:tr>
      <w:tr w:rsidR="00937698" w14:paraId="519F4093" w14:textId="77777777" w:rsidTr="00937698">
        <w:trPr>
          <w:jc w:val="center"/>
          <w:ins w:id="6090" w:author="chaniaayulestari@outlook.com" w:date="2021-11-14T09:14:00Z"/>
        </w:trPr>
        <w:tc>
          <w:tcPr>
            <w:tcW w:w="3746" w:type="dxa"/>
            <w:vAlign w:val="center"/>
          </w:tcPr>
          <w:p w14:paraId="33A5D83C" w14:textId="77777777" w:rsidR="00937698" w:rsidRDefault="00937698" w:rsidP="00590A19">
            <w:pPr>
              <w:pStyle w:val="ListParagraph"/>
              <w:ind w:left="455"/>
              <w:rPr>
                <w:ins w:id="6091" w:author="chaniaayulestari@outlook.com" w:date="2021-11-14T09:14:00Z"/>
              </w:rPr>
            </w:pPr>
          </w:p>
        </w:tc>
        <w:tc>
          <w:tcPr>
            <w:tcW w:w="3946" w:type="dxa"/>
            <w:gridSpan w:val="2"/>
            <w:vAlign w:val="center"/>
          </w:tcPr>
          <w:p w14:paraId="7C653495" w14:textId="77777777" w:rsidR="00937698" w:rsidRDefault="00937698" w:rsidP="00590A19">
            <w:pPr>
              <w:pStyle w:val="ListParagraph"/>
              <w:spacing w:after="160"/>
              <w:ind w:left="0"/>
              <w:rPr>
                <w:ins w:id="6092" w:author="chaniaayulestari@outlook.com" w:date="2021-11-14T09:14:00Z"/>
              </w:rPr>
            </w:pPr>
            <w:ins w:id="6093" w:author="chaniaayulestari@outlook.com" w:date="2021-11-14T09:14:00Z">
              <w:r>
                <w:t xml:space="preserve">2a. Memeriksa data ternyata terdapat siswa yang berstatus alpha lebih dari 3 kali, 6 kali dan 9 kali yang kemudian </w:t>
              </w:r>
              <w:r>
                <w:lastRenderedPageBreak/>
                <w:t>memanggil notifikasi siswa bermasalah.</w:t>
              </w:r>
            </w:ins>
          </w:p>
        </w:tc>
      </w:tr>
      <w:tr w:rsidR="00937698" w14:paraId="156B9D75" w14:textId="77777777" w:rsidTr="00937698">
        <w:trPr>
          <w:jc w:val="center"/>
          <w:ins w:id="6094" w:author="chaniaayulestari@outlook.com" w:date="2021-11-14T09:14:00Z"/>
        </w:trPr>
        <w:tc>
          <w:tcPr>
            <w:tcW w:w="3746" w:type="dxa"/>
            <w:vAlign w:val="center"/>
          </w:tcPr>
          <w:p w14:paraId="657D1866" w14:textId="77777777" w:rsidR="00937698" w:rsidRDefault="00937698" w:rsidP="00590A19">
            <w:pPr>
              <w:pStyle w:val="ListParagraph"/>
              <w:ind w:left="450"/>
              <w:rPr>
                <w:ins w:id="6095" w:author="chaniaayulestari@outlook.com" w:date="2021-11-14T09:14:00Z"/>
              </w:rPr>
            </w:pPr>
          </w:p>
        </w:tc>
        <w:tc>
          <w:tcPr>
            <w:tcW w:w="3946" w:type="dxa"/>
            <w:gridSpan w:val="2"/>
            <w:vAlign w:val="center"/>
          </w:tcPr>
          <w:p w14:paraId="0B1DE876" w14:textId="77777777" w:rsidR="00937698" w:rsidRDefault="00937698" w:rsidP="00590A19">
            <w:pPr>
              <w:pStyle w:val="ListParagraph"/>
              <w:spacing w:after="160"/>
              <w:ind w:left="0"/>
              <w:rPr>
                <w:ins w:id="6096" w:author="chaniaayulestari@outlook.com" w:date="2021-11-14T09:14:00Z"/>
              </w:rPr>
            </w:pPr>
            <w:ins w:id="6097" w:author="chaniaayulestari@outlook.com" w:date="2021-11-14T09:14:00Z">
              <w:r>
                <w:t>3a. Menampilkan data siswa yang berstatus alpha</w:t>
              </w:r>
            </w:ins>
          </w:p>
        </w:tc>
      </w:tr>
      <w:tr w:rsidR="00937698" w14:paraId="2D9E6C72" w14:textId="77777777" w:rsidTr="00937698">
        <w:trPr>
          <w:jc w:val="center"/>
          <w:ins w:id="6098" w:author="chaniaayulestari@outlook.com" w:date="2021-11-14T09:14:00Z"/>
        </w:trPr>
        <w:tc>
          <w:tcPr>
            <w:tcW w:w="3746" w:type="dxa"/>
            <w:vAlign w:val="center"/>
          </w:tcPr>
          <w:p w14:paraId="5C8459E2" w14:textId="77777777" w:rsidR="00937698" w:rsidRDefault="00937698" w:rsidP="00590A19">
            <w:pPr>
              <w:pStyle w:val="ListParagraph"/>
              <w:ind w:left="167"/>
              <w:rPr>
                <w:ins w:id="6099" w:author="chaniaayulestari@outlook.com" w:date="2021-11-14T09:14:00Z"/>
              </w:rPr>
            </w:pPr>
            <w:ins w:id="6100" w:author="chaniaayulestari@outlook.com" w:date="2021-11-14T09:14:00Z">
              <w:r>
                <w:t>4a. Guru BK menerima data siswa bermasalah</w:t>
              </w:r>
            </w:ins>
          </w:p>
        </w:tc>
        <w:tc>
          <w:tcPr>
            <w:tcW w:w="3946" w:type="dxa"/>
            <w:gridSpan w:val="2"/>
            <w:vAlign w:val="center"/>
          </w:tcPr>
          <w:p w14:paraId="5C791EC6" w14:textId="77777777" w:rsidR="00937698" w:rsidRDefault="00937698" w:rsidP="00590A19">
            <w:pPr>
              <w:pStyle w:val="ListParagraph"/>
              <w:spacing w:after="160"/>
              <w:ind w:left="180"/>
              <w:rPr>
                <w:ins w:id="6101" w:author="chaniaayulestari@outlook.com" w:date="2021-11-14T09:14:00Z"/>
              </w:rPr>
            </w:pPr>
          </w:p>
        </w:tc>
      </w:tr>
    </w:tbl>
    <w:p w14:paraId="199C273C" w14:textId="670A42F0" w:rsidR="0008435D" w:rsidDel="00590A19" w:rsidRDefault="00702C53">
      <w:pPr>
        <w:rPr>
          <w:ins w:id="6102" w:author="chaniaayulestari@outlook.com" w:date="2021-11-14T08:59:00Z"/>
          <w:del w:id="6103" w:author="Rafi Aziizi" w:date="2021-11-14T09:56:00Z"/>
        </w:rPr>
        <w:pPrChange w:id="6104" w:author="Rafi Aziizi" w:date="2021-11-14T12:23:00Z">
          <w:pPr>
            <w:pStyle w:val="ListParagraph"/>
            <w:numPr>
              <w:numId w:val="122"/>
            </w:numPr>
            <w:ind w:left="426" w:hanging="360"/>
          </w:pPr>
        </w:pPrChange>
      </w:pPr>
      <w:ins w:id="6105" w:author="Rafi Aziizi" w:date="2021-11-14T12:23:00Z">
        <w:r>
          <w:t xml:space="preserve">        b. </w:t>
        </w:r>
      </w:ins>
    </w:p>
    <w:p w14:paraId="55BEEFB0" w14:textId="3DA5B84F" w:rsidR="00270503" w:rsidDel="0008435D" w:rsidRDefault="00270503">
      <w:pPr>
        <w:rPr>
          <w:del w:id="6106" w:author="chaniaayulestari@outlook.com" w:date="2021-11-13T14:13:00Z"/>
        </w:rPr>
        <w:pPrChange w:id="6107" w:author="Rafi Aziizi" w:date="2021-11-14T12:23:00Z">
          <w:pPr>
            <w:pStyle w:val="ListParagraph"/>
          </w:pPr>
        </w:pPrChange>
      </w:pPr>
      <w:del w:id="6108" w:author="chaniaayulestari@outlook.com" w:date="2021-11-14T08:59:00Z">
        <w:r w:rsidDel="0008435D">
          <w:delText xml:space="preserve">Skenario </w:delText>
        </w:r>
      </w:del>
      <w:ins w:id="6109" w:author="chaniaayulestari@outlook.com" w:date="2021-11-14T09:05:00Z">
        <w:r w:rsidR="001B4CFD">
          <w:t>Edit</w:t>
        </w:r>
      </w:ins>
      <w:ins w:id="6110" w:author="chaniaayulestari@outlook.com" w:date="2021-11-14T08:59:00Z">
        <w:r w:rsidR="0008435D">
          <w:t xml:space="preserve"> </w:t>
        </w:r>
      </w:ins>
      <w:r>
        <w:t>Laporan Siswa Bermasalah</w:t>
      </w:r>
    </w:p>
    <w:p w14:paraId="3E180D8F" w14:textId="5E3B11A7" w:rsidR="0008435D" w:rsidRDefault="0008435D">
      <w:pPr>
        <w:rPr>
          <w:ins w:id="6111" w:author="chaniaayulestari@outlook.com" w:date="2021-11-14T08:59:00Z"/>
        </w:rPr>
        <w:pPrChange w:id="6112" w:author="Rafi Aziizi" w:date="2021-11-14T12:23:00Z">
          <w:pPr>
            <w:pStyle w:val="ListParagraph"/>
            <w:numPr>
              <w:numId w:val="25"/>
            </w:numPr>
            <w:ind w:left="426" w:hanging="360"/>
          </w:pPr>
        </w:pPrChange>
      </w:pPr>
    </w:p>
    <w:p w14:paraId="5A07C1AC" w14:textId="4FAA9C4C" w:rsidR="00117601" w:rsidDel="0008435D" w:rsidRDefault="00117601">
      <w:pPr>
        <w:pStyle w:val="ListParagraph"/>
        <w:jc w:val="center"/>
        <w:rPr>
          <w:del w:id="6113" w:author="chaniaayulestari@outlook.com" w:date="2021-11-14T08:59:00Z"/>
        </w:rPr>
        <w:pPrChange w:id="6114" w:author="chaniaayulestari@outlook.com" w:date="2021-11-14T09:00:00Z">
          <w:pPr>
            <w:pStyle w:val="Caption"/>
            <w:keepNext/>
            <w:jc w:val="center"/>
          </w:pPr>
        </w:pPrChange>
      </w:pPr>
      <w:del w:id="6115" w:author="chaniaayulestari@outlook.com" w:date="2021-11-12T16:32:00Z">
        <w:r w:rsidDel="00885B6D">
          <w:delText xml:space="preserve">Table 3. </w:delText>
        </w:r>
        <w:r w:rsidR="006720D0" w:rsidDel="00885B6D">
          <w:fldChar w:fldCharType="begin"/>
        </w:r>
        <w:r w:rsidR="006720D0" w:rsidRPr="0008435D" w:rsidDel="00885B6D">
          <w:rPr>
            <w:rPrChange w:id="6116" w:author="chaniaayulestari@outlook.com" w:date="2021-11-14T09:00:00Z">
              <w:rPr/>
            </w:rPrChange>
          </w:rPr>
          <w:delInstrText xml:space="preserve"> SEQ Table_3. \* ARABIC </w:delInstrText>
        </w:r>
        <w:r w:rsidR="006720D0" w:rsidDel="00885B6D">
          <w:fldChar w:fldCharType="separate"/>
        </w:r>
        <w:r w:rsidR="00A911C8" w:rsidRPr="00885B6D" w:rsidDel="00885B6D">
          <w:rPr>
            <w:noProof/>
          </w:rPr>
          <w:delText>17</w:delText>
        </w:r>
        <w:r w:rsidR="006720D0" w:rsidDel="00885B6D">
          <w:fldChar w:fldCharType="end"/>
        </w:r>
        <w:r w:rsidDel="00885B6D">
          <w:delText xml:space="preserve"> </w:delText>
        </w:r>
        <w:r w:rsidRPr="002E735D" w:rsidDel="00885B6D">
          <w:delText>Skenario Use Case Lapoan Siswa Bermasalah</w:delText>
        </w:r>
      </w:del>
    </w:p>
    <w:p w14:paraId="13AE7A46" w14:textId="5E0E4B74" w:rsidR="00B01799" w:rsidRDefault="00B01799">
      <w:pPr>
        <w:pStyle w:val="Caption"/>
        <w:jc w:val="center"/>
        <w:rPr>
          <w:ins w:id="6117" w:author="chaniaayulestari@outlook.com" w:date="2021-11-13T14:13:00Z"/>
        </w:rPr>
        <w:pPrChange w:id="6118" w:author="Rafi Aziizi" w:date="2021-11-14T09:56:00Z">
          <w:pPr/>
        </w:pPrChange>
      </w:pPr>
      <w:bookmarkStart w:id="6119" w:name="_Toc87762757"/>
      <w:ins w:id="6120" w:author="chaniaayulestari@outlook.com" w:date="2021-11-13T14:13:00Z">
        <w:r>
          <w:t xml:space="preserve">Tabel 3. </w:t>
        </w:r>
      </w:ins>
      <w:ins w:id="6121" w:author="Rafi Aziizi" w:date="2021-11-14T11:08:00Z">
        <w:r w:rsidR="001B2DEA">
          <w:fldChar w:fldCharType="begin"/>
        </w:r>
        <w:r w:rsidR="001B2DEA">
          <w:instrText xml:space="preserve"> SEQ Tabel_3. \* ARABIC </w:instrText>
        </w:r>
      </w:ins>
      <w:r w:rsidR="001B2DEA">
        <w:fldChar w:fldCharType="separate"/>
      </w:r>
      <w:ins w:id="6122" w:author="Rafi Aziizi" w:date="2021-11-14T11:08:00Z">
        <w:r w:rsidR="001B2DEA">
          <w:rPr>
            <w:noProof/>
          </w:rPr>
          <w:t>48</w:t>
        </w:r>
        <w:r w:rsidR="001B2DEA">
          <w:fldChar w:fldCharType="end"/>
        </w:r>
      </w:ins>
      <w:ins w:id="6123" w:author="chaniaayulestari@outlook.com" w:date="2021-11-13T14:13:00Z">
        <w:del w:id="6124" w:author="Rafi Aziizi" w:date="2021-11-14T09:52:00Z">
          <w:r w:rsidDel="003640C9">
            <w:fldChar w:fldCharType="begin"/>
          </w:r>
          <w:r w:rsidDel="003640C9">
            <w:delInstrText xml:space="preserve"> SEQ Tabel_3. \* ARABIC </w:delInstrText>
          </w:r>
        </w:del>
      </w:ins>
      <w:del w:id="6125" w:author="Rafi Aziizi" w:date="2021-11-14T09:52:00Z">
        <w:r w:rsidDel="003640C9">
          <w:fldChar w:fldCharType="separate"/>
        </w:r>
      </w:del>
      <w:ins w:id="6126" w:author="chaniaayulestari@outlook.com" w:date="2021-11-14T09:28:00Z">
        <w:del w:id="6127" w:author="Rafi Aziizi" w:date="2021-11-14T09:52:00Z">
          <w:r w:rsidR="0024161C" w:rsidDel="003640C9">
            <w:rPr>
              <w:noProof/>
            </w:rPr>
            <w:delText>47</w:delText>
          </w:r>
        </w:del>
      </w:ins>
      <w:ins w:id="6128" w:author="chaniaayulestari@outlook.com" w:date="2021-11-13T14:25:00Z">
        <w:del w:id="6129" w:author="Rafi Aziizi" w:date="2021-11-14T09:52:00Z">
          <w:r w:rsidR="00456266" w:rsidDel="003640C9">
            <w:rPr>
              <w:noProof/>
            </w:rPr>
            <w:delText>44</w:delText>
          </w:r>
        </w:del>
      </w:ins>
      <w:ins w:id="6130" w:author="chaniaayulestari@outlook.com" w:date="2021-11-13T14:13:00Z">
        <w:del w:id="6131" w:author="Rafi Aziizi" w:date="2021-11-14T09:52:00Z">
          <w:r w:rsidDel="003640C9">
            <w:fldChar w:fldCharType="end"/>
          </w:r>
        </w:del>
        <w:r>
          <w:t xml:space="preserve"> Skenario</w:t>
        </w:r>
      </w:ins>
      <w:ins w:id="6132" w:author="chaniaayulestari@outlook.com" w:date="2021-11-14T09:05:00Z">
        <w:r w:rsidR="001B4CFD">
          <w:t xml:space="preserve"> Edit</w:t>
        </w:r>
      </w:ins>
      <w:ins w:id="6133" w:author="chaniaayulestari@outlook.com" w:date="2021-11-13T14:13:00Z">
        <w:r>
          <w:t xml:space="preserve"> Laporan Siswa Ber</w:t>
        </w:r>
        <w:del w:id="6134" w:author="chaniaayulestari@outlook.com" w:date="2021-11-14T09:00:00Z">
          <w:r w:rsidDel="0008435D">
            <w:delText>m</w:delText>
          </w:r>
        </w:del>
        <w:r>
          <w:t>masalah</w:t>
        </w:r>
        <w:bookmarkEnd w:id="6119"/>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B6AD3" w:rsidRPr="00A46E0B" w14:paraId="72C2625D" w14:textId="77777777" w:rsidTr="003E4796">
        <w:trPr>
          <w:jc w:val="center"/>
        </w:trPr>
        <w:tc>
          <w:tcPr>
            <w:tcW w:w="3827" w:type="dxa"/>
            <w:shd w:val="clear" w:color="auto" w:fill="F2EE98"/>
            <w:vAlign w:val="center"/>
          </w:tcPr>
          <w:p w14:paraId="025E6720" w14:textId="77777777" w:rsidR="00EB6AD3" w:rsidRPr="0044182F" w:rsidRDefault="00EB6AD3" w:rsidP="003E4796">
            <w:pPr>
              <w:rPr>
                <w:b/>
              </w:rPr>
            </w:pPr>
            <w:r w:rsidRPr="0044182F">
              <w:rPr>
                <w:b/>
              </w:rPr>
              <w:t>Name</w:t>
            </w:r>
          </w:p>
        </w:tc>
        <w:tc>
          <w:tcPr>
            <w:tcW w:w="3964" w:type="dxa"/>
            <w:shd w:val="clear" w:color="auto" w:fill="F2EE98"/>
            <w:vAlign w:val="center"/>
          </w:tcPr>
          <w:p w14:paraId="7AA6F999" w14:textId="0E86FD86" w:rsidR="00EB6AD3" w:rsidRPr="00A46E0B" w:rsidRDefault="00B066BC" w:rsidP="003E4796">
            <w:ins w:id="6135" w:author="chaniaayulestari@outlook.com" w:date="2021-11-14T07:16:00Z">
              <w:del w:id="6136" w:author="chaniaayulestari@outlook.com" w:date="2021-11-14T09:06:00Z">
                <w:r w:rsidDel="001B4CFD">
                  <w:delText>Lihat</w:delText>
                </w:r>
              </w:del>
            </w:ins>
            <w:ins w:id="6137" w:author="chaniaayulestari@outlook.com" w:date="2021-11-14T09:06:00Z">
              <w:r w:rsidR="001B4CFD">
                <w:t>Edit</w:t>
              </w:r>
            </w:ins>
            <w:ins w:id="6138" w:author="chaniaayulestari@outlook.com" w:date="2021-11-14T07:16:00Z">
              <w:r>
                <w:t xml:space="preserve"> </w:t>
              </w:r>
            </w:ins>
            <w:del w:id="6139" w:author="chaniaayulestari@outlook.com" w:date="2021-11-14T07:17:00Z">
              <w:r w:rsidR="00EB6AD3" w:rsidDel="00B066BC">
                <w:delText xml:space="preserve">Laporan </w:delText>
              </w:r>
            </w:del>
            <w:ins w:id="6140" w:author="chaniaayulestari@outlook.com" w:date="2021-11-14T07:17:00Z">
              <w:r>
                <w:t xml:space="preserve">Data </w:t>
              </w:r>
            </w:ins>
            <w:r w:rsidR="00EB6AD3">
              <w:t>Siswa Bermas</w:t>
            </w:r>
            <w:r w:rsidR="009B6B0A">
              <w:t>alah</w:t>
            </w:r>
          </w:p>
        </w:tc>
      </w:tr>
      <w:tr w:rsidR="00EB6AD3" w:rsidRPr="002F6C1D" w14:paraId="60C701D1" w14:textId="77777777" w:rsidTr="003E4796">
        <w:trPr>
          <w:jc w:val="center"/>
        </w:trPr>
        <w:tc>
          <w:tcPr>
            <w:tcW w:w="3827" w:type="dxa"/>
            <w:vAlign w:val="center"/>
          </w:tcPr>
          <w:p w14:paraId="26447682" w14:textId="77777777" w:rsidR="00EB6AD3" w:rsidRPr="0044182F" w:rsidRDefault="00EB6AD3" w:rsidP="003E4796">
            <w:pPr>
              <w:rPr>
                <w:b/>
              </w:rPr>
            </w:pPr>
            <w:r w:rsidRPr="0044182F">
              <w:rPr>
                <w:b/>
              </w:rPr>
              <w:t>ID</w:t>
            </w:r>
          </w:p>
        </w:tc>
        <w:tc>
          <w:tcPr>
            <w:tcW w:w="3964" w:type="dxa"/>
            <w:vAlign w:val="center"/>
          </w:tcPr>
          <w:p w14:paraId="2B832249" w14:textId="23B378C3" w:rsidR="00EB6AD3" w:rsidRPr="002F6C1D" w:rsidRDefault="00EB6AD3" w:rsidP="003E4796">
            <w:r>
              <w:t>RC</w:t>
            </w:r>
            <w:r w:rsidR="0087570E">
              <w:t>2</w:t>
            </w:r>
            <w:ins w:id="6141" w:author="Rafi Aziizi" w:date="2021-11-14T09:45:00Z">
              <w:r w:rsidR="00927D1D">
                <w:t>2</w:t>
              </w:r>
            </w:ins>
            <w:ins w:id="6142" w:author="chaniaayulestari@outlook.com" w:date="2021-11-14T06:33:00Z">
              <w:del w:id="6143" w:author="Rafi Aziizi" w:date="2021-11-14T09:45:00Z">
                <w:r w:rsidR="008C0CCB" w:rsidDel="00927D1D">
                  <w:delText>3</w:delText>
                </w:r>
              </w:del>
            </w:ins>
            <w:ins w:id="6144" w:author="chaniaayulestari@outlook.com" w:date="2021-11-14T07:16:00Z">
              <w:r w:rsidR="00B066BC">
                <w:t>.</w:t>
              </w:r>
            </w:ins>
            <w:ins w:id="6145" w:author="chaniaayulestari@outlook.com" w:date="2021-11-14T09:06:00Z">
              <w:r w:rsidR="001B4CFD">
                <w:t>2</w:t>
              </w:r>
            </w:ins>
            <w:ins w:id="6146" w:author="chaniaayulestari@outlook.com" w:date="2021-11-14T07:16:00Z">
              <w:del w:id="6147" w:author="chaniaayulestari@outlook.com" w:date="2021-11-14T09:06:00Z">
                <w:r w:rsidR="00B066BC" w:rsidDel="001B4CFD">
                  <w:delText>1</w:delText>
                </w:r>
              </w:del>
            </w:ins>
            <w:del w:id="6148" w:author="chaniaayulestari@outlook.com" w:date="2021-11-14T06:33:00Z">
              <w:r w:rsidR="0087570E" w:rsidDel="008C0CCB">
                <w:delText>1</w:delText>
              </w:r>
            </w:del>
          </w:p>
        </w:tc>
      </w:tr>
      <w:tr w:rsidR="00EB6AD3" w:rsidRPr="000C722D" w14:paraId="25E063EC" w14:textId="77777777" w:rsidTr="003E4796">
        <w:trPr>
          <w:jc w:val="center"/>
        </w:trPr>
        <w:tc>
          <w:tcPr>
            <w:tcW w:w="3827" w:type="dxa"/>
            <w:vAlign w:val="center"/>
          </w:tcPr>
          <w:p w14:paraId="4D9D8AB6" w14:textId="77777777" w:rsidR="00EB6AD3" w:rsidRPr="0044182F" w:rsidRDefault="00EB6AD3" w:rsidP="003E4796">
            <w:pPr>
              <w:rPr>
                <w:b/>
              </w:rPr>
            </w:pPr>
            <w:r w:rsidRPr="0044182F">
              <w:rPr>
                <w:b/>
              </w:rPr>
              <w:t>Description</w:t>
            </w:r>
          </w:p>
        </w:tc>
        <w:tc>
          <w:tcPr>
            <w:tcW w:w="3964" w:type="dxa"/>
          </w:tcPr>
          <w:p w14:paraId="2FDF5584" w14:textId="402EC7E3" w:rsidR="00EB6AD3" w:rsidRPr="000C722D" w:rsidRDefault="00EB6AD3" w:rsidP="003E4796">
            <w:r>
              <w:t xml:space="preserve">Use case ini merupakan use case yang berisikan data absen siswa </w:t>
            </w:r>
            <w:r w:rsidR="009B6B0A">
              <w:t>bermasalah</w:t>
            </w:r>
            <w:ins w:id="6149" w:author="chaniaayulestari@outlook.com" w:date="2021-11-14T09:06:00Z">
              <w:r w:rsidR="001B4CFD">
                <w:t xml:space="preserve"> </w:t>
              </w:r>
            </w:ins>
            <w:ins w:id="6150" w:author="chaniaayulestari@outlook.com" w:date="2021-11-14T09:07:00Z">
              <w:r w:rsidR="001B4CFD">
                <w:t>dimana admin dapat melakukan edit data</w:t>
              </w:r>
            </w:ins>
            <w:ins w:id="6151" w:author="chaniaayulestari@outlook.com" w:date="2021-11-14T09:06:00Z">
              <w:r w:rsidR="001B4CFD">
                <w:t xml:space="preserve"> </w:t>
              </w:r>
            </w:ins>
          </w:p>
        </w:tc>
      </w:tr>
      <w:tr w:rsidR="00EB6AD3" w:rsidRPr="002F6C1D" w14:paraId="7C3E4E06" w14:textId="77777777" w:rsidTr="003E4796">
        <w:trPr>
          <w:jc w:val="center"/>
        </w:trPr>
        <w:tc>
          <w:tcPr>
            <w:tcW w:w="3827" w:type="dxa"/>
            <w:vAlign w:val="center"/>
          </w:tcPr>
          <w:p w14:paraId="2C662CB4" w14:textId="77777777" w:rsidR="00EB6AD3" w:rsidRPr="0044182F" w:rsidRDefault="00EB6AD3" w:rsidP="003E4796">
            <w:pPr>
              <w:rPr>
                <w:b/>
              </w:rPr>
            </w:pPr>
            <w:r w:rsidRPr="0044182F">
              <w:rPr>
                <w:b/>
              </w:rPr>
              <w:t>Actors</w:t>
            </w:r>
          </w:p>
        </w:tc>
        <w:tc>
          <w:tcPr>
            <w:tcW w:w="3964" w:type="dxa"/>
            <w:vAlign w:val="center"/>
          </w:tcPr>
          <w:p w14:paraId="66CDB24E" w14:textId="669026AC" w:rsidR="00EB6AD3" w:rsidRPr="002F6C1D" w:rsidRDefault="00FC4F89" w:rsidP="003E4796">
            <w:r>
              <w:t xml:space="preserve">Bag. IT, </w:t>
            </w:r>
            <w:r w:rsidR="00EB6AD3">
              <w:t>Guru BK.</w:t>
            </w:r>
          </w:p>
        </w:tc>
      </w:tr>
      <w:tr w:rsidR="00EB6AD3" w:rsidRPr="007B7AB3" w14:paraId="6B195E60" w14:textId="77777777" w:rsidTr="003E4796">
        <w:trPr>
          <w:jc w:val="center"/>
        </w:trPr>
        <w:tc>
          <w:tcPr>
            <w:tcW w:w="3827" w:type="dxa"/>
            <w:vAlign w:val="center"/>
          </w:tcPr>
          <w:p w14:paraId="7D442766" w14:textId="77777777" w:rsidR="00EB6AD3" w:rsidRPr="0044182F" w:rsidRDefault="00EB6AD3" w:rsidP="003E4796">
            <w:pPr>
              <w:rPr>
                <w:b/>
              </w:rPr>
            </w:pPr>
            <w:r w:rsidRPr="0044182F">
              <w:rPr>
                <w:b/>
              </w:rPr>
              <w:t>Frequency of Use</w:t>
            </w:r>
          </w:p>
        </w:tc>
        <w:tc>
          <w:tcPr>
            <w:tcW w:w="3964" w:type="dxa"/>
            <w:vAlign w:val="center"/>
          </w:tcPr>
          <w:p w14:paraId="3AA8718F" w14:textId="77777777" w:rsidR="00EB6AD3" w:rsidRPr="007B7AB3" w:rsidRDefault="00EB6AD3" w:rsidP="003E4796">
            <w:pPr>
              <w:rPr>
                <w:i/>
                <w:iCs/>
              </w:rPr>
            </w:pPr>
            <w:r>
              <w:rPr>
                <w:i/>
                <w:iCs/>
              </w:rPr>
              <w:t>Conditional</w:t>
            </w:r>
          </w:p>
        </w:tc>
      </w:tr>
      <w:tr w:rsidR="00EB6AD3" w:rsidRPr="0044182F" w14:paraId="38958D3E" w14:textId="77777777" w:rsidTr="003E4796">
        <w:trPr>
          <w:jc w:val="center"/>
        </w:trPr>
        <w:tc>
          <w:tcPr>
            <w:tcW w:w="3827" w:type="dxa"/>
            <w:vAlign w:val="center"/>
          </w:tcPr>
          <w:p w14:paraId="47468A80" w14:textId="77777777" w:rsidR="00EB6AD3" w:rsidRPr="0044182F" w:rsidRDefault="00EB6AD3" w:rsidP="003E4796">
            <w:pPr>
              <w:rPr>
                <w:b/>
              </w:rPr>
            </w:pPr>
            <w:r w:rsidRPr="0044182F">
              <w:rPr>
                <w:b/>
              </w:rPr>
              <w:t>Triggers</w:t>
            </w:r>
          </w:p>
        </w:tc>
        <w:tc>
          <w:tcPr>
            <w:tcW w:w="3964" w:type="dxa"/>
            <w:vAlign w:val="center"/>
          </w:tcPr>
          <w:p w14:paraId="783C33A1" w14:textId="618A1B2D" w:rsidR="00EB6AD3" w:rsidRPr="0044182F" w:rsidRDefault="00EB6AD3" w:rsidP="003E4796">
            <w:r>
              <w:t>Use case dijalankan jika terdapat notifikasi bahwa terdapat siswa yang bermasalah</w:t>
            </w:r>
          </w:p>
        </w:tc>
      </w:tr>
      <w:tr w:rsidR="00EB6AD3" w:rsidRPr="00435CA8" w14:paraId="2F510643" w14:textId="77777777" w:rsidTr="003E4796">
        <w:trPr>
          <w:jc w:val="center"/>
        </w:trPr>
        <w:tc>
          <w:tcPr>
            <w:tcW w:w="3827" w:type="dxa"/>
            <w:vAlign w:val="center"/>
          </w:tcPr>
          <w:p w14:paraId="5C5850C6" w14:textId="77777777" w:rsidR="00EB6AD3" w:rsidRPr="0044182F" w:rsidRDefault="00EB6AD3" w:rsidP="003E4796">
            <w:pPr>
              <w:rPr>
                <w:b/>
              </w:rPr>
            </w:pPr>
            <w:r w:rsidRPr="0044182F">
              <w:rPr>
                <w:b/>
              </w:rPr>
              <w:t>Pre-Conditions</w:t>
            </w:r>
          </w:p>
        </w:tc>
        <w:tc>
          <w:tcPr>
            <w:tcW w:w="3964" w:type="dxa"/>
            <w:vAlign w:val="center"/>
          </w:tcPr>
          <w:p w14:paraId="431FA02F" w14:textId="54DC79B1" w:rsidR="00EB6AD3" w:rsidRPr="00435CA8" w:rsidRDefault="00B956F6" w:rsidP="003E4796">
            <w:del w:id="6152" w:author="chaniaayulestari@outlook.com" w:date="2021-11-14T09:07:00Z">
              <w:r w:rsidDel="001B4CFD">
                <w:delText>Tidak terdapat data siswa bermasalah</w:delText>
              </w:r>
            </w:del>
            <w:ins w:id="6153" w:author="chaniaayulestari@outlook.com" w:date="2021-11-14T09:07:00Z">
              <w:r w:rsidR="001B4CFD">
                <w:t xml:space="preserve">siswa masih dalam status bermasalah </w:t>
              </w:r>
            </w:ins>
          </w:p>
        </w:tc>
      </w:tr>
      <w:tr w:rsidR="00EB6AD3" w:rsidRPr="0048762E" w14:paraId="4ED4C7D2" w14:textId="77777777" w:rsidTr="003E4796">
        <w:trPr>
          <w:jc w:val="center"/>
        </w:trPr>
        <w:tc>
          <w:tcPr>
            <w:tcW w:w="3827" w:type="dxa"/>
            <w:vAlign w:val="center"/>
          </w:tcPr>
          <w:p w14:paraId="526A145A" w14:textId="77777777" w:rsidR="00EB6AD3" w:rsidRPr="0044182F" w:rsidRDefault="00EB6AD3" w:rsidP="003E4796">
            <w:pPr>
              <w:rPr>
                <w:b/>
              </w:rPr>
            </w:pPr>
            <w:r w:rsidRPr="0044182F">
              <w:rPr>
                <w:b/>
              </w:rPr>
              <w:t>Post-Conditions</w:t>
            </w:r>
          </w:p>
        </w:tc>
        <w:tc>
          <w:tcPr>
            <w:tcW w:w="3964" w:type="dxa"/>
            <w:vAlign w:val="center"/>
          </w:tcPr>
          <w:p w14:paraId="4A9B9CA2" w14:textId="4E4E2B42" w:rsidR="00EB6AD3" w:rsidRPr="0048762E" w:rsidRDefault="009B6B0A" w:rsidP="003E4796">
            <w:del w:id="6154" w:author="chaniaayulestari@outlook.com" w:date="2021-11-14T09:07:00Z">
              <w:r w:rsidDel="001B4CFD">
                <w:delText xml:space="preserve">sistem menampilkan data siswa </w:delText>
              </w:r>
            </w:del>
            <w:ins w:id="6155" w:author="chaniaayulestari@outlook.com" w:date="2021-11-14T09:07:00Z">
              <w:r w:rsidR="001B4CFD">
                <w:t>status siswa telah ditangani</w:t>
              </w:r>
            </w:ins>
            <w:del w:id="6156" w:author="chaniaayulestari@outlook.com" w:date="2021-11-14T09:07:00Z">
              <w:r w:rsidDel="001B4CFD">
                <w:delText>bermasalah</w:delText>
              </w:r>
            </w:del>
            <w:r w:rsidR="00EB6AD3">
              <w:t xml:space="preserve"> </w:t>
            </w:r>
          </w:p>
        </w:tc>
      </w:tr>
      <w:tr w:rsidR="00EB6AD3" w:rsidRPr="0044182F" w14:paraId="03360DF5" w14:textId="77777777" w:rsidTr="003E4796">
        <w:trPr>
          <w:jc w:val="center"/>
        </w:trPr>
        <w:tc>
          <w:tcPr>
            <w:tcW w:w="7791" w:type="dxa"/>
            <w:gridSpan w:val="2"/>
            <w:shd w:val="clear" w:color="auto" w:fill="F2EE98"/>
            <w:vAlign w:val="center"/>
          </w:tcPr>
          <w:p w14:paraId="54029C61" w14:textId="77777777" w:rsidR="00EB6AD3" w:rsidRPr="0044182F" w:rsidRDefault="00EB6AD3" w:rsidP="003E4796">
            <w:pPr>
              <w:jc w:val="center"/>
              <w:rPr>
                <w:b/>
              </w:rPr>
            </w:pPr>
            <w:r w:rsidRPr="0044182F">
              <w:rPr>
                <w:b/>
              </w:rPr>
              <w:t>Main Course</w:t>
            </w:r>
          </w:p>
        </w:tc>
      </w:tr>
      <w:tr w:rsidR="00EB6AD3" w:rsidRPr="0044182F" w14:paraId="4E068AF4" w14:textId="77777777" w:rsidTr="003E4796">
        <w:trPr>
          <w:jc w:val="center"/>
        </w:trPr>
        <w:tc>
          <w:tcPr>
            <w:tcW w:w="3827" w:type="dxa"/>
            <w:shd w:val="clear" w:color="auto" w:fill="F2EE98"/>
            <w:vAlign w:val="center"/>
          </w:tcPr>
          <w:p w14:paraId="4BC225E1" w14:textId="77777777" w:rsidR="00EB6AD3" w:rsidRPr="0044182F" w:rsidRDefault="00EB6AD3" w:rsidP="003E4796">
            <w:pPr>
              <w:jc w:val="center"/>
              <w:rPr>
                <w:b/>
              </w:rPr>
            </w:pPr>
            <w:r w:rsidRPr="0044182F">
              <w:rPr>
                <w:b/>
              </w:rPr>
              <w:t>Aksi Aktor</w:t>
            </w:r>
          </w:p>
        </w:tc>
        <w:tc>
          <w:tcPr>
            <w:tcW w:w="3964" w:type="dxa"/>
            <w:shd w:val="clear" w:color="auto" w:fill="F2EE98"/>
            <w:vAlign w:val="center"/>
          </w:tcPr>
          <w:p w14:paraId="7233F337" w14:textId="77777777" w:rsidR="00EB6AD3" w:rsidRPr="0044182F" w:rsidRDefault="00EB6AD3" w:rsidP="003E4796">
            <w:pPr>
              <w:jc w:val="center"/>
              <w:rPr>
                <w:b/>
              </w:rPr>
            </w:pPr>
            <w:r w:rsidRPr="0044182F">
              <w:rPr>
                <w:b/>
              </w:rPr>
              <w:t>Reaksi Sistem</w:t>
            </w:r>
          </w:p>
        </w:tc>
      </w:tr>
      <w:tr w:rsidR="00EB6AD3" w:rsidRPr="0044182F" w14:paraId="6C0BAD47" w14:textId="77777777" w:rsidTr="003E4796">
        <w:trPr>
          <w:jc w:val="center"/>
        </w:trPr>
        <w:tc>
          <w:tcPr>
            <w:tcW w:w="3827" w:type="dxa"/>
            <w:vAlign w:val="center"/>
          </w:tcPr>
          <w:p w14:paraId="6C0D83C9" w14:textId="5A8C5376" w:rsidR="00EB6AD3" w:rsidRPr="0044182F" w:rsidRDefault="006D1D4A">
            <w:pPr>
              <w:pStyle w:val="ListParagraph"/>
              <w:numPr>
                <w:ilvl w:val="0"/>
                <w:numId w:val="123"/>
              </w:numPr>
              <w:spacing w:after="160"/>
              <w:ind w:left="383"/>
              <w:pPrChange w:id="6157" w:author="chaniaayulestari@outlook.com" w:date="2021-11-14T09:09:00Z">
                <w:pPr>
                  <w:numPr>
                    <w:numId w:val="38"/>
                  </w:numPr>
                  <w:spacing w:after="160"/>
                  <w:ind w:left="592" w:hanging="360"/>
                </w:pPr>
              </w:pPrChange>
            </w:pPr>
            <w:r>
              <w:t>Aktor</w:t>
            </w:r>
            <w:r w:rsidR="00EB6AD3">
              <w:t xml:space="preserve"> mengakses dengan hak akses</w:t>
            </w:r>
            <w:r>
              <w:t xml:space="preserve"> yang dimiliki </w:t>
            </w:r>
            <w:r w:rsidR="00EB6AD3">
              <w:t>kedalam sistem</w:t>
            </w:r>
            <w:r w:rsidR="00B956F6">
              <w:t xml:space="preserve"> dan memilih menu “Laporan Siswa Bermasalah”</w:t>
            </w:r>
            <w:r w:rsidR="009B6B0A">
              <w:t>.</w:t>
            </w:r>
          </w:p>
        </w:tc>
        <w:tc>
          <w:tcPr>
            <w:tcW w:w="3964" w:type="dxa"/>
            <w:vAlign w:val="center"/>
          </w:tcPr>
          <w:p w14:paraId="5D85AB5B" w14:textId="77777777" w:rsidR="00EB6AD3" w:rsidRPr="0044182F" w:rsidRDefault="00EB6AD3">
            <w:pPr>
              <w:pStyle w:val="ListParagraph"/>
              <w:pPrChange w:id="6158" w:author="chaniaayulestari@outlook.com" w:date="2021-11-14T09:09:00Z">
                <w:pPr>
                  <w:ind w:left="511"/>
                </w:pPr>
              </w:pPrChange>
            </w:pPr>
          </w:p>
        </w:tc>
      </w:tr>
      <w:tr w:rsidR="00EB6AD3" w:rsidRPr="0044182F" w14:paraId="47F365E0" w14:textId="77777777" w:rsidTr="003E4796">
        <w:trPr>
          <w:jc w:val="center"/>
        </w:trPr>
        <w:tc>
          <w:tcPr>
            <w:tcW w:w="3827" w:type="dxa"/>
            <w:vAlign w:val="center"/>
          </w:tcPr>
          <w:p w14:paraId="17037A3A" w14:textId="77777777" w:rsidR="00EB6AD3" w:rsidRPr="0044182F" w:rsidRDefault="00EB6AD3">
            <w:pPr>
              <w:pStyle w:val="ListParagraph"/>
              <w:pPrChange w:id="6159" w:author="chaniaayulestari@outlook.com" w:date="2021-11-14T09:09:00Z">
                <w:pPr>
                  <w:ind w:left="510"/>
                </w:pPr>
              </w:pPrChange>
            </w:pPr>
          </w:p>
        </w:tc>
        <w:tc>
          <w:tcPr>
            <w:tcW w:w="3964" w:type="dxa"/>
            <w:vAlign w:val="center"/>
          </w:tcPr>
          <w:p w14:paraId="7B74B93D" w14:textId="77777777" w:rsidR="00EB6AD3" w:rsidRPr="0044182F" w:rsidRDefault="00EB6AD3">
            <w:pPr>
              <w:pStyle w:val="ListParagraph"/>
              <w:numPr>
                <w:ilvl w:val="0"/>
                <w:numId w:val="123"/>
              </w:numPr>
              <w:spacing w:after="160"/>
              <w:pPrChange w:id="6160" w:author="chaniaayulestari@outlook.com" w:date="2021-11-14T09:09:00Z">
                <w:pPr>
                  <w:numPr>
                    <w:numId w:val="38"/>
                  </w:numPr>
                  <w:spacing w:after="160"/>
                  <w:ind w:left="511" w:hanging="360"/>
                </w:pPr>
              </w:pPrChange>
            </w:pPr>
            <w:r>
              <w:t xml:space="preserve">Mengakses </w:t>
            </w:r>
            <w:r w:rsidRPr="001B4CFD">
              <w:rPr>
                <w:i/>
                <w:iCs/>
              </w:rPr>
              <w:t>database</w:t>
            </w:r>
            <w:r>
              <w:t xml:space="preserve"> </w:t>
            </w:r>
          </w:p>
        </w:tc>
      </w:tr>
      <w:tr w:rsidR="00EB6AD3" w14:paraId="62BAC80F" w14:textId="77777777" w:rsidTr="003E4796">
        <w:trPr>
          <w:jc w:val="center"/>
        </w:trPr>
        <w:tc>
          <w:tcPr>
            <w:tcW w:w="3827" w:type="dxa"/>
            <w:vAlign w:val="center"/>
          </w:tcPr>
          <w:p w14:paraId="5F982102" w14:textId="77777777" w:rsidR="00EB6AD3" w:rsidRPr="0044182F" w:rsidRDefault="00EB6AD3">
            <w:pPr>
              <w:pStyle w:val="ListParagraph"/>
              <w:pPrChange w:id="6161" w:author="chaniaayulestari@outlook.com" w:date="2021-11-14T09:09:00Z">
                <w:pPr>
                  <w:pStyle w:val="ListParagraph"/>
                  <w:ind w:left="450"/>
                </w:pPr>
              </w:pPrChange>
            </w:pPr>
          </w:p>
        </w:tc>
        <w:tc>
          <w:tcPr>
            <w:tcW w:w="3964" w:type="dxa"/>
            <w:vAlign w:val="center"/>
          </w:tcPr>
          <w:p w14:paraId="6A373360" w14:textId="240FEC51" w:rsidR="00EB6AD3" w:rsidRDefault="009B6B0A">
            <w:pPr>
              <w:pStyle w:val="ListParagraph"/>
              <w:numPr>
                <w:ilvl w:val="0"/>
                <w:numId w:val="123"/>
              </w:numPr>
              <w:spacing w:after="160"/>
              <w:pPrChange w:id="6162" w:author="chaniaayulestari@outlook.com" w:date="2021-11-14T09:09:00Z">
                <w:pPr>
                  <w:pStyle w:val="ListParagraph"/>
                  <w:numPr>
                    <w:numId w:val="38"/>
                  </w:numPr>
                  <w:spacing w:after="160"/>
                  <w:ind w:left="464" w:hanging="360"/>
                </w:pPr>
              </w:pPrChange>
            </w:pPr>
            <w:r>
              <w:t xml:space="preserve">Menampilkan </w:t>
            </w:r>
            <w:r w:rsidR="00B956F6">
              <w:t xml:space="preserve">Data Laporan </w:t>
            </w:r>
            <w:r w:rsidR="00B956F6">
              <w:lastRenderedPageBreak/>
              <w:t>Siswa Bermasalah</w:t>
            </w:r>
          </w:p>
        </w:tc>
      </w:tr>
      <w:tr w:rsidR="00EB6AD3" w14:paraId="4FD931EF" w14:textId="77777777" w:rsidTr="003E4796">
        <w:trPr>
          <w:jc w:val="center"/>
        </w:trPr>
        <w:tc>
          <w:tcPr>
            <w:tcW w:w="3827" w:type="dxa"/>
            <w:vAlign w:val="center"/>
          </w:tcPr>
          <w:p w14:paraId="3299CDA7" w14:textId="35F24A2C" w:rsidR="00EB6AD3" w:rsidRDefault="00EB6AD3">
            <w:pPr>
              <w:pStyle w:val="ListParagraph"/>
              <w:numPr>
                <w:ilvl w:val="0"/>
                <w:numId w:val="123"/>
              </w:numPr>
              <w:pPrChange w:id="6163" w:author="chaniaayulestari@outlook.com" w:date="2021-11-14T09:09:00Z">
                <w:pPr>
                  <w:pStyle w:val="ListParagraph"/>
                  <w:numPr>
                    <w:numId w:val="38"/>
                  </w:numPr>
                  <w:ind w:left="592" w:hanging="360"/>
                </w:pPr>
              </w:pPrChange>
            </w:pPr>
            <w:del w:id="6164" w:author="chaniaayulestari@outlook.com" w:date="2021-11-14T09:10:00Z">
              <w:r w:rsidDel="00937698">
                <w:lastRenderedPageBreak/>
                <w:delText xml:space="preserve">Menerima </w:delText>
              </w:r>
              <w:r w:rsidR="006D1D4A" w:rsidDel="00937698">
                <w:delText>l</w:delText>
              </w:r>
              <w:r w:rsidR="00B956F6" w:rsidDel="00937698">
                <w:delText xml:space="preserve">aporan </w:delText>
              </w:r>
              <w:r w:rsidR="006D1D4A" w:rsidDel="00937698">
                <w:delText>s</w:delText>
              </w:r>
              <w:r w:rsidR="00B956F6" w:rsidDel="00937698">
                <w:delText xml:space="preserve">iswa </w:delText>
              </w:r>
              <w:r w:rsidR="006D1D4A" w:rsidDel="00937698">
                <w:delText>b</w:delText>
              </w:r>
              <w:r w:rsidR="00B956F6" w:rsidDel="00937698">
                <w:delText>ermasalah dari sistem.</w:delText>
              </w:r>
            </w:del>
            <w:ins w:id="6165" w:author="chaniaayulestari@outlook.com" w:date="2021-11-14T09:11:00Z">
              <w:r w:rsidR="00937698">
                <w:t xml:space="preserve">Ubah status siswa </w:t>
              </w:r>
            </w:ins>
          </w:p>
        </w:tc>
        <w:tc>
          <w:tcPr>
            <w:tcW w:w="3964" w:type="dxa"/>
            <w:vAlign w:val="center"/>
          </w:tcPr>
          <w:p w14:paraId="51735037" w14:textId="77777777" w:rsidR="00EB6AD3" w:rsidRDefault="00EB6AD3">
            <w:pPr>
              <w:pStyle w:val="ListParagraph"/>
              <w:spacing w:after="160"/>
              <w:pPrChange w:id="6166" w:author="chaniaayulestari@outlook.com" w:date="2021-11-14T09:09:00Z">
                <w:pPr>
                  <w:pStyle w:val="ListParagraph"/>
                  <w:spacing w:after="160"/>
                  <w:ind w:left="468"/>
                </w:pPr>
              </w:pPrChange>
            </w:pPr>
          </w:p>
        </w:tc>
      </w:tr>
      <w:tr w:rsidR="006D1D4A" w14:paraId="7CC4003C" w14:textId="77777777" w:rsidTr="003E4796">
        <w:trPr>
          <w:jc w:val="center"/>
        </w:trPr>
        <w:tc>
          <w:tcPr>
            <w:tcW w:w="3827" w:type="dxa"/>
            <w:vAlign w:val="center"/>
          </w:tcPr>
          <w:p w14:paraId="1C31FEFA" w14:textId="2B143D7F" w:rsidR="006D1D4A" w:rsidRDefault="006D1D4A">
            <w:pPr>
              <w:pStyle w:val="ListParagraph"/>
              <w:pPrChange w:id="6167" w:author="chaniaayulestari@outlook.com" w:date="2021-11-14T09:11:00Z">
                <w:pPr>
                  <w:pStyle w:val="ListParagraph"/>
                  <w:numPr>
                    <w:numId w:val="38"/>
                  </w:numPr>
                  <w:ind w:left="592" w:hanging="360"/>
                </w:pPr>
              </w:pPrChange>
            </w:pPr>
            <w:del w:id="6168" w:author="chaniaayulestari@outlook.com" w:date="2021-11-14T09:11:00Z">
              <w:r w:rsidDel="00937698">
                <w:delText>Mengelola laporan siswa bermasalah</w:delText>
              </w:r>
            </w:del>
          </w:p>
        </w:tc>
        <w:tc>
          <w:tcPr>
            <w:tcW w:w="3964" w:type="dxa"/>
            <w:vAlign w:val="center"/>
          </w:tcPr>
          <w:p w14:paraId="450F7338" w14:textId="3382B3DA" w:rsidR="006D1D4A" w:rsidRDefault="00937698">
            <w:pPr>
              <w:pStyle w:val="ListParagraph"/>
              <w:numPr>
                <w:ilvl w:val="0"/>
                <w:numId w:val="123"/>
              </w:numPr>
              <w:spacing w:after="160"/>
              <w:pPrChange w:id="6169" w:author="chaniaayulestari@outlook.com" w:date="2021-11-14T09:11:00Z">
                <w:pPr>
                  <w:pStyle w:val="ListParagraph"/>
                  <w:spacing w:after="160"/>
                  <w:ind w:left="468"/>
                </w:pPr>
              </w:pPrChange>
            </w:pPr>
            <w:ins w:id="6170" w:author="chaniaayulestari@outlook.com" w:date="2021-11-14T09:11:00Z">
              <w:r>
                <w:t>S</w:t>
              </w:r>
            </w:ins>
            <w:ins w:id="6171" w:author="chaniaayulestari@outlook.com" w:date="2021-11-14T09:13:00Z">
              <w:r>
                <w:t>i</w:t>
              </w:r>
            </w:ins>
            <w:ins w:id="6172" w:author="chaniaayulestari@outlook.com" w:date="2021-11-14T09:12:00Z">
              <w:r>
                <w:t>mpa</w:t>
              </w:r>
            </w:ins>
            <w:ins w:id="6173" w:author="chaniaayulestari@outlook.com" w:date="2021-11-14T09:13:00Z">
              <w:r>
                <w:t>n</w:t>
              </w:r>
            </w:ins>
            <w:ins w:id="6174" w:author="chaniaayulestari@outlook.com" w:date="2021-11-14T09:12:00Z">
              <w:r>
                <w:t xml:space="preserve"> data baru</w:t>
              </w:r>
            </w:ins>
          </w:p>
        </w:tc>
      </w:tr>
      <w:tr w:rsidR="00EB6AD3" w:rsidRPr="001B1AF9" w:rsidDel="00937698" w14:paraId="508AB1FF" w14:textId="567A1928" w:rsidTr="003E4796">
        <w:trPr>
          <w:jc w:val="center"/>
          <w:del w:id="6175" w:author="chaniaayulestari@outlook.com" w:date="2021-11-14T09:15:00Z"/>
        </w:trPr>
        <w:tc>
          <w:tcPr>
            <w:tcW w:w="7791" w:type="dxa"/>
            <w:gridSpan w:val="2"/>
            <w:shd w:val="clear" w:color="auto" w:fill="F2EE98"/>
            <w:vAlign w:val="center"/>
          </w:tcPr>
          <w:p w14:paraId="5A5D8380" w14:textId="77AD82A6" w:rsidR="00EB6AD3" w:rsidRPr="001B1AF9" w:rsidDel="00937698" w:rsidRDefault="00EB6AD3" w:rsidP="003E4796">
            <w:pPr>
              <w:pStyle w:val="ListParagraph"/>
              <w:spacing w:after="160"/>
              <w:ind w:left="468"/>
              <w:jc w:val="center"/>
              <w:rPr>
                <w:del w:id="6176" w:author="chaniaayulestari@outlook.com" w:date="2021-11-14T09:15:00Z"/>
                <w:b/>
                <w:bCs/>
              </w:rPr>
            </w:pPr>
            <w:del w:id="6177" w:author="chaniaayulestari@outlook.com" w:date="2021-11-14T09:15:00Z">
              <w:r w:rsidRPr="001B1AF9" w:rsidDel="00937698">
                <w:rPr>
                  <w:b/>
                  <w:bCs/>
                </w:rPr>
                <w:delText>Skenario Eksepsi (Optional)</w:delText>
              </w:r>
            </w:del>
          </w:p>
        </w:tc>
      </w:tr>
      <w:tr w:rsidR="00EB6AD3" w:rsidRPr="001B1AF9" w:rsidDel="00937698" w14:paraId="534D52F0" w14:textId="400A68F5" w:rsidTr="003E4796">
        <w:trPr>
          <w:jc w:val="center"/>
          <w:del w:id="6178" w:author="chaniaayulestari@outlook.com" w:date="2021-11-14T09:15:00Z"/>
        </w:trPr>
        <w:tc>
          <w:tcPr>
            <w:tcW w:w="3827" w:type="dxa"/>
            <w:shd w:val="clear" w:color="auto" w:fill="F2EE98"/>
            <w:vAlign w:val="center"/>
          </w:tcPr>
          <w:p w14:paraId="73DB5E13" w14:textId="7152C4C8" w:rsidR="00EB6AD3" w:rsidRPr="001B1AF9" w:rsidDel="00937698" w:rsidRDefault="00EB6AD3" w:rsidP="003E4796">
            <w:pPr>
              <w:pStyle w:val="ListParagraph"/>
              <w:ind w:left="450"/>
              <w:jc w:val="center"/>
              <w:rPr>
                <w:del w:id="6179" w:author="chaniaayulestari@outlook.com" w:date="2021-11-14T09:15:00Z"/>
                <w:b/>
                <w:bCs/>
              </w:rPr>
            </w:pPr>
            <w:del w:id="6180" w:author="chaniaayulestari@outlook.com" w:date="2021-11-14T09:15:00Z">
              <w:r w:rsidRPr="001B1AF9" w:rsidDel="00937698">
                <w:rPr>
                  <w:b/>
                  <w:bCs/>
                </w:rPr>
                <w:delText>Aksi Aktor</w:delText>
              </w:r>
            </w:del>
          </w:p>
        </w:tc>
        <w:tc>
          <w:tcPr>
            <w:tcW w:w="3964" w:type="dxa"/>
            <w:shd w:val="clear" w:color="auto" w:fill="F2EE98"/>
            <w:vAlign w:val="center"/>
          </w:tcPr>
          <w:p w14:paraId="41B4E1F5" w14:textId="0DACFA49" w:rsidR="00EB6AD3" w:rsidRPr="001B1AF9" w:rsidDel="00937698" w:rsidRDefault="00EB6AD3" w:rsidP="003E4796">
            <w:pPr>
              <w:pStyle w:val="ListParagraph"/>
              <w:spacing w:after="160"/>
              <w:ind w:left="468"/>
              <w:jc w:val="center"/>
              <w:rPr>
                <w:del w:id="6181" w:author="chaniaayulestari@outlook.com" w:date="2021-11-14T09:15:00Z"/>
                <w:b/>
                <w:bCs/>
              </w:rPr>
            </w:pPr>
            <w:del w:id="6182" w:author="chaniaayulestari@outlook.com" w:date="2021-11-14T09:15:00Z">
              <w:r w:rsidRPr="001B1AF9" w:rsidDel="00937698">
                <w:rPr>
                  <w:b/>
                  <w:bCs/>
                </w:rPr>
                <w:delText>Reaksi Sistem</w:delText>
              </w:r>
            </w:del>
          </w:p>
        </w:tc>
      </w:tr>
      <w:tr w:rsidR="00EB6AD3" w:rsidDel="00937698" w14:paraId="04CDCE9C" w14:textId="22195F78" w:rsidTr="003E4796">
        <w:trPr>
          <w:jc w:val="center"/>
          <w:del w:id="6183" w:author="chaniaayulestari@outlook.com" w:date="2021-11-14T09:15:00Z"/>
        </w:trPr>
        <w:tc>
          <w:tcPr>
            <w:tcW w:w="3827" w:type="dxa"/>
            <w:vAlign w:val="center"/>
          </w:tcPr>
          <w:p w14:paraId="5873A058" w14:textId="6A695FCF" w:rsidR="00EB6AD3" w:rsidDel="00937698" w:rsidRDefault="00EB6AD3" w:rsidP="003E4796">
            <w:pPr>
              <w:pStyle w:val="ListParagraph"/>
              <w:ind w:left="455"/>
              <w:rPr>
                <w:del w:id="6184" w:author="chaniaayulestari@outlook.com" w:date="2021-11-14T09:15:00Z"/>
              </w:rPr>
            </w:pPr>
          </w:p>
        </w:tc>
        <w:tc>
          <w:tcPr>
            <w:tcW w:w="3964" w:type="dxa"/>
            <w:vAlign w:val="center"/>
          </w:tcPr>
          <w:p w14:paraId="66DB4408" w14:textId="5FB0F0F9" w:rsidR="00EB6AD3" w:rsidDel="00937698" w:rsidRDefault="00B956F6" w:rsidP="00C62E02">
            <w:pPr>
              <w:pStyle w:val="ListParagraph"/>
              <w:spacing w:after="160"/>
              <w:ind w:left="0"/>
              <w:rPr>
                <w:del w:id="6185" w:author="chaniaayulestari@outlook.com" w:date="2021-11-14T09:15:00Z"/>
              </w:rPr>
            </w:pPr>
            <w:del w:id="6186" w:author="chaniaayulestari@outlook.com" w:date="2021-11-14T09:15:00Z">
              <w:r w:rsidDel="00937698">
                <w:delText>2</w:delText>
              </w:r>
              <w:r w:rsidR="00EB6AD3" w:rsidDel="00937698">
                <w:delText>a. Memeriksa data ternyata terdapat siswa yang berstatus alpha</w:delText>
              </w:r>
              <w:r w:rsidR="009B6B0A" w:rsidDel="00937698">
                <w:delText xml:space="preserve"> lebih dari 3</w:delText>
              </w:r>
              <w:r w:rsidR="00C62E02" w:rsidDel="00937698">
                <w:delText xml:space="preserve"> kali</w:delText>
              </w:r>
              <w:r w:rsidR="006D1D4A" w:rsidDel="00937698">
                <w:delText>, 6 kali dan 9 kali yang kemudian memanggil notifikasi siswa bermasalah</w:delText>
              </w:r>
              <w:r w:rsidR="00C62E02" w:rsidDel="00937698">
                <w:delText>.</w:delText>
              </w:r>
            </w:del>
          </w:p>
        </w:tc>
      </w:tr>
      <w:tr w:rsidR="00EB6AD3" w:rsidDel="00937698" w14:paraId="605A2CD7" w14:textId="061BBC57" w:rsidTr="003E4796">
        <w:trPr>
          <w:jc w:val="center"/>
          <w:del w:id="6187" w:author="chaniaayulestari@outlook.com" w:date="2021-11-14T09:15:00Z"/>
        </w:trPr>
        <w:tc>
          <w:tcPr>
            <w:tcW w:w="3827" w:type="dxa"/>
            <w:vAlign w:val="center"/>
          </w:tcPr>
          <w:p w14:paraId="667BF922" w14:textId="42703E5C" w:rsidR="00EB6AD3" w:rsidDel="00937698" w:rsidRDefault="00EB6AD3" w:rsidP="003E4796">
            <w:pPr>
              <w:pStyle w:val="ListParagraph"/>
              <w:ind w:left="450"/>
              <w:rPr>
                <w:del w:id="6188" w:author="chaniaayulestari@outlook.com" w:date="2021-11-14T09:15:00Z"/>
              </w:rPr>
            </w:pPr>
          </w:p>
        </w:tc>
        <w:tc>
          <w:tcPr>
            <w:tcW w:w="3964" w:type="dxa"/>
            <w:vAlign w:val="center"/>
          </w:tcPr>
          <w:p w14:paraId="3D116B9D" w14:textId="3FBE6454" w:rsidR="00EB6AD3" w:rsidDel="00937698" w:rsidRDefault="00EB6AD3" w:rsidP="00C62E02">
            <w:pPr>
              <w:pStyle w:val="ListParagraph"/>
              <w:spacing w:after="160"/>
              <w:ind w:left="0"/>
              <w:rPr>
                <w:del w:id="6189" w:author="chaniaayulestari@outlook.com" w:date="2021-11-14T09:15:00Z"/>
              </w:rPr>
            </w:pPr>
            <w:del w:id="6190" w:author="chaniaayulestari@outlook.com" w:date="2021-11-14T09:15:00Z">
              <w:r w:rsidDel="00937698">
                <w:delText xml:space="preserve">3a. Menampilkan laporan </w:delText>
              </w:r>
            </w:del>
            <w:ins w:id="6191" w:author="chaniaayulestari@outlook.com" w:date="2021-11-14T07:17:00Z">
              <w:del w:id="6192" w:author="chaniaayulestari@outlook.com" w:date="2021-11-14T09:15:00Z">
                <w:r w:rsidR="00B066BC" w:rsidDel="00937698">
                  <w:delText xml:space="preserve">data </w:delText>
                </w:r>
              </w:del>
            </w:ins>
            <w:del w:id="6193" w:author="chaniaayulestari@outlook.com" w:date="2021-11-14T09:15:00Z">
              <w:r w:rsidDel="00937698">
                <w:delText>siswa yang berstatus alpha</w:delText>
              </w:r>
            </w:del>
          </w:p>
        </w:tc>
      </w:tr>
      <w:tr w:rsidR="00EB6AD3" w:rsidDel="00937698" w14:paraId="19BFE78D" w14:textId="70467502" w:rsidTr="003E4796">
        <w:trPr>
          <w:jc w:val="center"/>
          <w:del w:id="6194" w:author="chaniaayulestari@outlook.com" w:date="2021-11-14T09:15:00Z"/>
        </w:trPr>
        <w:tc>
          <w:tcPr>
            <w:tcW w:w="3827" w:type="dxa"/>
            <w:vAlign w:val="center"/>
          </w:tcPr>
          <w:p w14:paraId="7E7726E4" w14:textId="44ABF540" w:rsidR="00EB6AD3" w:rsidDel="00937698" w:rsidRDefault="00EB6AD3" w:rsidP="00C62E02">
            <w:pPr>
              <w:pStyle w:val="ListParagraph"/>
              <w:ind w:left="167"/>
              <w:rPr>
                <w:del w:id="6195" w:author="chaniaayulestari@outlook.com" w:date="2021-11-14T09:15:00Z"/>
              </w:rPr>
            </w:pPr>
            <w:del w:id="6196" w:author="chaniaayulestari@outlook.com" w:date="2021-11-14T09:15:00Z">
              <w:r w:rsidDel="00937698">
                <w:delText>4a. Guru BK menerima Laporan dari sistem</w:delText>
              </w:r>
            </w:del>
            <w:ins w:id="6197" w:author="chaniaayulestari@outlook.com" w:date="2021-11-14T07:17:00Z">
              <w:del w:id="6198" w:author="chaniaayulestari@outlook.com" w:date="2021-11-14T09:15:00Z">
                <w:r w:rsidR="00B066BC" w:rsidDel="00937698">
                  <w:delText>data siswa bermasalah</w:delText>
                </w:r>
              </w:del>
            </w:ins>
          </w:p>
        </w:tc>
        <w:tc>
          <w:tcPr>
            <w:tcW w:w="3964" w:type="dxa"/>
            <w:vAlign w:val="center"/>
          </w:tcPr>
          <w:p w14:paraId="3C1C0385" w14:textId="13EC6E0C" w:rsidR="00EB6AD3" w:rsidDel="00937698" w:rsidRDefault="00EB6AD3" w:rsidP="003E4796">
            <w:pPr>
              <w:pStyle w:val="ListParagraph"/>
              <w:spacing w:after="160"/>
              <w:ind w:left="180"/>
              <w:rPr>
                <w:del w:id="6199" w:author="chaniaayulestari@outlook.com" w:date="2021-11-14T09:15:00Z"/>
              </w:rPr>
            </w:pPr>
          </w:p>
        </w:tc>
      </w:tr>
    </w:tbl>
    <w:p w14:paraId="08C4D650" w14:textId="77777777" w:rsidR="00EB6AD3" w:rsidRDefault="00EB6AD3" w:rsidP="00EB6AD3">
      <w:pPr>
        <w:pStyle w:val="ListParagraph"/>
        <w:ind w:left="426"/>
      </w:pPr>
    </w:p>
    <w:p w14:paraId="2A8BE431" w14:textId="79826535" w:rsidR="00926DA8" w:rsidRDefault="00926DA8" w:rsidP="00932121">
      <w:pPr>
        <w:pStyle w:val="Heading3"/>
        <w:numPr>
          <w:ilvl w:val="0"/>
          <w:numId w:val="127"/>
        </w:numPr>
        <w:tabs>
          <w:tab w:val="left" w:pos="851"/>
        </w:tabs>
        <w:ind w:left="426" w:hanging="426"/>
      </w:pPr>
      <w:bookmarkStart w:id="6200" w:name="_heading=h.nmf14n"/>
      <w:bookmarkStart w:id="6201" w:name="_heading=h.37m2jsg"/>
      <w:bookmarkStart w:id="6202" w:name="_Toc80034250"/>
      <w:bookmarkStart w:id="6203" w:name="_Toc83115751"/>
      <w:bookmarkEnd w:id="6200"/>
      <w:bookmarkEnd w:id="6201"/>
      <w:r>
        <w:t>Sequence Diagram</w:t>
      </w:r>
      <w:bookmarkEnd w:id="6202"/>
      <w:bookmarkEnd w:id="6203"/>
    </w:p>
    <w:p w14:paraId="7FA41AB2" w14:textId="4057E4F1" w:rsidR="004A229B" w:rsidRDefault="004A229B" w:rsidP="004A229B">
      <w:pPr>
        <w:ind w:firstLine="851"/>
        <w:rPr>
          <w:ins w:id="6204" w:author="Rafi Aziizi" w:date="2021-11-13T12:19:00Z"/>
        </w:rPr>
      </w:pPr>
      <w:r>
        <w:t xml:space="preserve">Sequence diagram </w:t>
      </w:r>
      <w:r w:rsidR="004446A8">
        <w:t xml:space="preserve">ini akan </w:t>
      </w:r>
      <w:r>
        <w:t xml:space="preserve">menggambarkan interaksi antar masing-masing objek </w:t>
      </w:r>
      <w:r w:rsidR="004446A8">
        <w:t>untuk</w:t>
      </w:r>
      <w:r>
        <w:t xml:space="preserve"> setiap use case dalam urutan waktu. Interaksi </w:t>
      </w:r>
      <w:r w:rsidR="004446A8">
        <w:t xml:space="preserve">ynag dilakukan akan </w:t>
      </w:r>
      <w:r>
        <w:t>berupa pengiriman data antar objek yang saling berinteraksi. Terdapat beberapa sequence diagram yang akan digambarkan yaitu:</w:t>
      </w:r>
    </w:p>
    <w:p w14:paraId="6F30D219" w14:textId="39E9219B" w:rsidR="00AB33B3" w:rsidRPr="00111278" w:rsidRDefault="00AB33B3" w:rsidP="00AB33B3">
      <w:pPr>
        <w:pStyle w:val="ListParagraph"/>
        <w:numPr>
          <w:ilvl w:val="0"/>
          <w:numId w:val="42"/>
        </w:numPr>
        <w:ind w:left="426"/>
        <w:rPr>
          <w:ins w:id="6205" w:author="Rafi Aziizi" w:date="2021-11-13T12:19:00Z"/>
          <w:b/>
          <w:bCs/>
          <w:lang w:val="id-ID"/>
        </w:rPr>
      </w:pPr>
      <w:ins w:id="6206" w:author="Rafi Aziizi" w:date="2021-11-13T12:20:00Z">
        <w:r>
          <w:rPr>
            <w:b/>
            <w:bCs/>
          </w:rPr>
          <w:t>Dashboard</w:t>
        </w:r>
      </w:ins>
    </w:p>
    <w:p w14:paraId="3EF908C3" w14:textId="49A1B0D3" w:rsidR="00AB33B3" w:rsidRDefault="00AB33B3" w:rsidP="00AB33B3">
      <w:pPr>
        <w:ind w:firstLine="426"/>
        <w:rPr>
          <w:ins w:id="6207" w:author="Rafi Aziizi" w:date="2021-11-13T12:19:00Z"/>
        </w:rPr>
      </w:pPr>
      <w:ins w:id="6208" w:author="Rafi Aziizi" w:date="2021-11-13T12:19:00Z">
        <w:r w:rsidRPr="005B28D5">
          <w:rPr>
            <w:i/>
          </w:rPr>
          <w:t>Sequence diagram</w:t>
        </w:r>
        <w:r>
          <w:t xml:space="preserve"> ini menjelaskan interaksi admin dengan sistem dalam </w:t>
        </w:r>
        <w:r w:rsidRPr="005B28D5">
          <w:rPr>
            <w:lang w:val="id-ID"/>
          </w:rPr>
          <w:t>melihat</w:t>
        </w:r>
      </w:ins>
      <w:ins w:id="6209" w:author="Rafi Aziizi" w:date="2021-11-13T12:20:00Z">
        <w:r>
          <w:t xml:space="preserve"> dashboard berdasarkan data absen</w:t>
        </w:r>
      </w:ins>
      <w:ins w:id="6210" w:author="Rafi Aziizi" w:date="2021-11-13T12:19:00Z">
        <w:r w:rsidRPr="005B28D5">
          <w:rPr>
            <w:lang w:val="id-ID"/>
          </w:rPr>
          <w:t xml:space="preserve"> </w:t>
        </w:r>
        <w:r>
          <w:t xml:space="preserve">yang </w:t>
        </w:r>
        <w:r w:rsidRPr="005B28D5">
          <w:rPr>
            <w:lang w:val="id-ID"/>
          </w:rPr>
          <w:t>masuk</w:t>
        </w:r>
        <w:r>
          <w:t xml:space="preserve"> pada </w:t>
        </w:r>
        <w:r w:rsidRPr="005B28D5">
          <w:rPr>
            <w:i/>
          </w:rPr>
          <w:t>database</w:t>
        </w:r>
        <w:r>
          <w:t xml:space="preserve">. </w:t>
        </w:r>
      </w:ins>
      <w:ins w:id="6211" w:author="Rafi Aziizi" w:date="2021-11-13T12:20:00Z">
        <w:r>
          <w:t xml:space="preserve">Sistem menampilkan </w:t>
        </w:r>
      </w:ins>
      <w:ins w:id="6212" w:author="Rafi Aziizi" w:date="2021-11-13T12:21:00Z">
        <w:r>
          <w:t xml:space="preserve">dashboard </w:t>
        </w:r>
      </w:ins>
      <w:ins w:id="6213" w:author="Rafi Aziizi" w:date="2021-11-13T12:20:00Z">
        <w:r>
          <w:t xml:space="preserve">dalam bentuk </w:t>
        </w:r>
      </w:ins>
      <w:ins w:id="6214" w:author="Rafi Aziizi" w:date="2021-11-13T12:21:00Z">
        <w:r>
          <w:t xml:space="preserve">grafik dan angka. </w:t>
        </w:r>
      </w:ins>
      <w:ins w:id="6215" w:author="Rafi Aziizi" w:date="2021-11-13T12:19:00Z">
        <w:r w:rsidRPr="005B28D5">
          <w:rPr>
            <w:i/>
          </w:rPr>
          <w:t>Sequence diagram</w:t>
        </w:r>
        <w:r>
          <w:t xml:space="preserve"> kelola </w:t>
        </w:r>
      </w:ins>
      <w:ins w:id="6216" w:author="Rafi Aziizi" w:date="2021-11-13T12:20:00Z">
        <w:r>
          <w:t>dashboard</w:t>
        </w:r>
      </w:ins>
      <w:ins w:id="6217" w:author="Rafi Aziizi" w:date="2021-11-13T12:19:00Z">
        <w:r>
          <w:t xml:space="preserve"> ditunjukkan pada</w:t>
        </w:r>
        <w:r w:rsidRPr="005B28D5">
          <w:rPr>
            <w:lang w:val="id-ID"/>
          </w:rPr>
          <w:t xml:space="preserve"> </w:t>
        </w:r>
      </w:ins>
      <w:ins w:id="6218" w:author="Rafi Aziizi" w:date="2021-11-14T10:12:00Z">
        <w:r w:rsidR="00ED47C8">
          <w:t>gambar dibawa</w:t>
        </w:r>
      </w:ins>
      <w:ins w:id="6219" w:author="Rafi Aziizi" w:date="2021-11-14T10:13:00Z">
        <w:r w:rsidR="00ED47C8">
          <w:t>h ini :</w:t>
        </w:r>
      </w:ins>
    </w:p>
    <w:p w14:paraId="72D1FF2C" w14:textId="0CD6EE2C" w:rsidR="00AB33B3" w:rsidRDefault="00AB33B3" w:rsidP="00BC4146">
      <w:pPr>
        <w:pStyle w:val="ListParagraph"/>
        <w:numPr>
          <w:ilvl w:val="0"/>
          <w:numId w:val="117"/>
        </w:numPr>
        <w:ind w:left="426"/>
        <w:rPr>
          <w:ins w:id="6220" w:author="chaniaayulestari@outlook.com" w:date="2021-11-13T13:12:00Z"/>
        </w:rPr>
      </w:pPr>
      <w:ins w:id="6221" w:author="Rafi Aziizi" w:date="2021-11-13T12:19:00Z">
        <w:r>
          <w:rPr>
            <w:noProof/>
          </w:rPr>
          <w:t>Lihat Dashboard</w:t>
        </w:r>
      </w:ins>
    </w:p>
    <w:p w14:paraId="3A70D684" w14:textId="681A616F" w:rsidR="00D87377" w:rsidRDefault="00BC4146">
      <w:pPr>
        <w:keepNext/>
        <w:ind w:left="66"/>
        <w:rPr>
          <w:ins w:id="6222" w:author="chaniaayulestari@outlook.com" w:date="2021-11-13T20:06:00Z"/>
        </w:rPr>
      </w:pPr>
      <w:ins w:id="6223" w:author="chaniaayulestari@outlook.com" w:date="2021-11-13T13:12:00Z">
        <w:r>
          <w:rPr>
            <w:noProof/>
          </w:rPr>
          <w:drawing>
            <wp:inline distT="0" distB="0" distL="0" distR="0" wp14:anchorId="621548BC" wp14:editId="380273C1">
              <wp:extent cx="5039995" cy="2327910"/>
              <wp:effectExtent l="0" t="0" r="825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039995" cy="2327910"/>
                      </a:xfrm>
                      <a:prstGeom prst="rect">
                        <a:avLst/>
                      </a:prstGeom>
                      <a:noFill/>
                      <a:ln>
                        <a:noFill/>
                      </a:ln>
                    </pic:spPr>
                  </pic:pic>
                </a:graphicData>
              </a:graphic>
            </wp:inline>
          </w:drawing>
        </w:r>
      </w:ins>
    </w:p>
    <w:p w14:paraId="68A10342" w14:textId="394039B0" w:rsidR="00CA43C8" w:rsidRDefault="00D87377">
      <w:pPr>
        <w:pStyle w:val="Caption"/>
        <w:jc w:val="center"/>
        <w:rPr>
          <w:ins w:id="6224" w:author="chaniaayulestari@outlook.com" w:date="2021-11-13T14:52:00Z"/>
        </w:rPr>
        <w:pPrChange w:id="6225" w:author="chaniaayulestari@outlook.com" w:date="2021-11-13T20:06:00Z">
          <w:pPr>
            <w:ind w:left="66"/>
          </w:pPr>
        </w:pPrChange>
      </w:pPr>
      <w:bookmarkStart w:id="6226" w:name="_Toc87731441"/>
      <w:ins w:id="6227" w:author="chaniaayulestari@outlook.com" w:date="2021-11-13T20:06:00Z">
        <w:r>
          <w:t xml:space="preserve">Gambar 3. </w:t>
        </w:r>
        <w:r>
          <w:fldChar w:fldCharType="begin"/>
        </w:r>
        <w:r>
          <w:instrText xml:space="preserve"> SEQ Gambar___3. \* ARABIC </w:instrText>
        </w:r>
      </w:ins>
      <w:r>
        <w:fldChar w:fldCharType="separate"/>
      </w:r>
      <w:ins w:id="6228" w:author="Rafi Aziizi" w:date="2021-11-15T16:05:00Z">
        <w:r w:rsidR="00BF7B94">
          <w:rPr>
            <w:noProof/>
          </w:rPr>
          <w:t>7</w:t>
        </w:r>
      </w:ins>
      <w:ins w:id="6229" w:author="chaniaayulestari@outlook.com" w:date="2021-11-13T21:25:00Z">
        <w:del w:id="6230" w:author="Rafi Aziizi" w:date="2021-11-14T09:53:00Z">
          <w:r w:rsidR="00B46735" w:rsidDel="00590A19">
            <w:rPr>
              <w:noProof/>
            </w:rPr>
            <w:delText>6</w:delText>
          </w:r>
        </w:del>
      </w:ins>
      <w:ins w:id="6231" w:author="chaniaayulestari@outlook.com" w:date="2021-11-13T20:06:00Z">
        <w:r>
          <w:fldChar w:fldCharType="end"/>
        </w:r>
        <w:r>
          <w:t xml:space="preserve"> Sequence Diagram Lihat Dashboard</w:t>
        </w:r>
      </w:ins>
      <w:bookmarkEnd w:id="6226"/>
    </w:p>
    <w:p w14:paraId="2C7BCAFA" w14:textId="38D0FE67" w:rsidR="00BC4146" w:rsidDel="00D87377" w:rsidRDefault="00BC4146">
      <w:pPr>
        <w:pStyle w:val="Caption"/>
        <w:jc w:val="center"/>
        <w:rPr>
          <w:ins w:id="6232" w:author="Rafi Aziizi" w:date="2021-11-13T12:19:00Z"/>
          <w:del w:id="6233" w:author="chaniaayulestari@outlook.com" w:date="2021-11-13T20:05:00Z"/>
        </w:rPr>
        <w:pPrChange w:id="6234" w:author="chaniaayulestari@outlook.com" w:date="2021-11-13T14:52:00Z">
          <w:pPr>
            <w:pStyle w:val="ListParagraph"/>
            <w:numPr>
              <w:numId w:val="117"/>
            </w:numPr>
            <w:ind w:hanging="360"/>
          </w:pPr>
        </w:pPrChange>
      </w:pPr>
    </w:p>
    <w:p w14:paraId="06F6C493" w14:textId="41F36C87" w:rsidR="00AB33B3" w:rsidDel="00AB33B3" w:rsidRDefault="00AB33B3">
      <w:pPr>
        <w:pStyle w:val="ListParagraph"/>
        <w:numPr>
          <w:ilvl w:val="0"/>
          <w:numId w:val="117"/>
        </w:numPr>
        <w:rPr>
          <w:del w:id="6235" w:author="Rafi Aziizi" w:date="2021-11-13T12:19:00Z"/>
        </w:rPr>
        <w:pPrChange w:id="6236" w:author="Rafi Aziizi" w:date="2021-11-13T12:19:00Z">
          <w:pPr>
            <w:ind w:firstLine="851"/>
          </w:pPr>
        </w:pPrChange>
      </w:pPr>
    </w:p>
    <w:p w14:paraId="72801763" w14:textId="39084EA7" w:rsidR="004A229B" w:rsidRPr="00111278" w:rsidRDefault="004A229B" w:rsidP="00FF2590">
      <w:pPr>
        <w:pStyle w:val="ListParagraph"/>
        <w:numPr>
          <w:ilvl w:val="0"/>
          <w:numId w:val="42"/>
        </w:numPr>
        <w:ind w:left="426"/>
        <w:rPr>
          <w:b/>
          <w:bCs/>
          <w:lang w:val="id-ID"/>
        </w:rPr>
      </w:pPr>
      <w:r w:rsidRPr="00111278">
        <w:rPr>
          <w:b/>
          <w:bCs/>
        </w:rPr>
        <w:t>Kelola Absen</w:t>
      </w:r>
    </w:p>
    <w:p w14:paraId="37BB3A45" w14:textId="68E0684B" w:rsidR="005B28D5" w:rsidRDefault="005B28D5" w:rsidP="005B28D5">
      <w:pPr>
        <w:ind w:firstLine="426"/>
        <w:rPr>
          <w:ins w:id="6237" w:author="Rafi Aziizi" w:date="2021-11-13T11:34:00Z"/>
        </w:rPr>
      </w:pPr>
      <w:r w:rsidRPr="005B28D5">
        <w:rPr>
          <w:i/>
        </w:rPr>
        <w:t>Sequence diagram</w:t>
      </w:r>
      <w:r>
        <w:t xml:space="preserve"> ini menjelaskan interaksi admin dengan sistem dalam </w:t>
      </w:r>
      <w:r w:rsidRPr="005B28D5">
        <w:rPr>
          <w:lang w:val="id-ID"/>
        </w:rPr>
        <w:t>melihat</w:t>
      </w:r>
      <w:ins w:id="6238" w:author="Rafi Aziizi" w:date="2021-11-13T12:10:00Z">
        <w:r w:rsidR="004822D0">
          <w:t>, menambah</w:t>
        </w:r>
      </w:ins>
      <w:r w:rsidRPr="005B28D5">
        <w:rPr>
          <w:lang w:val="id-ID"/>
        </w:rPr>
        <w:t xml:space="preserve"> </w:t>
      </w:r>
      <w:r>
        <w:t>maupun memperbaharui data absensi</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absensi dalam bentuk tabel. Selain itu, admin </w:t>
      </w:r>
      <w:r>
        <w:lastRenderedPageBreak/>
        <w:t xml:space="preserve">dapat merubah status absensi melalui kelola absensi. </w:t>
      </w:r>
      <w:r w:rsidRPr="005B28D5">
        <w:rPr>
          <w:i/>
        </w:rPr>
        <w:t>Sequence diagram</w:t>
      </w:r>
      <w:r>
        <w:t xml:space="preserve"> kelola absensi ditunjukkan </w:t>
      </w:r>
      <w:ins w:id="6239" w:author="Rafi Aziizi" w:date="2021-11-14T10:13:00Z">
        <w:r w:rsidR="00ED47C8">
          <w:t>pada</w:t>
        </w:r>
        <w:r w:rsidR="00ED47C8" w:rsidRPr="005B28D5">
          <w:rPr>
            <w:lang w:val="id-ID"/>
          </w:rPr>
          <w:t xml:space="preserve"> </w:t>
        </w:r>
        <w:r w:rsidR="00ED47C8">
          <w:t>gambar dibawah ini :</w:t>
        </w:r>
      </w:ins>
      <w:del w:id="6240" w:author="Rafi Aziizi" w:date="2021-11-14T10:13:00Z">
        <w:r w:rsidDel="00ED47C8">
          <w:delText>pada</w:delText>
        </w:r>
        <w:r w:rsidRPr="005B28D5" w:rsidDel="00ED47C8">
          <w:rPr>
            <w:lang w:val="id-ID"/>
          </w:rPr>
          <w:delText xml:space="preserve"> Gambar</w:delText>
        </w:r>
        <w:r w:rsidR="00194DFD" w:rsidDel="00ED47C8">
          <w:delText xml:space="preserve"> 3.9.</w:delText>
        </w:r>
      </w:del>
    </w:p>
    <w:p w14:paraId="5C1232FA" w14:textId="35468CF2" w:rsidR="00FF5489" w:rsidRPr="002040D9" w:rsidRDefault="00D87377" w:rsidP="00BC4146">
      <w:pPr>
        <w:pStyle w:val="ListParagraph"/>
        <w:numPr>
          <w:ilvl w:val="0"/>
          <w:numId w:val="117"/>
        </w:numPr>
        <w:ind w:left="426"/>
        <w:rPr>
          <w:ins w:id="6241" w:author="chaniaayulestari@outlook.com" w:date="2021-11-13T14:14:00Z"/>
          <w:b/>
          <w:bCs/>
          <w:rPrChange w:id="6242" w:author="chaniaayulestari@outlook.com" w:date="2021-11-13T15:19:00Z">
            <w:rPr>
              <w:ins w:id="6243" w:author="chaniaayulestari@outlook.com" w:date="2021-11-13T14:14:00Z"/>
            </w:rPr>
          </w:rPrChange>
        </w:rPr>
      </w:pPr>
      <w:ins w:id="6244" w:author="chaniaayulestari@outlook.com" w:date="2021-11-13T13:13:00Z">
        <w:del w:id="6245" w:author="Rafi Aziizi" w:date="2021-11-14T09:57:00Z">
          <w:r w:rsidDel="007404DC">
            <w:rPr>
              <w:noProof/>
            </w:rPr>
            <w:drawing>
              <wp:inline distT="0" distB="0" distL="0" distR="0" wp14:anchorId="5ADAA1E0" wp14:editId="511F7A85">
                <wp:extent cx="5039995" cy="3764478"/>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039995" cy="3764478"/>
                        </a:xfrm>
                        <a:prstGeom prst="rect">
                          <a:avLst/>
                        </a:prstGeom>
                        <a:noFill/>
                        <a:ln>
                          <a:noFill/>
                        </a:ln>
                      </pic:spPr>
                    </pic:pic>
                  </a:graphicData>
                </a:graphic>
              </wp:inline>
            </w:drawing>
          </w:r>
        </w:del>
      </w:ins>
      <w:ins w:id="6246" w:author="Rafi Aziizi" w:date="2021-11-13T11:34:00Z">
        <w:r w:rsidR="00FF5489" w:rsidRPr="002040D9">
          <w:rPr>
            <w:b/>
            <w:bCs/>
            <w:noProof/>
            <w:rPrChange w:id="6247" w:author="chaniaayulestari@outlook.com" w:date="2021-11-13T15:19:00Z">
              <w:rPr>
                <w:noProof/>
              </w:rPr>
            </w:rPrChange>
          </w:rPr>
          <w:t>Lihat Absen</w:t>
        </w:r>
      </w:ins>
    </w:p>
    <w:p w14:paraId="21A615B0" w14:textId="79F4943F" w:rsidR="00133A99" w:rsidDel="000D70CD" w:rsidRDefault="00ED34E2" w:rsidP="00133A99">
      <w:pPr>
        <w:ind w:left="66"/>
        <w:rPr>
          <w:ins w:id="6248" w:author="chaniaayulestari@outlook.com" w:date="2021-11-13T13:14:00Z"/>
          <w:del w:id="6249" w:author="Rafi Aziizi" w:date="2021-11-13T18:14:00Z"/>
        </w:rPr>
      </w:pPr>
      <w:ins w:id="6250" w:author="chaniaayulestari@outlook.com" w:date="2021-11-13T20:07:00Z">
        <w:r>
          <w:rPr>
            <w:noProof/>
          </w:rPr>
          <w:pict w14:anchorId="4DCF8E9D">
            <v:shape id="_x0000_s1205" type="#_x0000_t202" style="position:absolute;left:0;text-align:left;margin-left:.65pt;margin-top:284.35pt;width:396.85pt;height:12.9pt;z-index:251738624;mso-position-horizontal-relative:text;mso-position-vertical-relative:text" stroked="f">
              <v:textbox style="mso-next-textbox:#_x0000_s1205" inset="0,0,0,0">
                <w:txbxContent>
                  <w:p w14:paraId="2E9EEAD0" w14:textId="1C7D8BFA" w:rsidR="00ED34E2" w:rsidRPr="00546414" w:rsidRDefault="00ED34E2">
                    <w:pPr>
                      <w:pStyle w:val="Caption"/>
                      <w:jc w:val="center"/>
                      <w:rPr>
                        <w:noProof/>
                      </w:rPr>
                      <w:pPrChange w:id="6251" w:author="chaniaayulestari@outlook.com" w:date="2021-11-13T20:07:00Z">
                        <w:pPr>
                          <w:pStyle w:val="ListParagraph"/>
                          <w:numPr>
                            <w:numId w:val="117"/>
                          </w:numPr>
                          <w:ind w:left="426" w:hanging="360"/>
                        </w:pPr>
                      </w:pPrChange>
                    </w:pPr>
                    <w:bookmarkStart w:id="6252" w:name="_Toc87729254"/>
                    <w:bookmarkStart w:id="6253" w:name="_Toc87731442"/>
                    <w:ins w:id="6254" w:author="chaniaayulestari@outlook.com" w:date="2021-11-13T20:07:00Z">
                      <w:r>
                        <w:t xml:space="preserve">Gambar 3. </w:t>
                      </w:r>
                      <w:r>
                        <w:fldChar w:fldCharType="begin"/>
                      </w:r>
                      <w:r>
                        <w:instrText xml:space="preserve"> SEQ Gambar___3. \* ARABIC </w:instrText>
                      </w:r>
                    </w:ins>
                    <w:r>
                      <w:fldChar w:fldCharType="separate"/>
                    </w:r>
                    <w:ins w:id="6255" w:author="Rafi Aziizi" w:date="2021-11-15T16:05:00Z">
                      <w:r w:rsidR="00BF7B94">
                        <w:rPr>
                          <w:noProof/>
                        </w:rPr>
                        <w:t>8</w:t>
                      </w:r>
                    </w:ins>
                    <w:ins w:id="6256" w:author="chaniaayulestari@outlook.com" w:date="2021-11-13T21:25:00Z">
                      <w:del w:id="6257" w:author="Rafi Aziizi" w:date="2021-11-14T09:53:00Z">
                        <w:r w:rsidDel="00590A19">
                          <w:rPr>
                            <w:noProof/>
                          </w:rPr>
                          <w:delText>7</w:delText>
                        </w:r>
                      </w:del>
                    </w:ins>
                    <w:ins w:id="6258" w:author="chaniaayulestari@outlook.com" w:date="2021-11-13T20:07:00Z">
                      <w:r>
                        <w:fldChar w:fldCharType="end"/>
                      </w:r>
                      <w:r>
                        <w:t xml:space="preserve"> </w:t>
                      </w:r>
                      <w:r w:rsidRPr="00DE4162">
                        <w:t xml:space="preserve">Sequence Diagram </w:t>
                      </w:r>
                      <w:r>
                        <w:t>Lihat Absen</w:t>
                      </w:r>
                    </w:ins>
                    <w:bookmarkEnd w:id="6252"/>
                    <w:bookmarkEnd w:id="6253"/>
                  </w:p>
                </w:txbxContent>
              </v:textbox>
            </v:shape>
          </w:pict>
        </w:r>
      </w:ins>
      <w:ins w:id="6259" w:author="Rafi Aziizi" w:date="2021-11-14T09:58:00Z">
        <w:r w:rsidR="007404DC">
          <w:rPr>
            <w:noProof/>
          </w:rPr>
          <w:drawing>
            <wp:inline distT="0" distB="0" distL="0" distR="0" wp14:anchorId="0E460D6D" wp14:editId="3FAC1E21">
              <wp:extent cx="4862512" cy="363172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905501" cy="3663829"/>
                      </a:xfrm>
                      <a:prstGeom prst="rect">
                        <a:avLst/>
                      </a:prstGeom>
                      <a:noFill/>
                      <a:ln>
                        <a:noFill/>
                      </a:ln>
                    </pic:spPr>
                  </pic:pic>
                </a:graphicData>
              </a:graphic>
            </wp:inline>
          </w:drawing>
        </w:r>
      </w:ins>
    </w:p>
    <w:p w14:paraId="7AB18509" w14:textId="1C612C4B" w:rsidR="00133A99" w:rsidDel="000D70CD" w:rsidRDefault="00133A99">
      <w:pPr>
        <w:rPr>
          <w:ins w:id="6260" w:author="chaniaayulestari@outlook.com" w:date="2021-11-13T13:14:00Z"/>
          <w:del w:id="6261" w:author="Rafi Aziizi" w:date="2021-11-13T18:14:00Z"/>
        </w:rPr>
        <w:pPrChange w:id="6262" w:author="Rafi Aziizi" w:date="2021-11-13T18:14:00Z">
          <w:pPr>
            <w:ind w:left="66"/>
          </w:pPr>
        </w:pPrChange>
      </w:pPr>
    </w:p>
    <w:p w14:paraId="30A7AF7F" w14:textId="56ED049F" w:rsidR="00133A99" w:rsidDel="000D70CD" w:rsidRDefault="00133A99">
      <w:pPr>
        <w:rPr>
          <w:ins w:id="6263" w:author="chaniaayulestari@outlook.com" w:date="2021-11-13T13:14:00Z"/>
          <w:del w:id="6264" w:author="Rafi Aziizi" w:date="2021-11-13T18:14:00Z"/>
        </w:rPr>
        <w:pPrChange w:id="6265" w:author="Rafi Aziizi" w:date="2021-11-13T18:14:00Z">
          <w:pPr>
            <w:ind w:left="66"/>
          </w:pPr>
        </w:pPrChange>
      </w:pPr>
    </w:p>
    <w:p w14:paraId="421C8B96" w14:textId="5DD73D9F" w:rsidR="00133A99" w:rsidDel="000D70CD" w:rsidRDefault="00133A99">
      <w:pPr>
        <w:rPr>
          <w:ins w:id="6266" w:author="chaniaayulestari@outlook.com" w:date="2021-11-13T13:14:00Z"/>
          <w:del w:id="6267" w:author="Rafi Aziizi" w:date="2021-11-13T18:14:00Z"/>
        </w:rPr>
        <w:pPrChange w:id="6268" w:author="Rafi Aziizi" w:date="2021-11-13T18:14:00Z">
          <w:pPr>
            <w:ind w:left="66"/>
          </w:pPr>
        </w:pPrChange>
      </w:pPr>
    </w:p>
    <w:p w14:paraId="66CB05E6" w14:textId="2563F240" w:rsidR="00133A99" w:rsidDel="000D70CD" w:rsidRDefault="00133A99">
      <w:pPr>
        <w:rPr>
          <w:ins w:id="6269" w:author="chaniaayulestari@outlook.com" w:date="2021-11-13T13:14:00Z"/>
          <w:del w:id="6270" w:author="Rafi Aziizi" w:date="2021-11-13T18:14:00Z"/>
        </w:rPr>
        <w:pPrChange w:id="6271" w:author="Rafi Aziizi" w:date="2021-11-13T18:14:00Z">
          <w:pPr>
            <w:ind w:left="66"/>
          </w:pPr>
        </w:pPrChange>
      </w:pPr>
    </w:p>
    <w:p w14:paraId="5A1BACCB" w14:textId="065153E6" w:rsidR="00133A99" w:rsidDel="000D70CD" w:rsidRDefault="00133A99">
      <w:pPr>
        <w:rPr>
          <w:ins w:id="6272" w:author="chaniaayulestari@outlook.com" w:date="2021-11-13T13:14:00Z"/>
          <w:del w:id="6273" w:author="Rafi Aziizi" w:date="2021-11-13T18:14:00Z"/>
        </w:rPr>
        <w:pPrChange w:id="6274" w:author="Rafi Aziizi" w:date="2021-11-13T18:14:00Z">
          <w:pPr>
            <w:ind w:left="66"/>
          </w:pPr>
        </w:pPrChange>
      </w:pPr>
    </w:p>
    <w:p w14:paraId="6AD4A660" w14:textId="790C5F70" w:rsidR="00133A99" w:rsidDel="000D70CD" w:rsidRDefault="00133A99">
      <w:pPr>
        <w:rPr>
          <w:ins w:id="6275" w:author="chaniaayulestari@outlook.com" w:date="2021-11-13T13:14:00Z"/>
          <w:del w:id="6276" w:author="Rafi Aziizi" w:date="2021-11-13T18:14:00Z"/>
        </w:rPr>
        <w:pPrChange w:id="6277" w:author="Rafi Aziizi" w:date="2021-11-13T18:14:00Z">
          <w:pPr>
            <w:ind w:left="66"/>
          </w:pPr>
        </w:pPrChange>
      </w:pPr>
    </w:p>
    <w:p w14:paraId="39035A05" w14:textId="6AB6576D" w:rsidR="00133A99" w:rsidDel="000D70CD" w:rsidRDefault="00133A99">
      <w:pPr>
        <w:rPr>
          <w:ins w:id="6278" w:author="chaniaayulestari@outlook.com" w:date="2021-11-13T13:14:00Z"/>
          <w:del w:id="6279" w:author="Rafi Aziizi" w:date="2021-11-13T18:14:00Z"/>
        </w:rPr>
        <w:pPrChange w:id="6280" w:author="Rafi Aziizi" w:date="2021-11-13T18:14:00Z">
          <w:pPr>
            <w:ind w:left="66"/>
          </w:pPr>
        </w:pPrChange>
      </w:pPr>
    </w:p>
    <w:p w14:paraId="366C1DC7" w14:textId="7044E7A8" w:rsidR="00133A99" w:rsidDel="000D70CD" w:rsidRDefault="00133A99">
      <w:pPr>
        <w:rPr>
          <w:ins w:id="6281" w:author="chaniaayulestari@outlook.com" w:date="2021-11-13T13:14:00Z"/>
          <w:del w:id="6282" w:author="Rafi Aziizi" w:date="2021-11-13T18:14:00Z"/>
        </w:rPr>
        <w:pPrChange w:id="6283" w:author="Rafi Aziizi" w:date="2021-11-13T18:14:00Z">
          <w:pPr>
            <w:ind w:left="66"/>
          </w:pPr>
        </w:pPrChange>
      </w:pPr>
    </w:p>
    <w:p w14:paraId="7D5AD70C" w14:textId="1E7809ED" w:rsidR="00133A99" w:rsidDel="000D70CD" w:rsidRDefault="00133A99">
      <w:pPr>
        <w:rPr>
          <w:ins w:id="6284" w:author="chaniaayulestari@outlook.com" w:date="2021-11-13T13:14:00Z"/>
          <w:del w:id="6285" w:author="Rafi Aziizi" w:date="2021-11-13T18:14:00Z"/>
        </w:rPr>
        <w:pPrChange w:id="6286" w:author="Rafi Aziizi" w:date="2021-11-13T18:14:00Z">
          <w:pPr>
            <w:ind w:left="66"/>
          </w:pPr>
        </w:pPrChange>
      </w:pPr>
    </w:p>
    <w:p w14:paraId="07BB925B" w14:textId="7E21802B" w:rsidR="00133A99" w:rsidDel="000D70CD" w:rsidRDefault="00133A99">
      <w:pPr>
        <w:rPr>
          <w:ins w:id="6287" w:author="chaniaayulestari@outlook.com" w:date="2021-11-13T13:14:00Z"/>
          <w:del w:id="6288" w:author="Rafi Aziizi" w:date="2021-11-13T18:14:00Z"/>
        </w:rPr>
        <w:pPrChange w:id="6289" w:author="Rafi Aziizi" w:date="2021-11-13T18:14:00Z">
          <w:pPr>
            <w:ind w:left="66"/>
          </w:pPr>
        </w:pPrChange>
      </w:pPr>
    </w:p>
    <w:p w14:paraId="58ED8946" w14:textId="663EDEDD" w:rsidR="00133A99" w:rsidDel="000D70CD" w:rsidRDefault="00133A99">
      <w:pPr>
        <w:rPr>
          <w:ins w:id="6290" w:author="chaniaayulestari@outlook.com" w:date="2021-11-13T14:21:00Z"/>
          <w:del w:id="6291" w:author="Rafi Aziizi" w:date="2021-11-13T18:14:00Z"/>
        </w:rPr>
        <w:pPrChange w:id="6292" w:author="Rafi Aziizi" w:date="2021-11-13T18:14:00Z">
          <w:pPr>
            <w:ind w:left="66"/>
          </w:pPr>
        </w:pPrChange>
      </w:pPr>
    </w:p>
    <w:p w14:paraId="1259EBE1" w14:textId="14F8BE32" w:rsidR="00D21903" w:rsidDel="000D70CD" w:rsidRDefault="00D21903">
      <w:pPr>
        <w:rPr>
          <w:ins w:id="6293" w:author="chaniaayulestari@outlook.com" w:date="2021-11-13T14:21:00Z"/>
          <w:del w:id="6294" w:author="Rafi Aziizi" w:date="2021-11-13T18:14:00Z"/>
        </w:rPr>
        <w:pPrChange w:id="6295" w:author="Rafi Aziizi" w:date="2021-11-13T18:14:00Z">
          <w:pPr>
            <w:ind w:left="66"/>
          </w:pPr>
        </w:pPrChange>
      </w:pPr>
    </w:p>
    <w:p w14:paraId="7F8A960A" w14:textId="25A54BF3" w:rsidR="00D21903" w:rsidDel="000D70CD" w:rsidRDefault="00D21903">
      <w:pPr>
        <w:rPr>
          <w:ins w:id="6296" w:author="chaniaayulestari@outlook.com" w:date="2021-11-13T14:21:00Z"/>
          <w:del w:id="6297" w:author="Rafi Aziizi" w:date="2021-11-13T18:14:00Z"/>
        </w:rPr>
        <w:pPrChange w:id="6298" w:author="Rafi Aziizi" w:date="2021-11-13T18:14:00Z">
          <w:pPr>
            <w:ind w:left="66"/>
          </w:pPr>
        </w:pPrChange>
      </w:pPr>
    </w:p>
    <w:p w14:paraId="71C0E014" w14:textId="2300FEF2" w:rsidR="00D21903" w:rsidDel="007404DC" w:rsidRDefault="00D21903">
      <w:pPr>
        <w:ind w:left="66"/>
        <w:rPr>
          <w:ins w:id="6299" w:author="chaniaayulestari@outlook.com" w:date="2021-11-13T14:21:00Z"/>
          <w:del w:id="6300" w:author="Rafi Aziizi" w:date="2021-11-14T09:57:00Z"/>
        </w:rPr>
      </w:pPr>
    </w:p>
    <w:p w14:paraId="23B85CF1" w14:textId="784140AF" w:rsidR="00D21903" w:rsidDel="007404DC" w:rsidRDefault="00D21903">
      <w:pPr>
        <w:ind w:left="66"/>
        <w:rPr>
          <w:ins w:id="6301" w:author="chaniaayulestari@outlook.com" w:date="2021-11-13T20:07:00Z"/>
          <w:del w:id="6302" w:author="Rafi Aziizi" w:date="2021-11-14T09:57:00Z"/>
        </w:rPr>
      </w:pPr>
    </w:p>
    <w:p w14:paraId="671B070D" w14:textId="7A5B714E" w:rsidR="00D87377" w:rsidDel="007404DC" w:rsidRDefault="00D87377">
      <w:pPr>
        <w:ind w:left="66"/>
        <w:rPr>
          <w:ins w:id="6303" w:author="chaniaayulestari@outlook.com" w:date="2021-11-13T20:07:00Z"/>
          <w:del w:id="6304" w:author="Rafi Aziizi" w:date="2021-11-14T09:57:00Z"/>
        </w:rPr>
      </w:pPr>
    </w:p>
    <w:p w14:paraId="5F1C5E86" w14:textId="2116C7BB" w:rsidR="00D87377" w:rsidDel="007404DC" w:rsidRDefault="00D87377">
      <w:pPr>
        <w:ind w:left="66"/>
        <w:rPr>
          <w:ins w:id="6305" w:author="chaniaayulestari@outlook.com" w:date="2021-11-13T20:07:00Z"/>
          <w:del w:id="6306" w:author="Rafi Aziizi" w:date="2021-11-14T09:57:00Z"/>
        </w:rPr>
      </w:pPr>
    </w:p>
    <w:p w14:paraId="1BA971E3" w14:textId="01F9174C" w:rsidR="00D87377" w:rsidDel="007404DC" w:rsidRDefault="00D87377">
      <w:pPr>
        <w:ind w:left="66"/>
        <w:rPr>
          <w:ins w:id="6307" w:author="chaniaayulestari@outlook.com" w:date="2021-11-13T20:07:00Z"/>
          <w:del w:id="6308" w:author="Rafi Aziizi" w:date="2021-11-14T09:57:00Z"/>
        </w:rPr>
      </w:pPr>
    </w:p>
    <w:p w14:paraId="097F6697" w14:textId="4BFF613A" w:rsidR="00D87377" w:rsidDel="007404DC" w:rsidRDefault="00D87377">
      <w:pPr>
        <w:ind w:left="66"/>
        <w:rPr>
          <w:ins w:id="6309" w:author="chaniaayulestari@outlook.com" w:date="2021-11-13T20:07:00Z"/>
          <w:del w:id="6310" w:author="Rafi Aziizi" w:date="2021-11-14T09:57:00Z"/>
        </w:rPr>
      </w:pPr>
    </w:p>
    <w:p w14:paraId="517A3709" w14:textId="1F41C4C4" w:rsidR="00D87377" w:rsidDel="007404DC" w:rsidRDefault="00D87377">
      <w:pPr>
        <w:ind w:left="66"/>
        <w:rPr>
          <w:ins w:id="6311" w:author="chaniaayulestari@outlook.com" w:date="2021-11-13T20:07:00Z"/>
          <w:del w:id="6312" w:author="Rafi Aziizi" w:date="2021-11-14T09:57:00Z"/>
        </w:rPr>
      </w:pPr>
    </w:p>
    <w:p w14:paraId="477E384B" w14:textId="392663C0" w:rsidR="00D87377" w:rsidDel="007404DC" w:rsidRDefault="00D87377">
      <w:pPr>
        <w:ind w:left="66"/>
        <w:rPr>
          <w:ins w:id="6313" w:author="chaniaayulestari@outlook.com" w:date="2021-11-13T20:07:00Z"/>
          <w:del w:id="6314" w:author="Rafi Aziizi" w:date="2021-11-14T09:57:00Z"/>
        </w:rPr>
      </w:pPr>
    </w:p>
    <w:p w14:paraId="1DF1C495" w14:textId="10CDA0B5" w:rsidR="00D87377" w:rsidDel="007404DC" w:rsidRDefault="00D87377">
      <w:pPr>
        <w:ind w:left="66"/>
        <w:rPr>
          <w:ins w:id="6315" w:author="chaniaayulestari@outlook.com" w:date="2021-11-13T20:07:00Z"/>
          <w:del w:id="6316" w:author="Rafi Aziizi" w:date="2021-11-14T09:57:00Z"/>
        </w:rPr>
      </w:pPr>
    </w:p>
    <w:p w14:paraId="697C57CD" w14:textId="3B9AFF12" w:rsidR="00D87377" w:rsidDel="007404DC" w:rsidRDefault="00D87377">
      <w:pPr>
        <w:ind w:left="66"/>
        <w:rPr>
          <w:ins w:id="6317" w:author="chaniaayulestari@outlook.com" w:date="2021-11-13T20:07:00Z"/>
          <w:del w:id="6318" w:author="Rafi Aziizi" w:date="2021-11-14T09:57:00Z"/>
        </w:rPr>
      </w:pPr>
    </w:p>
    <w:p w14:paraId="7DE0B4C7" w14:textId="44381BAC" w:rsidR="00D87377" w:rsidDel="007404DC" w:rsidRDefault="00D87377">
      <w:pPr>
        <w:ind w:left="66"/>
        <w:rPr>
          <w:ins w:id="6319" w:author="chaniaayulestari@outlook.com" w:date="2021-11-13T20:07:00Z"/>
          <w:del w:id="6320" w:author="Rafi Aziizi" w:date="2021-11-14T09:57:00Z"/>
        </w:rPr>
      </w:pPr>
    </w:p>
    <w:p w14:paraId="593D0E20" w14:textId="1653D445" w:rsidR="00D87377" w:rsidRDefault="00D87377">
      <w:pPr>
        <w:ind w:left="66"/>
        <w:rPr>
          <w:ins w:id="6321" w:author="chaniaayulestari@outlook.com" w:date="2021-11-13T20:07:00Z"/>
        </w:rPr>
      </w:pPr>
    </w:p>
    <w:p w14:paraId="29030B19" w14:textId="74CD821D" w:rsidR="00D87377" w:rsidDel="007404DC" w:rsidRDefault="00D87377">
      <w:pPr>
        <w:ind w:left="66"/>
        <w:rPr>
          <w:ins w:id="6322" w:author="chaniaayulestari@outlook.com" w:date="2021-11-13T20:07:00Z"/>
          <w:del w:id="6323" w:author="Rafi Aziizi" w:date="2021-11-14T09:58:00Z"/>
        </w:rPr>
      </w:pPr>
    </w:p>
    <w:p w14:paraId="0B05900B" w14:textId="7EB82872" w:rsidR="00D87377" w:rsidRDefault="00D87377">
      <w:pPr>
        <w:rPr>
          <w:ins w:id="6324" w:author="Rafi Aziizi" w:date="2021-11-13T11:34:00Z"/>
        </w:rPr>
        <w:pPrChange w:id="6325" w:author="Rafi Aziizi" w:date="2021-11-14T09:58:00Z">
          <w:pPr>
            <w:pStyle w:val="ListParagraph"/>
            <w:numPr>
              <w:numId w:val="117"/>
            </w:numPr>
            <w:ind w:hanging="360"/>
          </w:pPr>
        </w:pPrChange>
      </w:pPr>
    </w:p>
    <w:p w14:paraId="413A946F" w14:textId="5616AF9B" w:rsidR="00FF5489" w:rsidRDefault="00B449BC" w:rsidP="00BC4146">
      <w:pPr>
        <w:pStyle w:val="ListParagraph"/>
        <w:numPr>
          <w:ilvl w:val="0"/>
          <w:numId w:val="117"/>
        </w:numPr>
        <w:ind w:left="426"/>
        <w:rPr>
          <w:ins w:id="6326" w:author="Rafi Aziizi" w:date="2021-11-13T18:17:00Z"/>
          <w:b/>
          <w:bCs/>
        </w:rPr>
      </w:pPr>
      <w:ins w:id="6327" w:author="chaniaayulestari@outlook.com" w:date="2021-11-13T15:59:00Z">
        <w:del w:id="6328" w:author="Rafi Aziizi" w:date="2021-11-13T18:17:00Z">
          <w:r w:rsidDel="000D70CD">
            <w:rPr>
              <w:noProof/>
            </w:rPr>
            <w:drawing>
              <wp:anchor distT="0" distB="0" distL="114300" distR="114300" simplePos="0" relativeHeight="251616768" behindDoc="1" locked="0" layoutInCell="1" allowOverlap="1" wp14:anchorId="182ADC44" wp14:editId="490C9B59">
                <wp:simplePos x="0" y="0"/>
                <wp:positionH relativeFrom="column">
                  <wp:posOffset>17145</wp:posOffset>
                </wp:positionH>
                <wp:positionV relativeFrom="paragraph">
                  <wp:posOffset>242570</wp:posOffset>
                </wp:positionV>
                <wp:extent cx="5039995" cy="2432685"/>
                <wp:effectExtent l="0" t="0" r="8255" b="5715"/>
                <wp:wrapNone/>
                <wp:docPr id="404" name="Picture 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14:sizeRelH relativeFrom="page">
                  <wp14:pctWidth>0</wp14:pctWidth>
                </wp14:sizeRelH>
                <wp14:sizeRelV relativeFrom="page">
                  <wp14:pctHeight>0</wp14:pctHeight>
                </wp14:sizeRelV>
              </wp:anchor>
            </w:drawing>
          </w:r>
        </w:del>
      </w:ins>
      <w:ins w:id="6329" w:author="Rafi Aziizi" w:date="2021-11-13T11:34:00Z">
        <w:r w:rsidR="00FF5489" w:rsidRPr="002040D9">
          <w:rPr>
            <w:b/>
            <w:bCs/>
            <w:rPrChange w:id="6330" w:author="chaniaayulestari@outlook.com" w:date="2021-11-13T15:19:00Z">
              <w:rPr/>
            </w:rPrChange>
          </w:rPr>
          <w:t>Edit Absen</w:t>
        </w:r>
      </w:ins>
    </w:p>
    <w:p w14:paraId="6C311C7A" w14:textId="77777777" w:rsidR="001D04A6" w:rsidRDefault="000D70CD">
      <w:pPr>
        <w:keepNext/>
        <w:rPr>
          <w:ins w:id="6331" w:author="chaniaayulestari@outlook.com" w:date="2021-11-13T20:10:00Z"/>
        </w:rPr>
      </w:pPr>
      <w:ins w:id="6332" w:author="Rafi Aziizi" w:date="2021-11-13T18:17:00Z">
        <w:r>
          <w:rPr>
            <w:noProof/>
          </w:rPr>
          <w:drawing>
            <wp:inline distT="0" distB="0" distL="0" distR="0" wp14:anchorId="6D0FEEE8" wp14:editId="03B08A7D">
              <wp:extent cx="5039995" cy="2432685"/>
              <wp:effectExtent l="0" t="0" r="8255" b="5715"/>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inline>
          </w:drawing>
        </w:r>
      </w:ins>
    </w:p>
    <w:p w14:paraId="1ADE42A4" w14:textId="029D6F07" w:rsidR="001D04A6" w:rsidDel="007404DC" w:rsidRDefault="001D04A6">
      <w:pPr>
        <w:pStyle w:val="Caption"/>
        <w:jc w:val="center"/>
        <w:rPr>
          <w:ins w:id="6333" w:author="chaniaayulestari@outlook.com" w:date="2021-11-13T20:09:00Z"/>
          <w:del w:id="6334" w:author="Rafi Aziizi" w:date="2021-11-14T09:58:00Z"/>
        </w:rPr>
        <w:pPrChange w:id="6335" w:author="chaniaayulestari@outlook.com" w:date="2021-11-13T20:10:00Z">
          <w:pPr/>
        </w:pPrChange>
      </w:pPr>
      <w:bookmarkStart w:id="6336" w:name="_Toc87731443"/>
      <w:ins w:id="6337" w:author="chaniaayulestari@outlook.com" w:date="2021-11-13T20:10:00Z">
        <w:r>
          <w:t xml:space="preserve">Gambar 3. </w:t>
        </w:r>
        <w:r>
          <w:rPr>
            <w:i w:val="0"/>
            <w:iCs w:val="0"/>
          </w:rPr>
          <w:fldChar w:fldCharType="begin"/>
        </w:r>
        <w:r>
          <w:instrText xml:space="preserve"> SEQ Gambar___3. \* ARABIC </w:instrText>
        </w:r>
      </w:ins>
      <w:r>
        <w:rPr>
          <w:i w:val="0"/>
          <w:iCs w:val="0"/>
        </w:rPr>
        <w:fldChar w:fldCharType="separate"/>
      </w:r>
      <w:ins w:id="6338" w:author="Rafi Aziizi" w:date="2021-11-15T16:05:00Z">
        <w:r w:rsidR="00BF7B94">
          <w:rPr>
            <w:noProof/>
          </w:rPr>
          <w:t>9</w:t>
        </w:r>
      </w:ins>
      <w:ins w:id="6339" w:author="chaniaayulestari@outlook.com" w:date="2021-11-13T21:25:00Z">
        <w:del w:id="6340" w:author="Rafi Aziizi" w:date="2021-11-14T09:53:00Z">
          <w:r w:rsidR="00B46735" w:rsidDel="00590A19">
            <w:rPr>
              <w:noProof/>
            </w:rPr>
            <w:delText>8</w:delText>
          </w:r>
        </w:del>
      </w:ins>
      <w:ins w:id="6341" w:author="chaniaayulestari@outlook.com" w:date="2021-11-13T20:10:00Z">
        <w:r>
          <w:rPr>
            <w:i w:val="0"/>
            <w:iCs w:val="0"/>
          </w:rPr>
          <w:fldChar w:fldCharType="end"/>
        </w:r>
        <w:r>
          <w:t xml:space="preserve"> </w:t>
        </w:r>
        <w:r w:rsidRPr="005538A0">
          <w:t>Sequence Diagram</w:t>
        </w:r>
        <w:r>
          <w:t xml:space="preserve"> Edit Absen</w:t>
        </w:r>
      </w:ins>
      <w:bookmarkEnd w:id="6336"/>
    </w:p>
    <w:p w14:paraId="456DF2C3" w14:textId="76874CD7" w:rsidR="00B449BC" w:rsidDel="000D70CD" w:rsidRDefault="00B449BC">
      <w:pPr>
        <w:ind w:left="66"/>
        <w:rPr>
          <w:ins w:id="6342" w:author="chaniaayulestari@outlook.com" w:date="2021-11-13T16:00:00Z"/>
          <w:del w:id="6343" w:author="Rafi Aziizi" w:date="2021-11-13T18:17:00Z"/>
          <w:b/>
          <w:bCs/>
        </w:rPr>
      </w:pPr>
    </w:p>
    <w:p w14:paraId="77547725" w14:textId="3F9BD223" w:rsidR="00B449BC" w:rsidDel="000D70CD" w:rsidRDefault="00B449BC">
      <w:pPr>
        <w:ind w:left="66"/>
        <w:rPr>
          <w:ins w:id="6344" w:author="chaniaayulestari@outlook.com" w:date="2021-11-13T16:00:00Z"/>
          <w:del w:id="6345" w:author="Rafi Aziizi" w:date="2021-11-13T18:17:00Z"/>
          <w:b/>
          <w:bCs/>
        </w:rPr>
      </w:pPr>
    </w:p>
    <w:p w14:paraId="545A4F9F" w14:textId="57D95045" w:rsidR="00133A99" w:rsidDel="000D70CD" w:rsidRDefault="00133A99">
      <w:pPr>
        <w:ind w:left="66"/>
        <w:rPr>
          <w:ins w:id="6346" w:author="chaniaayulestari@outlook.com" w:date="2021-11-13T16:00:00Z"/>
          <w:del w:id="6347" w:author="Rafi Aziizi" w:date="2021-11-13T18:17:00Z"/>
          <w:b/>
          <w:bCs/>
        </w:rPr>
      </w:pPr>
    </w:p>
    <w:p w14:paraId="4D91D036" w14:textId="46E952D0" w:rsidR="00B449BC" w:rsidDel="000D70CD" w:rsidRDefault="00B449BC">
      <w:pPr>
        <w:ind w:left="66"/>
        <w:rPr>
          <w:ins w:id="6348" w:author="chaniaayulestari@outlook.com" w:date="2021-11-13T16:00:00Z"/>
          <w:del w:id="6349" w:author="Rafi Aziizi" w:date="2021-11-13T18:17:00Z"/>
          <w:b/>
          <w:bCs/>
        </w:rPr>
      </w:pPr>
    </w:p>
    <w:p w14:paraId="012E52FD" w14:textId="001AD70C" w:rsidR="00B449BC" w:rsidDel="000D70CD" w:rsidRDefault="00B449BC">
      <w:pPr>
        <w:ind w:left="66"/>
        <w:rPr>
          <w:ins w:id="6350" w:author="chaniaayulestari@outlook.com" w:date="2021-11-13T16:00:00Z"/>
          <w:del w:id="6351" w:author="Rafi Aziizi" w:date="2021-11-13T18:17:00Z"/>
          <w:b/>
          <w:bCs/>
        </w:rPr>
      </w:pPr>
    </w:p>
    <w:p w14:paraId="4C7BC0BC" w14:textId="20B8A6E7" w:rsidR="00B449BC" w:rsidDel="000D70CD" w:rsidRDefault="00B449BC">
      <w:pPr>
        <w:ind w:left="66"/>
        <w:rPr>
          <w:ins w:id="6352" w:author="chaniaayulestari@outlook.com" w:date="2021-11-13T16:00:00Z"/>
          <w:del w:id="6353" w:author="Rafi Aziizi" w:date="2021-11-13T18:17:00Z"/>
          <w:b/>
          <w:bCs/>
        </w:rPr>
      </w:pPr>
    </w:p>
    <w:p w14:paraId="39C13EA5" w14:textId="66E7A098" w:rsidR="00B449BC" w:rsidDel="000D70CD" w:rsidRDefault="00B449BC">
      <w:pPr>
        <w:ind w:left="66"/>
        <w:rPr>
          <w:ins w:id="6354" w:author="chaniaayulestari@outlook.com" w:date="2021-11-13T16:00:00Z"/>
          <w:del w:id="6355" w:author="Rafi Aziizi" w:date="2021-11-13T18:17:00Z"/>
          <w:b/>
          <w:bCs/>
        </w:rPr>
      </w:pPr>
    </w:p>
    <w:p w14:paraId="524DD1E1" w14:textId="0E79778A" w:rsidR="00B449BC" w:rsidDel="000D70CD" w:rsidRDefault="00B449BC">
      <w:pPr>
        <w:ind w:left="66"/>
        <w:rPr>
          <w:ins w:id="6356" w:author="chaniaayulestari@outlook.com" w:date="2021-11-13T16:00:00Z"/>
          <w:del w:id="6357" w:author="Rafi Aziizi" w:date="2021-11-13T18:17:00Z"/>
          <w:b/>
          <w:bCs/>
        </w:rPr>
      </w:pPr>
    </w:p>
    <w:p w14:paraId="64EB9198" w14:textId="3C3D515B" w:rsidR="00B449BC" w:rsidRDefault="00B449BC">
      <w:pPr>
        <w:pStyle w:val="Caption"/>
        <w:jc w:val="center"/>
        <w:rPr>
          <w:ins w:id="6358" w:author="chaniaayulestari@outlook.com" w:date="2021-11-13T16:00:00Z"/>
        </w:rPr>
        <w:pPrChange w:id="6359" w:author="Rafi Aziizi" w:date="2021-11-14T09:58:00Z">
          <w:pPr>
            <w:ind w:left="66"/>
          </w:pPr>
        </w:pPrChange>
      </w:pPr>
    </w:p>
    <w:p w14:paraId="1766E16F" w14:textId="0CD91B3B" w:rsidR="00B449BC" w:rsidDel="000D70CD" w:rsidRDefault="00B449BC" w:rsidP="00133A99">
      <w:pPr>
        <w:ind w:left="66"/>
        <w:rPr>
          <w:ins w:id="6360" w:author="chaniaayulestari@outlook.com" w:date="2021-11-13T16:00:00Z"/>
          <w:del w:id="6361" w:author="Rafi Aziizi" w:date="2021-11-13T18:17:00Z"/>
          <w:b/>
          <w:bCs/>
        </w:rPr>
      </w:pPr>
    </w:p>
    <w:p w14:paraId="03D642D2" w14:textId="2B5D53E6" w:rsidR="00B449BC" w:rsidDel="000D70CD" w:rsidRDefault="00B449BC">
      <w:pPr>
        <w:rPr>
          <w:ins w:id="6362" w:author="chaniaayulestari@outlook.com" w:date="2021-11-13T16:00:00Z"/>
          <w:del w:id="6363" w:author="Rafi Aziizi" w:date="2021-11-13T18:17:00Z"/>
          <w:b/>
          <w:bCs/>
        </w:rPr>
        <w:pPrChange w:id="6364" w:author="Rafi Aziizi" w:date="2021-11-13T18:17:00Z">
          <w:pPr>
            <w:ind w:left="66"/>
          </w:pPr>
        </w:pPrChange>
      </w:pPr>
    </w:p>
    <w:p w14:paraId="7635BCC6" w14:textId="366863A4" w:rsidR="00B449BC" w:rsidDel="000D70CD" w:rsidRDefault="00B449BC">
      <w:pPr>
        <w:rPr>
          <w:ins w:id="6365" w:author="chaniaayulestari@outlook.com" w:date="2021-11-13T16:00:00Z"/>
          <w:del w:id="6366" w:author="Rafi Aziizi" w:date="2021-11-13T18:17:00Z"/>
          <w:b/>
          <w:bCs/>
        </w:rPr>
        <w:pPrChange w:id="6367" w:author="Rafi Aziizi" w:date="2021-11-13T18:17:00Z">
          <w:pPr>
            <w:ind w:left="66"/>
          </w:pPr>
        </w:pPrChange>
      </w:pPr>
    </w:p>
    <w:p w14:paraId="0B3FEE55" w14:textId="5DC3502F" w:rsidR="00B449BC" w:rsidDel="000D70CD" w:rsidRDefault="00B449BC">
      <w:pPr>
        <w:rPr>
          <w:ins w:id="6368" w:author="chaniaayulestari@outlook.com" w:date="2021-11-13T16:00:00Z"/>
          <w:del w:id="6369" w:author="Rafi Aziizi" w:date="2021-11-13T18:17:00Z"/>
          <w:b/>
          <w:bCs/>
        </w:rPr>
        <w:pPrChange w:id="6370" w:author="Rafi Aziizi" w:date="2021-11-13T18:17:00Z">
          <w:pPr>
            <w:ind w:left="66"/>
          </w:pPr>
        </w:pPrChange>
      </w:pPr>
    </w:p>
    <w:p w14:paraId="5358E8CF" w14:textId="69EEA9B4" w:rsidR="00B449BC" w:rsidRPr="002040D9" w:rsidDel="001D04A6" w:rsidRDefault="00B449BC">
      <w:pPr>
        <w:rPr>
          <w:ins w:id="6371" w:author="Rafi Aziizi" w:date="2021-11-13T12:05:00Z"/>
          <w:del w:id="6372" w:author="chaniaayulestari@outlook.com" w:date="2021-11-13T20:09:00Z"/>
          <w:b/>
          <w:bCs/>
          <w:rPrChange w:id="6373" w:author="chaniaayulestari@outlook.com" w:date="2021-11-13T15:19:00Z">
            <w:rPr>
              <w:ins w:id="6374" w:author="Rafi Aziizi" w:date="2021-11-13T12:05:00Z"/>
              <w:del w:id="6375" w:author="chaniaayulestari@outlook.com" w:date="2021-11-13T20:09:00Z"/>
            </w:rPr>
          </w:rPrChange>
        </w:rPr>
        <w:pPrChange w:id="6376" w:author="Rafi Aziizi" w:date="2021-11-13T18:17:00Z">
          <w:pPr>
            <w:pStyle w:val="ListParagraph"/>
            <w:numPr>
              <w:numId w:val="117"/>
            </w:numPr>
            <w:ind w:hanging="360"/>
          </w:pPr>
        </w:pPrChange>
      </w:pPr>
    </w:p>
    <w:p w14:paraId="261E912B" w14:textId="03B41E59" w:rsidR="004822D0" w:rsidRPr="002040D9" w:rsidRDefault="004822D0" w:rsidP="00BC4146">
      <w:pPr>
        <w:pStyle w:val="ListParagraph"/>
        <w:numPr>
          <w:ilvl w:val="0"/>
          <w:numId w:val="117"/>
        </w:numPr>
        <w:ind w:left="426"/>
        <w:rPr>
          <w:ins w:id="6377" w:author="chaniaayulestari@outlook.com" w:date="2021-11-13T15:19:00Z"/>
          <w:b/>
          <w:bCs/>
          <w:rPrChange w:id="6378" w:author="chaniaayulestari@outlook.com" w:date="2021-11-13T15:19:00Z">
            <w:rPr>
              <w:ins w:id="6379" w:author="chaniaayulestari@outlook.com" w:date="2021-11-13T15:19:00Z"/>
            </w:rPr>
          </w:rPrChange>
        </w:rPr>
      </w:pPr>
      <w:ins w:id="6380" w:author="Rafi Aziizi" w:date="2021-11-13T12:05:00Z">
        <w:r w:rsidRPr="002040D9">
          <w:rPr>
            <w:b/>
            <w:bCs/>
            <w:rPrChange w:id="6381" w:author="chaniaayulestari@outlook.com" w:date="2021-11-13T15:19:00Z">
              <w:rPr/>
            </w:rPrChange>
          </w:rPr>
          <w:t>Tambah Absen</w:t>
        </w:r>
      </w:ins>
    </w:p>
    <w:p w14:paraId="27F7F552" w14:textId="77777777" w:rsidR="007404DC" w:rsidRDefault="00ED34E2">
      <w:pPr>
        <w:keepNext/>
        <w:rPr>
          <w:ins w:id="6382" w:author="Rafi Aziizi" w:date="2021-11-14T10:01:00Z"/>
        </w:rPr>
        <w:pPrChange w:id="6383" w:author="Rafi Aziizi" w:date="2021-11-14T10:01:00Z">
          <w:pPr/>
        </w:pPrChange>
      </w:pPr>
      <w:ins w:id="6384" w:author="chaniaayulestari@outlook.com" w:date="2021-11-13T15:24:00Z">
        <w:del w:id="6385" w:author="Rafi Aziizi" w:date="2021-11-14T10:01:00Z">
          <w:r>
            <w:rPr>
              <w:noProof/>
            </w:rPr>
            <w:lastRenderedPageBreak/>
            <w:pict w14:anchorId="7DEF5363">
              <v:shape id="Text Box 397" o:spid="_x0000_s1171" type="#_x0000_t202" style="position:absolute;left:0;text-align:left;margin-left:2765.2pt;margin-top:146.65pt;width:396.85pt;height:.05pt;z-index:-25158195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" stroked="f">
                <v:textbox style="mso-next-textbox:#Text Box 397;mso-fit-shape-to-text:t" inset="0,0,0,0">
                  <w:txbxContent>
                    <w:p w14:paraId="4BF8A9F4" w14:textId="631703DD" w:rsidR="00ED34E2" w:rsidRPr="0082367A" w:rsidRDefault="00ED34E2">
                      <w:pPr>
                        <w:pStyle w:val="Caption"/>
                        <w:rPr>
                          <w:noProof/>
                        </w:rPr>
                        <w:pPrChange w:id="6386" w:author="Rafi Aziizi" w:date="2021-11-14T10:01:00Z">
                          <w:pPr/>
                        </w:pPrChange>
                      </w:pPr>
                      <w:bookmarkStart w:id="6387" w:name="_Toc87729212"/>
                      <w:ins w:id="6388" w:author="chaniaayulestari@outlook.com" w:date="2021-11-13T15:24:00Z">
                        <w:del w:id="6389" w:author="Rafi Aziizi" w:date="2021-11-14T10:01:00Z">
                          <w:r w:rsidDel="007404DC">
                            <w:delText xml:space="preserve">Gambar 3. </w:delText>
                          </w:r>
                          <w:r w:rsidDel="007404DC">
                            <w:fldChar w:fldCharType="begin"/>
                          </w:r>
                          <w:r w:rsidDel="007404DC">
                            <w:delInstrText xml:space="preserve"> SEQ Gambar__3. \* ARABIC </w:delInstrText>
                          </w:r>
                        </w:del>
                      </w:ins>
                      <w:del w:id="6390" w:author="Rafi Aziizi" w:date="2021-11-14T10:01:00Z">
                        <w:r w:rsidDel="007404DC">
                          <w:fldChar w:fldCharType="separate"/>
                        </w:r>
                      </w:del>
                      <w:ins w:id="6391" w:author="chaniaayulestari@outlook.com" w:date="2021-11-13T19:48:00Z">
                        <w:del w:id="6392" w:author="Rafi Aziizi" w:date="2021-11-14T10:01:00Z">
                          <w:r w:rsidDel="007404DC">
                            <w:rPr>
                              <w:noProof/>
                            </w:rPr>
                            <w:delText>8</w:delText>
                          </w:r>
                        </w:del>
                      </w:ins>
                      <w:ins w:id="6393" w:author="chaniaayulestari@outlook.com" w:date="2021-11-13T15:24:00Z">
                        <w:del w:id="6394" w:author="Rafi Aziizi" w:date="2021-11-14T10:01:00Z">
                          <w:r w:rsidDel="007404DC">
                            <w:fldChar w:fldCharType="end"/>
                          </w:r>
                          <w:r w:rsidDel="007404DC">
                            <w:delText xml:space="preserve"> Sequence Diagram Tambah</w:delText>
                          </w:r>
                        </w:del>
                      </w:ins>
                      <w:ins w:id="6395" w:author="chaniaayulestari@outlook.com" w:date="2021-11-13T20:12:00Z">
                        <w:del w:id="6396" w:author="Rafi Aziizi" w:date="2021-11-14T10:01:00Z">
                          <w:r w:rsidDel="007404DC">
                            <w:delText xml:space="preserve"> </w:delText>
                          </w:r>
                        </w:del>
                      </w:ins>
                      <w:ins w:id="6397" w:author="chaniaayulestari@outlook.com" w:date="2021-11-13T15:24:00Z">
                        <w:del w:id="6398" w:author="Rafi Aziizi" w:date="2021-11-14T10:01:00Z">
                          <w:r w:rsidDel="007404DC">
                            <w:delText>Absen</w:delText>
                          </w:r>
                        </w:del>
                      </w:ins>
                      <w:bookmarkEnd w:id="6387"/>
                    </w:p>
                  </w:txbxContent>
                </v:textbox>
                <w10:wrap anchorx="margin"/>
              </v:shape>
            </w:pict>
          </w:r>
        </w:del>
      </w:ins>
      <w:ins w:id="6399" w:author="chaniaayulestari@outlook.com" w:date="2021-11-13T15:23:00Z">
        <w:r w:rsidR="001C352C">
          <w:rPr>
            <w:noProof/>
          </w:rPr>
          <w:drawing>
            <wp:inline distT="0" distB="0" distL="0" distR="0" wp14:anchorId="66B7B370" wp14:editId="26BD9921">
              <wp:extent cx="5039995" cy="1866265"/>
              <wp:effectExtent l="0" t="0" r="8255" b="635"/>
              <wp:docPr id="396" name="Picture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039995" cy="1866265"/>
                      </a:xfrm>
                      <a:prstGeom prst="rect">
                        <a:avLst/>
                      </a:prstGeom>
                      <a:noFill/>
                      <a:ln>
                        <a:noFill/>
                      </a:ln>
                    </pic:spPr>
                  </pic:pic>
                </a:graphicData>
              </a:graphic>
            </wp:inline>
          </w:drawing>
        </w:r>
      </w:ins>
    </w:p>
    <w:p w14:paraId="056E28B7" w14:textId="419E86AA" w:rsidR="001C352C" w:rsidDel="007404DC" w:rsidRDefault="007404DC">
      <w:pPr>
        <w:pStyle w:val="Caption"/>
        <w:jc w:val="center"/>
        <w:rPr>
          <w:ins w:id="6400" w:author="chaniaayulestari@outlook.com" w:date="2021-11-13T15:23:00Z"/>
          <w:del w:id="6401" w:author="Rafi Aziizi" w:date="2021-11-14T10:01:00Z"/>
        </w:rPr>
        <w:pPrChange w:id="6402" w:author="Rafi Aziizi" w:date="2021-11-14T10:01:00Z">
          <w:pPr/>
        </w:pPrChange>
      </w:pPr>
      <w:ins w:id="6403" w:author="Rafi Aziizi" w:date="2021-11-14T10:01:00Z">
        <w:r>
          <w:t xml:space="preserve">Gambar   3. </w:t>
        </w:r>
        <w:r>
          <w:rPr>
            <w:i w:val="0"/>
            <w:iCs w:val="0"/>
          </w:rPr>
          <w:fldChar w:fldCharType="begin"/>
        </w:r>
        <w:r>
          <w:instrText xml:space="preserve"> SEQ Gambar___3. \* ARABIC </w:instrText>
        </w:r>
      </w:ins>
      <w:r>
        <w:rPr>
          <w:i w:val="0"/>
          <w:iCs w:val="0"/>
        </w:rPr>
        <w:fldChar w:fldCharType="separate"/>
      </w:r>
      <w:ins w:id="6404" w:author="Rafi Aziizi" w:date="2021-11-15T16:05:00Z">
        <w:r w:rsidR="00BF7B94">
          <w:rPr>
            <w:noProof/>
          </w:rPr>
          <w:t>10</w:t>
        </w:r>
      </w:ins>
      <w:ins w:id="6405" w:author="Rafi Aziizi" w:date="2021-11-14T10:01:00Z">
        <w:r>
          <w:rPr>
            <w:i w:val="0"/>
            <w:iCs w:val="0"/>
          </w:rPr>
          <w:fldChar w:fldCharType="end"/>
        </w:r>
        <w:r>
          <w:t xml:space="preserve"> Sequence Diagram Tambah Absen</w:t>
        </w:r>
      </w:ins>
    </w:p>
    <w:p w14:paraId="5A590B36" w14:textId="3A2E2922" w:rsidR="001C352C" w:rsidDel="000D70CD" w:rsidRDefault="001C352C" w:rsidP="002040D9">
      <w:pPr>
        <w:rPr>
          <w:ins w:id="6406" w:author="chaniaayulestari@outlook.com" w:date="2021-11-13T15:23:00Z"/>
          <w:del w:id="6407" w:author="Rafi Aziizi" w:date="2021-11-13T18:17:00Z"/>
        </w:rPr>
      </w:pPr>
    </w:p>
    <w:p w14:paraId="7A46BA8C" w14:textId="1C2D3C90" w:rsidR="002040D9" w:rsidDel="000D70CD" w:rsidRDefault="002040D9" w:rsidP="002040D9">
      <w:pPr>
        <w:rPr>
          <w:ins w:id="6408" w:author="chaniaayulestari@outlook.com" w:date="2021-11-13T15:24:00Z"/>
          <w:del w:id="6409" w:author="Rafi Aziizi" w:date="2021-11-13T18:17:00Z"/>
        </w:rPr>
      </w:pPr>
    </w:p>
    <w:p w14:paraId="698CAE5F" w14:textId="0E792C11" w:rsidR="001C352C" w:rsidDel="000D70CD" w:rsidRDefault="001C352C" w:rsidP="002040D9">
      <w:pPr>
        <w:rPr>
          <w:ins w:id="6410" w:author="chaniaayulestari@outlook.com" w:date="2021-11-13T15:24:00Z"/>
          <w:del w:id="6411" w:author="Rafi Aziizi" w:date="2021-11-13T18:17:00Z"/>
        </w:rPr>
      </w:pPr>
    </w:p>
    <w:p w14:paraId="0C0C588E" w14:textId="599C5427" w:rsidR="001C352C" w:rsidDel="000D70CD" w:rsidRDefault="001C352C" w:rsidP="002040D9">
      <w:pPr>
        <w:rPr>
          <w:ins w:id="6412" w:author="chaniaayulestari@outlook.com" w:date="2021-11-13T15:24:00Z"/>
          <w:del w:id="6413" w:author="Rafi Aziizi" w:date="2021-11-13T18:17:00Z"/>
        </w:rPr>
      </w:pPr>
    </w:p>
    <w:p w14:paraId="3B0DAD19" w14:textId="5D553D0C" w:rsidR="001C352C" w:rsidDel="000D70CD" w:rsidRDefault="001C352C" w:rsidP="002040D9">
      <w:pPr>
        <w:rPr>
          <w:ins w:id="6414" w:author="chaniaayulestari@outlook.com" w:date="2021-11-13T15:24:00Z"/>
          <w:del w:id="6415" w:author="Rafi Aziizi" w:date="2021-11-13T18:17:00Z"/>
        </w:rPr>
      </w:pPr>
    </w:p>
    <w:p w14:paraId="70F813FF" w14:textId="78241E10" w:rsidR="001C352C" w:rsidDel="000D70CD" w:rsidRDefault="001C352C" w:rsidP="002040D9">
      <w:pPr>
        <w:rPr>
          <w:ins w:id="6416" w:author="chaniaayulestari@outlook.com" w:date="2021-11-13T15:24:00Z"/>
          <w:del w:id="6417" w:author="Rafi Aziizi" w:date="2021-11-13T18:17:00Z"/>
        </w:rPr>
      </w:pPr>
    </w:p>
    <w:p w14:paraId="1CA2328B" w14:textId="208FA242" w:rsidR="001C352C" w:rsidRDefault="001C352C">
      <w:pPr>
        <w:pStyle w:val="Caption"/>
        <w:jc w:val="center"/>
        <w:rPr>
          <w:ins w:id="6418" w:author="chaniaayulestari@outlook.com" w:date="2021-11-13T15:24:00Z"/>
        </w:rPr>
        <w:pPrChange w:id="6419" w:author="Rafi Aziizi" w:date="2021-11-14T10:01:00Z">
          <w:pPr/>
        </w:pPrChange>
      </w:pPr>
    </w:p>
    <w:p w14:paraId="1A9DF161" w14:textId="61D1B319" w:rsidR="002040D9" w:rsidDel="002040D9" w:rsidRDefault="002040D9">
      <w:pPr>
        <w:rPr>
          <w:ins w:id="6420" w:author="Rafi Aziizi" w:date="2021-11-13T11:34:00Z"/>
          <w:del w:id="6421" w:author="chaniaayulestari@outlook.com" w:date="2021-11-13T15:19:00Z"/>
        </w:rPr>
        <w:pPrChange w:id="6422" w:author="chaniaayulestari@outlook.com" w:date="2021-11-13T15:19:00Z">
          <w:pPr>
            <w:pStyle w:val="ListParagraph"/>
            <w:numPr>
              <w:numId w:val="117"/>
            </w:numPr>
            <w:ind w:hanging="360"/>
          </w:pPr>
        </w:pPrChange>
      </w:pPr>
    </w:p>
    <w:p w14:paraId="7BB7FA81" w14:textId="77777777" w:rsidR="00FF5489" w:rsidRPr="00194DFD" w:rsidDel="00FF5489" w:rsidRDefault="00FF5489" w:rsidP="005B28D5">
      <w:pPr>
        <w:ind w:firstLine="426"/>
        <w:rPr>
          <w:del w:id="6423" w:author="Rafi Aziizi" w:date="2021-11-13T11:34:00Z"/>
          <w:lang w:eastAsia="en-US"/>
        </w:rPr>
      </w:pPr>
    </w:p>
    <w:p w14:paraId="0EBE1D09" w14:textId="752B1F45" w:rsidR="005B28D5" w:rsidRPr="005B28D5" w:rsidDel="00FE2102" w:rsidRDefault="00ED34E2">
      <w:pPr>
        <w:rPr>
          <w:del w:id="6424" w:author="chaniaayulestari@outlook.com" w:date="2021-11-12T16:36:00Z"/>
          <w:lang w:val="id-ID"/>
        </w:rPr>
      </w:pPr>
      <w:del w:id="6425" w:author="chaniaayulestari@outlook.com" w:date="2021-11-12T16:32:00Z">
        <w:r>
          <w:rPr>
            <w:noProof/>
          </w:rPr>
          <w:pict w14:anchorId="281628E2">
            <v:shape id="Text Box 61" o:spid="_x0000_s1170" type="#_x0000_t202" style="position:absolute;left:0;text-align:left;margin-left:1.5pt;margin-top:277.05pt;width:396.85pt;height:.05pt;z-index:-25167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" stroked="f">
              <v:textbox style="mso-next-textbox:#Text Box 61;mso-fit-shape-to-text:t" inset="0,0,0,0">
                <w:txbxContent>
                  <w:p w14:paraId="7BE2E597" w14:textId="7DE6C345" w:rsidR="00ED34E2" w:rsidRPr="00EC77EA" w:rsidRDefault="00ED34E2" w:rsidP="005700E8">
                    <w:pPr>
                      <w:pStyle w:val="Caption"/>
                      <w:jc w:val="center"/>
                      <w:rPr>
                        <w:noProof/>
                        <w:sz w:val="24"/>
                        <w:szCs w:val="24"/>
                      </w:rPr>
                    </w:pPr>
                    <w:r>
                      <w:t xml:space="preserve">Gambar 3. </w:t>
                    </w:r>
                    <w:ins w:id="6426" w:author="chaniaayulestari@outlook.com" w:date="2021-11-13T13:45:00Z">
                      <w:r>
                        <w:fldChar w:fldCharType="begin"/>
                      </w:r>
                      <w:r>
                        <w:instrText xml:space="preserve"> SEQ Gambar_3. \* ARABIC </w:instrText>
                      </w:r>
                    </w:ins>
                    <w:r>
                      <w:fldChar w:fldCharType="separate"/>
                    </w:r>
                    <w:ins w:id="6427" w:author="chaniaayulestari@outlook.com" w:date="2021-11-13T13:45:00Z">
                      <w:r>
                        <w:rPr>
                          <w:noProof/>
                        </w:rPr>
                        <w:t>9</w:t>
                      </w:r>
                      <w:r>
                        <w:fldChar w:fldCharType="end"/>
                      </w:r>
                    </w:ins>
                    <w:del w:id="642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8</w:delText>
                      </w:r>
                      <w:r w:rsidDel="006D26FE">
                        <w:fldChar w:fldCharType="end"/>
                      </w:r>
                    </w:del>
                    <w:r>
                      <w:t xml:space="preserve"> Sequence Diagram Kelola Absen</w:t>
                    </w:r>
                  </w:p>
                </w:txbxContent>
              </v:textbox>
            </v:shape>
          </w:pict>
        </w:r>
        <w:r w:rsidR="005700E8" w:rsidDel="001D69DE">
          <w:rPr>
            <w:noProof/>
          </w:rPr>
          <w:drawing>
            <wp:inline distT="0" distB="0" distL="0" distR="0" wp14:anchorId="3639D6E3" wp14:editId="52A857E9">
              <wp:extent cx="5039995" cy="3435350"/>
              <wp:effectExtent l="19050" t="19050" r="27305" b="1270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039995" cy="3435350"/>
                      </a:xfrm>
                      <a:prstGeom prst="rect">
                        <a:avLst/>
                      </a:prstGeom>
                      <a:noFill/>
                      <a:ln>
                        <a:solidFill>
                          <a:schemeClr val="tx1"/>
                        </a:solidFill>
                      </a:ln>
                    </pic:spPr>
                  </pic:pic>
                </a:graphicData>
              </a:graphic>
            </wp:inline>
          </w:drawing>
        </w:r>
      </w:del>
    </w:p>
    <w:p w14:paraId="04EBE49C" w14:textId="376C54D1" w:rsidR="00A613C5" w:rsidDel="00FF5489" w:rsidRDefault="00A613C5">
      <w:pPr>
        <w:rPr>
          <w:del w:id="6429" w:author="Rafi Aziizi" w:date="2021-11-13T11:34:00Z"/>
          <w:lang w:val="id-ID"/>
        </w:rPr>
        <w:pPrChange w:id="6430" w:author="Rafi Aziizi" w:date="2021-11-13T11:34:00Z">
          <w:pPr>
            <w:jc w:val="center"/>
          </w:pPr>
        </w:pPrChange>
      </w:pPr>
    </w:p>
    <w:p w14:paraId="77A79A41" w14:textId="28FF2FB6" w:rsidR="005700E8" w:rsidDel="0036406D" w:rsidRDefault="005700E8" w:rsidP="0083024D">
      <w:pPr>
        <w:jc w:val="center"/>
        <w:rPr>
          <w:del w:id="6431" w:author="Rafi Aziizi" w:date="2021-11-12T11:29:00Z"/>
          <w:lang w:val="id-ID"/>
        </w:rPr>
      </w:pPr>
    </w:p>
    <w:p w14:paraId="53AD121F" w14:textId="60D62C23" w:rsidR="005700E8" w:rsidDel="0036406D" w:rsidRDefault="005700E8" w:rsidP="0083024D">
      <w:pPr>
        <w:jc w:val="center"/>
        <w:rPr>
          <w:del w:id="6432" w:author="Rafi Aziizi" w:date="2021-11-12T11:29:00Z"/>
          <w:lang w:val="id-ID"/>
        </w:rPr>
      </w:pPr>
    </w:p>
    <w:p w14:paraId="7389788D" w14:textId="13681E73" w:rsidR="005700E8" w:rsidDel="0036406D" w:rsidRDefault="005700E8" w:rsidP="0083024D">
      <w:pPr>
        <w:jc w:val="center"/>
        <w:rPr>
          <w:del w:id="6433" w:author="Rafi Aziizi" w:date="2021-11-12T11:29:00Z"/>
          <w:lang w:val="id-ID"/>
        </w:rPr>
      </w:pPr>
    </w:p>
    <w:p w14:paraId="40C2E0DE" w14:textId="1C64CC30" w:rsidR="005700E8" w:rsidDel="0036406D" w:rsidRDefault="005700E8" w:rsidP="0083024D">
      <w:pPr>
        <w:jc w:val="center"/>
        <w:rPr>
          <w:del w:id="6434" w:author="Rafi Aziizi" w:date="2021-11-12T11:29:00Z"/>
          <w:lang w:val="id-ID"/>
        </w:rPr>
      </w:pPr>
    </w:p>
    <w:p w14:paraId="2DF53938" w14:textId="61FA1FEF" w:rsidR="005700E8" w:rsidDel="0036406D" w:rsidRDefault="005700E8" w:rsidP="0083024D">
      <w:pPr>
        <w:jc w:val="center"/>
        <w:rPr>
          <w:del w:id="6435" w:author="Rafi Aziizi" w:date="2021-11-12T11:29:00Z"/>
          <w:lang w:val="id-ID"/>
        </w:rPr>
      </w:pPr>
    </w:p>
    <w:p w14:paraId="3DC40498" w14:textId="53A7ED23" w:rsidR="005700E8" w:rsidDel="0036406D" w:rsidRDefault="005700E8" w:rsidP="0083024D">
      <w:pPr>
        <w:jc w:val="center"/>
        <w:rPr>
          <w:del w:id="6436" w:author="Rafi Aziizi" w:date="2021-11-12T11:29:00Z"/>
          <w:lang w:val="id-ID"/>
        </w:rPr>
      </w:pPr>
    </w:p>
    <w:p w14:paraId="74542003" w14:textId="6C414555" w:rsidR="005700E8" w:rsidDel="0036406D" w:rsidRDefault="005700E8" w:rsidP="0083024D">
      <w:pPr>
        <w:jc w:val="center"/>
        <w:rPr>
          <w:del w:id="6437" w:author="Rafi Aziizi" w:date="2021-11-12T11:29:00Z"/>
          <w:lang w:val="id-ID"/>
        </w:rPr>
      </w:pPr>
    </w:p>
    <w:p w14:paraId="3F6F395B" w14:textId="1F0DC41E" w:rsidR="005700E8" w:rsidDel="0036406D" w:rsidRDefault="005700E8" w:rsidP="0083024D">
      <w:pPr>
        <w:jc w:val="center"/>
        <w:rPr>
          <w:del w:id="6438" w:author="Rafi Aziizi" w:date="2021-11-12T11:29:00Z"/>
          <w:lang w:val="id-ID"/>
        </w:rPr>
      </w:pPr>
    </w:p>
    <w:p w14:paraId="546878AF" w14:textId="6E297EA6" w:rsidR="005700E8" w:rsidDel="0036406D" w:rsidRDefault="005700E8" w:rsidP="0083024D">
      <w:pPr>
        <w:jc w:val="center"/>
        <w:rPr>
          <w:del w:id="6439" w:author="Rafi Aziizi" w:date="2021-11-12T11:29:00Z"/>
          <w:lang w:val="id-ID"/>
        </w:rPr>
      </w:pPr>
    </w:p>
    <w:p w14:paraId="33E9F13E" w14:textId="30D89976" w:rsidR="005700E8" w:rsidDel="007C5FA9" w:rsidRDefault="005700E8" w:rsidP="0083024D">
      <w:pPr>
        <w:jc w:val="center"/>
        <w:rPr>
          <w:del w:id="6440" w:author="Rafi Aziizi" w:date="2021-11-12T10:48:00Z"/>
          <w:lang w:val="id-ID"/>
        </w:rPr>
      </w:pPr>
    </w:p>
    <w:p w14:paraId="008417B7" w14:textId="668E84C5" w:rsidR="005700E8" w:rsidDel="007C5FA9" w:rsidRDefault="005700E8" w:rsidP="0083024D">
      <w:pPr>
        <w:jc w:val="center"/>
        <w:rPr>
          <w:del w:id="6441" w:author="Rafi Aziizi" w:date="2021-11-12T10:48:00Z"/>
          <w:lang w:val="id-ID"/>
        </w:rPr>
      </w:pPr>
    </w:p>
    <w:p w14:paraId="24DC2B13" w14:textId="48EC98A5" w:rsidR="005700E8" w:rsidRPr="005700E8" w:rsidDel="0036406D" w:rsidRDefault="005700E8" w:rsidP="005700E8">
      <w:pPr>
        <w:rPr>
          <w:del w:id="6442" w:author="Rafi Aziizi" w:date="2021-11-12T11:29:00Z"/>
        </w:rPr>
      </w:pPr>
    </w:p>
    <w:p w14:paraId="30BD1BB6" w14:textId="4E79D64B" w:rsidR="004A229B" w:rsidRPr="004822D0" w:rsidRDefault="004A229B" w:rsidP="00FF2590">
      <w:pPr>
        <w:pStyle w:val="ListParagraph"/>
        <w:numPr>
          <w:ilvl w:val="0"/>
          <w:numId w:val="42"/>
        </w:numPr>
        <w:ind w:left="426"/>
        <w:rPr>
          <w:b/>
          <w:bCs/>
          <w:lang w:val="id-ID"/>
          <w:rPrChange w:id="6443" w:author="Rafi Aziizi" w:date="2021-11-13T12:03:00Z">
            <w:rPr>
              <w:lang w:val="id-ID"/>
            </w:rPr>
          </w:rPrChange>
        </w:rPr>
      </w:pPr>
      <w:r w:rsidRPr="004822D0">
        <w:rPr>
          <w:b/>
          <w:bCs/>
          <w:rPrChange w:id="6444" w:author="Rafi Aziizi" w:date="2021-11-13T12:03:00Z">
            <w:rPr/>
          </w:rPrChange>
        </w:rPr>
        <w:t>Kelola Admin</w:t>
      </w:r>
    </w:p>
    <w:p w14:paraId="07B3073C" w14:textId="05208B33" w:rsidR="000B5DA5" w:rsidDel="001D04A6" w:rsidRDefault="005B28D5">
      <w:pPr>
        <w:ind w:firstLine="426"/>
        <w:rPr>
          <w:del w:id="6445" w:author="Rafi Aziizi" w:date="2021-11-13T11:29:00Z"/>
        </w:rPr>
      </w:pPr>
      <w:r w:rsidRPr="005B28D5">
        <w:rPr>
          <w:i/>
        </w:rPr>
        <w:t>Sequence diagram</w:t>
      </w:r>
      <w:r>
        <w:t xml:space="preserve"> ini menjelaskan interaksi admin dengan sistem dalam </w:t>
      </w:r>
      <w:r w:rsidRPr="005B28D5">
        <w:rPr>
          <w:lang w:val="id-ID"/>
        </w:rPr>
        <w:t>melihat</w:t>
      </w:r>
      <w:r>
        <w:t>, menghapus, menamba</w:t>
      </w:r>
      <w:ins w:id="6446" w:author="Rafi Aziizi" w:date="2021-11-13T12:13:00Z">
        <w:r w:rsidR="004822D0">
          <w:t xml:space="preserve">h, </w:t>
        </w:r>
      </w:ins>
      <w:del w:id="6447" w:author="Rafi Aziizi" w:date="2021-11-13T12:13:00Z">
        <w:r w:rsidDel="004822D0">
          <w:delText>h</w:delText>
        </w:r>
        <w:r w:rsidRPr="005B28D5" w:rsidDel="004822D0">
          <w:rPr>
            <w:lang w:val="id-ID"/>
          </w:rPr>
          <w:delText xml:space="preserve"> </w:delText>
        </w:r>
        <w:r w:rsidDel="004822D0">
          <w:delText xml:space="preserve">maupun </w:delText>
        </w:r>
      </w:del>
      <w:r>
        <w:t>memperbaharui</w:t>
      </w:r>
      <w:ins w:id="6448" w:author="Rafi Aziizi" w:date="2021-11-13T12:13:00Z">
        <w:r w:rsidR="004822D0">
          <w:t>, maupun melihat profile</w:t>
        </w:r>
      </w:ins>
      <w:r>
        <w:t xml:space="preserve"> data admin</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admin dalam bentuk tabel. </w:t>
      </w:r>
      <w:r w:rsidRPr="005B28D5">
        <w:rPr>
          <w:i/>
        </w:rPr>
        <w:t>Sequence diagram</w:t>
      </w:r>
      <w:r>
        <w:t xml:space="preserve"> kelola admin ditunjukkan </w:t>
      </w:r>
      <w:ins w:id="6449" w:author="Rafi Aziizi" w:date="2021-11-14T10:13:00Z">
        <w:r w:rsidR="00ED47C8">
          <w:t>pada</w:t>
        </w:r>
        <w:r w:rsidR="00ED47C8" w:rsidRPr="005B28D5">
          <w:rPr>
            <w:lang w:val="id-ID"/>
          </w:rPr>
          <w:t xml:space="preserve"> </w:t>
        </w:r>
        <w:r w:rsidR="00ED47C8">
          <w:t>gambar dibawah ini :</w:t>
        </w:r>
      </w:ins>
      <w:del w:id="6450" w:author="Rafi Aziizi" w:date="2021-11-14T10:13:00Z">
        <w:r w:rsidDel="00ED47C8">
          <w:delText>pada</w:delText>
        </w:r>
        <w:r w:rsidRPr="005B28D5" w:rsidDel="00ED47C8">
          <w:rPr>
            <w:lang w:val="id-ID"/>
          </w:rPr>
          <w:delText xml:space="preserve"> Gambar</w:delText>
        </w:r>
        <w:r w:rsidR="00194DFD" w:rsidDel="00ED47C8">
          <w:delText xml:space="preserve"> 3.10.</w:delText>
        </w:r>
      </w:del>
    </w:p>
    <w:p w14:paraId="3F1A89D5" w14:textId="78268BB7" w:rsidR="001D04A6" w:rsidDel="007404DC" w:rsidRDefault="001D04A6">
      <w:pPr>
        <w:ind w:firstLine="426"/>
        <w:rPr>
          <w:ins w:id="6451" w:author="chaniaayulestari@outlook.com" w:date="2021-11-13T20:10:00Z"/>
          <w:del w:id="6452" w:author="Rafi Aziizi" w:date="2021-11-14T09:58:00Z"/>
        </w:rPr>
      </w:pPr>
    </w:p>
    <w:p w14:paraId="79CAD56D" w14:textId="756AB0CE" w:rsidR="001D04A6" w:rsidDel="007404DC" w:rsidRDefault="001D04A6">
      <w:pPr>
        <w:ind w:firstLine="426"/>
        <w:rPr>
          <w:ins w:id="6453" w:author="chaniaayulestari@outlook.com" w:date="2021-11-13T20:10:00Z"/>
          <w:del w:id="6454" w:author="Rafi Aziizi" w:date="2021-11-14T09:58:00Z"/>
        </w:rPr>
      </w:pPr>
    </w:p>
    <w:p w14:paraId="190DB291" w14:textId="3D883586" w:rsidR="001D04A6" w:rsidDel="007404DC" w:rsidRDefault="001D04A6">
      <w:pPr>
        <w:ind w:firstLine="426"/>
        <w:rPr>
          <w:ins w:id="6455" w:author="chaniaayulestari@outlook.com" w:date="2021-11-13T20:10:00Z"/>
          <w:del w:id="6456" w:author="Rafi Aziizi" w:date="2021-11-14T09:58:00Z"/>
        </w:rPr>
      </w:pPr>
    </w:p>
    <w:p w14:paraId="2D7A2F25" w14:textId="77777777" w:rsidR="001D04A6" w:rsidDel="007404DC" w:rsidRDefault="001D04A6">
      <w:pPr>
        <w:ind w:firstLine="426"/>
        <w:rPr>
          <w:ins w:id="6457" w:author="chaniaayulestari@outlook.com" w:date="2021-11-13T20:10:00Z"/>
          <w:del w:id="6458" w:author="Rafi Aziizi" w:date="2021-11-14T09:58:00Z"/>
        </w:rPr>
      </w:pPr>
    </w:p>
    <w:p w14:paraId="368D0DE1" w14:textId="4BEFCDEE" w:rsidR="00FF5489" w:rsidDel="007404DC" w:rsidRDefault="00FF5489">
      <w:pPr>
        <w:ind w:firstLine="426"/>
        <w:rPr>
          <w:ins w:id="6459" w:author="chaniaayulestari@outlook.com" w:date="2021-11-14T08:46:00Z"/>
          <w:del w:id="6460" w:author="Rafi Aziizi" w:date="2021-11-14T09:58:00Z"/>
        </w:rPr>
      </w:pPr>
    </w:p>
    <w:p w14:paraId="49BC0850" w14:textId="4D97D1A2" w:rsidR="006C5155" w:rsidRDefault="006C5155">
      <w:pPr>
        <w:rPr>
          <w:ins w:id="6461" w:author="chaniaayulestari@outlook.com" w:date="2021-11-14T08:46:00Z"/>
        </w:rPr>
        <w:pPrChange w:id="6462" w:author="Rafi Aziizi" w:date="2021-11-14T09:58:00Z">
          <w:pPr>
            <w:ind w:firstLine="426"/>
          </w:pPr>
        </w:pPrChange>
      </w:pPr>
    </w:p>
    <w:p w14:paraId="54521542" w14:textId="6C0663E9" w:rsidR="006C5155" w:rsidDel="006C5155" w:rsidRDefault="006C5155">
      <w:pPr>
        <w:ind w:firstLine="426"/>
        <w:rPr>
          <w:ins w:id="6463" w:author="Rafi Aziizi" w:date="2021-11-13T11:29:00Z"/>
          <w:del w:id="6464" w:author="chaniaayulestari@outlook.com" w:date="2021-11-14T08:46:00Z"/>
        </w:rPr>
        <w:pPrChange w:id="6465" w:author="chaniaayulestari@outlook.com" w:date="2021-11-13T15:27:00Z">
          <w:pPr/>
        </w:pPrChange>
      </w:pPr>
    </w:p>
    <w:p w14:paraId="0049A577" w14:textId="4DF177F5" w:rsidR="00194DFD" w:rsidRPr="002040D9" w:rsidDel="00FF5489" w:rsidRDefault="001C352C">
      <w:pPr>
        <w:pStyle w:val="ListParagraph"/>
        <w:ind w:left="426"/>
        <w:rPr>
          <w:del w:id="6466" w:author="Rafi Aziizi" w:date="2021-11-13T11:30:00Z"/>
          <w:b/>
          <w:bCs/>
          <w:rPrChange w:id="6467" w:author="chaniaayulestari@outlook.com" w:date="2021-11-13T15:20:00Z">
            <w:rPr>
              <w:del w:id="6468" w:author="Rafi Aziizi" w:date="2021-11-13T11:30:00Z"/>
            </w:rPr>
          </w:rPrChange>
        </w:rPr>
        <w:pPrChange w:id="6469" w:author="chaniaayulestari@outlook.com" w:date="2021-11-13T14:45:00Z">
          <w:pPr>
            <w:pStyle w:val="ListParagraph"/>
          </w:pPr>
        </w:pPrChange>
      </w:pPr>
      <w:ins w:id="6470" w:author="chaniaayulestari@outlook.com" w:date="2021-11-13T15:26:00Z">
        <w:del w:id="6471" w:author="Rafi Aziizi" w:date="2021-11-13T18:20:00Z">
          <w:r w:rsidDel="000D70CD">
            <w:rPr>
              <w:noProof/>
            </w:rPr>
            <w:drawing>
              <wp:anchor distT="0" distB="0" distL="114300" distR="114300" simplePos="0" relativeHeight="251612672" behindDoc="1" locked="0" layoutInCell="1" allowOverlap="1" wp14:anchorId="1B4FA11A" wp14:editId="1F416614">
                <wp:simplePos x="0" y="0"/>
                <wp:positionH relativeFrom="margin">
                  <wp:align>left</wp:align>
                </wp:positionH>
                <wp:positionV relativeFrom="paragraph">
                  <wp:posOffset>217170</wp:posOffset>
                </wp:positionV>
                <wp:extent cx="5039995" cy="3408045"/>
                <wp:effectExtent l="0" t="0" r="8255" b="1905"/>
                <wp:wrapNone/>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39995" cy="3408045"/>
                        </a:xfrm>
                        <a:prstGeom prst="rect">
                          <a:avLst/>
                        </a:prstGeom>
                        <a:noFill/>
                        <a:ln>
                          <a:noFill/>
                        </a:ln>
                      </pic:spPr>
                    </pic:pic>
                  </a:graphicData>
                </a:graphic>
                <wp14:sizeRelH relativeFrom="page">
                  <wp14:pctWidth>0</wp14:pctWidth>
                </wp14:sizeRelH>
                <wp14:sizeRelV relativeFrom="page">
                  <wp14:pctHeight>0</wp14:pctHeight>
                </wp14:sizeRelV>
              </wp:anchor>
            </w:drawing>
          </w:r>
        </w:del>
      </w:ins>
      <w:del w:id="6472" w:author="Rafi Aziizi" w:date="2021-11-13T11:30:00Z">
        <w:r w:rsidR="00ED34E2">
          <w:rPr>
            <w:noProof/>
          </w:rPr>
          <w:pict w14:anchorId="0E3CCF82">
            <v:shape id="Text Box 62" o:spid="_x0000_s1169" type="#_x0000_t202" style="position:absolute;left:0;text-align:left;margin-left:1.5pt;margin-top:408.95pt;width:396.85pt;height:.05pt;z-index:-251674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" stroked="f">
              <v:textbox style="mso-next-textbox:#Text Box 62;mso-fit-shape-to-text:t" inset="0,0,0,0">
                <w:txbxContent>
                  <w:p w14:paraId="64DB2BC9" w14:textId="0AF16528" w:rsidR="00ED34E2" w:rsidRPr="00350773" w:rsidRDefault="00ED34E2" w:rsidP="00194DFD">
                    <w:pPr>
                      <w:pStyle w:val="Caption"/>
                      <w:jc w:val="center"/>
                      <w:rPr>
                        <w:noProof/>
                        <w:sz w:val="24"/>
                        <w:szCs w:val="24"/>
                      </w:rPr>
                    </w:pPr>
                    <w:r>
                      <w:t xml:space="preserve">Gambar 3. </w:t>
                    </w:r>
                    <w:ins w:id="6473" w:author="chaniaayulestari@outlook.com" w:date="2021-11-13T13:45:00Z">
                      <w:r>
                        <w:fldChar w:fldCharType="begin"/>
                      </w:r>
                      <w:r>
                        <w:instrText xml:space="preserve"> SEQ Gambar_3. \* ARABIC </w:instrText>
                      </w:r>
                    </w:ins>
                    <w:r>
                      <w:fldChar w:fldCharType="separate"/>
                    </w:r>
                    <w:ins w:id="6474" w:author="chaniaayulestari@outlook.com" w:date="2021-11-13T13:45:00Z">
                      <w:r>
                        <w:rPr>
                          <w:noProof/>
                        </w:rPr>
                        <w:t>10</w:t>
                      </w:r>
                      <w:r>
                        <w:fldChar w:fldCharType="end"/>
                      </w:r>
                    </w:ins>
                    <w:del w:id="647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9</w:delText>
                      </w:r>
                      <w:r w:rsidDel="006D26FE">
                        <w:fldChar w:fldCharType="end"/>
                      </w:r>
                    </w:del>
                    <w:r>
                      <w:t xml:space="preserve"> Sequence Diagram Kelola Admin</w:t>
                    </w:r>
                  </w:p>
                </w:txbxContent>
              </v:textbox>
            </v:shape>
          </w:pict>
        </w:r>
        <w:r w:rsidR="00194DFD" w:rsidRPr="002040D9" w:rsidDel="00FF5489">
          <w:rPr>
            <w:b/>
            <w:bCs/>
            <w:noProof/>
            <w:rPrChange w:id="6476" w:author="chaniaayulestari@outlook.com" w:date="2021-11-13T15:20:00Z">
              <w:rPr>
                <w:noProof/>
              </w:rPr>
            </w:rPrChange>
          </w:rPr>
          <w:drawing>
            <wp:anchor distT="0" distB="0" distL="114300" distR="114300" simplePos="0" relativeHeight="251609600" behindDoc="1" locked="0" layoutInCell="1" allowOverlap="1" wp14:anchorId="3E94CB68" wp14:editId="2AF5DE57">
              <wp:simplePos x="0" y="0"/>
              <wp:positionH relativeFrom="margin">
                <wp:align>left</wp:align>
              </wp:positionH>
              <wp:positionV relativeFrom="paragraph">
                <wp:posOffset>9245</wp:posOffset>
              </wp:positionV>
              <wp:extent cx="5039995" cy="5127625"/>
              <wp:effectExtent l="19050" t="19050" r="27305" b="15875"/>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039995" cy="512762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3744BA4E" w14:textId="58328B54" w:rsidR="00FF5489" w:rsidRDefault="00FF5489" w:rsidP="004D38D8">
      <w:pPr>
        <w:pStyle w:val="ListParagraph"/>
        <w:numPr>
          <w:ilvl w:val="0"/>
          <w:numId w:val="117"/>
        </w:numPr>
        <w:ind w:left="426"/>
        <w:rPr>
          <w:ins w:id="6477" w:author="chaniaayulestari@outlook.com" w:date="2021-11-13T15:32:00Z"/>
          <w:b/>
          <w:bCs/>
        </w:rPr>
      </w:pPr>
      <w:ins w:id="6478" w:author="Rafi Aziizi" w:date="2021-11-13T11:30:00Z">
        <w:r w:rsidRPr="002040D9">
          <w:rPr>
            <w:b/>
            <w:bCs/>
            <w:noProof/>
            <w:rPrChange w:id="6479" w:author="chaniaayulestari@outlook.com" w:date="2021-11-13T15:20:00Z">
              <w:rPr>
                <w:noProof/>
              </w:rPr>
            </w:rPrChange>
          </w:rPr>
          <w:t>Lihat Admin</w:t>
        </w:r>
      </w:ins>
    </w:p>
    <w:p w14:paraId="7CC8F280" w14:textId="6412770A" w:rsidR="001D04A6" w:rsidRDefault="000D70CD">
      <w:pPr>
        <w:keepNext/>
        <w:rPr>
          <w:ins w:id="6480" w:author="chaniaayulestari@outlook.com" w:date="2021-11-13T20:11:00Z"/>
        </w:rPr>
        <w:pPrChange w:id="6481" w:author="chaniaayulestari@outlook.com" w:date="2021-11-13T20:11:00Z">
          <w:pPr/>
        </w:pPrChange>
      </w:pPr>
      <w:ins w:id="6482" w:author="Rafi Aziizi" w:date="2021-11-13T18:20:00Z">
        <w:r>
          <w:rPr>
            <w:noProof/>
          </w:rPr>
          <w:drawing>
            <wp:inline distT="0" distB="0" distL="0" distR="0" wp14:anchorId="0F898EB5" wp14:editId="355F779D">
              <wp:extent cx="5039995" cy="3408045"/>
              <wp:effectExtent l="0" t="0" r="8255" b="1905"/>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39995" cy="3408045"/>
                      </a:xfrm>
                      <a:prstGeom prst="rect">
                        <a:avLst/>
                      </a:prstGeom>
                      <a:noFill/>
                      <a:ln>
                        <a:noFill/>
                      </a:ln>
                    </pic:spPr>
                  </pic:pic>
                </a:graphicData>
              </a:graphic>
            </wp:inline>
          </w:drawing>
        </w:r>
      </w:ins>
    </w:p>
    <w:p w14:paraId="1871E8A1" w14:textId="21C56E22" w:rsidR="001C352C" w:rsidRDefault="001D04A6">
      <w:pPr>
        <w:pStyle w:val="Caption"/>
        <w:jc w:val="center"/>
        <w:rPr>
          <w:ins w:id="6483" w:author="chaniaayulestari@outlook.com" w:date="2021-11-13T15:26:00Z"/>
          <w:b/>
          <w:bCs/>
        </w:rPr>
        <w:pPrChange w:id="6484" w:author="chaniaayulestari@outlook.com" w:date="2021-11-13T20:11:00Z">
          <w:pPr>
            <w:pStyle w:val="ListParagraph"/>
            <w:ind w:left="426"/>
          </w:pPr>
        </w:pPrChange>
      </w:pPr>
      <w:bookmarkStart w:id="6485" w:name="_Toc87731444"/>
      <w:ins w:id="6486" w:author="chaniaayulestari@outlook.com" w:date="2021-11-13T20:11:00Z">
        <w:r>
          <w:t xml:space="preserve">Gambar 3. </w:t>
        </w:r>
        <w:r>
          <w:fldChar w:fldCharType="begin"/>
        </w:r>
        <w:r>
          <w:instrText xml:space="preserve"> SEQ Gambar___3. \* ARABIC </w:instrText>
        </w:r>
      </w:ins>
      <w:r>
        <w:fldChar w:fldCharType="separate"/>
      </w:r>
      <w:ins w:id="6487" w:author="Rafi Aziizi" w:date="2021-11-15T16:05:00Z">
        <w:r w:rsidR="00BF7B94">
          <w:rPr>
            <w:noProof/>
          </w:rPr>
          <w:t>11</w:t>
        </w:r>
      </w:ins>
      <w:ins w:id="6488" w:author="chaniaayulestari@outlook.com" w:date="2021-11-13T21:25:00Z">
        <w:del w:id="6489" w:author="Rafi Aziizi" w:date="2021-11-14T09:53:00Z">
          <w:r w:rsidR="00B46735" w:rsidDel="00590A19">
            <w:rPr>
              <w:noProof/>
            </w:rPr>
            <w:delText>9</w:delText>
          </w:r>
        </w:del>
      </w:ins>
      <w:ins w:id="6490" w:author="chaniaayulestari@outlook.com" w:date="2021-11-13T20:11:00Z">
        <w:r>
          <w:fldChar w:fldCharType="end"/>
        </w:r>
        <w:r>
          <w:t xml:space="preserve"> </w:t>
        </w:r>
        <w:r w:rsidRPr="00760B74">
          <w:t>Sequence Diagram</w:t>
        </w:r>
        <w:r>
          <w:t xml:space="preserve"> Lihat Data Admin</w:t>
        </w:r>
      </w:ins>
      <w:bookmarkEnd w:id="6485"/>
    </w:p>
    <w:p w14:paraId="1B9BE752" w14:textId="63D764C9" w:rsidR="001C352C" w:rsidRPr="000D70CD" w:rsidDel="000D70CD" w:rsidRDefault="001C352C">
      <w:pPr>
        <w:rPr>
          <w:ins w:id="6491" w:author="chaniaayulestari@outlook.com" w:date="2021-11-13T15:26:00Z"/>
          <w:del w:id="6492" w:author="Rafi Aziizi" w:date="2021-11-13T18:20:00Z"/>
          <w:b/>
          <w:bCs/>
          <w:rPrChange w:id="6493" w:author="Rafi Aziizi" w:date="2021-11-13T18:20:00Z">
            <w:rPr>
              <w:ins w:id="6494" w:author="chaniaayulestari@outlook.com" w:date="2021-11-13T15:26:00Z"/>
              <w:del w:id="6495" w:author="Rafi Aziizi" w:date="2021-11-13T18:20:00Z"/>
            </w:rPr>
          </w:rPrChange>
        </w:rPr>
        <w:pPrChange w:id="6496" w:author="Rafi Aziizi" w:date="2021-11-13T18:20:00Z">
          <w:pPr>
            <w:pStyle w:val="ListParagraph"/>
            <w:ind w:left="426"/>
          </w:pPr>
        </w:pPrChange>
      </w:pPr>
    </w:p>
    <w:p w14:paraId="1A8C04EC" w14:textId="404E6B99" w:rsidR="001C352C" w:rsidDel="000D70CD" w:rsidRDefault="001C352C">
      <w:pPr>
        <w:rPr>
          <w:ins w:id="6497" w:author="chaniaayulestari@outlook.com" w:date="2021-11-13T15:26:00Z"/>
          <w:del w:id="6498" w:author="Rafi Aziizi" w:date="2021-11-13T18:20:00Z"/>
        </w:rPr>
        <w:pPrChange w:id="6499" w:author="Rafi Aziizi" w:date="2021-11-13T18:20:00Z">
          <w:pPr>
            <w:pStyle w:val="ListParagraph"/>
            <w:ind w:left="426"/>
          </w:pPr>
        </w:pPrChange>
      </w:pPr>
    </w:p>
    <w:p w14:paraId="51FCAE64" w14:textId="1B82B389" w:rsidR="001C352C" w:rsidDel="000D70CD" w:rsidRDefault="001C352C">
      <w:pPr>
        <w:rPr>
          <w:ins w:id="6500" w:author="chaniaayulestari@outlook.com" w:date="2021-11-13T15:26:00Z"/>
          <w:del w:id="6501" w:author="Rafi Aziizi" w:date="2021-11-13T18:20:00Z"/>
        </w:rPr>
        <w:pPrChange w:id="6502" w:author="Rafi Aziizi" w:date="2021-11-13T18:20:00Z">
          <w:pPr>
            <w:pStyle w:val="ListParagraph"/>
            <w:ind w:left="426"/>
          </w:pPr>
        </w:pPrChange>
      </w:pPr>
    </w:p>
    <w:p w14:paraId="5469D84F" w14:textId="002E5847" w:rsidR="001C352C" w:rsidDel="000D70CD" w:rsidRDefault="001C352C">
      <w:pPr>
        <w:rPr>
          <w:ins w:id="6503" w:author="chaniaayulestari@outlook.com" w:date="2021-11-13T15:26:00Z"/>
          <w:del w:id="6504" w:author="Rafi Aziizi" w:date="2021-11-13T18:20:00Z"/>
        </w:rPr>
        <w:pPrChange w:id="6505" w:author="Rafi Aziizi" w:date="2021-11-13T18:20:00Z">
          <w:pPr>
            <w:pStyle w:val="ListParagraph"/>
            <w:ind w:left="426"/>
          </w:pPr>
        </w:pPrChange>
      </w:pPr>
    </w:p>
    <w:p w14:paraId="31DFFB64" w14:textId="0CFD568A" w:rsidR="001C352C" w:rsidDel="000D70CD" w:rsidRDefault="001C352C">
      <w:pPr>
        <w:rPr>
          <w:ins w:id="6506" w:author="chaniaayulestari@outlook.com" w:date="2021-11-13T15:26:00Z"/>
          <w:del w:id="6507" w:author="Rafi Aziizi" w:date="2021-11-13T18:20:00Z"/>
        </w:rPr>
        <w:pPrChange w:id="6508" w:author="Rafi Aziizi" w:date="2021-11-13T18:20:00Z">
          <w:pPr>
            <w:pStyle w:val="ListParagraph"/>
            <w:ind w:left="426"/>
          </w:pPr>
        </w:pPrChange>
      </w:pPr>
    </w:p>
    <w:p w14:paraId="5E47A980" w14:textId="6DEDAF31" w:rsidR="001C352C" w:rsidDel="000D70CD" w:rsidRDefault="001C352C">
      <w:pPr>
        <w:rPr>
          <w:ins w:id="6509" w:author="chaniaayulestari@outlook.com" w:date="2021-11-13T15:26:00Z"/>
          <w:del w:id="6510" w:author="Rafi Aziizi" w:date="2021-11-13T18:20:00Z"/>
        </w:rPr>
        <w:pPrChange w:id="6511" w:author="Rafi Aziizi" w:date="2021-11-13T18:20:00Z">
          <w:pPr>
            <w:pStyle w:val="ListParagraph"/>
            <w:ind w:left="426"/>
          </w:pPr>
        </w:pPrChange>
      </w:pPr>
    </w:p>
    <w:p w14:paraId="3F764BEE" w14:textId="5266E8D2" w:rsidR="001C352C" w:rsidDel="000D70CD" w:rsidRDefault="001C352C">
      <w:pPr>
        <w:rPr>
          <w:ins w:id="6512" w:author="chaniaayulestari@outlook.com" w:date="2021-11-13T15:26:00Z"/>
          <w:del w:id="6513" w:author="Rafi Aziizi" w:date="2021-11-13T18:20:00Z"/>
        </w:rPr>
        <w:pPrChange w:id="6514" w:author="Rafi Aziizi" w:date="2021-11-13T18:20:00Z">
          <w:pPr>
            <w:pStyle w:val="ListParagraph"/>
            <w:ind w:left="426"/>
          </w:pPr>
        </w:pPrChange>
      </w:pPr>
    </w:p>
    <w:p w14:paraId="4A8DD54E" w14:textId="50FE9EEC" w:rsidR="001C352C" w:rsidDel="000D70CD" w:rsidRDefault="001C352C">
      <w:pPr>
        <w:rPr>
          <w:ins w:id="6515" w:author="chaniaayulestari@outlook.com" w:date="2021-11-13T15:26:00Z"/>
          <w:del w:id="6516" w:author="Rafi Aziizi" w:date="2021-11-13T18:20:00Z"/>
        </w:rPr>
        <w:pPrChange w:id="6517" w:author="Rafi Aziizi" w:date="2021-11-13T18:20:00Z">
          <w:pPr>
            <w:pStyle w:val="ListParagraph"/>
            <w:ind w:left="426"/>
          </w:pPr>
        </w:pPrChange>
      </w:pPr>
    </w:p>
    <w:p w14:paraId="40CF3DC3" w14:textId="5323AD62" w:rsidR="001C352C" w:rsidDel="000D70CD" w:rsidRDefault="001C352C">
      <w:pPr>
        <w:rPr>
          <w:ins w:id="6518" w:author="chaniaayulestari@outlook.com" w:date="2021-11-13T15:26:00Z"/>
          <w:del w:id="6519" w:author="Rafi Aziizi" w:date="2021-11-13T18:20:00Z"/>
        </w:rPr>
        <w:pPrChange w:id="6520" w:author="Rafi Aziizi" w:date="2021-11-13T18:20:00Z">
          <w:pPr>
            <w:pStyle w:val="ListParagraph"/>
            <w:ind w:left="426"/>
          </w:pPr>
        </w:pPrChange>
      </w:pPr>
    </w:p>
    <w:p w14:paraId="1F34445E" w14:textId="1ABF66CA" w:rsidR="001C352C" w:rsidDel="000D70CD" w:rsidRDefault="001C352C">
      <w:pPr>
        <w:rPr>
          <w:ins w:id="6521" w:author="chaniaayulestari@outlook.com" w:date="2021-11-13T15:26:00Z"/>
          <w:del w:id="6522" w:author="Rafi Aziizi" w:date="2021-11-13T18:20:00Z"/>
        </w:rPr>
        <w:pPrChange w:id="6523" w:author="Rafi Aziizi" w:date="2021-11-13T18:20:00Z">
          <w:pPr>
            <w:pStyle w:val="ListParagraph"/>
            <w:ind w:left="426"/>
          </w:pPr>
        </w:pPrChange>
      </w:pPr>
    </w:p>
    <w:p w14:paraId="4082EE55" w14:textId="3BD71339" w:rsidR="001C352C" w:rsidDel="000D70CD" w:rsidRDefault="001C352C">
      <w:pPr>
        <w:rPr>
          <w:ins w:id="6524" w:author="chaniaayulestari@outlook.com" w:date="2021-11-13T15:26:00Z"/>
          <w:del w:id="6525" w:author="Rafi Aziizi" w:date="2021-11-13T18:20:00Z"/>
        </w:rPr>
        <w:pPrChange w:id="6526" w:author="Rafi Aziizi" w:date="2021-11-13T18:20:00Z">
          <w:pPr>
            <w:pStyle w:val="ListParagraph"/>
            <w:ind w:left="426"/>
          </w:pPr>
        </w:pPrChange>
      </w:pPr>
    </w:p>
    <w:p w14:paraId="200759DE" w14:textId="754A2BE3" w:rsidR="001C352C" w:rsidDel="000D70CD" w:rsidRDefault="001C352C">
      <w:pPr>
        <w:rPr>
          <w:ins w:id="6527" w:author="chaniaayulestari@outlook.com" w:date="2021-11-13T15:26:00Z"/>
          <w:del w:id="6528" w:author="Rafi Aziizi" w:date="2021-11-13T18:21:00Z"/>
        </w:rPr>
        <w:pPrChange w:id="6529" w:author="Rafi Aziizi" w:date="2021-11-13T18:20:00Z">
          <w:pPr>
            <w:pStyle w:val="ListParagraph"/>
            <w:ind w:left="426"/>
          </w:pPr>
        </w:pPrChange>
      </w:pPr>
    </w:p>
    <w:p w14:paraId="47539331" w14:textId="256AA349" w:rsidR="001C352C" w:rsidDel="000D70CD" w:rsidRDefault="001C352C" w:rsidP="001C352C">
      <w:pPr>
        <w:pStyle w:val="ListParagraph"/>
        <w:ind w:left="426"/>
        <w:rPr>
          <w:ins w:id="6530" w:author="chaniaayulestari@outlook.com" w:date="2021-11-13T16:01:00Z"/>
          <w:del w:id="6531" w:author="Rafi Aziizi" w:date="2021-11-13T18:21:00Z"/>
          <w:b/>
          <w:bCs/>
        </w:rPr>
      </w:pPr>
    </w:p>
    <w:p w14:paraId="0706E111" w14:textId="2DF50FD6" w:rsidR="00B449BC" w:rsidDel="000D70CD" w:rsidRDefault="00B449BC" w:rsidP="001C352C">
      <w:pPr>
        <w:pStyle w:val="ListParagraph"/>
        <w:ind w:left="426"/>
        <w:rPr>
          <w:ins w:id="6532" w:author="chaniaayulestari@outlook.com" w:date="2021-11-13T16:01:00Z"/>
          <w:del w:id="6533" w:author="Rafi Aziizi" w:date="2021-11-13T18:21:00Z"/>
          <w:b/>
          <w:bCs/>
        </w:rPr>
      </w:pPr>
    </w:p>
    <w:p w14:paraId="2D6D433C" w14:textId="3ACD0FA6" w:rsidR="00B449BC" w:rsidRPr="000D70CD" w:rsidDel="001D04A6" w:rsidRDefault="00B449BC">
      <w:pPr>
        <w:rPr>
          <w:ins w:id="6534" w:author="Rafi Aziizi" w:date="2021-11-13T11:30:00Z"/>
          <w:del w:id="6535" w:author="chaniaayulestari@outlook.com" w:date="2021-11-13T20:11:00Z"/>
          <w:b/>
          <w:bCs/>
          <w:rPrChange w:id="6536" w:author="Rafi Aziizi" w:date="2021-11-13T18:21:00Z">
            <w:rPr>
              <w:ins w:id="6537" w:author="Rafi Aziizi" w:date="2021-11-13T11:30:00Z"/>
              <w:del w:id="6538" w:author="chaniaayulestari@outlook.com" w:date="2021-11-13T20:11:00Z"/>
            </w:rPr>
          </w:rPrChange>
        </w:rPr>
        <w:pPrChange w:id="6539" w:author="Rafi Aziizi" w:date="2021-11-13T18:21:00Z">
          <w:pPr>
            <w:pStyle w:val="ListParagraph"/>
            <w:numPr>
              <w:numId w:val="117"/>
            </w:numPr>
            <w:ind w:hanging="360"/>
          </w:pPr>
        </w:pPrChange>
      </w:pPr>
    </w:p>
    <w:p w14:paraId="2E38C906" w14:textId="5E953BEA" w:rsidR="00FF5489" w:rsidRDefault="00B449BC" w:rsidP="004D38D8">
      <w:pPr>
        <w:pStyle w:val="ListParagraph"/>
        <w:numPr>
          <w:ilvl w:val="0"/>
          <w:numId w:val="117"/>
        </w:numPr>
        <w:ind w:left="426"/>
        <w:rPr>
          <w:ins w:id="6540" w:author="chaniaayulestari@outlook.com" w:date="2021-11-13T15:24:00Z"/>
          <w:b/>
          <w:bCs/>
        </w:rPr>
      </w:pPr>
      <w:ins w:id="6541" w:author="chaniaayulestari@outlook.com" w:date="2021-11-13T16:01:00Z">
        <w:del w:id="6542" w:author="Rafi Aziizi" w:date="2021-11-13T18:21:00Z">
          <w:r w:rsidDel="000D70CD">
            <w:rPr>
              <w:noProof/>
            </w:rPr>
            <w:drawing>
              <wp:inline distT="0" distB="0" distL="0" distR="0" wp14:anchorId="4B7003C4" wp14:editId="2A7C8ADE">
                <wp:extent cx="5039995" cy="3910330"/>
                <wp:effectExtent l="0" t="0" r="8255" b="0"/>
                <wp:docPr id="406" name="Picture 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39995" cy="3910330"/>
                        </a:xfrm>
                        <a:prstGeom prst="rect">
                          <a:avLst/>
                        </a:prstGeom>
                        <a:noFill/>
                        <a:ln>
                          <a:noFill/>
                        </a:ln>
                      </pic:spPr>
                    </pic:pic>
                  </a:graphicData>
                </a:graphic>
              </wp:inline>
            </w:drawing>
          </w:r>
        </w:del>
      </w:ins>
      <w:ins w:id="6543" w:author="Rafi Aziizi" w:date="2021-11-13T11:30:00Z">
        <w:r w:rsidR="00FF5489" w:rsidRPr="002040D9">
          <w:rPr>
            <w:b/>
            <w:bCs/>
            <w:rPrChange w:id="6544" w:author="chaniaayulestari@outlook.com" w:date="2021-11-13T15:20:00Z">
              <w:rPr/>
            </w:rPrChange>
          </w:rPr>
          <w:t>Hapus Admi</w:t>
        </w:r>
      </w:ins>
      <w:ins w:id="6545" w:author="Rafi Aziizi" w:date="2021-11-14T09:59:00Z">
        <w:r w:rsidR="007404DC">
          <w:rPr>
            <w:b/>
            <w:bCs/>
          </w:rPr>
          <w:t>n</w:t>
        </w:r>
      </w:ins>
    </w:p>
    <w:p w14:paraId="7B733A1A" w14:textId="77777777" w:rsidR="007404DC" w:rsidRDefault="007404DC">
      <w:pPr>
        <w:keepNext/>
        <w:rPr>
          <w:ins w:id="6546" w:author="Rafi Aziizi" w:date="2021-11-14T09:59:00Z"/>
        </w:rPr>
      </w:pPr>
    </w:p>
    <w:p w14:paraId="1C1A8DC0" w14:textId="2C1D4F2D" w:rsidR="001D04A6" w:rsidRDefault="004628FB">
      <w:pPr>
        <w:keepNext/>
        <w:rPr>
          <w:ins w:id="6547" w:author="chaniaayulestari@outlook.com" w:date="2021-11-13T20:12:00Z"/>
        </w:rPr>
        <w:pPrChange w:id="6548" w:author="chaniaayulestari@outlook.com" w:date="2021-11-13T20:12:00Z">
          <w:pPr/>
        </w:pPrChange>
      </w:pPr>
      <w:ins w:id="6549" w:author="Rafi Aziizi" w:date="2021-11-13T18:21:00Z">
        <w:r>
          <w:rPr>
            <w:noProof/>
          </w:rPr>
          <w:drawing>
            <wp:anchor distT="0" distB="0" distL="114300" distR="114300" simplePos="0" relativeHeight="251602432" behindDoc="1" locked="0" layoutInCell="1" allowOverlap="1" wp14:anchorId="70416D6D" wp14:editId="06E82F68">
              <wp:simplePos x="0" y="0"/>
              <wp:positionH relativeFrom="column">
                <wp:posOffset>-3266</wp:posOffset>
              </wp:positionH>
              <wp:positionV relativeFrom="paragraph">
                <wp:posOffset>13797</wp:posOffset>
              </wp:positionV>
              <wp:extent cx="5039995" cy="3621974"/>
              <wp:effectExtent l="0" t="0" r="0" b="0"/>
              <wp:wrapNone/>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42632" cy="3623869"/>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43C85B1E" w14:textId="77777777" w:rsidR="004628FB" w:rsidRDefault="004628FB" w:rsidP="001D04A6">
      <w:pPr>
        <w:pStyle w:val="Caption"/>
        <w:rPr>
          <w:ins w:id="6550" w:author="chaniaayulestari@outlook.com" w:date="2021-11-13T20:15:00Z"/>
        </w:rPr>
      </w:pPr>
    </w:p>
    <w:p w14:paraId="091930F6" w14:textId="77777777" w:rsidR="004628FB" w:rsidRDefault="004628FB" w:rsidP="001D04A6">
      <w:pPr>
        <w:pStyle w:val="Caption"/>
        <w:rPr>
          <w:ins w:id="6551" w:author="chaniaayulestari@outlook.com" w:date="2021-11-13T20:15:00Z"/>
        </w:rPr>
      </w:pPr>
    </w:p>
    <w:p w14:paraId="64523550" w14:textId="77777777" w:rsidR="004628FB" w:rsidRDefault="004628FB" w:rsidP="001D04A6">
      <w:pPr>
        <w:pStyle w:val="Caption"/>
        <w:rPr>
          <w:ins w:id="6552" w:author="chaniaayulestari@outlook.com" w:date="2021-11-13T20:15:00Z"/>
        </w:rPr>
      </w:pPr>
    </w:p>
    <w:p w14:paraId="254977B6" w14:textId="77777777" w:rsidR="004628FB" w:rsidRDefault="004628FB" w:rsidP="001D04A6">
      <w:pPr>
        <w:pStyle w:val="Caption"/>
        <w:rPr>
          <w:ins w:id="6553" w:author="chaniaayulestari@outlook.com" w:date="2021-11-13T20:15:00Z"/>
        </w:rPr>
      </w:pPr>
    </w:p>
    <w:p w14:paraId="35E8E8B7" w14:textId="77777777" w:rsidR="004628FB" w:rsidRDefault="004628FB" w:rsidP="001D04A6">
      <w:pPr>
        <w:pStyle w:val="Caption"/>
        <w:rPr>
          <w:ins w:id="6554" w:author="chaniaayulestari@outlook.com" w:date="2021-11-13T20:15:00Z"/>
        </w:rPr>
      </w:pPr>
    </w:p>
    <w:p w14:paraId="5397E233" w14:textId="77777777" w:rsidR="004628FB" w:rsidRDefault="004628FB" w:rsidP="001D04A6">
      <w:pPr>
        <w:pStyle w:val="Caption"/>
        <w:rPr>
          <w:ins w:id="6555" w:author="chaniaayulestari@outlook.com" w:date="2021-11-13T20:15:00Z"/>
        </w:rPr>
      </w:pPr>
    </w:p>
    <w:p w14:paraId="60270B20" w14:textId="77777777" w:rsidR="004628FB" w:rsidRDefault="004628FB" w:rsidP="001D04A6">
      <w:pPr>
        <w:pStyle w:val="Caption"/>
        <w:rPr>
          <w:ins w:id="6556" w:author="chaniaayulestari@outlook.com" w:date="2021-11-13T20:15:00Z"/>
        </w:rPr>
      </w:pPr>
    </w:p>
    <w:p w14:paraId="1A66C5E2" w14:textId="77777777" w:rsidR="004628FB" w:rsidRDefault="004628FB" w:rsidP="001D04A6">
      <w:pPr>
        <w:pStyle w:val="Caption"/>
        <w:rPr>
          <w:ins w:id="6557" w:author="chaniaayulestari@outlook.com" w:date="2021-11-13T20:15:00Z"/>
        </w:rPr>
      </w:pPr>
    </w:p>
    <w:p w14:paraId="7964DD0E" w14:textId="77777777" w:rsidR="004628FB" w:rsidRDefault="004628FB" w:rsidP="001D04A6">
      <w:pPr>
        <w:pStyle w:val="Caption"/>
        <w:rPr>
          <w:ins w:id="6558" w:author="chaniaayulestari@outlook.com" w:date="2021-11-13T20:15:00Z"/>
        </w:rPr>
      </w:pPr>
    </w:p>
    <w:p w14:paraId="57A482A1" w14:textId="77777777" w:rsidR="004628FB" w:rsidRDefault="004628FB" w:rsidP="001D04A6">
      <w:pPr>
        <w:pStyle w:val="Caption"/>
        <w:rPr>
          <w:ins w:id="6559" w:author="chaniaayulestari@outlook.com" w:date="2021-11-13T20:15:00Z"/>
        </w:rPr>
      </w:pPr>
    </w:p>
    <w:p w14:paraId="37C260F0" w14:textId="77777777" w:rsidR="004628FB" w:rsidRDefault="004628FB" w:rsidP="001D04A6">
      <w:pPr>
        <w:pStyle w:val="Caption"/>
        <w:rPr>
          <w:ins w:id="6560" w:author="chaniaayulestari@outlook.com" w:date="2021-11-13T20:15:00Z"/>
        </w:rPr>
      </w:pPr>
    </w:p>
    <w:p w14:paraId="213F22E2" w14:textId="77777777" w:rsidR="004628FB" w:rsidRDefault="004628FB" w:rsidP="001D04A6">
      <w:pPr>
        <w:pStyle w:val="Caption"/>
        <w:rPr>
          <w:ins w:id="6561" w:author="chaniaayulestari@outlook.com" w:date="2021-11-13T20:15:00Z"/>
        </w:rPr>
      </w:pPr>
    </w:p>
    <w:p w14:paraId="7CF6D3A1" w14:textId="77777777" w:rsidR="004628FB" w:rsidRDefault="004628FB" w:rsidP="001D04A6">
      <w:pPr>
        <w:pStyle w:val="Caption"/>
        <w:rPr>
          <w:ins w:id="6562" w:author="chaniaayulestari@outlook.com" w:date="2021-11-13T20:15:00Z"/>
        </w:rPr>
      </w:pPr>
    </w:p>
    <w:p w14:paraId="25E832BD" w14:textId="291EC6EB" w:rsidR="00B449BC" w:rsidRDefault="001D04A6">
      <w:pPr>
        <w:pStyle w:val="Caption"/>
        <w:jc w:val="center"/>
        <w:rPr>
          <w:ins w:id="6563" w:author="chaniaayulestari@outlook.com" w:date="2021-11-13T16:02:00Z"/>
          <w:b/>
          <w:bCs/>
        </w:rPr>
        <w:pPrChange w:id="6564" w:author="chaniaayulestari@outlook.com" w:date="2021-11-13T20:15:00Z">
          <w:pPr>
            <w:pStyle w:val="ListParagraph"/>
            <w:ind w:left="426"/>
          </w:pPr>
        </w:pPrChange>
      </w:pPr>
      <w:bookmarkStart w:id="6565" w:name="_Toc87731445"/>
      <w:ins w:id="6566" w:author="chaniaayulestari@outlook.com" w:date="2021-11-13T20:12:00Z">
        <w:r>
          <w:t xml:space="preserve">Gambar 3. </w:t>
        </w:r>
        <w:r>
          <w:fldChar w:fldCharType="begin"/>
        </w:r>
        <w:r>
          <w:instrText xml:space="preserve"> SEQ Gambar___3. \* ARABIC </w:instrText>
        </w:r>
      </w:ins>
      <w:r>
        <w:fldChar w:fldCharType="separate"/>
      </w:r>
      <w:ins w:id="6567" w:author="Rafi Aziizi" w:date="2021-11-15T16:05:00Z">
        <w:r w:rsidR="00BF7B94">
          <w:rPr>
            <w:noProof/>
          </w:rPr>
          <w:t>12</w:t>
        </w:r>
      </w:ins>
      <w:ins w:id="6568" w:author="chaniaayulestari@outlook.com" w:date="2021-11-13T21:25:00Z">
        <w:del w:id="6569" w:author="Rafi Aziizi" w:date="2021-11-14T09:53:00Z">
          <w:r w:rsidR="00B46735" w:rsidDel="00590A19">
            <w:rPr>
              <w:noProof/>
            </w:rPr>
            <w:delText>10</w:delText>
          </w:r>
        </w:del>
      </w:ins>
      <w:ins w:id="6570" w:author="chaniaayulestari@outlook.com" w:date="2021-11-13T20:12:00Z">
        <w:r>
          <w:fldChar w:fldCharType="end"/>
        </w:r>
        <w:r>
          <w:t xml:space="preserve"> </w:t>
        </w:r>
        <w:r w:rsidRPr="003F003E">
          <w:t xml:space="preserve">Sequence Diagram </w:t>
        </w:r>
        <w:r>
          <w:t>Data Admin</w:t>
        </w:r>
      </w:ins>
      <w:bookmarkEnd w:id="6565"/>
    </w:p>
    <w:p w14:paraId="11273D15" w14:textId="1038BCDD" w:rsidR="00B449BC" w:rsidDel="004628FB" w:rsidRDefault="00B449BC">
      <w:pPr>
        <w:rPr>
          <w:del w:id="6571" w:author="Rafi Aziizi" w:date="2021-11-13T18:22:00Z"/>
          <w:b/>
          <w:bCs/>
        </w:rPr>
      </w:pPr>
    </w:p>
    <w:p w14:paraId="53D49F49" w14:textId="1C3209C3" w:rsidR="001C352C" w:rsidDel="000D70CD" w:rsidRDefault="001C352C">
      <w:pPr>
        <w:rPr>
          <w:ins w:id="6572" w:author="chaniaayulestari@outlook.com" w:date="2021-11-13T16:02:00Z"/>
          <w:del w:id="6573" w:author="Rafi Aziizi" w:date="2021-11-13T18:22:00Z"/>
        </w:rPr>
        <w:pPrChange w:id="6574" w:author="Rafi Aziizi" w:date="2021-11-13T18:22:00Z">
          <w:pPr>
            <w:pStyle w:val="ListParagraph"/>
            <w:ind w:left="426"/>
          </w:pPr>
        </w:pPrChange>
      </w:pPr>
    </w:p>
    <w:p w14:paraId="6FF63923" w14:textId="46AD2DCB" w:rsidR="00B449BC" w:rsidDel="000D70CD" w:rsidRDefault="00B449BC">
      <w:pPr>
        <w:rPr>
          <w:ins w:id="6575" w:author="chaniaayulestari@outlook.com" w:date="2021-11-13T16:02:00Z"/>
          <w:del w:id="6576" w:author="Rafi Aziizi" w:date="2021-11-13T18:22:00Z"/>
        </w:rPr>
        <w:pPrChange w:id="6577" w:author="Rafi Aziizi" w:date="2021-11-13T18:22:00Z">
          <w:pPr>
            <w:pStyle w:val="ListParagraph"/>
            <w:ind w:left="426"/>
          </w:pPr>
        </w:pPrChange>
      </w:pPr>
    </w:p>
    <w:p w14:paraId="5188CC25" w14:textId="7CC2A82C" w:rsidR="00B449BC" w:rsidDel="000D70CD" w:rsidRDefault="00B449BC">
      <w:pPr>
        <w:rPr>
          <w:ins w:id="6578" w:author="chaniaayulestari@outlook.com" w:date="2021-11-13T16:02:00Z"/>
          <w:del w:id="6579" w:author="Rafi Aziizi" w:date="2021-11-13T18:22:00Z"/>
        </w:rPr>
        <w:pPrChange w:id="6580" w:author="Rafi Aziizi" w:date="2021-11-13T18:22:00Z">
          <w:pPr>
            <w:pStyle w:val="ListParagraph"/>
            <w:ind w:left="426"/>
          </w:pPr>
        </w:pPrChange>
      </w:pPr>
    </w:p>
    <w:p w14:paraId="6301F63D" w14:textId="52BAA19C" w:rsidR="00B449BC" w:rsidDel="000D70CD" w:rsidRDefault="00B449BC">
      <w:pPr>
        <w:rPr>
          <w:ins w:id="6581" w:author="chaniaayulestari@outlook.com" w:date="2021-11-13T16:02:00Z"/>
          <w:del w:id="6582" w:author="Rafi Aziizi" w:date="2021-11-13T18:22:00Z"/>
        </w:rPr>
        <w:pPrChange w:id="6583" w:author="Rafi Aziizi" w:date="2021-11-13T18:22:00Z">
          <w:pPr>
            <w:pStyle w:val="ListParagraph"/>
            <w:ind w:left="426"/>
          </w:pPr>
        </w:pPrChange>
      </w:pPr>
    </w:p>
    <w:p w14:paraId="73BA460F" w14:textId="5CD6C0CD" w:rsidR="00B449BC" w:rsidDel="000D70CD" w:rsidRDefault="00B449BC">
      <w:pPr>
        <w:rPr>
          <w:ins w:id="6584" w:author="chaniaayulestari@outlook.com" w:date="2021-11-13T16:02:00Z"/>
          <w:del w:id="6585" w:author="Rafi Aziizi" w:date="2021-11-13T18:22:00Z"/>
        </w:rPr>
        <w:pPrChange w:id="6586" w:author="Rafi Aziizi" w:date="2021-11-13T18:22:00Z">
          <w:pPr>
            <w:pStyle w:val="ListParagraph"/>
            <w:ind w:left="426"/>
          </w:pPr>
        </w:pPrChange>
      </w:pPr>
    </w:p>
    <w:p w14:paraId="4ECDBEDD" w14:textId="35AF5E3A" w:rsidR="00B449BC" w:rsidDel="000D70CD" w:rsidRDefault="00B449BC">
      <w:pPr>
        <w:rPr>
          <w:ins w:id="6587" w:author="chaniaayulestari@outlook.com" w:date="2021-11-13T16:02:00Z"/>
          <w:del w:id="6588" w:author="Rafi Aziizi" w:date="2021-11-13T18:22:00Z"/>
        </w:rPr>
        <w:pPrChange w:id="6589" w:author="Rafi Aziizi" w:date="2021-11-13T18:22:00Z">
          <w:pPr>
            <w:pStyle w:val="ListParagraph"/>
            <w:ind w:left="426"/>
          </w:pPr>
        </w:pPrChange>
      </w:pPr>
    </w:p>
    <w:p w14:paraId="565BECAA" w14:textId="23BEA42C" w:rsidR="00B449BC" w:rsidDel="000D70CD" w:rsidRDefault="00B449BC">
      <w:pPr>
        <w:rPr>
          <w:ins w:id="6590" w:author="chaniaayulestari@outlook.com" w:date="2021-11-13T16:02:00Z"/>
          <w:del w:id="6591" w:author="Rafi Aziizi" w:date="2021-11-13T18:22:00Z"/>
        </w:rPr>
        <w:pPrChange w:id="6592" w:author="Rafi Aziizi" w:date="2021-11-13T18:22:00Z">
          <w:pPr>
            <w:pStyle w:val="ListParagraph"/>
            <w:ind w:left="426"/>
          </w:pPr>
        </w:pPrChange>
      </w:pPr>
    </w:p>
    <w:p w14:paraId="68E105B5" w14:textId="63AD024D" w:rsidR="00B449BC" w:rsidDel="000D70CD" w:rsidRDefault="00B449BC">
      <w:pPr>
        <w:rPr>
          <w:ins w:id="6593" w:author="chaniaayulestari@outlook.com" w:date="2021-11-13T16:02:00Z"/>
          <w:del w:id="6594" w:author="Rafi Aziizi" w:date="2021-11-13T18:22:00Z"/>
        </w:rPr>
        <w:pPrChange w:id="6595" w:author="Rafi Aziizi" w:date="2021-11-13T18:22:00Z">
          <w:pPr>
            <w:pStyle w:val="ListParagraph"/>
            <w:ind w:left="426"/>
          </w:pPr>
        </w:pPrChange>
      </w:pPr>
    </w:p>
    <w:p w14:paraId="1F417542" w14:textId="7F3E2766" w:rsidR="00B449BC" w:rsidDel="000D70CD" w:rsidRDefault="00B449BC">
      <w:pPr>
        <w:rPr>
          <w:ins w:id="6596" w:author="chaniaayulestari@outlook.com" w:date="2021-11-13T16:02:00Z"/>
          <w:del w:id="6597" w:author="Rafi Aziizi" w:date="2021-11-13T18:22:00Z"/>
        </w:rPr>
        <w:pPrChange w:id="6598" w:author="Rafi Aziizi" w:date="2021-11-13T18:22:00Z">
          <w:pPr>
            <w:pStyle w:val="ListParagraph"/>
            <w:ind w:left="426"/>
          </w:pPr>
        </w:pPrChange>
      </w:pPr>
    </w:p>
    <w:p w14:paraId="79B31B92" w14:textId="0E7A75AF" w:rsidR="00B449BC" w:rsidDel="000D70CD" w:rsidRDefault="00B449BC">
      <w:pPr>
        <w:rPr>
          <w:ins w:id="6599" w:author="chaniaayulestari@outlook.com" w:date="2021-11-13T16:02:00Z"/>
          <w:del w:id="6600" w:author="Rafi Aziizi" w:date="2021-11-13T18:22:00Z"/>
        </w:rPr>
        <w:pPrChange w:id="6601" w:author="Rafi Aziizi" w:date="2021-11-13T18:22:00Z">
          <w:pPr>
            <w:pStyle w:val="ListParagraph"/>
            <w:ind w:left="426"/>
          </w:pPr>
        </w:pPrChange>
      </w:pPr>
    </w:p>
    <w:p w14:paraId="114131A7" w14:textId="0B017758" w:rsidR="00B449BC" w:rsidDel="000D70CD" w:rsidRDefault="00B449BC">
      <w:pPr>
        <w:rPr>
          <w:ins w:id="6602" w:author="chaniaayulestari@outlook.com" w:date="2021-11-13T16:02:00Z"/>
          <w:del w:id="6603" w:author="Rafi Aziizi" w:date="2021-11-13T18:22:00Z"/>
        </w:rPr>
        <w:pPrChange w:id="6604" w:author="Rafi Aziizi" w:date="2021-11-13T18:22:00Z">
          <w:pPr>
            <w:pStyle w:val="ListParagraph"/>
            <w:ind w:left="426"/>
          </w:pPr>
        </w:pPrChange>
      </w:pPr>
    </w:p>
    <w:p w14:paraId="4C581847" w14:textId="524C2A5B" w:rsidR="00B449BC" w:rsidDel="000D70CD" w:rsidRDefault="00B449BC">
      <w:pPr>
        <w:rPr>
          <w:ins w:id="6605" w:author="chaniaayulestari@outlook.com" w:date="2021-11-13T16:02:00Z"/>
          <w:del w:id="6606" w:author="Rafi Aziizi" w:date="2021-11-13T18:22:00Z"/>
        </w:rPr>
        <w:pPrChange w:id="6607" w:author="Rafi Aziizi" w:date="2021-11-13T18:22:00Z">
          <w:pPr>
            <w:pStyle w:val="ListParagraph"/>
            <w:ind w:left="426"/>
          </w:pPr>
        </w:pPrChange>
      </w:pPr>
    </w:p>
    <w:p w14:paraId="2C51B31A" w14:textId="214741C6" w:rsidR="00B449BC" w:rsidDel="000D70CD" w:rsidRDefault="00B449BC">
      <w:pPr>
        <w:rPr>
          <w:ins w:id="6608" w:author="chaniaayulestari@outlook.com" w:date="2021-11-13T16:02:00Z"/>
          <w:del w:id="6609" w:author="Rafi Aziizi" w:date="2021-11-13T18:22:00Z"/>
        </w:rPr>
        <w:pPrChange w:id="6610" w:author="Rafi Aziizi" w:date="2021-11-13T18:22:00Z">
          <w:pPr>
            <w:pStyle w:val="ListParagraph"/>
            <w:ind w:left="426"/>
          </w:pPr>
        </w:pPrChange>
      </w:pPr>
    </w:p>
    <w:p w14:paraId="54829DFA" w14:textId="2154E531" w:rsidR="00B449BC" w:rsidRPr="000D70CD" w:rsidDel="004628FB" w:rsidRDefault="00B449BC">
      <w:pPr>
        <w:rPr>
          <w:ins w:id="6611" w:author="Rafi Aziizi" w:date="2021-11-13T11:30:00Z"/>
          <w:del w:id="6612" w:author="chaniaayulestari@outlook.com" w:date="2021-11-13T20:16:00Z"/>
          <w:b/>
          <w:bCs/>
          <w:rPrChange w:id="6613" w:author="Rafi Aziizi" w:date="2021-11-13T18:22:00Z">
            <w:rPr>
              <w:ins w:id="6614" w:author="Rafi Aziizi" w:date="2021-11-13T11:30:00Z"/>
              <w:del w:id="6615" w:author="chaniaayulestari@outlook.com" w:date="2021-11-13T20:16:00Z"/>
            </w:rPr>
          </w:rPrChange>
        </w:rPr>
        <w:pPrChange w:id="6616" w:author="Rafi Aziizi" w:date="2021-11-13T18:22:00Z">
          <w:pPr>
            <w:pStyle w:val="ListParagraph"/>
            <w:numPr>
              <w:numId w:val="117"/>
            </w:numPr>
            <w:ind w:hanging="360"/>
          </w:pPr>
        </w:pPrChange>
      </w:pPr>
    </w:p>
    <w:p w14:paraId="283192C7" w14:textId="6F5C8169" w:rsidR="00FF5489" w:rsidRDefault="00B449BC" w:rsidP="004D38D8">
      <w:pPr>
        <w:pStyle w:val="ListParagraph"/>
        <w:numPr>
          <w:ilvl w:val="0"/>
          <w:numId w:val="117"/>
        </w:numPr>
        <w:ind w:left="426"/>
        <w:rPr>
          <w:ins w:id="6617" w:author="chaniaayulestari@outlook.com" w:date="2021-11-13T15:25:00Z"/>
          <w:b/>
          <w:bCs/>
        </w:rPr>
      </w:pPr>
      <w:ins w:id="6618" w:author="chaniaayulestari@outlook.com" w:date="2021-11-13T16:03:00Z">
        <w:del w:id="6619" w:author="Rafi Aziizi" w:date="2021-11-13T18:22:00Z">
          <w:r w:rsidDel="000D70CD">
            <w:rPr>
              <w:noProof/>
            </w:rPr>
            <w:drawing>
              <wp:inline distT="0" distB="0" distL="0" distR="0" wp14:anchorId="3F21B1A2" wp14:editId="146F6A92">
                <wp:extent cx="5039995" cy="2432685"/>
                <wp:effectExtent l="0" t="0" r="8255" b="5715"/>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inline>
            </w:drawing>
          </w:r>
        </w:del>
      </w:ins>
      <w:ins w:id="6620" w:author="Rafi Aziizi" w:date="2021-11-13T11:30:00Z">
        <w:r w:rsidR="00FF5489" w:rsidRPr="002040D9">
          <w:rPr>
            <w:b/>
            <w:bCs/>
            <w:rPrChange w:id="6621" w:author="chaniaayulestari@outlook.com" w:date="2021-11-13T15:20:00Z">
              <w:rPr/>
            </w:rPrChange>
          </w:rPr>
          <w:t>Edit Admin</w:t>
        </w:r>
      </w:ins>
    </w:p>
    <w:p w14:paraId="3E9CAAD9" w14:textId="77777777" w:rsidR="006A1DDD" w:rsidRDefault="000D70CD">
      <w:pPr>
        <w:keepNext/>
        <w:jc w:val="center"/>
        <w:rPr>
          <w:ins w:id="6622" w:author="chaniaayulestari@outlook.com" w:date="2021-11-13T20:18:00Z"/>
        </w:rPr>
      </w:pPr>
      <w:ins w:id="6623" w:author="Rafi Aziizi" w:date="2021-11-13T18:22:00Z">
        <w:r>
          <w:rPr>
            <w:noProof/>
          </w:rPr>
          <w:drawing>
            <wp:inline distT="0" distB="0" distL="0" distR="0" wp14:anchorId="0D124D9E" wp14:editId="115828F3">
              <wp:extent cx="5039995" cy="2432685"/>
              <wp:effectExtent l="0" t="0" r="8255" b="5715"/>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inline>
          </w:drawing>
        </w:r>
      </w:ins>
    </w:p>
    <w:p w14:paraId="49519817" w14:textId="1E29DC4D" w:rsidR="004628FB" w:rsidRDefault="006A1DDD">
      <w:pPr>
        <w:pStyle w:val="Caption"/>
        <w:jc w:val="center"/>
        <w:rPr>
          <w:ins w:id="6624" w:author="chaniaayulestari@outlook.com" w:date="2021-11-13T20:17:00Z"/>
        </w:rPr>
        <w:pPrChange w:id="6625" w:author="chaniaayulestari@outlook.com" w:date="2021-11-13T20:18:00Z">
          <w:pPr>
            <w:jc w:val="center"/>
          </w:pPr>
        </w:pPrChange>
      </w:pPr>
      <w:bookmarkStart w:id="6626" w:name="_Toc87731446"/>
      <w:ins w:id="6627" w:author="chaniaayulestari@outlook.com" w:date="2021-11-13T20:18:00Z">
        <w:r>
          <w:t xml:space="preserve">Gambar 3. </w:t>
        </w:r>
        <w:r>
          <w:fldChar w:fldCharType="begin"/>
        </w:r>
        <w:r>
          <w:instrText xml:space="preserve"> SEQ Gambar___3. \* ARABIC </w:instrText>
        </w:r>
      </w:ins>
      <w:r>
        <w:fldChar w:fldCharType="separate"/>
      </w:r>
      <w:ins w:id="6628" w:author="Rafi Aziizi" w:date="2021-11-15T16:05:00Z">
        <w:r w:rsidR="00BF7B94">
          <w:rPr>
            <w:noProof/>
          </w:rPr>
          <w:t>13</w:t>
        </w:r>
      </w:ins>
      <w:ins w:id="6629" w:author="chaniaayulestari@outlook.com" w:date="2021-11-13T21:25:00Z">
        <w:del w:id="6630" w:author="Rafi Aziizi" w:date="2021-11-14T09:53:00Z">
          <w:r w:rsidR="00B46735" w:rsidDel="00590A19">
            <w:rPr>
              <w:noProof/>
            </w:rPr>
            <w:delText>11</w:delText>
          </w:r>
        </w:del>
      </w:ins>
      <w:ins w:id="6631" w:author="chaniaayulestari@outlook.com" w:date="2021-11-13T20:18:00Z">
        <w:r>
          <w:fldChar w:fldCharType="end"/>
        </w:r>
        <w:r>
          <w:t xml:space="preserve"> </w:t>
        </w:r>
        <w:r w:rsidRPr="006B31BB">
          <w:t>Sequence Diagram</w:t>
        </w:r>
        <w:r>
          <w:t xml:space="preserve"> Edit Data Admin</w:t>
        </w:r>
      </w:ins>
      <w:bookmarkEnd w:id="6626"/>
    </w:p>
    <w:p w14:paraId="752447BB" w14:textId="1736D928" w:rsidR="00B449BC" w:rsidDel="000D70CD" w:rsidRDefault="00B449BC" w:rsidP="001C352C">
      <w:pPr>
        <w:pStyle w:val="ListParagraph"/>
        <w:ind w:left="426"/>
        <w:rPr>
          <w:ins w:id="6632" w:author="chaniaayulestari@outlook.com" w:date="2021-11-13T16:04:00Z"/>
          <w:del w:id="6633" w:author="Rafi Aziizi" w:date="2021-11-13T18:22:00Z"/>
          <w:b/>
          <w:bCs/>
        </w:rPr>
      </w:pPr>
    </w:p>
    <w:p w14:paraId="714820FC" w14:textId="2E3580B7" w:rsidR="00B449BC" w:rsidDel="000D70CD" w:rsidRDefault="00B449BC" w:rsidP="001C352C">
      <w:pPr>
        <w:pStyle w:val="ListParagraph"/>
        <w:ind w:left="426"/>
        <w:rPr>
          <w:ins w:id="6634" w:author="chaniaayulestari@outlook.com" w:date="2021-11-13T16:04:00Z"/>
          <w:del w:id="6635" w:author="Rafi Aziizi" w:date="2021-11-13T18:22:00Z"/>
          <w:b/>
          <w:bCs/>
        </w:rPr>
      </w:pPr>
    </w:p>
    <w:p w14:paraId="641FF3AE" w14:textId="31260EA0" w:rsidR="00FF5489" w:rsidRDefault="00FF5489" w:rsidP="004D38D8">
      <w:pPr>
        <w:pStyle w:val="ListParagraph"/>
        <w:numPr>
          <w:ilvl w:val="0"/>
          <w:numId w:val="117"/>
        </w:numPr>
        <w:ind w:left="426"/>
        <w:rPr>
          <w:ins w:id="6636" w:author="chaniaayulestari@outlook.com" w:date="2021-11-13T15:25:00Z"/>
          <w:b/>
          <w:bCs/>
        </w:rPr>
      </w:pPr>
      <w:ins w:id="6637" w:author="Rafi Aziizi" w:date="2021-11-13T11:30:00Z">
        <w:r w:rsidRPr="002040D9">
          <w:rPr>
            <w:b/>
            <w:bCs/>
            <w:rPrChange w:id="6638" w:author="chaniaayulestari@outlook.com" w:date="2021-11-13T15:20:00Z">
              <w:rPr/>
            </w:rPrChange>
          </w:rPr>
          <w:t>Tambah Admin</w:t>
        </w:r>
      </w:ins>
    </w:p>
    <w:p w14:paraId="30B11FDA" w14:textId="77777777" w:rsidR="006A1DDD" w:rsidRDefault="00642D81">
      <w:pPr>
        <w:keepNext/>
        <w:rPr>
          <w:ins w:id="6639" w:author="chaniaayulestari@outlook.com" w:date="2021-11-13T20:19:00Z"/>
        </w:rPr>
        <w:pPrChange w:id="6640" w:author="chaniaayulestari@outlook.com" w:date="2021-11-13T20:19:00Z">
          <w:pPr/>
        </w:pPrChange>
      </w:pPr>
      <w:ins w:id="6641" w:author="chaniaayulestari@outlook.com" w:date="2021-11-13T15:43:00Z">
        <w:r>
          <w:rPr>
            <w:noProof/>
          </w:rPr>
          <w:lastRenderedPageBreak/>
          <w:drawing>
            <wp:inline distT="0" distB="0" distL="0" distR="0" wp14:anchorId="6FA2FC01" wp14:editId="7E27B7CF">
              <wp:extent cx="5039995" cy="3855720"/>
              <wp:effectExtent l="0" t="0" r="8255" b="0"/>
              <wp:docPr id="400"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039995" cy="3855720"/>
                      </a:xfrm>
                      <a:prstGeom prst="rect">
                        <a:avLst/>
                      </a:prstGeom>
                      <a:noFill/>
                      <a:ln>
                        <a:noFill/>
                      </a:ln>
                    </pic:spPr>
                  </pic:pic>
                </a:graphicData>
              </a:graphic>
            </wp:inline>
          </w:drawing>
        </w:r>
      </w:ins>
    </w:p>
    <w:p w14:paraId="4AEDF4EF" w14:textId="692DF324" w:rsidR="00642D81" w:rsidDel="007404DC" w:rsidRDefault="006A1DDD">
      <w:pPr>
        <w:pStyle w:val="Caption"/>
        <w:jc w:val="center"/>
        <w:rPr>
          <w:ins w:id="6642" w:author="chaniaayulestari@outlook.com" w:date="2021-11-13T15:44:00Z"/>
          <w:del w:id="6643" w:author="Rafi Aziizi" w:date="2021-11-14T09:59:00Z"/>
          <w:b/>
          <w:bCs/>
        </w:rPr>
        <w:pPrChange w:id="6644" w:author="chaniaayulestari@outlook.com" w:date="2021-11-13T20:19:00Z">
          <w:pPr/>
        </w:pPrChange>
      </w:pPr>
      <w:bookmarkStart w:id="6645" w:name="_Toc87731447"/>
      <w:ins w:id="6646" w:author="chaniaayulestari@outlook.com" w:date="2021-11-13T20:19:00Z">
        <w:r>
          <w:t xml:space="preserve">Gambar 3. </w:t>
        </w:r>
        <w:r>
          <w:rPr>
            <w:i w:val="0"/>
            <w:iCs w:val="0"/>
          </w:rPr>
          <w:fldChar w:fldCharType="begin"/>
        </w:r>
        <w:r>
          <w:instrText xml:space="preserve"> SEQ Gambar___3. \* ARABIC </w:instrText>
        </w:r>
      </w:ins>
      <w:r>
        <w:rPr>
          <w:i w:val="0"/>
          <w:iCs w:val="0"/>
        </w:rPr>
        <w:fldChar w:fldCharType="separate"/>
      </w:r>
      <w:ins w:id="6647" w:author="Rafi Aziizi" w:date="2021-11-15T16:05:00Z">
        <w:r w:rsidR="00BF7B94">
          <w:rPr>
            <w:noProof/>
          </w:rPr>
          <w:t>14</w:t>
        </w:r>
      </w:ins>
      <w:ins w:id="6648" w:author="chaniaayulestari@outlook.com" w:date="2021-11-13T21:25:00Z">
        <w:del w:id="6649" w:author="Rafi Aziizi" w:date="2021-11-14T09:53:00Z">
          <w:r w:rsidR="00B46735" w:rsidDel="00590A19">
            <w:rPr>
              <w:noProof/>
            </w:rPr>
            <w:delText>12</w:delText>
          </w:r>
        </w:del>
      </w:ins>
      <w:ins w:id="6650" w:author="chaniaayulestari@outlook.com" w:date="2021-11-13T20:19:00Z">
        <w:r>
          <w:rPr>
            <w:i w:val="0"/>
            <w:iCs w:val="0"/>
          </w:rPr>
          <w:fldChar w:fldCharType="end"/>
        </w:r>
        <w:r>
          <w:t xml:space="preserve"> </w:t>
        </w:r>
        <w:r w:rsidRPr="00820241">
          <w:t xml:space="preserve">Sequence Diagram </w:t>
        </w:r>
        <w:r>
          <w:t>Tambah Data Admin</w:t>
        </w:r>
      </w:ins>
      <w:bookmarkEnd w:id="6645"/>
    </w:p>
    <w:p w14:paraId="417BF347" w14:textId="7828466E" w:rsidR="00642D81" w:rsidDel="006A1DDD" w:rsidRDefault="00642D81" w:rsidP="001C352C">
      <w:pPr>
        <w:rPr>
          <w:del w:id="6651" w:author="Rafi Aziizi" w:date="2021-11-13T18:23:00Z"/>
          <w:b/>
          <w:bCs/>
        </w:rPr>
      </w:pPr>
    </w:p>
    <w:p w14:paraId="3C22DDBA" w14:textId="20A0F47A" w:rsidR="006A1DDD" w:rsidDel="007404DC" w:rsidRDefault="006A1DDD" w:rsidP="001C352C">
      <w:pPr>
        <w:rPr>
          <w:ins w:id="6652" w:author="chaniaayulestari@outlook.com" w:date="2021-11-13T20:18:00Z"/>
          <w:del w:id="6653" w:author="Rafi Aziizi" w:date="2021-11-14T09:59:00Z"/>
          <w:b/>
          <w:bCs/>
        </w:rPr>
      </w:pPr>
    </w:p>
    <w:p w14:paraId="59CF9FDF" w14:textId="0D3506A8" w:rsidR="006A1DDD" w:rsidDel="007404DC" w:rsidRDefault="006A1DDD" w:rsidP="001C352C">
      <w:pPr>
        <w:rPr>
          <w:ins w:id="6654" w:author="chaniaayulestari@outlook.com" w:date="2021-11-13T20:18:00Z"/>
          <w:del w:id="6655" w:author="Rafi Aziizi" w:date="2021-11-14T09:59:00Z"/>
          <w:b/>
          <w:bCs/>
        </w:rPr>
      </w:pPr>
    </w:p>
    <w:p w14:paraId="464D09F0" w14:textId="77777777" w:rsidR="006A1DDD" w:rsidRDefault="006A1DDD">
      <w:pPr>
        <w:pStyle w:val="Caption"/>
        <w:jc w:val="center"/>
        <w:rPr>
          <w:ins w:id="6656" w:author="chaniaayulestari@outlook.com" w:date="2021-11-13T20:18:00Z"/>
        </w:rPr>
        <w:pPrChange w:id="6657" w:author="Rafi Aziizi" w:date="2021-11-14T09:59:00Z">
          <w:pPr/>
        </w:pPrChange>
      </w:pPr>
    </w:p>
    <w:p w14:paraId="27E058F1" w14:textId="15F7DA47" w:rsidR="00642D81" w:rsidDel="000D70CD" w:rsidRDefault="00642D81" w:rsidP="001C352C">
      <w:pPr>
        <w:rPr>
          <w:ins w:id="6658" w:author="chaniaayulestari@outlook.com" w:date="2021-11-13T15:44:00Z"/>
          <w:del w:id="6659" w:author="Rafi Aziizi" w:date="2021-11-13T18:23:00Z"/>
          <w:b/>
          <w:bCs/>
        </w:rPr>
      </w:pPr>
    </w:p>
    <w:p w14:paraId="54A78F4C" w14:textId="607D9DB9" w:rsidR="00642D81" w:rsidDel="000D70CD" w:rsidRDefault="00642D81" w:rsidP="001C352C">
      <w:pPr>
        <w:rPr>
          <w:ins w:id="6660" w:author="chaniaayulestari@outlook.com" w:date="2021-11-13T15:44:00Z"/>
          <w:del w:id="6661" w:author="Rafi Aziizi" w:date="2021-11-13T18:23:00Z"/>
          <w:b/>
          <w:bCs/>
        </w:rPr>
      </w:pPr>
    </w:p>
    <w:p w14:paraId="6BABDFF6" w14:textId="4E18AA6F" w:rsidR="00642D81" w:rsidDel="000D70CD" w:rsidRDefault="00642D81" w:rsidP="001C352C">
      <w:pPr>
        <w:rPr>
          <w:ins w:id="6662" w:author="chaniaayulestari@outlook.com" w:date="2021-11-13T15:44:00Z"/>
          <w:del w:id="6663" w:author="Rafi Aziizi" w:date="2021-11-13T18:23:00Z"/>
          <w:b/>
          <w:bCs/>
        </w:rPr>
      </w:pPr>
    </w:p>
    <w:p w14:paraId="2EBD7427" w14:textId="234F3134" w:rsidR="00642D81" w:rsidDel="000D70CD" w:rsidRDefault="00642D81" w:rsidP="001C352C">
      <w:pPr>
        <w:rPr>
          <w:ins w:id="6664" w:author="chaniaayulestari@outlook.com" w:date="2021-11-13T15:44:00Z"/>
          <w:del w:id="6665" w:author="Rafi Aziizi" w:date="2021-11-13T18:23:00Z"/>
          <w:b/>
          <w:bCs/>
        </w:rPr>
      </w:pPr>
    </w:p>
    <w:p w14:paraId="53FE4407" w14:textId="301F594E" w:rsidR="00642D81" w:rsidDel="000D70CD" w:rsidRDefault="00642D81" w:rsidP="001C352C">
      <w:pPr>
        <w:rPr>
          <w:ins w:id="6666" w:author="chaniaayulestari@outlook.com" w:date="2021-11-13T15:44:00Z"/>
          <w:del w:id="6667" w:author="Rafi Aziizi" w:date="2021-11-13T18:23:00Z"/>
          <w:b/>
          <w:bCs/>
        </w:rPr>
      </w:pPr>
    </w:p>
    <w:p w14:paraId="68037DAD" w14:textId="3DB1CEC4" w:rsidR="00642D81" w:rsidDel="000D70CD" w:rsidRDefault="00642D81" w:rsidP="001C352C">
      <w:pPr>
        <w:rPr>
          <w:ins w:id="6668" w:author="chaniaayulestari@outlook.com" w:date="2021-11-13T15:44:00Z"/>
          <w:del w:id="6669" w:author="Rafi Aziizi" w:date="2021-11-13T18:23:00Z"/>
          <w:b/>
          <w:bCs/>
        </w:rPr>
      </w:pPr>
    </w:p>
    <w:p w14:paraId="3AEF2160" w14:textId="69560F57" w:rsidR="00642D81" w:rsidDel="000D70CD" w:rsidRDefault="00642D81" w:rsidP="001C352C">
      <w:pPr>
        <w:rPr>
          <w:ins w:id="6670" w:author="chaniaayulestari@outlook.com" w:date="2021-11-13T15:45:00Z"/>
          <w:del w:id="6671" w:author="Rafi Aziizi" w:date="2021-11-13T18:23:00Z"/>
          <w:b/>
          <w:bCs/>
        </w:rPr>
      </w:pPr>
    </w:p>
    <w:p w14:paraId="79D308F5" w14:textId="25976A27" w:rsidR="00642D81" w:rsidDel="000D70CD" w:rsidRDefault="00642D81" w:rsidP="001C352C">
      <w:pPr>
        <w:rPr>
          <w:ins w:id="6672" w:author="chaniaayulestari@outlook.com" w:date="2021-11-13T15:45:00Z"/>
          <w:del w:id="6673" w:author="Rafi Aziizi" w:date="2021-11-13T18:23:00Z"/>
          <w:b/>
          <w:bCs/>
        </w:rPr>
      </w:pPr>
    </w:p>
    <w:p w14:paraId="48326E13" w14:textId="3CD02313" w:rsidR="00642D81" w:rsidDel="000D70CD" w:rsidRDefault="00642D81" w:rsidP="001C352C">
      <w:pPr>
        <w:rPr>
          <w:ins w:id="6674" w:author="chaniaayulestari@outlook.com" w:date="2021-11-13T15:45:00Z"/>
          <w:del w:id="6675" w:author="Rafi Aziizi" w:date="2021-11-13T18:23:00Z"/>
          <w:b/>
          <w:bCs/>
        </w:rPr>
      </w:pPr>
    </w:p>
    <w:p w14:paraId="3FB002DD" w14:textId="17DE5FA1" w:rsidR="00642D81" w:rsidDel="000D70CD" w:rsidRDefault="00642D81" w:rsidP="001C352C">
      <w:pPr>
        <w:rPr>
          <w:ins w:id="6676" w:author="chaniaayulestari@outlook.com" w:date="2021-11-13T15:45:00Z"/>
          <w:del w:id="6677" w:author="Rafi Aziizi" w:date="2021-11-13T18:23:00Z"/>
          <w:b/>
          <w:bCs/>
        </w:rPr>
      </w:pPr>
    </w:p>
    <w:p w14:paraId="3AE4CDF7" w14:textId="49076127" w:rsidR="00642D81" w:rsidDel="000D70CD" w:rsidRDefault="00642D81" w:rsidP="001C352C">
      <w:pPr>
        <w:rPr>
          <w:ins w:id="6678" w:author="chaniaayulestari@outlook.com" w:date="2021-11-13T15:45:00Z"/>
          <w:del w:id="6679" w:author="Rafi Aziizi" w:date="2021-11-13T18:23:00Z"/>
          <w:b/>
          <w:bCs/>
        </w:rPr>
      </w:pPr>
    </w:p>
    <w:p w14:paraId="7FAA0998" w14:textId="3B2701D1" w:rsidR="00642D81" w:rsidDel="000D70CD" w:rsidRDefault="00642D81" w:rsidP="001C352C">
      <w:pPr>
        <w:rPr>
          <w:ins w:id="6680" w:author="chaniaayulestari@outlook.com" w:date="2021-11-13T15:45:00Z"/>
          <w:del w:id="6681" w:author="Rafi Aziizi" w:date="2021-11-13T18:23:00Z"/>
          <w:b/>
          <w:bCs/>
        </w:rPr>
      </w:pPr>
    </w:p>
    <w:p w14:paraId="1560959D" w14:textId="6B4932C7" w:rsidR="00642D81" w:rsidDel="00936E48" w:rsidRDefault="00642D81" w:rsidP="001C352C">
      <w:pPr>
        <w:rPr>
          <w:ins w:id="6682" w:author="chaniaayulestari@outlook.com" w:date="2021-11-13T15:46:00Z"/>
          <w:del w:id="6683" w:author="chaniaayulestari@outlook.com" w:date="2021-11-14T02:12:00Z"/>
          <w:b/>
          <w:bCs/>
        </w:rPr>
      </w:pPr>
    </w:p>
    <w:p w14:paraId="7BEC6C1D" w14:textId="22D31E86" w:rsidR="00642D81" w:rsidRPr="001C352C" w:rsidDel="00642D81" w:rsidRDefault="000749AF">
      <w:pPr>
        <w:rPr>
          <w:ins w:id="6684" w:author="Rafi Aziizi" w:date="2021-11-13T11:37:00Z"/>
          <w:del w:id="6685" w:author="chaniaayulestari@outlook.com" w:date="2021-11-13T15:45:00Z"/>
          <w:b/>
          <w:bCs/>
          <w:rPrChange w:id="6686" w:author="chaniaayulestari@outlook.com" w:date="2021-11-13T15:25:00Z">
            <w:rPr>
              <w:ins w:id="6687" w:author="Rafi Aziizi" w:date="2021-11-13T11:37:00Z"/>
              <w:del w:id="6688" w:author="chaniaayulestari@outlook.com" w:date="2021-11-13T15:45:00Z"/>
            </w:rPr>
          </w:rPrChange>
        </w:rPr>
        <w:pPrChange w:id="6689" w:author="chaniaayulestari@outlook.com" w:date="2021-11-13T15:25:00Z">
          <w:pPr>
            <w:pStyle w:val="ListParagraph"/>
            <w:numPr>
              <w:numId w:val="117"/>
            </w:numPr>
            <w:ind w:hanging="360"/>
          </w:pPr>
        </w:pPrChange>
      </w:pPr>
      <w:ins w:id="6690" w:author="chaniaayulestari@outlook.com" w:date="2021-11-13T16:05:00Z">
        <w:del w:id="6691" w:author="Rafi Aziizi" w:date="2021-11-13T18:23:00Z">
          <w:r w:rsidDel="000D70CD">
            <w:rPr>
              <w:noProof/>
            </w:rPr>
            <w:drawing>
              <wp:anchor distT="0" distB="0" distL="114300" distR="114300" simplePos="0" relativeHeight="251613696" behindDoc="1" locked="0" layoutInCell="1" allowOverlap="1" wp14:anchorId="4ACDAE67" wp14:editId="54C36F9E">
                <wp:simplePos x="0" y="0"/>
                <wp:positionH relativeFrom="margin">
                  <wp:align>right</wp:align>
                </wp:positionH>
                <wp:positionV relativeFrom="paragraph">
                  <wp:posOffset>206375</wp:posOffset>
                </wp:positionV>
                <wp:extent cx="5039995" cy="3709670"/>
                <wp:effectExtent l="0" t="0" r="8255" b="5080"/>
                <wp:wrapNone/>
                <wp:docPr id="410" name="Picture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039995" cy="3709670"/>
                        </a:xfrm>
                        <a:prstGeom prst="rect">
                          <a:avLst/>
                        </a:prstGeom>
                        <a:noFill/>
                        <a:ln>
                          <a:noFill/>
                        </a:ln>
                      </pic:spPr>
                    </pic:pic>
                  </a:graphicData>
                </a:graphic>
                <wp14:sizeRelH relativeFrom="page">
                  <wp14:pctWidth>0</wp14:pctWidth>
                </wp14:sizeRelH>
                <wp14:sizeRelV relativeFrom="page">
                  <wp14:pctHeight>0</wp14:pctHeight>
                </wp14:sizeRelV>
              </wp:anchor>
            </w:drawing>
          </w:r>
        </w:del>
      </w:ins>
    </w:p>
    <w:p w14:paraId="7E963723" w14:textId="3A03B958" w:rsidR="00FF5489" w:rsidRDefault="00FF5489" w:rsidP="004D38D8">
      <w:pPr>
        <w:pStyle w:val="ListParagraph"/>
        <w:numPr>
          <w:ilvl w:val="0"/>
          <w:numId w:val="117"/>
        </w:numPr>
        <w:ind w:left="426"/>
        <w:rPr>
          <w:ins w:id="6692" w:author="chaniaayulestari@outlook.com" w:date="2021-11-13T16:04:00Z"/>
          <w:b/>
          <w:bCs/>
        </w:rPr>
      </w:pPr>
      <w:ins w:id="6693" w:author="Rafi Aziizi" w:date="2021-11-13T11:37:00Z">
        <w:r w:rsidRPr="002040D9">
          <w:rPr>
            <w:b/>
            <w:bCs/>
            <w:rPrChange w:id="6694" w:author="chaniaayulestari@outlook.com" w:date="2021-11-13T15:20:00Z">
              <w:rPr/>
            </w:rPrChange>
          </w:rPr>
          <w:t>Lihat Profile Admin</w:t>
        </w:r>
      </w:ins>
    </w:p>
    <w:p w14:paraId="29556294" w14:textId="77777777" w:rsidR="006A1DDD" w:rsidRDefault="000D70CD">
      <w:pPr>
        <w:keepNext/>
        <w:ind w:left="66"/>
        <w:rPr>
          <w:ins w:id="6695" w:author="chaniaayulestari@outlook.com" w:date="2021-11-13T20:19:00Z"/>
        </w:rPr>
        <w:pPrChange w:id="6696" w:author="chaniaayulestari@outlook.com" w:date="2021-11-13T20:19:00Z">
          <w:pPr>
            <w:ind w:left="66"/>
          </w:pPr>
        </w:pPrChange>
      </w:pPr>
      <w:ins w:id="6697" w:author="Rafi Aziizi" w:date="2021-11-13T18:23:00Z">
        <w:r>
          <w:rPr>
            <w:noProof/>
          </w:rPr>
          <w:drawing>
            <wp:inline distT="0" distB="0" distL="0" distR="0" wp14:anchorId="0D139437" wp14:editId="689DDE22">
              <wp:extent cx="5035137" cy="3390900"/>
              <wp:effectExtent l="0" t="0" r="0" b="0"/>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062768" cy="3409508"/>
                      </a:xfrm>
                      <a:prstGeom prst="rect">
                        <a:avLst/>
                      </a:prstGeom>
                      <a:noFill/>
                      <a:ln>
                        <a:noFill/>
                      </a:ln>
                    </pic:spPr>
                  </pic:pic>
                </a:graphicData>
              </a:graphic>
            </wp:inline>
          </w:drawing>
        </w:r>
      </w:ins>
    </w:p>
    <w:p w14:paraId="3BEA2854" w14:textId="14968E77" w:rsidR="00B449BC" w:rsidRPr="00B449BC" w:rsidRDefault="006A1DDD">
      <w:pPr>
        <w:pStyle w:val="Caption"/>
        <w:jc w:val="center"/>
        <w:rPr>
          <w:ins w:id="6698" w:author="chaniaayulestari@outlook.com" w:date="2021-11-13T15:25:00Z"/>
          <w:b/>
          <w:bCs/>
          <w:rPrChange w:id="6699" w:author="chaniaayulestari@outlook.com" w:date="2021-11-13T16:04:00Z">
            <w:rPr>
              <w:ins w:id="6700" w:author="chaniaayulestari@outlook.com" w:date="2021-11-13T15:25:00Z"/>
            </w:rPr>
          </w:rPrChange>
        </w:rPr>
        <w:pPrChange w:id="6701" w:author="chaniaayulestari@outlook.com" w:date="2021-11-13T20:19:00Z">
          <w:pPr>
            <w:pStyle w:val="ListParagraph"/>
            <w:numPr>
              <w:numId w:val="117"/>
            </w:numPr>
            <w:ind w:left="426" w:hanging="360"/>
          </w:pPr>
        </w:pPrChange>
      </w:pPr>
      <w:bookmarkStart w:id="6702" w:name="_Toc87731448"/>
      <w:ins w:id="6703" w:author="chaniaayulestari@outlook.com" w:date="2021-11-13T20:19:00Z">
        <w:r>
          <w:t xml:space="preserve">Gambar 3. </w:t>
        </w:r>
        <w:r>
          <w:fldChar w:fldCharType="begin"/>
        </w:r>
        <w:r>
          <w:instrText xml:space="preserve"> SEQ Gambar___3. \* ARABIC </w:instrText>
        </w:r>
      </w:ins>
      <w:r>
        <w:fldChar w:fldCharType="separate"/>
      </w:r>
      <w:ins w:id="6704" w:author="Rafi Aziizi" w:date="2021-11-15T16:05:00Z">
        <w:r w:rsidR="00BF7B94">
          <w:rPr>
            <w:noProof/>
          </w:rPr>
          <w:t>15</w:t>
        </w:r>
      </w:ins>
      <w:ins w:id="6705" w:author="chaniaayulestari@outlook.com" w:date="2021-11-13T21:25:00Z">
        <w:del w:id="6706" w:author="Rafi Aziizi" w:date="2021-11-14T09:53:00Z">
          <w:r w:rsidR="00B46735" w:rsidDel="00590A19">
            <w:rPr>
              <w:noProof/>
            </w:rPr>
            <w:delText>13</w:delText>
          </w:r>
        </w:del>
      </w:ins>
      <w:ins w:id="6707" w:author="chaniaayulestari@outlook.com" w:date="2021-11-13T20:19:00Z">
        <w:r>
          <w:fldChar w:fldCharType="end"/>
        </w:r>
        <w:r>
          <w:t xml:space="preserve"> </w:t>
        </w:r>
        <w:r w:rsidRPr="00380F32">
          <w:t>Sequence Diagram</w:t>
        </w:r>
        <w:r>
          <w:t xml:space="preserve"> Lihat Profile Admin</w:t>
        </w:r>
      </w:ins>
      <w:bookmarkEnd w:id="6702"/>
    </w:p>
    <w:p w14:paraId="7116B5A8" w14:textId="4A9F4C24" w:rsidR="001C352C" w:rsidDel="000D70CD" w:rsidRDefault="001C352C" w:rsidP="00642D81">
      <w:pPr>
        <w:rPr>
          <w:ins w:id="6708" w:author="chaniaayulestari@outlook.com" w:date="2021-11-13T16:05:00Z"/>
          <w:del w:id="6709" w:author="Rafi Aziizi" w:date="2021-11-13T18:23:00Z"/>
          <w:b/>
          <w:bCs/>
        </w:rPr>
      </w:pPr>
    </w:p>
    <w:p w14:paraId="19BF18A2" w14:textId="6C4E5C59" w:rsidR="000749AF" w:rsidDel="000D70CD" w:rsidRDefault="000749AF" w:rsidP="00642D81">
      <w:pPr>
        <w:rPr>
          <w:ins w:id="6710" w:author="chaniaayulestari@outlook.com" w:date="2021-11-13T16:05:00Z"/>
          <w:del w:id="6711" w:author="Rafi Aziizi" w:date="2021-11-13T18:23:00Z"/>
          <w:b/>
          <w:bCs/>
        </w:rPr>
      </w:pPr>
    </w:p>
    <w:p w14:paraId="2C656426" w14:textId="1539BCC5" w:rsidR="000749AF" w:rsidDel="000D70CD" w:rsidRDefault="000749AF" w:rsidP="00642D81">
      <w:pPr>
        <w:rPr>
          <w:ins w:id="6712" w:author="chaniaayulestari@outlook.com" w:date="2021-11-13T16:05:00Z"/>
          <w:del w:id="6713" w:author="Rafi Aziizi" w:date="2021-11-13T18:23:00Z"/>
          <w:b/>
          <w:bCs/>
        </w:rPr>
      </w:pPr>
    </w:p>
    <w:p w14:paraId="027DDF6E" w14:textId="630B7D8C" w:rsidR="000749AF" w:rsidDel="000D70CD" w:rsidRDefault="000749AF" w:rsidP="00642D81">
      <w:pPr>
        <w:rPr>
          <w:ins w:id="6714" w:author="chaniaayulestari@outlook.com" w:date="2021-11-13T16:05:00Z"/>
          <w:del w:id="6715" w:author="Rafi Aziizi" w:date="2021-11-13T18:23:00Z"/>
          <w:b/>
          <w:bCs/>
        </w:rPr>
      </w:pPr>
    </w:p>
    <w:p w14:paraId="0CE3C778" w14:textId="4ADC559A" w:rsidR="000749AF" w:rsidDel="000D70CD" w:rsidRDefault="000749AF" w:rsidP="00642D81">
      <w:pPr>
        <w:rPr>
          <w:ins w:id="6716" w:author="chaniaayulestari@outlook.com" w:date="2021-11-13T16:05:00Z"/>
          <w:del w:id="6717" w:author="Rafi Aziizi" w:date="2021-11-13T18:23:00Z"/>
          <w:b/>
          <w:bCs/>
        </w:rPr>
      </w:pPr>
    </w:p>
    <w:p w14:paraId="45E5AB38" w14:textId="01CCC473" w:rsidR="000749AF" w:rsidDel="000D70CD" w:rsidRDefault="000749AF" w:rsidP="00642D81">
      <w:pPr>
        <w:rPr>
          <w:ins w:id="6718" w:author="chaniaayulestari@outlook.com" w:date="2021-11-13T16:05:00Z"/>
          <w:del w:id="6719" w:author="Rafi Aziizi" w:date="2021-11-13T18:23:00Z"/>
          <w:b/>
          <w:bCs/>
        </w:rPr>
      </w:pPr>
    </w:p>
    <w:p w14:paraId="1DBFCF30" w14:textId="2799188A" w:rsidR="000749AF" w:rsidDel="000D70CD" w:rsidRDefault="000749AF" w:rsidP="00642D81">
      <w:pPr>
        <w:rPr>
          <w:ins w:id="6720" w:author="chaniaayulestari@outlook.com" w:date="2021-11-13T16:05:00Z"/>
          <w:del w:id="6721" w:author="Rafi Aziizi" w:date="2021-11-13T18:23:00Z"/>
          <w:b/>
          <w:bCs/>
        </w:rPr>
      </w:pPr>
    </w:p>
    <w:p w14:paraId="5273E6B7" w14:textId="374F38C8" w:rsidR="000749AF" w:rsidDel="000D70CD" w:rsidRDefault="000749AF" w:rsidP="00642D81">
      <w:pPr>
        <w:rPr>
          <w:ins w:id="6722" w:author="chaniaayulestari@outlook.com" w:date="2021-11-13T16:05:00Z"/>
          <w:del w:id="6723" w:author="Rafi Aziizi" w:date="2021-11-13T18:23:00Z"/>
          <w:b/>
          <w:bCs/>
        </w:rPr>
      </w:pPr>
    </w:p>
    <w:p w14:paraId="5CD7A958" w14:textId="7542288B" w:rsidR="000749AF" w:rsidDel="000D70CD" w:rsidRDefault="000749AF" w:rsidP="00642D81">
      <w:pPr>
        <w:rPr>
          <w:ins w:id="6724" w:author="chaniaayulestari@outlook.com" w:date="2021-11-13T16:05:00Z"/>
          <w:del w:id="6725" w:author="Rafi Aziizi" w:date="2021-11-13T18:23:00Z"/>
          <w:b/>
          <w:bCs/>
        </w:rPr>
      </w:pPr>
    </w:p>
    <w:p w14:paraId="089F03E1" w14:textId="061A5F2D" w:rsidR="000749AF" w:rsidDel="000D70CD" w:rsidRDefault="000749AF" w:rsidP="00642D81">
      <w:pPr>
        <w:rPr>
          <w:ins w:id="6726" w:author="chaniaayulestari@outlook.com" w:date="2021-11-13T16:05:00Z"/>
          <w:del w:id="6727" w:author="Rafi Aziizi" w:date="2021-11-13T18:23:00Z"/>
          <w:b/>
          <w:bCs/>
        </w:rPr>
      </w:pPr>
    </w:p>
    <w:p w14:paraId="45856DEC" w14:textId="3CC1EC6F" w:rsidR="000749AF" w:rsidDel="000D70CD" w:rsidRDefault="000749AF" w:rsidP="00642D81">
      <w:pPr>
        <w:rPr>
          <w:ins w:id="6728" w:author="chaniaayulestari@outlook.com" w:date="2021-11-13T16:05:00Z"/>
          <w:del w:id="6729" w:author="Rafi Aziizi" w:date="2021-11-13T18:23:00Z"/>
          <w:b/>
          <w:bCs/>
        </w:rPr>
      </w:pPr>
    </w:p>
    <w:p w14:paraId="0B5D67FD" w14:textId="769822CE" w:rsidR="000749AF" w:rsidDel="000D70CD" w:rsidRDefault="000749AF" w:rsidP="00642D81">
      <w:pPr>
        <w:rPr>
          <w:ins w:id="6730" w:author="chaniaayulestari@outlook.com" w:date="2021-11-13T16:06:00Z"/>
          <w:del w:id="6731" w:author="Rafi Aziizi" w:date="2021-11-13T18:23:00Z"/>
          <w:b/>
          <w:bCs/>
        </w:rPr>
      </w:pPr>
    </w:p>
    <w:p w14:paraId="41CFB849" w14:textId="03ACEC03" w:rsidR="000749AF" w:rsidRPr="00642D81" w:rsidDel="006A1DDD" w:rsidRDefault="000749AF">
      <w:pPr>
        <w:rPr>
          <w:ins w:id="6732" w:author="Rafi Aziizi" w:date="2021-11-13T11:30:00Z"/>
          <w:del w:id="6733" w:author="chaniaayulestari@outlook.com" w:date="2021-11-13T20:19:00Z"/>
          <w:b/>
          <w:bCs/>
          <w:rPrChange w:id="6734" w:author="chaniaayulestari@outlook.com" w:date="2021-11-13T15:43:00Z">
            <w:rPr>
              <w:ins w:id="6735" w:author="Rafi Aziizi" w:date="2021-11-13T11:30:00Z"/>
              <w:del w:id="6736" w:author="chaniaayulestari@outlook.com" w:date="2021-11-13T20:19:00Z"/>
            </w:rPr>
          </w:rPrChange>
        </w:rPr>
        <w:pPrChange w:id="6737" w:author="chaniaayulestari@outlook.com" w:date="2021-11-13T15:43:00Z">
          <w:pPr>
            <w:pStyle w:val="ListParagraph"/>
          </w:pPr>
        </w:pPrChange>
      </w:pPr>
    </w:p>
    <w:p w14:paraId="319160BD" w14:textId="21DEFEE6" w:rsidR="00194DFD" w:rsidRPr="00FF5489" w:rsidDel="001D69DE" w:rsidRDefault="00194DFD">
      <w:pPr>
        <w:rPr>
          <w:del w:id="6738" w:author="chaniaayulestari@outlook.com" w:date="2021-11-12T16:32:00Z"/>
          <w:lang w:val="id-ID"/>
        </w:rPr>
        <w:pPrChange w:id="6739" w:author="Rafi Aziizi" w:date="2021-11-13T11:30:00Z">
          <w:pPr>
            <w:jc w:val="center"/>
          </w:pPr>
        </w:pPrChange>
      </w:pPr>
    </w:p>
    <w:p w14:paraId="728AB439" w14:textId="1A20C37D" w:rsidR="00194DFD" w:rsidDel="001D69DE" w:rsidRDefault="00194DFD">
      <w:pPr>
        <w:rPr>
          <w:del w:id="6740" w:author="chaniaayulestari@outlook.com" w:date="2021-11-12T16:32:00Z"/>
          <w:lang w:val="id-ID"/>
        </w:rPr>
        <w:pPrChange w:id="6741" w:author="Rafi Aziizi" w:date="2021-11-13T11:30:00Z">
          <w:pPr>
            <w:jc w:val="center"/>
          </w:pPr>
        </w:pPrChange>
      </w:pPr>
    </w:p>
    <w:p w14:paraId="461C3476" w14:textId="75F85039" w:rsidR="00194DFD" w:rsidDel="001D69DE" w:rsidRDefault="00194DFD">
      <w:pPr>
        <w:rPr>
          <w:del w:id="6742" w:author="chaniaayulestari@outlook.com" w:date="2021-11-12T16:32:00Z"/>
          <w:lang w:val="id-ID"/>
        </w:rPr>
        <w:pPrChange w:id="6743" w:author="Rafi Aziizi" w:date="2021-11-13T11:30:00Z">
          <w:pPr>
            <w:jc w:val="center"/>
          </w:pPr>
        </w:pPrChange>
      </w:pPr>
    </w:p>
    <w:p w14:paraId="275454CD" w14:textId="522A954A" w:rsidR="00194DFD" w:rsidDel="001D69DE" w:rsidRDefault="00194DFD">
      <w:pPr>
        <w:rPr>
          <w:del w:id="6744" w:author="chaniaayulestari@outlook.com" w:date="2021-11-12T16:32:00Z"/>
          <w:lang w:val="id-ID"/>
        </w:rPr>
        <w:pPrChange w:id="6745" w:author="Rafi Aziizi" w:date="2021-11-13T11:30:00Z">
          <w:pPr>
            <w:jc w:val="center"/>
          </w:pPr>
        </w:pPrChange>
      </w:pPr>
    </w:p>
    <w:p w14:paraId="3BB6E794" w14:textId="46AE1804" w:rsidR="00194DFD" w:rsidDel="001D69DE" w:rsidRDefault="00194DFD">
      <w:pPr>
        <w:rPr>
          <w:del w:id="6746" w:author="chaniaayulestari@outlook.com" w:date="2021-11-12T16:32:00Z"/>
          <w:lang w:val="id-ID"/>
        </w:rPr>
        <w:pPrChange w:id="6747" w:author="Rafi Aziizi" w:date="2021-11-13T11:30:00Z">
          <w:pPr>
            <w:jc w:val="center"/>
          </w:pPr>
        </w:pPrChange>
      </w:pPr>
    </w:p>
    <w:p w14:paraId="6D479EE7" w14:textId="1FDC2D05" w:rsidR="00194DFD" w:rsidDel="001D69DE" w:rsidRDefault="00194DFD">
      <w:pPr>
        <w:rPr>
          <w:del w:id="6748" w:author="chaniaayulestari@outlook.com" w:date="2021-11-12T16:32:00Z"/>
          <w:lang w:val="id-ID"/>
        </w:rPr>
        <w:pPrChange w:id="6749" w:author="Rafi Aziizi" w:date="2021-11-13T11:30:00Z">
          <w:pPr>
            <w:jc w:val="center"/>
          </w:pPr>
        </w:pPrChange>
      </w:pPr>
    </w:p>
    <w:p w14:paraId="18435296" w14:textId="5CB7CAF1" w:rsidR="00194DFD" w:rsidDel="001D69DE" w:rsidRDefault="00194DFD">
      <w:pPr>
        <w:rPr>
          <w:del w:id="6750" w:author="chaniaayulestari@outlook.com" w:date="2021-11-12T16:32:00Z"/>
          <w:lang w:val="id-ID"/>
        </w:rPr>
        <w:pPrChange w:id="6751" w:author="Rafi Aziizi" w:date="2021-11-13T11:30:00Z">
          <w:pPr>
            <w:jc w:val="center"/>
          </w:pPr>
        </w:pPrChange>
      </w:pPr>
    </w:p>
    <w:p w14:paraId="1E4BF3EC" w14:textId="11F16D40" w:rsidR="00194DFD" w:rsidDel="001D69DE" w:rsidRDefault="00194DFD">
      <w:pPr>
        <w:rPr>
          <w:del w:id="6752" w:author="chaniaayulestari@outlook.com" w:date="2021-11-12T16:32:00Z"/>
          <w:lang w:val="id-ID"/>
        </w:rPr>
        <w:pPrChange w:id="6753" w:author="Rafi Aziizi" w:date="2021-11-13T11:30:00Z">
          <w:pPr>
            <w:jc w:val="center"/>
          </w:pPr>
        </w:pPrChange>
      </w:pPr>
    </w:p>
    <w:p w14:paraId="4AB1B7E8" w14:textId="75F8E0BA" w:rsidR="00194DFD" w:rsidDel="001D69DE" w:rsidRDefault="00194DFD">
      <w:pPr>
        <w:rPr>
          <w:del w:id="6754" w:author="chaniaayulestari@outlook.com" w:date="2021-11-12T16:32:00Z"/>
          <w:lang w:val="id-ID"/>
        </w:rPr>
        <w:pPrChange w:id="6755" w:author="Rafi Aziizi" w:date="2021-11-13T11:30:00Z">
          <w:pPr>
            <w:jc w:val="center"/>
          </w:pPr>
        </w:pPrChange>
      </w:pPr>
    </w:p>
    <w:p w14:paraId="53D1442A" w14:textId="67D22D6A" w:rsidR="00194DFD" w:rsidDel="001D69DE" w:rsidRDefault="00194DFD">
      <w:pPr>
        <w:rPr>
          <w:del w:id="6756" w:author="chaniaayulestari@outlook.com" w:date="2021-11-12T16:32:00Z"/>
          <w:lang w:val="id-ID"/>
        </w:rPr>
        <w:pPrChange w:id="6757" w:author="Rafi Aziizi" w:date="2021-11-13T11:30:00Z">
          <w:pPr>
            <w:jc w:val="center"/>
          </w:pPr>
        </w:pPrChange>
      </w:pPr>
    </w:p>
    <w:p w14:paraId="54F98F40" w14:textId="05252071" w:rsidR="00194DFD" w:rsidDel="001D69DE" w:rsidRDefault="00194DFD">
      <w:pPr>
        <w:rPr>
          <w:del w:id="6758" w:author="chaniaayulestari@outlook.com" w:date="2021-11-12T16:32:00Z"/>
          <w:lang w:val="id-ID"/>
        </w:rPr>
        <w:pPrChange w:id="6759" w:author="Rafi Aziizi" w:date="2021-11-13T11:30:00Z">
          <w:pPr>
            <w:jc w:val="center"/>
          </w:pPr>
        </w:pPrChange>
      </w:pPr>
    </w:p>
    <w:p w14:paraId="7036845E" w14:textId="7C5A35DC" w:rsidR="00194DFD" w:rsidDel="001D69DE" w:rsidRDefault="00194DFD">
      <w:pPr>
        <w:rPr>
          <w:del w:id="6760" w:author="chaniaayulestari@outlook.com" w:date="2021-11-12T16:32:00Z"/>
          <w:lang w:val="id-ID"/>
        </w:rPr>
        <w:pPrChange w:id="6761" w:author="Rafi Aziizi" w:date="2021-11-13T11:30:00Z">
          <w:pPr>
            <w:jc w:val="center"/>
          </w:pPr>
        </w:pPrChange>
      </w:pPr>
    </w:p>
    <w:p w14:paraId="4D82C6F2" w14:textId="2BD13C93" w:rsidR="00194DFD" w:rsidDel="001D69DE" w:rsidRDefault="00194DFD">
      <w:pPr>
        <w:rPr>
          <w:del w:id="6762" w:author="chaniaayulestari@outlook.com" w:date="2021-11-12T16:32:00Z"/>
          <w:lang w:val="id-ID"/>
        </w:rPr>
        <w:pPrChange w:id="6763" w:author="Rafi Aziizi" w:date="2021-11-13T11:30:00Z">
          <w:pPr>
            <w:jc w:val="center"/>
          </w:pPr>
        </w:pPrChange>
      </w:pPr>
    </w:p>
    <w:p w14:paraId="676185D6" w14:textId="150D8C6D" w:rsidR="00194DFD" w:rsidDel="001D69DE" w:rsidRDefault="00194DFD">
      <w:pPr>
        <w:rPr>
          <w:del w:id="6764" w:author="chaniaayulestari@outlook.com" w:date="2021-11-12T16:32:00Z"/>
          <w:lang w:val="id-ID"/>
        </w:rPr>
        <w:pPrChange w:id="6765" w:author="Rafi Aziizi" w:date="2021-11-13T11:30:00Z">
          <w:pPr>
            <w:jc w:val="center"/>
          </w:pPr>
        </w:pPrChange>
      </w:pPr>
    </w:p>
    <w:p w14:paraId="0E04502E" w14:textId="43D0EDD7" w:rsidR="00194DFD" w:rsidDel="001D69DE" w:rsidRDefault="00194DFD">
      <w:pPr>
        <w:rPr>
          <w:del w:id="6766" w:author="chaniaayulestari@outlook.com" w:date="2021-11-12T16:32:00Z"/>
          <w:lang w:val="id-ID"/>
        </w:rPr>
        <w:pPrChange w:id="6767" w:author="Rafi Aziizi" w:date="2021-11-13T11:30:00Z">
          <w:pPr>
            <w:jc w:val="center"/>
          </w:pPr>
        </w:pPrChange>
      </w:pPr>
    </w:p>
    <w:p w14:paraId="3A8B473B" w14:textId="41412C71" w:rsidR="00194DFD" w:rsidDel="001D69DE" w:rsidRDefault="00194DFD">
      <w:pPr>
        <w:rPr>
          <w:del w:id="6768" w:author="chaniaayulestari@outlook.com" w:date="2021-11-12T16:32:00Z"/>
          <w:lang w:val="id-ID"/>
        </w:rPr>
        <w:pPrChange w:id="6769" w:author="Rafi Aziizi" w:date="2021-11-13T11:30:00Z">
          <w:pPr>
            <w:jc w:val="center"/>
          </w:pPr>
        </w:pPrChange>
      </w:pPr>
    </w:p>
    <w:p w14:paraId="6CAB6A9E" w14:textId="10C234B3" w:rsidR="00194DFD" w:rsidDel="001D69DE" w:rsidRDefault="00194DFD">
      <w:pPr>
        <w:rPr>
          <w:del w:id="6770" w:author="chaniaayulestari@outlook.com" w:date="2021-11-12T16:32:00Z"/>
          <w:lang w:val="id-ID"/>
        </w:rPr>
        <w:pPrChange w:id="6771" w:author="Rafi Aziizi" w:date="2021-11-13T11:30:00Z">
          <w:pPr>
            <w:tabs>
              <w:tab w:val="left" w:pos="5107"/>
            </w:tabs>
            <w:jc w:val="left"/>
          </w:pPr>
        </w:pPrChange>
      </w:pPr>
      <w:del w:id="6772" w:author="chaniaayulestari@outlook.com" w:date="2021-11-12T16:32:00Z">
        <w:r w:rsidDel="001D69DE">
          <w:rPr>
            <w:lang w:val="id-ID"/>
          </w:rPr>
          <w:tab/>
        </w:r>
      </w:del>
    </w:p>
    <w:p w14:paraId="5E4AC0B5" w14:textId="056C6676" w:rsidR="00194DFD" w:rsidDel="001D69DE" w:rsidRDefault="00194DFD">
      <w:pPr>
        <w:rPr>
          <w:del w:id="6773" w:author="chaniaayulestari@outlook.com" w:date="2021-11-12T16:32:00Z"/>
          <w:lang w:val="id-ID"/>
        </w:rPr>
        <w:pPrChange w:id="6774" w:author="Rafi Aziizi" w:date="2021-11-13T11:30:00Z">
          <w:pPr>
            <w:jc w:val="center"/>
          </w:pPr>
        </w:pPrChange>
      </w:pPr>
    </w:p>
    <w:p w14:paraId="5915CF44" w14:textId="1525037B" w:rsidR="00A2766B" w:rsidDel="00FF5489" w:rsidRDefault="00A2766B">
      <w:pPr>
        <w:rPr>
          <w:del w:id="6775" w:author="Rafi Aziizi" w:date="2021-11-13T11:30:00Z"/>
          <w:lang w:val="id-ID"/>
        </w:rPr>
        <w:pPrChange w:id="6776" w:author="Rafi Aziizi" w:date="2021-11-13T11:30:00Z">
          <w:pPr>
            <w:jc w:val="center"/>
          </w:pPr>
        </w:pPrChange>
      </w:pPr>
    </w:p>
    <w:p w14:paraId="2092E2AC" w14:textId="48034380" w:rsidR="00194DFD" w:rsidRPr="004A229B" w:rsidDel="00FF5489" w:rsidRDefault="00194DFD">
      <w:pPr>
        <w:rPr>
          <w:del w:id="6777" w:author="Rafi Aziizi" w:date="2021-11-13T11:30:00Z"/>
          <w:lang w:val="id-ID"/>
        </w:rPr>
        <w:pPrChange w:id="6778" w:author="Rafi Aziizi" w:date="2021-11-13T11:30:00Z">
          <w:pPr>
            <w:jc w:val="center"/>
          </w:pPr>
        </w:pPrChange>
      </w:pPr>
    </w:p>
    <w:p w14:paraId="1738356C" w14:textId="563C802B" w:rsidR="004A229B" w:rsidRPr="004822D0" w:rsidRDefault="004A229B" w:rsidP="00FF2590">
      <w:pPr>
        <w:pStyle w:val="ListParagraph"/>
        <w:numPr>
          <w:ilvl w:val="0"/>
          <w:numId w:val="42"/>
        </w:numPr>
        <w:ind w:left="426"/>
        <w:rPr>
          <w:b/>
          <w:bCs/>
          <w:lang w:val="id-ID"/>
          <w:rPrChange w:id="6779" w:author="Rafi Aziizi" w:date="2021-11-13T12:03:00Z">
            <w:rPr>
              <w:lang w:val="id-ID"/>
            </w:rPr>
          </w:rPrChange>
        </w:rPr>
      </w:pPr>
      <w:r w:rsidRPr="004822D0">
        <w:rPr>
          <w:b/>
          <w:bCs/>
          <w:rPrChange w:id="6780" w:author="Rafi Aziizi" w:date="2021-11-13T12:03:00Z">
            <w:rPr/>
          </w:rPrChange>
        </w:rPr>
        <w:t>Kelola Guru</w:t>
      </w:r>
    </w:p>
    <w:p w14:paraId="616033B7" w14:textId="7829C01F" w:rsidR="005B28D5" w:rsidDel="006A1DDD" w:rsidRDefault="005B28D5">
      <w:pPr>
        <w:ind w:firstLine="426"/>
        <w:rPr>
          <w:del w:id="6781" w:author="Rafi Aziizi" w:date="2021-11-12T10:48:00Z"/>
        </w:rPr>
      </w:pPr>
      <w:r w:rsidRPr="005B28D5">
        <w:rPr>
          <w:i/>
        </w:rPr>
        <w:t>Sequence diagram</w:t>
      </w:r>
      <w:r>
        <w:t xml:space="preserve"> ini menjelaskan interaksi admin dengan sistem dalam </w:t>
      </w:r>
      <w:r w:rsidRPr="005B28D5">
        <w:rPr>
          <w:lang w:val="id-ID"/>
        </w:rPr>
        <w:t>melihat</w:t>
      </w:r>
      <w:r>
        <w:t>, menghapus, menambah</w:t>
      </w:r>
      <w:ins w:id="6782" w:author="Rafi Aziizi" w:date="2021-11-13T12:13:00Z">
        <w:r w:rsidR="004822D0">
          <w:t xml:space="preserve">, memperbaharui, maupun melihat profile </w:t>
        </w:r>
      </w:ins>
      <w:del w:id="6783" w:author="Rafi Aziizi" w:date="2021-11-13T12:13:00Z">
        <w:r w:rsidRPr="005B28D5" w:rsidDel="004822D0">
          <w:rPr>
            <w:lang w:val="id-ID"/>
          </w:rPr>
          <w:delText xml:space="preserve"> </w:delText>
        </w:r>
        <w:r w:rsidDel="004822D0">
          <w:delText xml:space="preserve">maupun memperbaharui </w:delText>
        </w:r>
      </w:del>
      <w:r>
        <w:t>data guru</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guru dalam bentuk tabel. </w:t>
      </w:r>
      <w:r w:rsidRPr="005B28D5">
        <w:rPr>
          <w:i/>
        </w:rPr>
        <w:t>Sequence diagram</w:t>
      </w:r>
      <w:r>
        <w:t xml:space="preserve"> kelola guru ditunjukkan </w:t>
      </w:r>
      <w:ins w:id="6784" w:author="Rafi Aziizi" w:date="2021-11-14T10:13:00Z">
        <w:r w:rsidR="00ED47C8">
          <w:t>pada</w:t>
        </w:r>
        <w:r w:rsidR="00ED47C8" w:rsidRPr="005B28D5">
          <w:rPr>
            <w:lang w:val="id-ID"/>
          </w:rPr>
          <w:t xml:space="preserve"> </w:t>
        </w:r>
        <w:r w:rsidR="00ED47C8">
          <w:t>gambar dibawah ini :</w:t>
        </w:r>
      </w:ins>
      <w:del w:id="6785" w:author="Rafi Aziizi" w:date="2021-11-14T10:13:00Z">
        <w:r w:rsidDel="00ED47C8">
          <w:delText>pada</w:delText>
        </w:r>
        <w:r w:rsidRPr="005B28D5" w:rsidDel="00ED47C8">
          <w:rPr>
            <w:lang w:val="id-ID"/>
          </w:rPr>
          <w:delText xml:space="preserve"> Gambar</w:delText>
        </w:r>
        <w:r w:rsidR="00194DFD" w:rsidDel="00ED47C8">
          <w:delText xml:space="preserve"> 3.11</w:delText>
        </w:r>
      </w:del>
      <w:del w:id="6786" w:author="Rafi Aziizi" w:date="2021-11-12T10:48:00Z">
        <w:r w:rsidR="00194DFD" w:rsidDel="007C5FA9">
          <w:delText>.</w:delText>
        </w:r>
      </w:del>
    </w:p>
    <w:p w14:paraId="05D90BF8" w14:textId="72ACDF6A" w:rsidR="006A1DDD" w:rsidDel="007404DC" w:rsidRDefault="006A1DDD" w:rsidP="005B28D5">
      <w:pPr>
        <w:ind w:firstLine="426"/>
        <w:rPr>
          <w:ins w:id="6787" w:author="chaniaayulestari@outlook.com" w:date="2021-11-13T20:19:00Z"/>
          <w:del w:id="6788" w:author="Rafi Aziizi" w:date="2021-11-14T09:59:00Z"/>
        </w:rPr>
      </w:pPr>
    </w:p>
    <w:p w14:paraId="6D03D9CB" w14:textId="47C73D5A" w:rsidR="006A1DDD" w:rsidDel="007404DC" w:rsidRDefault="006A1DDD" w:rsidP="005B28D5">
      <w:pPr>
        <w:ind w:firstLine="426"/>
        <w:rPr>
          <w:ins w:id="6789" w:author="chaniaayulestari@outlook.com" w:date="2021-11-13T20:19:00Z"/>
          <w:del w:id="6790" w:author="Rafi Aziizi" w:date="2021-11-14T09:59:00Z"/>
        </w:rPr>
      </w:pPr>
    </w:p>
    <w:p w14:paraId="4189823B" w14:textId="5355F7C9" w:rsidR="006A1DDD" w:rsidDel="007404DC" w:rsidRDefault="006A1DDD" w:rsidP="005B28D5">
      <w:pPr>
        <w:ind w:firstLine="426"/>
        <w:rPr>
          <w:ins w:id="6791" w:author="chaniaayulestari@outlook.com" w:date="2021-11-13T20:19:00Z"/>
          <w:del w:id="6792" w:author="Rafi Aziizi" w:date="2021-11-14T09:59:00Z"/>
        </w:rPr>
      </w:pPr>
    </w:p>
    <w:p w14:paraId="240FB882" w14:textId="0A260894" w:rsidR="006A1DDD" w:rsidDel="007404DC" w:rsidRDefault="006A1DDD" w:rsidP="005B28D5">
      <w:pPr>
        <w:ind w:firstLine="426"/>
        <w:rPr>
          <w:ins w:id="6793" w:author="chaniaayulestari@outlook.com" w:date="2021-11-13T20:19:00Z"/>
          <w:del w:id="6794" w:author="Rafi Aziizi" w:date="2021-11-14T09:59:00Z"/>
        </w:rPr>
      </w:pPr>
    </w:p>
    <w:p w14:paraId="7023D5D4" w14:textId="29CF0B78" w:rsidR="006A1DDD" w:rsidDel="007404DC" w:rsidRDefault="006A1DDD" w:rsidP="005B28D5">
      <w:pPr>
        <w:ind w:firstLine="426"/>
        <w:rPr>
          <w:ins w:id="6795" w:author="chaniaayulestari@outlook.com" w:date="2021-11-13T20:19:00Z"/>
          <w:del w:id="6796" w:author="Rafi Aziizi" w:date="2021-11-14T09:59:00Z"/>
        </w:rPr>
      </w:pPr>
    </w:p>
    <w:p w14:paraId="06F7D257" w14:textId="6C4CFB9D" w:rsidR="006A1DDD" w:rsidDel="007404DC" w:rsidRDefault="006A1DDD" w:rsidP="005B28D5">
      <w:pPr>
        <w:ind w:firstLine="426"/>
        <w:rPr>
          <w:ins w:id="6797" w:author="chaniaayulestari@outlook.com" w:date="2021-11-13T20:19:00Z"/>
          <w:del w:id="6798" w:author="Rafi Aziizi" w:date="2021-11-14T09:59:00Z"/>
        </w:rPr>
      </w:pPr>
    </w:p>
    <w:p w14:paraId="605DB616" w14:textId="722DF35A" w:rsidR="006A1DDD" w:rsidDel="007404DC" w:rsidRDefault="006A1DDD" w:rsidP="005B28D5">
      <w:pPr>
        <w:ind w:firstLine="426"/>
        <w:rPr>
          <w:ins w:id="6799" w:author="chaniaayulestari@outlook.com" w:date="2021-11-14T02:13:00Z"/>
          <w:del w:id="6800" w:author="Rafi Aziizi" w:date="2021-11-14T09:59:00Z"/>
        </w:rPr>
      </w:pPr>
    </w:p>
    <w:p w14:paraId="67DDB5A9" w14:textId="77777777" w:rsidR="00936E48" w:rsidDel="007404DC" w:rsidRDefault="00936E48" w:rsidP="005B28D5">
      <w:pPr>
        <w:ind w:firstLine="426"/>
        <w:rPr>
          <w:ins w:id="6801" w:author="chaniaayulestari@outlook.com" w:date="2021-11-13T20:19:00Z"/>
          <w:del w:id="6802" w:author="Rafi Aziizi" w:date="2021-11-14T09:59:00Z"/>
        </w:rPr>
      </w:pPr>
    </w:p>
    <w:p w14:paraId="7AECB7DB" w14:textId="66563C46" w:rsidR="006A1DDD" w:rsidDel="007404DC" w:rsidRDefault="006A1DDD" w:rsidP="005B28D5">
      <w:pPr>
        <w:ind w:firstLine="426"/>
        <w:rPr>
          <w:ins w:id="6803" w:author="chaniaayulestari@outlook.com" w:date="2021-11-13T20:20:00Z"/>
          <w:del w:id="6804" w:author="Rafi Aziizi" w:date="2021-11-14T09:59:00Z"/>
        </w:rPr>
      </w:pPr>
    </w:p>
    <w:p w14:paraId="1553430B" w14:textId="363FA8E8" w:rsidR="006A1DDD" w:rsidDel="007404DC" w:rsidRDefault="006A1DDD" w:rsidP="005B28D5">
      <w:pPr>
        <w:ind w:firstLine="426"/>
        <w:rPr>
          <w:ins w:id="6805" w:author="chaniaayulestari@outlook.com" w:date="2021-11-13T20:20:00Z"/>
          <w:del w:id="6806" w:author="Rafi Aziizi" w:date="2021-11-14T09:59:00Z"/>
        </w:rPr>
      </w:pPr>
    </w:p>
    <w:p w14:paraId="433F90B1" w14:textId="77777777" w:rsidR="006A1DDD" w:rsidRPr="00194DFD" w:rsidDel="007404DC" w:rsidRDefault="006A1DDD" w:rsidP="005B28D5">
      <w:pPr>
        <w:ind w:firstLine="426"/>
        <w:rPr>
          <w:ins w:id="6807" w:author="chaniaayulestari@outlook.com" w:date="2021-11-13T20:19:00Z"/>
          <w:del w:id="6808" w:author="Rafi Aziizi" w:date="2021-11-14T09:59:00Z"/>
        </w:rPr>
      </w:pPr>
    </w:p>
    <w:p w14:paraId="6A0DE143" w14:textId="6F3E26C5" w:rsidR="005B28D5" w:rsidDel="007C5FA9" w:rsidRDefault="005B28D5">
      <w:pPr>
        <w:rPr>
          <w:del w:id="6809" w:author="Rafi Aziizi" w:date="2021-11-12T10:48:00Z"/>
          <w:lang w:val="id-ID"/>
        </w:rPr>
        <w:pPrChange w:id="6810" w:author="Rafi Aziizi" w:date="2021-11-14T09:59:00Z">
          <w:pPr>
            <w:ind w:left="66"/>
          </w:pPr>
        </w:pPrChange>
      </w:pPr>
    </w:p>
    <w:p w14:paraId="4AC535D6" w14:textId="3E62568B" w:rsidR="00194DFD" w:rsidDel="007C5FA9" w:rsidRDefault="00194DFD">
      <w:pPr>
        <w:rPr>
          <w:del w:id="6811" w:author="Rafi Aziizi" w:date="2021-11-12T10:48:00Z"/>
          <w:lang w:val="id-ID"/>
        </w:rPr>
        <w:pPrChange w:id="6812" w:author="Rafi Aziizi" w:date="2021-11-14T09:59:00Z">
          <w:pPr>
            <w:ind w:left="66"/>
          </w:pPr>
        </w:pPrChange>
      </w:pPr>
    </w:p>
    <w:p w14:paraId="7EE36F90" w14:textId="5D9ED974" w:rsidR="00194DFD" w:rsidDel="007C5FA9" w:rsidRDefault="00194DFD">
      <w:pPr>
        <w:rPr>
          <w:del w:id="6813" w:author="Rafi Aziizi" w:date="2021-11-12T10:48:00Z"/>
          <w:lang w:val="id-ID"/>
        </w:rPr>
        <w:pPrChange w:id="6814" w:author="Rafi Aziizi" w:date="2021-11-14T09:59:00Z">
          <w:pPr>
            <w:ind w:left="66"/>
          </w:pPr>
        </w:pPrChange>
      </w:pPr>
    </w:p>
    <w:p w14:paraId="7244AF3F" w14:textId="32091181" w:rsidR="00194DFD" w:rsidDel="007C5FA9" w:rsidRDefault="00194DFD">
      <w:pPr>
        <w:rPr>
          <w:del w:id="6815" w:author="Rafi Aziizi" w:date="2021-11-12T10:48:00Z"/>
          <w:lang w:val="id-ID"/>
        </w:rPr>
        <w:pPrChange w:id="6816" w:author="Rafi Aziizi" w:date="2021-11-14T09:59:00Z">
          <w:pPr>
            <w:ind w:left="66"/>
          </w:pPr>
        </w:pPrChange>
      </w:pPr>
    </w:p>
    <w:p w14:paraId="456E347B" w14:textId="2FE032BE" w:rsidR="00194DFD" w:rsidRDefault="00194DFD">
      <w:pPr>
        <w:rPr>
          <w:lang w:val="id-ID"/>
        </w:rPr>
        <w:pPrChange w:id="6817" w:author="Rafi Aziizi" w:date="2021-11-14T09:59:00Z">
          <w:pPr>
            <w:ind w:left="66"/>
          </w:pPr>
        </w:pPrChange>
      </w:pPr>
    </w:p>
    <w:p w14:paraId="30500D0D" w14:textId="69956FE6" w:rsidR="00FF5489" w:rsidRDefault="000749AF" w:rsidP="002040D9">
      <w:pPr>
        <w:pStyle w:val="ListParagraph"/>
        <w:numPr>
          <w:ilvl w:val="0"/>
          <w:numId w:val="117"/>
        </w:numPr>
        <w:ind w:left="426"/>
        <w:rPr>
          <w:ins w:id="6818" w:author="chaniaayulestari@outlook.com" w:date="2021-11-13T15:47:00Z"/>
          <w:b/>
          <w:bCs/>
        </w:rPr>
      </w:pPr>
      <w:ins w:id="6819" w:author="chaniaayulestari@outlook.com" w:date="2021-11-13T15:47:00Z">
        <w:del w:id="6820" w:author="Rafi Aziizi" w:date="2021-11-13T18:24:00Z">
          <w:r w:rsidDel="000D70CD">
            <w:rPr>
              <w:noProof/>
            </w:rPr>
            <w:drawing>
              <wp:inline distT="0" distB="0" distL="0" distR="0" wp14:anchorId="24CA25C8" wp14:editId="0B5FA11C">
                <wp:extent cx="5039995" cy="3509010"/>
                <wp:effectExtent l="0" t="0" r="8255" b="0"/>
                <wp:docPr id="403" name="Picture 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039995" cy="3509010"/>
                        </a:xfrm>
                        <a:prstGeom prst="rect">
                          <a:avLst/>
                        </a:prstGeom>
                        <a:noFill/>
                        <a:ln>
                          <a:noFill/>
                        </a:ln>
                      </pic:spPr>
                    </pic:pic>
                  </a:graphicData>
                </a:graphic>
              </wp:inline>
            </w:drawing>
          </w:r>
        </w:del>
      </w:ins>
      <w:ins w:id="6821" w:author="Rafi Aziizi" w:date="2021-11-13T11:31:00Z">
        <w:r w:rsidR="00FF5489" w:rsidRPr="002040D9">
          <w:rPr>
            <w:b/>
            <w:bCs/>
            <w:noProof/>
            <w:rPrChange w:id="6822" w:author="chaniaayulestari@outlook.com" w:date="2021-11-13T15:20:00Z">
              <w:rPr>
                <w:noProof/>
              </w:rPr>
            </w:rPrChange>
          </w:rPr>
          <w:t xml:space="preserve">Lihat </w:t>
        </w:r>
      </w:ins>
      <w:ins w:id="6823" w:author="Rafi Aziizi" w:date="2021-11-13T11:32:00Z">
        <w:r w:rsidR="00FF5489" w:rsidRPr="002040D9">
          <w:rPr>
            <w:b/>
            <w:bCs/>
            <w:noProof/>
            <w:rPrChange w:id="6824" w:author="chaniaayulestari@outlook.com" w:date="2021-11-13T15:20:00Z">
              <w:rPr>
                <w:noProof/>
              </w:rPr>
            </w:rPrChange>
          </w:rPr>
          <w:t>Guru</w:t>
        </w:r>
      </w:ins>
    </w:p>
    <w:p w14:paraId="3B69460A" w14:textId="77777777" w:rsidR="006A1DDD" w:rsidRDefault="000D70CD">
      <w:pPr>
        <w:keepNext/>
        <w:ind w:left="66"/>
        <w:rPr>
          <w:ins w:id="6825" w:author="chaniaayulestari@outlook.com" w:date="2021-11-13T20:20:00Z"/>
        </w:rPr>
      </w:pPr>
      <w:ins w:id="6826" w:author="Rafi Aziizi" w:date="2021-11-13T18:24:00Z">
        <w:r>
          <w:rPr>
            <w:noProof/>
          </w:rPr>
          <w:drawing>
            <wp:inline distT="0" distB="0" distL="0" distR="0" wp14:anchorId="69E30AEB" wp14:editId="6EB47215">
              <wp:extent cx="5039995" cy="3509010"/>
              <wp:effectExtent l="0" t="0" r="8255"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039995" cy="3509010"/>
                      </a:xfrm>
                      <a:prstGeom prst="rect">
                        <a:avLst/>
                      </a:prstGeom>
                      <a:noFill/>
                      <a:ln>
                        <a:noFill/>
                      </a:ln>
                    </pic:spPr>
                  </pic:pic>
                </a:graphicData>
              </a:graphic>
            </wp:inline>
          </w:drawing>
        </w:r>
      </w:ins>
    </w:p>
    <w:p w14:paraId="1327113F" w14:textId="71BCAAD9" w:rsidR="000749AF" w:rsidRDefault="006A1DDD">
      <w:pPr>
        <w:pStyle w:val="Caption"/>
        <w:jc w:val="center"/>
        <w:rPr>
          <w:ins w:id="6827" w:author="chaniaayulestari@outlook.com" w:date="2021-11-13T16:08:00Z"/>
        </w:rPr>
        <w:pPrChange w:id="6828" w:author="chaniaayulestari@outlook.com" w:date="2021-11-13T20:20:00Z">
          <w:pPr>
            <w:keepNext/>
            <w:ind w:left="66"/>
          </w:pPr>
        </w:pPrChange>
      </w:pPr>
      <w:bookmarkStart w:id="6829" w:name="_Toc87731449"/>
      <w:ins w:id="6830" w:author="chaniaayulestari@outlook.com" w:date="2021-11-13T20:20:00Z">
        <w:r>
          <w:t xml:space="preserve">Gambar 3. </w:t>
        </w:r>
        <w:r>
          <w:fldChar w:fldCharType="begin"/>
        </w:r>
        <w:r>
          <w:instrText xml:space="preserve"> SEQ Gambar___3. \* ARABIC </w:instrText>
        </w:r>
      </w:ins>
      <w:r>
        <w:fldChar w:fldCharType="separate"/>
      </w:r>
      <w:ins w:id="6831" w:author="Rafi Aziizi" w:date="2021-11-15T16:05:00Z">
        <w:r w:rsidR="00BF7B94">
          <w:rPr>
            <w:noProof/>
          </w:rPr>
          <w:t>16</w:t>
        </w:r>
      </w:ins>
      <w:ins w:id="6832" w:author="chaniaayulestari@outlook.com" w:date="2021-11-13T21:25:00Z">
        <w:del w:id="6833" w:author="Rafi Aziizi" w:date="2021-11-14T09:53:00Z">
          <w:r w:rsidR="00B46735" w:rsidDel="00590A19">
            <w:rPr>
              <w:noProof/>
            </w:rPr>
            <w:delText>14</w:delText>
          </w:r>
        </w:del>
      </w:ins>
      <w:ins w:id="6834" w:author="chaniaayulestari@outlook.com" w:date="2021-11-13T20:20:00Z">
        <w:r>
          <w:fldChar w:fldCharType="end"/>
        </w:r>
        <w:r>
          <w:t xml:space="preserve"> </w:t>
        </w:r>
        <w:r w:rsidRPr="00DE06DE">
          <w:t>Sequence Diagra</w:t>
        </w:r>
        <w:r>
          <w:t>m Lihat Data Guru</w:t>
        </w:r>
      </w:ins>
      <w:bookmarkEnd w:id="6829"/>
    </w:p>
    <w:p w14:paraId="4EB3CC0E" w14:textId="43AC1375" w:rsidR="000749AF" w:rsidDel="000D70CD" w:rsidRDefault="000749AF" w:rsidP="000749AF">
      <w:pPr>
        <w:keepNext/>
        <w:ind w:left="66"/>
        <w:rPr>
          <w:ins w:id="6835" w:author="chaniaayulestari@outlook.com" w:date="2021-11-13T16:08:00Z"/>
          <w:del w:id="6836" w:author="Rafi Aziizi" w:date="2021-11-13T18:24:00Z"/>
        </w:rPr>
      </w:pPr>
    </w:p>
    <w:p w14:paraId="66B2D05A" w14:textId="3B733D5B" w:rsidR="000749AF" w:rsidDel="000D70CD" w:rsidRDefault="000749AF" w:rsidP="000749AF">
      <w:pPr>
        <w:keepNext/>
        <w:ind w:left="66"/>
        <w:rPr>
          <w:ins w:id="6837" w:author="chaniaayulestari@outlook.com" w:date="2021-11-13T16:08:00Z"/>
          <w:del w:id="6838" w:author="Rafi Aziizi" w:date="2021-11-13T18:24:00Z"/>
        </w:rPr>
      </w:pPr>
    </w:p>
    <w:p w14:paraId="33A81937" w14:textId="4F059B55" w:rsidR="000749AF" w:rsidDel="000D70CD" w:rsidRDefault="000749AF" w:rsidP="000749AF">
      <w:pPr>
        <w:keepNext/>
        <w:ind w:left="66"/>
        <w:rPr>
          <w:ins w:id="6839" w:author="chaniaayulestari@outlook.com" w:date="2021-11-13T16:08:00Z"/>
          <w:del w:id="6840" w:author="Rafi Aziizi" w:date="2021-11-13T18:24:00Z"/>
        </w:rPr>
      </w:pPr>
    </w:p>
    <w:p w14:paraId="64AD3A94" w14:textId="2524EC77" w:rsidR="000749AF" w:rsidDel="000D70CD" w:rsidRDefault="000749AF" w:rsidP="000749AF">
      <w:pPr>
        <w:keepNext/>
        <w:ind w:left="66"/>
        <w:rPr>
          <w:ins w:id="6841" w:author="chaniaayulestari@outlook.com" w:date="2021-11-13T16:08:00Z"/>
          <w:del w:id="6842" w:author="Rafi Aziizi" w:date="2021-11-13T18:24:00Z"/>
        </w:rPr>
      </w:pPr>
    </w:p>
    <w:p w14:paraId="62CFBD8B" w14:textId="149049E1" w:rsidR="000749AF" w:rsidDel="000D70CD" w:rsidRDefault="000749AF" w:rsidP="000749AF">
      <w:pPr>
        <w:keepNext/>
        <w:ind w:left="66"/>
        <w:rPr>
          <w:ins w:id="6843" w:author="chaniaayulestari@outlook.com" w:date="2021-11-13T16:08:00Z"/>
          <w:del w:id="6844" w:author="Rafi Aziizi" w:date="2021-11-13T18:24:00Z"/>
        </w:rPr>
      </w:pPr>
    </w:p>
    <w:p w14:paraId="6FFEAB2F" w14:textId="7E6EFC80" w:rsidR="000749AF" w:rsidDel="000D70CD" w:rsidRDefault="000749AF" w:rsidP="000749AF">
      <w:pPr>
        <w:keepNext/>
        <w:ind w:left="66"/>
        <w:rPr>
          <w:ins w:id="6845" w:author="chaniaayulestari@outlook.com" w:date="2021-11-13T16:08:00Z"/>
          <w:del w:id="6846" w:author="Rafi Aziizi" w:date="2021-11-13T18:24:00Z"/>
        </w:rPr>
      </w:pPr>
    </w:p>
    <w:p w14:paraId="703819F0" w14:textId="02D9AA72" w:rsidR="000749AF" w:rsidDel="000D70CD" w:rsidRDefault="000749AF" w:rsidP="000749AF">
      <w:pPr>
        <w:keepNext/>
        <w:ind w:left="66"/>
        <w:rPr>
          <w:ins w:id="6847" w:author="chaniaayulestari@outlook.com" w:date="2021-11-13T16:08:00Z"/>
          <w:del w:id="6848" w:author="Rafi Aziizi" w:date="2021-11-13T18:24:00Z"/>
        </w:rPr>
      </w:pPr>
    </w:p>
    <w:p w14:paraId="6C979AF0" w14:textId="736C9946" w:rsidR="000749AF" w:rsidDel="000D70CD" w:rsidRDefault="000749AF" w:rsidP="000749AF">
      <w:pPr>
        <w:keepNext/>
        <w:ind w:left="66"/>
        <w:rPr>
          <w:ins w:id="6849" w:author="chaniaayulestari@outlook.com" w:date="2021-11-13T16:08:00Z"/>
          <w:del w:id="6850" w:author="Rafi Aziizi" w:date="2021-11-13T18:24:00Z"/>
        </w:rPr>
      </w:pPr>
    </w:p>
    <w:p w14:paraId="56A28F24" w14:textId="284105AC" w:rsidR="000749AF" w:rsidDel="000D70CD" w:rsidRDefault="000749AF" w:rsidP="000749AF">
      <w:pPr>
        <w:keepNext/>
        <w:ind w:left="66"/>
        <w:rPr>
          <w:ins w:id="6851" w:author="chaniaayulestari@outlook.com" w:date="2021-11-13T16:08:00Z"/>
          <w:del w:id="6852" w:author="Rafi Aziizi" w:date="2021-11-13T18:24:00Z"/>
        </w:rPr>
      </w:pPr>
    </w:p>
    <w:p w14:paraId="4B6C796C" w14:textId="61836FF9" w:rsidR="000749AF" w:rsidDel="000D70CD" w:rsidRDefault="000749AF" w:rsidP="000749AF">
      <w:pPr>
        <w:keepNext/>
        <w:ind w:left="66"/>
        <w:rPr>
          <w:ins w:id="6853" w:author="chaniaayulestari@outlook.com" w:date="2021-11-13T16:08:00Z"/>
          <w:del w:id="6854" w:author="Rafi Aziizi" w:date="2021-11-13T18:24:00Z"/>
        </w:rPr>
      </w:pPr>
    </w:p>
    <w:p w14:paraId="76E69730" w14:textId="0A6B9128" w:rsidR="000749AF" w:rsidDel="000D70CD" w:rsidRDefault="000749AF" w:rsidP="000749AF">
      <w:pPr>
        <w:keepNext/>
        <w:ind w:left="66"/>
        <w:rPr>
          <w:ins w:id="6855" w:author="chaniaayulestari@outlook.com" w:date="2021-11-13T16:08:00Z"/>
          <w:del w:id="6856" w:author="Rafi Aziizi" w:date="2021-11-13T18:24:00Z"/>
        </w:rPr>
      </w:pPr>
    </w:p>
    <w:p w14:paraId="7B5D020A" w14:textId="5BAC5C02" w:rsidR="000749AF" w:rsidDel="000D70CD" w:rsidRDefault="000749AF">
      <w:pPr>
        <w:keepNext/>
        <w:ind w:left="66"/>
        <w:rPr>
          <w:ins w:id="6857" w:author="chaniaayulestari@outlook.com" w:date="2021-11-13T16:07:00Z"/>
          <w:del w:id="6858" w:author="Rafi Aziizi" w:date="2021-11-13T18:24:00Z"/>
        </w:rPr>
        <w:pPrChange w:id="6859" w:author="chaniaayulestari@outlook.com" w:date="2021-11-13T16:07:00Z">
          <w:pPr>
            <w:ind w:left="66"/>
          </w:pPr>
        </w:pPrChange>
      </w:pPr>
    </w:p>
    <w:p w14:paraId="24AF754A" w14:textId="375C1641" w:rsidR="00642D81" w:rsidRPr="00642D81" w:rsidDel="006A1DDD" w:rsidRDefault="00642D81">
      <w:pPr>
        <w:pStyle w:val="Caption"/>
        <w:jc w:val="center"/>
        <w:rPr>
          <w:ins w:id="6860" w:author="Rafi Aziizi" w:date="2021-11-13T11:31:00Z"/>
          <w:del w:id="6861" w:author="chaniaayulestari@outlook.com" w:date="2021-11-13T20:20:00Z"/>
          <w:b/>
          <w:bCs/>
          <w:rPrChange w:id="6862" w:author="chaniaayulestari@outlook.com" w:date="2021-11-13T15:47:00Z">
            <w:rPr>
              <w:ins w:id="6863" w:author="Rafi Aziizi" w:date="2021-11-13T11:31:00Z"/>
              <w:del w:id="6864" w:author="chaniaayulestari@outlook.com" w:date="2021-11-13T20:20:00Z"/>
            </w:rPr>
          </w:rPrChange>
        </w:rPr>
        <w:pPrChange w:id="6865" w:author="chaniaayulestari@outlook.com" w:date="2021-11-13T16:07:00Z">
          <w:pPr>
            <w:pStyle w:val="ListParagraph"/>
            <w:numPr>
              <w:numId w:val="117"/>
            </w:numPr>
            <w:ind w:hanging="360"/>
          </w:pPr>
        </w:pPrChange>
      </w:pPr>
    </w:p>
    <w:p w14:paraId="0A118291" w14:textId="6283197E" w:rsidR="00FF5489" w:rsidRDefault="000749AF" w:rsidP="002040D9">
      <w:pPr>
        <w:pStyle w:val="ListParagraph"/>
        <w:numPr>
          <w:ilvl w:val="0"/>
          <w:numId w:val="117"/>
        </w:numPr>
        <w:ind w:left="426"/>
        <w:rPr>
          <w:ins w:id="6866" w:author="chaniaayulestari@outlook.com" w:date="2021-11-13T15:47:00Z"/>
          <w:b/>
          <w:bCs/>
        </w:rPr>
      </w:pPr>
      <w:ins w:id="6867" w:author="chaniaayulestari@outlook.com" w:date="2021-11-13T16:07:00Z">
        <w:del w:id="6868" w:author="Rafi Aziizi" w:date="2021-11-13T18:24:00Z">
          <w:r w:rsidDel="000D70CD">
            <w:rPr>
              <w:noProof/>
            </w:rPr>
            <w:drawing>
              <wp:inline distT="0" distB="0" distL="0" distR="0" wp14:anchorId="4D256BBD" wp14:editId="1B897157">
                <wp:extent cx="5039995" cy="2284730"/>
                <wp:effectExtent l="0" t="0" r="8255" b="1270"/>
                <wp:docPr id="412" name="Picture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039995" cy="2284730"/>
                        </a:xfrm>
                        <a:prstGeom prst="rect">
                          <a:avLst/>
                        </a:prstGeom>
                        <a:noFill/>
                        <a:ln>
                          <a:noFill/>
                        </a:ln>
                      </pic:spPr>
                    </pic:pic>
                  </a:graphicData>
                </a:graphic>
              </wp:inline>
            </w:drawing>
          </w:r>
        </w:del>
      </w:ins>
      <w:ins w:id="6869" w:author="Rafi Aziizi" w:date="2021-11-13T11:31:00Z">
        <w:r w:rsidR="00FF5489" w:rsidRPr="002040D9">
          <w:rPr>
            <w:b/>
            <w:bCs/>
            <w:rPrChange w:id="6870" w:author="chaniaayulestari@outlook.com" w:date="2021-11-13T15:20:00Z">
              <w:rPr/>
            </w:rPrChange>
          </w:rPr>
          <w:t xml:space="preserve">Hapus </w:t>
        </w:r>
      </w:ins>
      <w:ins w:id="6871" w:author="Rafi Aziizi" w:date="2021-11-13T11:32:00Z">
        <w:r w:rsidR="00FF5489" w:rsidRPr="002040D9">
          <w:rPr>
            <w:b/>
            <w:bCs/>
            <w:rPrChange w:id="6872" w:author="chaniaayulestari@outlook.com" w:date="2021-11-13T15:20:00Z">
              <w:rPr/>
            </w:rPrChange>
          </w:rPr>
          <w:t>Guru</w:t>
        </w:r>
      </w:ins>
    </w:p>
    <w:p w14:paraId="76F4A515" w14:textId="77777777" w:rsidR="006A1DDD" w:rsidRDefault="000D70CD">
      <w:pPr>
        <w:keepNext/>
        <w:rPr>
          <w:ins w:id="6873" w:author="chaniaayulestari@outlook.com" w:date="2021-11-13T20:20:00Z"/>
        </w:rPr>
        <w:pPrChange w:id="6874" w:author="chaniaayulestari@outlook.com" w:date="2021-11-13T20:20:00Z">
          <w:pPr/>
        </w:pPrChange>
      </w:pPr>
      <w:ins w:id="6875" w:author="Rafi Aziizi" w:date="2021-11-13T18:24:00Z">
        <w:r>
          <w:rPr>
            <w:noProof/>
          </w:rPr>
          <w:drawing>
            <wp:inline distT="0" distB="0" distL="0" distR="0" wp14:anchorId="61B750BD" wp14:editId="02CDC4B1">
              <wp:extent cx="5039995" cy="2284730"/>
              <wp:effectExtent l="0" t="0" r="8255" b="127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039995" cy="2284730"/>
                      </a:xfrm>
                      <a:prstGeom prst="rect">
                        <a:avLst/>
                      </a:prstGeom>
                      <a:noFill/>
                      <a:ln>
                        <a:noFill/>
                      </a:ln>
                    </pic:spPr>
                  </pic:pic>
                </a:graphicData>
              </a:graphic>
            </wp:inline>
          </w:drawing>
        </w:r>
      </w:ins>
    </w:p>
    <w:p w14:paraId="3AE793B5" w14:textId="53FD1F78" w:rsidR="000749AF" w:rsidDel="007404DC" w:rsidRDefault="006A1DDD">
      <w:pPr>
        <w:pStyle w:val="Caption"/>
        <w:jc w:val="center"/>
        <w:rPr>
          <w:ins w:id="6876" w:author="chaniaayulestari@outlook.com" w:date="2021-11-13T16:07:00Z"/>
          <w:del w:id="6877" w:author="Rafi Aziizi" w:date="2021-11-14T09:59:00Z"/>
          <w:b/>
          <w:bCs/>
        </w:rPr>
        <w:pPrChange w:id="6878" w:author="chaniaayulestari@outlook.com" w:date="2021-11-13T20:21:00Z">
          <w:pPr>
            <w:pStyle w:val="ListParagraph"/>
            <w:ind w:left="426"/>
          </w:pPr>
        </w:pPrChange>
      </w:pPr>
      <w:bookmarkStart w:id="6879" w:name="_Toc87731450"/>
      <w:ins w:id="6880" w:author="chaniaayulestari@outlook.com" w:date="2021-11-13T20:20:00Z">
        <w:r>
          <w:t xml:space="preserve">Gambar 3. </w:t>
        </w:r>
        <w:r>
          <w:rPr>
            <w:i w:val="0"/>
            <w:iCs w:val="0"/>
          </w:rPr>
          <w:fldChar w:fldCharType="begin"/>
        </w:r>
        <w:r>
          <w:instrText xml:space="preserve"> SEQ Gambar___3. \* ARABIC </w:instrText>
        </w:r>
      </w:ins>
      <w:r>
        <w:rPr>
          <w:i w:val="0"/>
          <w:iCs w:val="0"/>
        </w:rPr>
        <w:fldChar w:fldCharType="separate"/>
      </w:r>
      <w:ins w:id="6881" w:author="Rafi Aziizi" w:date="2021-11-15T16:05:00Z">
        <w:r w:rsidR="00BF7B94">
          <w:rPr>
            <w:noProof/>
          </w:rPr>
          <w:t>17</w:t>
        </w:r>
      </w:ins>
      <w:ins w:id="6882" w:author="chaniaayulestari@outlook.com" w:date="2021-11-13T21:25:00Z">
        <w:del w:id="6883" w:author="Rafi Aziizi" w:date="2021-11-14T09:53:00Z">
          <w:r w:rsidR="00B46735" w:rsidDel="00590A19">
            <w:rPr>
              <w:noProof/>
            </w:rPr>
            <w:delText>15</w:delText>
          </w:r>
        </w:del>
      </w:ins>
      <w:ins w:id="6884" w:author="chaniaayulestari@outlook.com" w:date="2021-11-13T20:20:00Z">
        <w:r>
          <w:rPr>
            <w:i w:val="0"/>
            <w:iCs w:val="0"/>
          </w:rPr>
          <w:fldChar w:fldCharType="end"/>
        </w:r>
        <w:r>
          <w:t xml:space="preserve"> </w:t>
        </w:r>
        <w:r w:rsidRPr="007579B8">
          <w:t xml:space="preserve">Sequence Diagram </w:t>
        </w:r>
        <w:r>
          <w:t>Hapus Data Guru</w:t>
        </w:r>
      </w:ins>
      <w:bookmarkEnd w:id="6879"/>
    </w:p>
    <w:p w14:paraId="488040DA" w14:textId="3B90A573" w:rsidR="000749AF" w:rsidDel="006A1DDD" w:rsidRDefault="000749AF">
      <w:pPr>
        <w:rPr>
          <w:del w:id="6885" w:author="Rafi Aziizi" w:date="2021-11-13T18:24:00Z"/>
          <w:b/>
          <w:bCs/>
        </w:rPr>
      </w:pPr>
    </w:p>
    <w:p w14:paraId="372802CC" w14:textId="150013AB" w:rsidR="006A1DDD" w:rsidDel="007404DC" w:rsidRDefault="006A1DDD" w:rsidP="00642D81">
      <w:pPr>
        <w:pStyle w:val="ListParagraph"/>
        <w:ind w:left="426"/>
        <w:rPr>
          <w:ins w:id="6886" w:author="chaniaayulestari@outlook.com" w:date="2021-11-13T20:21:00Z"/>
          <w:del w:id="6887" w:author="Rafi Aziizi" w:date="2021-11-14T09:59:00Z"/>
          <w:b/>
          <w:bCs/>
        </w:rPr>
      </w:pPr>
    </w:p>
    <w:p w14:paraId="3EFF4C81" w14:textId="6326D258" w:rsidR="006A1DDD" w:rsidDel="007404DC" w:rsidRDefault="006A1DDD" w:rsidP="00642D81">
      <w:pPr>
        <w:pStyle w:val="ListParagraph"/>
        <w:ind w:left="426"/>
        <w:rPr>
          <w:ins w:id="6888" w:author="chaniaayulestari@outlook.com" w:date="2021-11-13T20:21:00Z"/>
          <w:del w:id="6889" w:author="Rafi Aziizi" w:date="2021-11-14T09:59:00Z"/>
          <w:b/>
          <w:bCs/>
        </w:rPr>
      </w:pPr>
    </w:p>
    <w:p w14:paraId="63605FDF" w14:textId="034AC90E" w:rsidR="006A1DDD" w:rsidDel="007404DC" w:rsidRDefault="006A1DDD" w:rsidP="00642D81">
      <w:pPr>
        <w:pStyle w:val="ListParagraph"/>
        <w:ind w:left="426"/>
        <w:rPr>
          <w:ins w:id="6890" w:author="chaniaayulestari@outlook.com" w:date="2021-11-13T20:21:00Z"/>
          <w:del w:id="6891" w:author="Rafi Aziizi" w:date="2021-11-14T09:59:00Z"/>
          <w:b/>
          <w:bCs/>
        </w:rPr>
      </w:pPr>
    </w:p>
    <w:p w14:paraId="670FC5CC" w14:textId="77777777" w:rsidR="006A1DDD" w:rsidDel="007404DC" w:rsidRDefault="006A1DDD" w:rsidP="00642D81">
      <w:pPr>
        <w:pStyle w:val="ListParagraph"/>
        <w:ind w:left="426"/>
        <w:rPr>
          <w:ins w:id="6892" w:author="chaniaayulestari@outlook.com" w:date="2021-11-13T20:21:00Z"/>
          <w:del w:id="6893" w:author="Rafi Aziizi" w:date="2021-11-14T09:59:00Z"/>
          <w:b/>
          <w:bCs/>
        </w:rPr>
      </w:pPr>
    </w:p>
    <w:p w14:paraId="13DF8CD8" w14:textId="49EDEE46" w:rsidR="00642D81" w:rsidRPr="000D70CD" w:rsidDel="000D70CD" w:rsidRDefault="00642D81">
      <w:pPr>
        <w:rPr>
          <w:ins w:id="6894" w:author="chaniaayulestari@outlook.com" w:date="2021-11-13T16:09:00Z"/>
          <w:del w:id="6895" w:author="Rafi Aziizi" w:date="2021-11-13T18:24:00Z"/>
          <w:b/>
          <w:bCs/>
          <w:rPrChange w:id="6896" w:author="Rafi Aziizi" w:date="2021-11-13T18:24:00Z">
            <w:rPr>
              <w:ins w:id="6897" w:author="chaniaayulestari@outlook.com" w:date="2021-11-13T16:09:00Z"/>
              <w:del w:id="6898" w:author="Rafi Aziizi" w:date="2021-11-13T18:24:00Z"/>
            </w:rPr>
          </w:rPrChange>
        </w:rPr>
        <w:pPrChange w:id="6899" w:author="Rafi Aziizi" w:date="2021-11-13T18:24:00Z">
          <w:pPr>
            <w:pStyle w:val="ListParagraph"/>
            <w:ind w:left="426"/>
          </w:pPr>
        </w:pPrChange>
      </w:pPr>
    </w:p>
    <w:p w14:paraId="42AB2E22" w14:textId="47DAD523" w:rsidR="000749AF" w:rsidDel="000D70CD" w:rsidRDefault="000749AF">
      <w:pPr>
        <w:rPr>
          <w:ins w:id="6900" w:author="chaniaayulestari@outlook.com" w:date="2021-11-13T16:09:00Z"/>
          <w:del w:id="6901" w:author="Rafi Aziizi" w:date="2021-11-13T18:24:00Z"/>
        </w:rPr>
        <w:pPrChange w:id="6902" w:author="Rafi Aziizi" w:date="2021-11-13T18:24:00Z">
          <w:pPr>
            <w:pStyle w:val="ListParagraph"/>
            <w:ind w:left="426"/>
          </w:pPr>
        </w:pPrChange>
      </w:pPr>
    </w:p>
    <w:p w14:paraId="3B441D5D" w14:textId="312F7429" w:rsidR="000749AF" w:rsidDel="000D70CD" w:rsidRDefault="000749AF">
      <w:pPr>
        <w:rPr>
          <w:ins w:id="6903" w:author="chaniaayulestari@outlook.com" w:date="2021-11-13T16:09:00Z"/>
          <w:del w:id="6904" w:author="Rafi Aziizi" w:date="2021-11-13T18:24:00Z"/>
        </w:rPr>
        <w:pPrChange w:id="6905" w:author="Rafi Aziizi" w:date="2021-11-13T18:24:00Z">
          <w:pPr>
            <w:pStyle w:val="ListParagraph"/>
            <w:ind w:left="426"/>
          </w:pPr>
        </w:pPrChange>
      </w:pPr>
    </w:p>
    <w:p w14:paraId="5F665AA7" w14:textId="04881793" w:rsidR="000749AF" w:rsidDel="000D70CD" w:rsidRDefault="000749AF">
      <w:pPr>
        <w:rPr>
          <w:ins w:id="6906" w:author="chaniaayulestari@outlook.com" w:date="2021-11-13T16:09:00Z"/>
          <w:del w:id="6907" w:author="Rafi Aziizi" w:date="2021-11-13T18:24:00Z"/>
        </w:rPr>
        <w:pPrChange w:id="6908" w:author="Rafi Aziizi" w:date="2021-11-13T18:24:00Z">
          <w:pPr>
            <w:pStyle w:val="ListParagraph"/>
            <w:ind w:left="426"/>
          </w:pPr>
        </w:pPrChange>
      </w:pPr>
    </w:p>
    <w:p w14:paraId="38698EF0" w14:textId="73FD0B3C" w:rsidR="000749AF" w:rsidDel="000D70CD" w:rsidRDefault="000749AF">
      <w:pPr>
        <w:rPr>
          <w:ins w:id="6909" w:author="chaniaayulestari@outlook.com" w:date="2021-11-13T16:09:00Z"/>
          <w:del w:id="6910" w:author="Rafi Aziizi" w:date="2021-11-13T18:24:00Z"/>
        </w:rPr>
        <w:pPrChange w:id="6911" w:author="Rafi Aziizi" w:date="2021-11-13T18:24:00Z">
          <w:pPr>
            <w:pStyle w:val="ListParagraph"/>
            <w:ind w:left="426"/>
          </w:pPr>
        </w:pPrChange>
      </w:pPr>
    </w:p>
    <w:p w14:paraId="645B56AA" w14:textId="4DA4FCC6" w:rsidR="000749AF" w:rsidDel="000D70CD" w:rsidRDefault="000749AF">
      <w:pPr>
        <w:rPr>
          <w:ins w:id="6912" w:author="chaniaayulestari@outlook.com" w:date="2021-11-13T16:09:00Z"/>
          <w:del w:id="6913" w:author="Rafi Aziizi" w:date="2021-11-13T18:24:00Z"/>
        </w:rPr>
        <w:pPrChange w:id="6914" w:author="Rafi Aziizi" w:date="2021-11-13T18:24:00Z">
          <w:pPr>
            <w:pStyle w:val="ListParagraph"/>
            <w:ind w:left="426"/>
          </w:pPr>
        </w:pPrChange>
      </w:pPr>
    </w:p>
    <w:p w14:paraId="0D8221A7" w14:textId="4D821B0F" w:rsidR="000749AF" w:rsidDel="000D70CD" w:rsidRDefault="000749AF">
      <w:pPr>
        <w:rPr>
          <w:ins w:id="6915" w:author="chaniaayulestari@outlook.com" w:date="2021-11-13T16:09:00Z"/>
          <w:del w:id="6916" w:author="Rafi Aziizi" w:date="2021-11-13T18:24:00Z"/>
        </w:rPr>
        <w:pPrChange w:id="6917" w:author="Rafi Aziizi" w:date="2021-11-13T18:24:00Z">
          <w:pPr>
            <w:pStyle w:val="ListParagraph"/>
            <w:ind w:left="426"/>
          </w:pPr>
        </w:pPrChange>
      </w:pPr>
    </w:p>
    <w:p w14:paraId="5EF44C37" w14:textId="77777777" w:rsidR="000749AF" w:rsidRPr="002040D9" w:rsidRDefault="000749AF">
      <w:pPr>
        <w:pStyle w:val="Caption"/>
        <w:jc w:val="center"/>
        <w:rPr>
          <w:ins w:id="6918" w:author="Rafi Aziizi" w:date="2021-11-13T11:31:00Z"/>
        </w:rPr>
        <w:pPrChange w:id="6919" w:author="Rafi Aziizi" w:date="2021-11-14T09:59:00Z">
          <w:pPr>
            <w:pStyle w:val="ListParagraph"/>
            <w:numPr>
              <w:numId w:val="117"/>
            </w:numPr>
            <w:ind w:hanging="360"/>
          </w:pPr>
        </w:pPrChange>
      </w:pPr>
    </w:p>
    <w:p w14:paraId="7854D9D1" w14:textId="77777777" w:rsidR="006A1DDD" w:rsidRDefault="00B81365" w:rsidP="006A1DDD">
      <w:pPr>
        <w:pStyle w:val="ListParagraph"/>
        <w:numPr>
          <w:ilvl w:val="0"/>
          <w:numId w:val="117"/>
        </w:numPr>
        <w:ind w:left="426"/>
        <w:rPr>
          <w:ins w:id="6920" w:author="chaniaayulestari@outlook.com" w:date="2021-11-13T20:22:00Z"/>
          <w:b/>
          <w:bCs/>
        </w:rPr>
      </w:pPr>
      <w:ins w:id="6921" w:author="chaniaayulestari@outlook.com" w:date="2021-11-13T16:10:00Z">
        <w:del w:id="6922" w:author="Rafi Aziizi" w:date="2021-11-13T18:24:00Z">
          <w:r w:rsidDel="000D70CD">
            <w:rPr>
              <w:noProof/>
            </w:rPr>
            <w:lastRenderedPageBreak/>
            <w:drawing>
              <wp:inline distT="0" distB="0" distL="0" distR="0" wp14:anchorId="2119971C" wp14:editId="2AFF629D">
                <wp:extent cx="5039995" cy="1939925"/>
                <wp:effectExtent l="0" t="0" r="8255" b="3175"/>
                <wp:docPr id="414" name="Picture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039995" cy="1939925"/>
                        </a:xfrm>
                        <a:prstGeom prst="rect">
                          <a:avLst/>
                        </a:prstGeom>
                        <a:noFill/>
                        <a:ln>
                          <a:noFill/>
                        </a:ln>
                      </pic:spPr>
                    </pic:pic>
                  </a:graphicData>
                </a:graphic>
              </wp:inline>
            </w:drawing>
          </w:r>
        </w:del>
      </w:ins>
      <w:ins w:id="6923" w:author="Rafi Aziizi" w:date="2021-11-13T11:31:00Z">
        <w:r w:rsidR="00FF5489" w:rsidRPr="002040D9">
          <w:rPr>
            <w:b/>
            <w:bCs/>
            <w:rPrChange w:id="6924" w:author="chaniaayulestari@outlook.com" w:date="2021-11-13T15:20:00Z">
              <w:rPr/>
            </w:rPrChange>
          </w:rPr>
          <w:t xml:space="preserve">Edit </w:t>
        </w:r>
      </w:ins>
      <w:ins w:id="6925" w:author="Rafi Aziizi" w:date="2021-11-13T11:32:00Z">
        <w:r w:rsidR="00FF5489" w:rsidRPr="002040D9">
          <w:rPr>
            <w:b/>
            <w:bCs/>
            <w:rPrChange w:id="6926" w:author="chaniaayulestari@outlook.com" w:date="2021-11-13T15:20:00Z">
              <w:rPr/>
            </w:rPrChange>
          </w:rPr>
          <w:t>Guru</w:t>
        </w:r>
      </w:ins>
    </w:p>
    <w:p w14:paraId="6B74929C" w14:textId="52324436" w:rsidR="006A1DDD" w:rsidRDefault="000D70CD" w:rsidP="006A1DDD">
      <w:pPr>
        <w:pStyle w:val="ListParagraph"/>
        <w:ind w:left="426"/>
        <w:rPr>
          <w:ins w:id="6927" w:author="chaniaayulestari@outlook.com" w:date="2021-11-13T20:22:00Z"/>
          <w:b/>
          <w:bCs/>
        </w:rPr>
      </w:pPr>
      <w:ins w:id="6928" w:author="Rafi Aziizi" w:date="2021-11-13T18:25:00Z">
        <w:r>
          <w:rPr>
            <w:noProof/>
          </w:rPr>
          <w:drawing>
            <wp:anchor distT="0" distB="0" distL="114300" distR="114300" simplePos="0" relativeHeight="251617792" behindDoc="1" locked="0" layoutInCell="1" allowOverlap="1" wp14:anchorId="5938921A" wp14:editId="2276F03D">
              <wp:simplePos x="0" y="0"/>
              <wp:positionH relativeFrom="column">
                <wp:posOffset>-5301</wp:posOffset>
              </wp:positionH>
              <wp:positionV relativeFrom="paragraph">
                <wp:posOffset>5804</wp:posOffset>
              </wp:positionV>
              <wp:extent cx="5039995" cy="1939925"/>
              <wp:effectExtent l="0" t="0" r="0" b="0"/>
              <wp:wrapNone/>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039995" cy="193992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15478202" w14:textId="3F8BD8E7" w:rsidR="006A1DDD" w:rsidRDefault="006A1DDD" w:rsidP="006A1DDD">
      <w:pPr>
        <w:pStyle w:val="ListParagraph"/>
        <w:ind w:left="426"/>
        <w:rPr>
          <w:ins w:id="6929" w:author="chaniaayulestari@outlook.com" w:date="2021-11-13T20:22:00Z"/>
          <w:b/>
          <w:bCs/>
        </w:rPr>
      </w:pPr>
    </w:p>
    <w:p w14:paraId="730CE976" w14:textId="4CE2903F" w:rsidR="006A1DDD" w:rsidRDefault="006A1DDD" w:rsidP="006A1DDD">
      <w:pPr>
        <w:pStyle w:val="ListParagraph"/>
        <w:ind w:left="426"/>
        <w:rPr>
          <w:ins w:id="6930" w:author="chaniaayulestari@outlook.com" w:date="2021-11-13T20:22:00Z"/>
          <w:b/>
          <w:bCs/>
        </w:rPr>
      </w:pPr>
    </w:p>
    <w:p w14:paraId="2AC48E24" w14:textId="518DB8F8" w:rsidR="006A1DDD" w:rsidRDefault="006A1DDD" w:rsidP="006A1DDD">
      <w:pPr>
        <w:pStyle w:val="ListParagraph"/>
        <w:ind w:left="426"/>
        <w:rPr>
          <w:ins w:id="6931" w:author="chaniaayulestari@outlook.com" w:date="2021-11-13T20:22:00Z"/>
          <w:b/>
          <w:bCs/>
        </w:rPr>
      </w:pPr>
    </w:p>
    <w:p w14:paraId="44FDDD48" w14:textId="5A1EEF2B" w:rsidR="006A1DDD" w:rsidRDefault="006A1DDD" w:rsidP="006A1DDD">
      <w:pPr>
        <w:pStyle w:val="ListParagraph"/>
        <w:ind w:left="426"/>
        <w:rPr>
          <w:ins w:id="6932" w:author="chaniaayulestari@outlook.com" w:date="2021-11-13T20:22:00Z"/>
          <w:b/>
          <w:bCs/>
        </w:rPr>
      </w:pPr>
    </w:p>
    <w:p w14:paraId="6FCA208E" w14:textId="384FE2EB" w:rsidR="006A1DDD" w:rsidRDefault="006A1DDD" w:rsidP="006A1DDD">
      <w:pPr>
        <w:pStyle w:val="ListParagraph"/>
        <w:ind w:left="426"/>
        <w:rPr>
          <w:ins w:id="6933" w:author="chaniaayulestari@outlook.com" w:date="2021-11-13T20:22:00Z"/>
          <w:b/>
          <w:bCs/>
        </w:rPr>
      </w:pPr>
    </w:p>
    <w:p w14:paraId="6BC12A9C" w14:textId="6C8C8952" w:rsidR="006A1DDD" w:rsidRDefault="006A1DDD" w:rsidP="006A1DDD">
      <w:pPr>
        <w:pStyle w:val="ListParagraph"/>
        <w:ind w:left="426"/>
        <w:rPr>
          <w:ins w:id="6934" w:author="chaniaayulestari@outlook.com" w:date="2021-11-13T20:22:00Z"/>
          <w:b/>
          <w:bCs/>
        </w:rPr>
      </w:pPr>
    </w:p>
    <w:p w14:paraId="667D094B" w14:textId="6D6FB8DC" w:rsidR="006A1DDD" w:rsidRPr="006A1DDD" w:rsidRDefault="00ED34E2">
      <w:pPr>
        <w:pStyle w:val="ListParagraph"/>
        <w:ind w:left="426"/>
        <w:rPr>
          <w:ins w:id="6935" w:author="chaniaayulestari@outlook.com" w:date="2021-11-13T20:22:00Z"/>
          <w:b/>
          <w:bCs/>
          <w:rPrChange w:id="6936" w:author="chaniaayulestari@outlook.com" w:date="2021-11-13T20:22:00Z">
            <w:rPr>
              <w:ins w:id="6937" w:author="chaniaayulestari@outlook.com" w:date="2021-11-13T20:22:00Z"/>
            </w:rPr>
          </w:rPrChange>
        </w:rPr>
        <w:pPrChange w:id="6938" w:author="chaniaayulestari@outlook.com" w:date="2021-11-13T20:22:00Z">
          <w:pPr/>
        </w:pPrChange>
      </w:pPr>
      <w:ins w:id="6939" w:author="chaniaayulestari@outlook.com" w:date="2021-11-13T20:23:00Z">
        <w:r>
          <w:rPr>
            <w:noProof/>
          </w:rPr>
          <w:pict w14:anchorId="35312314">
            <v:shape id="_x0000_s1206" type="#_x0000_t202" style="position:absolute;left:0;text-align:left;margin-left:-.4pt;margin-top:4.4pt;width:396.85pt;height:12.8pt;z-index:251739648;mso-position-horizontal-relative:text;mso-position-vertical-relative:text" stroked="f">
              <v:textbox style="mso-next-textbox:#_x0000_s1206" inset="0,0,0,0">
                <w:txbxContent>
                  <w:p w14:paraId="391B77E7" w14:textId="35FA53E4" w:rsidR="00ED34E2" w:rsidRPr="00C41BDA" w:rsidRDefault="00ED34E2">
                    <w:pPr>
                      <w:pStyle w:val="Caption"/>
                      <w:jc w:val="center"/>
                      <w:rPr>
                        <w:noProof/>
                      </w:rPr>
                      <w:pPrChange w:id="6940" w:author="chaniaayulestari@outlook.com" w:date="2021-11-13T20:23:00Z">
                        <w:pPr>
                          <w:pStyle w:val="ListParagraph"/>
                          <w:ind w:left="426"/>
                        </w:pPr>
                      </w:pPrChange>
                    </w:pPr>
                    <w:bookmarkStart w:id="6941" w:name="_Toc87729263"/>
                    <w:bookmarkStart w:id="6942" w:name="_Toc87731451"/>
                    <w:ins w:id="6943" w:author="chaniaayulestari@outlook.com" w:date="2021-11-13T20:23:00Z">
                      <w:r>
                        <w:t xml:space="preserve">Gambar 3. </w:t>
                      </w:r>
                      <w:r>
                        <w:fldChar w:fldCharType="begin"/>
                      </w:r>
                      <w:r>
                        <w:instrText xml:space="preserve"> SEQ Gambar___3. \* ARABIC </w:instrText>
                      </w:r>
                    </w:ins>
                    <w:r>
                      <w:fldChar w:fldCharType="separate"/>
                    </w:r>
                    <w:ins w:id="6944" w:author="Rafi Aziizi" w:date="2021-11-15T16:05:00Z">
                      <w:r w:rsidR="00BF7B94">
                        <w:rPr>
                          <w:noProof/>
                        </w:rPr>
                        <w:t>18</w:t>
                      </w:r>
                    </w:ins>
                    <w:ins w:id="6945" w:author="chaniaayulestari@outlook.com" w:date="2021-11-13T21:25:00Z">
                      <w:del w:id="6946" w:author="Rafi Aziizi" w:date="2021-11-14T09:53:00Z">
                        <w:r w:rsidDel="00590A19">
                          <w:rPr>
                            <w:noProof/>
                          </w:rPr>
                          <w:delText>16</w:delText>
                        </w:r>
                      </w:del>
                    </w:ins>
                    <w:ins w:id="6947" w:author="chaniaayulestari@outlook.com" w:date="2021-11-13T20:23:00Z">
                      <w:r>
                        <w:fldChar w:fldCharType="end"/>
                      </w:r>
                      <w:r>
                        <w:t xml:space="preserve"> </w:t>
                      </w:r>
                      <w:r w:rsidRPr="00D90AB4">
                        <w:t xml:space="preserve">Sequence Diagram </w:t>
                      </w:r>
                      <w:r>
                        <w:t>Edit Data Guru</w:t>
                      </w:r>
                    </w:ins>
                    <w:bookmarkEnd w:id="6941"/>
                    <w:bookmarkEnd w:id="6942"/>
                  </w:p>
                </w:txbxContent>
              </v:textbox>
            </v:shape>
          </w:pict>
        </w:r>
      </w:ins>
    </w:p>
    <w:p w14:paraId="445BCA0F" w14:textId="0417D3F4" w:rsidR="00642D81" w:rsidDel="006A1DDD" w:rsidRDefault="00642D81">
      <w:pPr>
        <w:pStyle w:val="Caption"/>
        <w:rPr>
          <w:del w:id="6948" w:author="chaniaayulestari@outlook.com" w:date="2021-11-13T20:22:00Z"/>
          <w:b/>
          <w:bCs/>
        </w:rPr>
        <w:pPrChange w:id="6949" w:author="chaniaayulestari@outlook.com" w:date="2021-11-13T20:22:00Z">
          <w:pPr/>
        </w:pPrChange>
      </w:pPr>
    </w:p>
    <w:p w14:paraId="6E991198" w14:textId="236FE526" w:rsidR="00B81365" w:rsidDel="000D70CD" w:rsidRDefault="00B81365">
      <w:pPr>
        <w:rPr>
          <w:ins w:id="6950" w:author="chaniaayulestari@outlook.com" w:date="2021-11-13T16:10:00Z"/>
          <w:del w:id="6951" w:author="Rafi Aziizi" w:date="2021-11-13T18:25:00Z"/>
          <w:b/>
          <w:bCs/>
        </w:rPr>
        <w:pPrChange w:id="6952" w:author="Rafi Aziizi" w:date="2021-11-13T18:25:00Z">
          <w:pPr>
            <w:pStyle w:val="ListParagraph"/>
            <w:ind w:left="426"/>
          </w:pPr>
        </w:pPrChange>
      </w:pPr>
    </w:p>
    <w:p w14:paraId="284593AC" w14:textId="16B6AEA3" w:rsidR="00B81365" w:rsidDel="000D70CD" w:rsidRDefault="00B81365">
      <w:pPr>
        <w:rPr>
          <w:ins w:id="6953" w:author="chaniaayulestari@outlook.com" w:date="2021-11-13T16:10:00Z"/>
          <w:del w:id="6954" w:author="Rafi Aziizi" w:date="2021-11-13T18:25:00Z"/>
          <w:b/>
          <w:bCs/>
        </w:rPr>
        <w:pPrChange w:id="6955" w:author="Rafi Aziizi" w:date="2021-11-13T18:25:00Z">
          <w:pPr>
            <w:pStyle w:val="ListParagraph"/>
            <w:ind w:left="426"/>
          </w:pPr>
        </w:pPrChange>
      </w:pPr>
    </w:p>
    <w:p w14:paraId="5A14CED6" w14:textId="79564FCB" w:rsidR="00B81365" w:rsidDel="000D70CD" w:rsidRDefault="00B81365">
      <w:pPr>
        <w:rPr>
          <w:ins w:id="6956" w:author="chaniaayulestari@outlook.com" w:date="2021-11-13T16:10:00Z"/>
          <w:del w:id="6957" w:author="Rafi Aziizi" w:date="2021-11-13T18:25:00Z"/>
          <w:b/>
          <w:bCs/>
        </w:rPr>
        <w:pPrChange w:id="6958" w:author="Rafi Aziizi" w:date="2021-11-13T18:25:00Z">
          <w:pPr>
            <w:pStyle w:val="ListParagraph"/>
            <w:ind w:left="426"/>
          </w:pPr>
        </w:pPrChange>
      </w:pPr>
    </w:p>
    <w:p w14:paraId="6F23D2E4" w14:textId="7F4021DE" w:rsidR="00B81365" w:rsidDel="000D70CD" w:rsidRDefault="00B81365">
      <w:pPr>
        <w:rPr>
          <w:ins w:id="6959" w:author="chaniaayulestari@outlook.com" w:date="2021-11-13T16:10:00Z"/>
          <w:del w:id="6960" w:author="Rafi Aziizi" w:date="2021-11-13T18:25:00Z"/>
          <w:b/>
          <w:bCs/>
        </w:rPr>
        <w:pPrChange w:id="6961" w:author="Rafi Aziizi" w:date="2021-11-13T18:25:00Z">
          <w:pPr>
            <w:pStyle w:val="ListParagraph"/>
            <w:ind w:left="426"/>
          </w:pPr>
        </w:pPrChange>
      </w:pPr>
    </w:p>
    <w:p w14:paraId="5D74D465" w14:textId="5A603D0E" w:rsidR="00B81365" w:rsidDel="000D70CD" w:rsidRDefault="00B81365">
      <w:pPr>
        <w:rPr>
          <w:ins w:id="6962" w:author="chaniaayulestari@outlook.com" w:date="2021-11-13T16:10:00Z"/>
          <w:del w:id="6963" w:author="Rafi Aziizi" w:date="2021-11-13T18:25:00Z"/>
          <w:b/>
          <w:bCs/>
        </w:rPr>
        <w:pPrChange w:id="6964" w:author="Rafi Aziizi" w:date="2021-11-13T18:25:00Z">
          <w:pPr>
            <w:pStyle w:val="ListParagraph"/>
            <w:ind w:left="426"/>
          </w:pPr>
        </w:pPrChange>
      </w:pPr>
    </w:p>
    <w:p w14:paraId="6B567788" w14:textId="39132238" w:rsidR="00B81365" w:rsidDel="000D70CD" w:rsidRDefault="00B81365">
      <w:pPr>
        <w:rPr>
          <w:ins w:id="6965" w:author="chaniaayulestari@outlook.com" w:date="2021-11-13T16:10:00Z"/>
          <w:del w:id="6966" w:author="Rafi Aziizi" w:date="2021-11-13T18:25:00Z"/>
          <w:b/>
          <w:bCs/>
        </w:rPr>
        <w:pPrChange w:id="6967" w:author="Rafi Aziizi" w:date="2021-11-13T18:25:00Z">
          <w:pPr>
            <w:pStyle w:val="ListParagraph"/>
            <w:ind w:left="426"/>
          </w:pPr>
        </w:pPrChange>
      </w:pPr>
    </w:p>
    <w:p w14:paraId="4B473998" w14:textId="513F7537" w:rsidR="00B81365" w:rsidRPr="002040D9" w:rsidDel="006A1DDD" w:rsidRDefault="00B81365">
      <w:pPr>
        <w:rPr>
          <w:ins w:id="6968" w:author="Rafi Aziizi" w:date="2021-11-13T11:31:00Z"/>
          <w:del w:id="6969" w:author="chaniaayulestari@outlook.com" w:date="2021-11-13T20:22:00Z"/>
          <w:b/>
          <w:bCs/>
          <w:rPrChange w:id="6970" w:author="chaniaayulestari@outlook.com" w:date="2021-11-13T15:20:00Z">
            <w:rPr>
              <w:ins w:id="6971" w:author="Rafi Aziizi" w:date="2021-11-13T11:31:00Z"/>
              <w:del w:id="6972" w:author="chaniaayulestari@outlook.com" w:date="2021-11-13T20:22:00Z"/>
            </w:rPr>
          </w:rPrChange>
        </w:rPr>
        <w:pPrChange w:id="6973" w:author="Rafi Aziizi" w:date="2021-11-13T18:25:00Z">
          <w:pPr>
            <w:pStyle w:val="ListParagraph"/>
            <w:numPr>
              <w:numId w:val="117"/>
            </w:numPr>
            <w:ind w:hanging="360"/>
          </w:pPr>
        </w:pPrChange>
      </w:pPr>
    </w:p>
    <w:p w14:paraId="247AF056" w14:textId="4AA2D921" w:rsidR="00642D81" w:rsidRDefault="00B81365" w:rsidP="00642D81">
      <w:pPr>
        <w:pStyle w:val="ListParagraph"/>
        <w:numPr>
          <w:ilvl w:val="0"/>
          <w:numId w:val="117"/>
        </w:numPr>
        <w:ind w:left="426"/>
        <w:rPr>
          <w:ins w:id="6974" w:author="chaniaayulestari@outlook.com" w:date="2021-11-13T15:47:00Z"/>
          <w:b/>
          <w:bCs/>
        </w:rPr>
      </w:pPr>
      <w:ins w:id="6975" w:author="chaniaayulestari@outlook.com" w:date="2021-11-13T16:11:00Z">
        <w:del w:id="6976" w:author="Rafi Aziizi" w:date="2021-11-13T18:25:00Z">
          <w:r w:rsidDel="000D70CD">
            <w:rPr>
              <w:noProof/>
            </w:rPr>
            <w:drawing>
              <wp:inline distT="0" distB="0" distL="0" distR="0" wp14:anchorId="20E7E0C9" wp14:editId="47EB1E6A">
                <wp:extent cx="5039995" cy="4777740"/>
                <wp:effectExtent l="0" t="0" r="8255" b="3810"/>
                <wp:docPr id="416" name="Picture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39995" cy="4777740"/>
                        </a:xfrm>
                        <a:prstGeom prst="rect">
                          <a:avLst/>
                        </a:prstGeom>
                        <a:noFill/>
                        <a:ln>
                          <a:noFill/>
                        </a:ln>
                      </pic:spPr>
                    </pic:pic>
                  </a:graphicData>
                </a:graphic>
              </wp:inline>
            </w:drawing>
          </w:r>
        </w:del>
      </w:ins>
      <w:ins w:id="6977" w:author="Rafi Aziizi" w:date="2021-11-13T11:31:00Z">
        <w:r w:rsidR="00FF5489" w:rsidRPr="002040D9">
          <w:rPr>
            <w:b/>
            <w:bCs/>
            <w:rPrChange w:id="6978" w:author="chaniaayulestari@outlook.com" w:date="2021-11-13T15:20:00Z">
              <w:rPr/>
            </w:rPrChange>
          </w:rPr>
          <w:t xml:space="preserve">Tambah </w:t>
        </w:r>
      </w:ins>
      <w:ins w:id="6979" w:author="Rafi Aziizi" w:date="2021-11-13T11:32:00Z">
        <w:r w:rsidR="00FF5489" w:rsidRPr="002040D9">
          <w:rPr>
            <w:b/>
            <w:bCs/>
            <w:rPrChange w:id="6980" w:author="chaniaayulestari@outlook.com" w:date="2021-11-13T15:20:00Z">
              <w:rPr/>
            </w:rPrChange>
          </w:rPr>
          <w:t>Guru</w:t>
        </w:r>
      </w:ins>
    </w:p>
    <w:p w14:paraId="08CF18E0" w14:textId="77777777" w:rsidR="006A1DDD" w:rsidRDefault="000D70CD">
      <w:pPr>
        <w:keepNext/>
        <w:rPr>
          <w:ins w:id="6981" w:author="chaniaayulestari@outlook.com" w:date="2021-11-13T20:23:00Z"/>
        </w:rPr>
        <w:pPrChange w:id="6982" w:author="chaniaayulestari@outlook.com" w:date="2021-11-13T20:23:00Z">
          <w:pPr/>
        </w:pPrChange>
      </w:pPr>
      <w:ins w:id="6983" w:author="Rafi Aziizi" w:date="2021-11-13T18:25:00Z">
        <w:r>
          <w:rPr>
            <w:noProof/>
          </w:rPr>
          <w:drawing>
            <wp:inline distT="0" distB="0" distL="0" distR="0" wp14:anchorId="7E9BC821" wp14:editId="21FAA293">
              <wp:extent cx="5039995" cy="4777740"/>
              <wp:effectExtent l="0" t="0" r="8255" b="3810"/>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39995" cy="4777740"/>
                      </a:xfrm>
                      <a:prstGeom prst="rect">
                        <a:avLst/>
                      </a:prstGeom>
                      <a:noFill/>
                      <a:ln>
                        <a:noFill/>
                      </a:ln>
                    </pic:spPr>
                  </pic:pic>
                </a:graphicData>
              </a:graphic>
            </wp:inline>
          </w:drawing>
        </w:r>
      </w:ins>
    </w:p>
    <w:p w14:paraId="33CB7EDA" w14:textId="3FF7D0B9" w:rsidR="00642D81" w:rsidRDefault="006A1DDD">
      <w:pPr>
        <w:pStyle w:val="Caption"/>
        <w:jc w:val="center"/>
        <w:rPr>
          <w:ins w:id="6984" w:author="chaniaayulestari@outlook.com" w:date="2021-11-13T16:10:00Z"/>
          <w:b/>
          <w:bCs/>
        </w:rPr>
        <w:pPrChange w:id="6985" w:author="chaniaayulestari@outlook.com" w:date="2021-11-13T20:23:00Z">
          <w:pPr>
            <w:pStyle w:val="ListParagraph"/>
            <w:ind w:left="426"/>
          </w:pPr>
        </w:pPrChange>
      </w:pPr>
      <w:bookmarkStart w:id="6986" w:name="_Toc87731452"/>
      <w:ins w:id="6987" w:author="chaniaayulestari@outlook.com" w:date="2021-11-13T20:23:00Z">
        <w:r>
          <w:t xml:space="preserve">Gambar 3. </w:t>
        </w:r>
        <w:r>
          <w:fldChar w:fldCharType="begin"/>
        </w:r>
        <w:r>
          <w:instrText xml:space="preserve"> SEQ Gambar___3. \* ARABIC </w:instrText>
        </w:r>
      </w:ins>
      <w:r>
        <w:fldChar w:fldCharType="separate"/>
      </w:r>
      <w:ins w:id="6988" w:author="Rafi Aziizi" w:date="2021-11-15T16:05:00Z">
        <w:r w:rsidR="00BF7B94">
          <w:rPr>
            <w:noProof/>
          </w:rPr>
          <w:t>19</w:t>
        </w:r>
      </w:ins>
      <w:ins w:id="6989" w:author="chaniaayulestari@outlook.com" w:date="2021-11-13T21:25:00Z">
        <w:del w:id="6990" w:author="Rafi Aziizi" w:date="2021-11-14T09:53:00Z">
          <w:r w:rsidR="00B46735" w:rsidDel="00590A19">
            <w:rPr>
              <w:noProof/>
            </w:rPr>
            <w:delText>17</w:delText>
          </w:r>
        </w:del>
      </w:ins>
      <w:ins w:id="6991" w:author="chaniaayulestari@outlook.com" w:date="2021-11-13T20:23:00Z">
        <w:r>
          <w:fldChar w:fldCharType="end"/>
        </w:r>
        <w:r>
          <w:t xml:space="preserve"> </w:t>
        </w:r>
        <w:r w:rsidRPr="00D715A1">
          <w:t xml:space="preserve">Sequence Diagram </w:t>
        </w:r>
        <w:r>
          <w:t xml:space="preserve"> Tambah Data Guru</w:t>
        </w:r>
      </w:ins>
      <w:bookmarkEnd w:id="6986"/>
    </w:p>
    <w:p w14:paraId="30CDFF6E" w14:textId="5A65F87E" w:rsidR="00B81365" w:rsidDel="00224DD9" w:rsidRDefault="00B81365">
      <w:pPr>
        <w:rPr>
          <w:del w:id="6992" w:author="Rafi Aziizi" w:date="2021-11-13T18:25:00Z"/>
          <w:b/>
          <w:bCs/>
        </w:rPr>
      </w:pPr>
    </w:p>
    <w:p w14:paraId="14FAD8A3" w14:textId="77777777" w:rsidR="00224DD9" w:rsidRDefault="00224DD9" w:rsidP="00642D81">
      <w:pPr>
        <w:pStyle w:val="ListParagraph"/>
        <w:ind w:left="426"/>
        <w:rPr>
          <w:ins w:id="6993" w:author="chaniaayulestari@outlook.com" w:date="2021-11-13T19:42:00Z"/>
          <w:b/>
          <w:bCs/>
        </w:rPr>
      </w:pPr>
    </w:p>
    <w:p w14:paraId="74F93E98" w14:textId="18E33EE3" w:rsidR="00B81365" w:rsidDel="000D70CD" w:rsidRDefault="00B81365" w:rsidP="00642D81">
      <w:pPr>
        <w:pStyle w:val="ListParagraph"/>
        <w:ind w:left="426"/>
        <w:rPr>
          <w:ins w:id="6994" w:author="chaniaayulestari@outlook.com" w:date="2021-11-13T16:10:00Z"/>
          <w:del w:id="6995" w:author="Rafi Aziizi" w:date="2021-11-13T18:25:00Z"/>
          <w:b/>
          <w:bCs/>
        </w:rPr>
      </w:pPr>
    </w:p>
    <w:p w14:paraId="60F05312" w14:textId="7EAFB3C0" w:rsidR="00B81365" w:rsidDel="000D70CD" w:rsidRDefault="00B81365" w:rsidP="00642D81">
      <w:pPr>
        <w:pStyle w:val="ListParagraph"/>
        <w:ind w:left="426"/>
        <w:rPr>
          <w:ins w:id="6996" w:author="chaniaayulestari@outlook.com" w:date="2021-11-13T16:10:00Z"/>
          <w:del w:id="6997" w:author="Rafi Aziizi" w:date="2021-11-13T18:25:00Z"/>
          <w:b/>
          <w:bCs/>
        </w:rPr>
      </w:pPr>
    </w:p>
    <w:p w14:paraId="358FC144" w14:textId="035B4209" w:rsidR="00B81365" w:rsidRPr="000D70CD" w:rsidDel="000D70CD" w:rsidRDefault="00B81365">
      <w:pPr>
        <w:rPr>
          <w:ins w:id="6998" w:author="chaniaayulestari@outlook.com" w:date="2021-11-13T16:10:00Z"/>
          <w:del w:id="6999" w:author="Rafi Aziizi" w:date="2021-11-13T18:25:00Z"/>
          <w:b/>
          <w:bCs/>
          <w:rPrChange w:id="7000" w:author="Rafi Aziizi" w:date="2021-11-13T18:25:00Z">
            <w:rPr>
              <w:ins w:id="7001" w:author="chaniaayulestari@outlook.com" w:date="2021-11-13T16:10:00Z"/>
              <w:del w:id="7002" w:author="Rafi Aziizi" w:date="2021-11-13T18:25:00Z"/>
            </w:rPr>
          </w:rPrChange>
        </w:rPr>
        <w:pPrChange w:id="7003" w:author="Rafi Aziizi" w:date="2021-11-13T18:25:00Z">
          <w:pPr>
            <w:pStyle w:val="ListParagraph"/>
            <w:ind w:left="426"/>
          </w:pPr>
        </w:pPrChange>
      </w:pPr>
    </w:p>
    <w:p w14:paraId="0932F562" w14:textId="5F011295" w:rsidR="00B81365" w:rsidDel="000D70CD" w:rsidRDefault="00B81365">
      <w:pPr>
        <w:rPr>
          <w:ins w:id="7004" w:author="chaniaayulestari@outlook.com" w:date="2021-11-13T16:10:00Z"/>
          <w:del w:id="7005" w:author="Rafi Aziizi" w:date="2021-11-13T18:25:00Z"/>
        </w:rPr>
        <w:pPrChange w:id="7006" w:author="Rafi Aziizi" w:date="2021-11-13T18:25:00Z">
          <w:pPr>
            <w:pStyle w:val="ListParagraph"/>
            <w:ind w:left="426"/>
          </w:pPr>
        </w:pPrChange>
      </w:pPr>
    </w:p>
    <w:p w14:paraId="27F9E08B" w14:textId="4732CAA0" w:rsidR="00B81365" w:rsidDel="000D70CD" w:rsidRDefault="00B81365">
      <w:pPr>
        <w:rPr>
          <w:ins w:id="7007" w:author="chaniaayulestari@outlook.com" w:date="2021-11-13T16:11:00Z"/>
          <w:del w:id="7008" w:author="Rafi Aziizi" w:date="2021-11-13T18:25:00Z"/>
        </w:rPr>
        <w:pPrChange w:id="7009" w:author="Rafi Aziizi" w:date="2021-11-13T18:25:00Z">
          <w:pPr>
            <w:pStyle w:val="ListParagraph"/>
            <w:ind w:left="426"/>
          </w:pPr>
        </w:pPrChange>
      </w:pPr>
    </w:p>
    <w:p w14:paraId="7DDCC8A6" w14:textId="02943691" w:rsidR="00B81365" w:rsidDel="000D70CD" w:rsidRDefault="00B81365">
      <w:pPr>
        <w:rPr>
          <w:ins w:id="7010" w:author="chaniaayulestari@outlook.com" w:date="2021-11-13T16:11:00Z"/>
          <w:del w:id="7011" w:author="Rafi Aziizi" w:date="2021-11-13T18:25:00Z"/>
        </w:rPr>
        <w:pPrChange w:id="7012" w:author="Rafi Aziizi" w:date="2021-11-13T18:25:00Z">
          <w:pPr>
            <w:pStyle w:val="ListParagraph"/>
            <w:ind w:left="426"/>
          </w:pPr>
        </w:pPrChange>
      </w:pPr>
    </w:p>
    <w:p w14:paraId="486618AE" w14:textId="0AFE155F" w:rsidR="00B81365" w:rsidDel="000D70CD" w:rsidRDefault="00B81365">
      <w:pPr>
        <w:rPr>
          <w:ins w:id="7013" w:author="chaniaayulestari@outlook.com" w:date="2021-11-13T16:11:00Z"/>
          <w:del w:id="7014" w:author="Rafi Aziizi" w:date="2021-11-13T18:25:00Z"/>
        </w:rPr>
        <w:pPrChange w:id="7015" w:author="Rafi Aziizi" w:date="2021-11-13T18:25:00Z">
          <w:pPr>
            <w:pStyle w:val="ListParagraph"/>
            <w:ind w:left="426"/>
          </w:pPr>
        </w:pPrChange>
      </w:pPr>
    </w:p>
    <w:p w14:paraId="5ECEBA91" w14:textId="508695EF" w:rsidR="00B81365" w:rsidDel="000D70CD" w:rsidRDefault="00B81365">
      <w:pPr>
        <w:rPr>
          <w:ins w:id="7016" w:author="chaniaayulestari@outlook.com" w:date="2021-11-13T16:11:00Z"/>
          <w:del w:id="7017" w:author="Rafi Aziizi" w:date="2021-11-13T18:25:00Z"/>
        </w:rPr>
        <w:pPrChange w:id="7018" w:author="Rafi Aziizi" w:date="2021-11-13T18:25:00Z">
          <w:pPr>
            <w:pStyle w:val="ListParagraph"/>
            <w:ind w:left="426"/>
          </w:pPr>
        </w:pPrChange>
      </w:pPr>
    </w:p>
    <w:p w14:paraId="6FEE14BE" w14:textId="5632DA0A" w:rsidR="00B81365" w:rsidDel="000D70CD" w:rsidRDefault="00B81365">
      <w:pPr>
        <w:rPr>
          <w:ins w:id="7019" w:author="chaniaayulestari@outlook.com" w:date="2021-11-13T16:11:00Z"/>
          <w:del w:id="7020" w:author="Rafi Aziizi" w:date="2021-11-13T18:25:00Z"/>
        </w:rPr>
        <w:pPrChange w:id="7021" w:author="Rafi Aziizi" w:date="2021-11-13T18:25:00Z">
          <w:pPr>
            <w:pStyle w:val="ListParagraph"/>
            <w:ind w:left="426"/>
          </w:pPr>
        </w:pPrChange>
      </w:pPr>
    </w:p>
    <w:p w14:paraId="2FCED9DC" w14:textId="77E39596" w:rsidR="00B81365" w:rsidDel="000D70CD" w:rsidRDefault="00B81365">
      <w:pPr>
        <w:rPr>
          <w:ins w:id="7022" w:author="chaniaayulestari@outlook.com" w:date="2021-11-13T16:11:00Z"/>
          <w:del w:id="7023" w:author="Rafi Aziizi" w:date="2021-11-13T18:25:00Z"/>
        </w:rPr>
        <w:pPrChange w:id="7024" w:author="Rafi Aziizi" w:date="2021-11-13T18:25:00Z">
          <w:pPr>
            <w:pStyle w:val="ListParagraph"/>
            <w:ind w:left="426"/>
          </w:pPr>
        </w:pPrChange>
      </w:pPr>
    </w:p>
    <w:p w14:paraId="6B111F70" w14:textId="70EE812B" w:rsidR="00B81365" w:rsidDel="000D70CD" w:rsidRDefault="00B81365">
      <w:pPr>
        <w:rPr>
          <w:ins w:id="7025" w:author="chaniaayulestari@outlook.com" w:date="2021-11-13T16:11:00Z"/>
          <w:del w:id="7026" w:author="Rafi Aziizi" w:date="2021-11-13T18:25:00Z"/>
        </w:rPr>
        <w:pPrChange w:id="7027" w:author="Rafi Aziizi" w:date="2021-11-13T18:25:00Z">
          <w:pPr>
            <w:pStyle w:val="ListParagraph"/>
            <w:ind w:left="426"/>
          </w:pPr>
        </w:pPrChange>
      </w:pPr>
    </w:p>
    <w:p w14:paraId="321F8861" w14:textId="08DE3B32" w:rsidR="00B81365" w:rsidDel="000D70CD" w:rsidRDefault="00B81365">
      <w:pPr>
        <w:rPr>
          <w:ins w:id="7028" w:author="chaniaayulestari@outlook.com" w:date="2021-11-13T16:11:00Z"/>
          <w:del w:id="7029" w:author="Rafi Aziizi" w:date="2021-11-13T18:25:00Z"/>
        </w:rPr>
        <w:pPrChange w:id="7030" w:author="Rafi Aziizi" w:date="2021-11-13T18:25:00Z">
          <w:pPr>
            <w:pStyle w:val="ListParagraph"/>
            <w:ind w:left="426"/>
          </w:pPr>
        </w:pPrChange>
      </w:pPr>
    </w:p>
    <w:p w14:paraId="1AA2E0B2" w14:textId="5091A848" w:rsidR="00B81365" w:rsidDel="000D70CD" w:rsidRDefault="00B81365">
      <w:pPr>
        <w:rPr>
          <w:ins w:id="7031" w:author="chaniaayulestari@outlook.com" w:date="2021-11-13T16:11:00Z"/>
          <w:del w:id="7032" w:author="Rafi Aziizi" w:date="2021-11-13T18:25:00Z"/>
        </w:rPr>
        <w:pPrChange w:id="7033" w:author="Rafi Aziizi" w:date="2021-11-13T18:25:00Z">
          <w:pPr>
            <w:pStyle w:val="ListParagraph"/>
            <w:ind w:left="426"/>
          </w:pPr>
        </w:pPrChange>
      </w:pPr>
    </w:p>
    <w:p w14:paraId="1CB0966C" w14:textId="7EF1B80E" w:rsidR="00B81365" w:rsidDel="000D70CD" w:rsidRDefault="00B81365">
      <w:pPr>
        <w:rPr>
          <w:ins w:id="7034" w:author="chaniaayulestari@outlook.com" w:date="2021-11-13T16:11:00Z"/>
          <w:del w:id="7035" w:author="Rafi Aziizi" w:date="2021-11-13T18:25:00Z"/>
        </w:rPr>
        <w:pPrChange w:id="7036" w:author="Rafi Aziizi" w:date="2021-11-13T18:25:00Z">
          <w:pPr>
            <w:pStyle w:val="ListParagraph"/>
            <w:ind w:left="426"/>
          </w:pPr>
        </w:pPrChange>
      </w:pPr>
    </w:p>
    <w:p w14:paraId="0E596F00" w14:textId="1A2EF27D" w:rsidR="00B81365" w:rsidDel="000D70CD" w:rsidRDefault="00B81365">
      <w:pPr>
        <w:rPr>
          <w:ins w:id="7037" w:author="chaniaayulestari@outlook.com" w:date="2021-11-13T16:10:00Z"/>
          <w:del w:id="7038" w:author="Rafi Aziizi" w:date="2021-11-13T18:25:00Z"/>
        </w:rPr>
        <w:pPrChange w:id="7039" w:author="Rafi Aziizi" w:date="2021-11-13T18:25:00Z">
          <w:pPr>
            <w:pStyle w:val="ListParagraph"/>
            <w:ind w:left="426"/>
          </w:pPr>
        </w:pPrChange>
      </w:pPr>
    </w:p>
    <w:p w14:paraId="6FE98DE3" w14:textId="1881815E" w:rsidR="00B81365" w:rsidDel="000D70CD" w:rsidRDefault="00B81365">
      <w:pPr>
        <w:rPr>
          <w:ins w:id="7040" w:author="chaniaayulestari@outlook.com" w:date="2021-11-13T16:10:00Z"/>
          <w:del w:id="7041" w:author="Rafi Aziizi" w:date="2021-11-13T18:25:00Z"/>
        </w:rPr>
        <w:pPrChange w:id="7042" w:author="Rafi Aziizi" w:date="2021-11-13T18:25:00Z">
          <w:pPr>
            <w:pStyle w:val="ListParagraph"/>
            <w:ind w:left="426"/>
          </w:pPr>
        </w:pPrChange>
      </w:pPr>
    </w:p>
    <w:p w14:paraId="70212AC5" w14:textId="5DFBF51D" w:rsidR="00B81365" w:rsidDel="000D70CD" w:rsidRDefault="00B81365" w:rsidP="00642D81">
      <w:pPr>
        <w:pStyle w:val="ListParagraph"/>
        <w:ind w:left="426"/>
        <w:rPr>
          <w:ins w:id="7043" w:author="chaniaayulestari@outlook.com" w:date="2021-11-13T16:12:00Z"/>
          <w:del w:id="7044" w:author="Rafi Aziizi" w:date="2021-11-13T18:25:00Z"/>
          <w:b/>
          <w:bCs/>
        </w:rPr>
      </w:pPr>
    </w:p>
    <w:p w14:paraId="25F75325" w14:textId="1C3D84B7" w:rsidR="00B81365" w:rsidRPr="000D70CD" w:rsidDel="000D70CD" w:rsidRDefault="00B81365">
      <w:pPr>
        <w:rPr>
          <w:ins w:id="7045" w:author="chaniaayulestari@outlook.com" w:date="2021-11-13T16:12:00Z"/>
          <w:del w:id="7046" w:author="Rafi Aziizi" w:date="2021-11-13T18:25:00Z"/>
          <w:b/>
          <w:bCs/>
          <w:rPrChange w:id="7047" w:author="Rafi Aziizi" w:date="2021-11-13T18:25:00Z">
            <w:rPr>
              <w:ins w:id="7048" w:author="chaniaayulestari@outlook.com" w:date="2021-11-13T16:12:00Z"/>
              <w:del w:id="7049" w:author="Rafi Aziizi" w:date="2021-11-13T18:25:00Z"/>
            </w:rPr>
          </w:rPrChange>
        </w:rPr>
        <w:pPrChange w:id="7050" w:author="Rafi Aziizi" w:date="2021-11-13T18:25:00Z">
          <w:pPr>
            <w:pStyle w:val="ListParagraph"/>
            <w:ind w:left="426"/>
          </w:pPr>
        </w:pPrChange>
      </w:pPr>
    </w:p>
    <w:p w14:paraId="7F1924E3" w14:textId="77777777" w:rsidR="00B81365" w:rsidRPr="000D70CD" w:rsidRDefault="00B81365">
      <w:pPr>
        <w:rPr>
          <w:ins w:id="7051" w:author="Rafi Aziizi" w:date="2021-11-13T11:34:00Z"/>
          <w:b/>
          <w:bCs/>
          <w:rPrChange w:id="7052" w:author="Rafi Aziizi" w:date="2021-11-13T18:25:00Z">
            <w:rPr>
              <w:ins w:id="7053" w:author="Rafi Aziizi" w:date="2021-11-13T11:34:00Z"/>
            </w:rPr>
          </w:rPrChange>
        </w:rPr>
        <w:pPrChange w:id="7054" w:author="Rafi Aziizi" w:date="2021-11-13T18:25:00Z">
          <w:pPr>
            <w:pStyle w:val="ListParagraph"/>
            <w:numPr>
              <w:numId w:val="117"/>
            </w:numPr>
            <w:ind w:hanging="360"/>
          </w:pPr>
        </w:pPrChange>
      </w:pPr>
    </w:p>
    <w:p w14:paraId="1A9F55EB" w14:textId="3E1E6270" w:rsidR="00642D81" w:rsidRDefault="00B81365" w:rsidP="00642D81">
      <w:pPr>
        <w:pStyle w:val="ListParagraph"/>
        <w:numPr>
          <w:ilvl w:val="0"/>
          <w:numId w:val="117"/>
        </w:numPr>
        <w:ind w:left="426"/>
        <w:rPr>
          <w:ins w:id="7055" w:author="Rafi Aziizi" w:date="2021-11-13T18:25:00Z"/>
          <w:b/>
          <w:bCs/>
        </w:rPr>
      </w:pPr>
      <w:ins w:id="7056" w:author="chaniaayulestari@outlook.com" w:date="2021-11-13T16:12:00Z">
        <w:del w:id="7057" w:author="Rafi Aziizi" w:date="2021-11-13T18:25:00Z">
          <w:r w:rsidDel="000D70CD">
            <w:rPr>
              <w:noProof/>
            </w:rPr>
            <w:lastRenderedPageBreak/>
            <w:drawing>
              <wp:anchor distT="0" distB="0" distL="114300" distR="114300" simplePos="0" relativeHeight="251614720" behindDoc="1" locked="0" layoutInCell="1" allowOverlap="1" wp14:anchorId="6FE02B4E" wp14:editId="273BA19E">
                <wp:simplePos x="0" y="0"/>
                <wp:positionH relativeFrom="margin">
                  <wp:align>right</wp:align>
                </wp:positionH>
                <wp:positionV relativeFrom="paragraph">
                  <wp:posOffset>169545</wp:posOffset>
                </wp:positionV>
                <wp:extent cx="5039995" cy="4110355"/>
                <wp:effectExtent l="0" t="0" r="8255" b="4445"/>
                <wp:wrapNone/>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39995" cy="4110355"/>
                        </a:xfrm>
                        <a:prstGeom prst="rect">
                          <a:avLst/>
                        </a:prstGeom>
                        <a:noFill/>
                        <a:ln>
                          <a:noFill/>
                        </a:ln>
                      </pic:spPr>
                    </pic:pic>
                  </a:graphicData>
                </a:graphic>
                <wp14:sizeRelH relativeFrom="page">
                  <wp14:pctWidth>0</wp14:pctWidth>
                </wp14:sizeRelH>
                <wp14:sizeRelV relativeFrom="page">
                  <wp14:pctHeight>0</wp14:pctHeight>
                </wp14:sizeRelV>
              </wp:anchor>
            </w:drawing>
          </w:r>
        </w:del>
      </w:ins>
      <w:ins w:id="7058" w:author="Rafi Aziizi" w:date="2021-11-13T11:34:00Z">
        <w:r w:rsidR="00FF5489" w:rsidRPr="002040D9">
          <w:rPr>
            <w:b/>
            <w:bCs/>
            <w:rPrChange w:id="7059" w:author="chaniaayulestari@outlook.com" w:date="2021-11-13T15:20:00Z">
              <w:rPr/>
            </w:rPrChange>
          </w:rPr>
          <w:t>Lihat Profile Guru</w:t>
        </w:r>
      </w:ins>
    </w:p>
    <w:p w14:paraId="51E42B7D" w14:textId="77777777" w:rsidR="006A1DDD" w:rsidRDefault="000D70CD">
      <w:pPr>
        <w:keepNext/>
        <w:rPr>
          <w:ins w:id="7060" w:author="chaniaayulestari@outlook.com" w:date="2021-11-13T20:24:00Z"/>
        </w:rPr>
        <w:pPrChange w:id="7061" w:author="chaniaayulestari@outlook.com" w:date="2021-11-13T20:24:00Z">
          <w:pPr/>
        </w:pPrChange>
      </w:pPr>
      <w:ins w:id="7062" w:author="Rafi Aziizi" w:date="2021-11-13T18:25:00Z">
        <w:r>
          <w:rPr>
            <w:noProof/>
          </w:rPr>
          <w:drawing>
            <wp:inline distT="0" distB="0" distL="0" distR="0" wp14:anchorId="2A58E6C5" wp14:editId="35B3F76D">
              <wp:extent cx="5039995" cy="4110355"/>
              <wp:effectExtent l="0" t="0" r="8255" b="4445"/>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39995" cy="4110355"/>
                      </a:xfrm>
                      <a:prstGeom prst="rect">
                        <a:avLst/>
                      </a:prstGeom>
                      <a:noFill/>
                      <a:ln>
                        <a:noFill/>
                      </a:ln>
                    </pic:spPr>
                  </pic:pic>
                </a:graphicData>
              </a:graphic>
            </wp:inline>
          </w:drawing>
        </w:r>
      </w:ins>
    </w:p>
    <w:p w14:paraId="2EB33675" w14:textId="708AE594" w:rsidR="000D70CD" w:rsidRPr="000D70CD" w:rsidRDefault="006A1DDD">
      <w:pPr>
        <w:pStyle w:val="Caption"/>
        <w:jc w:val="center"/>
        <w:rPr>
          <w:ins w:id="7063" w:author="chaniaayulestari@outlook.com" w:date="2021-11-13T15:48:00Z"/>
          <w:b/>
          <w:bCs/>
          <w:rPrChange w:id="7064" w:author="Rafi Aziizi" w:date="2021-11-13T18:25:00Z">
            <w:rPr>
              <w:ins w:id="7065" w:author="chaniaayulestari@outlook.com" w:date="2021-11-13T15:48:00Z"/>
            </w:rPr>
          </w:rPrChange>
        </w:rPr>
        <w:pPrChange w:id="7066" w:author="chaniaayulestari@outlook.com" w:date="2021-11-13T20:24:00Z">
          <w:pPr>
            <w:pStyle w:val="ListParagraph"/>
            <w:numPr>
              <w:numId w:val="117"/>
            </w:numPr>
            <w:ind w:left="426" w:hanging="360"/>
          </w:pPr>
        </w:pPrChange>
      </w:pPr>
      <w:bookmarkStart w:id="7067" w:name="_Toc87731453"/>
      <w:ins w:id="7068" w:author="chaniaayulestari@outlook.com" w:date="2021-11-13T20:24:00Z">
        <w:r>
          <w:t xml:space="preserve">Gambar 3. </w:t>
        </w:r>
        <w:r>
          <w:fldChar w:fldCharType="begin"/>
        </w:r>
        <w:r>
          <w:instrText xml:space="preserve"> SEQ Gambar___3. \* ARABIC </w:instrText>
        </w:r>
      </w:ins>
      <w:r>
        <w:fldChar w:fldCharType="separate"/>
      </w:r>
      <w:ins w:id="7069" w:author="Rafi Aziizi" w:date="2021-11-15T16:05:00Z">
        <w:r w:rsidR="00BF7B94">
          <w:rPr>
            <w:noProof/>
          </w:rPr>
          <w:t>20</w:t>
        </w:r>
      </w:ins>
      <w:ins w:id="7070" w:author="chaniaayulestari@outlook.com" w:date="2021-11-13T21:25:00Z">
        <w:del w:id="7071" w:author="Rafi Aziizi" w:date="2021-11-14T09:53:00Z">
          <w:r w:rsidR="00B46735" w:rsidDel="00590A19">
            <w:rPr>
              <w:noProof/>
            </w:rPr>
            <w:delText>18</w:delText>
          </w:r>
        </w:del>
      </w:ins>
      <w:ins w:id="7072" w:author="chaniaayulestari@outlook.com" w:date="2021-11-13T20:24:00Z">
        <w:r>
          <w:fldChar w:fldCharType="end"/>
        </w:r>
        <w:r>
          <w:t xml:space="preserve"> </w:t>
        </w:r>
        <w:r w:rsidRPr="007746BF">
          <w:t xml:space="preserve">Sequence Diagram </w:t>
        </w:r>
        <w:r>
          <w:t>Lihat profile Guru</w:t>
        </w:r>
      </w:ins>
      <w:bookmarkEnd w:id="7067"/>
    </w:p>
    <w:p w14:paraId="5A120CDD" w14:textId="067C1250" w:rsidR="00642D81" w:rsidDel="000D70CD" w:rsidRDefault="00642D81" w:rsidP="00642D81">
      <w:pPr>
        <w:pStyle w:val="ListParagraph"/>
        <w:ind w:left="426"/>
        <w:rPr>
          <w:ins w:id="7073" w:author="chaniaayulestari@outlook.com" w:date="2021-11-13T16:12:00Z"/>
          <w:del w:id="7074" w:author="Rafi Aziizi" w:date="2021-11-13T18:25:00Z"/>
          <w:b/>
          <w:bCs/>
        </w:rPr>
      </w:pPr>
    </w:p>
    <w:p w14:paraId="2B359487" w14:textId="60D74327" w:rsidR="00B81365" w:rsidDel="000D70CD" w:rsidRDefault="00B81365" w:rsidP="00642D81">
      <w:pPr>
        <w:pStyle w:val="ListParagraph"/>
        <w:ind w:left="426"/>
        <w:rPr>
          <w:ins w:id="7075" w:author="chaniaayulestari@outlook.com" w:date="2021-11-13T16:12:00Z"/>
          <w:del w:id="7076" w:author="Rafi Aziizi" w:date="2021-11-13T18:25:00Z"/>
          <w:b/>
          <w:bCs/>
        </w:rPr>
      </w:pPr>
    </w:p>
    <w:p w14:paraId="45F3651D" w14:textId="3D3822EF" w:rsidR="00B81365" w:rsidDel="000D70CD" w:rsidRDefault="00B81365" w:rsidP="00642D81">
      <w:pPr>
        <w:pStyle w:val="ListParagraph"/>
        <w:ind w:left="426"/>
        <w:rPr>
          <w:ins w:id="7077" w:author="chaniaayulestari@outlook.com" w:date="2021-11-13T16:12:00Z"/>
          <w:del w:id="7078" w:author="Rafi Aziizi" w:date="2021-11-13T18:25:00Z"/>
          <w:b/>
          <w:bCs/>
        </w:rPr>
      </w:pPr>
    </w:p>
    <w:p w14:paraId="7688AA82" w14:textId="2DA0F6A7" w:rsidR="00B81365" w:rsidDel="000D70CD" w:rsidRDefault="00B81365" w:rsidP="00642D81">
      <w:pPr>
        <w:pStyle w:val="ListParagraph"/>
        <w:ind w:left="426"/>
        <w:rPr>
          <w:ins w:id="7079" w:author="chaniaayulestari@outlook.com" w:date="2021-11-13T16:12:00Z"/>
          <w:del w:id="7080" w:author="Rafi Aziizi" w:date="2021-11-13T18:25:00Z"/>
          <w:b/>
          <w:bCs/>
        </w:rPr>
      </w:pPr>
    </w:p>
    <w:p w14:paraId="15B92E2D" w14:textId="1323379E" w:rsidR="00B81365" w:rsidDel="000D70CD" w:rsidRDefault="00B81365" w:rsidP="00642D81">
      <w:pPr>
        <w:pStyle w:val="ListParagraph"/>
        <w:ind w:left="426"/>
        <w:rPr>
          <w:ins w:id="7081" w:author="chaniaayulestari@outlook.com" w:date="2021-11-13T16:12:00Z"/>
          <w:del w:id="7082" w:author="Rafi Aziizi" w:date="2021-11-13T18:25:00Z"/>
          <w:b/>
          <w:bCs/>
        </w:rPr>
      </w:pPr>
    </w:p>
    <w:p w14:paraId="6BD655E4" w14:textId="49195ECC" w:rsidR="00B81365" w:rsidDel="000D70CD" w:rsidRDefault="00B81365" w:rsidP="00642D81">
      <w:pPr>
        <w:pStyle w:val="ListParagraph"/>
        <w:ind w:left="426"/>
        <w:rPr>
          <w:ins w:id="7083" w:author="chaniaayulestari@outlook.com" w:date="2021-11-13T16:12:00Z"/>
          <w:del w:id="7084" w:author="Rafi Aziizi" w:date="2021-11-13T18:25:00Z"/>
          <w:b/>
          <w:bCs/>
        </w:rPr>
      </w:pPr>
    </w:p>
    <w:p w14:paraId="2699C6A0" w14:textId="6D568D00" w:rsidR="00B81365" w:rsidDel="000D70CD" w:rsidRDefault="00B81365" w:rsidP="00642D81">
      <w:pPr>
        <w:pStyle w:val="ListParagraph"/>
        <w:ind w:left="426"/>
        <w:rPr>
          <w:ins w:id="7085" w:author="chaniaayulestari@outlook.com" w:date="2021-11-13T16:12:00Z"/>
          <w:del w:id="7086" w:author="Rafi Aziizi" w:date="2021-11-13T18:25:00Z"/>
          <w:b/>
          <w:bCs/>
        </w:rPr>
      </w:pPr>
    </w:p>
    <w:p w14:paraId="6C35D057" w14:textId="2C6C317C" w:rsidR="00B81365" w:rsidDel="000D70CD" w:rsidRDefault="00B81365" w:rsidP="00642D81">
      <w:pPr>
        <w:pStyle w:val="ListParagraph"/>
        <w:ind w:left="426"/>
        <w:rPr>
          <w:ins w:id="7087" w:author="chaniaayulestari@outlook.com" w:date="2021-11-13T16:12:00Z"/>
          <w:del w:id="7088" w:author="Rafi Aziizi" w:date="2021-11-13T18:25:00Z"/>
          <w:b/>
          <w:bCs/>
        </w:rPr>
      </w:pPr>
    </w:p>
    <w:p w14:paraId="2E5AB377" w14:textId="4DB33EE2" w:rsidR="00B81365" w:rsidDel="000D70CD" w:rsidRDefault="00B81365" w:rsidP="00642D81">
      <w:pPr>
        <w:pStyle w:val="ListParagraph"/>
        <w:ind w:left="426"/>
        <w:rPr>
          <w:ins w:id="7089" w:author="chaniaayulestari@outlook.com" w:date="2021-11-13T16:12:00Z"/>
          <w:del w:id="7090" w:author="Rafi Aziizi" w:date="2021-11-13T18:25:00Z"/>
          <w:b/>
          <w:bCs/>
        </w:rPr>
      </w:pPr>
    </w:p>
    <w:p w14:paraId="6C363A94" w14:textId="70803FF6" w:rsidR="00B81365" w:rsidDel="000D70CD" w:rsidRDefault="00B81365" w:rsidP="00642D81">
      <w:pPr>
        <w:pStyle w:val="ListParagraph"/>
        <w:ind w:left="426"/>
        <w:rPr>
          <w:ins w:id="7091" w:author="chaniaayulestari@outlook.com" w:date="2021-11-13T16:12:00Z"/>
          <w:del w:id="7092" w:author="Rafi Aziizi" w:date="2021-11-13T18:25:00Z"/>
          <w:b/>
          <w:bCs/>
        </w:rPr>
      </w:pPr>
    </w:p>
    <w:p w14:paraId="730A55EA" w14:textId="0322B4BC" w:rsidR="00B81365" w:rsidDel="000D70CD" w:rsidRDefault="00B81365" w:rsidP="00642D81">
      <w:pPr>
        <w:pStyle w:val="ListParagraph"/>
        <w:ind w:left="426"/>
        <w:rPr>
          <w:ins w:id="7093" w:author="chaniaayulestari@outlook.com" w:date="2021-11-13T16:12:00Z"/>
          <w:del w:id="7094" w:author="Rafi Aziizi" w:date="2021-11-13T18:25:00Z"/>
          <w:b/>
          <w:bCs/>
        </w:rPr>
      </w:pPr>
    </w:p>
    <w:p w14:paraId="78710717" w14:textId="657C4738" w:rsidR="00B81365" w:rsidDel="000D70CD" w:rsidRDefault="00B81365" w:rsidP="00642D81">
      <w:pPr>
        <w:pStyle w:val="ListParagraph"/>
        <w:ind w:left="426"/>
        <w:rPr>
          <w:ins w:id="7095" w:author="chaniaayulestari@outlook.com" w:date="2021-11-13T16:12:00Z"/>
          <w:del w:id="7096" w:author="Rafi Aziizi" w:date="2021-11-13T18:25:00Z"/>
          <w:b/>
          <w:bCs/>
        </w:rPr>
      </w:pPr>
    </w:p>
    <w:p w14:paraId="1DC01F63" w14:textId="6BC50EA7" w:rsidR="00B81365" w:rsidDel="000D70CD" w:rsidRDefault="00B81365" w:rsidP="00642D81">
      <w:pPr>
        <w:pStyle w:val="ListParagraph"/>
        <w:ind w:left="426"/>
        <w:rPr>
          <w:ins w:id="7097" w:author="chaniaayulestari@outlook.com" w:date="2021-11-13T16:12:00Z"/>
          <w:del w:id="7098" w:author="Rafi Aziizi" w:date="2021-11-13T18:25:00Z"/>
          <w:b/>
          <w:bCs/>
        </w:rPr>
      </w:pPr>
    </w:p>
    <w:p w14:paraId="60B0DFE2" w14:textId="01D00F50" w:rsidR="00B81365" w:rsidDel="000D70CD" w:rsidRDefault="00B81365" w:rsidP="00642D81">
      <w:pPr>
        <w:pStyle w:val="ListParagraph"/>
        <w:ind w:left="426"/>
        <w:rPr>
          <w:ins w:id="7099" w:author="chaniaayulestari@outlook.com" w:date="2021-11-13T16:12:00Z"/>
          <w:del w:id="7100" w:author="Rafi Aziizi" w:date="2021-11-13T18:25:00Z"/>
          <w:b/>
          <w:bCs/>
        </w:rPr>
      </w:pPr>
    </w:p>
    <w:p w14:paraId="4B093EE5" w14:textId="25E8203E" w:rsidR="00B81365" w:rsidDel="000D70CD" w:rsidRDefault="00B81365" w:rsidP="00642D81">
      <w:pPr>
        <w:pStyle w:val="ListParagraph"/>
        <w:ind w:left="426"/>
        <w:rPr>
          <w:ins w:id="7101" w:author="chaniaayulestari@outlook.com" w:date="2021-11-13T16:12:00Z"/>
          <w:del w:id="7102" w:author="Rafi Aziizi" w:date="2021-11-13T18:25:00Z"/>
          <w:b/>
          <w:bCs/>
        </w:rPr>
      </w:pPr>
    </w:p>
    <w:p w14:paraId="56B28B85" w14:textId="4489F9FC" w:rsidR="00642D81" w:rsidRPr="002040D9" w:rsidDel="00642D81" w:rsidRDefault="00642D81">
      <w:pPr>
        <w:pStyle w:val="ListParagraph"/>
        <w:ind w:left="426"/>
        <w:rPr>
          <w:ins w:id="7103" w:author="Rafi Aziizi" w:date="2021-11-13T12:05:00Z"/>
          <w:del w:id="7104" w:author="chaniaayulestari@outlook.com" w:date="2021-11-13T15:48:00Z"/>
          <w:b/>
          <w:bCs/>
          <w:rPrChange w:id="7105" w:author="chaniaayulestari@outlook.com" w:date="2021-11-13T15:20:00Z">
            <w:rPr>
              <w:ins w:id="7106" w:author="Rafi Aziizi" w:date="2021-11-13T12:05:00Z"/>
              <w:del w:id="7107" w:author="chaniaayulestari@outlook.com" w:date="2021-11-13T15:48:00Z"/>
            </w:rPr>
          </w:rPrChange>
        </w:rPr>
        <w:pPrChange w:id="7108" w:author="chaniaayulestari@outlook.com" w:date="2021-11-13T15:48:00Z">
          <w:pPr>
            <w:pStyle w:val="ListParagraph"/>
            <w:numPr>
              <w:numId w:val="117"/>
            </w:numPr>
            <w:ind w:hanging="360"/>
          </w:pPr>
        </w:pPrChange>
      </w:pPr>
    </w:p>
    <w:p w14:paraId="70537CFF" w14:textId="1AB70C08" w:rsidR="004822D0" w:rsidRPr="000D75C7" w:rsidRDefault="004822D0" w:rsidP="004822D0">
      <w:pPr>
        <w:pStyle w:val="ListParagraph"/>
        <w:numPr>
          <w:ilvl w:val="0"/>
          <w:numId w:val="42"/>
        </w:numPr>
        <w:ind w:left="426"/>
        <w:rPr>
          <w:ins w:id="7109" w:author="Rafi Aziizi" w:date="2021-11-13T12:05:00Z"/>
          <w:b/>
          <w:bCs/>
          <w:lang w:val="id-ID"/>
        </w:rPr>
      </w:pPr>
      <w:ins w:id="7110" w:author="Rafi Aziizi" w:date="2021-11-13T12:05:00Z">
        <w:r w:rsidRPr="000D75C7">
          <w:rPr>
            <w:b/>
            <w:bCs/>
          </w:rPr>
          <w:t xml:space="preserve">Kelola </w:t>
        </w:r>
      </w:ins>
      <w:ins w:id="7111" w:author="Rafi Aziizi" w:date="2021-11-13T12:06:00Z">
        <w:r>
          <w:rPr>
            <w:b/>
            <w:bCs/>
          </w:rPr>
          <w:t>Semester</w:t>
        </w:r>
      </w:ins>
    </w:p>
    <w:p w14:paraId="4DEF48C2" w14:textId="2CF54AFD" w:rsidR="004822D0" w:rsidRDefault="004822D0" w:rsidP="004822D0">
      <w:pPr>
        <w:ind w:firstLine="426"/>
        <w:rPr>
          <w:ins w:id="7112" w:author="chaniaayulestari@outlook.com" w:date="2021-11-13T16:14:00Z"/>
        </w:rPr>
      </w:pPr>
      <w:ins w:id="7113" w:author="Rafi Aziizi" w:date="2021-11-13T12:05:00Z">
        <w:r w:rsidRPr="005B28D5">
          <w:rPr>
            <w:i/>
          </w:rPr>
          <w:t>Sequence diagram</w:t>
        </w:r>
        <w:r>
          <w:t xml:space="preserve"> ini menjelaskan interaksi admin dengan sistem dalam </w:t>
        </w:r>
        <w:r w:rsidRPr="005B28D5">
          <w:rPr>
            <w:lang w:val="id-ID"/>
          </w:rPr>
          <w:t>melihat</w:t>
        </w:r>
        <w:r>
          <w:t>, menghapus, menambah</w:t>
        </w:r>
        <w:r w:rsidRPr="005B28D5">
          <w:rPr>
            <w:lang w:val="id-ID"/>
          </w:rPr>
          <w:t xml:space="preserve"> </w:t>
        </w:r>
        <w:r>
          <w:t xml:space="preserve">maupun memperbaharui data </w:t>
        </w:r>
      </w:ins>
      <w:ins w:id="7114" w:author="Rafi Aziizi" w:date="2021-11-13T12:06:00Z">
        <w:r>
          <w:t>semester</w:t>
        </w:r>
      </w:ins>
      <w:ins w:id="7115" w:author="Rafi Aziizi" w:date="2021-11-13T12:05:00Z">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guru dalam bentuk tabel. </w:t>
        </w:r>
        <w:r w:rsidRPr="005B28D5">
          <w:rPr>
            <w:i/>
          </w:rPr>
          <w:t>Sequence diagram</w:t>
        </w:r>
        <w:r>
          <w:t xml:space="preserve"> kelola </w:t>
        </w:r>
      </w:ins>
      <w:ins w:id="7116" w:author="Rafi Aziizi" w:date="2021-11-13T12:06:00Z">
        <w:r>
          <w:t>semester</w:t>
        </w:r>
        <w:r w:rsidRPr="005B28D5">
          <w:rPr>
            <w:lang w:val="id-ID"/>
          </w:rPr>
          <w:t xml:space="preserve"> </w:t>
        </w:r>
      </w:ins>
      <w:ins w:id="7117" w:author="Rafi Aziizi" w:date="2021-11-13T12:05:00Z">
        <w:r>
          <w:t xml:space="preserve">ditunjukkan </w:t>
        </w:r>
      </w:ins>
      <w:ins w:id="7118" w:author="Rafi Aziizi" w:date="2021-11-14T10:13:00Z">
        <w:r w:rsidR="00ED47C8">
          <w:t>pada</w:t>
        </w:r>
        <w:r w:rsidR="00ED47C8" w:rsidRPr="005B28D5">
          <w:rPr>
            <w:lang w:val="id-ID"/>
          </w:rPr>
          <w:t xml:space="preserve"> </w:t>
        </w:r>
        <w:r w:rsidR="00ED47C8">
          <w:t>gambar dibawah ini :</w:t>
        </w:r>
      </w:ins>
      <w:ins w:id="7119" w:author="chaniaayulestari@outlook.com" w:date="2021-11-14T06:37:00Z">
        <w:del w:id="7120" w:author="Rafi Aziizi" w:date="2021-11-14T10:13:00Z">
          <w:r w:rsidR="0092786F" w:rsidDel="00ED47C8">
            <w:delText>dibawah.</w:delText>
          </w:r>
        </w:del>
      </w:ins>
    </w:p>
    <w:p w14:paraId="42B0498E" w14:textId="146F0D10" w:rsidR="00B81365" w:rsidDel="0092786F" w:rsidRDefault="00B81365" w:rsidP="004822D0">
      <w:pPr>
        <w:ind w:firstLine="426"/>
        <w:rPr>
          <w:ins w:id="7121" w:author="chaniaayulestari@outlook.com" w:date="2021-11-13T16:14:00Z"/>
          <w:del w:id="7122" w:author="chaniaayulestari@outlook.com" w:date="2021-11-14T06:37:00Z"/>
        </w:rPr>
      </w:pPr>
    </w:p>
    <w:p w14:paraId="02A8BEE6" w14:textId="0354E879" w:rsidR="00B81365" w:rsidDel="0092786F" w:rsidRDefault="00B81365" w:rsidP="004822D0">
      <w:pPr>
        <w:ind w:firstLine="426"/>
        <w:rPr>
          <w:ins w:id="7123" w:author="chaniaayulestari@outlook.com" w:date="2021-11-13T16:14:00Z"/>
          <w:del w:id="7124" w:author="chaniaayulestari@outlook.com" w:date="2021-11-14T06:37:00Z"/>
        </w:rPr>
      </w:pPr>
    </w:p>
    <w:p w14:paraId="6AA8E4A4" w14:textId="6B670C46" w:rsidR="00B81365" w:rsidDel="0092786F" w:rsidRDefault="00B81365" w:rsidP="004822D0">
      <w:pPr>
        <w:ind w:firstLine="426"/>
        <w:rPr>
          <w:ins w:id="7125" w:author="chaniaayulestari@outlook.com" w:date="2021-11-13T16:14:00Z"/>
          <w:del w:id="7126" w:author="chaniaayulestari@outlook.com" w:date="2021-11-14T06:37:00Z"/>
        </w:rPr>
      </w:pPr>
    </w:p>
    <w:p w14:paraId="1533851C" w14:textId="6B4EBA9D" w:rsidR="00B81365" w:rsidDel="0092786F" w:rsidRDefault="00B81365" w:rsidP="004822D0">
      <w:pPr>
        <w:ind w:firstLine="426"/>
        <w:rPr>
          <w:ins w:id="7127" w:author="chaniaayulestari@outlook.com" w:date="2021-11-13T16:14:00Z"/>
          <w:del w:id="7128" w:author="chaniaayulestari@outlook.com" w:date="2021-11-14T06:37:00Z"/>
        </w:rPr>
      </w:pPr>
    </w:p>
    <w:p w14:paraId="5C7549C4" w14:textId="4659FA11" w:rsidR="00B81365" w:rsidDel="0092786F" w:rsidRDefault="00B81365" w:rsidP="004822D0">
      <w:pPr>
        <w:ind w:firstLine="426"/>
        <w:rPr>
          <w:ins w:id="7129" w:author="chaniaayulestari@outlook.com" w:date="2021-11-13T16:14:00Z"/>
          <w:del w:id="7130" w:author="chaniaayulestari@outlook.com" w:date="2021-11-14T06:37:00Z"/>
        </w:rPr>
      </w:pPr>
    </w:p>
    <w:p w14:paraId="68A4C650" w14:textId="04DB40B6" w:rsidR="00B81365" w:rsidDel="0092786F" w:rsidRDefault="00B81365" w:rsidP="004822D0">
      <w:pPr>
        <w:ind w:firstLine="426"/>
        <w:rPr>
          <w:ins w:id="7131" w:author="chaniaayulestari@outlook.com" w:date="2021-11-13T16:14:00Z"/>
          <w:del w:id="7132" w:author="chaniaayulestari@outlook.com" w:date="2021-11-14T06:37:00Z"/>
        </w:rPr>
      </w:pPr>
    </w:p>
    <w:p w14:paraId="3257A09A" w14:textId="6A4E341F" w:rsidR="00B81365" w:rsidDel="0092786F" w:rsidRDefault="00B81365" w:rsidP="004822D0">
      <w:pPr>
        <w:ind w:firstLine="426"/>
        <w:rPr>
          <w:ins w:id="7133" w:author="chaniaayulestari@outlook.com" w:date="2021-11-13T16:14:00Z"/>
          <w:del w:id="7134" w:author="chaniaayulestari@outlook.com" w:date="2021-11-14T06:37:00Z"/>
        </w:rPr>
      </w:pPr>
    </w:p>
    <w:p w14:paraId="608CD525" w14:textId="448451F1" w:rsidR="00B81365" w:rsidRDefault="00B81365" w:rsidP="004822D0">
      <w:pPr>
        <w:ind w:firstLine="426"/>
        <w:rPr>
          <w:ins w:id="7135" w:author="chaniaayulestari@outlook.com" w:date="2021-11-14T06:37:00Z"/>
        </w:rPr>
      </w:pPr>
    </w:p>
    <w:p w14:paraId="2348582E" w14:textId="296B9715" w:rsidR="0092786F" w:rsidRDefault="0092786F" w:rsidP="004822D0">
      <w:pPr>
        <w:ind w:firstLine="426"/>
        <w:rPr>
          <w:ins w:id="7136" w:author="chaniaayulestari@outlook.com" w:date="2021-11-14T06:37:00Z"/>
        </w:rPr>
      </w:pPr>
    </w:p>
    <w:p w14:paraId="1F8FC737" w14:textId="69DA4080" w:rsidR="0092786F" w:rsidRDefault="0092786F" w:rsidP="004822D0">
      <w:pPr>
        <w:ind w:firstLine="426"/>
        <w:rPr>
          <w:ins w:id="7137" w:author="chaniaayulestari@outlook.com" w:date="2021-11-14T06:37:00Z"/>
        </w:rPr>
      </w:pPr>
    </w:p>
    <w:p w14:paraId="74E95F30" w14:textId="37F5BBD5" w:rsidR="0092786F" w:rsidRDefault="0092786F" w:rsidP="004822D0">
      <w:pPr>
        <w:ind w:firstLine="426"/>
        <w:rPr>
          <w:ins w:id="7138" w:author="chaniaayulestari@outlook.com" w:date="2021-11-14T06:37:00Z"/>
        </w:rPr>
      </w:pPr>
    </w:p>
    <w:p w14:paraId="6933BCE8" w14:textId="00E30B05" w:rsidR="0092786F" w:rsidRDefault="0092786F" w:rsidP="004822D0">
      <w:pPr>
        <w:ind w:firstLine="426"/>
        <w:rPr>
          <w:ins w:id="7139" w:author="chaniaayulestari@outlook.com" w:date="2021-11-14T06:37:00Z"/>
        </w:rPr>
      </w:pPr>
    </w:p>
    <w:p w14:paraId="212A6029" w14:textId="71B7D837" w:rsidR="0092786F" w:rsidRDefault="0092786F" w:rsidP="004822D0">
      <w:pPr>
        <w:ind w:firstLine="426"/>
        <w:rPr>
          <w:ins w:id="7140" w:author="chaniaayulestari@outlook.com" w:date="2021-11-14T06:37:00Z"/>
        </w:rPr>
      </w:pPr>
    </w:p>
    <w:p w14:paraId="34EE9AB9" w14:textId="40B27A42" w:rsidR="0092786F" w:rsidRDefault="0092786F" w:rsidP="004822D0">
      <w:pPr>
        <w:ind w:firstLine="426"/>
        <w:rPr>
          <w:ins w:id="7141" w:author="chaniaayulestari@outlook.com" w:date="2021-11-14T06:37:00Z"/>
        </w:rPr>
      </w:pPr>
    </w:p>
    <w:p w14:paraId="1A0901A8" w14:textId="66914F0A" w:rsidR="0092786F" w:rsidRDefault="0092786F" w:rsidP="004822D0">
      <w:pPr>
        <w:ind w:firstLine="426"/>
        <w:rPr>
          <w:ins w:id="7142" w:author="chaniaayulestari@outlook.com" w:date="2021-11-14T06:37:00Z"/>
        </w:rPr>
      </w:pPr>
    </w:p>
    <w:p w14:paraId="6F9217A2" w14:textId="77777777" w:rsidR="0092786F" w:rsidRDefault="0092786F" w:rsidP="004822D0">
      <w:pPr>
        <w:ind w:firstLine="426"/>
        <w:rPr>
          <w:ins w:id="7143" w:author="chaniaayulestari@outlook.com" w:date="2021-11-13T16:14:00Z"/>
        </w:rPr>
      </w:pPr>
    </w:p>
    <w:p w14:paraId="5F114465" w14:textId="0B79DF2C" w:rsidR="00B81365" w:rsidDel="00936E48" w:rsidRDefault="00B81365" w:rsidP="004822D0">
      <w:pPr>
        <w:ind w:firstLine="426"/>
        <w:rPr>
          <w:ins w:id="7144" w:author="Rafi Aziizi" w:date="2021-11-13T12:05:00Z"/>
          <w:del w:id="7145" w:author="chaniaayulestari@outlook.com" w:date="2021-11-14T02:13:00Z"/>
          <w:lang w:val="id-ID"/>
        </w:rPr>
      </w:pPr>
    </w:p>
    <w:p w14:paraId="6FC719B5" w14:textId="599F8B81" w:rsidR="004822D0" w:rsidRDefault="006A1DDD" w:rsidP="002040D9">
      <w:pPr>
        <w:pStyle w:val="ListParagraph"/>
        <w:numPr>
          <w:ilvl w:val="0"/>
          <w:numId w:val="117"/>
        </w:numPr>
        <w:ind w:left="426"/>
        <w:rPr>
          <w:ins w:id="7146" w:author="chaniaayulestari@outlook.com" w:date="2021-11-13T16:13:00Z"/>
          <w:b/>
          <w:bCs/>
        </w:rPr>
      </w:pPr>
      <w:ins w:id="7147" w:author="Rafi Aziizi" w:date="2021-11-13T18:26:00Z">
        <w:r>
          <w:rPr>
            <w:noProof/>
          </w:rPr>
          <w:drawing>
            <wp:anchor distT="0" distB="0" distL="114300" distR="114300" simplePos="0" relativeHeight="251618816" behindDoc="1" locked="0" layoutInCell="1" allowOverlap="1" wp14:anchorId="233E0422" wp14:editId="5427DFF2">
              <wp:simplePos x="0" y="0"/>
              <wp:positionH relativeFrom="column">
                <wp:posOffset>-36342</wp:posOffset>
              </wp:positionH>
              <wp:positionV relativeFrom="paragraph">
                <wp:posOffset>207438</wp:posOffset>
              </wp:positionV>
              <wp:extent cx="5039995" cy="4625975"/>
              <wp:effectExtent l="0" t="0" r="0" b="0"/>
              <wp:wrapNone/>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39995" cy="4625975"/>
                      </a:xfrm>
                      <a:prstGeom prst="rect">
                        <a:avLst/>
                      </a:prstGeom>
                      <a:noFill/>
                      <a:ln>
                        <a:noFill/>
                      </a:ln>
                    </pic:spPr>
                  </pic:pic>
                </a:graphicData>
              </a:graphic>
              <wp14:sizeRelH relativeFrom="page">
                <wp14:pctWidth>0</wp14:pctWidth>
              </wp14:sizeRelH>
              <wp14:sizeRelV relativeFrom="page">
                <wp14:pctHeight>0</wp14:pctHeight>
              </wp14:sizeRelV>
            </wp:anchor>
          </w:drawing>
        </w:r>
      </w:ins>
      <w:ins w:id="7148" w:author="chaniaayulestari@outlook.com" w:date="2021-11-13T16:14:00Z">
        <w:del w:id="7149" w:author="Rafi Aziizi" w:date="2021-11-13T18:26:00Z">
          <w:r w:rsidR="00B81365" w:rsidDel="000D70CD">
            <w:rPr>
              <w:noProof/>
            </w:rPr>
            <w:drawing>
              <wp:inline distT="0" distB="0" distL="0" distR="0" wp14:anchorId="6CB002D4" wp14:editId="18C72E78">
                <wp:extent cx="5039995" cy="4625975"/>
                <wp:effectExtent l="0" t="0" r="8255" b="3175"/>
                <wp:docPr id="420" name="Picture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39995" cy="4625975"/>
                        </a:xfrm>
                        <a:prstGeom prst="rect">
                          <a:avLst/>
                        </a:prstGeom>
                        <a:noFill/>
                        <a:ln>
                          <a:noFill/>
                        </a:ln>
                      </pic:spPr>
                    </pic:pic>
                  </a:graphicData>
                </a:graphic>
              </wp:inline>
            </w:drawing>
          </w:r>
        </w:del>
      </w:ins>
      <w:ins w:id="7150" w:author="Rafi Aziizi" w:date="2021-11-13T12:05:00Z">
        <w:r w:rsidR="004822D0" w:rsidRPr="002040D9">
          <w:rPr>
            <w:b/>
            <w:bCs/>
            <w:noProof/>
            <w:rPrChange w:id="7151" w:author="chaniaayulestari@outlook.com" w:date="2021-11-13T15:20:00Z">
              <w:rPr>
                <w:noProof/>
              </w:rPr>
            </w:rPrChange>
          </w:rPr>
          <w:t xml:space="preserve">Lihat </w:t>
        </w:r>
      </w:ins>
      <w:ins w:id="7152" w:author="Rafi Aziizi" w:date="2021-11-13T12:06:00Z">
        <w:r w:rsidR="004822D0" w:rsidRPr="002040D9">
          <w:rPr>
            <w:b/>
            <w:bCs/>
            <w:noProof/>
            <w:rPrChange w:id="7153" w:author="chaniaayulestari@outlook.com" w:date="2021-11-13T15:20:00Z">
              <w:rPr>
                <w:noProof/>
              </w:rPr>
            </w:rPrChange>
          </w:rPr>
          <w:t>Semester</w:t>
        </w:r>
      </w:ins>
    </w:p>
    <w:p w14:paraId="648F397F" w14:textId="40CA9BBB" w:rsidR="006A1DDD" w:rsidRDefault="006A1DDD">
      <w:pPr>
        <w:rPr>
          <w:ins w:id="7154" w:author="chaniaayulestari@outlook.com" w:date="2021-11-13T20:25:00Z"/>
          <w:b/>
          <w:bCs/>
        </w:rPr>
      </w:pPr>
    </w:p>
    <w:p w14:paraId="7984807D" w14:textId="61017BA3" w:rsidR="00B81365" w:rsidDel="006A1DDD" w:rsidRDefault="00B81365">
      <w:pPr>
        <w:rPr>
          <w:del w:id="7155" w:author="Rafi Aziizi" w:date="2021-11-13T18:26:00Z"/>
          <w:b/>
          <w:bCs/>
        </w:rPr>
      </w:pPr>
    </w:p>
    <w:p w14:paraId="10F1021F" w14:textId="2BF4448A" w:rsidR="006A1DDD" w:rsidRDefault="006A1DDD" w:rsidP="00B81365">
      <w:pPr>
        <w:pStyle w:val="ListParagraph"/>
        <w:ind w:left="426"/>
        <w:rPr>
          <w:ins w:id="7156" w:author="chaniaayulestari@outlook.com" w:date="2021-11-13T20:25:00Z"/>
          <w:b/>
          <w:bCs/>
        </w:rPr>
      </w:pPr>
    </w:p>
    <w:p w14:paraId="54F61BE7" w14:textId="0099487C" w:rsidR="006A1DDD" w:rsidRDefault="006A1DDD" w:rsidP="00B81365">
      <w:pPr>
        <w:pStyle w:val="ListParagraph"/>
        <w:ind w:left="426"/>
        <w:rPr>
          <w:ins w:id="7157" w:author="chaniaayulestari@outlook.com" w:date="2021-11-13T20:25:00Z"/>
          <w:b/>
          <w:bCs/>
        </w:rPr>
      </w:pPr>
    </w:p>
    <w:p w14:paraId="137E6F2D" w14:textId="747BD8AD" w:rsidR="006A1DDD" w:rsidRDefault="006A1DDD" w:rsidP="00B81365">
      <w:pPr>
        <w:pStyle w:val="ListParagraph"/>
        <w:ind w:left="426"/>
        <w:rPr>
          <w:ins w:id="7158" w:author="chaniaayulestari@outlook.com" w:date="2021-11-13T20:25:00Z"/>
          <w:b/>
          <w:bCs/>
        </w:rPr>
      </w:pPr>
    </w:p>
    <w:p w14:paraId="4E346D8E" w14:textId="4C5BB6D4" w:rsidR="006A1DDD" w:rsidRDefault="006A1DDD" w:rsidP="00B81365">
      <w:pPr>
        <w:pStyle w:val="ListParagraph"/>
        <w:ind w:left="426"/>
        <w:rPr>
          <w:ins w:id="7159" w:author="chaniaayulestari@outlook.com" w:date="2021-11-13T20:25:00Z"/>
          <w:b/>
          <w:bCs/>
        </w:rPr>
      </w:pPr>
    </w:p>
    <w:p w14:paraId="7581BF79" w14:textId="0D9B8AB5" w:rsidR="006A1DDD" w:rsidRDefault="006A1DDD" w:rsidP="00B81365">
      <w:pPr>
        <w:pStyle w:val="ListParagraph"/>
        <w:ind w:left="426"/>
        <w:rPr>
          <w:ins w:id="7160" w:author="chaniaayulestari@outlook.com" w:date="2021-11-13T20:25:00Z"/>
          <w:b/>
          <w:bCs/>
        </w:rPr>
      </w:pPr>
    </w:p>
    <w:p w14:paraId="2324FE13" w14:textId="5D33DAD8" w:rsidR="006A1DDD" w:rsidRDefault="006A1DDD" w:rsidP="00B81365">
      <w:pPr>
        <w:pStyle w:val="ListParagraph"/>
        <w:ind w:left="426"/>
        <w:rPr>
          <w:ins w:id="7161" w:author="chaniaayulestari@outlook.com" w:date="2021-11-13T20:25:00Z"/>
          <w:b/>
          <w:bCs/>
        </w:rPr>
      </w:pPr>
    </w:p>
    <w:p w14:paraId="295F764C" w14:textId="4E4A15AE" w:rsidR="006A1DDD" w:rsidRDefault="006A1DDD" w:rsidP="00B81365">
      <w:pPr>
        <w:pStyle w:val="ListParagraph"/>
        <w:ind w:left="426"/>
        <w:rPr>
          <w:ins w:id="7162" w:author="chaniaayulestari@outlook.com" w:date="2021-11-13T20:25:00Z"/>
          <w:b/>
          <w:bCs/>
        </w:rPr>
      </w:pPr>
    </w:p>
    <w:p w14:paraId="0B2E8669" w14:textId="12E72797" w:rsidR="006A1DDD" w:rsidRDefault="006A1DDD" w:rsidP="00B81365">
      <w:pPr>
        <w:pStyle w:val="ListParagraph"/>
        <w:ind w:left="426"/>
        <w:rPr>
          <w:ins w:id="7163" w:author="chaniaayulestari@outlook.com" w:date="2021-11-13T20:25:00Z"/>
          <w:b/>
          <w:bCs/>
        </w:rPr>
      </w:pPr>
    </w:p>
    <w:p w14:paraId="48E67D3C" w14:textId="4D5F352C" w:rsidR="006A1DDD" w:rsidRDefault="006A1DDD" w:rsidP="00B81365">
      <w:pPr>
        <w:pStyle w:val="ListParagraph"/>
        <w:ind w:left="426"/>
        <w:rPr>
          <w:ins w:id="7164" w:author="chaniaayulestari@outlook.com" w:date="2021-11-13T20:25:00Z"/>
          <w:b/>
          <w:bCs/>
        </w:rPr>
      </w:pPr>
    </w:p>
    <w:p w14:paraId="5887B2AC" w14:textId="68DE5A95" w:rsidR="006A1DDD" w:rsidRDefault="006A1DDD" w:rsidP="00B81365">
      <w:pPr>
        <w:pStyle w:val="ListParagraph"/>
        <w:ind w:left="426"/>
        <w:rPr>
          <w:ins w:id="7165" w:author="chaniaayulestari@outlook.com" w:date="2021-11-13T20:25:00Z"/>
          <w:b/>
          <w:bCs/>
        </w:rPr>
      </w:pPr>
    </w:p>
    <w:p w14:paraId="3545E7C3" w14:textId="55D8F151" w:rsidR="006A1DDD" w:rsidRDefault="006A1DDD" w:rsidP="00B81365">
      <w:pPr>
        <w:pStyle w:val="ListParagraph"/>
        <w:ind w:left="426"/>
        <w:rPr>
          <w:ins w:id="7166" w:author="chaniaayulestari@outlook.com" w:date="2021-11-13T20:25:00Z"/>
          <w:b/>
          <w:bCs/>
        </w:rPr>
      </w:pPr>
    </w:p>
    <w:p w14:paraId="7EAE8338" w14:textId="07ECF089" w:rsidR="006A1DDD" w:rsidRDefault="006A1DDD" w:rsidP="00B81365">
      <w:pPr>
        <w:pStyle w:val="ListParagraph"/>
        <w:ind w:left="426"/>
        <w:rPr>
          <w:ins w:id="7167" w:author="chaniaayulestari@outlook.com" w:date="2021-11-13T20:25:00Z"/>
          <w:b/>
          <w:bCs/>
        </w:rPr>
      </w:pPr>
    </w:p>
    <w:p w14:paraId="27D46E8B" w14:textId="1BA19BDF" w:rsidR="006A1DDD" w:rsidRDefault="006A1DDD" w:rsidP="00B81365">
      <w:pPr>
        <w:pStyle w:val="ListParagraph"/>
        <w:ind w:left="426"/>
        <w:rPr>
          <w:ins w:id="7168" w:author="chaniaayulestari@outlook.com" w:date="2021-11-13T20:25:00Z"/>
          <w:b/>
          <w:bCs/>
        </w:rPr>
      </w:pPr>
    </w:p>
    <w:p w14:paraId="21E57788" w14:textId="7B2754C0" w:rsidR="006A1DDD" w:rsidRDefault="006A1DDD" w:rsidP="00B81365">
      <w:pPr>
        <w:pStyle w:val="ListParagraph"/>
        <w:ind w:left="426"/>
        <w:rPr>
          <w:ins w:id="7169" w:author="chaniaayulestari@outlook.com" w:date="2021-11-13T20:25:00Z"/>
          <w:b/>
          <w:bCs/>
        </w:rPr>
      </w:pPr>
    </w:p>
    <w:p w14:paraId="2EEB3A5E" w14:textId="112B024A" w:rsidR="006A1DDD" w:rsidRDefault="006A1DDD" w:rsidP="00B81365">
      <w:pPr>
        <w:pStyle w:val="ListParagraph"/>
        <w:ind w:left="426"/>
        <w:rPr>
          <w:ins w:id="7170" w:author="chaniaayulestari@outlook.com" w:date="2021-11-13T20:25:00Z"/>
          <w:b/>
          <w:bCs/>
        </w:rPr>
      </w:pPr>
    </w:p>
    <w:p w14:paraId="3A039811" w14:textId="77777777" w:rsidR="006A1DDD" w:rsidRDefault="006A1DDD" w:rsidP="00B81365">
      <w:pPr>
        <w:pStyle w:val="ListParagraph"/>
        <w:ind w:left="426"/>
        <w:rPr>
          <w:ins w:id="7171" w:author="chaniaayulestari@outlook.com" w:date="2021-11-13T20:25:00Z"/>
          <w:b/>
          <w:bCs/>
        </w:rPr>
      </w:pPr>
    </w:p>
    <w:p w14:paraId="24165755" w14:textId="58B7ABAE" w:rsidR="00B81365" w:rsidDel="000D70CD" w:rsidRDefault="00ED34E2" w:rsidP="00B81365">
      <w:pPr>
        <w:pStyle w:val="ListParagraph"/>
        <w:ind w:left="426"/>
        <w:rPr>
          <w:ins w:id="7172" w:author="chaniaayulestari@outlook.com" w:date="2021-11-13T16:14:00Z"/>
          <w:del w:id="7173" w:author="Rafi Aziizi" w:date="2021-11-13T18:26:00Z"/>
          <w:b/>
          <w:bCs/>
        </w:rPr>
      </w:pPr>
      <w:ins w:id="7174" w:author="chaniaayulestari@outlook.com" w:date="2021-11-13T20:25:00Z">
        <w:r>
          <w:rPr>
            <w:noProof/>
          </w:rPr>
          <w:pict w14:anchorId="0788F7D4">
            <v:shape id="_x0000_s1207" type="#_x0000_t202" style="position:absolute;left:0;text-align:left;margin-left:-2.85pt;margin-top:4.85pt;width:396.85pt;height:10.35pt;z-index:251740672;mso-position-horizontal-relative:text;mso-position-vertical-relative:text" stroked="f">
              <v:textbox style="mso-next-textbox:#_x0000_s1207" inset="0,0,0,0">
                <w:txbxContent>
                  <w:p w14:paraId="2C98390A" w14:textId="383D8E77" w:rsidR="00ED34E2" w:rsidRPr="0083236A" w:rsidRDefault="00ED34E2">
                    <w:pPr>
                      <w:pStyle w:val="Caption"/>
                      <w:jc w:val="center"/>
                      <w:rPr>
                        <w:noProof/>
                      </w:rPr>
                      <w:pPrChange w:id="7175" w:author="chaniaayulestari@outlook.com" w:date="2021-11-13T20:25:00Z">
                        <w:pPr>
                          <w:pStyle w:val="ListParagraph"/>
                          <w:numPr>
                            <w:numId w:val="117"/>
                          </w:numPr>
                          <w:ind w:left="426" w:hanging="360"/>
                        </w:pPr>
                      </w:pPrChange>
                    </w:pPr>
                    <w:bookmarkStart w:id="7176" w:name="_Toc87729266"/>
                    <w:bookmarkStart w:id="7177" w:name="_Toc87731454"/>
                    <w:ins w:id="7178" w:author="chaniaayulestari@outlook.com" w:date="2021-11-13T20:25:00Z">
                      <w:r>
                        <w:t xml:space="preserve">Gambar 3. </w:t>
                      </w:r>
                      <w:r>
                        <w:fldChar w:fldCharType="begin"/>
                      </w:r>
                      <w:r>
                        <w:instrText xml:space="preserve"> SEQ Gambar___3. \* ARABIC </w:instrText>
                      </w:r>
                    </w:ins>
                    <w:r>
                      <w:fldChar w:fldCharType="separate"/>
                    </w:r>
                    <w:ins w:id="7179" w:author="Rafi Aziizi" w:date="2021-11-15T16:05:00Z">
                      <w:r w:rsidR="00BF7B94">
                        <w:rPr>
                          <w:noProof/>
                        </w:rPr>
                        <w:t>21</w:t>
                      </w:r>
                    </w:ins>
                    <w:ins w:id="7180" w:author="chaniaayulestari@outlook.com" w:date="2021-11-13T21:25:00Z">
                      <w:del w:id="7181" w:author="Rafi Aziizi" w:date="2021-11-14T09:53:00Z">
                        <w:r w:rsidDel="00590A19">
                          <w:rPr>
                            <w:noProof/>
                          </w:rPr>
                          <w:delText>19</w:delText>
                        </w:r>
                      </w:del>
                    </w:ins>
                    <w:ins w:id="7182" w:author="chaniaayulestari@outlook.com" w:date="2021-11-13T20:25:00Z">
                      <w:r>
                        <w:fldChar w:fldCharType="end"/>
                      </w:r>
                      <w:r>
                        <w:t xml:space="preserve"> </w:t>
                      </w:r>
                      <w:r w:rsidRPr="00ED5249">
                        <w:t xml:space="preserve">Sequence Diagram </w:t>
                      </w:r>
                      <w:r>
                        <w:t xml:space="preserve"> Lihat Data Semester</w:t>
                      </w:r>
                    </w:ins>
                    <w:bookmarkEnd w:id="7176"/>
                    <w:bookmarkEnd w:id="7177"/>
                  </w:p>
                </w:txbxContent>
              </v:textbox>
            </v:shape>
          </w:pict>
        </w:r>
      </w:ins>
    </w:p>
    <w:p w14:paraId="1FE0F433" w14:textId="713B1F0C" w:rsidR="00B81365" w:rsidDel="000D70CD" w:rsidRDefault="00B81365" w:rsidP="00B81365">
      <w:pPr>
        <w:pStyle w:val="ListParagraph"/>
        <w:ind w:left="426"/>
        <w:rPr>
          <w:ins w:id="7183" w:author="chaniaayulestari@outlook.com" w:date="2021-11-13T16:14:00Z"/>
          <w:del w:id="7184" w:author="Rafi Aziizi" w:date="2021-11-13T18:26:00Z"/>
          <w:b/>
          <w:bCs/>
        </w:rPr>
      </w:pPr>
    </w:p>
    <w:p w14:paraId="5D16E141" w14:textId="04230BBF" w:rsidR="00B81365" w:rsidDel="000D70CD" w:rsidRDefault="00B81365" w:rsidP="00B81365">
      <w:pPr>
        <w:pStyle w:val="ListParagraph"/>
        <w:ind w:left="426"/>
        <w:rPr>
          <w:ins w:id="7185" w:author="chaniaayulestari@outlook.com" w:date="2021-11-13T16:14:00Z"/>
          <w:del w:id="7186" w:author="Rafi Aziizi" w:date="2021-11-13T18:26:00Z"/>
          <w:b/>
          <w:bCs/>
        </w:rPr>
      </w:pPr>
    </w:p>
    <w:p w14:paraId="288E4F3C" w14:textId="4F863F94" w:rsidR="00B81365" w:rsidDel="000D70CD" w:rsidRDefault="00B81365" w:rsidP="00B81365">
      <w:pPr>
        <w:pStyle w:val="ListParagraph"/>
        <w:ind w:left="426"/>
        <w:rPr>
          <w:ins w:id="7187" w:author="chaniaayulestari@outlook.com" w:date="2021-11-13T16:14:00Z"/>
          <w:del w:id="7188" w:author="Rafi Aziizi" w:date="2021-11-13T18:26:00Z"/>
          <w:b/>
          <w:bCs/>
        </w:rPr>
      </w:pPr>
    </w:p>
    <w:p w14:paraId="040B5A92" w14:textId="6C41FC83" w:rsidR="00B81365" w:rsidDel="000D70CD" w:rsidRDefault="00B81365" w:rsidP="00B81365">
      <w:pPr>
        <w:pStyle w:val="ListParagraph"/>
        <w:ind w:left="426"/>
        <w:rPr>
          <w:ins w:id="7189" w:author="chaniaayulestari@outlook.com" w:date="2021-11-13T16:14:00Z"/>
          <w:del w:id="7190" w:author="Rafi Aziizi" w:date="2021-11-13T18:26:00Z"/>
          <w:b/>
          <w:bCs/>
        </w:rPr>
      </w:pPr>
    </w:p>
    <w:p w14:paraId="4C6E8E59" w14:textId="3A810F12" w:rsidR="00B81365" w:rsidDel="000D70CD" w:rsidRDefault="00B81365" w:rsidP="00B81365">
      <w:pPr>
        <w:pStyle w:val="ListParagraph"/>
        <w:ind w:left="426"/>
        <w:rPr>
          <w:ins w:id="7191" w:author="chaniaayulestari@outlook.com" w:date="2021-11-13T16:14:00Z"/>
          <w:del w:id="7192" w:author="Rafi Aziizi" w:date="2021-11-13T18:26:00Z"/>
          <w:b/>
          <w:bCs/>
        </w:rPr>
      </w:pPr>
    </w:p>
    <w:p w14:paraId="6DA771A2" w14:textId="042C0B85" w:rsidR="00B81365" w:rsidDel="000D70CD" w:rsidRDefault="00B81365" w:rsidP="00B81365">
      <w:pPr>
        <w:pStyle w:val="ListParagraph"/>
        <w:ind w:left="426"/>
        <w:rPr>
          <w:ins w:id="7193" w:author="chaniaayulestari@outlook.com" w:date="2021-11-13T16:14:00Z"/>
          <w:del w:id="7194" w:author="Rafi Aziizi" w:date="2021-11-13T18:26:00Z"/>
          <w:b/>
          <w:bCs/>
        </w:rPr>
      </w:pPr>
    </w:p>
    <w:p w14:paraId="029E9627" w14:textId="28C2A8F6" w:rsidR="00B81365" w:rsidDel="000D70CD" w:rsidRDefault="00B81365" w:rsidP="00B81365">
      <w:pPr>
        <w:pStyle w:val="ListParagraph"/>
        <w:ind w:left="426"/>
        <w:rPr>
          <w:ins w:id="7195" w:author="chaniaayulestari@outlook.com" w:date="2021-11-13T16:14:00Z"/>
          <w:del w:id="7196" w:author="Rafi Aziizi" w:date="2021-11-13T18:26:00Z"/>
          <w:b/>
          <w:bCs/>
        </w:rPr>
      </w:pPr>
    </w:p>
    <w:p w14:paraId="3DC5FC20" w14:textId="4ED8AF52" w:rsidR="00B81365" w:rsidDel="000D70CD" w:rsidRDefault="00B81365" w:rsidP="00B81365">
      <w:pPr>
        <w:pStyle w:val="ListParagraph"/>
        <w:ind w:left="426"/>
        <w:rPr>
          <w:ins w:id="7197" w:author="chaniaayulestari@outlook.com" w:date="2021-11-13T16:14:00Z"/>
          <w:del w:id="7198" w:author="Rafi Aziizi" w:date="2021-11-13T18:26:00Z"/>
          <w:b/>
          <w:bCs/>
        </w:rPr>
      </w:pPr>
    </w:p>
    <w:p w14:paraId="3F5EEA13" w14:textId="69CAC157" w:rsidR="00B81365" w:rsidDel="000D70CD" w:rsidRDefault="00B81365" w:rsidP="00B81365">
      <w:pPr>
        <w:pStyle w:val="ListParagraph"/>
        <w:ind w:left="426"/>
        <w:rPr>
          <w:ins w:id="7199" w:author="chaniaayulestari@outlook.com" w:date="2021-11-13T16:14:00Z"/>
          <w:del w:id="7200" w:author="Rafi Aziizi" w:date="2021-11-13T18:26:00Z"/>
          <w:b/>
          <w:bCs/>
        </w:rPr>
      </w:pPr>
    </w:p>
    <w:p w14:paraId="2D93BA14" w14:textId="22681DAB" w:rsidR="00B81365" w:rsidDel="000D70CD" w:rsidRDefault="00B81365" w:rsidP="00B81365">
      <w:pPr>
        <w:pStyle w:val="ListParagraph"/>
        <w:ind w:left="426"/>
        <w:rPr>
          <w:ins w:id="7201" w:author="chaniaayulestari@outlook.com" w:date="2021-11-13T16:14:00Z"/>
          <w:del w:id="7202" w:author="Rafi Aziizi" w:date="2021-11-13T18:26:00Z"/>
          <w:b/>
          <w:bCs/>
        </w:rPr>
      </w:pPr>
    </w:p>
    <w:p w14:paraId="6621A177" w14:textId="0F46F4A7" w:rsidR="00B81365" w:rsidDel="000D70CD" w:rsidRDefault="00B81365" w:rsidP="00B81365">
      <w:pPr>
        <w:pStyle w:val="ListParagraph"/>
        <w:ind w:left="426"/>
        <w:rPr>
          <w:ins w:id="7203" w:author="chaniaayulestari@outlook.com" w:date="2021-11-13T16:14:00Z"/>
          <w:del w:id="7204" w:author="Rafi Aziizi" w:date="2021-11-13T18:26:00Z"/>
          <w:b/>
          <w:bCs/>
        </w:rPr>
      </w:pPr>
    </w:p>
    <w:p w14:paraId="2A89D123" w14:textId="302461BE" w:rsidR="00B81365" w:rsidDel="000D70CD" w:rsidRDefault="00B81365" w:rsidP="00B81365">
      <w:pPr>
        <w:pStyle w:val="ListParagraph"/>
        <w:ind w:left="426"/>
        <w:rPr>
          <w:ins w:id="7205" w:author="chaniaayulestari@outlook.com" w:date="2021-11-13T16:14:00Z"/>
          <w:del w:id="7206" w:author="Rafi Aziizi" w:date="2021-11-13T18:26:00Z"/>
          <w:b/>
          <w:bCs/>
        </w:rPr>
      </w:pPr>
    </w:p>
    <w:p w14:paraId="342031C2" w14:textId="7EC67CE7" w:rsidR="00B81365" w:rsidDel="000D70CD" w:rsidRDefault="00B81365" w:rsidP="00B81365">
      <w:pPr>
        <w:pStyle w:val="ListParagraph"/>
        <w:ind w:left="426"/>
        <w:rPr>
          <w:ins w:id="7207" w:author="chaniaayulestari@outlook.com" w:date="2021-11-13T16:14:00Z"/>
          <w:del w:id="7208" w:author="Rafi Aziizi" w:date="2021-11-13T18:26:00Z"/>
          <w:b/>
          <w:bCs/>
        </w:rPr>
      </w:pPr>
    </w:p>
    <w:p w14:paraId="74111B9C" w14:textId="4F5D2E3A" w:rsidR="00B81365" w:rsidDel="000D70CD" w:rsidRDefault="00B81365" w:rsidP="00B81365">
      <w:pPr>
        <w:pStyle w:val="ListParagraph"/>
        <w:ind w:left="426"/>
        <w:rPr>
          <w:ins w:id="7209" w:author="chaniaayulestari@outlook.com" w:date="2021-11-13T16:14:00Z"/>
          <w:del w:id="7210" w:author="Rafi Aziizi" w:date="2021-11-13T18:26:00Z"/>
          <w:b/>
          <w:bCs/>
        </w:rPr>
      </w:pPr>
    </w:p>
    <w:p w14:paraId="44C338F8" w14:textId="106D4A07" w:rsidR="00B81365" w:rsidRPr="000D70CD" w:rsidRDefault="00B81365">
      <w:pPr>
        <w:rPr>
          <w:ins w:id="7211" w:author="chaniaayulestari@outlook.com" w:date="2021-11-13T16:14:00Z"/>
          <w:b/>
          <w:bCs/>
          <w:rPrChange w:id="7212" w:author="Rafi Aziizi" w:date="2021-11-13T18:26:00Z">
            <w:rPr>
              <w:ins w:id="7213" w:author="chaniaayulestari@outlook.com" w:date="2021-11-13T16:14:00Z"/>
            </w:rPr>
          </w:rPrChange>
        </w:rPr>
        <w:pPrChange w:id="7214" w:author="Rafi Aziizi" w:date="2021-11-13T18:26:00Z">
          <w:pPr>
            <w:pStyle w:val="ListParagraph"/>
            <w:ind w:left="426"/>
          </w:pPr>
        </w:pPrChange>
      </w:pPr>
    </w:p>
    <w:p w14:paraId="4BBDB068" w14:textId="34C399D9" w:rsidR="00B81365" w:rsidRPr="002040D9" w:rsidDel="006A1DDD" w:rsidRDefault="00B81365">
      <w:pPr>
        <w:pStyle w:val="ListParagraph"/>
        <w:ind w:left="426"/>
        <w:rPr>
          <w:ins w:id="7215" w:author="Rafi Aziizi" w:date="2021-11-13T12:05:00Z"/>
          <w:del w:id="7216" w:author="chaniaayulestari@outlook.com" w:date="2021-11-13T20:24:00Z"/>
          <w:b/>
          <w:bCs/>
          <w:rPrChange w:id="7217" w:author="chaniaayulestari@outlook.com" w:date="2021-11-13T15:20:00Z">
            <w:rPr>
              <w:ins w:id="7218" w:author="Rafi Aziizi" w:date="2021-11-13T12:05:00Z"/>
              <w:del w:id="7219" w:author="chaniaayulestari@outlook.com" w:date="2021-11-13T20:24:00Z"/>
            </w:rPr>
          </w:rPrChange>
        </w:rPr>
        <w:pPrChange w:id="7220" w:author="chaniaayulestari@outlook.com" w:date="2021-11-13T16:13:00Z">
          <w:pPr>
            <w:pStyle w:val="ListParagraph"/>
            <w:numPr>
              <w:numId w:val="117"/>
            </w:numPr>
            <w:ind w:hanging="360"/>
          </w:pPr>
        </w:pPrChange>
      </w:pPr>
    </w:p>
    <w:p w14:paraId="44322FC9" w14:textId="6B4223C8" w:rsidR="004822D0" w:rsidRDefault="004822D0" w:rsidP="002040D9">
      <w:pPr>
        <w:pStyle w:val="ListParagraph"/>
        <w:numPr>
          <w:ilvl w:val="0"/>
          <w:numId w:val="117"/>
        </w:numPr>
        <w:ind w:left="426"/>
        <w:rPr>
          <w:ins w:id="7221" w:author="chaniaayulestari@outlook.com" w:date="2021-11-13T16:13:00Z"/>
          <w:b/>
          <w:bCs/>
        </w:rPr>
      </w:pPr>
      <w:ins w:id="7222" w:author="Rafi Aziizi" w:date="2021-11-13T12:05:00Z">
        <w:r w:rsidRPr="002040D9">
          <w:rPr>
            <w:b/>
            <w:bCs/>
            <w:rPrChange w:id="7223" w:author="chaniaayulestari@outlook.com" w:date="2021-11-13T15:20:00Z">
              <w:rPr/>
            </w:rPrChange>
          </w:rPr>
          <w:t xml:space="preserve">Hapus </w:t>
        </w:r>
      </w:ins>
      <w:ins w:id="7224" w:author="Rafi Aziizi" w:date="2021-11-13T12:06:00Z">
        <w:r w:rsidRPr="002040D9">
          <w:rPr>
            <w:b/>
            <w:bCs/>
            <w:noProof/>
            <w:rPrChange w:id="7225" w:author="chaniaayulestari@outlook.com" w:date="2021-11-13T15:20:00Z">
              <w:rPr>
                <w:noProof/>
              </w:rPr>
            </w:rPrChange>
          </w:rPr>
          <w:t>Semester</w:t>
        </w:r>
      </w:ins>
    </w:p>
    <w:p w14:paraId="2DD7F176" w14:textId="77777777" w:rsidR="006A1DDD" w:rsidRDefault="00B81365">
      <w:pPr>
        <w:keepNext/>
        <w:rPr>
          <w:ins w:id="7226" w:author="chaniaayulestari@outlook.com" w:date="2021-11-13T20:26:00Z"/>
        </w:rPr>
        <w:pPrChange w:id="7227" w:author="chaniaayulestari@outlook.com" w:date="2021-11-13T20:26:00Z">
          <w:pPr/>
        </w:pPrChange>
      </w:pPr>
      <w:ins w:id="7228" w:author="chaniaayulestari@outlook.com" w:date="2021-11-13T16:15:00Z">
        <w:del w:id="7229" w:author="Rafi Aziizi" w:date="2021-11-13T18:26:00Z">
          <w:r w:rsidDel="000D70CD">
            <w:rPr>
              <w:noProof/>
            </w:rPr>
            <w:drawing>
              <wp:inline distT="0" distB="0" distL="0" distR="0" wp14:anchorId="1EC3F6C3" wp14:editId="2C4E661F">
                <wp:extent cx="5039995" cy="2578100"/>
                <wp:effectExtent l="0" t="0" r="8255" b="0"/>
                <wp:docPr id="422" name="Picture 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39995" cy="2578100"/>
                        </a:xfrm>
                        <a:prstGeom prst="rect">
                          <a:avLst/>
                        </a:prstGeom>
                        <a:noFill/>
                        <a:ln>
                          <a:noFill/>
                        </a:ln>
                      </pic:spPr>
                    </pic:pic>
                  </a:graphicData>
                </a:graphic>
              </wp:inline>
            </w:drawing>
          </w:r>
        </w:del>
      </w:ins>
      <w:ins w:id="7230" w:author="Rafi Aziizi" w:date="2021-11-13T18:26:00Z">
        <w:r w:rsidR="00E51900">
          <w:rPr>
            <w:noProof/>
          </w:rPr>
          <w:drawing>
            <wp:inline distT="0" distB="0" distL="0" distR="0" wp14:anchorId="2B705091" wp14:editId="56B07366">
              <wp:extent cx="5039995" cy="2413591"/>
              <wp:effectExtent l="0" t="0" r="0" b="0"/>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45695" cy="2416321"/>
                      </a:xfrm>
                      <a:prstGeom prst="rect">
                        <a:avLst/>
                      </a:prstGeom>
                      <a:noFill/>
                      <a:ln>
                        <a:noFill/>
                      </a:ln>
                    </pic:spPr>
                  </pic:pic>
                </a:graphicData>
              </a:graphic>
            </wp:inline>
          </w:drawing>
        </w:r>
      </w:ins>
    </w:p>
    <w:p w14:paraId="02869ADD" w14:textId="64D91CD7" w:rsidR="00B81365" w:rsidDel="007404DC" w:rsidRDefault="006A1DDD" w:rsidP="006A1DDD">
      <w:pPr>
        <w:pStyle w:val="Caption"/>
        <w:jc w:val="center"/>
        <w:rPr>
          <w:ins w:id="7231" w:author="chaniaayulestari@outlook.com" w:date="2021-11-14T02:14:00Z"/>
          <w:del w:id="7232" w:author="Rafi Aziizi" w:date="2021-11-14T09:59:00Z"/>
        </w:rPr>
      </w:pPr>
      <w:bookmarkStart w:id="7233" w:name="_Toc87731455"/>
      <w:ins w:id="7234" w:author="chaniaayulestari@outlook.com" w:date="2021-11-13T20:26:00Z">
        <w:r>
          <w:t xml:space="preserve">Gambar 3. </w:t>
        </w:r>
        <w:r>
          <w:rPr>
            <w:i w:val="0"/>
            <w:iCs w:val="0"/>
          </w:rPr>
          <w:fldChar w:fldCharType="begin"/>
        </w:r>
        <w:r>
          <w:instrText xml:space="preserve"> SEQ Gambar___3. \* ARABIC </w:instrText>
        </w:r>
      </w:ins>
      <w:r>
        <w:rPr>
          <w:i w:val="0"/>
          <w:iCs w:val="0"/>
        </w:rPr>
        <w:fldChar w:fldCharType="separate"/>
      </w:r>
      <w:ins w:id="7235" w:author="Rafi Aziizi" w:date="2021-11-15T16:05:00Z">
        <w:r w:rsidR="00BF7B94">
          <w:rPr>
            <w:noProof/>
          </w:rPr>
          <w:t>22</w:t>
        </w:r>
      </w:ins>
      <w:ins w:id="7236" w:author="chaniaayulestari@outlook.com" w:date="2021-11-13T21:25:00Z">
        <w:del w:id="7237" w:author="Rafi Aziizi" w:date="2021-11-14T09:53:00Z">
          <w:r w:rsidR="00B46735" w:rsidDel="00590A19">
            <w:rPr>
              <w:noProof/>
            </w:rPr>
            <w:delText>20</w:delText>
          </w:r>
        </w:del>
      </w:ins>
      <w:ins w:id="7238" w:author="chaniaayulestari@outlook.com" w:date="2021-11-13T20:26:00Z">
        <w:r>
          <w:rPr>
            <w:i w:val="0"/>
            <w:iCs w:val="0"/>
          </w:rPr>
          <w:fldChar w:fldCharType="end"/>
        </w:r>
        <w:r>
          <w:t xml:space="preserve"> </w:t>
        </w:r>
        <w:r w:rsidRPr="00864638">
          <w:t xml:space="preserve">Sequence Diagram </w:t>
        </w:r>
        <w:r>
          <w:t xml:space="preserve"> Hapus Data Semester</w:t>
        </w:r>
      </w:ins>
      <w:bookmarkEnd w:id="7233"/>
    </w:p>
    <w:p w14:paraId="5B6F031A" w14:textId="77777777" w:rsidR="00936E48" w:rsidRPr="00936E48" w:rsidRDefault="00936E48">
      <w:pPr>
        <w:pStyle w:val="Caption"/>
        <w:jc w:val="center"/>
        <w:rPr>
          <w:ins w:id="7239" w:author="chaniaayulestari@outlook.com" w:date="2021-11-13T16:13:00Z"/>
        </w:rPr>
        <w:pPrChange w:id="7240" w:author="Rafi Aziizi" w:date="2021-11-14T09:59:00Z">
          <w:pPr>
            <w:pStyle w:val="ListParagraph"/>
            <w:numPr>
              <w:numId w:val="117"/>
            </w:numPr>
            <w:ind w:left="426" w:hanging="360"/>
          </w:pPr>
        </w:pPrChange>
      </w:pPr>
    </w:p>
    <w:p w14:paraId="6363B0E8" w14:textId="3C148F19" w:rsidR="00B81365" w:rsidDel="00E51900" w:rsidRDefault="00B81365" w:rsidP="00B81365">
      <w:pPr>
        <w:rPr>
          <w:ins w:id="7241" w:author="chaniaayulestari@outlook.com" w:date="2021-11-13T16:15:00Z"/>
          <w:del w:id="7242" w:author="Rafi Aziizi" w:date="2021-11-13T18:26:00Z"/>
          <w:b/>
          <w:bCs/>
        </w:rPr>
      </w:pPr>
    </w:p>
    <w:p w14:paraId="1095F569" w14:textId="7BC2803B" w:rsidR="00B81365" w:rsidDel="00E51900" w:rsidRDefault="00B81365" w:rsidP="00B81365">
      <w:pPr>
        <w:rPr>
          <w:ins w:id="7243" w:author="chaniaayulestari@outlook.com" w:date="2021-11-13T16:15:00Z"/>
          <w:del w:id="7244" w:author="Rafi Aziizi" w:date="2021-11-13T18:26:00Z"/>
          <w:b/>
          <w:bCs/>
        </w:rPr>
      </w:pPr>
    </w:p>
    <w:p w14:paraId="35829F10" w14:textId="6FBE4294" w:rsidR="00B81365" w:rsidDel="00E51900" w:rsidRDefault="00B81365" w:rsidP="00B81365">
      <w:pPr>
        <w:rPr>
          <w:ins w:id="7245" w:author="chaniaayulestari@outlook.com" w:date="2021-11-13T16:15:00Z"/>
          <w:del w:id="7246" w:author="Rafi Aziizi" w:date="2021-11-13T18:26:00Z"/>
          <w:b/>
          <w:bCs/>
        </w:rPr>
      </w:pPr>
    </w:p>
    <w:p w14:paraId="438ED9C9" w14:textId="710D1E60" w:rsidR="00B81365" w:rsidDel="00E51900" w:rsidRDefault="00B81365" w:rsidP="00B81365">
      <w:pPr>
        <w:rPr>
          <w:ins w:id="7247" w:author="chaniaayulestari@outlook.com" w:date="2021-11-13T16:15:00Z"/>
          <w:del w:id="7248" w:author="Rafi Aziizi" w:date="2021-11-13T18:26:00Z"/>
          <w:b/>
          <w:bCs/>
        </w:rPr>
      </w:pPr>
    </w:p>
    <w:p w14:paraId="418D12E4" w14:textId="1F533766" w:rsidR="00B81365" w:rsidDel="00E51900" w:rsidRDefault="00B81365" w:rsidP="00B81365">
      <w:pPr>
        <w:rPr>
          <w:ins w:id="7249" w:author="chaniaayulestari@outlook.com" w:date="2021-11-13T16:15:00Z"/>
          <w:del w:id="7250" w:author="Rafi Aziizi" w:date="2021-11-13T18:26:00Z"/>
          <w:b/>
          <w:bCs/>
        </w:rPr>
      </w:pPr>
    </w:p>
    <w:p w14:paraId="7F22A758" w14:textId="5680F488" w:rsidR="00B81365" w:rsidDel="00E51900" w:rsidRDefault="00B81365" w:rsidP="00B81365">
      <w:pPr>
        <w:rPr>
          <w:ins w:id="7251" w:author="chaniaayulestari@outlook.com" w:date="2021-11-13T16:15:00Z"/>
          <w:del w:id="7252" w:author="Rafi Aziizi" w:date="2021-11-13T18:26:00Z"/>
          <w:b/>
          <w:bCs/>
        </w:rPr>
      </w:pPr>
    </w:p>
    <w:p w14:paraId="585C2B8A" w14:textId="2C31F341" w:rsidR="00B81365" w:rsidDel="00E51900" w:rsidRDefault="00B81365" w:rsidP="00B81365">
      <w:pPr>
        <w:rPr>
          <w:ins w:id="7253" w:author="chaniaayulestari@outlook.com" w:date="2021-11-13T16:15:00Z"/>
          <w:del w:id="7254" w:author="Rafi Aziizi" w:date="2021-11-13T18:26:00Z"/>
          <w:b/>
          <w:bCs/>
        </w:rPr>
      </w:pPr>
    </w:p>
    <w:p w14:paraId="72C321E6" w14:textId="134DC308" w:rsidR="00B81365" w:rsidDel="00E51900" w:rsidRDefault="00B81365" w:rsidP="00B81365">
      <w:pPr>
        <w:rPr>
          <w:ins w:id="7255" w:author="chaniaayulestari@outlook.com" w:date="2021-11-13T16:15:00Z"/>
          <w:del w:id="7256" w:author="Rafi Aziizi" w:date="2021-11-13T18:26:00Z"/>
          <w:b/>
          <w:bCs/>
        </w:rPr>
      </w:pPr>
    </w:p>
    <w:p w14:paraId="51A0FCD8" w14:textId="293FC926" w:rsidR="00B81365" w:rsidDel="00E51900" w:rsidRDefault="00B81365" w:rsidP="00B81365">
      <w:pPr>
        <w:rPr>
          <w:ins w:id="7257" w:author="chaniaayulestari@outlook.com" w:date="2021-11-13T16:15:00Z"/>
          <w:del w:id="7258" w:author="Rafi Aziizi" w:date="2021-11-13T18:26:00Z"/>
          <w:b/>
          <w:bCs/>
        </w:rPr>
      </w:pPr>
    </w:p>
    <w:p w14:paraId="3677BAA6" w14:textId="54F3E8D2" w:rsidR="00224DD9" w:rsidRDefault="004822D0" w:rsidP="002040D9">
      <w:pPr>
        <w:pStyle w:val="ListParagraph"/>
        <w:numPr>
          <w:ilvl w:val="0"/>
          <w:numId w:val="117"/>
        </w:numPr>
        <w:ind w:left="426"/>
        <w:rPr>
          <w:ins w:id="7259" w:author="chaniaayulestari@outlook.com" w:date="2021-11-13T16:13:00Z"/>
          <w:b/>
          <w:bCs/>
        </w:rPr>
      </w:pPr>
      <w:ins w:id="7260" w:author="Rafi Aziizi" w:date="2021-11-13T12:05:00Z">
        <w:del w:id="7261" w:author="chaniaayulestari@outlook.com" w:date="2021-11-13T19:43:00Z">
          <w:r w:rsidRPr="002040D9" w:rsidDel="00224DD9">
            <w:rPr>
              <w:b/>
              <w:bCs/>
              <w:rPrChange w:id="7262" w:author="chaniaayulestari@outlook.com" w:date="2021-11-13T15:20:00Z">
                <w:rPr/>
              </w:rPrChange>
            </w:rPr>
            <w:delText xml:space="preserve">Edit </w:delText>
          </w:r>
        </w:del>
      </w:ins>
      <w:ins w:id="7263" w:author="Rafi Aziizi" w:date="2021-11-13T12:06:00Z">
        <w:del w:id="7264" w:author="chaniaayulestari@outlook.com" w:date="2021-11-13T19:43:00Z">
          <w:r w:rsidRPr="002040D9" w:rsidDel="00224DD9">
            <w:rPr>
              <w:b/>
              <w:bCs/>
              <w:noProof/>
              <w:rPrChange w:id="7265" w:author="chaniaayulestari@outlook.com" w:date="2021-11-13T15:20:00Z">
                <w:rPr>
                  <w:noProof/>
                </w:rPr>
              </w:rPrChange>
            </w:rPr>
            <w:delText>Semester</w:delText>
          </w:r>
        </w:del>
      </w:ins>
      <w:ins w:id="7266" w:author="chaniaayulestari@outlook.com" w:date="2021-11-13T19:43:00Z">
        <w:r w:rsidR="00224DD9">
          <w:rPr>
            <w:b/>
            <w:bCs/>
            <w:noProof/>
          </w:rPr>
          <w:t>Edit Semester</w:t>
        </w:r>
      </w:ins>
    </w:p>
    <w:p w14:paraId="0EBBCDAE" w14:textId="77777777" w:rsidR="006A1DDD" w:rsidRDefault="00B81365">
      <w:pPr>
        <w:keepNext/>
        <w:rPr>
          <w:ins w:id="7267" w:author="chaniaayulestari@outlook.com" w:date="2021-11-13T20:26:00Z"/>
        </w:rPr>
      </w:pPr>
      <w:ins w:id="7268" w:author="chaniaayulestari@outlook.com" w:date="2021-11-13T16:16:00Z">
        <w:r>
          <w:rPr>
            <w:noProof/>
          </w:rPr>
          <w:drawing>
            <wp:inline distT="0" distB="0" distL="0" distR="0" wp14:anchorId="334A34BE" wp14:editId="4A47FC7A">
              <wp:extent cx="5039995" cy="3319780"/>
              <wp:effectExtent l="0" t="0" r="8255" b="0"/>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39995" cy="3319780"/>
                      </a:xfrm>
                      <a:prstGeom prst="rect">
                        <a:avLst/>
                      </a:prstGeom>
                      <a:noFill/>
                      <a:ln>
                        <a:noFill/>
                      </a:ln>
                    </pic:spPr>
                  </pic:pic>
                </a:graphicData>
              </a:graphic>
            </wp:inline>
          </w:drawing>
        </w:r>
      </w:ins>
    </w:p>
    <w:p w14:paraId="3153E041" w14:textId="689420B3" w:rsidR="00B81365" w:rsidRDefault="006A1DDD">
      <w:pPr>
        <w:pStyle w:val="Caption"/>
        <w:jc w:val="center"/>
        <w:rPr>
          <w:ins w:id="7269" w:author="chaniaayulestari@outlook.com" w:date="2021-11-13T16:17:00Z"/>
        </w:rPr>
        <w:pPrChange w:id="7270" w:author="chaniaayulestari@outlook.com" w:date="2021-11-13T20:27:00Z">
          <w:pPr/>
        </w:pPrChange>
      </w:pPr>
      <w:bookmarkStart w:id="7271" w:name="_Toc87731456"/>
      <w:ins w:id="7272" w:author="chaniaayulestari@outlook.com" w:date="2021-11-13T20:26:00Z">
        <w:r>
          <w:t xml:space="preserve">Gambar 3. </w:t>
        </w:r>
        <w:r>
          <w:fldChar w:fldCharType="begin"/>
        </w:r>
        <w:r>
          <w:instrText xml:space="preserve"> SEQ Gambar___3. \* ARABIC </w:instrText>
        </w:r>
      </w:ins>
      <w:r>
        <w:fldChar w:fldCharType="separate"/>
      </w:r>
      <w:ins w:id="7273" w:author="Rafi Aziizi" w:date="2021-11-15T16:05:00Z">
        <w:r w:rsidR="00BF7B94">
          <w:rPr>
            <w:noProof/>
          </w:rPr>
          <w:t>23</w:t>
        </w:r>
      </w:ins>
      <w:ins w:id="7274" w:author="chaniaayulestari@outlook.com" w:date="2021-11-13T21:25:00Z">
        <w:del w:id="7275" w:author="Rafi Aziizi" w:date="2021-11-14T09:53:00Z">
          <w:r w:rsidR="00B46735" w:rsidDel="00590A19">
            <w:rPr>
              <w:noProof/>
            </w:rPr>
            <w:delText>21</w:delText>
          </w:r>
        </w:del>
      </w:ins>
      <w:ins w:id="7276" w:author="chaniaayulestari@outlook.com" w:date="2021-11-13T20:26:00Z">
        <w:r>
          <w:fldChar w:fldCharType="end"/>
        </w:r>
        <w:r>
          <w:t xml:space="preserve"> Sequence Diagram Edit Data Semester</w:t>
        </w:r>
      </w:ins>
      <w:bookmarkEnd w:id="7271"/>
    </w:p>
    <w:p w14:paraId="3973AE2B" w14:textId="312E2861" w:rsidR="00B81365" w:rsidRPr="00B81365" w:rsidDel="00B81365" w:rsidRDefault="002367EC">
      <w:pPr>
        <w:rPr>
          <w:ins w:id="7277" w:author="Rafi Aziizi" w:date="2021-11-13T12:05:00Z"/>
          <w:del w:id="7278" w:author="chaniaayulestari@outlook.com" w:date="2021-11-13T16:17:00Z"/>
          <w:b/>
          <w:bCs/>
          <w:rPrChange w:id="7279" w:author="chaniaayulestari@outlook.com" w:date="2021-11-13T16:13:00Z">
            <w:rPr>
              <w:ins w:id="7280" w:author="Rafi Aziizi" w:date="2021-11-13T12:05:00Z"/>
              <w:del w:id="7281" w:author="chaniaayulestari@outlook.com" w:date="2021-11-13T16:17:00Z"/>
            </w:rPr>
          </w:rPrChange>
        </w:rPr>
        <w:pPrChange w:id="7282" w:author="chaniaayulestari@outlook.com" w:date="2021-11-13T16:13:00Z">
          <w:pPr>
            <w:pStyle w:val="ListParagraph"/>
            <w:numPr>
              <w:numId w:val="117"/>
            </w:numPr>
            <w:ind w:hanging="360"/>
          </w:pPr>
        </w:pPrChange>
      </w:pPr>
      <w:ins w:id="7283" w:author="chaniaayulestari@outlook.com" w:date="2021-11-13T16:18:00Z">
        <w:del w:id="7284" w:author="Rafi Aziizi" w:date="2021-11-13T18:26:00Z">
          <w:r w:rsidDel="00E51900">
            <w:rPr>
              <w:noProof/>
            </w:rPr>
            <w:drawing>
              <wp:inline distT="0" distB="0" distL="0" distR="0" wp14:anchorId="2907211E" wp14:editId="46ADA7CA">
                <wp:extent cx="5039995" cy="3319780"/>
                <wp:effectExtent l="0" t="0" r="8255" b="0"/>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39995" cy="3319780"/>
                        </a:xfrm>
                        <a:prstGeom prst="rect">
                          <a:avLst/>
                        </a:prstGeom>
                        <a:noFill/>
                        <a:ln>
                          <a:noFill/>
                        </a:ln>
                      </pic:spPr>
                    </pic:pic>
                  </a:graphicData>
                </a:graphic>
              </wp:inline>
            </w:drawing>
          </w:r>
        </w:del>
      </w:ins>
    </w:p>
    <w:p w14:paraId="03B78628" w14:textId="6E5832A5" w:rsidR="004822D0" w:rsidRDefault="004822D0" w:rsidP="002040D9">
      <w:pPr>
        <w:pStyle w:val="ListParagraph"/>
        <w:numPr>
          <w:ilvl w:val="0"/>
          <w:numId w:val="117"/>
        </w:numPr>
        <w:ind w:left="426"/>
        <w:rPr>
          <w:ins w:id="7285" w:author="chaniaayulestari@outlook.com" w:date="2021-11-13T16:17:00Z"/>
          <w:b/>
          <w:bCs/>
        </w:rPr>
      </w:pPr>
      <w:ins w:id="7286" w:author="Rafi Aziizi" w:date="2021-11-13T12:05:00Z">
        <w:r w:rsidRPr="002040D9">
          <w:rPr>
            <w:b/>
            <w:bCs/>
            <w:rPrChange w:id="7287" w:author="chaniaayulestari@outlook.com" w:date="2021-11-13T15:20:00Z">
              <w:rPr/>
            </w:rPrChange>
          </w:rPr>
          <w:t xml:space="preserve">Tambah </w:t>
        </w:r>
      </w:ins>
      <w:ins w:id="7288" w:author="Rafi Aziizi" w:date="2021-11-13T12:06:00Z">
        <w:r w:rsidRPr="002040D9">
          <w:rPr>
            <w:b/>
            <w:bCs/>
            <w:noProof/>
            <w:rPrChange w:id="7289" w:author="chaniaayulestari@outlook.com" w:date="2021-11-13T15:20:00Z">
              <w:rPr>
                <w:noProof/>
              </w:rPr>
            </w:rPrChange>
          </w:rPr>
          <w:t>Semester</w:t>
        </w:r>
      </w:ins>
    </w:p>
    <w:p w14:paraId="13A393C4" w14:textId="77777777" w:rsidR="006A1DDD" w:rsidRDefault="00E51900">
      <w:pPr>
        <w:keepNext/>
        <w:ind w:left="66"/>
        <w:rPr>
          <w:ins w:id="7290" w:author="chaniaayulestari@outlook.com" w:date="2021-11-13T20:27:00Z"/>
        </w:rPr>
      </w:pPr>
      <w:ins w:id="7291" w:author="Rafi Aziizi" w:date="2021-11-13T18:26:00Z">
        <w:r>
          <w:rPr>
            <w:noProof/>
          </w:rPr>
          <w:drawing>
            <wp:inline distT="0" distB="0" distL="0" distR="0" wp14:anchorId="7A9FDDD1" wp14:editId="0F0AD790">
              <wp:extent cx="5039995" cy="3319780"/>
              <wp:effectExtent l="0" t="0" r="8255" b="0"/>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39995" cy="3319780"/>
                      </a:xfrm>
                      <a:prstGeom prst="rect">
                        <a:avLst/>
                      </a:prstGeom>
                      <a:noFill/>
                      <a:ln>
                        <a:noFill/>
                      </a:ln>
                    </pic:spPr>
                  </pic:pic>
                </a:graphicData>
              </a:graphic>
            </wp:inline>
          </w:drawing>
        </w:r>
      </w:ins>
    </w:p>
    <w:p w14:paraId="18B9C536" w14:textId="6549767A" w:rsidR="00224DD9" w:rsidRDefault="006A1DDD" w:rsidP="006A1DDD">
      <w:pPr>
        <w:pStyle w:val="Caption"/>
        <w:jc w:val="center"/>
        <w:rPr>
          <w:ins w:id="7292" w:author="chaniaayulestari@outlook.com" w:date="2021-11-13T20:27:00Z"/>
        </w:rPr>
      </w:pPr>
      <w:bookmarkStart w:id="7293" w:name="_Toc87731457"/>
      <w:ins w:id="7294" w:author="chaniaayulestari@outlook.com" w:date="2021-11-13T20:27:00Z">
        <w:r>
          <w:t xml:space="preserve">Gambar 3. </w:t>
        </w:r>
        <w:r>
          <w:fldChar w:fldCharType="begin"/>
        </w:r>
        <w:r>
          <w:instrText xml:space="preserve"> SEQ Gambar___3. \* ARABIC </w:instrText>
        </w:r>
      </w:ins>
      <w:r>
        <w:fldChar w:fldCharType="separate"/>
      </w:r>
      <w:ins w:id="7295" w:author="Rafi Aziizi" w:date="2021-11-15T16:05:00Z">
        <w:r w:rsidR="00BF7B94">
          <w:rPr>
            <w:noProof/>
          </w:rPr>
          <w:t>24</w:t>
        </w:r>
      </w:ins>
      <w:ins w:id="7296" w:author="chaniaayulestari@outlook.com" w:date="2021-11-13T21:25:00Z">
        <w:del w:id="7297" w:author="Rafi Aziizi" w:date="2021-11-14T09:53:00Z">
          <w:r w:rsidR="00B46735" w:rsidDel="00590A19">
            <w:rPr>
              <w:noProof/>
            </w:rPr>
            <w:delText>22</w:delText>
          </w:r>
        </w:del>
      </w:ins>
      <w:ins w:id="7298" w:author="chaniaayulestari@outlook.com" w:date="2021-11-13T20:27:00Z">
        <w:r>
          <w:fldChar w:fldCharType="end"/>
        </w:r>
        <w:r>
          <w:t xml:space="preserve"> </w:t>
        </w:r>
        <w:r w:rsidRPr="00CF0B80">
          <w:t xml:space="preserve">Sequence Diagram </w:t>
        </w:r>
        <w:r>
          <w:t xml:space="preserve"> Tambah Data Semester</w:t>
        </w:r>
        <w:bookmarkEnd w:id="7293"/>
      </w:ins>
    </w:p>
    <w:p w14:paraId="13D258C9" w14:textId="77777777" w:rsidR="006A1DDD" w:rsidRPr="006A1DDD" w:rsidRDefault="006A1DDD">
      <w:pPr>
        <w:rPr>
          <w:ins w:id="7299" w:author="chaniaayulestari@outlook.com" w:date="2021-11-13T19:44:00Z"/>
        </w:rPr>
        <w:pPrChange w:id="7300" w:author="chaniaayulestari@outlook.com" w:date="2021-11-13T20:27:00Z">
          <w:pPr>
            <w:ind w:left="66"/>
          </w:pPr>
        </w:pPrChange>
      </w:pPr>
    </w:p>
    <w:p w14:paraId="6C745609" w14:textId="46157FDF" w:rsidR="002367EC" w:rsidDel="00E51900" w:rsidRDefault="002367EC" w:rsidP="00B81365">
      <w:pPr>
        <w:pStyle w:val="ListParagraph"/>
        <w:ind w:left="426"/>
        <w:rPr>
          <w:ins w:id="7301" w:author="chaniaayulestari@outlook.com" w:date="2021-11-13T16:18:00Z"/>
          <w:del w:id="7302" w:author="Rafi Aziizi" w:date="2021-11-13T18:27:00Z"/>
          <w:b/>
          <w:bCs/>
        </w:rPr>
      </w:pPr>
    </w:p>
    <w:p w14:paraId="41D7575E" w14:textId="34DFC38A" w:rsidR="002367EC" w:rsidRPr="00E51900" w:rsidDel="00E51900" w:rsidRDefault="002367EC">
      <w:pPr>
        <w:rPr>
          <w:ins w:id="7303" w:author="chaniaayulestari@outlook.com" w:date="2021-11-13T16:19:00Z"/>
          <w:del w:id="7304" w:author="Rafi Aziizi" w:date="2021-11-13T18:27:00Z"/>
          <w:b/>
          <w:bCs/>
          <w:rPrChange w:id="7305" w:author="Rafi Aziizi" w:date="2021-11-13T18:27:00Z">
            <w:rPr>
              <w:ins w:id="7306" w:author="chaniaayulestari@outlook.com" w:date="2021-11-13T16:19:00Z"/>
              <w:del w:id="7307" w:author="Rafi Aziizi" w:date="2021-11-13T18:27:00Z"/>
            </w:rPr>
          </w:rPrChange>
        </w:rPr>
        <w:pPrChange w:id="7308" w:author="Rafi Aziizi" w:date="2021-11-13T18:27:00Z">
          <w:pPr>
            <w:pStyle w:val="ListParagraph"/>
            <w:ind w:left="426"/>
          </w:pPr>
        </w:pPrChange>
      </w:pPr>
    </w:p>
    <w:p w14:paraId="08C40918" w14:textId="075D4B32" w:rsidR="002367EC" w:rsidDel="00E51900" w:rsidRDefault="002367EC">
      <w:pPr>
        <w:rPr>
          <w:ins w:id="7309" w:author="chaniaayulestari@outlook.com" w:date="2021-11-13T16:19:00Z"/>
          <w:del w:id="7310" w:author="Rafi Aziizi" w:date="2021-11-13T18:27:00Z"/>
        </w:rPr>
        <w:pPrChange w:id="7311" w:author="Rafi Aziizi" w:date="2021-11-13T18:27:00Z">
          <w:pPr>
            <w:pStyle w:val="ListParagraph"/>
            <w:ind w:left="426"/>
          </w:pPr>
        </w:pPrChange>
      </w:pPr>
    </w:p>
    <w:p w14:paraId="3202985E" w14:textId="211A6A46" w:rsidR="002367EC" w:rsidDel="00E51900" w:rsidRDefault="002367EC">
      <w:pPr>
        <w:rPr>
          <w:ins w:id="7312" w:author="chaniaayulestari@outlook.com" w:date="2021-11-13T16:19:00Z"/>
          <w:del w:id="7313" w:author="Rafi Aziizi" w:date="2021-11-13T18:27:00Z"/>
        </w:rPr>
        <w:pPrChange w:id="7314" w:author="Rafi Aziizi" w:date="2021-11-13T18:27:00Z">
          <w:pPr>
            <w:pStyle w:val="ListParagraph"/>
            <w:ind w:left="426"/>
          </w:pPr>
        </w:pPrChange>
      </w:pPr>
    </w:p>
    <w:p w14:paraId="07F67AC3" w14:textId="0D6BC03F" w:rsidR="002367EC" w:rsidDel="00E51900" w:rsidRDefault="002367EC">
      <w:pPr>
        <w:rPr>
          <w:ins w:id="7315" w:author="chaniaayulestari@outlook.com" w:date="2021-11-13T16:19:00Z"/>
          <w:del w:id="7316" w:author="Rafi Aziizi" w:date="2021-11-13T18:27:00Z"/>
        </w:rPr>
        <w:pPrChange w:id="7317" w:author="Rafi Aziizi" w:date="2021-11-13T18:27:00Z">
          <w:pPr>
            <w:pStyle w:val="ListParagraph"/>
            <w:ind w:left="426"/>
          </w:pPr>
        </w:pPrChange>
      </w:pPr>
    </w:p>
    <w:p w14:paraId="6F7DCBE8" w14:textId="79BAE8EE" w:rsidR="002367EC" w:rsidDel="00E51900" w:rsidRDefault="002367EC">
      <w:pPr>
        <w:rPr>
          <w:ins w:id="7318" w:author="chaniaayulestari@outlook.com" w:date="2021-11-13T16:19:00Z"/>
          <w:del w:id="7319" w:author="Rafi Aziizi" w:date="2021-11-13T18:27:00Z"/>
        </w:rPr>
        <w:pPrChange w:id="7320" w:author="Rafi Aziizi" w:date="2021-11-13T18:27:00Z">
          <w:pPr>
            <w:pStyle w:val="ListParagraph"/>
            <w:ind w:left="426"/>
          </w:pPr>
        </w:pPrChange>
      </w:pPr>
    </w:p>
    <w:p w14:paraId="6FF000E5" w14:textId="1286ED92" w:rsidR="002367EC" w:rsidDel="00E51900" w:rsidRDefault="002367EC">
      <w:pPr>
        <w:rPr>
          <w:ins w:id="7321" w:author="chaniaayulestari@outlook.com" w:date="2021-11-13T16:19:00Z"/>
          <w:del w:id="7322" w:author="Rafi Aziizi" w:date="2021-11-13T18:27:00Z"/>
        </w:rPr>
        <w:pPrChange w:id="7323" w:author="Rafi Aziizi" w:date="2021-11-13T18:27:00Z">
          <w:pPr>
            <w:pStyle w:val="ListParagraph"/>
            <w:ind w:left="426"/>
          </w:pPr>
        </w:pPrChange>
      </w:pPr>
    </w:p>
    <w:p w14:paraId="134F9233" w14:textId="5D54BE4C" w:rsidR="002367EC" w:rsidDel="00E51900" w:rsidRDefault="002367EC">
      <w:pPr>
        <w:rPr>
          <w:ins w:id="7324" w:author="chaniaayulestari@outlook.com" w:date="2021-11-13T16:19:00Z"/>
          <w:del w:id="7325" w:author="Rafi Aziizi" w:date="2021-11-13T18:27:00Z"/>
        </w:rPr>
        <w:pPrChange w:id="7326" w:author="Rafi Aziizi" w:date="2021-11-13T18:27:00Z">
          <w:pPr>
            <w:pStyle w:val="ListParagraph"/>
            <w:ind w:left="426"/>
          </w:pPr>
        </w:pPrChange>
      </w:pPr>
    </w:p>
    <w:p w14:paraId="4DF82432" w14:textId="171555A9" w:rsidR="002367EC" w:rsidDel="00E51900" w:rsidRDefault="002367EC">
      <w:pPr>
        <w:rPr>
          <w:ins w:id="7327" w:author="chaniaayulestari@outlook.com" w:date="2021-11-13T16:19:00Z"/>
          <w:del w:id="7328" w:author="Rafi Aziizi" w:date="2021-11-13T18:27:00Z"/>
        </w:rPr>
        <w:pPrChange w:id="7329" w:author="Rafi Aziizi" w:date="2021-11-13T18:27:00Z">
          <w:pPr>
            <w:pStyle w:val="ListParagraph"/>
            <w:ind w:left="426"/>
          </w:pPr>
        </w:pPrChange>
      </w:pPr>
    </w:p>
    <w:p w14:paraId="3FC35330" w14:textId="2883E506" w:rsidR="002367EC" w:rsidDel="00E51900" w:rsidRDefault="002367EC">
      <w:pPr>
        <w:rPr>
          <w:ins w:id="7330" w:author="chaniaayulestari@outlook.com" w:date="2021-11-13T16:19:00Z"/>
          <w:del w:id="7331" w:author="Rafi Aziizi" w:date="2021-11-13T18:27:00Z"/>
        </w:rPr>
        <w:pPrChange w:id="7332" w:author="Rafi Aziizi" w:date="2021-11-13T18:27:00Z">
          <w:pPr>
            <w:pStyle w:val="ListParagraph"/>
            <w:ind w:left="426"/>
          </w:pPr>
        </w:pPrChange>
      </w:pPr>
    </w:p>
    <w:p w14:paraId="1AEFB320" w14:textId="66F5EC99" w:rsidR="002367EC" w:rsidDel="00E51900" w:rsidRDefault="002367EC">
      <w:pPr>
        <w:rPr>
          <w:ins w:id="7333" w:author="chaniaayulestari@outlook.com" w:date="2021-11-13T16:19:00Z"/>
          <w:del w:id="7334" w:author="Rafi Aziizi" w:date="2021-11-13T18:27:00Z"/>
        </w:rPr>
        <w:pPrChange w:id="7335" w:author="Rafi Aziizi" w:date="2021-11-13T18:27:00Z">
          <w:pPr>
            <w:pStyle w:val="ListParagraph"/>
            <w:ind w:left="426"/>
          </w:pPr>
        </w:pPrChange>
      </w:pPr>
    </w:p>
    <w:p w14:paraId="2D50843F" w14:textId="0382861F" w:rsidR="002367EC" w:rsidDel="00E51900" w:rsidRDefault="002367EC">
      <w:pPr>
        <w:rPr>
          <w:ins w:id="7336" w:author="chaniaayulestari@outlook.com" w:date="2021-11-13T16:19:00Z"/>
          <w:del w:id="7337" w:author="Rafi Aziizi" w:date="2021-11-13T18:27:00Z"/>
        </w:rPr>
        <w:pPrChange w:id="7338" w:author="Rafi Aziizi" w:date="2021-11-13T18:27:00Z">
          <w:pPr>
            <w:pStyle w:val="ListParagraph"/>
            <w:ind w:left="426"/>
          </w:pPr>
        </w:pPrChange>
      </w:pPr>
    </w:p>
    <w:p w14:paraId="427BFC28" w14:textId="4A8FE9F4" w:rsidR="002367EC" w:rsidRPr="002040D9" w:rsidDel="00224DD9" w:rsidRDefault="002367EC">
      <w:pPr>
        <w:rPr>
          <w:ins w:id="7339" w:author="Rafi Aziizi" w:date="2021-11-13T11:41:00Z"/>
          <w:del w:id="7340" w:author="chaniaayulestari@outlook.com" w:date="2021-11-13T19:45:00Z"/>
        </w:rPr>
        <w:pPrChange w:id="7341" w:author="Rafi Aziizi" w:date="2021-11-13T18:27:00Z">
          <w:pPr>
            <w:pStyle w:val="ListParagraph"/>
            <w:numPr>
              <w:numId w:val="117"/>
            </w:numPr>
            <w:ind w:hanging="360"/>
          </w:pPr>
        </w:pPrChange>
      </w:pPr>
    </w:p>
    <w:p w14:paraId="76ABF3C1" w14:textId="41728F63" w:rsidR="00FF5489" w:rsidRPr="004822D0" w:rsidRDefault="00FF5489" w:rsidP="00FF5489">
      <w:pPr>
        <w:pStyle w:val="ListParagraph"/>
        <w:numPr>
          <w:ilvl w:val="0"/>
          <w:numId w:val="42"/>
        </w:numPr>
        <w:ind w:left="426"/>
        <w:rPr>
          <w:ins w:id="7342" w:author="Rafi Aziizi" w:date="2021-11-13T11:41:00Z"/>
          <w:b/>
          <w:bCs/>
          <w:lang w:val="id-ID"/>
          <w:rPrChange w:id="7343" w:author="Rafi Aziizi" w:date="2021-11-13T12:03:00Z">
            <w:rPr>
              <w:ins w:id="7344" w:author="Rafi Aziizi" w:date="2021-11-13T11:41:00Z"/>
              <w:lang w:val="id-ID"/>
            </w:rPr>
          </w:rPrChange>
        </w:rPr>
      </w:pPr>
      <w:ins w:id="7345" w:author="Rafi Aziizi" w:date="2021-11-13T11:41:00Z">
        <w:r w:rsidRPr="004822D0">
          <w:rPr>
            <w:b/>
            <w:bCs/>
            <w:rPrChange w:id="7346" w:author="Rafi Aziizi" w:date="2021-11-13T12:03:00Z">
              <w:rPr/>
            </w:rPrChange>
          </w:rPr>
          <w:t>Kelola Walikelas</w:t>
        </w:r>
      </w:ins>
    </w:p>
    <w:p w14:paraId="3DB33770" w14:textId="4A2FB993" w:rsidR="00FF5489" w:rsidRDefault="00FF5489" w:rsidP="00FF5489">
      <w:pPr>
        <w:ind w:firstLine="426"/>
        <w:rPr>
          <w:ins w:id="7347" w:author="Rafi Aziizi" w:date="2021-11-13T11:41:00Z"/>
          <w:lang w:val="id-ID"/>
        </w:rPr>
      </w:pPr>
      <w:ins w:id="7348" w:author="Rafi Aziizi" w:date="2021-11-13T11:41:00Z">
        <w:r w:rsidRPr="005B28D5">
          <w:rPr>
            <w:i/>
          </w:rPr>
          <w:t>Sequence diagram</w:t>
        </w:r>
        <w:r>
          <w:t xml:space="preserve"> ini menjelaskan interaksi admin dengan sistem dalam </w:t>
        </w:r>
        <w:r w:rsidRPr="005B28D5">
          <w:rPr>
            <w:lang w:val="id-ID"/>
          </w:rPr>
          <w:t>melihat</w:t>
        </w:r>
        <w:r>
          <w:t>, menghapus, menambah</w:t>
        </w:r>
      </w:ins>
      <w:ins w:id="7349" w:author="Rafi Aziizi" w:date="2021-11-13T12:14:00Z">
        <w:r w:rsidR="00E8612D">
          <w:t>, memperbaharui, melihat profile, melihat anggota siswa maupun mencetak riwayat absensi anggota siswa</w:t>
        </w:r>
      </w:ins>
      <w:ins w:id="7350" w:author="Rafi Aziizi" w:date="2021-11-13T11:41:00Z">
        <w:r>
          <w:t xml:space="preserve"> data walikelas</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walikelas dalam bentuk tabel. </w:t>
        </w:r>
        <w:r w:rsidRPr="005B28D5">
          <w:rPr>
            <w:i/>
          </w:rPr>
          <w:t>Sequence diagram</w:t>
        </w:r>
        <w:r>
          <w:t xml:space="preserve"> kelola </w:t>
        </w:r>
      </w:ins>
      <w:ins w:id="7351" w:author="Rafi Aziizi" w:date="2021-11-13T11:42:00Z">
        <w:r>
          <w:t>walikelas</w:t>
        </w:r>
      </w:ins>
      <w:ins w:id="7352" w:author="Rafi Aziizi" w:date="2021-11-13T11:41:00Z">
        <w:r>
          <w:t xml:space="preserve"> ditunjukkan </w:t>
        </w:r>
      </w:ins>
      <w:ins w:id="7353" w:author="Rafi Aziizi" w:date="2021-11-14T10:13:00Z">
        <w:r w:rsidR="00ED47C8">
          <w:t>pada</w:t>
        </w:r>
        <w:r w:rsidR="00ED47C8" w:rsidRPr="005B28D5">
          <w:rPr>
            <w:lang w:val="id-ID"/>
          </w:rPr>
          <w:t xml:space="preserve"> </w:t>
        </w:r>
        <w:r w:rsidR="00ED47C8">
          <w:t>gambar dibawah ini :</w:t>
        </w:r>
      </w:ins>
      <w:ins w:id="7354" w:author="chaniaayulestari@outlook.com" w:date="2021-11-14T06:37:00Z">
        <w:del w:id="7355" w:author="Rafi Aziizi" w:date="2021-11-14T10:13:00Z">
          <w:r w:rsidR="0092786F" w:rsidDel="00ED47C8">
            <w:delText>dibawah.</w:delText>
          </w:r>
        </w:del>
      </w:ins>
    </w:p>
    <w:p w14:paraId="1F629523" w14:textId="6789715E" w:rsidR="00FF5489" w:rsidRDefault="00F73148" w:rsidP="002040D9">
      <w:pPr>
        <w:pStyle w:val="ListParagraph"/>
        <w:numPr>
          <w:ilvl w:val="0"/>
          <w:numId w:val="117"/>
        </w:numPr>
        <w:ind w:left="426"/>
        <w:rPr>
          <w:ins w:id="7356" w:author="chaniaayulestari@outlook.com" w:date="2021-11-13T16:20:00Z"/>
          <w:b/>
          <w:bCs/>
        </w:rPr>
      </w:pPr>
      <w:ins w:id="7357" w:author="chaniaayulestari@outlook.com" w:date="2021-11-13T16:21:00Z">
        <w:del w:id="7358" w:author="Rafi Aziizi" w:date="2021-11-13T18:27:00Z">
          <w:r w:rsidDel="00E51900">
            <w:rPr>
              <w:noProof/>
            </w:rPr>
            <w:drawing>
              <wp:inline distT="0" distB="0" distL="0" distR="0" wp14:anchorId="54C32523" wp14:editId="2DFC675C">
                <wp:extent cx="5039995" cy="3865245"/>
                <wp:effectExtent l="0" t="0" r="8255" b="1905"/>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del>
      </w:ins>
      <w:ins w:id="7359" w:author="Rafi Aziizi" w:date="2021-11-13T11:41:00Z">
        <w:r w:rsidR="00FF5489" w:rsidRPr="002040D9">
          <w:rPr>
            <w:b/>
            <w:bCs/>
            <w:noProof/>
            <w:rPrChange w:id="7360" w:author="chaniaayulestari@outlook.com" w:date="2021-11-13T15:20:00Z">
              <w:rPr>
                <w:noProof/>
              </w:rPr>
            </w:rPrChange>
          </w:rPr>
          <w:t>Lihat Walikelas</w:t>
        </w:r>
      </w:ins>
    </w:p>
    <w:p w14:paraId="0D0B0238" w14:textId="77777777" w:rsidR="006A1DDD" w:rsidRDefault="00E51900">
      <w:pPr>
        <w:keepNext/>
        <w:ind w:left="66"/>
        <w:rPr>
          <w:ins w:id="7361" w:author="chaniaayulestari@outlook.com" w:date="2021-11-13T20:28:00Z"/>
        </w:rPr>
        <w:pPrChange w:id="7362" w:author="chaniaayulestari@outlook.com" w:date="2021-11-13T20:28:00Z">
          <w:pPr>
            <w:ind w:left="66"/>
          </w:pPr>
        </w:pPrChange>
      </w:pPr>
      <w:ins w:id="7363" w:author="Rafi Aziizi" w:date="2021-11-13T18:27:00Z">
        <w:r>
          <w:rPr>
            <w:noProof/>
          </w:rPr>
          <w:drawing>
            <wp:inline distT="0" distB="0" distL="0" distR="0" wp14:anchorId="7649B9C5" wp14:editId="4716092A">
              <wp:extent cx="5039995" cy="3865245"/>
              <wp:effectExtent l="0" t="0" r="8255" b="1905"/>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ins>
    </w:p>
    <w:p w14:paraId="2CFF5E2D" w14:textId="6EE11D9E" w:rsidR="00F73148" w:rsidRPr="00E51900" w:rsidRDefault="006A1DDD">
      <w:pPr>
        <w:pStyle w:val="Caption"/>
        <w:jc w:val="center"/>
        <w:rPr>
          <w:ins w:id="7364" w:author="chaniaayulestari@outlook.com" w:date="2021-11-13T16:21:00Z"/>
          <w:b/>
          <w:bCs/>
          <w:rPrChange w:id="7365" w:author="Rafi Aziizi" w:date="2021-11-13T18:27:00Z">
            <w:rPr>
              <w:ins w:id="7366" w:author="chaniaayulestari@outlook.com" w:date="2021-11-13T16:21:00Z"/>
            </w:rPr>
          </w:rPrChange>
        </w:rPr>
        <w:pPrChange w:id="7367" w:author="chaniaayulestari@outlook.com" w:date="2021-11-13T20:28:00Z">
          <w:pPr>
            <w:pStyle w:val="ListParagraph"/>
            <w:ind w:left="426"/>
          </w:pPr>
        </w:pPrChange>
      </w:pPr>
      <w:bookmarkStart w:id="7368" w:name="_Toc87731458"/>
      <w:ins w:id="7369" w:author="chaniaayulestari@outlook.com" w:date="2021-11-13T20:28:00Z">
        <w:r>
          <w:t xml:space="preserve">Gambar 3. </w:t>
        </w:r>
        <w:r>
          <w:fldChar w:fldCharType="begin"/>
        </w:r>
        <w:r>
          <w:instrText xml:space="preserve"> SEQ Gambar___3. \* ARABIC </w:instrText>
        </w:r>
      </w:ins>
      <w:r>
        <w:fldChar w:fldCharType="separate"/>
      </w:r>
      <w:ins w:id="7370" w:author="Rafi Aziizi" w:date="2021-11-15T16:05:00Z">
        <w:r w:rsidR="00BF7B94">
          <w:rPr>
            <w:noProof/>
          </w:rPr>
          <w:t>25</w:t>
        </w:r>
      </w:ins>
      <w:ins w:id="7371" w:author="chaniaayulestari@outlook.com" w:date="2021-11-13T21:25:00Z">
        <w:del w:id="7372" w:author="Rafi Aziizi" w:date="2021-11-14T09:53:00Z">
          <w:r w:rsidR="00B46735" w:rsidDel="00590A19">
            <w:rPr>
              <w:noProof/>
            </w:rPr>
            <w:delText>23</w:delText>
          </w:r>
        </w:del>
      </w:ins>
      <w:ins w:id="7373" w:author="chaniaayulestari@outlook.com" w:date="2021-11-13T20:28:00Z">
        <w:r>
          <w:fldChar w:fldCharType="end"/>
        </w:r>
        <w:r>
          <w:t xml:space="preserve"> </w:t>
        </w:r>
        <w:r w:rsidRPr="00851347">
          <w:t xml:space="preserve">Sequence Diagram </w:t>
        </w:r>
        <w:r>
          <w:t xml:space="preserve"> Lihat Data Walikelas</w:t>
        </w:r>
      </w:ins>
      <w:bookmarkEnd w:id="7368"/>
    </w:p>
    <w:p w14:paraId="73579328" w14:textId="033A80FE" w:rsidR="00F73148" w:rsidDel="00E51900" w:rsidRDefault="00F73148" w:rsidP="00F73148">
      <w:pPr>
        <w:pStyle w:val="ListParagraph"/>
        <w:ind w:left="426"/>
        <w:rPr>
          <w:ins w:id="7374" w:author="chaniaayulestari@outlook.com" w:date="2021-11-13T16:21:00Z"/>
          <w:del w:id="7375" w:author="Rafi Aziizi" w:date="2021-11-13T18:27:00Z"/>
          <w:b/>
          <w:bCs/>
        </w:rPr>
      </w:pPr>
    </w:p>
    <w:p w14:paraId="3E0A9516" w14:textId="76733E47" w:rsidR="00F73148" w:rsidDel="00E51900" w:rsidRDefault="00F73148" w:rsidP="00F73148">
      <w:pPr>
        <w:pStyle w:val="ListParagraph"/>
        <w:ind w:left="426"/>
        <w:rPr>
          <w:ins w:id="7376" w:author="chaniaayulestari@outlook.com" w:date="2021-11-13T16:21:00Z"/>
          <w:del w:id="7377" w:author="Rafi Aziizi" w:date="2021-11-13T18:27:00Z"/>
          <w:b/>
          <w:bCs/>
        </w:rPr>
      </w:pPr>
    </w:p>
    <w:p w14:paraId="037F9198" w14:textId="3E2917DE" w:rsidR="00F73148" w:rsidDel="00E51900" w:rsidRDefault="00F73148" w:rsidP="00F73148">
      <w:pPr>
        <w:pStyle w:val="ListParagraph"/>
        <w:ind w:left="426"/>
        <w:rPr>
          <w:ins w:id="7378" w:author="chaniaayulestari@outlook.com" w:date="2021-11-13T16:21:00Z"/>
          <w:del w:id="7379" w:author="Rafi Aziizi" w:date="2021-11-13T18:27:00Z"/>
          <w:b/>
          <w:bCs/>
        </w:rPr>
      </w:pPr>
    </w:p>
    <w:p w14:paraId="575CA956" w14:textId="4985639C" w:rsidR="00F73148" w:rsidDel="00E51900" w:rsidRDefault="00F73148" w:rsidP="00F73148">
      <w:pPr>
        <w:pStyle w:val="ListParagraph"/>
        <w:ind w:left="426"/>
        <w:rPr>
          <w:ins w:id="7380" w:author="chaniaayulestari@outlook.com" w:date="2021-11-13T16:21:00Z"/>
          <w:del w:id="7381" w:author="Rafi Aziizi" w:date="2021-11-13T18:27:00Z"/>
          <w:b/>
          <w:bCs/>
        </w:rPr>
      </w:pPr>
    </w:p>
    <w:p w14:paraId="5CEC1213" w14:textId="1D4B27D9" w:rsidR="00F73148" w:rsidDel="00E51900" w:rsidRDefault="00F73148" w:rsidP="00F73148">
      <w:pPr>
        <w:pStyle w:val="ListParagraph"/>
        <w:ind w:left="426"/>
        <w:rPr>
          <w:ins w:id="7382" w:author="chaniaayulestari@outlook.com" w:date="2021-11-13T16:21:00Z"/>
          <w:del w:id="7383" w:author="Rafi Aziizi" w:date="2021-11-13T18:27:00Z"/>
          <w:b/>
          <w:bCs/>
        </w:rPr>
      </w:pPr>
    </w:p>
    <w:p w14:paraId="74906CCA" w14:textId="674470F1" w:rsidR="00F73148" w:rsidDel="00E51900" w:rsidRDefault="00F73148" w:rsidP="00F73148">
      <w:pPr>
        <w:pStyle w:val="ListParagraph"/>
        <w:ind w:left="426"/>
        <w:rPr>
          <w:ins w:id="7384" w:author="chaniaayulestari@outlook.com" w:date="2021-11-13T16:21:00Z"/>
          <w:del w:id="7385" w:author="Rafi Aziizi" w:date="2021-11-13T18:27:00Z"/>
          <w:b/>
          <w:bCs/>
        </w:rPr>
      </w:pPr>
    </w:p>
    <w:p w14:paraId="20485D16" w14:textId="47ADC7D5" w:rsidR="00F73148" w:rsidDel="00E51900" w:rsidRDefault="00F73148" w:rsidP="00F73148">
      <w:pPr>
        <w:pStyle w:val="ListParagraph"/>
        <w:ind w:left="426"/>
        <w:rPr>
          <w:ins w:id="7386" w:author="chaniaayulestari@outlook.com" w:date="2021-11-13T16:21:00Z"/>
          <w:del w:id="7387" w:author="Rafi Aziizi" w:date="2021-11-13T18:27:00Z"/>
          <w:b/>
          <w:bCs/>
        </w:rPr>
      </w:pPr>
    </w:p>
    <w:p w14:paraId="78ACD07A" w14:textId="70D82100" w:rsidR="00F73148" w:rsidDel="00E51900" w:rsidRDefault="00F73148" w:rsidP="00F73148">
      <w:pPr>
        <w:pStyle w:val="ListParagraph"/>
        <w:ind w:left="426"/>
        <w:rPr>
          <w:ins w:id="7388" w:author="chaniaayulestari@outlook.com" w:date="2021-11-13T16:21:00Z"/>
          <w:del w:id="7389" w:author="Rafi Aziizi" w:date="2021-11-13T18:27:00Z"/>
          <w:b/>
          <w:bCs/>
        </w:rPr>
      </w:pPr>
    </w:p>
    <w:p w14:paraId="1F817D99" w14:textId="2E76E90C" w:rsidR="00F73148" w:rsidDel="00E51900" w:rsidRDefault="00F73148" w:rsidP="00F73148">
      <w:pPr>
        <w:pStyle w:val="ListParagraph"/>
        <w:ind w:left="426"/>
        <w:rPr>
          <w:ins w:id="7390" w:author="chaniaayulestari@outlook.com" w:date="2021-11-13T16:21:00Z"/>
          <w:del w:id="7391" w:author="Rafi Aziizi" w:date="2021-11-13T18:27:00Z"/>
          <w:b/>
          <w:bCs/>
        </w:rPr>
      </w:pPr>
    </w:p>
    <w:p w14:paraId="5D4D2B6B" w14:textId="22D74881" w:rsidR="00F73148" w:rsidDel="00E51900" w:rsidRDefault="00F73148" w:rsidP="00F73148">
      <w:pPr>
        <w:pStyle w:val="ListParagraph"/>
        <w:ind w:left="426"/>
        <w:rPr>
          <w:ins w:id="7392" w:author="chaniaayulestari@outlook.com" w:date="2021-11-13T16:21:00Z"/>
          <w:del w:id="7393" w:author="Rafi Aziizi" w:date="2021-11-13T18:27:00Z"/>
          <w:b/>
          <w:bCs/>
        </w:rPr>
      </w:pPr>
    </w:p>
    <w:p w14:paraId="0D965425" w14:textId="3B895ADB" w:rsidR="00F73148" w:rsidDel="00E51900" w:rsidRDefault="00F73148">
      <w:pPr>
        <w:pStyle w:val="ListParagraph"/>
        <w:tabs>
          <w:tab w:val="left" w:pos="3150"/>
        </w:tabs>
        <w:ind w:left="426"/>
        <w:rPr>
          <w:ins w:id="7394" w:author="chaniaayulestari@outlook.com" w:date="2021-11-13T16:21:00Z"/>
          <w:del w:id="7395" w:author="Rafi Aziizi" w:date="2021-11-13T18:27:00Z"/>
          <w:b/>
          <w:bCs/>
        </w:rPr>
        <w:pPrChange w:id="7396" w:author="chaniaayulestari@outlook.com" w:date="2021-11-13T16:22:00Z">
          <w:pPr>
            <w:pStyle w:val="ListParagraph"/>
            <w:ind w:left="426"/>
          </w:pPr>
        </w:pPrChange>
      </w:pPr>
      <w:ins w:id="7397" w:author="chaniaayulestari@outlook.com" w:date="2021-11-13T16:22:00Z">
        <w:del w:id="7398" w:author="Rafi Aziizi" w:date="2021-11-13T18:27:00Z">
          <w:r w:rsidDel="00E51900">
            <w:rPr>
              <w:b/>
              <w:bCs/>
            </w:rPr>
            <w:tab/>
          </w:r>
        </w:del>
      </w:ins>
    </w:p>
    <w:p w14:paraId="7BAB6509" w14:textId="1F6F444D" w:rsidR="00F73148" w:rsidDel="00E51900" w:rsidRDefault="00F73148" w:rsidP="00F73148">
      <w:pPr>
        <w:pStyle w:val="ListParagraph"/>
        <w:ind w:left="426"/>
        <w:rPr>
          <w:ins w:id="7399" w:author="chaniaayulestari@outlook.com" w:date="2021-11-13T16:21:00Z"/>
          <w:del w:id="7400" w:author="Rafi Aziizi" w:date="2021-11-13T18:27:00Z"/>
          <w:b/>
          <w:bCs/>
        </w:rPr>
      </w:pPr>
    </w:p>
    <w:p w14:paraId="0F10514F" w14:textId="0A9BEF0E" w:rsidR="00F73148" w:rsidDel="00E51900" w:rsidRDefault="00F73148" w:rsidP="00F73148">
      <w:pPr>
        <w:pStyle w:val="ListParagraph"/>
        <w:ind w:left="426"/>
        <w:rPr>
          <w:ins w:id="7401" w:author="chaniaayulestari@outlook.com" w:date="2021-11-13T16:21:00Z"/>
          <w:del w:id="7402" w:author="Rafi Aziizi" w:date="2021-11-13T18:27:00Z"/>
          <w:b/>
          <w:bCs/>
        </w:rPr>
      </w:pPr>
    </w:p>
    <w:p w14:paraId="6912E89E" w14:textId="1F024705" w:rsidR="00F73148" w:rsidRPr="002040D9" w:rsidDel="006A1DDD" w:rsidRDefault="00F73148">
      <w:pPr>
        <w:pStyle w:val="ListParagraph"/>
        <w:ind w:left="426"/>
        <w:rPr>
          <w:ins w:id="7403" w:author="Rafi Aziizi" w:date="2021-11-13T11:41:00Z"/>
          <w:del w:id="7404" w:author="chaniaayulestari@outlook.com" w:date="2021-11-13T20:28:00Z"/>
          <w:b/>
          <w:bCs/>
          <w:rPrChange w:id="7405" w:author="chaniaayulestari@outlook.com" w:date="2021-11-13T15:20:00Z">
            <w:rPr>
              <w:ins w:id="7406" w:author="Rafi Aziizi" w:date="2021-11-13T11:41:00Z"/>
              <w:del w:id="7407" w:author="chaniaayulestari@outlook.com" w:date="2021-11-13T20:28:00Z"/>
            </w:rPr>
          </w:rPrChange>
        </w:rPr>
        <w:pPrChange w:id="7408" w:author="chaniaayulestari@outlook.com" w:date="2021-11-13T16:20:00Z">
          <w:pPr>
            <w:pStyle w:val="ListParagraph"/>
            <w:numPr>
              <w:numId w:val="117"/>
            </w:numPr>
            <w:ind w:hanging="360"/>
          </w:pPr>
        </w:pPrChange>
      </w:pPr>
    </w:p>
    <w:p w14:paraId="24002434" w14:textId="5BCCB8CA" w:rsidR="00FF5489" w:rsidRDefault="00FF5489" w:rsidP="002040D9">
      <w:pPr>
        <w:pStyle w:val="ListParagraph"/>
        <w:numPr>
          <w:ilvl w:val="0"/>
          <w:numId w:val="117"/>
        </w:numPr>
        <w:ind w:left="426"/>
        <w:rPr>
          <w:ins w:id="7409" w:author="chaniaayulestari@outlook.com" w:date="2021-11-13T16:20:00Z"/>
          <w:b/>
          <w:bCs/>
        </w:rPr>
      </w:pPr>
      <w:ins w:id="7410" w:author="Rafi Aziizi" w:date="2021-11-13T11:41:00Z">
        <w:r w:rsidRPr="002040D9">
          <w:rPr>
            <w:b/>
            <w:bCs/>
            <w:rPrChange w:id="7411" w:author="chaniaayulestari@outlook.com" w:date="2021-11-13T15:20:00Z">
              <w:rPr/>
            </w:rPrChange>
          </w:rPr>
          <w:t xml:space="preserve">Hapus </w:t>
        </w:r>
        <w:r w:rsidRPr="002040D9">
          <w:rPr>
            <w:b/>
            <w:bCs/>
            <w:noProof/>
            <w:rPrChange w:id="7412" w:author="chaniaayulestari@outlook.com" w:date="2021-11-13T15:20:00Z">
              <w:rPr>
                <w:noProof/>
              </w:rPr>
            </w:rPrChange>
          </w:rPr>
          <w:t>Walikelas</w:t>
        </w:r>
      </w:ins>
    </w:p>
    <w:p w14:paraId="7DA31B0B" w14:textId="77777777" w:rsidR="006A1DDD" w:rsidRDefault="00F73148">
      <w:pPr>
        <w:keepNext/>
        <w:rPr>
          <w:ins w:id="7413" w:author="chaniaayulestari@outlook.com" w:date="2021-11-13T20:28:00Z"/>
        </w:rPr>
      </w:pPr>
      <w:ins w:id="7414" w:author="chaniaayulestari@outlook.com" w:date="2021-11-13T16:23:00Z">
        <w:r>
          <w:rPr>
            <w:noProof/>
          </w:rPr>
          <w:drawing>
            <wp:inline distT="0" distB="0" distL="0" distR="0" wp14:anchorId="4F3CF080" wp14:editId="336A7ACF">
              <wp:extent cx="5039995" cy="1714500"/>
              <wp:effectExtent l="0" t="0" r="8255" b="0"/>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039995" cy="1714500"/>
                      </a:xfrm>
                      <a:prstGeom prst="rect">
                        <a:avLst/>
                      </a:prstGeom>
                      <a:noFill/>
                      <a:ln>
                        <a:noFill/>
                      </a:ln>
                    </pic:spPr>
                  </pic:pic>
                </a:graphicData>
              </a:graphic>
            </wp:inline>
          </w:drawing>
        </w:r>
      </w:ins>
    </w:p>
    <w:p w14:paraId="465DFF57" w14:textId="7A8377D2" w:rsidR="00F73148" w:rsidRDefault="006A1DDD">
      <w:pPr>
        <w:pStyle w:val="Caption"/>
        <w:jc w:val="center"/>
        <w:rPr>
          <w:ins w:id="7415" w:author="chaniaayulestari@outlook.com" w:date="2021-11-13T16:23:00Z"/>
        </w:rPr>
        <w:pPrChange w:id="7416" w:author="chaniaayulestari@outlook.com" w:date="2021-11-13T20:28:00Z">
          <w:pPr/>
        </w:pPrChange>
      </w:pPr>
      <w:bookmarkStart w:id="7417" w:name="_Toc87731459"/>
      <w:ins w:id="7418" w:author="chaniaayulestari@outlook.com" w:date="2021-11-13T20:28:00Z">
        <w:r>
          <w:t xml:space="preserve">Gambar 3. </w:t>
        </w:r>
        <w:r>
          <w:fldChar w:fldCharType="begin"/>
        </w:r>
        <w:r>
          <w:instrText xml:space="preserve"> SEQ Gambar___3. \* ARABIC </w:instrText>
        </w:r>
      </w:ins>
      <w:r>
        <w:fldChar w:fldCharType="separate"/>
      </w:r>
      <w:ins w:id="7419" w:author="Rafi Aziizi" w:date="2021-11-15T16:05:00Z">
        <w:r w:rsidR="00BF7B94">
          <w:rPr>
            <w:noProof/>
          </w:rPr>
          <w:t>26</w:t>
        </w:r>
      </w:ins>
      <w:ins w:id="7420" w:author="chaniaayulestari@outlook.com" w:date="2021-11-13T21:25:00Z">
        <w:del w:id="7421" w:author="Rafi Aziizi" w:date="2021-11-14T09:53:00Z">
          <w:r w:rsidR="00B46735" w:rsidDel="00590A19">
            <w:rPr>
              <w:noProof/>
            </w:rPr>
            <w:delText>24</w:delText>
          </w:r>
        </w:del>
      </w:ins>
      <w:ins w:id="7422" w:author="chaniaayulestari@outlook.com" w:date="2021-11-13T20:28:00Z">
        <w:r>
          <w:fldChar w:fldCharType="end"/>
        </w:r>
        <w:r>
          <w:t xml:space="preserve"> </w:t>
        </w:r>
        <w:r w:rsidRPr="00F741E6">
          <w:t xml:space="preserve">Sequence Diagram </w:t>
        </w:r>
        <w:r>
          <w:t xml:space="preserve"> Hapus Data Semester</w:t>
        </w:r>
      </w:ins>
      <w:bookmarkEnd w:id="7417"/>
    </w:p>
    <w:p w14:paraId="57DA126B" w14:textId="7F4489B8" w:rsidR="00F73148" w:rsidRPr="002040D9" w:rsidDel="00F73148" w:rsidRDefault="00B326A7">
      <w:pPr>
        <w:pStyle w:val="ListParagraph"/>
        <w:ind w:left="426"/>
        <w:rPr>
          <w:ins w:id="7423" w:author="Rafi Aziizi" w:date="2021-11-13T11:41:00Z"/>
          <w:del w:id="7424" w:author="chaniaayulestari@outlook.com" w:date="2021-11-13T16:23:00Z"/>
          <w:b/>
          <w:bCs/>
          <w:rPrChange w:id="7425" w:author="chaniaayulestari@outlook.com" w:date="2021-11-13T15:20:00Z">
            <w:rPr>
              <w:ins w:id="7426" w:author="Rafi Aziizi" w:date="2021-11-13T11:41:00Z"/>
              <w:del w:id="7427" w:author="chaniaayulestari@outlook.com" w:date="2021-11-13T16:23:00Z"/>
            </w:rPr>
          </w:rPrChange>
        </w:rPr>
        <w:pPrChange w:id="7428" w:author="chaniaayulestari@outlook.com" w:date="2021-11-13T16:20:00Z">
          <w:pPr>
            <w:pStyle w:val="ListParagraph"/>
            <w:numPr>
              <w:numId w:val="117"/>
            </w:numPr>
            <w:ind w:hanging="360"/>
          </w:pPr>
        </w:pPrChange>
      </w:pPr>
      <w:ins w:id="7429" w:author="chaniaayulestari@outlook.com" w:date="2021-11-13T16:24:00Z">
        <w:del w:id="7430" w:author="Rafi Aziizi" w:date="2021-11-13T18:27:00Z">
          <w:r w:rsidDel="00E51900">
            <w:rPr>
              <w:noProof/>
            </w:rPr>
            <w:lastRenderedPageBreak/>
            <w:drawing>
              <wp:inline distT="0" distB="0" distL="0" distR="0" wp14:anchorId="4FE847A0" wp14:editId="16F615EB">
                <wp:extent cx="5039995" cy="1929130"/>
                <wp:effectExtent l="0" t="0" r="8255" b="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39995" cy="1929130"/>
                        </a:xfrm>
                        <a:prstGeom prst="rect">
                          <a:avLst/>
                        </a:prstGeom>
                        <a:noFill/>
                        <a:ln>
                          <a:noFill/>
                        </a:ln>
                      </pic:spPr>
                    </pic:pic>
                  </a:graphicData>
                </a:graphic>
              </wp:inline>
            </w:drawing>
          </w:r>
        </w:del>
      </w:ins>
    </w:p>
    <w:p w14:paraId="3479931E" w14:textId="5B631319" w:rsidR="00FF5489" w:rsidRDefault="00FF5489" w:rsidP="002040D9">
      <w:pPr>
        <w:pStyle w:val="ListParagraph"/>
        <w:numPr>
          <w:ilvl w:val="0"/>
          <w:numId w:val="117"/>
        </w:numPr>
        <w:ind w:left="426"/>
        <w:rPr>
          <w:ins w:id="7431" w:author="chaniaayulestari@outlook.com" w:date="2021-11-13T16:20:00Z"/>
          <w:b/>
          <w:bCs/>
        </w:rPr>
      </w:pPr>
      <w:ins w:id="7432" w:author="Rafi Aziizi" w:date="2021-11-13T11:41:00Z">
        <w:r w:rsidRPr="002040D9">
          <w:rPr>
            <w:b/>
            <w:bCs/>
            <w:rPrChange w:id="7433" w:author="chaniaayulestari@outlook.com" w:date="2021-11-13T15:20:00Z">
              <w:rPr/>
            </w:rPrChange>
          </w:rPr>
          <w:t xml:space="preserve">Edit </w:t>
        </w:r>
        <w:r w:rsidRPr="002040D9">
          <w:rPr>
            <w:b/>
            <w:bCs/>
            <w:noProof/>
            <w:rPrChange w:id="7434" w:author="chaniaayulestari@outlook.com" w:date="2021-11-13T15:20:00Z">
              <w:rPr>
                <w:noProof/>
              </w:rPr>
            </w:rPrChange>
          </w:rPr>
          <w:t>Walikelas</w:t>
        </w:r>
      </w:ins>
    </w:p>
    <w:p w14:paraId="4A2BF971" w14:textId="77777777" w:rsidR="006A1DDD" w:rsidRDefault="00E51900">
      <w:pPr>
        <w:keepNext/>
        <w:ind w:left="66"/>
        <w:rPr>
          <w:ins w:id="7435" w:author="chaniaayulestari@outlook.com" w:date="2021-11-13T20:29:00Z"/>
        </w:rPr>
        <w:pPrChange w:id="7436" w:author="chaniaayulestari@outlook.com" w:date="2021-11-13T20:29:00Z">
          <w:pPr>
            <w:ind w:left="66"/>
          </w:pPr>
        </w:pPrChange>
      </w:pPr>
      <w:ins w:id="7437" w:author="Rafi Aziizi" w:date="2021-11-13T18:27:00Z">
        <w:r>
          <w:rPr>
            <w:noProof/>
          </w:rPr>
          <w:drawing>
            <wp:inline distT="0" distB="0" distL="0" distR="0" wp14:anchorId="097BF12B" wp14:editId="79B38D1E">
              <wp:extent cx="5039995" cy="1929130"/>
              <wp:effectExtent l="0" t="0" r="8255" b="0"/>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39995" cy="1929130"/>
                      </a:xfrm>
                      <a:prstGeom prst="rect">
                        <a:avLst/>
                      </a:prstGeom>
                      <a:noFill/>
                      <a:ln>
                        <a:noFill/>
                      </a:ln>
                    </pic:spPr>
                  </pic:pic>
                </a:graphicData>
              </a:graphic>
            </wp:inline>
          </w:drawing>
        </w:r>
      </w:ins>
    </w:p>
    <w:p w14:paraId="02E09009" w14:textId="54E2D807" w:rsidR="00F73148" w:rsidRPr="00E51900" w:rsidRDefault="006A1DDD">
      <w:pPr>
        <w:pStyle w:val="Caption"/>
        <w:jc w:val="center"/>
        <w:rPr>
          <w:ins w:id="7438" w:author="Rafi Aziizi" w:date="2021-11-13T11:41:00Z"/>
          <w:b/>
          <w:bCs/>
          <w:rPrChange w:id="7439" w:author="Rafi Aziizi" w:date="2021-11-13T18:27:00Z">
            <w:rPr>
              <w:ins w:id="7440" w:author="Rafi Aziizi" w:date="2021-11-13T11:41:00Z"/>
            </w:rPr>
          </w:rPrChange>
        </w:rPr>
        <w:pPrChange w:id="7441" w:author="chaniaayulestari@outlook.com" w:date="2021-11-13T20:29:00Z">
          <w:pPr>
            <w:pStyle w:val="ListParagraph"/>
            <w:numPr>
              <w:numId w:val="117"/>
            </w:numPr>
            <w:ind w:hanging="360"/>
          </w:pPr>
        </w:pPrChange>
      </w:pPr>
      <w:bookmarkStart w:id="7442" w:name="_Toc87731460"/>
      <w:ins w:id="7443" w:author="chaniaayulestari@outlook.com" w:date="2021-11-13T20:29:00Z">
        <w:r>
          <w:t xml:space="preserve">Gambar 3. </w:t>
        </w:r>
        <w:r>
          <w:fldChar w:fldCharType="begin"/>
        </w:r>
        <w:r>
          <w:instrText xml:space="preserve"> SEQ Gambar___3. \* ARABIC </w:instrText>
        </w:r>
      </w:ins>
      <w:r>
        <w:fldChar w:fldCharType="separate"/>
      </w:r>
      <w:ins w:id="7444" w:author="Rafi Aziizi" w:date="2021-11-15T16:05:00Z">
        <w:r w:rsidR="00BF7B94">
          <w:rPr>
            <w:noProof/>
          </w:rPr>
          <w:t>27</w:t>
        </w:r>
      </w:ins>
      <w:ins w:id="7445" w:author="chaniaayulestari@outlook.com" w:date="2021-11-13T21:25:00Z">
        <w:del w:id="7446" w:author="Rafi Aziizi" w:date="2021-11-14T09:53:00Z">
          <w:r w:rsidR="00B46735" w:rsidDel="00590A19">
            <w:rPr>
              <w:noProof/>
            </w:rPr>
            <w:delText>25</w:delText>
          </w:r>
        </w:del>
      </w:ins>
      <w:ins w:id="7447" w:author="chaniaayulestari@outlook.com" w:date="2021-11-13T20:29:00Z">
        <w:r>
          <w:fldChar w:fldCharType="end"/>
        </w:r>
        <w:r>
          <w:t xml:space="preserve"> </w:t>
        </w:r>
        <w:r w:rsidRPr="009A6962">
          <w:t xml:space="preserve">Sequence Diagram </w:t>
        </w:r>
        <w:r>
          <w:t xml:space="preserve"> Edit Data Walikelas</w:t>
        </w:r>
      </w:ins>
      <w:bookmarkEnd w:id="7442"/>
    </w:p>
    <w:p w14:paraId="7F87409B" w14:textId="43FA8462" w:rsidR="00B326A7" w:rsidDel="00E51900" w:rsidRDefault="00B326A7" w:rsidP="00B326A7">
      <w:pPr>
        <w:pStyle w:val="ListParagraph"/>
        <w:ind w:left="426"/>
        <w:rPr>
          <w:ins w:id="7448" w:author="chaniaayulestari@outlook.com" w:date="2021-11-13T16:24:00Z"/>
          <w:del w:id="7449" w:author="Rafi Aziizi" w:date="2021-11-13T18:27:00Z"/>
          <w:b/>
          <w:bCs/>
        </w:rPr>
      </w:pPr>
    </w:p>
    <w:p w14:paraId="1A4F28EA" w14:textId="0A2577AC" w:rsidR="00B326A7" w:rsidDel="00E51900" w:rsidRDefault="00B326A7" w:rsidP="00B326A7">
      <w:pPr>
        <w:pStyle w:val="ListParagraph"/>
        <w:ind w:left="426"/>
        <w:rPr>
          <w:ins w:id="7450" w:author="chaniaayulestari@outlook.com" w:date="2021-11-13T16:24:00Z"/>
          <w:del w:id="7451" w:author="Rafi Aziizi" w:date="2021-11-13T18:27:00Z"/>
          <w:b/>
          <w:bCs/>
        </w:rPr>
      </w:pPr>
    </w:p>
    <w:p w14:paraId="03DE1B9C" w14:textId="5A6CAA2B" w:rsidR="00B326A7" w:rsidDel="00E51900" w:rsidRDefault="00B326A7" w:rsidP="00B326A7">
      <w:pPr>
        <w:pStyle w:val="ListParagraph"/>
        <w:ind w:left="426"/>
        <w:rPr>
          <w:ins w:id="7452" w:author="chaniaayulestari@outlook.com" w:date="2021-11-13T16:24:00Z"/>
          <w:del w:id="7453" w:author="Rafi Aziizi" w:date="2021-11-13T18:27:00Z"/>
          <w:b/>
          <w:bCs/>
        </w:rPr>
      </w:pPr>
    </w:p>
    <w:p w14:paraId="7AEDD52C" w14:textId="15C925AA" w:rsidR="00B326A7" w:rsidDel="00E51900" w:rsidRDefault="00B326A7" w:rsidP="00B326A7">
      <w:pPr>
        <w:pStyle w:val="ListParagraph"/>
        <w:ind w:left="426"/>
        <w:rPr>
          <w:ins w:id="7454" w:author="chaniaayulestari@outlook.com" w:date="2021-11-13T16:24:00Z"/>
          <w:del w:id="7455" w:author="Rafi Aziizi" w:date="2021-11-13T18:27:00Z"/>
          <w:b/>
          <w:bCs/>
        </w:rPr>
      </w:pPr>
    </w:p>
    <w:p w14:paraId="5D5E139A" w14:textId="60B6AFC4" w:rsidR="00B326A7" w:rsidDel="00E51900" w:rsidRDefault="00B326A7" w:rsidP="00B326A7">
      <w:pPr>
        <w:pStyle w:val="ListParagraph"/>
        <w:ind w:left="426"/>
        <w:rPr>
          <w:ins w:id="7456" w:author="chaniaayulestari@outlook.com" w:date="2021-11-13T16:24:00Z"/>
          <w:del w:id="7457" w:author="Rafi Aziizi" w:date="2021-11-13T18:27:00Z"/>
          <w:b/>
          <w:bCs/>
        </w:rPr>
      </w:pPr>
    </w:p>
    <w:p w14:paraId="3BF69871" w14:textId="5B81D735" w:rsidR="00B326A7" w:rsidDel="00E51900" w:rsidRDefault="00B326A7">
      <w:pPr>
        <w:pStyle w:val="ListParagraph"/>
        <w:ind w:left="426"/>
        <w:rPr>
          <w:ins w:id="7458" w:author="chaniaayulestari@outlook.com" w:date="2021-11-13T16:24:00Z"/>
          <w:del w:id="7459" w:author="Rafi Aziizi" w:date="2021-11-13T18:27:00Z"/>
          <w:b/>
          <w:bCs/>
        </w:rPr>
        <w:pPrChange w:id="7460" w:author="chaniaayulestari@outlook.com" w:date="2021-11-13T16:24:00Z">
          <w:pPr>
            <w:pStyle w:val="ListParagraph"/>
            <w:numPr>
              <w:numId w:val="117"/>
            </w:numPr>
            <w:ind w:left="426" w:hanging="360"/>
          </w:pPr>
        </w:pPrChange>
      </w:pPr>
    </w:p>
    <w:p w14:paraId="370DB087" w14:textId="2217EAC0" w:rsidR="00FF5489" w:rsidRDefault="00FF5489" w:rsidP="002040D9">
      <w:pPr>
        <w:pStyle w:val="ListParagraph"/>
        <w:numPr>
          <w:ilvl w:val="0"/>
          <w:numId w:val="117"/>
        </w:numPr>
        <w:ind w:left="426"/>
        <w:rPr>
          <w:ins w:id="7461" w:author="chaniaayulestari@outlook.com" w:date="2021-11-13T16:20:00Z"/>
          <w:b/>
          <w:bCs/>
        </w:rPr>
      </w:pPr>
      <w:ins w:id="7462" w:author="Rafi Aziizi" w:date="2021-11-13T11:41:00Z">
        <w:r w:rsidRPr="002040D9">
          <w:rPr>
            <w:b/>
            <w:bCs/>
            <w:rPrChange w:id="7463" w:author="chaniaayulestari@outlook.com" w:date="2021-11-13T15:20:00Z">
              <w:rPr/>
            </w:rPrChange>
          </w:rPr>
          <w:t xml:space="preserve">Tambah </w:t>
        </w:r>
        <w:r w:rsidRPr="002040D9">
          <w:rPr>
            <w:b/>
            <w:bCs/>
            <w:noProof/>
            <w:rPrChange w:id="7464" w:author="chaniaayulestari@outlook.com" w:date="2021-11-13T15:20:00Z">
              <w:rPr>
                <w:noProof/>
              </w:rPr>
            </w:rPrChange>
          </w:rPr>
          <w:t>Walikelas</w:t>
        </w:r>
      </w:ins>
    </w:p>
    <w:p w14:paraId="0D1B8DE3" w14:textId="06DD7C6C" w:rsidR="00F73148" w:rsidRPr="00F73148" w:rsidDel="00E51900" w:rsidRDefault="00ED34E2">
      <w:pPr>
        <w:rPr>
          <w:ins w:id="7465" w:author="chaniaayulestari@outlook.com" w:date="2021-11-13T16:20:00Z"/>
          <w:del w:id="7466" w:author="Rafi Aziizi" w:date="2021-11-13T18:28:00Z"/>
          <w:b/>
          <w:bCs/>
          <w:rPrChange w:id="7467" w:author="chaniaayulestari@outlook.com" w:date="2021-11-13T16:20:00Z">
            <w:rPr>
              <w:ins w:id="7468" w:author="chaniaayulestari@outlook.com" w:date="2021-11-13T16:20:00Z"/>
              <w:del w:id="7469" w:author="Rafi Aziizi" w:date="2021-11-13T18:28:00Z"/>
            </w:rPr>
          </w:rPrChange>
        </w:rPr>
        <w:pPrChange w:id="7470" w:author="Rafi Aziizi" w:date="2021-11-13T18:28:00Z">
          <w:pPr>
            <w:pStyle w:val="ListParagraph"/>
            <w:numPr>
              <w:numId w:val="117"/>
            </w:numPr>
            <w:ind w:left="426" w:hanging="360"/>
          </w:pPr>
        </w:pPrChange>
      </w:pPr>
      <w:ins w:id="7471" w:author="chaniaayulestari@outlook.com" w:date="2021-11-13T20:30:00Z">
        <w:r>
          <w:rPr>
            <w:noProof/>
          </w:rPr>
          <w:pict w14:anchorId="03FFF4B5">
            <v:shape id="_x0000_s1208" type="#_x0000_t202" style="position:absolute;left:0;text-align:left;margin-left:-.35pt;margin-top:300.2pt;width:396.85pt;height:.05pt;z-index:251741696;mso-position-horizontal-relative:text;mso-position-vertical-relative:text" stroked="f">
              <v:textbox style="mso-next-textbox:#_x0000_s1208;mso-fit-shape-to-text:t" inset="0,0,0,0">
                <w:txbxContent>
                  <w:p w14:paraId="0D5B6926" w14:textId="11FF9F85" w:rsidR="00ED34E2" w:rsidRPr="009E0930" w:rsidRDefault="00ED34E2">
                    <w:pPr>
                      <w:pStyle w:val="Caption"/>
                      <w:jc w:val="center"/>
                      <w:rPr>
                        <w:noProof/>
                      </w:rPr>
                      <w:pPrChange w:id="7472" w:author="chaniaayulestari@outlook.com" w:date="2021-11-13T20:30:00Z">
                        <w:pPr/>
                      </w:pPrChange>
                    </w:pPr>
                    <w:bookmarkStart w:id="7473" w:name="_Toc87729273"/>
                    <w:bookmarkStart w:id="7474" w:name="_Toc87731461"/>
                    <w:ins w:id="7475" w:author="chaniaayulestari@outlook.com" w:date="2021-11-13T20:30:00Z">
                      <w:r>
                        <w:t xml:space="preserve">Gambar 3. </w:t>
                      </w:r>
                      <w:r>
                        <w:fldChar w:fldCharType="begin"/>
                      </w:r>
                      <w:r>
                        <w:instrText xml:space="preserve"> SEQ Gambar___3. \* ARABIC </w:instrText>
                      </w:r>
                    </w:ins>
                    <w:r>
                      <w:fldChar w:fldCharType="separate"/>
                    </w:r>
                    <w:ins w:id="7476" w:author="Rafi Aziizi" w:date="2021-11-15T16:05:00Z">
                      <w:r w:rsidR="00BF7B94">
                        <w:rPr>
                          <w:noProof/>
                        </w:rPr>
                        <w:t>28</w:t>
                      </w:r>
                    </w:ins>
                    <w:ins w:id="7477" w:author="chaniaayulestari@outlook.com" w:date="2021-11-13T21:25:00Z">
                      <w:del w:id="7478" w:author="Rafi Aziizi" w:date="2021-11-14T09:53:00Z">
                        <w:r w:rsidDel="00590A19">
                          <w:rPr>
                            <w:noProof/>
                          </w:rPr>
                          <w:delText>26</w:delText>
                        </w:r>
                      </w:del>
                    </w:ins>
                    <w:ins w:id="7479" w:author="chaniaayulestari@outlook.com" w:date="2021-11-13T20:30:00Z">
                      <w:r>
                        <w:fldChar w:fldCharType="end"/>
                      </w:r>
                      <w:r>
                        <w:t xml:space="preserve"> </w:t>
                      </w:r>
                      <w:r w:rsidRPr="00487CE0">
                        <w:t xml:space="preserve">Sequence Diagram </w:t>
                      </w:r>
                      <w:r>
                        <w:t>Tambah Data Walikelas</w:t>
                      </w:r>
                    </w:ins>
                    <w:bookmarkEnd w:id="7473"/>
                    <w:bookmarkEnd w:id="7474"/>
                  </w:p>
                </w:txbxContent>
              </v:textbox>
            </v:shape>
          </w:pict>
        </w:r>
      </w:ins>
      <w:ins w:id="7480" w:author="chaniaayulestari@outlook.com" w:date="2021-11-13T16:24:00Z">
        <w:r w:rsidR="00B326A7">
          <w:rPr>
            <w:noProof/>
          </w:rPr>
          <w:drawing>
            <wp:anchor distT="0" distB="0" distL="114300" distR="114300" simplePos="0" relativeHeight="251619840" behindDoc="1" locked="0" layoutInCell="1" allowOverlap="1" wp14:anchorId="72D361F7" wp14:editId="7839B34D">
              <wp:simplePos x="0" y="0"/>
              <wp:positionH relativeFrom="column">
                <wp:posOffset>-4785</wp:posOffset>
              </wp:positionH>
              <wp:positionV relativeFrom="paragraph">
                <wp:posOffset>1226</wp:posOffset>
              </wp:positionV>
              <wp:extent cx="5039995" cy="3754755"/>
              <wp:effectExtent l="0" t="0" r="0" b="0"/>
              <wp:wrapNone/>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039995" cy="375475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00C127AB" w14:textId="5E9A3053" w:rsidR="00F73148" w:rsidDel="00E51900" w:rsidRDefault="00F73148" w:rsidP="00F73148">
      <w:pPr>
        <w:pStyle w:val="ListParagraph"/>
        <w:ind w:left="426"/>
        <w:rPr>
          <w:ins w:id="7481" w:author="chaniaayulestari@outlook.com" w:date="2021-11-13T16:25:00Z"/>
          <w:del w:id="7482" w:author="Rafi Aziizi" w:date="2021-11-13T18:28:00Z"/>
          <w:b/>
          <w:bCs/>
        </w:rPr>
      </w:pPr>
    </w:p>
    <w:p w14:paraId="5C3CC275" w14:textId="587C69D6" w:rsidR="00B326A7" w:rsidDel="00E51900" w:rsidRDefault="00B326A7" w:rsidP="00F73148">
      <w:pPr>
        <w:pStyle w:val="ListParagraph"/>
        <w:ind w:left="426"/>
        <w:rPr>
          <w:ins w:id="7483" w:author="chaniaayulestari@outlook.com" w:date="2021-11-13T16:25:00Z"/>
          <w:del w:id="7484" w:author="Rafi Aziizi" w:date="2021-11-13T18:28:00Z"/>
          <w:b/>
          <w:bCs/>
        </w:rPr>
      </w:pPr>
    </w:p>
    <w:p w14:paraId="37F51574" w14:textId="5044CD65" w:rsidR="00B326A7" w:rsidDel="00E51900" w:rsidRDefault="00B326A7" w:rsidP="00F73148">
      <w:pPr>
        <w:pStyle w:val="ListParagraph"/>
        <w:ind w:left="426"/>
        <w:rPr>
          <w:ins w:id="7485" w:author="chaniaayulestari@outlook.com" w:date="2021-11-13T16:25:00Z"/>
          <w:del w:id="7486" w:author="Rafi Aziizi" w:date="2021-11-13T18:28:00Z"/>
          <w:b/>
          <w:bCs/>
        </w:rPr>
      </w:pPr>
    </w:p>
    <w:p w14:paraId="7A8875C1" w14:textId="601A53B0" w:rsidR="00B326A7" w:rsidDel="00E51900" w:rsidRDefault="00B326A7" w:rsidP="00F73148">
      <w:pPr>
        <w:pStyle w:val="ListParagraph"/>
        <w:ind w:left="426"/>
        <w:rPr>
          <w:ins w:id="7487" w:author="chaniaayulestari@outlook.com" w:date="2021-11-13T16:25:00Z"/>
          <w:del w:id="7488" w:author="Rafi Aziizi" w:date="2021-11-13T18:28:00Z"/>
          <w:b/>
          <w:bCs/>
        </w:rPr>
      </w:pPr>
    </w:p>
    <w:p w14:paraId="6D097A66" w14:textId="1FA997BD" w:rsidR="00B326A7" w:rsidRPr="00E51900" w:rsidRDefault="00B326A7">
      <w:pPr>
        <w:rPr>
          <w:ins w:id="7489" w:author="chaniaayulestari@outlook.com" w:date="2021-11-13T16:25:00Z"/>
          <w:b/>
          <w:bCs/>
          <w:rPrChange w:id="7490" w:author="Rafi Aziizi" w:date="2021-11-13T18:28:00Z">
            <w:rPr>
              <w:ins w:id="7491" w:author="chaniaayulestari@outlook.com" w:date="2021-11-13T16:25:00Z"/>
            </w:rPr>
          </w:rPrChange>
        </w:rPr>
        <w:pPrChange w:id="7492" w:author="Rafi Aziizi" w:date="2021-11-13T18:28:00Z">
          <w:pPr>
            <w:pStyle w:val="ListParagraph"/>
            <w:ind w:left="426"/>
          </w:pPr>
        </w:pPrChange>
      </w:pPr>
    </w:p>
    <w:p w14:paraId="482EEABA" w14:textId="562BF100" w:rsidR="00B326A7" w:rsidRDefault="00B326A7" w:rsidP="00F73148">
      <w:pPr>
        <w:pStyle w:val="ListParagraph"/>
        <w:ind w:left="426"/>
        <w:rPr>
          <w:ins w:id="7493" w:author="chaniaayulestari@outlook.com" w:date="2021-11-13T20:29:00Z"/>
          <w:b/>
          <w:bCs/>
        </w:rPr>
      </w:pPr>
    </w:p>
    <w:p w14:paraId="6EC97B11" w14:textId="428334DC" w:rsidR="006A1DDD" w:rsidRDefault="006A1DDD" w:rsidP="00F73148">
      <w:pPr>
        <w:pStyle w:val="ListParagraph"/>
        <w:ind w:left="426"/>
        <w:rPr>
          <w:ins w:id="7494" w:author="chaniaayulestari@outlook.com" w:date="2021-11-13T20:29:00Z"/>
          <w:b/>
          <w:bCs/>
        </w:rPr>
      </w:pPr>
    </w:p>
    <w:p w14:paraId="3E8FB529" w14:textId="2A25CC8C" w:rsidR="006A1DDD" w:rsidRDefault="006A1DDD" w:rsidP="00F73148">
      <w:pPr>
        <w:pStyle w:val="ListParagraph"/>
        <w:ind w:left="426"/>
        <w:rPr>
          <w:ins w:id="7495" w:author="chaniaayulestari@outlook.com" w:date="2021-11-13T20:29:00Z"/>
          <w:b/>
          <w:bCs/>
        </w:rPr>
      </w:pPr>
    </w:p>
    <w:p w14:paraId="0724EADC" w14:textId="2E529ECA" w:rsidR="006A1DDD" w:rsidRDefault="006A1DDD" w:rsidP="00F73148">
      <w:pPr>
        <w:pStyle w:val="ListParagraph"/>
        <w:ind w:left="426"/>
        <w:rPr>
          <w:ins w:id="7496" w:author="chaniaayulestari@outlook.com" w:date="2021-11-13T20:29:00Z"/>
          <w:b/>
          <w:bCs/>
        </w:rPr>
      </w:pPr>
    </w:p>
    <w:p w14:paraId="32A26CF2" w14:textId="1C3A5748" w:rsidR="006A1DDD" w:rsidRDefault="006A1DDD" w:rsidP="00F73148">
      <w:pPr>
        <w:pStyle w:val="ListParagraph"/>
        <w:ind w:left="426"/>
        <w:rPr>
          <w:ins w:id="7497" w:author="chaniaayulestari@outlook.com" w:date="2021-11-13T20:29:00Z"/>
          <w:b/>
          <w:bCs/>
        </w:rPr>
      </w:pPr>
    </w:p>
    <w:p w14:paraId="0533370F" w14:textId="18D3DC05" w:rsidR="006A1DDD" w:rsidRDefault="006A1DDD" w:rsidP="00F73148">
      <w:pPr>
        <w:pStyle w:val="ListParagraph"/>
        <w:ind w:left="426"/>
        <w:rPr>
          <w:ins w:id="7498" w:author="chaniaayulestari@outlook.com" w:date="2021-11-13T20:29:00Z"/>
          <w:b/>
          <w:bCs/>
        </w:rPr>
      </w:pPr>
    </w:p>
    <w:p w14:paraId="12AC6DAE" w14:textId="7BF87916" w:rsidR="006A1DDD" w:rsidRDefault="006A1DDD" w:rsidP="00F73148">
      <w:pPr>
        <w:pStyle w:val="ListParagraph"/>
        <w:ind w:left="426"/>
        <w:rPr>
          <w:ins w:id="7499" w:author="chaniaayulestari@outlook.com" w:date="2021-11-13T20:29:00Z"/>
          <w:b/>
          <w:bCs/>
        </w:rPr>
      </w:pPr>
    </w:p>
    <w:p w14:paraId="064A28C6" w14:textId="660AD712" w:rsidR="006A1DDD" w:rsidRDefault="006A1DDD" w:rsidP="00F73148">
      <w:pPr>
        <w:pStyle w:val="ListParagraph"/>
        <w:ind w:left="426"/>
        <w:rPr>
          <w:ins w:id="7500" w:author="chaniaayulestari@outlook.com" w:date="2021-11-13T20:29:00Z"/>
          <w:b/>
          <w:bCs/>
        </w:rPr>
      </w:pPr>
    </w:p>
    <w:p w14:paraId="48E9AEA5" w14:textId="47DDD95E" w:rsidR="006A1DDD" w:rsidRDefault="006A1DDD" w:rsidP="00F73148">
      <w:pPr>
        <w:pStyle w:val="ListParagraph"/>
        <w:ind w:left="426"/>
        <w:rPr>
          <w:ins w:id="7501" w:author="chaniaayulestari@outlook.com" w:date="2021-11-13T20:29:00Z"/>
          <w:b/>
          <w:bCs/>
        </w:rPr>
      </w:pPr>
    </w:p>
    <w:p w14:paraId="24E8B46E" w14:textId="0E5EAC2B" w:rsidR="006A1DDD" w:rsidRDefault="006A1DDD" w:rsidP="00F73148">
      <w:pPr>
        <w:pStyle w:val="ListParagraph"/>
        <w:ind w:left="426"/>
        <w:rPr>
          <w:ins w:id="7502" w:author="chaniaayulestari@outlook.com" w:date="2021-11-13T20:29:00Z"/>
          <w:b/>
          <w:bCs/>
        </w:rPr>
      </w:pPr>
    </w:p>
    <w:p w14:paraId="60FF96AE" w14:textId="48447FBB" w:rsidR="006A1DDD" w:rsidRDefault="006A1DDD" w:rsidP="00F73148">
      <w:pPr>
        <w:pStyle w:val="ListParagraph"/>
        <w:ind w:left="426"/>
        <w:rPr>
          <w:ins w:id="7503" w:author="chaniaayulestari@outlook.com" w:date="2021-11-13T20:29:00Z"/>
          <w:b/>
          <w:bCs/>
        </w:rPr>
      </w:pPr>
    </w:p>
    <w:p w14:paraId="06E4FFB4" w14:textId="1A325CE8" w:rsidR="006A1DDD" w:rsidRDefault="006A1DDD" w:rsidP="00F73148">
      <w:pPr>
        <w:pStyle w:val="ListParagraph"/>
        <w:ind w:left="426"/>
        <w:rPr>
          <w:ins w:id="7504" w:author="chaniaayulestari@outlook.com" w:date="2021-11-13T20:29:00Z"/>
          <w:b/>
          <w:bCs/>
        </w:rPr>
      </w:pPr>
    </w:p>
    <w:p w14:paraId="1922F2D2" w14:textId="6CCA2127" w:rsidR="006A1DDD" w:rsidRDefault="006A1DDD" w:rsidP="00F73148">
      <w:pPr>
        <w:pStyle w:val="ListParagraph"/>
        <w:ind w:left="426"/>
        <w:rPr>
          <w:ins w:id="7505" w:author="chaniaayulestari@outlook.com" w:date="2021-11-13T20:29:00Z"/>
          <w:b/>
          <w:bCs/>
        </w:rPr>
      </w:pPr>
    </w:p>
    <w:p w14:paraId="2166BE38" w14:textId="7D9C374B" w:rsidR="006A1DDD" w:rsidRDefault="006A1DDD" w:rsidP="00F73148">
      <w:pPr>
        <w:pStyle w:val="ListParagraph"/>
        <w:ind w:left="426"/>
        <w:rPr>
          <w:ins w:id="7506" w:author="chaniaayulestari@outlook.com" w:date="2021-11-13T20:29:00Z"/>
          <w:b/>
          <w:bCs/>
        </w:rPr>
      </w:pPr>
    </w:p>
    <w:p w14:paraId="6D0226FD" w14:textId="069EA3BC" w:rsidR="006A1DDD" w:rsidRDefault="006A1DDD" w:rsidP="00F73148">
      <w:pPr>
        <w:pStyle w:val="ListParagraph"/>
        <w:ind w:left="426"/>
        <w:rPr>
          <w:ins w:id="7507" w:author="chaniaayulestari@outlook.com" w:date="2021-11-13T20:29:00Z"/>
          <w:b/>
          <w:bCs/>
        </w:rPr>
      </w:pPr>
    </w:p>
    <w:p w14:paraId="0EFC2576" w14:textId="7A35E240" w:rsidR="006A1DDD" w:rsidRDefault="006A1DDD" w:rsidP="00F73148">
      <w:pPr>
        <w:pStyle w:val="ListParagraph"/>
        <w:ind w:left="426"/>
        <w:rPr>
          <w:ins w:id="7508" w:author="chaniaayulestari@outlook.com" w:date="2021-11-13T20:29:00Z"/>
          <w:b/>
          <w:bCs/>
        </w:rPr>
      </w:pPr>
    </w:p>
    <w:p w14:paraId="0035AEE9" w14:textId="2683C549" w:rsidR="006A1DDD" w:rsidRDefault="006A1DDD" w:rsidP="00F73148">
      <w:pPr>
        <w:pStyle w:val="ListParagraph"/>
        <w:ind w:left="426"/>
        <w:rPr>
          <w:ins w:id="7509" w:author="chaniaayulestari@outlook.com" w:date="2021-11-13T20:29:00Z"/>
          <w:b/>
          <w:bCs/>
        </w:rPr>
      </w:pPr>
    </w:p>
    <w:p w14:paraId="2834548B" w14:textId="7A9C243F" w:rsidR="006A1DDD" w:rsidRDefault="006A1DDD" w:rsidP="00F73148">
      <w:pPr>
        <w:pStyle w:val="ListParagraph"/>
        <w:ind w:left="426"/>
        <w:rPr>
          <w:ins w:id="7510" w:author="chaniaayulestari@outlook.com" w:date="2021-11-13T20:30:00Z"/>
          <w:b/>
          <w:bCs/>
        </w:rPr>
      </w:pPr>
    </w:p>
    <w:p w14:paraId="5327773A" w14:textId="2C15CD1B" w:rsidR="006A1DDD" w:rsidRDefault="006A1DDD" w:rsidP="00F73148">
      <w:pPr>
        <w:pStyle w:val="ListParagraph"/>
        <w:ind w:left="426"/>
        <w:rPr>
          <w:ins w:id="7511" w:author="chaniaayulestari@outlook.com" w:date="2021-11-13T20:30:00Z"/>
          <w:b/>
          <w:bCs/>
        </w:rPr>
      </w:pPr>
    </w:p>
    <w:p w14:paraId="5B6A40E6" w14:textId="77777777" w:rsidR="006A1DDD" w:rsidRDefault="006A1DDD" w:rsidP="00F73148">
      <w:pPr>
        <w:pStyle w:val="ListParagraph"/>
        <w:ind w:left="426"/>
        <w:rPr>
          <w:ins w:id="7512" w:author="chaniaayulestari@outlook.com" w:date="2021-11-13T16:25:00Z"/>
          <w:b/>
          <w:bCs/>
        </w:rPr>
      </w:pPr>
    </w:p>
    <w:p w14:paraId="6A2C1A5B" w14:textId="54ACFB68" w:rsidR="00B326A7" w:rsidDel="00E51900" w:rsidRDefault="00B326A7" w:rsidP="00F73148">
      <w:pPr>
        <w:pStyle w:val="ListParagraph"/>
        <w:ind w:left="426"/>
        <w:rPr>
          <w:ins w:id="7513" w:author="chaniaayulestari@outlook.com" w:date="2021-11-13T16:25:00Z"/>
          <w:del w:id="7514" w:author="Rafi Aziizi" w:date="2021-11-13T18:28:00Z"/>
          <w:b/>
          <w:bCs/>
        </w:rPr>
      </w:pPr>
    </w:p>
    <w:p w14:paraId="397AE081" w14:textId="0B35AECF" w:rsidR="00B326A7" w:rsidDel="00E51900" w:rsidRDefault="00B326A7" w:rsidP="00F73148">
      <w:pPr>
        <w:pStyle w:val="ListParagraph"/>
        <w:ind w:left="426"/>
        <w:rPr>
          <w:ins w:id="7515" w:author="chaniaayulestari@outlook.com" w:date="2021-11-13T16:25:00Z"/>
          <w:del w:id="7516" w:author="Rafi Aziizi" w:date="2021-11-13T18:28:00Z"/>
          <w:b/>
          <w:bCs/>
        </w:rPr>
      </w:pPr>
    </w:p>
    <w:p w14:paraId="34E2886F" w14:textId="257FEF80" w:rsidR="00B326A7" w:rsidDel="00E51900" w:rsidRDefault="00B326A7" w:rsidP="00F73148">
      <w:pPr>
        <w:pStyle w:val="ListParagraph"/>
        <w:ind w:left="426"/>
        <w:rPr>
          <w:ins w:id="7517" w:author="chaniaayulestari@outlook.com" w:date="2021-11-13T16:25:00Z"/>
          <w:del w:id="7518" w:author="Rafi Aziizi" w:date="2021-11-13T18:28:00Z"/>
          <w:b/>
          <w:bCs/>
        </w:rPr>
      </w:pPr>
    </w:p>
    <w:p w14:paraId="1219C990" w14:textId="3813D319" w:rsidR="00B326A7" w:rsidDel="00E51900" w:rsidRDefault="00B326A7" w:rsidP="00F73148">
      <w:pPr>
        <w:pStyle w:val="ListParagraph"/>
        <w:ind w:left="426"/>
        <w:rPr>
          <w:ins w:id="7519" w:author="chaniaayulestari@outlook.com" w:date="2021-11-13T16:25:00Z"/>
          <w:del w:id="7520" w:author="Rafi Aziizi" w:date="2021-11-13T18:28:00Z"/>
          <w:b/>
          <w:bCs/>
        </w:rPr>
      </w:pPr>
    </w:p>
    <w:p w14:paraId="43093BD9" w14:textId="6B963880" w:rsidR="00B326A7" w:rsidDel="00E51900" w:rsidRDefault="00B326A7" w:rsidP="00F73148">
      <w:pPr>
        <w:pStyle w:val="ListParagraph"/>
        <w:ind w:left="426"/>
        <w:rPr>
          <w:ins w:id="7521" w:author="chaniaayulestari@outlook.com" w:date="2021-11-13T16:25:00Z"/>
          <w:del w:id="7522" w:author="Rafi Aziizi" w:date="2021-11-13T18:28:00Z"/>
          <w:b/>
          <w:bCs/>
        </w:rPr>
      </w:pPr>
    </w:p>
    <w:p w14:paraId="301354C3" w14:textId="7D027F35" w:rsidR="00B326A7" w:rsidDel="00E51900" w:rsidRDefault="00B326A7" w:rsidP="00F73148">
      <w:pPr>
        <w:pStyle w:val="ListParagraph"/>
        <w:ind w:left="426"/>
        <w:rPr>
          <w:ins w:id="7523" w:author="chaniaayulestari@outlook.com" w:date="2021-11-13T16:25:00Z"/>
          <w:del w:id="7524" w:author="Rafi Aziizi" w:date="2021-11-13T18:28:00Z"/>
          <w:b/>
          <w:bCs/>
        </w:rPr>
      </w:pPr>
    </w:p>
    <w:p w14:paraId="66389ACE" w14:textId="63D70611" w:rsidR="00B326A7" w:rsidDel="00E51900" w:rsidRDefault="00B326A7" w:rsidP="00F73148">
      <w:pPr>
        <w:pStyle w:val="ListParagraph"/>
        <w:ind w:left="426"/>
        <w:rPr>
          <w:ins w:id="7525" w:author="chaniaayulestari@outlook.com" w:date="2021-11-13T16:25:00Z"/>
          <w:del w:id="7526" w:author="Rafi Aziizi" w:date="2021-11-13T18:28:00Z"/>
          <w:b/>
          <w:bCs/>
        </w:rPr>
      </w:pPr>
    </w:p>
    <w:p w14:paraId="6E72075B" w14:textId="4B10B715" w:rsidR="00B326A7" w:rsidDel="00E51900" w:rsidRDefault="00B326A7" w:rsidP="00F73148">
      <w:pPr>
        <w:pStyle w:val="ListParagraph"/>
        <w:ind w:left="426"/>
        <w:rPr>
          <w:ins w:id="7527" w:author="chaniaayulestari@outlook.com" w:date="2021-11-13T16:29:00Z"/>
          <w:del w:id="7528" w:author="Rafi Aziizi" w:date="2021-11-13T18:28:00Z"/>
          <w:b/>
          <w:bCs/>
        </w:rPr>
      </w:pPr>
    </w:p>
    <w:p w14:paraId="61B30F55" w14:textId="5B4C7299" w:rsidR="00B326A7" w:rsidDel="00E51900" w:rsidRDefault="00B326A7" w:rsidP="00F73148">
      <w:pPr>
        <w:pStyle w:val="ListParagraph"/>
        <w:ind w:left="426"/>
        <w:rPr>
          <w:ins w:id="7529" w:author="chaniaayulestari@outlook.com" w:date="2021-11-13T16:29:00Z"/>
          <w:del w:id="7530" w:author="Rafi Aziizi" w:date="2021-11-13T18:28:00Z"/>
          <w:b/>
          <w:bCs/>
        </w:rPr>
      </w:pPr>
    </w:p>
    <w:p w14:paraId="58E5E391" w14:textId="1ED54CD9" w:rsidR="00B326A7" w:rsidDel="00E51900" w:rsidRDefault="00B326A7" w:rsidP="00F73148">
      <w:pPr>
        <w:pStyle w:val="ListParagraph"/>
        <w:ind w:left="426"/>
        <w:rPr>
          <w:ins w:id="7531" w:author="chaniaayulestari@outlook.com" w:date="2021-11-13T16:29:00Z"/>
          <w:del w:id="7532" w:author="Rafi Aziizi" w:date="2021-11-13T18:28:00Z"/>
          <w:b/>
          <w:bCs/>
        </w:rPr>
      </w:pPr>
    </w:p>
    <w:p w14:paraId="7B039585" w14:textId="77F1DE92" w:rsidR="00B326A7" w:rsidDel="00E51900" w:rsidRDefault="00B326A7" w:rsidP="00F73148">
      <w:pPr>
        <w:pStyle w:val="ListParagraph"/>
        <w:ind w:left="426"/>
        <w:rPr>
          <w:ins w:id="7533" w:author="chaniaayulestari@outlook.com" w:date="2021-11-13T16:29:00Z"/>
          <w:del w:id="7534" w:author="Rafi Aziizi" w:date="2021-11-13T18:28:00Z"/>
          <w:b/>
          <w:bCs/>
        </w:rPr>
      </w:pPr>
    </w:p>
    <w:p w14:paraId="3BD81A1F" w14:textId="14F47AA8" w:rsidR="00B326A7" w:rsidDel="00E51900" w:rsidRDefault="00B326A7" w:rsidP="00F73148">
      <w:pPr>
        <w:pStyle w:val="ListParagraph"/>
        <w:ind w:left="426"/>
        <w:rPr>
          <w:ins w:id="7535" w:author="chaniaayulestari@outlook.com" w:date="2021-11-13T16:29:00Z"/>
          <w:del w:id="7536" w:author="Rafi Aziizi" w:date="2021-11-13T18:28:00Z"/>
          <w:b/>
          <w:bCs/>
        </w:rPr>
      </w:pPr>
    </w:p>
    <w:p w14:paraId="74E83DDA" w14:textId="02123D00" w:rsidR="00B326A7" w:rsidDel="00E51900" w:rsidRDefault="00B326A7" w:rsidP="00F73148">
      <w:pPr>
        <w:pStyle w:val="ListParagraph"/>
        <w:ind w:left="426"/>
        <w:rPr>
          <w:ins w:id="7537" w:author="chaniaayulestari@outlook.com" w:date="2021-11-13T16:29:00Z"/>
          <w:del w:id="7538" w:author="Rafi Aziizi" w:date="2021-11-13T18:28:00Z"/>
          <w:b/>
          <w:bCs/>
        </w:rPr>
      </w:pPr>
    </w:p>
    <w:p w14:paraId="00D2C8B5" w14:textId="10BAE4CC" w:rsidR="00B326A7" w:rsidDel="00E51900" w:rsidRDefault="00B326A7" w:rsidP="00F73148">
      <w:pPr>
        <w:pStyle w:val="ListParagraph"/>
        <w:ind w:left="426"/>
        <w:rPr>
          <w:ins w:id="7539" w:author="chaniaayulestari@outlook.com" w:date="2021-11-13T16:25:00Z"/>
          <w:del w:id="7540" w:author="Rafi Aziizi" w:date="2021-11-13T18:28:00Z"/>
          <w:b/>
          <w:bCs/>
        </w:rPr>
      </w:pPr>
    </w:p>
    <w:p w14:paraId="04D432AE" w14:textId="5BA8F9E7" w:rsidR="00B326A7" w:rsidRPr="002040D9" w:rsidDel="00B326A7" w:rsidRDefault="00B326A7">
      <w:pPr>
        <w:pStyle w:val="ListParagraph"/>
        <w:ind w:left="426"/>
        <w:rPr>
          <w:ins w:id="7541" w:author="Rafi Aziizi" w:date="2021-11-13T11:41:00Z"/>
          <w:del w:id="7542" w:author="chaniaayulestari@outlook.com" w:date="2021-11-13T16:25:00Z"/>
          <w:b/>
          <w:bCs/>
          <w:rPrChange w:id="7543" w:author="chaniaayulestari@outlook.com" w:date="2021-11-13T15:20:00Z">
            <w:rPr>
              <w:ins w:id="7544" w:author="Rafi Aziizi" w:date="2021-11-13T11:41:00Z"/>
              <w:del w:id="7545" w:author="chaniaayulestari@outlook.com" w:date="2021-11-13T16:25:00Z"/>
            </w:rPr>
          </w:rPrChange>
        </w:rPr>
        <w:pPrChange w:id="7546" w:author="chaniaayulestari@outlook.com" w:date="2021-11-13T16:20:00Z">
          <w:pPr>
            <w:pStyle w:val="ListParagraph"/>
            <w:numPr>
              <w:numId w:val="117"/>
            </w:numPr>
            <w:ind w:hanging="360"/>
          </w:pPr>
        </w:pPrChange>
      </w:pPr>
    </w:p>
    <w:p w14:paraId="5C9AC578" w14:textId="4EC87024" w:rsidR="00FF5489" w:rsidRDefault="00FF5489" w:rsidP="002040D9">
      <w:pPr>
        <w:pStyle w:val="ListParagraph"/>
        <w:numPr>
          <w:ilvl w:val="0"/>
          <w:numId w:val="117"/>
        </w:numPr>
        <w:ind w:left="426"/>
        <w:rPr>
          <w:ins w:id="7547" w:author="chaniaayulestari@outlook.com" w:date="2021-11-13T16:20:00Z"/>
          <w:b/>
          <w:bCs/>
        </w:rPr>
      </w:pPr>
      <w:ins w:id="7548" w:author="Rafi Aziizi" w:date="2021-11-13T11:41:00Z">
        <w:r w:rsidRPr="002040D9">
          <w:rPr>
            <w:b/>
            <w:bCs/>
            <w:rPrChange w:id="7549" w:author="chaniaayulestari@outlook.com" w:date="2021-11-13T15:20:00Z">
              <w:rPr/>
            </w:rPrChange>
          </w:rPr>
          <w:t xml:space="preserve">Lihat Profile </w:t>
        </w:r>
        <w:r w:rsidRPr="002040D9">
          <w:rPr>
            <w:b/>
            <w:bCs/>
            <w:noProof/>
            <w:rPrChange w:id="7550" w:author="chaniaayulestari@outlook.com" w:date="2021-11-13T15:20:00Z">
              <w:rPr>
                <w:noProof/>
              </w:rPr>
            </w:rPrChange>
          </w:rPr>
          <w:t>Walikelas</w:t>
        </w:r>
      </w:ins>
    </w:p>
    <w:p w14:paraId="09A977E9" w14:textId="77777777" w:rsidR="006A1DDD" w:rsidRDefault="00B326A7">
      <w:pPr>
        <w:keepNext/>
        <w:ind w:left="66"/>
        <w:rPr>
          <w:ins w:id="7551" w:author="chaniaayulestari@outlook.com" w:date="2021-11-13T20:30:00Z"/>
        </w:rPr>
      </w:pPr>
      <w:ins w:id="7552" w:author="chaniaayulestari@outlook.com" w:date="2021-11-13T16:25:00Z">
        <w:r>
          <w:rPr>
            <w:noProof/>
          </w:rPr>
          <w:drawing>
            <wp:inline distT="0" distB="0" distL="0" distR="0" wp14:anchorId="6E7CFD68" wp14:editId="58A09778">
              <wp:extent cx="5039995" cy="3865245"/>
              <wp:effectExtent l="0" t="0" r="8255" b="1905"/>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ins>
    </w:p>
    <w:p w14:paraId="5D6AA47C" w14:textId="405FBDC2" w:rsidR="00B326A7" w:rsidRDefault="006A1DDD">
      <w:pPr>
        <w:pStyle w:val="Caption"/>
        <w:jc w:val="center"/>
        <w:rPr>
          <w:ins w:id="7553" w:author="chaniaayulestari@outlook.com" w:date="2021-11-13T16:29:00Z"/>
        </w:rPr>
        <w:pPrChange w:id="7554" w:author="chaniaayulestari@outlook.com" w:date="2021-11-13T20:30:00Z">
          <w:pPr>
            <w:ind w:left="66"/>
          </w:pPr>
        </w:pPrChange>
      </w:pPr>
      <w:bookmarkStart w:id="7555" w:name="_Toc87731462"/>
      <w:ins w:id="7556" w:author="chaniaayulestari@outlook.com" w:date="2021-11-13T20:30:00Z">
        <w:r>
          <w:t xml:space="preserve">Gambar 3. </w:t>
        </w:r>
        <w:r>
          <w:fldChar w:fldCharType="begin"/>
        </w:r>
        <w:r>
          <w:instrText xml:space="preserve"> SEQ Gambar___3. \* ARABIC </w:instrText>
        </w:r>
      </w:ins>
      <w:r>
        <w:fldChar w:fldCharType="separate"/>
      </w:r>
      <w:ins w:id="7557" w:author="Rafi Aziizi" w:date="2021-11-15T16:05:00Z">
        <w:r w:rsidR="00BF7B94">
          <w:rPr>
            <w:noProof/>
          </w:rPr>
          <w:t>29</w:t>
        </w:r>
      </w:ins>
      <w:ins w:id="7558" w:author="chaniaayulestari@outlook.com" w:date="2021-11-13T21:25:00Z">
        <w:del w:id="7559" w:author="Rafi Aziizi" w:date="2021-11-14T09:53:00Z">
          <w:r w:rsidR="00B46735" w:rsidDel="00590A19">
            <w:rPr>
              <w:noProof/>
            </w:rPr>
            <w:delText>27</w:delText>
          </w:r>
        </w:del>
      </w:ins>
      <w:ins w:id="7560" w:author="chaniaayulestari@outlook.com" w:date="2021-11-13T20:30:00Z">
        <w:r>
          <w:fldChar w:fldCharType="end"/>
        </w:r>
        <w:r>
          <w:t xml:space="preserve"> </w:t>
        </w:r>
        <w:r w:rsidRPr="00D87D59">
          <w:t>Sequence Diagram</w:t>
        </w:r>
        <w:r>
          <w:t xml:space="preserve"> Lihat Profile Walikelas</w:t>
        </w:r>
      </w:ins>
      <w:bookmarkEnd w:id="7555"/>
    </w:p>
    <w:p w14:paraId="7A82F475" w14:textId="5A2ABE71" w:rsidR="00F73148" w:rsidRPr="00B326A7" w:rsidDel="006A1DDD" w:rsidRDefault="00F73148">
      <w:pPr>
        <w:pStyle w:val="Caption"/>
        <w:jc w:val="center"/>
        <w:rPr>
          <w:ins w:id="7561" w:author="Rafi Aziizi" w:date="2021-11-13T11:41:00Z"/>
          <w:del w:id="7562" w:author="chaniaayulestari@outlook.com" w:date="2021-11-13T20:30:00Z"/>
          <w:b/>
          <w:bCs/>
          <w:rPrChange w:id="7563" w:author="chaniaayulestari@outlook.com" w:date="2021-11-13T16:25:00Z">
            <w:rPr>
              <w:ins w:id="7564" w:author="Rafi Aziizi" w:date="2021-11-13T11:41:00Z"/>
              <w:del w:id="7565" w:author="chaniaayulestari@outlook.com" w:date="2021-11-13T20:30:00Z"/>
            </w:rPr>
          </w:rPrChange>
        </w:rPr>
        <w:pPrChange w:id="7566" w:author="chaniaayulestari@outlook.com" w:date="2021-11-13T16:29:00Z">
          <w:pPr>
            <w:pStyle w:val="ListParagraph"/>
            <w:numPr>
              <w:numId w:val="117"/>
            </w:numPr>
            <w:ind w:hanging="360"/>
          </w:pPr>
        </w:pPrChange>
      </w:pPr>
    </w:p>
    <w:p w14:paraId="071CB145" w14:textId="0CE9357A" w:rsidR="00FF5489" w:rsidRDefault="00FF5489" w:rsidP="002040D9">
      <w:pPr>
        <w:pStyle w:val="ListParagraph"/>
        <w:numPr>
          <w:ilvl w:val="0"/>
          <w:numId w:val="117"/>
        </w:numPr>
        <w:ind w:left="426"/>
        <w:rPr>
          <w:ins w:id="7567" w:author="chaniaayulestari@outlook.com" w:date="2021-11-13T16:20:00Z"/>
          <w:b/>
          <w:bCs/>
        </w:rPr>
      </w:pPr>
      <w:ins w:id="7568" w:author="Rafi Aziizi" w:date="2021-11-13T11:41:00Z">
        <w:r w:rsidRPr="002040D9">
          <w:rPr>
            <w:b/>
            <w:bCs/>
            <w:noProof/>
            <w:rPrChange w:id="7569" w:author="chaniaayulestari@outlook.com" w:date="2021-11-13T15:20:00Z">
              <w:rPr>
                <w:noProof/>
              </w:rPr>
            </w:rPrChange>
          </w:rPr>
          <w:t>Lihat Anggota Siswa</w:t>
        </w:r>
      </w:ins>
    </w:p>
    <w:p w14:paraId="6923AD31" w14:textId="1B3A5248" w:rsidR="00F73148" w:rsidRPr="00B326A7" w:rsidDel="00E51900" w:rsidRDefault="00ED34E2">
      <w:pPr>
        <w:rPr>
          <w:ins w:id="7570" w:author="chaniaayulestari@outlook.com" w:date="2021-11-13T16:20:00Z"/>
          <w:del w:id="7571" w:author="Rafi Aziizi" w:date="2021-11-13T18:28:00Z"/>
          <w:b/>
          <w:bCs/>
          <w:rPrChange w:id="7572" w:author="chaniaayulestari@outlook.com" w:date="2021-11-13T16:26:00Z">
            <w:rPr>
              <w:ins w:id="7573" w:author="chaniaayulestari@outlook.com" w:date="2021-11-13T16:20:00Z"/>
              <w:del w:id="7574" w:author="Rafi Aziizi" w:date="2021-11-13T18:28:00Z"/>
            </w:rPr>
          </w:rPrChange>
        </w:rPr>
        <w:pPrChange w:id="7575" w:author="chaniaayulestari@outlook.com" w:date="2021-11-13T16:26:00Z">
          <w:pPr>
            <w:pStyle w:val="ListParagraph"/>
            <w:numPr>
              <w:numId w:val="117"/>
            </w:numPr>
            <w:ind w:left="426" w:hanging="360"/>
          </w:pPr>
        </w:pPrChange>
      </w:pPr>
      <w:ins w:id="7576" w:author="chaniaayulestari@outlook.com" w:date="2021-11-13T20:31:00Z">
        <w:r>
          <w:rPr>
            <w:noProof/>
          </w:rPr>
          <w:pict w14:anchorId="5289DDD5">
            <v:shape id="_x0000_s1209" type="#_x0000_t202" style="position:absolute;left:0;text-align:left;margin-left:-.35pt;margin-top:203.5pt;width:396.85pt;height:.05pt;z-index:251742720;mso-position-horizontal-relative:text;mso-position-vertical-relative:text" stroked="f">
              <v:textbox style="mso-next-textbox:#_x0000_s1209;mso-fit-shape-to-text:t" inset="0,0,0,0">
                <w:txbxContent>
                  <w:p w14:paraId="0E101D22" w14:textId="3AF5CB83" w:rsidR="00ED34E2" w:rsidRPr="00A37809" w:rsidRDefault="00ED34E2">
                    <w:pPr>
                      <w:pStyle w:val="Caption"/>
                      <w:jc w:val="center"/>
                      <w:rPr>
                        <w:noProof/>
                      </w:rPr>
                      <w:pPrChange w:id="7577" w:author="chaniaayulestari@outlook.com" w:date="2021-11-13T20:31:00Z">
                        <w:pPr/>
                      </w:pPrChange>
                    </w:pPr>
                    <w:bookmarkStart w:id="7578" w:name="_Toc87729275"/>
                    <w:bookmarkStart w:id="7579" w:name="_Toc87731463"/>
                    <w:ins w:id="7580" w:author="chaniaayulestari@outlook.com" w:date="2021-11-13T20:31:00Z">
                      <w:r>
                        <w:t xml:space="preserve">Gambar 3. </w:t>
                      </w:r>
                      <w:r>
                        <w:fldChar w:fldCharType="begin"/>
                      </w:r>
                      <w:r>
                        <w:instrText xml:space="preserve"> SEQ Gambar___3. \* ARABIC </w:instrText>
                      </w:r>
                    </w:ins>
                    <w:r>
                      <w:fldChar w:fldCharType="separate"/>
                    </w:r>
                    <w:ins w:id="7581" w:author="Rafi Aziizi" w:date="2021-11-15T16:05:00Z">
                      <w:r w:rsidR="00BF7B94">
                        <w:rPr>
                          <w:noProof/>
                        </w:rPr>
                        <w:t>30</w:t>
                      </w:r>
                    </w:ins>
                    <w:ins w:id="7582" w:author="chaniaayulestari@outlook.com" w:date="2021-11-13T21:25:00Z">
                      <w:del w:id="7583" w:author="Rafi Aziizi" w:date="2021-11-14T09:53:00Z">
                        <w:r w:rsidDel="00590A19">
                          <w:rPr>
                            <w:noProof/>
                          </w:rPr>
                          <w:delText>28</w:delText>
                        </w:r>
                      </w:del>
                    </w:ins>
                    <w:ins w:id="7584" w:author="chaniaayulestari@outlook.com" w:date="2021-11-13T20:31:00Z">
                      <w:r>
                        <w:fldChar w:fldCharType="end"/>
                      </w:r>
                      <w:r>
                        <w:t xml:space="preserve"> </w:t>
                      </w:r>
                      <w:r w:rsidRPr="00E2261A">
                        <w:t xml:space="preserve">Sequence Diagram </w:t>
                      </w:r>
                      <w:r>
                        <w:t>Lihat Anggota Siswa</w:t>
                      </w:r>
                    </w:ins>
                    <w:bookmarkEnd w:id="7578"/>
                    <w:bookmarkEnd w:id="7579"/>
                  </w:p>
                </w:txbxContent>
              </v:textbox>
            </v:shape>
          </w:pict>
        </w:r>
      </w:ins>
      <w:ins w:id="7585" w:author="chaniaayulestari@outlook.com" w:date="2021-11-13T16:26:00Z">
        <w:r w:rsidR="00B326A7">
          <w:rPr>
            <w:noProof/>
          </w:rPr>
          <w:drawing>
            <wp:anchor distT="0" distB="0" distL="114300" distR="114300" simplePos="0" relativeHeight="251620864" behindDoc="1" locked="0" layoutInCell="1" allowOverlap="1" wp14:anchorId="499F7C87" wp14:editId="23DFB23C">
              <wp:simplePos x="0" y="0"/>
              <wp:positionH relativeFrom="column">
                <wp:posOffset>-4785</wp:posOffset>
              </wp:positionH>
              <wp:positionV relativeFrom="paragraph">
                <wp:posOffset>-1669</wp:posOffset>
              </wp:positionV>
              <wp:extent cx="5039995" cy="2528570"/>
              <wp:effectExtent l="0" t="0" r="0" b="0"/>
              <wp:wrapNone/>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039995" cy="252857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69B53E4B" w14:textId="29D47909" w:rsidR="00F73148" w:rsidRPr="00E51900" w:rsidDel="00E51900" w:rsidRDefault="00F73148">
      <w:pPr>
        <w:rPr>
          <w:ins w:id="7586" w:author="chaniaayulestari@outlook.com" w:date="2021-11-13T16:29:00Z"/>
          <w:del w:id="7587" w:author="Rafi Aziizi" w:date="2021-11-13T18:28:00Z"/>
          <w:b/>
          <w:bCs/>
          <w:rPrChange w:id="7588" w:author="Rafi Aziizi" w:date="2021-11-13T18:28:00Z">
            <w:rPr>
              <w:ins w:id="7589" w:author="chaniaayulestari@outlook.com" w:date="2021-11-13T16:29:00Z"/>
              <w:del w:id="7590" w:author="Rafi Aziizi" w:date="2021-11-13T18:28:00Z"/>
            </w:rPr>
          </w:rPrChange>
        </w:rPr>
        <w:pPrChange w:id="7591" w:author="Rafi Aziizi" w:date="2021-11-13T18:28:00Z">
          <w:pPr>
            <w:pStyle w:val="ListParagraph"/>
            <w:ind w:left="426"/>
          </w:pPr>
        </w:pPrChange>
      </w:pPr>
    </w:p>
    <w:p w14:paraId="67182AB8" w14:textId="57341274" w:rsidR="00753699" w:rsidDel="00E51900" w:rsidRDefault="00753699">
      <w:pPr>
        <w:rPr>
          <w:ins w:id="7592" w:author="chaniaayulestari@outlook.com" w:date="2021-11-13T16:29:00Z"/>
          <w:del w:id="7593" w:author="Rafi Aziizi" w:date="2021-11-13T18:28:00Z"/>
        </w:rPr>
        <w:pPrChange w:id="7594" w:author="Rafi Aziizi" w:date="2021-11-13T18:28:00Z">
          <w:pPr>
            <w:pStyle w:val="ListParagraph"/>
            <w:ind w:left="426"/>
          </w:pPr>
        </w:pPrChange>
      </w:pPr>
    </w:p>
    <w:p w14:paraId="18B97729" w14:textId="03B4D139" w:rsidR="00753699" w:rsidDel="00E51900" w:rsidRDefault="00753699">
      <w:pPr>
        <w:rPr>
          <w:ins w:id="7595" w:author="chaniaayulestari@outlook.com" w:date="2021-11-13T16:29:00Z"/>
          <w:del w:id="7596" w:author="Rafi Aziizi" w:date="2021-11-13T18:28:00Z"/>
        </w:rPr>
        <w:pPrChange w:id="7597" w:author="Rafi Aziizi" w:date="2021-11-13T18:28:00Z">
          <w:pPr>
            <w:pStyle w:val="ListParagraph"/>
            <w:ind w:left="426"/>
          </w:pPr>
        </w:pPrChange>
      </w:pPr>
    </w:p>
    <w:p w14:paraId="5FFDCCD5" w14:textId="4ACB2C75" w:rsidR="00753699" w:rsidDel="00E51900" w:rsidRDefault="00753699">
      <w:pPr>
        <w:rPr>
          <w:ins w:id="7598" w:author="chaniaayulestari@outlook.com" w:date="2021-11-13T16:29:00Z"/>
          <w:del w:id="7599" w:author="Rafi Aziizi" w:date="2021-11-13T18:28:00Z"/>
        </w:rPr>
        <w:pPrChange w:id="7600" w:author="Rafi Aziizi" w:date="2021-11-13T18:28:00Z">
          <w:pPr>
            <w:pStyle w:val="ListParagraph"/>
            <w:ind w:left="426"/>
          </w:pPr>
        </w:pPrChange>
      </w:pPr>
    </w:p>
    <w:p w14:paraId="142F93B9" w14:textId="6F75598C" w:rsidR="00753699" w:rsidDel="00E51900" w:rsidRDefault="00753699">
      <w:pPr>
        <w:rPr>
          <w:ins w:id="7601" w:author="chaniaayulestari@outlook.com" w:date="2021-11-13T16:29:00Z"/>
          <w:del w:id="7602" w:author="Rafi Aziizi" w:date="2021-11-13T18:28:00Z"/>
        </w:rPr>
        <w:pPrChange w:id="7603" w:author="Rafi Aziizi" w:date="2021-11-13T18:28:00Z">
          <w:pPr>
            <w:pStyle w:val="ListParagraph"/>
            <w:ind w:left="426"/>
          </w:pPr>
        </w:pPrChange>
      </w:pPr>
    </w:p>
    <w:p w14:paraId="1EB432C4" w14:textId="03F92FEC" w:rsidR="00753699" w:rsidDel="00E51900" w:rsidRDefault="00753699">
      <w:pPr>
        <w:rPr>
          <w:ins w:id="7604" w:author="chaniaayulestari@outlook.com" w:date="2021-11-13T16:29:00Z"/>
          <w:del w:id="7605" w:author="Rafi Aziizi" w:date="2021-11-13T18:28:00Z"/>
        </w:rPr>
        <w:pPrChange w:id="7606" w:author="Rafi Aziizi" w:date="2021-11-13T18:28:00Z">
          <w:pPr>
            <w:pStyle w:val="ListParagraph"/>
            <w:ind w:left="426"/>
          </w:pPr>
        </w:pPrChange>
      </w:pPr>
    </w:p>
    <w:p w14:paraId="2CE7E398" w14:textId="09B01F1E" w:rsidR="00753699" w:rsidDel="00E51900" w:rsidRDefault="00753699">
      <w:pPr>
        <w:rPr>
          <w:ins w:id="7607" w:author="chaniaayulestari@outlook.com" w:date="2021-11-13T16:29:00Z"/>
          <w:del w:id="7608" w:author="Rafi Aziizi" w:date="2021-11-13T18:28:00Z"/>
        </w:rPr>
        <w:pPrChange w:id="7609" w:author="Rafi Aziizi" w:date="2021-11-13T18:28:00Z">
          <w:pPr>
            <w:pStyle w:val="ListParagraph"/>
            <w:ind w:left="426"/>
          </w:pPr>
        </w:pPrChange>
      </w:pPr>
    </w:p>
    <w:p w14:paraId="11D6E867" w14:textId="7C9E82F1" w:rsidR="00753699" w:rsidRDefault="00753699">
      <w:pPr>
        <w:rPr>
          <w:ins w:id="7610" w:author="chaniaayulestari@outlook.com" w:date="2021-11-13T16:29:00Z"/>
        </w:rPr>
        <w:pPrChange w:id="7611" w:author="Rafi Aziizi" w:date="2021-11-13T18:28:00Z">
          <w:pPr>
            <w:pStyle w:val="ListParagraph"/>
            <w:ind w:left="426"/>
          </w:pPr>
        </w:pPrChange>
      </w:pPr>
    </w:p>
    <w:p w14:paraId="68125B59" w14:textId="0A4BAEC0" w:rsidR="00753699" w:rsidRDefault="00753699" w:rsidP="00F73148">
      <w:pPr>
        <w:pStyle w:val="ListParagraph"/>
        <w:ind w:left="426"/>
        <w:rPr>
          <w:ins w:id="7612" w:author="chaniaayulestari@outlook.com" w:date="2021-11-13T16:29:00Z"/>
          <w:b/>
          <w:bCs/>
        </w:rPr>
      </w:pPr>
    </w:p>
    <w:p w14:paraId="023AAB09" w14:textId="09FB679B" w:rsidR="00753699" w:rsidRDefault="00753699" w:rsidP="00F73148">
      <w:pPr>
        <w:pStyle w:val="ListParagraph"/>
        <w:ind w:left="426"/>
        <w:rPr>
          <w:ins w:id="7613" w:author="chaniaayulestari@outlook.com" w:date="2021-11-13T16:30:00Z"/>
          <w:b/>
          <w:bCs/>
        </w:rPr>
      </w:pPr>
    </w:p>
    <w:p w14:paraId="0CC2684C" w14:textId="1927EDEC" w:rsidR="00753699" w:rsidRDefault="00753699" w:rsidP="00F73148">
      <w:pPr>
        <w:pStyle w:val="ListParagraph"/>
        <w:ind w:left="426"/>
        <w:rPr>
          <w:ins w:id="7614" w:author="chaniaayulestari@outlook.com" w:date="2021-11-13T16:30:00Z"/>
          <w:b/>
          <w:bCs/>
        </w:rPr>
      </w:pPr>
    </w:p>
    <w:p w14:paraId="2BDF470F" w14:textId="7A0A8FBE" w:rsidR="00753699" w:rsidRDefault="00753699">
      <w:pPr>
        <w:pStyle w:val="ListParagraph"/>
        <w:ind w:left="426"/>
        <w:rPr>
          <w:ins w:id="7615" w:author="chaniaayulestari@outlook.com" w:date="2021-11-13T20:31:00Z"/>
          <w:b/>
          <w:bCs/>
        </w:rPr>
      </w:pPr>
    </w:p>
    <w:p w14:paraId="023966D6" w14:textId="6F2AC820" w:rsidR="006A1DDD" w:rsidRDefault="006A1DDD">
      <w:pPr>
        <w:pStyle w:val="ListParagraph"/>
        <w:ind w:left="426"/>
        <w:rPr>
          <w:ins w:id="7616" w:author="chaniaayulestari@outlook.com" w:date="2021-11-13T20:31:00Z"/>
          <w:b/>
          <w:bCs/>
        </w:rPr>
      </w:pPr>
    </w:p>
    <w:p w14:paraId="574C7028" w14:textId="2A779B1B" w:rsidR="006A1DDD" w:rsidRDefault="006A1DDD">
      <w:pPr>
        <w:pStyle w:val="ListParagraph"/>
        <w:ind w:left="426"/>
        <w:rPr>
          <w:ins w:id="7617" w:author="chaniaayulestari@outlook.com" w:date="2021-11-13T20:31:00Z"/>
          <w:b/>
          <w:bCs/>
        </w:rPr>
      </w:pPr>
    </w:p>
    <w:p w14:paraId="498615DA" w14:textId="38012B21" w:rsidR="006A1DDD" w:rsidRDefault="006A1DDD">
      <w:pPr>
        <w:pStyle w:val="ListParagraph"/>
        <w:ind w:left="426"/>
        <w:rPr>
          <w:ins w:id="7618" w:author="chaniaayulestari@outlook.com" w:date="2021-11-13T20:31:00Z"/>
          <w:b/>
          <w:bCs/>
        </w:rPr>
      </w:pPr>
    </w:p>
    <w:p w14:paraId="1FE07026" w14:textId="003B2F82" w:rsidR="006A1DDD" w:rsidRDefault="006A1DDD">
      <w:pPr>
        <w:pStyle w:val="ListParagraph"/>
        <w:ind w:left="426"/>
        <w:rPr>
          <w:ins w:id="7619" w:author="chaniaayulestari@outlook.com" w:date="2021-11-13T20:31:00Z"/>
          <w:b/>
          <w:bCs/>
        </w:rPr>
      </w:pPr>
    </w:p>
    <w:p w14:paraId="799A4F90" w14:textId="2FEB3024" w:rsidR="006A1DDD" w:rsidRDefault="006A1DDD">
      <w:pPr>
        <w:pStyle w:val="ListParagraph"/>
        <w:ind w:left="426"/>
        <w:rPr>
          <w:ins w:id="7620" w:author="chaniaayulestari@outlook.com" w:date="2021-11-13T20:31:00Z"/>
          <w:b/>
          <w:bCs/>
        </w:rPr>
      </w:pPr>
    </w:p>
    <w:p w14:paraId="6CA29B6F" w14:textId="3531E0AB" w:rsidR="006A1DDD" w:rsidRDefault="006A1DDD">
      <w:pPr>
        <w:pStyle w:val="ListParagraph"/>
        <w:ind w:left="426"/>
        <w:rPr>
          <w:ins w:id="7621" w:author="chaniaayulestari@outlook.com" w:date="2021-11-13T20:31:00Z"/>
          <w:b/>
          <w:bCs/>
        </w:rPr>
      </w:pPr>
    </w:p>
    <w:p w14:paraId="5584D6F6" w14:textId="64378936" w:rsidR="006A1DDD" w:rsidRDefault="006A1DDD">
      <w:pPr>
        <w:pStyle w:val="ListParagraph"/>
        <w:ind w:left="426"/>
        <w:rPr>
          <w:ins w:id="7622" w:author="chaniaayulestari@outlook.com" w:date="2021-11-13T20:31:00Z"/>
          <w:b/>
          <w:bCs/>
        </w:rPr>
      </w:pPr>
    </w:p>
    <w:p w14:paraId="4197C165" w14:textId="77777777" w:rsidR="006A1DDD" w:rsidRPr="002040D9" w:rsidRDefault="006A1DDD">
      <w:pPr>
        <w:pStyle w:val="ListParagraph"/>
        <w:ind w:left="426"/>
        <w:rPr>
          <w:ins w:id="7623" w:author="Rafi Aziizi" w:date="2021-11-13T12:12:00Z"/>
          <w:b/>
          <w:bCs/>
          <w:rPrChange w:id="7624" w:author="chaniaayulestari@outlook.com" w:date="2021-11-13T15:20:00Z">
            <w:rPr>
              <w:ins w:id="7625" w:author="Rafi Aziizi" w:date="2021-11-13T12:12:00Z"/>
            </w:rPr>
          </w:rPrChange>
        </w:rPr>
        <w:pPrChange w:id="7626" w:author="chaniaayulestari@outlook.com" w:date="2021-11-13T16:20:00Z">
          <w:pPr>
            <w:pStyle w:val="ListParagraph"/>
            <w:numPr>
              <w:numId w:val="117"/>
            </w:numPr>
            <w:ind w:hanging="360"/>
          </w:pPr>
        </w:pPrChange>
      </w:pPr>
    </w:p>
    <w:p w14:paraId="174460ED" w14:textId="60DE5957" w:rsidR="004822D0" w:rsidRDefault="00405719" w:rsidP="002040D9">
      <w:pPr>
        <w:pStyle w:val="ListParagraph"/>
        <w:numPr>
          <w:ilvl w:val="0"/>
          <w:numId w:val="117"/>
        </w:numPr>
        <w:ind w:left="426"/>
        <w:rPr>
          <w:ins w:id="7627" w:author="chaniaayulestari@outlook.com" w:date="2021-11-13T16:20:00Z"/>
          <w:b/>
          <w:bCs/>
        </w:rPr>
      </w:pPr>
      <w:ins w:id="7628" w:author="chaniaayulestari@outlook.com" w:date="2021-11-13T17:45:00Z">
        <w:del w:id="7629" w:author="Rafi Aziizi" w:date="2021-11-13T18:28:00Z">
          <w:r w:rsidDel="00E51900">
            <w:rPr>
              <w:noProof/>
            </w:rPr>
            <w:lastRenderedPageBreak/>
            <w:drawing>
              <wp:inline distT="0" distB="0" distL="0" distR="0" wp14:anchorId="5C1AA80B" wp14:editId="57C560E4">
                <wp:extent cx="5039995" cy="1845310"/>
                <wp:effectExtent l="0" t="0" r="8255" b="254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039995" cy="1845310"/>
                        </a:xfrm>
                        <a:prstGeom prst="rect">
                          <a:avLst/>
                        </a:prstGeom>
                        <a:noFill/>
                        <a:ln>
                          <a:noFill/>
                        </a:ln>
                      </pic:spPr>
                    </pic:pic>
                  </a:graphicData>
                </a:graphic>
              </wp:inline>
            </w:drawing>
          </w:r>
        </w:del>
      </w:ins>
      <w:ins w:id="7630" w:author="Rafi Aziizi" w:date="2021-11-13T12:12:00Z">
        <w:r w:rsidR="004822D0" w:rsidRPr="002040D9">
          <w:rPr>
            <w:b/>
            <w:bCs/>
            <w:rPrChange w:id="7631" w:author="chaniaayulestari@outlook.com" w:date="2021-11-13T15:20:00Z">
              <w:rPr/>
            </w:rPrChange>
          </w:rPr>
          <w:t>Cetak Riwayat Absensi Anggota Siswa</w:t>
        </w:r>
      </w:ins>
    </w:p>
    <w:p w14:paraId="51CF1481" w14:textId="77777777" w:rsidR="006A1DDD" w:rsidRDefault="00E51900">
      <w:pPr>
        <w:keepNext/>
        <w:rPr>
          <w:ins w:id="7632" w:author="chaniaayulestari@outlook.com" w:date="2021-11-13T20:32:00Z"/>
        </w:rPr>
        <w:pPrChange w:id="7633" w:author="chaniaayulestari@outlook.com" w:date="2021-11-13T20:32:00Z">
          <w:pPr/>
        </w:pPrChange>
      </w:pPr>
      <w:ins w:id="7634" w:author="Rafi Aziizi" w:date="2021-11-13T18:28:00Z">
        <w:r>
          <w:rPr>
            <w:noProof/>
          </w:rPr>
          <w:drawing>
            <wp:inline distT="0" distB="0" distL="0" distR="0" wp14:anchorId="2DE738F5" wp14:editId="4A22F467">
              <wp:extent cx="5039995" cy="1845310"/>
              <wp:effectExtent l="0" t="0" r="8255" b="2540"/>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039995" cy="1845310"/>
                      </a:xfrm>
                      <a:prstGeom prst="rect">
                        <a:avLst/>
                      </a:prstGeom>
                      <a:noFill/>
                      <a:ln>
                        <a:noFill/>
                      </a:ln>
                    </pic:spPr>
                  </pic:pic>
                </a:graphicData>
              </a:graphic>
            </wp:inline>
          </w:drawing>
        </w:r>
      </w:ins>
    </w:p>
    <w:p w14:paraId="0412CEC6" w14:textId="3AB819DE" w:rsidR="00F73148" w:rsidRDefault="006A1DDD">
      <w:pPr>
        <w:pStyle w:val="Caption"/>
        <w:jc w:val="center"/>
        <w:rPr>
          <w:ins w:id="7635" w:author="chaniaayulestari@outlook.com" w:date="2021-11-13T16:26:00Z"/>
          <w:b/>
          <w:bCs/>
        </w:rPr>
        <w:pPrChange w:id="7636" w:author="chaniaayulestari@outlook.com" w:date="2021-11-13T20:32:00Z">
          <w:pPr>
            <w:pStyle w:val="ListParagraph"/>
            <w:ind w:left="426"/>
          </w:pPr>
        </w:pPrChange>
      </w:pPr>
      <w:bookmarkStart w:id="7637" w:name="_Toc87731464"/>
      <w:ins w:id="7638" w:author="chaniaayulestari@outlook.com" w:date="2021-11-13T20:32:00Z">
        <w:r>
          <w:t xml:space="preserve">Gambar 3. </w:t>
        </w:r>
        <w:r>
          <w:fldChar w:fldCharType="begin"/>
        </w:r>
        <w:r>
          <w:instrText xml:space="preserve"> SEQ Gambar___3. \* ARABIC </w:instrText>
        </w:r>
      </w:ins>
      <w:r>
        <w:fldChar w:fldCharType="separate"/>
      </w:r>
      <w:ins w:id="7639" w:author="Rafi Aziizi" w:date="2021-11-15T16:05:00Z">
        <w:r w:rsidR="00BF7B94">
          <w:rPr>
            <w:noProof/>
          </w:rPr>
          <w:t>31</w:t>
        </w:r>
      </w:ins>
      <w:ins w:id="7640" w:author="chaniaayulestari@outlook.com" w:date="2021-11-13T21:25:00Z">
        <w:del w:id="7641" w:author="Rafi Aziizi" w:date="2021-11-14T09:53:00Z">
          <w:r w:rsidR="00B46735" w:rsidDel="00590A19">
            <w:rPr>
              <w:noProof/>
            </w:rPr>
            <w:delText>29</w:delText>
          </w:r>
        </w:del>
      </w:ins>
      <w:ins w:id="7642" w:author="chaniaayulestari@outlook.com" w:date="2021-11-13T20:32:00Z">
        <w:r>
          <w:fldChar w:fldCharType="end"/>
        </w:r>
        <w:r>
          <w:t xml:space="preserve"> </w:t>
        </w:r>
        <w:r w:rsidRPr="001569E3">
          <w:t xml:space="preserve">Sequence Diagram </w:t>
        </w:r>
        <w:r>
          <w:t xml:space="preserve"> Cetak Rowayat Anggota Siswa</w:t>
        </w:r>
      </w:ins>
      <w:bookmarkEnd w:id="7637"/>
    </w:p>
    <w:p w14:paraId="62365A21" w14:textId="1FDDF122" w:rsidR="00B326A7" w:rsidDel="00E51900" w:rsidRDefault="00B326A7" w:rsidP="00F73148">
      <w:pPr>
        <w:pStyle w:val="ListParagraph"/>
        <w:ind w:left="426"/>
        <w:rPr>
          <w:ins w:id="7643" w:author="chaniaayulestari@outlook.com" w:date="2021-11-13T17:35:00Z"/>
          <w:del w:id="7644" w:author="Rafi Aziizi" w:date="2021-11-13T18:28:00Z"/>
          <w:b/>
          <w:bCs/>
        </w:rPr>
      </w:pPr>
    </w:p>
    <w:p w14:paraId="20787587" w14:textId="21A7C508" w:rsidR="00A9216A" w:rsidRPr="00E51900" w:rsidDel="00E51900" w:rsidRDefault="00A9216A">
      <w:pPr>
        <w:rPr>
          <w:ins w:id="7645" w:author="chaniaayulestari@outlook.com" w:date="2021-11-13T17:35:00Z"/>
          <w:del w:id="7646" w:author="Rafi Aziizi" w:date="2021-11-13T18:28:00Z"/>
          <w:b/>
          <w:bCs/>
          <w:rPrChange w:id="7647" w:author="Rafi Aziizi" w:date="2021-11-13T18:28:00Z">
            <w:rPr>
              <w:ins w:id="7648" w:author="chaniaayulestari@outlook.com" w:date="2021-11-13T17:35:00Z"/>
              <w:del w:id="7649" w:author="Rafi Aziizi" w:date="2021-11-13T18:28:00Z"/>
            </w:rPr>
          </w:rPrChange>
        </w:rPr>
        <w:pPrChange w:id="7650" w:author="Rafi Aziizi" w:date="2021-11-13T18:28:00Z">
          <w:pPr>
            <w:pStyle w:val="ListParagraph"/>
            <w:ind w:left="426"/>
          </w:pPr>
        </w:pPrChange>
      </w:pPr>
    </w:p>
    <w:p w14:paraId="136B3B74" w14:textId="47F1A8AC" w:rsidR="00A9216A" w:rsidDel="00E51900" w:rsidRDefault="00A9216A">
      <w:pPr>
        <w:rPr>
          <w:ins w:id="7651" w:author="chaniaayulestari@outlook.com" w:date="2021-11-13T17:35:00Z"/>
          <w:del w:id="7652" w:author="Rafi Aziizi" w:date="2021-11-13T18:28:00Z"/>
        </w:rPr>
        <w:pPrChange w:id="7653" w:author="Rafi Aziizi" w:date="2021-11-13T18:28:00Z">
          <w:pPr>
            <w:pStyle w:val="ListParagraph"/>
            <w:ind w:left="426"/>
          </w:pPr>
        </w:pPrChange>
      </w:pPr>
      <w:ins w:id="7654" w:author="chaniaayulestari@outlook.com" w:date="2021-11-13T17:36:00Z">
        <w:del w:id="7655" w:author="Rafi Aziizi" w:date="2021-11-13T18:28:00Z">
          <w:r w:rsidDel="00E51900">
            <w:tab/>
          </w:r>
        </w:del>
      </w:ins>
    </w:p>
    <w:p w14:paraId="5D74561A" w14:textId="1CE0AD32" w:rsidR="00A9216A" w:rsidDel="00E51900" w:rsidRDefault="00A9216A">
      <w:pPr>
        <w:rPr>
          <w:ins w:id="7656" w:author="chaniaayulestari@outlook.com" w:date="2021-11-13T17:35:00Z"/>
          <w:del w:id="7657" w:author="Rafi Aziizi" w:date="2021-11-13T18:28:00Z"/>
        </w:rPr>
        <w:pPrChange w:id="7658" w:author="Rafi Aziizi" w:date="2021-11-13T18:28:00Z">
          <w:pPr>
            <w:pStyle w:val="ListParagraph"/>
            <w:ind w:left="426"/>
          </w:pPr>
        </w:pPrChange>
      </w:pPr>
    </w:p>
    <w:p w14:paraId="59EF701B" w14:textId="7261216A" w:rsidR="00A9216A" w:rsidDel="00E51900" w:rsidRDefault="00A9216A">
      <w:pPr>
        <w:rPr>
          <w:ins w:id="7659" w:author="chaniaayulestari@outlook.com" w:date="2021-11-13T17:35:00Z"/>
          <w:del w:id="7660" w:author="Rafi Aziizi" w:date="2021-11-13T18:28:00Z"/>
        </w:rPr>
        <w:pPrChange w:id="7661" w:author="Rafi Aziizi" w:date="2021-11-13T18:28:00Z">
          <w:pPr>
            <w:pStyle w:val="ListParagraph"/>
            <w:ind w:left="426"/>
          </w:pPr>
        </w:pPrChange>
      </w:pPr>
    </w:p>
    <w:p w14:paraId="655D4E52" w14:textId="134BDFF0" w:rsidR="00A9216A" w:rsidDel="00E51900" w:rsidRDefault="00A9216A">
      <w:pPr>
        <w:rPr>
          <w:ins w:id="7662" w:author="chaniaayulestari@outlook.com" w:date="2021-11-13T17:35:00Z"/>
          <w:del w:id="7663" w:author="Rafi Aziizi" w:date="2021-11-13T18:28:00Z"/>
        </w:rPr>
        <w:pPrChange w:id="7664" w:author="Rafi Aziizi" w:date="2021-11-13T18:28:00Z">
          <w:pPr>
            <w:pStyle w:val="ListParagraph"/>
            <w:ind w:left="426"/>
          </w:pPr>
        </w:pPrChange>
      </w:pPr>
    </w:p>
    <w:p w14:paraId="23C5E1FB" w14:textId="6EA0A02D" w:rsidR="00B326A7" w:rsidRPr="002040D9" w:rsidDel="00B326A7" w:rsidRDefault="00B326A7">
      <w:pPr>
        <w:pStyle w:val="ListParagraph"/>
        <w:ind w:left="426"/>
        <w:rPr>
          <w:ins w:id="7665" w:author="Rafi Aziizi" w:date="2021-11-13T11:31:00Z"/>
          <w:del w:id="7666" w:author="chaniaayulestari@outlook.com" w:date="2021-11-13T16:26:00Z"/>
          <w:b/>
          <w:bCs/>
          <w:rPrChange w:id="7667" w:author="chaniaayulestari@outlook.com" w:date="2021-11-13T15:20:00Z">
            <w:rPr>
              <w:ins w:id="7668" w:author="Rafi Aziizi" w:date="2021-11-13T11:31:00Z"/>
              <w:del w:id="7669" w:author="chaniaayulestari@outlook.com" w:date="2021-11-13T16:26:00Z"/>
            </w:rPr>
          </w:rPrChange>
        </w:rPr>
        <w:pPrChange w:id="7670" w:author="chaniaayulestari@outlook.com" w:date="2021-11-13T16:20:00Z">
          <w:pPr>
            <w:pStyle w:val="ListParagraph"/>
            <w:numPr>
              <w:numId w:val="117"/>
            </w:numPr>
            <w:ind w:hanging="360"/>
          </w:pPr>
        </w:pPrChange>
      </w:pPr>
    </w:p>
    <w:p w14:paraId="4707779E" w14:textId="3FD3CAF1" w:rsidR="00194DFD" w:rsidDel="00FE2102" w:rsidRDefault="00ED34E2">
      <w:pPr>
        <w:rPr>
          <w:del w:id="7671" w:author="chaniaayulestari@outlook.com" w:date="2021-11-12T16:36:00Z"/>
          <w:lang w:val="id-ID"/>
        </w:rPr>
        <w:pPrChange w:id="7672" w:author="Rafi Aziizi" w:date="2021-11-13T11:31:00Z">
          <w:pPr>
            <w:ind w:left="66"/>
          </w:pPr>
        </w:pPrChange>
      </w:pPr>
      <w:del w:id="7673" w:author="chaniaayulestari@outlook.com" w:date="2021-11-12T16:36:00Z">
        <w:r>
          <w:rPr>
            <w:noProof/>
          </w:rPr>
          <w:pict w14:anchorId="17EB7AD4">
            <v:shape id="Text Box 66" o:spid="_x0000_s1151" type="#_x0000_t202" style="position:absolute;left:0;text-align:left;margin-left:1.5pt;margin-top:415.55pt;width:396.85pt;height:.05pt;z-index:-251673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" stroked="f">
              <v:textbox style="mso-next-textbox:#Text Box 66;mso-fit-shape-to-text:t" inset="0,0,0,0">
                <w:txbxContent>
                  <w:p w14:paraId="1AD26FFE" w14:textId="342ACAEC" w:rsidR="00ED34E2" w:rsidRPr="00C5067F" w:rsidRDefault="00ED34E2" w:rsidP="00194DFD">
                    <w:pPr>
                      <w:pStyle w:val="Caption"/>
                      <w:jc w:val="center"/>
                      <w:rPr>
                        <w:noProof/>
                        <w:sz w:val="24"/>
                        <w:szCs w:val="24"/>
                      </w:rPr>
                    </w:pPr>
                    <w:r>
                      <w:t xml:space="preserve">Gambar 3. </w:t>
                    </w:r>
                    <w:ins w:id="7674" w:author="chaniaayulestari@outlook.com" w:date="2021-11-13T13:45:00Z">
                      <w:r>
                        <w:fldChar w:fldCharType="begin"/>
                      </w:r>
                      <w:r>
                        <w:instrText xml:space="preserve"> SEQ Gambar_3. \* ARABIC </w:instrText>
                      </w:r>
                    </w:ins>
                    <w:r>
                      <w:fldChar w:fldCharType="separate"/>
                    </w:r>
                    <w:ins w:id="7675" w:author="chaniaayulestari@outlook.com" w:date="2021-11-13T13:45:00Z">
                      <w:r>
                        <w:rPr>
                          <w:noProof/>
                        </w:rPr>
                        <w:t>11</w:t>
                      </w:r>
                      <w:r>
                        <w:fldChar w:fldCharType="end"/>
                      </w:r>
                    </w:ins>
                    <w:del w:id="767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0</w:delText>
                      </w:r>
                      <w:r w:rsidDel="006D26FE">
                        <w:fldChar w:fldCharType="end"/>
                      </w:r>
                    </w:del>
                    <w:r>
                      <w:t xml:space="preserve"> Sequence Diagram Kelola Guru</w:t>
                    </w:r>
                  </w:p>
                </w:txbxContent>
              </v:textbox>
            </v:shape>
          </w:pict>
        </w:r>
      </w:del>
      <w:del w:id="7677" w:author="chaniaayulestari@outlook.com" w:date="2021-11-12T16:35:00Z">
        <w:r w:rsidR="00194DFD" w:rsidDel="00FE2102">
          <w:rPr>
            <w:noProof/>
          </w:rPr>
          <w:drawing>
            <wp:anchor distT="0" distB="0" distL="114300" distR="114300" simplePos="0" relativeHeight="251610624" behindDoc="1" locked="0" layoutInCell="1" allowOverlap="1" wp14:anchorId="3129189B" wp14:editId="3A06EAA3">
              <wp:simplePos x="0" y="0"/>
              <wp:positionH relativeFrom="margin">
                <wp:align>left</wp:align>
              </wp:positionH>
              <wp:positionV relativeFrom="paragraph">
                <wp:posOffset>18208</wp:posOffset>
              </wp:positionV>
              <wp:extent cx="5039995" cy="5202555"/>
              <wp:effectExtent l="19050" t="19050" r="27305" b="17145"/>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039995" cy="520255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7486CB0B" w14:textId="3E3192DC" w:rsidR="00194DFD" w:rsidDel="00FE2102" w:rsidRDefault="00194DFD">
      <w:pPr>
        <w:rPr>
          <w:del w:id="7678" w:author="chaniaayulestari@outlook.com" w:date="2021-11-12T16:36:00Z"/>
          <w:lang w:val="id-ID"/>
        </w:rPr>
        <w:pPrChange w:id="7679" w:author="Rafi Aziizi" w:date="2021-11-13T11:31:00Z">
          <w:pPr>
            <w:ind w:left="66"/>
          </w:pPr>
        </w:pPrChange>
      </w:pPr>
    </w:p>
    <w:p w14:paraId="12D34672" w14:textId="0EDBD35F" w:rsidR="00194DFD" w:rsidDel="00FE2102" w:rsidRDefault="00194DFD">
      <w:pPr>
        <w:rPr>
          <w:del w:id="7680" w:author="chaniaayulestari@outlook.com" w:date="2021-11-12T16:36:00Z"/>
          <w:lang w:val="id-ID"/>
        </w:rPr>
        <w:pPrChange w:id="7681" w:author="Rafi Aziizi" w:date="2021-11-13T11:31:00Z">
          <w:pPr>
            <w:ind w:left="66"/>
          </w:pPr>
        </w:pPrChange>
      </w:pPr>
    </w:p>
    <w:p w14:paraId="60B5F2AA" w14:textId="2248A800" w:rsidR="00194DFD" w:rsidDel="00FE2102" w:rsidRDefault="00194DFD">
      <w:pPr>
        <w:rPr>
          <w:del w:id="7682" w:author="chaniaayulestari@outlook.com" w:date="2021-11-12T16:36:00Z"/>
          <w:lang w:val="id-ID"/>
        </w:rPr>
        <w:pPrChange w:id="7683" w:author="Rafi Aziizi" w:date="2021-11-13T11:31:00Z">
          <w:pPr>
            <w:ind w:left="66"/>
          </w:pPr>
        </w:pPrChange>
      </w:pPr>
    </w:p>
    <w:p w14:paraId="7E16EC80" w14:textId="5861BC39" w:rsidR="00194DFD" w:rsidDel="00FE2102" w:rsidRDefault="00194DFD">
      <w:pPr>
        <w:rPr>
          <w:del w:id="7684" w:author="chaniaayulestari@outlook.com" w:date="2021-11-12T16:36:00Z"/>
          <w:lang w:val="id-ID"/>
        </w:rPr>
        <w:pPrChange w:id="7685" w:author="Rafi Aziizi" w:date="2021-11-13T11:31:00Z">
          <w:pPr>
            <w:ind w:left="66"/>
          </w:pPr>
        </w:pPrChange>
      </w:pPr>
    </w:p>
    <w:p w14:paraId="3EF8B558" w14:textId="387EC7B3" w:rsidR="00194DFD" w:rsidDel="00FE2102" w:rsidRDefault="00194DFD">
      <w:pPr>
        <w:rPr>
          <w:del w:id="7686" w:author="chaniaayulestari@outlook.com" w:date="2021-11-12T16:36:00Z"/>
          <w:lang w:val="id-ID"/>
        </w:rPr>
        <w:pPrChange w:id="7687" w:author="Rafi Aziizi" w:date="2021-11-13T11:31:00Z">
          <w:pPr>
            <w:ind w:left="66"/>
          </w:pPr>
        </w:pPrChange>
      </w:pPr>
    </w:p>
    <w:p w14:paraId="67718050" w14:textId="72BFF491" w:rsidR="00194DFD" w:rsidDel="00FE2102" w:rsidRDefault="00194DFD">
      <w:pPr>
        <w:rPr>
          <w:del w:id="7688" w:author="chaniaayulestari@outlook.com" w:date="2021-11-12T16:36:00Z"/>
          <w:lang w:val="id-ID"/>
        </w:rPr>
        <w:pPrChange w:id="7689" w:author="Rafi Aziizi" w:date="2021-11-13T11:31:00Z">
          <w:pPr>
            <w:ind w:left="66"/>
          </w:pPr>
        </w:pPrChange>
      </w:pPr>
    </w:p>
    <w:p w14:paraId="2AE95BCD" w14:textId="49165703" w:rsidR="00194DFD" w:rsidDel="00FE2102" w:rsidRDefault="00194DFD">
      <w:pPr>
        <w:rPr>
          <w:del w:id="7690" w:author="chaniaayulestari@outlook.com" w:date="2021-11-12T16:36:00Z"/>
          <w:lang w:val="id-ID"/>
        </w:rPr>
        <w:pPrChange w:id="7691" w:author="Rafi Aziizi" w:date="2021-11-13T11:31:00Z">
          <w:pPr>
            <w:ind w:left="66"/>
          </w:pPr>
        </w:pPrChange>
      </w:pPr>
    </w:p>
    <w:p w14:paraId="4DE1042D" w14:textId="7914DD23" w:rsidR="00194DFD" w:rsidDel="00FE2102" w:rsidRDefault="00194DFD">
      <w:pPr>
        <w:rPr>
          <w:del w:id="7692" w:author="chaniaayulestari@outlook.com" w:date="2021-11-12T16:36:00Z"/>
          <w:lang w:val="id-ID"/>
        </w:rPr>
        <w:pPrChange w:id="7693" w:author="Rafi Aziizi" w:date="2021-11-13T11:31:00Z">
          <w:pPr>
            <w:ind w:left="66"/>
          </w:pPr>
        </w:pPrChange>
      </w:pPr>
    </w:p>
    <w:p w14:paraId="1D0EABD8" w14:textId="307479C2" w:rsidR="00194DFD" w:rsidDel="00FE2102" w:rsidRDefault="00194DFD">
      <w:pPr>
        <w:rPr>
          <w:del w:id="7694" w:author="chaniaayulestari@outlook.com" w:date="2021-11-12T16:36:00Z"/>
          <w:lang w:val="id-ID"/>
        </w:rPr>
        <w:pPrChange w:id="7695" w:author="Rafi Aziizi" w:date="2021-11-13T11:31:00Z">
          <w:pPr>
            <w:ind w:left="66"/>
          </w:pPr>
        </w:pPrChange>
      </w:pPr>
    </w:p>
    <w:p w14:paraId="64BFA6BF" w14:textId="7F6FCCA2" w:rsidR="00194DFD" w:rsidDel="00FE2102" w:rsidRDefault="00194DFD">
      <w:pPr>
        <w:rPr>
          <w:del w:id="7696" w:author="chaniaayulestari@outlook.com" w:date="2021-11-12T16:36:00Z"/>
          <w:lang w:val="id-ID"/>
        </w:rPr>
        <w:pPrChange w:id="7697" w:author="Rafi Aziizi" w:date="2021-11-13T11:31:00Z">
          <w:pPr>
            <w:ind w:left="66"/>
          </w:pPr>
        </w:pPrChange>
      </w:pPr>
    </w:p>
    <w:p w14:paraId="18A16E81" w14:textId="7F0A55CA" w:rsidR="00194DFD" w:rsidDel="00FE2102" w:rsidRDefault="00194DFD">
      <w:pPr>
        <w:rPr>
          <w:del w:id="7698" w:author="chaniaayulestari@outlook.com" w:date="2021-11-12T16:36:00Z"/>
          <w:lang w:val="id-ID"/>
        </w:rPr>
        <w:pPrChange w:id="7699" w:author="Rafi Aziizi" w:date="2021-11-13T11:31:00Z">
          <w:pPr>
            <w:ind w:left="66"/>
          </w:pPr>
        </w:pPrChange>
      </w:pPr>
    </w:p>
    <w:p w14:paraId="5483B00B" w14:textId="4A8A18CC" w:rsidR="00194DFD" w:rsidDel="00FE2102" w:rsidRDefault="00194DFD">
      <w:pPr>
        <w:rPr>
          <w:del w:id="7700" w:author="chaniaayulestari@outlook.com" w:date="2021-11-12T16:36:00Z"/>
          <w:lang w:val="id-ID"/>
        </w:rPr>
        <w:pPrChange w:id="7701" w:author="Rafi Aziizi" w:date="2021-11-13T11:31:00Z">
          <w:pPr>
            <w:ind w:left="66"/>
          </w:pPr>
        </w:pPrChange>
      </w:pPr>
    </w:p>
    <w:p w14:paraId="76993A50" w14:textId="2EE63209" w:rsidR="00194DFD" w:rsidDel="00FE2102" w:rsidRDefault="00194DFD">
      <w:pPr>
        <w:rPr>
          <w:del w:id="7702" w:author="chaniaayulestari@outlook.com" w:date="2021-11-12T16:36:00Z"/>
          <w:lang w:val="id-ID"/>
        </w:rPr>
        <w:pPrChange w:id="7703" w:author="Rafi Aziizi" w:date="2021-11-13T11:31:00Z">
          <w:pPr>
            <w:ind w:left="66"/>
          </w:pPr>
        </w:pPrChange>
      </w:pPr>
    </w:p>
    <w:p w14:paraId="291960A5" w14:textId="501A5AA3" w:rsidR="00194DFD" w:rsidDel="00FE2102" w:rsidRDefault="00194DFD">
      <w:pPr>
        <w:rPr>
          <w:del w:id="7704" w:author="chaniaayulestari@outlook.com" w:date="2021-11-12T16:36:00Z"/>
          <w:lang w:val="id-ID"/>
        </w:rPr>
        <w:pPrChange w:id="7705" w:author="Rafi Aziizi" w:date="2021-11-13T11:31:00Z">
          <w:pPr>
            <w:ind w:left="66"/>
          </w:pPr>
        </w:pPrChange>
      </w:pPr>
    </w:p>
    <w:p w14:paraId="2CBA4DF8" w14:textId="1E13F11D" w:rsidR="00194DFD" w:rsidDel="00FE2102" w:rsidRDefault="00194DFD">
      <w:pPr>
        <w:rPr>
          <w:del w:id="7706" w:author="chaniaayulestari@outlook.com" w:date="2021-11-12T16:36:00Z"/>
          <w:lang w:val="id-ID"/>
        </w:rPr>
        <w:pPrChange w:id="7707" w:author="Rafi Aziizi" w:date="2021-11-13T11:31:00Z">
          <w:pPr>
            <w:ind w:left="66"/>
          </w:pPr>
        </w:pPrChange>
      </w:pPr>
    </w:p>
    <w:p w14:paraId="004CE3C8" w14:textId="7E15AD76" w:rsidR="00194DFD" w:rsidDel="00FE2102" w:rsidRDefault="00194DFD">
      <w:pPr>
        <w:rPr>
          <w:del w:id="7708" w:author="chaniaayulestari@outlook.com" w:date="2021-11-12T16:36:00Z"/>
          <w:lang w:val="id-ID"/>
        </w:rPr>
        <w:pPrChange w:id="7709" w:author="Rafi Aziizi" w:date="2021-11-13T11:31:00Z">
          <w:pPr>
            <w:ind w:left="66"/>
          </w:pPr>
        </w:pPrChange>
      </w:pPr>
    </w:p>
    <w:p w14:paraId="2D79E7BA" w14:textId="20AC9675" w:rsidR="00194DFD" w:rsidDel="00FE2102" w:rsidRDefault="00194DFD">
      <w:pPr>
        <w:rPr>
          <w:del w:id="7710" w:author="chaniaayulestari@outlook.com" w:date="2021-11-12T16:36:00Z"/>
          <w:lang w:val="id-ID"/>
        </w:rPr>
        <w:pPrChange w:id="7711" w:author="Rafi Aziizi" w:date="2021-11-13T11:31:00Z">
          <w:pPr>
            <w:ind w:left="66"/>
          </w:pPr>
        </w:pPrChange>
      </w:pPr>
    </w:p>
    <w:p w14:paraId="106E6F87" w14:textId="1814D375" w:rsidR="00194DFD" w:rsidDel="00FE2102" w:rsidRDefault="00194DFD">
      <w:pPr>
        <w:rPr>
          <w:del w:id="7712" w:author="chaniaayulestari@outlook.com" w:date="2021-11-12T16:36:00Z"/>
          <w:lang w:val="id-ID"/>
        </w:rPr>
        <w:pPrChange w:id="7713" w:author="Rafi Aziizi" w:date="2021-11-13T11:31:00Z">
          <w:pPr>
            <w:ind w:left="66"/>
          </w:pPr>
        </w:pPrChange>
      </w:pPr>
    </w:p>
    <w:p w14:paraId="1B3B4429" w14:textId="7200F7E2" w:rsidR="00194DFD" w:rsidDel="00FE2102" w:rsidRDefault="00194DFD">
      <w:pPr>
        <w:rPr>
          <w:del w:id="7714" w:author="chaniaayulestari@outlook.com" w:date="2021-11-12T16:36:00Z"/>
          <w:lang w:val="id-ID"/>
        </w:rPr>
        <w:pPrChange w:id="7715" w:author="Rafi Aziizi" w:date="2021-11-13T11:31:00Z">
          <w:pPr>
            <w:ind w:left="66"/>
          </w:pPr>
        </w:pPrChange>
      </w:pPr>
    </w:p>
    <w:p w14:paraId="01F97FD7" w14:textId="6BBD2302" w:rsidR="00A2766B" w:rsidRPr="004A229B" w:rsidDel="00FF5489" w:rsidRDefault="00A2766B">
      <w:pPr>
        <w:rPr>
          <w:del w:id="7716" w:author="Rafi Aziizi" w:date="2021-11-13T11:31:00Z"/>
          <w:lang w:val="id-ID"/>
        </w:rPr>
        <w:pPrChange w:id="7717" w:author="Rafi Aziizi" w:date="2021-11-13T11:31:00Z">
          <w:pPr>
            <w:jc w:val="center"/>
          </w:pPr>
        </w:pPrChange>
      </w:pPr>
    </w:p>
    <w:p w14:paraId="537BE84E" w14:textId="2D72AC7A" w:rsidR="004A229B" w:rsidRPr="004822D0" w:rsidRDefault="004A229B" w:rsidP="00FF2590">
      <w:pPr>
        <w:pStyle w:val="ListParagraph"/>
        <w:numPr>
          <w:ilvl w:val="0"/>
          <w:numId w:val="42"/>
        </w:numPr>
        <w:ind w:left="426"/>
        <w:rPr>
          <w:b/>
          <w:bCs/>
          <w:lang w:val="id-ID"/>
          <w:rPrChange w:id="7718" w:author="Rafi Aziizi" w:date="2021-11-13T12:04:00Z">
            <w:rPr>
              <w:lang w:val="id-ID"/>
            </w:rPr>
          </w:rPrChange>
        </w:rPr>
      </w:pPr>
      <w:r w:rsidRPr="004822D0">
        <w:rPr>
          <w:b/>
          <w:bCs/>
          <w:rPrChange w:id="7719" w:author="Rafi Aziizi" w:date="2021-11-13T12:04:00Z">
            <w:rPr/>
          </w:rPrChange>
        </w:rPr>
        <w:t>Kelola Kelas</w:t>
      </w:r>
    </w:p>
    <w:p w14:paraId="7A8EBDD8" w14:textId="1F3D33BC" w:rsidR="000F4D3A" w:rsidRDefault="000F4D3A" w:rsidP="000F4D3A">
      <w:pPr>
        <w:ind w:firstLine="426"/>
      </w:pPr>
      <w:r w:rsidRPr="005B28D5">
        <w:rPr>
          <w:i/>
        </w:rPr>
        <w:t>Sequence diagram</w:t>
      </w:r>
      <w:r>
        <w:t xml:space="preserve"> ini menjelaskan interaksi admin dengan sistem </w:t>
      </w:r>
      <w:ins w:id="7720" w:author="Rafi Aziizi" w:date="2021-11-13T12:14:00Z">
        <w:r w:rsidR="00E8612D">
          <w:t xml:space="preserve">dalam </w:t>
        </w:r>
        <w:r w:rsidR="00E8612D" w:rsidRPr="005B28D5">
          <w:rPr>
            <w:lang w:val="id-ID"/>
          </w:rPr>
          <w:t>melihat</w:t>
        </w:r>
        <w:r w:rsidR="00E8612D">
          <w:t>, menghapus, menambah, memperbaharui, melihat profile, melihat anggota kelas maupun mencetak riwayat absensi anggota kelas</w:t>
        </w:r>
        <w:r w:rsidR="00E8612D" w:rsidDel="00E8612D">
          <w:t xml:space="preserve"> </w:t>
        </w:r>
      </w:ins>
      <w:del w:id="7721" w:author="Rafi Aziizi" w:date="2021-11-13T12:14:00Z">
        <w:r w:rsidDel="00E8612D">
          <w:delText xml:space="preserve">dalam </w:delText>
        </w:r>
        <w:r w:rsidRPr="005B28D5" w:rsidDel="00E8612D">
          <w:rPr>
            <w:lang w:val="id-ID"/>
          </w:rPr>
          <w:delText>melihat</w:delText>
        </w:r>
        <w:r w:rsidDel="00E8612D">
          <w:delText>, menghapus, menambah</w:delText>
        </w:r>
        <w:r w:rsidRPr="005B28D5" w:rsidDel="00E8612D">
          <w:rPr>
            <w:lang w:val="id-ID"/>
          </w:rPr>
          <w:delText xml:space="preserve"> </w:delText>
        </w:r>
        <w:r w:rsidDel="00E8612D">
          <w:delText xml:space="preserve">maupun memperbaharui </w:delText>
        </w:r>
      </w:del>
      <w:r>
        <w:t>data kelas</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kelas dalam bentuk tabel. </w:t>
      </w:r>
      <w:r w:rsidRPr="005B28D5">
        <w:rPr>
          <w:i/>
        </w:rPr>
        <w:t>Sequence diagram</w:t>
      </w:r>
      <w:r>
        <w:t xml:space="preserve"> kelola kelas ditunjukkan </w:t>
      </w:r>
      <w:ins w:id="7722" w:author="Rafi Aziizi" w:date="2021-11-14T10:13:00Z">
        <w:r w:rsidR="00ED47C8">
          <w:t>pada</w:t>
        </w:r>
        <w:r w:rsidR="00ED47C8" w:rsidRPr="005B28D5">
          <w:rPr>
            <w:lang w:val="id-ID"/>
          </w:rPr>
          <w:t xml:space="preserve"> </w:t>
        </w:r>
        <w:r w:rsidR="00ED47C8">
          <w:t>gambar dibawah ini :</w:t>
        </w:r>
      </w:ins>
      <w:del w:id="7723" w:author="Rafi Aziizi" w:date="2021-11-14T10:13:00Z">
        <w:r w:rsidDel="00ED47C8">
          <w:delText>pada</w:delText>
        </w:r>
        <w:r w:rsidRPr="005B28D5" w:rsidDel="00ED47C8">
          <w:rPr>
            <w:lang w:val="id-ID"/>
          </w:rPr>
          <w:delText xml:space="preserve"> Gambar</w:delText>
        </w:r>
        <w:r w:rsidR="00194DFD" w:rsidDel="00ED47C8">
          <w:delText xml:space="preserve"> 3.12.</w:delText>
        </w:r>
      </w:del>
      <w:ins w:id="7724" w:author="chaniaayulestari@outlook.com" w:date="2021-11-14T06:37:00Z">
        <w:del w:id="7725" w:author="Rafi Aziizi" w:date="2021-11-14T10:13:00Z">
          <w:r w:rsidR="0092786F" w:rsidDel="00ED47C8">
            <w:delText>dibawah</w:delText>
          </w:r>
        </w:del>
      </w:ins>
    </w:p>
    <w:p w14:paraId="4A7AEA92" w14:textId="77777777" w:rsidR="006A1DDD" w:rsidRDefault="00FF5489" w:rsidP="006A1DDD">
      <w:pPr>
        <w:pStyle w:val="ListParagraph"/>
        <w:numPr>
          <w:ilvl w:val="0"/>
          <w:numId w:val="117"/>
        </w:numPr>
        <w:ind w:left="426"/>
        <w:rPr>
          <w:ins w:id="7726" w:author="chaniaayulestari@outlook.com" w:date="2021-11-13T20:33:00Z"/>
          <w:b/>
          <w:bCs/>
        </w:rPr>
      </w:pPr>
      <w:ins w:id="7727" w:author="Rafi Aziizi" w:date="2021-11-13T11:32:00Z">
        <w:r w:rsidRPr="002040D9">
          <w:rPr>
            <w:b/>
            <w:bCs/>
            <w:noProof/>
            <w:rPrChange w:id="7728" w:author="chaniaayulestari@outlook.com" w:date="2021-11-13T15:20:00Z">
              <w:rPr>
                <w:noProof/>
              </w:rPr>
            </w:rPrChange>
          </w:rPr>
          <w:t xml:space="preserve">Lihat </w:t>
        </w:r>
      </w:ins>
      <w:ins w:id="7729" w:author="Rafi Aziizi" w:date="2021-11-13T11:33:00Z">
        <w:r w:rsidRPr="002040D9">
          <w:rPr>
            <w:b/>
            <w:bCs/>
            <w:noProof/>
            <w:rPrChange w:id="7730" w:author="chaniaayulestari@outlook.com" w:date="2021-11-13T15:20:00Z">
              <w:rPr>
                <w:noProof/>
              </w:rPr>
            </w:rPrChange>
          </w:rPr>
          <w:t>Kelas</w:t>
        </w:r>
      </w:ins>
    </w:p>
    <w:p w14:paraId="52561E15" w14:textId="5CA85207" w:rsidR="006A1DDD" w:rsidRDefault="00ED34E2" w:rsidP="006A1DDD">
      <w:pPr>
        <w:rPr>
          <w:ins w:id="7731" w:author="chaniaayulestari@outlook.com" w:date="2021-11-13T20:33:00Z"/>
          <w:b/>
          <w:bCs/>
        </w:rPr>
      </w:pPr>
      <w:ins w:id="7732" w:author="chaniaayulestari@outlook.com" w:date="2021-11-13T20:33:00Z">
        <w:r>
          <w:rPr>
            <w:noProof/>
          </w:rPr>
          <w:pict w14:anchorId="5A694D7E">
            <v:shape id="_x0000_s1210" type="#_x0000_t202" style="position:absolute;left:0;text-align:left;margin-left:-.35pt;margin-top:279.6pt;width:396.85pt;height:.05pt;z-index:251743744;mso-position-horizontal-relative:text;mso-position-vertical-relative:text" stroked="f">
              <v:textbox style="mso-next-textbox:#_x0000_s1210;mso-fit-shape-to-text:t" inset="0,0,0,0">
                <w:txbxContent>
                  <w:p w14:paraId="14CECD57" w14:textId="58FC29ED" w:rsidR="00ED34E2" w:rsidRPr="00D84AC7" w:rsidRDefault="00ED34E2">
                    <w:pPr>
                      <w:pStyle w:val="Caption"/>
                      <w:jc w:val="center"/>
                      <w:rPr>
                        <w:noProof/>
                      </w:rPr>
                      <w:pPrChange w:id="7733" w:author="chaniaayulestari@outlook.com" w:date="2021-11-13T20:33:00Z">
                        <w:pPr/>
                      </w:pPrChange>
                    </w:pPr>
                    <w:bookmarkStart w:id="7734" w:name="_Toc87729277"/>
                    <w:bookmarkStart w:id="7735" w:name="_Toc87731465"/>
                    <w:ins w:id="7736" w:author="chaniaayulestari@outlook.com" w:date="2021-11-13T20:33:00Z">
                      <w:r>
                        <w:t xml:space="preserve">Gambar 3. </w:t>
                      </w:r>
                      <w:r>
                        <w:fldChar w:fldCharType="begin"/>
                      </w:r>
                      <w:r>
                        <w:instrText xml:space="preserve"> SEQ Gambar___3. \* ARABIC </w:instrText>
                      </w:r>
                    </w:ins>
                    <w:r>
                      <w:fldChar w:fldCharType="separate"/>
                    </w:r>
                    <w:ins w:id="7737" w:author="Rafi Aziizi" w:date="2021-11-15T16:05:00Z">
                      <w:r w:rsidR="00BF7B94">
                        <w:rPr>
                          <w:noProof/>
                        </w:rPr>
                        <w:t>32</w:t>
                      </w:r>
                    </w:ins>
                    <w:ins w:id="7738" w:author="chaniaayulestari@outlook.com" w:date="2021-11-13T21:25:00Z">
                      <w:del w:id="7739" w:author="Rafi Aziizi" w:date="2021-11-14T09:53:00Z">
                        <w:r w:rsidDel="00590A19">
                          <w:rPr>
                            <w:noProof/>
                          </w:rPr>
                          <w:delText>30</w:delText>
                        </w:r>
                      </w:del>
                    </w:ins>
                    <w:ins w:id="7740" w:author="chaniaayulestari@outlook.com" w:date="2021-11-13T20:33:00Z">
                      <w:r>
                        <w:fldChar w:fldCharType="end"/>
                      </w:r>
                      <w:r>
                        <w:t xml:space="preserve"> </w:t>
                      </w:r>
                      <w:r w:rsidRPr="00982066">
                        <w:t xml:space="preserve">Sequence Diagram </w:t>
                      </w:r>
                      <w:r>
                        <w:t xml:space="preserve"> Lihat Data Kelas</w:t>
                      </w:r>
                    </w:ins>
                    <w:bookmarkEnd w:id="7734"/>
                    <w:bookmarkEnd w:id="7735"/>
                  </w:p>
                </w:txbxContent>
              </v:textbox>
            </v:shape>
          </w:pict>
        </w:r>
      </w:ins>
      <w:ins w:id="7741" w:author="chaniaayulestari@outlook.com" w:date="2021-11-13T16:27:00Z">
        <w:r w:rsidR="006A1DDD">
          <w:rPr>
            <w:noProof/>
          </w:rPr>
          <w:drawing>
            <wp:anchor distT="0" distB="0" distL="114300" distR="114300" simplePos="0" relativeHeight="251621888" behindDoc="1" locked="0" layoutInCell="1" allowOverlap="1" wp14:anchorId="359DD320" wp14:editId="3664332D">
              <wp:simplePos x="0" y="0"/>
              <wp:positionH relativeFrom="column">
                <wp:posOffset>-5066</wp:posOffset>
              </wp:positionH>
              <wp:positionV relativeFrom="paragraph">
                <wp:posOffset>19227</wp:posOffset>
              </wp:positionV>
              <wp:extent cx="5039995" cy="3474720"/>
              <wp:effectExtent l="0" t="0" r="0" b="0"/>
              <wp:wrapNone/>
              <wp:docPr id="435"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039995" cy="347472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69D711EC" w14:textId="215564D8" w:rsidR="006A1DDD" w:rsidRDefault="006A1DDD" w:rsidP="006A1DDD">
      <w:pPr>
        <w:rPr>
          <w:ins w:id="7742" w:author="chaniaayulestari@outlook.com" w:date="2021-11-13T20:33:00Z"/>
          <w:b/>
          <w:bCs/>
        </w:rPr>
      </w:pPr>
    </w:p>
    <w:p w14:paraId="0D873172" w14:textId="60FEBD67" w:rsidR="00753699" w:rsidRDefault="00753699" w:rsidP="006A1DDD">
      <w:pPr>
        <w:rPr>
          <w:ins w:id="7743" w:author="chaniaayulestari@outlook.com" w:date="2021-11-13T20:33:00Z"/>
          <w:b/>
          <w:bCs/>
        </w:rPr>
      </w:pPr>
    </w:p>
    <w:p w14:paraId="27B4F542" w14:textId="7AE84B56" w:rsidR="006A1DDD" w:rsidRDefault="006A1DDD" w:rsidP="006A1DDD">
      <w:pPr>
        <w:rPr>
          <w:ins w:id="7744" w:author="chaniaayulestari@outlook.com" w:date="2021-11-13T20:33:00Z"/>
          <w:b/>
          <w:bCs/>
        </w:rPr>
      </w:pPr>
    </w:p>
    <w:p w14:paraId="3C9F285D" w14:textId="40DC5705" w:rsidR="006A1DDD" w:rsidRDefault="006A1DDD" w:rsidP="006A1DDD">
      <w:pPr>
        <w:rPr>
          <w:ins w:id="7745" w:author="chaniaayulestari@outlook.com" w:date="2021-11-13T20:33:00Z"/>
          <w:b/>
          <w:bCs/>
        </w:rPr>
      </w:pPr>
    </w:p>
    <w:p w14:paraId="60032F7C" w14:textId="75418BA0" w:rsidR="006A1DDD" w:rsidRDefault="006A1DDD" w:rsidP="006A1DDD">
      <w:pPr>
        <w:rPr>
          <w:ins w:id="7746" w:author="chaniaayulestari@outlook.com" w:date="2021-11-13T20:33:00Z"/>
          <w:b/>
          <w:bCs/>
        </w:rPr>
      </w:pPr>
    </w:p>
    <w:p w14:paraId="6E966252" w14:textId="1A46E4E5" w:rsidR="006A1DDD" w:rsidRDefault="006A1DDD" w:rsidP="006A1DDD">
      <w:pPr>
        <w:rPr>
          <w:ins w:id="7747" w:author="chaniaayulestari@outlook.com" w:date="2021-11-13T20:33:00Z"/>
          <w:b/>
          <w:bCs/>
        </w:rPr>
      </w:pPr>
    </w:p>
    <w:p w14:paraId="2CC7D778" w14:textId="09A1EBDE" w:rsidR="006A1DDD" w:rsidRDefault="006A1DDD" w:rsidP="006A1DDD">
      <w:pPr>
        <w:rPr>
          <w:ins w:id="7748" w:author="chaniaayulestari@outlook.com" w:date="2021-11-13T20:33:00Z"/>
          <w:b/>
          <w:bCs/>
        </w:rPr>
      </w:pPr>
    </w:p>
    <w:p w14:paraId="23E24BE3" w14:textId="3B860BB2" w:rsidR="006A1DDD" w:rsidRDefault="006A1DDD" w:rsidP="006A1DDD">
      <w:pPr>
        <w:rPr>
          <w:ins w:id="7749" w:author="chaniaayulestari@outlook.com" w:date="2021-11-13T20:33:00Z"/>
          <w:b/>
          <w:bCs/>
        </w:rPr>
      </w:pPr>
    </w:p>
    <w:p w14:paraId="207B8967" w14:textId="3E52F0D0" w:rsidR="006A1DDD" w:rsidRDefault="006A1DDD" w:rsidP="006A1DDD">
      <w:pPr>
        <w:rPr>
          <w:ins w:id="7750" w:author="chaniaayulestari@outlook.com" w:date="2021-11-13T20:33:00Z"/>
          <w:b/>
          <w:bCs/>
        </w:rPr>
      </w:pPr>
    </w:p>
    <w:p w14:paraId="0EED1E7A" w14:textId="39B6E9AA" w:rsidR="006A1DDD" w:rsidRDefault="006A1DDD" w:rsidP="006A1DDD">
      <w:pPr>
        <w:rPr>
          <w:ins w:id="7751" w:author="chaniaayulestari@outlook.com" w:date="2021-11-13T20:33:00Z"/>
          <w:b/>
          <w:bCs/>
        </w:rPr>
      </w:pPr>
    </w:p>
    <w:p w14:paraId="392EF334" w14:textId="5934E090" w:rsidR="006A1DDD" w:rsidRDefault="006A1DDD" w:rsidP="006A1DDD">
      <w:pPr>
        <w:rPr>
          <w:ins w:id="7752" w:author="chaniaayulestari@outlook.com" w:date="2021-11-13T20:33:00Z"/>
          <w:b/>
          <w:bCs/>
        </w:rPr>
      </w:pPr>
    </w:p>
    <w:p w14:paraId="5C97E9E0" w14:textId="4AF40FFD" w:rsidR="006A1DDD" w:rsidRDefault="006A1DDD" w:rsidP="006A1DDD">
      <w:pPr>
        <w:rPr>
          <w:ins w:id="7753" w:author="chaniaayulestari@outlook.com" w:date="2021-11-13T20:33:00Z"/>
          <w:b/>
          <w:bCs/>
        </w:rPr>
      </w:pPr>
    </w:p>
    <w:p w14:paraId="1016400B" w14:textId="40A3A563" w:rsidR="006A1DDD" w:rsidRDefault="006A1DDD" w:rsidP="006A1DDD">
      <w:pPr>
        <w:rPr>
          <w:ins w:id="7754" w:author="chaniaayulestari@outlook.com" w:date="2021-11-13T20:33:00Z"/>
          <w:b/>
          <w:bCs/>
        </w:rPr>
      </w:pPr>
    </w:p>
    <w:p w14:paraId="610C9410" w14:textId="77777777" w:rsidR="006A1DDD" w:rsidRPr="006A1DDD" w:rsidRDefault="006A1DDD">
      <w:pPr>
        <w:rPr>
          <w:ins w:id="7755" w:author="chaniaayulestari@outlook.com" w:date="2021-11-13T16:31:00Z"/>
          <w:b/>
          <w:bCs/>
          <w:rPrChange w:id="7756" w:author="chaniaayulestari@outlook.com" w:date="2021-11-13T20:33:00Z">
            <w:rPr>
              <w:ins w:id="7757" w:author="chaniaayulestari@outlook.com" w:date="2021-11-13T16:31:00Z"/>
            </w:rPr>
          </w:rPrChange>
        </w:rPr>
        <w:pPrChange w:id="7758" w:author="chaniaayulestari@outlook.com" w:date="2021-11-13T20:33:00Z">
          <w:pPr>
            <w:ind w:left="66"/>
          </w:pPr>
        </w:pPrChange>
      </w:pPr>
    </w:p>
    <w:p w14:paraId="4B292402" w14:textId="6C059C5E" w:rsidR="00B326A7" w:rsidRPr="00B326A7" w:rsidDel="006A1DDD" w:rsidRDefault="00B326A7">
      <w:pPr>
        <w:pStyle w:val="Caption"/>
        <w:jc w:val="center"/>
        <w:rPr>
          <w:ins w:id="7759" w:author="Rafi Aziizi" w:date="2021-11-13T11:32:00Z"/>
          <w:del w:id="7760" w:author="chaniaayulestari@outlook.com" w:date="2021-11-13T20:32:00Z"/>
          <w:b/>
          <w:bCs/>
          <w:rPrChange w:id="7761" w:author="chaniaayulestari@outlook.com" w:date="2021-11-13T16:27:00Z">
            <w:rPr>
              <w:ins w:id="7762" w:author="Rafi Aziizi" w:date="2021-11-13T11:32:00Z"/>
              <w:del w:id="7763" w:author="chaniaayulestari@outlook.com" w:date="2021-11-13T20:32:00Z"/>
            </w:rPr>
          </w:rPrChange>
        </w:rPr>
        <w:pPrChange w:id="7764" w:author="chaniaayulestari@outlook.com" w:date="2021-11-13T16:31:00Z">
          <w:pPr>
            <w:pStyle w:val="ListParagraph"/>
            <w:numPr>
              <w:numId w:val="117"/>
            </w:numPr>
            <w:ind w:hanging="360"/>
          </w:pPr>
        </w:pPrChange>
      </w:pPr>
    </w:p>
    <w:p w14:paraId="3D5D0D63" w14:textId="3E47BFB5" w:rsidR="00FF5489" w:rsidRDefault="00FF5489" w:rsidP="002040D9">
      <w:pPr>
        <w:pStyle w:val="ListParagraph"/>
        <w:numPr>
          <w:ilvl w:val="0"/>
          <w:numId w:val="117"/>
        </w:numPr>
        <w:ind w:left="426"/>
        <w:rPr>
          <w:ins w:id="7765" w:author="chaniaayulestari@outlook.com" w:date="2021-11-13T16:27:00Z"/>
          <w:b/>
          <w:bCs/>
        </w:rPr>
      </w:pPr>
      <w:ins w:id="7766" w:author="Rafi Aziizi" w:date="2021-11-13T11:32:00Z">
        <w:r w:rsidRPr="002040D9">
          <w:rPr>
            <w:b/>
            <w:bCs/>
            <w:rPrChange w:id="7767" w:author="chaniaayulestari@outlook.com" w:date="2021-11-13T15:20:00Z">
              <w:rPr/>
            </w:rPrChange>
          </w:rPr>
          <w:t xml:space="preserve">Hapus </w:t>
        </w:r>
      </w:ins>
      <w:ins w:id="7768" w:author="Rafi Aziizi" w:date="2021-11-13T11:33:00Z">
        <w:r w:rsidRPr="002040D9">
          <w:rPr>
            <w:b/>
            <w:bCs/>
            <w:rPrChange w:id="7769" w:author="chaniaayulestari@outlook.com" w:date="2021-11-13T15:20:00Z">
              <w:rPr/>
            </w:rPrChange>
          </w:rPr>
          <w:t>Kelas</w:t>
        </w:r>
      </w:ins>
    </w:p>
    <w:p w14:paraId="784ED66F" w14:textId="0BC9BDC9" w:rsidR="006A1DDD" w:rsidRDefault="00ED34E2">
      <w:pPr>
        <w:keepNext/>
        <w:ind w:left="66"/>
        <w:rPr>
          <w:ins w:id="7770" w:author="chaniaayulestari@outlook.com" w:date="2021-11-13T20:34:00Z"/>
        </w:rPr>
        <w:pPrChange w:id="7771" w:author="chaniaayulestari@outlook.com" w:date="2021-11-13T20:34:00Z">
          <w:pPr>
            <w:ind w:left="66"/>
          </w:pPr>
        </w:pPrChange>
      </w:pPr>
      <w:del w:id="7772" w:author="Rafi Aziizi" w:date="2021-11-14T10:00:00Z">
        <w:r>
          <w:pict w14:anchorId="4102C801">
            <v:shape id="Text Box 440" o:spid="_x0000_s1322"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440;mso-fit-shape-to-text:t" inset="0,0,0,0">
                <w:txbxContent>
                  <w:p w14:paraId="1F7EF361" w14:textId="22694754" w:rsidR="00ED34E2" w:rsidRPr="00BB3D75" w:rsidRDefault="00ED34E2">
                    <w:pPr>
                      <w:pStyle w:val="Caption"/>
                      <w:jc w:val="center"/>
                      <w:rPr>
                        <w:noProof/>
                      </w:rPr>
                      <w:pPrChange w:id="7773" w:author="chaniaayulestari@outlook.com" w:date="2021-11-13T16:33:00Z">
                        <w:pPr>
                          <w:ind w:left="66"/>
                        </w:pPr>
                      </w:pPrChange>
                    </w:pPr>
                    <w:bookmarkStart w:id="7774" w:name="_Toc87729213"/>
                    <w:ins w:id="7775" w:author="chaniaayulestari@outlook.com" w:date="2021-11-13T16:33:00Z">
                      <w:r>
                        <w:t xml:space="preserve">Gambar 3. </w:t>
                      </w:r>
                      <w:r>
                        <w:fldChar w:fldCharType="begin"/>
                      </w:r>
                      <w:r>
                        <w:instrText xml:space="preserve"> SEQ Gambar__3. \* ARABIC </w:instrText>
                      </w:r>
                    </w:ins>
                    <w:r>
                      <w:fldChar w:fldCharType="separate"/>
                    </w:r>
                    <w:ins w:id="7776" w:author="chaniaayulestari@outlook.com" w:date="2021-11-13T19:48:00Z">
                      <w:r>
                        <w:rPr>
                          <w:noProof/>
                        </w:rPr>
                        <w:t>32</w:t>
                      </w:r>
                    </w:ins>
                    <w:ins w:id="7777" w:author="chaniaayulestari@outlook.com" w:date="2021-11-13T16:33:00Z">
                      <w:r>
                        <w:fldChar w:fldCharType="end"/>
                      </w:r>
                      <w:r>
                        <w:t xml:space="preserve"> Sequece Diagram Hapus Dat Kelas</w:t>
                      </w:r>
                    </w:ins>
                    <w:bookmarkEnd w:id="7774"/>
                  </w:p>
                </w:txbxContent>
              </v:textbox>
              <w10:anchorlock/>
            </v:shape>
          </w:pict>
        </w:r>
      </w:del>
      <w:ins w:id="7778" w:author="chaniaayulestari@outlook.com" w:date="2021-11-13T16:32:00Z">
        <w:r w:rsidR="00753699">
          <w:rPr>
            <w:noProof/>
          </w:rPr>
          <w:drawing>
            <wp:inline distT="0" distB="0" distL="0" distR="0" wp14:anchorId="5D1398BD" wp14:editId="3D0C1585">
              <wp:extent cx="5039995" cy="1772920"/>
              <wp:effectExtent l="0" t="0" r="8255" b="0"/>
              <wp:docPr id="439"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039995" cy="1772920"/>
                      </a:xfrm>
                      <a:prstGeom prst="rect">
                        <a:avLst/>
                      </a:prstGeom>
                      <a:noFill/>
                      <a:ln>
                        <a:noFill/>
                      </a:ln>
                    </pic:spPr>
                  </pic:pic>
                </a:graphicData>
              </a:graphic>
            </wp:inline>
          </w:drawing>
        </w:r>
      </w:ins>
    </w:p>
    <w:p w14:paraId="64B02224" w14:textId="336B7BC4" w:rsidR="00753699" w:rsidRDefault="006A1DDD">
      <w:pPr>
        <w:pStyle w:val="Caption"/>
        <w:jc w:val="center"/>
        <w:rPr>
          <w:ins w:id="7779" w:author="chaniaayulestari@outlook.com" w:date="2021-11-13T16:33:00Z"/>
          <w:b/>
          <w:bCs/>
        </w:rPr>
        <w:pPrChange w:id="7780" w:author="chaniaayulestari@outlook.com" w:date="2021-11-13T20:34:00Z">
          <w:pPr>
            <w:ind w:left="66"/>
          </w:pPr>
        </w:pPrChange>
      </w:pPr>
      <w:bookmarkStart w:id="7781" w:name="_Toc87731466"/>
      <w:ins w:id="7782" w:author="chaniaayulestari@outlook.com" w:date="2021-11-13T20:34:00Z">
        <w:r>
          <w:t xml:space="preserve">Gambar 3. </w:t>
        </w:r>
        <w:r>
          <w:fldChar w:fldCharType="begin"/>
        </w:r>
        <w:r>
          <w:instrText xml:space="preserve"> SEQ Gambar___3. \* ARABIC </w:instrText>
        </w:r>
      </w:ins>
      <w:r>
        <w:fldChar w:fldCharType="separate"/>
      </w:r>
      <w:ins w:id="7783" w:author="Rafi Aziizi" w:date="2021-11-15T16:05:00Z">
        <w:r w:rsidR="00BF7B94">
          <w:rPr>
            <w:noProof/>
          </w:rPr>
          <w:t>33</w:t>
        </w:r>
      </w:ins>
      <w:ins w:id="7784" w:author="chaniaayulestari@outlook.com" w:date="2021-11-13T21:25:00Z">
        <w:del w:id="7785" w:author="Rafi Aziizi" w:date="2021-11-14T09:53:00Z">
          <w:r w:rsidR="00B46735" w:rsidDel="00590A19">
            <w:rPr>
              <w:noProof/>
            </w:rPr>
            <w:delText>31</w:delText>
          </w:r>
        </w:del>
      </w:ins>
      <w:ins w:id="7786" w:author="chaniaayulestari@outlook.com" w:date="2021-11-13T20:34:00Z">
        <w:r>
          <w:fldChar w:fldCharType="end"/>
        </w:r>
        <w:r>
          <w:t xml:space="preserve"> </w:t>
        </w:r>
        <w:r w:rsidRPr="002B11CE">
          <w:t xml:space="preserve">Sequence Diagram </w:t>
        </w:r>
        <w:r>
          <w:t xml:space="preserve"> Hapus Data Kelas</w:t>
        </w:r>
      </w:ins>
      <w:bookmarkEnd w:id="7781"/>
    </w:p>
    <w:p w14:paraId="3DF7758D" w14:textId="37F540E5" w:rsidR="00B326A7" w:rsidDel="00E51900" w:rsidRDefault="00ED34E2">
      <w:pPr>
        <w:rPr>
          <w:ins w:id="7787" w:author="chaniaayulestari@outlook.com" w:date="2021-11-13T16:33:00Z"/>
          <w:del w:id="7788" w:author="Rafi Aziizi" w:date="2021-11-13T18:29:00Z"/>
          <w:b/>
          <w:bCs/>
        </w:rPr>
        <w:pPrChange w:id="7789" w:author="Rafi Aziizi" w:date="2021-11-13T18:29:00Z">
          <w:pPr>
            <w:ind w:left="66"/>
          </w:pPr>
        </w:pPrChange>
      </w:pPr>
      <w:del w:id="7790" w:author="chaniaayulestari@outlook.com" w:date="2021-11-13T20:33:00Z">
        <w:r>
          <w:pict w14:anchorId="1771A390">
            <v:shape id="Text Box 508" o:spid="_x0000_s1321"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508;mso-fit-shape-to-text:t" inset="0,0,0,0">
                <w:txbxContent>
                  <w:p w14:paraId="292F2890" w14:textId="44FA8FB9" w:rsidR="00ED34E2" w:rsidRPr="00BB3D75" w:rsidRDefault="00ED34E2">
                    <w:pPr>
                      <w:pStyle w:val="Caption"/>
                      <w:jc w:val="center"/>
                      <w:rPr>
                        <w:noProof/>
                      </w:rPr>
                      <w:pPrChange w:id="7791" w:author="chaniaayulestari@outlook.com" w:date="2021-11-13T16:33:00Z">
                        <w:pPr>
                          <w:ind w:left="66"/>
                        </w:pPr>
                      </w:pPrChange>
                    </w:pPr>
                  </w:p>
                </w:txbxContent>
              </v:textbox>
              <w10:anchorlock/>
            </v:shape>
          </w:pict>
        </w:r>
      </w:del>
    </w:p>
    <w:p w14:paraId="5A193E89" w14:textId="481870ED" w:rsidR="00753699" w:rsidDel="00E51900" w:rsidRDefault="00753699">
      <w:pPr>
        <w:rPr>
          <w:ins w:id="7792" w:author="chaniaayulestari@outlook.com" w:date="2021-11-13T16:33:00Z"/>
          <w:del w:id="7793" w:author="Rafi Aziizi" w:date="2021-11-13T18:29:00Z"/>
          <w:b/>
          <w:bCs/>
        </w:rPr>
        <w:pPrChange w:id="7794" w:author="Rafi Aziizi" w:date="2021-11-13T18:29:00Z">
          <w:pPr>
            <w:ind w:left="66"/>
          </w:pPr>
        </w:pPrChange>
      </w:pPr>
    </w:p>
    <w:p w14:paraId="00B2E3C4" w14:textId="6CB1053E" w:rsidR="00753699" w:rsidDel="00E51900" w:rsidRDefault="00753699">
      <w:pPr>
        <w:rPr>
          <w:ins w:id="7795" w:author="chaniaayulestari@outlook.com" w:date="2021-11-13T16:33:00Z"/>
          <w:del w:id="7796" w:author="Rafi Aziizi" w:date="2021-11-13T18:29:00Z"/>
          <w:b/>
          <w:bCs/>
        </w:rPr>
        <w:pPrChange w:id="7797" w:author="Rafi Aziizi" w:date="2021-11-13T18:29:00Z">
          <w:pPr>
            <w:ind w:left="66"/>
          </w:pPr>
        </w:pPrChange>
      </w:pPr>
    </w:p>
    <w:p w14:paraId="342F1DFD" w14:textId="5E2310DC" w:rsidR="00753699" w:rsidDel="00E51900" w:rsidRDefault="00753699">
      <w:pPr>
        <w:rPr>
          <w:ins w:id="7798" w:author="chaniaayulestari@outlook.com" w:date="2021-11-13T16:33:00Z"/>
          <w:del w:id="7799" w:author="Rafi Aziizi" w:date="2021-11-13T18:29:00Z"/>
          <w:b/>
          <w:bCs/>
        </w:rPr>
        <w:pPrChange w:id="7800" w:author="Rafi Aziizi" w:date="2021-11-13T18:29:00Z">
          <w:pPr>
            <w:ind w:left="66"/>
          </w:pPr>
        </w:pPrChange>
      </w:pPr>
    </w:p>
    <w:p w14:paraId="66867ADD" w14:textId="024AB326" w:rsidR="00753699" w:rsidDel="00E51900" w:rsidRDefault="00753699">
      <w:pPr>
        <w:rPr>
          <w:ins w:id="7801" w:author="chaniaayulestari@outlook.com" w:date="2021-11-13T16:33:00Z"/>
          <w:del w:id="7802" w:author="Rafi Aziizi" w:date="2021-11-13T18:29:00Z"/>
          <w:b/>
          <w:bCs/>
        </w:rPr>
        <w:pPrChange w:id="7803" w:author="Rafi Aziizi" w:date="2021-11-13T18:29:00Z">
          <w:pPr>
            <w:ind w:left="66"/>
          </w:pPr>
        </w:pPrChange>
      </w:pPr>
    </w:p>
    <w:p w14:paraId="1F8F2D82" w14:textId="34B95B85" w:rsidR="00753699" w:rsidDel="00E51900" w:rsidRDefault="00753699">
      <w:pPr>
        <w:rPr>
          <w:ins w:id="7804" w:author="chaniaayulestari@outlook.com" w:date="2021-11-13T16:33:00Z"/>
          <w:del w:id="7805" w:author="Rafi Aziizi" w:date="2021-11-13T18:29:00Z"/>
          <w:b/>
          <w:bCs/>
        </w:rPr>
        <w:pPrChange w:id="7806" w:author="Rafi Aziizi" w:date="2021-11-13T18:29:00Z">
          <w:pPr>
            <w:ind w:left="66"/>
          </w:pPr>
        </w:pPrChange>
      </w:pPr>
    </w:p>
    <w:p w14:paraId="4EF04C4A" w14:textId="1DCCD955" w:rsidR="00753699" w:rsidRPr="00B326A7" w:rsidDel="006A1DDD" w:rsidRDefault="00753699">
      <w:pPr>
        <w:rPr>
          <w:ins w:id="7807" w:author="Rafi Aziizi" w:date="2021-11-13T11:32:00Z"/>
          <w:del w:id="7808" w:author="chaniaayulestari@outlook.com" w:date="2021-11-13T20:34:00Z"/>
          <w:b/>
          <w:bCs/>
          <w:rPrChange w:id="7809" w:author="chaniaayulestari@outlook.com" w:date="2021-11-13T16:27:00Z">
            <w:rPr>
              <w:ins w:id="7810" w:author="Rafi Aziizi" w:date="2021-11-13T11:32:00Z"/>
              <w:del w:id="7811" w:author="chaniaayulestari@outlook.com" w:date="2021-11-13T20:34:00Z"/>
            </w:rPr>
          </w:rPrChange>
        </w:rPr>
        <w:pPrChange w:id="7812" w:author="Rafi Aziizi" w:date="2021-11-13T18:29:00Z">
          <w:pPr>
            <w:pStyle w:val="ListParagraph"/>
            <w:numPr>
              <w:numId w:val="117"/>
            </w:numPr>
            <w:ind w:hanging="360"/>
          </w:pPr>
        </w:pPrChange>
      </w:pPr>
    </w:p>
    <w:p w14:paraId="35D760F0" w14:textId="05340E9D" w:rsidR="00FF5489" w:rsidRDefault="00FF5489" w:rsidP="002040D9">
      <w:pPr>
        <w:pStyle w:val="ListParagraph"/>
        <w:numPr>
          <w:ilvl w:val="0"/>
          <w:numId w:val="117"/>
        </w:numPr>
        <w:ind w:left="426"/>
        <w:rPr>
          <w:ins w:id="7813" w:author="Rafi Aziizi" w:date="2021-11-13T18:30:00Z"/>
          <w:b/>
          <w:bCs/>
        </w:rPr>
      </w:pPr>
      <w:ins w:id="7814" w:author="Rafi Aziizi" w:date="2021-11-13T11:32:00Z">
        <w:r w:rsidRPr="002040D9">
          <w:rPr>
            <w:b/>
            <w:bCs/>
            <w:rPrChange w:id="7815" w:author="chaniaayulestari@outlook.com" w:date="2021-11-13T15:20:00Z">
              <w:rPr/>
            </w:rPrChange>
          </w:rPr>
          <w:t xml:space="preserve">Edit </w:t>
        </w:r>
      </w:ins>
      <w:ins w:id="7816" w:author="Rafi Aziizi" w:date="2021-11-13T11:33:00Z">
        <w:r w:rsidRPr="002040D9">
          <w:rPr>
            <w:b/>
            <w:bCs/>
            <w:rPrChange w:id="7817" w:author="chaniaayulestari@outlook.com" w:date="2021-11-13T15:20:00Z">
              <w:rPr/>
            </w:rPrChange>
          </w:rPr>
          <w:t>Kelas</w:t>
        </w:r>
      </w:ins>
    </w:p>
    <w:p w14:paraId="4A5C1C53" w14:textId="4A866078" w:rsidR="006A1DDD" w:rsidRDefault="00E51900">
      <w:pPr>
        <w:keepNext/>
        <w:rPr>
          <w:ins w:id="7818" w:author="chaniaayulestari@outlook.com" w:date="2021-11-13T20:34:00Z"/>
        </w:rPr>
        <w:pPrChange w:id="7819" w:author="chaniaayulestari@outlook.com" w:date="2021-11-13T20:34:00Z">
          <w:pPr/>
        </w:pPrChange>
      </w:pPr>
      <w:ins w:id="7820" w:author="Rafi Aziizi" w:date="2021-11-13T18:30:00Z">
        <w:r>
          <w:rPr>
            <w:noProof/>
          </w:rPr>
          <w:drawing>
            <wp:inline distT="0" distB="0" distL="0" distR="0" wp14:anchorId="0C91A733" wp14:editId="13A276CC">
              <wp:extent cx="5039995" cy="1890395"/>
              <wp:effectExtent l="0" t="0" r="8255" b="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039995" cy="1890395"/>
                      </a:xfrm>
                      <a:prstGeom prst="rect">
                        <a:avLst/>
                      </a:prstGeom>
                      <a:noFill/>
                      <a:ln>
                        <a:noFill/>
                      </a:ln>
                    </pic:spPr>
                  </pic:pic>
                </a:graphicData>
              </a:graphic>
            </wp:inline>
          </w:drawing>
        </w:r>
      </w:ins>
    </w:p>
    <w:p w14:paraId="392143A0" w14:textId="6F038C54" w:rsidR="00E51900" w:rsidRPr="00E51900" w:rsidRDefault="006A1DDD">
      <w:pPr>
        <w:pStyle w:val="Caption"/>
        <w:jc w:val="center"/>
        <w:rPr>
          <w:ins w:id="7821" w:author="chaniaayulestari@outlook.com" w:date="2021-11-13T16:33:00Z"/>
          <w:b/>
          <w:bCs/>
          <w:rPrChange w:id="7822" w:author="Rafi Aziizi" w:date="2021-11-13T18:30:00Z">
            <w:rPr>
              <w:ins w:id="7823" w:author="chaniaayulestari@outlook.com" w:date="2021-11-13T16:33:00Z"/>
            </w:rPr>
          </w:rPrChange>
        </w:rPr>
        <w:pPrChange w:id="7824" w:author="chaniaayulestari@outlook.com" w:date="2021-11-13T20:34:00Z">
          <w:pPr>
            <w:pStyle w:val="ListParagraph"/>
            <w:numPr>
              <w:numId w:val="117"/>
            </w:numPr>
            <w:ind w:left="426" w:hanging="360"/>
          </w:pPr>
        </w:pPrChange>
      </w:pPr>
      <w:bookmarkStart w:id="7825" w:name="_Toc87731467"/>
      <w:ins w:id="7826" w:author="chaniaayulestari@outlook.com" w:date="2021-11-13T20:34:00Z">
        <w:r>
          <w:t xml:space="preserve">Gambar 3. </w:t>
        </w:r>
        <w:r>
          <w:fldChar w:fldCharType="begin"/>
        </w:r>
        <w:r>
          <w:instrText xml:space="preserve"> SEQ Gambar___3. \* ARABIC </w:instrText>
        </w:r>
      </w:ins>
      <w:r>
        <w:fldChar w:fldCharType="separate"/>
      </w:r>
      <w:ins w:id="7827" w:author="Rafi Aziizi" w:date="2021-11-15T16:05:00Z">
        <w:r w:rsidR="00BF7B94">
          <w:rPr>
            <w:noProof/>
          </w:rPr>
          <w:t>34</w:t>
        </w:r>
      </w:ins>
      <w:ins w:id="7828" w:author="chaniaayulestari@outlook.com" w:date="2021-11-13T21:25:00Z">
        <w:del w:id="7829" w:author="Rafi Aziizi" w:date="2021-11-14T09:53:00Z">
          <w:r w:rsidR="00B46735" w:rsidDel="00590A19">
            <w:rPr>
              <w:noProof/>
            </w:rPr>
            <w:delText>32</w:delText>
          </w:r>
        </w:del>
      </w:ins>
      <w:ins w:id="7830" w:author="chaniaayulestari@outlook.com" w:date="2021-11-13T20:34:00Z">
        <w:r>
          <w:fldChar w:fldCharType="end"/>
        </w:r>
        <w:r>
          <w:t xml:space="preserve"> </w:t>
        </w:r>
        <w:r w:rsidRPr="00EC242B">
          <w:t>Sequence Diagram</w:t>
        </w:r>
        <w:r>
          <w:t xml:space="preserve"> Edit Data Kelas</w:t>
        </w:r>
      </w:ins>
      <w:bookmarkEnd w:id="7825"/>
    </w:p>
    <w:p w14:paraId="2862D41B" w14:textId="61C7499E" w:rsidR="00753699" w:rsidDel="00E51900" w:rsidRDefault="00ED34E2" w:rsidP="00753699">
      <w:pPr>
        <w:ind w:left="66"/>
        <w:rPr>
          <w:ins w:id="7831" w:author="chaniaayulestari@outlook.com" w:date="2021-11-13T16:34:00Z"/>
          <w:del w:id="7832" w:author="Rafi Aziizi" w:date="2021-11-13T18:30:00Z"/>
          <w:b/>
          <w:bCs/>
        </w:rPr>
      </w:pPr>
      <w:ins w:id="7833" w:author="chaniaayulestari@outlook.com" w:date="2021-11-13T20:35:00Z">
        <w:r>
          <w:rPr>
            <w:noProof/>
          </w:rPr>
          <w:pict w14:anchorId="733030BB">
            <v:shape id="_x0000_s1211" type="#_x0000_t202" style="position:absolute;left:0;text-align:left;margin-left:-.35pt;margin-top:260.95pt;width:396.1pt;height:.05pt;z-index:251744768;mso-position-horizontal-relative:text;mso-position-vertical-relative:text" stroked="f">
              <v:textbox style="mso-next-textbox:#_x0000_s1211;mso-fit-shape-to-text:t" inset="0,0,0,0">
                <w:txbxContent>
                  <w:p w14:paraId="6F59431C" w14:textId="2C2A1B4A" w:rsidR="00ED34E2" w:rsidRPr="006A1DDD" w:rsidRDefault="00ED34E2">
                    <w:pPr>
                      <w:pStyle w:val="Caption"/>
                      <w:jc w:val="center"/>
                      <w:rPr>
                        <w:rPrChange w:id="7834" w:author="chaniaayulestari@outlook.com" w:date="2021-11-13T20:35:00Z">
                          <w:rPr>
                            <w:noProof/>
                          </w:rPr>
                        </w:rPrChange>
                      </w:rPr>
                      <w:pPrChange w:id="7835" w:author="chaniaayulestari@outlook.com" w:date="2021-11-13T20:35:00Z">
                        <w:pPr>
                          <w:pStyle w:val="ListParagraph"/>
                          <w:numPr>
                            <w:numId w:val="117"/>
                          </w:numPr>
                          <w:ind w:left="426" w:hanging="360"/>
                        </w:pPr>
                      </w:pPrChange>
                    </w:pPr>
                    <w:bookmarkStart w:id="7836" w:name="_Toc87729280"/>
                    <w:bookmarkStart w:id="7837" w:name="_Toc87731468"/>
                    <w:ins w:id="7838" w:author="chaniaayulestari@outlook.com" w:date="2021-11-13T20:35:00Z">
                      <w:r>
                        <w:t xml:space="preserve">Gambar 3. </w:t>
                      </w:r>
                      <w:r>
                        <w:fldChar w:fldCharType="begin"/>
                      </w:r>
                      <w:r>
                        <w:instrText xml:space="preserve"> SEQ Gambar___3. \* ARABIC </w:instrText>
                      </w:r>
                    </w:ins>
                    <w:r>
                      <w:fldChar w:fldCharType="separate"/>
                    </w:r>
                    <w:ins w:id="7839" w:author="Rafi Aziizi" w:date="2021-11-15T16:05:00Z">
                      <w:r w:rsidR="00BF7B94">
                        <w:rPr>
                          <w:noProof/>
                        </w:rPr>
                        <w:t>35</w:t>
                      </w:r>
                    </w:ins>
                    <w:ins w:id="7840" w:author="chaniaayulestari@outlook.com" w:date="2021-11-13T21:25:00Z">
                      <w:del w:id="7841" w:author="Rafi Aziizi" w:date="2021-11-14T09:53:00Z">
                        <w:r w:rsidDel="00590A19">
                          <w:rPr>
                            <w:noProof/>
                          </w:rPr>
                          <w:delText>33</w:delText>
                        </w:r>
                      </w:del>
                    </w:ins>
                    <w:ins w:id="7842" w:author="chaniaayulestari@outlook.com" w:date="2021-11-13T20:35:00Z">
                      <w:r>
                        <w:fldChar w:fldCharType="end"/>
                      </w:r>
                      <w:r>
                        <w:t xml:space="preserve"> </w:t>
                      </w:r>
                      <w:r w:rsidRPr="00F5260F">
                        <w:t>Sequence Diagram</w:t>
                      </w:r>
                      <w:r>
                        <w:t xml:space="preserve"> Tambah Data Kelas</w:t>
                      </w:r>
                    </w:ins>
                    <w:bookmarkEnd w:id="7836"/>
                    <w:bookmarkEnd w:id="7837"/>
                  </w:p>
                </w:txbxContent>
              </v:textbox>
            </v:shape>
          </w:pict>
        </w:r>
      </w:ins>
      <w:ins w:id="7843" w:author="Rafi Aziizi" w:date="2021-11-13T18:31:00Z">
        <w:r w:rsidR="006A1DDD">
          <w:rPr>
            <w:noProof/>
          </w:rPr>
          <w:drawing>
            <wp:anchor distT="0" distB="0" distL="114300" distR="114300" simplePos="0" relativeHeight="251622912" behindDoc="1" locked="0" layoutInCell="1" allowOverlap="1" wp14:anchorId="53382C2C" wp14:editId="5AB41DAA">
              <wp:simplePos x="0" y="0"/>
              <wp:positionH relativeFrom="column">
                <wp:posOffset>-4785</wp:posOffset>
              </wp:positionH>
              <wp:positionV relativeFrom="paragraph">
                <wp:posOffset>206331</wp:posOffset>
              </wp:positionV>
              <wp:extent cx="5030470" cy="3051544"/>
              <wp:effectExtent l="0" t="0" r="0" b="0"/>
              <wp:wrapNone/>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031622" cy="3052243"/>
                      </a:xfrm>
                      <a:prstGeom prst="rect">
                        <a:avLst/>
                      </a:prstGeom>
                      <a:noFill/>
                      <a:ln>
                        <a:noFill/>
                      </a:ln>
                    </pic:spPr>
                  </pic:pic>
                </a:graphicData>
              </a:graphic>
              <wp14:sizeRelH relativeFrom="page">
                <wp14:pctWidth>0</wp14:pctWidth>
              </wp14:sizeRelH>
              <wp14:sizeRelV relativeFrom="page">
                <wp14:pctHeight>0</wp14:pctHeight>
              </wp14:sizeRelV>
            </wp:anchor>
          </w:drawing>
        </w:r>
      </w:ins>
      <w:del w:id="7844" w:author="chaniaayulestari@outlook.com" w:date="2021-11-13T20:34:00Z">
        <w:r>
          <w:pict w14:anchorId="017DBC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1" type="#_x0000_t75" style="width:396.7pt;height:2.7pt">
              <v:imagedata croptop="-65520f" cropbottom="65520f"/>
            </v:shape>
          </w:pict>
        </w:r>
      </w:del>
      <w:ins w:id="7845" w:author="chaniaayulestari@outlook.com" w:date="2021-11-13T16:34:00Z">
        <w:del w:id="7846" w:author="Rafi Aziizi" w:date="2021-11-13T18:30:00Z">
          <w:r w:rsidR="00753699" w:rsidDel="00E51900">
            <w:rPr>
              <w:noProof/>
            </w:rPr>
            <w:drawing>
              <wp:inline distT="0" distB="0" distL="0" distR="0" wp14:anchorId="513BFAC3" wp14:editId="4AE2ED61">
                <wp:extent cx="5039995" cy="1890395"/>
                <wp:effectExtent l="0" t="0" r="8255" b="0"/>
                <wp:docPr id="441" name="Picture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039995" cy="1890395"/>
                        </a:xfrm>
                        <a:prstGeom prst="rect">
                          <a:avLst/>
                        </a:prstGeom>
                        <a:noFill/>
                        <a:ln>
                          <a:noFill/>
                        </a:ln>
                      </pic:spPr>
                    </pic:pic>
                  </a:graphicData>
                </a:graphic>
              </wp:inline>
            </w:drawing>
          </w:r>
        </w:del>
      </w:ins>
    </w:p>
    <w:p w14:paraId="0C9414A6" w14:textId="0321A9B7" w:rsidR="00753699" w:rsidDel="00E51900" w:rsidRDefault="00753699" w:rsidP="00753699">
      <w:pPr>
        <w:ind w:left="66"/>
        <w:rPr>
          <w:ins w:id="7847" w:author="chaniaayulestari@outlook.com" w:date="2021-11-13T16:34:00Z"/>
          <w:del w:id="7848" w:author="Rafi Aziizi" w:date="2021-11-13T18:29:00Z"/>
          <w:b/>
          <w:bCs/>
        </w:rPr>
      </w:pPr>
    </w:p>
    <w:p w14:paraId="773AB36A" w14:textId="3D78773F" w:rsidR="00753699" w:rsidDel="00E51900" w:rsidRDefault="00753699" w:rsidP="00753699">
      <w:pPr>
        <w:ind w:left="66"/>
        <w:rPr>
          <w:ins w:id="7849" w:author="chaniaayulestari@outlook.com" w:date="2021-11-13T16:34:00Z"/>
          <w:del w:id="7850" w:author="Rafi Aziizi" w:date="2021-11-13T18:29:00Z"/>
          <w:b/>
          <w:bCs/>
        </w:rPr>
      </w:pPr>
    </w:p>
    <w:p w14:paraId="3B2582D5" w14:textId="51837458" w:rsidR="00753699" w:rsidDel="00E51900" w:rsidRDefault="00753699" w:rsidP="00753699">
      <w:pPr>
        <w:ind w:left="66"/>
        <w:rPr>
          <w:ins w:id="7851" w:author="chaniaayulestari@outlook.com" w:date="2021-11-13T16:34:00Z"/>
          <w:del w:id="7852" w:author="Rafi Aziizi" w:date="2021-11-13T18:29:00Z"/>
          <w:b/>
          <w:bCs/>
        </w:rPr>
      </w:pPr>
    </w:p>
    <w:p w14:paraId="3E040487" w14:textId="3B133740" w:rsidR="00753699" w:rsidDel="00E51900" w:rsidRDefault="00753699" w:rsidP="00753699">
      <w:pPr>
        <w:ind w:left="66"/>
        <w:rPr>
          <w:ins w:id="7853" w:author="chaniaayulestari@outlook.com" w:date="2021-11-13T16:34:00Z"/>
          <w:del w:id="7854" w:author="Rafi Aziizi" w:date="2021-11-13T18:29:00Z"/>
          <w:b/>
          <w:bCs/>
        </w:rPr>
      </w:pPr>
    </w:p>
    <w:p w14:paraId="00AE15A7" w14:textId="6B3B5F93" w:rsidR="00753699" w:rsidDel="00E51900" w:rsidRDefault="00753699" w:rsidP="00753699">
      <w:pPr>
        <w:ind w:left="66"/>
        <w:rPr>
          <w:ins w:id="7855" w:author="chaniaayulestari@outlook.com" w:date="2021-11-13T16:34:00Z"/>
          <w:del w:id="7856" w:author="Rafi Aziizi" w:date="2021-11-13T18:29:00Z"/>
          <w:b/>
          <w:bCs/>
        </w:rPr>
      </w:pPr>
    </w:p>
    <w:p w14:paraId="22AEA617" w14:textId="391D8521" w:rsidR="00FF5489" w:rsidRDefault="00ED34E2" w:rsidP="002040D9">
      <w:pPr>
        <w:pStyle w:val="ListParagraph"/>
        <w:numPr>
          <w:ilvl w:val="0"/>
          <w:numId w:val="117"/>
        </w:numPr>
        <w:ind w:left="426"/>
        <w:rPr>
          <w:ins w:id="7857" w:author="chaniaayulestari@outlook.com" w:date="2021-11-13T16:35:00Z"/>
          <w:b/>
          <w:bCs/>
        </w:rPr>
      </w:pPr>
      <w:del w:id="7858" w:author="chaniaayulestari@outlook.com" w:date="2021-11-13T20:34:00Z">
        <w:r>
          <w:pict w14:anchorId="15ECE349">
            <v:shape id="_x0000_i1042" type="#_x0000_t75" style="width:396.7pt;height:.7pt">
              <v:imagedata croptop="-65520f" cropbottom="65520f"/>
            </v:shape>
          </w:pict>
        </w:r>
      </w:del>
      <w:ins w:id="7859" w:author="chaniaayulestari@outlook.com" w:date="2021-11-13T16:38:00Z">
        <w:del w:id="7860" w:author="Rafi Aziizi" w:date="2021-11-13T18:31:00Z">
          <w:r w:rsidR="000C638F" w:rsidDel="00E51900">
            <w:rPr>
              <w:noProof/>
            </w:rPr>
            <w:drawing>
              <wp:inline distT="0" distB="0" distL="0" distR="0" wp14:anchorId="200E77F6" wp14:editId="7EB98E48">
                <wp:extent cx="5030470" cy="3159760"/>
                <wp:effectExtent l="0" t="0" r="0" b="2540"/>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030470" cy="3159760"/>
                        </a:xfrm>
                        <a:prstGeom prst="rect">
                          <a:avLst/>
                        </a:prstGeom>
                        <a:noFill/>
                        <a:ln>
                          <a:noFill/>
                        </a:ln>
                      </pic:spPr>
                    </pic:pic>
                  </a:graphicData>
                </a:graphic>
              </wp:inline>
            </w:drawing>
          </w:r>
        </w:del>
      </w:ins>
      <w:ins w:id="7861" w:author="Rafi Aziizi" w:date="2021-11-13T11:32:00Z">
        <w:r w:rsidR="00FF5489" w:rsidRPr="002040D9">
          <w:rPr>
            <w:b/>
            <w:bCs/>
            <w:rPrChange w:id="7862" w:author="chaniaayulestari@outlook.com" w:date="2021-11-13T15:20:00Z">
              <w:rPr/>
            </w:rPrChange>
          </w:rPr>
          <w:t xml:space="preserve">Tambah </w:t>
        </w:r>
      </w:ins>
      <w:ins w:id="7863" w:author="Rafi Aziizi" w:date="2021-11-13T11:33:00Z">
        <w:r w:rsidR="00FF5489" w:rsidRPr="002040D9">
          <w:rPr>
            <w:b/>
            <w:bCs/>
            <w:rPrChange w:id="7864" w:author="chaniaayulestari@outlook.com" w:date="2021-11-13T15:20:00Z">
              <w:rPr/>
            </w:rPrChange>
          </w:rPr>
          <w:t>Kelas</w:t>
        </w:r>
      </w:ins>
    </w:p>
    <w:p w14:paraId="6BB3B234" w14:textId="0DD215D0" w:rsidR="00753699" w:rsidRDefault="00753699" w:rsidP="00753699">
      <w:pPr>
        <w:ind w:left="66"/>
        <w:rPr>
          <w:ins w:id="7865" w:author="chaniaayulestari@outlook.com" w:date="2021-11-13T16:39:00Z"/>
          <w:b/>
          <w:bCs/>
        </w:rPr>
      </w:pPr>
    </w:p>
    <w:p w14:paraId="2416939B" w14:textId="4C558A82" w:rsidR="000C638F" w:rsidRDefault="00ED34E2" w:rsidP="00753699">
      <w:pPr>
        <w:ind w:left="66"/>
        <w:rPr>
          <w:ins w:id="7866" w:author="chaniaayulestari@outlook.com" w:date="2021-11-13T20:35:00Z"/>
        </w:rPr>
      </w:pPr>
      <w:del w:id="7867" w:author="chaniaayulestari@outlook.com" w:date="2021-11-13T20:35:00Z">
        <w:r>
          <w:pict w14:anchorId="5AAC71B0">
            <v:shape id="Text Box 510" o:spid="_x0000_s1318" type="#_x0000_t202" style="width:396.1pt;height:.0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510;mso-fit-shape-to-text:t" inset="0,0,0,0">
                <w:txbxContent>
                  <w:p w14:paraId="27AF92A7" w14:textId="2ABF0B98" w:rsidR="00ED34E2" w:rsidRPr="00C815BF" w:rsidRDefault="00ED34E2">
                    <w:pPr>
                      <w:pStyle w:val="Caption"/>
                      <w:jc w:val="center"/>
                      <w:rPr>
                        <w:noProof/>
                      </w:rPr>
                      <w:pPrChange w:id="7868" w:author="chaniaayulestari@outlook.com" w:date="2021-11-13T16:40:00Z">
                        <w:pPr>
                          <w:pStyle w:val="ListParagraph"/>
                          <w:numPr>
                            <w:numId w:val="117"/>
                          </w:numPr>
                          <w:ind w:left="426" w:hanging="360"/>
                        </w:pPr>
                      </w:pPrChange>
                    </w:pPr>
                    <w:bookmarkStart w:id="7869" w:name="_Toc87729214"/>
                    <w:ins w:id="7870" w:author="chaniaayulestari@outlook.com" w:date="2021-11-13T16:40:00Z">
                      <w:r>
                        <w:t xml:space="preserve">Gambar 3. </w:t>
                      </w:r>
                      <w:r>
                        <w:fldChar w:fldCharType="begin"/>
                      </w:r>
                      <w:r>
                        <w:instrText xml:space="preserve"> SEQ Gambar__3. \* ARABIC </w:instrText>
                      </w:r>
                    </w:ins>
                    <w:r>
                      <w:fldChar w:fldCharType="separate"/>
                    </w:r>
                    <w:ins w:id="7871" w:author="chaniaayulestari@outlook.com" w:date="2021-11-13T19:48:00Z">
                      <w:r>
                        <w:rPr>
                          <w:noProof/>
                        </w:rPr>
                        <w:t>36</w:t>
                      </w:r>
                    </w:ins>
                    <w:ins w:id="7872" w:author="chaniaayulestari@outlook.com" w:date="2021-11-13T16:40:00Z">
                      <w:r>
                        <w:fldChar w:fldCharType="end"/>
                      </w:r>
                      <w:r>
                        <w:t xml:space="preserve"> Sequence Diagram Tambah Data Kelas</w:t>
                      </w:r>
                    </w:ins>
                    <w:bookmarkEnd w:id="7869"/>
                  </w:p>
                </w:txbxContent>
              </v:textbox>
              <w10:anchorlock/>
            </v:shape>
          </w:pict>
        </w:r>
      </w:del>
    </w:p>
    <w:p w14:paraId="08AF87DA" w14:textId="50FB7BE1" w:rsidR="006A1DDD" w:rsidRDefault="006A1DDD" w:rsidP="00753699">
      <w:pPr>
        <w:ind w:left="66"/>
        <w:rPr>
          <w:ins w:id="7873" w:author="chaniaayulestari@outlook.com" w:date="2021-11-13T20:35:00Z"/>
        </w:rPr>
      </w:pPr>
    </w:p>
    <w:p w14:paraId="5ACC3DBB" w14:textId="6869045A" w:rsidR="006A1DDD" w:rsidRDefault="006A1DDD" w:rsidP="00753699">
      <w:pPr>
        <w:ind w:left="66"/>
        <w:rPr>
          <w:ins w:id="7874" w:author="chaniaayulestari@outlook.com" w:date="2021-11-13T20:35:00Z"/>
        </w:rPr>
      </w:pPr>
    </w:p>
    <w:p w14:paraId="1FD8CD3C" w14:textId="5B4636C9" w:rsidR="006A1DDD" w:rsidRDefault="006A1DDD" w:rsidP="00753699">
      <w:pPr>
        <w:ind w:left="66"/>
        <w:rPr>
          <w:ins w:id="7875" w:author="chaniaayulestari@outlook.com" w:date="2021-11-13T20:35:00Z"/>
        </w:rPr>
      </w:pPr>
    </w:p>
    <w:p w14:paraId="2FB09B81" w14:textId="254A7F94" w:rsidR="006A1DDD" w:rsidRDefault="006A1DDD" w:rsidP="00753699">
      <w:pPr>
        <w:ind w:left="66"/>
        <w:rPr>
          <w:ins w:id="7876" w:author="chaniaayulestari@outlook.com" w:date="2021-11-13T20:35:00Z"/>
        </w:rPr>
      </w:pPr>
    </w:p>
    <w:p w14:paraId="360D10D5" w14:textId="2E4B7A78" w:rsidR="006A1DDD" w:rsidRDefault="006A1DDD" w:rsidP="00753699">
      <w:pPr>
        <w:ind w:left="66"/>
        <w:rPr>
          <w:ins w:id="7877" w:author="chaniaayulestari@outlook.com" w:date="2021-11-13T20:35:00Z"/>
        </w:rPr>
      </w:pPr>
    </w:p>
    <w:p w14:paraId="20A62530" w14:textId="20ED62E1" w:rsidR="006A1DDD" w:rsidRDefault="006A1DDD" w:rsidP="00753699">
      <w:pPr>
        <w:ind w:left="66"/>
        <w:rPr>
          <w:ins w:id="7878" w:author="chaniaayulestari@outlook.com" w:date="2021-11-13T20:35:00Z"/>
        </w:rPr>
      </w:pPr>
    </w:p>
    <w:p w14:paraId="4DF70D4E" w14:textId="19C652B0" w:rsidR="006A1DDD" w:rsidRDefault="006A1DDD" w:rsidP="00753699">
      <w:pPr>
        <w:ind w:left="66"/>
        <w:rPr>
          <w:ins w:id="7879" w:author="chaniaayulestari@outlook.com" w:date="2021-11-13T20:35:00Z"/>
        </w:rPr>
      </w:pPr>
    </w:p>
    <w:p w14:paraId="685EEC3F" w14:textId="1C9A2393" w:rsidR="006A1DDD" w:rsidRDefault="006A1DDD" w:rsidP="00753699">
      <w:pPr>
        <w:ind w:left="66"/>
        <w:rPr>
          <w:ins w:id="7880" w:author="chaniaayulestari@outlook.com" w:date="2021-11-13T20:35:00Z"/>
        </w:rPr>
      </w:pPr>
    </w:p>
    <w:p w14:paraId="60538D73" w14:textId="006666D3" w:rsidR="006A1DDD" w:rsidRDefault="006A1DDD" w:rsidP="00753699">
      <w:pPr>
        <w:ind w:left="66"/>
        <w:rPr>
          <w:ins w:id="7881" w:author="chaniaayulestari@outlook.com" w:date="2021-11-13T20:35:00Z"/>
        </w:rPr>
      </w:pPr>
    </w:p>
    <w:p w14:paraId="73834B4C" w14:textId="77777777" w:rsidR="006A1DDD" w:rsidRDefault="006A1DDD" w:rsidP="00753699">
      <w:pPr>
        <w:ind w:left="66"/>
        <w:rPr>
          <w:ins w:id="7882" w:author="chaniaayulestari@outlook.com" w:date="2021-11-13T16:39:00Z"/>
          <w:b/>
          <w:bCs/>
        </w:rPr>
      </w:pPr>
    </w:p>
    <w:p w14:paraId="7E15E19B" w14:textId="5BFD3A2A" w:rsidR="000C638F" w:rsidDel="00E51900" w:rsidRDefault="000C638F" w:rsidP="00753699">
      <w:pPr>
        <w:ind w:left="66"/>
        <w:rPr>
          <w:ins w:id="7883" w:author="chaniaayulestari@outlook.com" w:date="2021-11-13T16:39:00Z"/>
          <w:del w:id="7884" w:author="Rafi Aziizi" w:date="2021-11-13T18:31:00Z"/>
          <w:b/>
          <w:bCs/>
        </w:rPr>
      </w:pPr>
    </w:p>
    <w:p w14:paraId="5AA3AB9E" w14:textId="1CAD3753" w:rsidR="000C638F" w:rsidDel="00E51900" w:rsidRDefault="000C638F" w:rsidP="00753699">
      <w:pPr>
        <w:ind w:left="66"/>
        <w:rPr>
          <w:ins w:id="7885" w:author="chaniaayulestari@outlook.com" w:date="2021-11-13T16:39:00Z"/>
          <w:del w:id="7886" w:author="Rafi Aziizi" w:date="2021-11-13T18:31:00Z"/>
          <w:b/>
          <w:bCs/>
        </w:rPr>
      </w:pPr>
    </w:p>
    <w:p w14:paraId="7A4A4B21" w14:textId="3C302B5E" w:rsidR="000C638F" w:rsidDel="00E51900" w:rsidRDefault="000C638F" w:rsidP="00753699">
      <w:pPr>
        <w:ind w:left="66"/>
        <w:rPr>
          <w:ins w:id="7887" w:author="chaniaayulestari@outlook.com" w:date="2021-11-13T16:39:00Z"/>
          <w:del w:id="7888" w:author="Rafi Aziizi" w:date="2021-11-13T18:31:00Z"/>
          <w:b/>
          <w:bCs/>
        </w:rPr>
      </w:pPr>
    </w:p>
    <w:p w14:paraId="6A2DF985" w14:textId="1EFC822D" w:rsidR="000C638F" w:rsidDel="00E51900" w:rsidRDefault="000C638F" w:rsidP="00753699">
      <w:pPr>
        <w:ind w:left="66"/>
        <w:rPr>
          <w:ins w:id="7889" w:author="chaniaayulestari@outlook.com" w:date="2021-11-13T16:39:00Z"/>
          <w:del w:id="7890" w:author="Rafi Aziizi" w:date="2021-11-13T18:31:00Z"/>
          <w:b/>
          <w:bCs/>
        </w:rPr>
      </w:pPr>
    </w:p>
    <w:p w14:paraId="6A2B929B" w14:textId="581AC7B2" w:rsidR="000C638F" w:rsidDel="00E51900" w:rsidRDefault="000C638F" w:rsidP="00753699">
      <w:pPr>
        <w:ind w:left="66"/>
        <w:rPr>
          <w:ins w:id="7891" w:author="chaniaayulestari@outlook.com" w:date="2021-11-13T16:39:00Z"/>
          <w:del w:id="7892" w:author="Rafi Aziizi" w:date="2021-11-13T18:31:00Z"/>
          <w:b/>
          <w:bCs/>
        </w:rPr>
      </w:pPr>
    </w:p>
    <w:p w14:paraId="4A13B330" w14:textId="166BDF38" w:rsidR="000C638F" w:rsidDel="00E51900" w:rsidRDefault="000C638F" w:rsidP="00753699">
      <w:pPr>
        <w:ind w:left="66"/>
        <w:rPr>
          <w:ins w:id="7893" w:author="chaniaayulestari@outlook.com" w:date="2021-11-13T16:39:00Z"/>
          <w:del w:id="7894" w:author="Rafi Aziizi" w:date="2021-11-13T18:31:00Z"/>
          <w:b/>
          <w:bCs/>
        </w:rPr>
      </w:pPr>
    </w:p>
    <w:p w14:paraId="2B24908A" w14:textId="435F1BDE" w:rsidR="000C638F" w:rsidDel="00E51900" w:rsidRDefault="000C638F" w:rsidP="00753699">
      <w:pPr>
        <w:ind w:left="66"/>
        <w:rPr>
          <w:ins w:id="7895" w:author="chaniaayulestari@outlook.com" w:date="2021-11-13T16:39:00Z"/>
          <w:del w:id="7896" w:author="Rafi Aziizi" w:date="2021-11-13T18:31:00Z"/>
          <w:b/>
          <w:bCs/>
        </w:rPr>
      </w:pPr>
    </w:p>
    <w:p w14:paraId="39AC73F7" w14:textId="32BCFA27" w:rsidR="000C638F" w:rsidDel="00E51900" w:rsidRDefault="000C638F" w:rsidP="00753699">
      <w:pPr>
        <w:ind w:left="66"/>
        <w:rPr>
          <w:ins w:id="7897" w:author="chaniaayulestari@outlook.com" w:date="2021-11-13T16:39:00Z"/>
          <w:del w:id="7898" w:author="Rafi Aziizi" w:date="2021-11-13T18:31:00Z"/>
          <w:b/>
          <w:bCs/>
        </w:rPr>
      </w:pPr>
    </w:p>
    <w:p w14:paraId="46AF257E" w14:textId="16D5703B" w:rsidR="000C638F" w:rsidDel="00E51900" w:rsidRDefault="000C638F" w:rsidP="00753699">
      <w:pPr>
        <w:ind w:left="66"/>
        <w:rPr>
          <w:ins w:id="7899" w:author="chaniaayulestari@outlook.com" w:date="2021-11-13T16:39:00Z"/>
          <w:del w:id="7900" w:author="Rafi Aziizi" w:date="2021-11-13T18:31:00Z"/>
          <w:b/>
          <w:bCs/>
        </w:rPr>
      </w:pPr>
    </w:p>
    <w:p w14:paraId="5B09E830" w14:textId="153F348B" w:rsidR="00405719" w:rsidDel="00E51900" w:rsidRDefault="00405719">
      <w:pPr>
        <w:pStyle w:val="ListParagraph"/>
        <w:ind w:left="426"/>
        <w:rPr>
          <w:ins w:id="7901" w:author="chaniaayulestari@outlook.com" w:date="2021-11-13T17:47:00Z"/>
          <w:del w:id="7902" w:author="Rafi Aziizi" w:date="2021-11-13T18:31:00Z"/>
          <w:b/>
          <w:bCs/>
        </w:rPr>
        <w:pPrChange w:id="7903" w:author="chaniaayulestari@outlook.com" w:date="2021-11-13T17:47:00Z">
          <w:pPr>
            <w:pStyle w:val="ListParagraph"/>
            <w:numPr>
              <w:numId w:val="117"/>
            </w:numPr>
            <w:ind w:left="426" w:hanging="360"/>
          </w:pPr>
        </w:pPrChange>
      </w:pPr>
    </w:p>
    <w:p w14:paraId="7DD1B22A" w14:textId="08F93243" w:rsidR="00FF5489" w:rsidRDefault="00FF5489" w:rsidP="002040D9">
      <w:pPr>
        <w:pStyle w:val="ListParagraph"/>
        <w:numPr>
          <w:ilvl w:val="0"/>
          <w:numId w:val="117"/>
        </w:numPr>
        <w:ind w:left="426"/>
        <w:rPr>
          <w:ins w:id="7904" w:author="chaniaayulestari@outlook.com" w:date="2021-11-13T16:35:00Z"/>
          <w:b/>
          <w:bCs/>
        </w:rPr>
      </w:pPr>
      <w:ins w:id="7905" w:author="Rafi Aziizi" w:date="2021-11-13T11:37:00Z">
        <w:r w:rsidRPr="002040D9">
          <w:rPr>
            <w:b/>
            <w:bCs/>
            <w:rPrChange w:id="7906" w:author="chaniaayulestari@outlook.com" w:date="2021-11-13T15:20:00Z">
              <w:rPr/>
            </w:rPrChange>
          </w:rPr>
          <w:t>Lihat Profile Kelas</w:t>
        </w:r>
      </w:ins>
    </w:p>
    <w:p w14:paraId="34280C3F" w14:textId="6ADD1C93" w:rsidR="000C638F" w:rsidDel="00E51900" w:rsidRDefault="000C638F" w:rsidP="000C638F">
      <w:pPr>
        <w:rPr>
          <w:ins w:id="7907" w:author="chaniaayulestari@outlook.com" w:date="2021-11-13T16:41:00Z"/>
          <w:del w:id="7908" w:author="Rafi Aziizi" w:date="2021-11-13T18:31:00Z"/>
          <w:b/>
          <w:bCs/>
        </w:rPr>
      </w:pPr>
      <w:ins w:id="7909" w:author="chaniaayulestari@outlook.com" w:date="2021-11-13T16:41:00Z">
        <w:r>
          <w:rPr>
            <w:noProof/>
          </w:rPr>
          <w:drawing>
            <wp:anchor distT="0" distB="0" distL="114300" distR="114300" simplePos="0" relativeHeight="251623936" behindDoc="1" locked="0" layoutInCell="1" allowOverlap="1" wp14:anchorId="4DD98219" wp14:editId="2F945D83">
              <wp:simplePos x="0" y="0"/>
              <wp:positionH relativeFrom="column">
                <wp:posOffset>-4785</wp:posOffset>
              </wp:positionH>
              <wp:positionV relativeFrom="paragraph">
                <wp:posOffset>-1861</wp:posOffset>
              </wp:positionV>
              <wp:extent cx="5039995" cy="4110355"/>
              <wp:effectExtent l="0" t="0" r="0" b="0"/>
              <wp:wrapNone/>
              <wp:docPr id="445" name="Picture 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039995" cy="411035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589D39E7" w14:textId="6E67E865" w:rsidR="00753699" w:rsidDel="00E51900" w:rsidRDefault="00753699" w:rsidP="000C638F">
      <w:pPr>
        <w:rPr>
          <w:ins w:id="7910" w:author="chaniaayulestari@outlook.com" w:date="2021-11-13T16:42:00Z"/>
          <w:del w:id="7911" w:author="Rafi Aziizi" w:date="2021-11-13T18:31:00Z"/>
          <w:b/>
          <w:bCs/>
        </w:rPr>
      </w:pPr>
    </w:p>
    <w:p w14:paraId="18F01058" w14:textId="234B5FA8" w:rsidR="000C638F" w:rsidDel="00E51900" w:rsidRDefault="000C638F" w:rsidP="000C638F">
      <w:pPr>
        <w:rPr>
          <w:ins w:id="7912" w:author="chaniaayulestari@outlook.com" w:date="2021-11-13T16:42:00Z"/>
          <w:del w:id="7913" w:author="Rafi Aziizi" w:date="2021-11-13T18:31:00Z"/>
          <w:b/>
          <w:bCs/>
        </w:rPr>
      </w:pPr>
    </w:p>
    <w:p w14:paraId="1165EAD4" w14:textId="1DA17857" w:rsidR="000C638F" w:rsidDel="00E51900" w:rsidRDefault="000C638F" w:rsidP="000C638F">
      <w:pPr>
        <w:rPr>
          <w:ins w:id="7914" w:author="chaniaayulestari@outlook.com" w:date="2021-11-13T16:42:00Z"/>
          <w:del w:id="7915" w:author="Rafi Aziizi" w:date="2021-11-13T18:31:00Z"/>
          <w:b/>
          <w:bCs/>
        </w:rPr>
      </w:pPr>
    </w:p>
    <w:p w14:paraId="11E0B9CF" w14:textId="56925FF2" w:rsidR="000C638F" w:rsidDel="00E51900" w:rsidRDefault="000C638F" w:rsidP="000C638F">
      <w:pPr>
        <w:rPr>
          <w:ins w:id="7916" w:author="chaniaayulestari@outlook.com" w:date="2021-11-13T16:42:00Z"/>
          <w:del w:id="7917" w:author="Rafi Aziizi" w:date="2021-11-13T18:31:00Z"/>
          <w:b/>
          <w:bCs/>
        </w:rPr>
      </w:pPr>
    </w:p>
    <w:p w14:paraId="7236424F" w14:textId="4877A58C" w:rsidR="000C638F" w:rsidDel="00E51900" w:rsidRDefault="000C638F" w:rsidP="000C638F">
      <w:pPr>
        <w:rPr>
          <w:ins w:id="7918" w:author="chaniaayulestari@outlook.com" w:date="2021-11-13T16:42:00Z"/>
          <w:del w:id="7919" w:author="Rafi Aziizi" w:date="2021-11-13T18:31:00Z"/>
          <w:b/>
          <w:bCs/>
        </w:rPr>
      </w:pPr>
    </w:p>
    <w:p w14:paraId="18B5290D" w14:textId="3116D582" w:rsidR="000C638F" w:rsidDel="00E51900" w:rsidRDefault="000C638F" w:rsidP="000C638F">
      <w:pPr>
        <w:rPr>
          <w:ins w:id="7920" w:author="chaniaayulestari@outlook.com" w:date="2021-11-13T16:42:00Z"/>
          <w:del w:id="7921" w:author="Rafi Aziizi" w:date="2021-11-13T18:31:00Z"/>
          <w:b/>
          <w:bCs/>
        </w:rPr>
      </w:pPr>
    </w:p>
    <w:p w14:paraId="5BAEF11E" w14:textId="5409BA69" w:rsidR="000C638F" w:rsidDel="00E51900" w:rsidRDefault="000C638F" w:rsidP="000C638F">
      <w:pPr>
        <w:rPr>
          <w:ins w:id="7922" w:author="chaniaayulestari@outlook.com" w:date="2021-11-13T16:42:00Z"/>
          <w:del w:id="7923" w:author="Rafi Aziizi" w:date="2021-11-13T18:31:00Z"/>
          <w:b/>
          <w:bCs/>
        </w:rPr>
      </w:pPr>
    </w:p>
    <w:p w14:paraId="76EB1409" w14:textId="1441345A" w:rsidR="000C638F" w:rsidDel="00E51900" w:rsidRDefault="000C638F" w:rsidP="000C638F">
      <w:pPr>
        <w:rPr>
          <w:ins w:id="7924" w:author="chaniaayulestari@outlook.com" w:date="2021-11-13T16:42:00Z"/>
          <w:del w:id="7925" w:author="Rafi Aziizi" w:date="2021-11-13T18:31:00Z"/>
          <w:b/>
          <w:bCs/>
        </w:rPr>
      </w:pPr>
    </w:p>
    <w:p w14:paraId="68638264" w14:textId="24820AE2" w:rsidR="000C638F" w:rsidDel="00E51900" w:rsidRDefault="000C638F" w:rsidP="000C638F">
      <w:pPr>
        <w:rPr>
          <w:ins w:id="7926" w:author="chaniaayulestari@outlook.com" w:date="2021-11-13T16:42:00Z"/>
          <w:del w:id="7927" w:author="Rafi Aziizi" w:date="2021-11-13T18:31:00Z"/>
          <w:b/>
          <w:bCs/>
        </w:rPr>
      </w:pPr>
    </w:p>
    <w:p w14:paraId="063677F0" w14:textId="2BE83DB2" w:rsidR="000C638F" w:rsidDel="00E51900" w:rsidRDefault="000C638F" w:rsidP="000C638F">
      <w:pPr>
        <w:rPr>
          <w:ins w:id="7928" w:author="chaniaayulestari@outlook.com" w:date="2021-11-13T16:42:00Z"/>
          <w:del w:id="7929" w:author="Rafi Aziizi" w:date="2021-11-13T18:31:00Z"/>
          <w:b/>
          <w:bCs/>
        </w:rPr>
      </w:pPr>
    </w:p>
    <w:p w14:paraId="12D9F183" w14:textId="079394FB" w:rsidR="000C638F" w:rsidDel="00E51900" w:rsidRDefault="000C638F" w:rsidP="000C638F">
      <w:pPr>
        <w:rPr>
          <w:ins w:id="7930" w:author="chaniaayulestari@outlook.com" w:date="2021-11-13T16:42:00Z"/>
          <w:del w:id="7931" w:author="Rafi Aziizi" w:date="2021-11-13T18:31:00Z"/>
          <w:b/>
          <w:bCs/>
        </w:rPr>
      </w:pPr>
    </w:p>
    <w:p w14:paraId="485756BD" w14:textId="43C72751" w:rsidR="000C638F" w:rsidDel="00E51900" w:rsidRDefault="000C638F" w:rsidP="000C638F">
      <w:pPr>
        <w:rPr>
          <w:ins w:id="7932" w:author="chaniaayulestari@outlook.com" w:date="2021-11-13T16:42:00Z"/>
          <w:del w:id="7933" w:author="Rafi Aziizi" w:date="2021-11-13T18:31:00Z"/>
          <w:b/>
          <w:bCs/>
        </w:rPr>
      </w:pPr>
    </w:p>
    <w:p w14:paraId="097C21D8" w14:textId="4A3C28DD" w:rsidR="000C638F" w:rsidDel="00E51900" w:rsidRDefault="000C638F" w:rsidP="000C638F">
      <w:pPr>
        <w:rPr>
          <w:ins w:id="7934" w:author="chaniaayulestari@outlook.com" w:date="2021-11-13T16:42:00Z"/>
          <w:del w:id="7935" w:author="Rafi Aziizi" w:date="2021-11-13T18:31:00Z"/>
          <w:b/>
          <w:bCs/>
        </w:rPr>
      </w:pPr>
    </w:p>
    <w:p w14:paraId="61ACA2CA" w14:textId="36EE1399" w:rsidR="000C638F" w:rsidRDefault="000C638F" w:rsidP="000C638F">
      <w:pPr>
        <w:rPr>
          <w:ins w:id="7936" w:author="chaniaayulestari@outlook.com" w:date="2021-11-13T16:42:00Z"/>
          <w:b/>
          <w:bCs/>
        </w:rPr>
      </w:pPr>
    </w:p>
    <w:p w14:paraId="6672A3DB" w14:textId="33B57BB3" w:rsidR="000C638F" w:rsidRDefault="00ED34E2">
      <w:pPr>
        <w:rPr>
          <w:ins w:id="7937" w:author="chaniaayulestari@outlook.com" w:date="2021-11-13T20:36:00Z"/>
        </w:rPr>
      </w:pPr>
      <w:del w:id="7938" w:author="chaniaayulestari@outlook.com" w:date="2021-11-13T20:36:00Z">
        <w:r>
          <w:pict w14:anchorId="498C43AD">
            <v:shape id="_x0000_i1044" type="#_x0000_t75" style="width:396.7pt;height:2.7pt">
              <v:imagedata croptop="-65520f" cropbottom="65520f"/>
            </v:shape>
          </w:pict>
        </w:r>
      </w:del>
    </w:p>
    <w:p w14:paraId="54574C95" w14:textId="3421BFB4" w:rsidR="006A1DDD" w:rsidRDefault="006A1DDD">
      <w:pPr>
        <w:rPr>
          <w:ins w:id="7939" w:author="chaniaayulestari@outlook.com" w:date="2021-11-13T20:36:00Z"/>
        </w:rPr>
      </w:pPr>
    </w:p>
    <w:p w14:paraId="0DC4327D" w14:textId="3AD18D93" w:rsidR="006A1DDD" w:rsidRDefault="006A1DDD">
      <w:pPr>
        <w:rPr>
          <w:ins w:id="7940" w:author="chaniaayulestari@outlook.com" w:date="2021-11-13T20:36:00Z"/>
        </w:rPr>
      </w:pPr>
    </w:p>
    <w:p w14:paraId="143101AB" w14:textId="3719B89D" w:rsidR="006A1DDD" w:rsidRDefault="006A1DDD">
      <w:pPr>
        <w:rPr>
          <w:ins w:id="7941" w:author="chaniaayulestari@outlook.com" w:date="2021-11-13T20:36:00Z"/>
        </w:rPr>
      </w:pPr>
    </w:p>
    <w:p w14:paraId="70CC416A" w14:textId="66F66C4D" w:rsidR="006A1DDD" w:rsidRDefault="006A1DDD">
      <w:pPr>
        <w:rPr>
          <w:ins w:id="7942" w:author="chaniaayulestari@outlook.com" w:date="2021-11-13T20:36:00Z"/>
        </w:rPr>
      </w:pPr>
    </w:p>
    <w:p w14:paraId="16A5BC4A" w14:textId="6F350F17" w:rsidR="006A1DDD" w:rsidRDefault="006A1DDD">
      <w:pPr>
        <w:rPr>
          <w:ins w:id="7943" w:author="chaniaayulestari@outlook.com" w:date="2021-11-13T20:36:00Z"/>
        </w:rPr>
      </w:pPr>
    </w:p>
    <w:p w14:paraId="6190C5A3" w14:textId="09FAE7CB" w:rsidR="006A1DDD" w:rsidRDefault="006A1DDD">
      <w:pPr>
        <w:rPr>
          <w:ins w:id="7944" w:author="chaniaayulestari@outlook.com" w:date="2021-11-13T20:36:00Z"/>
        </w:rPr>
      </w:pPr>
    </w:p>
    <w:p w14:paraId="799B0799" w14:textId="4B7F62E8" w:rsidR="006A1DDD" w:rsidRDefault="006A1DDD">
      <w:pPr>
        <w:rPr>
          <w:ins w:id="7945" w:author="chaniaayulestari@outlook.com" w:date="2021-11-13T20:36:00Z"/>
        </w:rPr>
      </w:pPr>
    </w:p>
    <w:p w14:paraId="71022E87" w14:textId="7BBFDF7C" w:rsidR="006A1DDD" w:rsidRDefault="006A1DDD">
      <w:pPr>
        <w:rPr>
          <w:ins w:id="7946" w:author="chaniaayulestari@outlook.com" w:date="2021-11-13T20:37:00Z"/>
        </w:rPr>
      </w:pPr>
    </w:p>
    <w:p w14:paraId="0AED8E5D" w14:textId="567B3211" w:rsidR="006A1DDD" w:rsidRDefault="006A1DDD">
      <w:pPr>
        <w:rPr>
          <w:ins w:id="7947" w:author="chaniaayulestari@outlook.com" w:date="2021-11-13T20:37:00Z"/>
        </w:rPr>
      </w:pPr>
    </w:p>
    <w:p w14:paraId="4F3C9D6D" w14:textId="637043F9" w:rsidR="006A1DDD" w:rsidRDefault="006A1DDD">
      <w:pPr>
        <w:rPr>
          <w:ins w:id="7948" w:author="chaniaayulestari@outlook.com" w:date="2021-11-13T20:37:00Z"/>
        </w:rPr>
      </w:pPr>
    </w:p>
    <w:p w14:paraId="64EC9E71" w14:textId="64873FF9" w:rsidR="006A1DDD" w:rsidRDefault="006A1DDD">
      <w:pPr>
        <w:rPr>
          <w:ins w:id="7949" w:author="chaniaayulestari@outlook.com" w:date="2021-11-13T20:37:00Z"/>
        </w:rPr>
      </w:pPr>
    </w:p>
    <w:p w14:paraId="33AE1504" w14:textId="386900F6" w:rsidR="006A1DDD" w:rsidRDefault="006A1DDD">
      <w:pPr>
        <w:rPr>
          <w:ins w:id="7950" w:author="chaniaayulestari@outlook.com" w:date="2021-11-13T20:37:00Z"/>
        </w:rPr>
      </w:pPr>
    </w:p>
    <w:p w14:paraId="2F56B449" w14:textId="2C4F22F9" w:rsidR="006A1DDD" w:rsidRDefault="006A1DDD">
      <w:pPr>
        <w:rPr>
          <w:ins w:id="7951" w:author="chaniaayulestari@outlook.com" w:date="2021-11-13T20:37:00Z"/>
        </w:rPr>
      </w:pPr>
    </w:p>
    <w:p w14:paraId="72FD64C0" w14:textId="3F9E25F8" w:rsidR="006A1DDD" w:rsidRDefault="00ED34E2">
      <w:pPr>
        <w:rPr>
          <w:ins w:id="7952" w:author="chaniaayulestari@outlook.com" w:date="2021-11-13T20:37:00Z"/>
        </w:rPr>
      </w:pPr>
      <w:ins w:id="7953" w:author="chaniaayulestari@outlook.com" w:date="2021-11-13T20:37:00Z">
        <w:r>
          <w:rPr>
            <w:noProof/>
          </w:rPr>
          <w:pict w14:anchorId="71BCCA42">
            <v:shape id="_x0000_s1212" type="#_x0000_t202" style="position:absolute;left:0;text-align:left;margin-left:-.35pt;margin-top:11.7pt;width:396.85pt;height:20.35pt;z-index:251745792;mso-position-horizontal-relative:text;mso-position-vertical-relative:text" stroked="f">
              <v:textbox style="mso-next-textbox:#_x0000_s1212;mso-fit-shape-to-text:t" inset="0,0,0,0">
                <w:txbxContent>
                  <w:p w14:paraId="72A845B0" w14:textId="1D4F2435" w:rsidR="00ED34E2" w:rsidRPr="009D48A1" w:rsidRDefault="00ED34E2">
                    <w:pPr>
                      <w:pStyle w:val="Caption"/>
                      <w:jc w:val="center"/>
                      <w:rPr>
                        <w:noProof/>
                      </w:rPr>
                      <w:pPrChange w:id="7954" w:author="chaniaayulestari@outlook.com" w:date="2021-11-13T20:37:00Z">
                        <w:pPr/>
                      </w:pPrChange>
                    </w:pPr>
                    <w:bookmarkStart w:id="7955" w:name="_Toc87729281"/>
                    <w:bookmarkStart w:id="7956" w:name="_Toc87731469"/>
                    <w:ins w:id="7957" w:author="chaniaayulestari@outlook.com" w:date="2021-11-13T20:37:00Z">
                      <w:r>
                        <w:t xml:space="preserve">Gambar 3. </w:t>
                      </w:r>
                      <w:r>
                        <w:fldChar w:fldCharType="begin"/>
                      </w:r>
                      <w:r>
                        <w:instrText xml:space="preserve"> SEQ Gambar___3. \* ARABIC </w:instrText>
                      </w:r>
                    </w:ins>
                    <w:r>
                      <w:fldChar w:fldCharType="separate"/>
                    </w:r>
                    <w:ins w:id="7958" w:author="Rafi Aziizi" w:date="2021-11-15T16:05:00Z">
                      <w:r w:rsidR="00BF7B94">
                        <w:rPr>
                          <w:noProof/>
                        </w:rPr>
                        <w:t>36</w:t>
                      </w:r>
                    </w:ins>
                    <w:ins w:id="7959" w:author="chaniaayulestari@outlook.com" w:date="2021-11-13T21:25:00Z">
                      <w:del w:id="7960" w:author="Rafi Aziizi" w:date="2021-11-14T09:53:00Z">
                        <w:r w:rsidDel="00590A19">
                          <w:rPr>
                            <w:noProof/>
                          </w:rPr>
                          <w:delText>34</w:delText>
                        </w:r>
                      </w:del>
                    </w:ins>
                    <w:ins w:id="7961" w:author="chaniaayulestari@outlook.com" w:date="2021-11-13T20:37:00Z">
                      <w:r>
                        <w:fldChar w:fldCharType="end"/>
                      </w:r>
                      <w:r>
                        <w:t xml:space="preserve"> </w:t>
                      </w:r>
                      <w:r w:rsidRPr="00A258CE">
                        <w:t xml:space="preserve">Sequence Diagram </w:t>
                      </w:r>
                      <w:r>
                        <w:t xml:space="preserve"> Lihat Profile Kelas</w:t>
                      </w:r>
                    </w:ins>
                    <w:bookmarkEnd w:id="7955"/>
                    <w:bookmarkEnd w:id="7956"/>
                  </w:p>
                </w:txbxContent>
              </v:textbox>
            </v:shape>
          </w:pict>
        </w:r>
      </w:ins>
    </w:p>
    <w:p w14:paraId="207564A7" w14:textId="77777777" w:rsidR="006A1DDD" w:rsidRPr="000C638F" w:rsidRDefault="006A1DDD">
      <w:pPr>
        <w:rPr>
          <w:ins w:id="7962" w:author="chaniaayulestari@outlook.com" w:date="2021-11-13T16:35:00Z"/>
          <w:b/>
          <w:bCs/>
          <w:rPrChange w:id="7963" w:author="chaniaayulestari@outlook.com" w:date="2021-11-13T16:37:00Z">
            <w:rPr>
              <w:ins w:id="7964" w:author="chaniaayulestari@outlook.com" w:date="2021-11-13T16:35:00Z"/>
            </w:rPr>
          </w:rPrChange>
        </w:rPr>
        <w:pPrChange w:id="7965" w:author="chaniaayulestari@outlook.com" w:date="2021-11-13T16:37:00Z">
          <w:pPr>
            <w:pStyle w:val="ListParagraph"/>
            <w:numPr>
              <w:numId w:val="117"/>
            </w:numPr>
            <w:ind w:left="426" w:hanging="360"/>
          </w:pPr>
        </w:pPrChange>
      </w:pPr>
    </w:p>
    <w:p w14:paraId="40F380B3" w14:textId="65C26ECB" w:rsidR="00753699" w:rsidRPr="00753699" w:rsidDel="00753699" w:rsidRDefault="00753699">
      <w:pPr>
        <w:rPr>
          <w:ins w:id="7966" w:author="Rafi Aziizi" w:date="2021-11-13T11:37:00Z"/>
          <w:del w:id="7967" w:author="chaniaayulestari@outlook.com" w:date="2021-11-13T16:35:00Z"/>
          <w:b/>
          <w:bCs/>
          <w:rPrChange w:id="7968" w:author="chaniaayulestari@outlook.com" w:date="2021-11-13T16:35:00Z">
            <w:rPr>
              <w:ins w:id="7969" w:author="Rafi Aziizi" w:date="2021-11-13T11:37:00Z"/>
              <w:del w:id="7970" w:author="chaniaayulestari@outlook.com" w:date="2021-11-13T16:35:00Z"/>
            </w:rPr>
          </w:rPrChange>
        </w:rPr>
        <w:pPrChange w:id="7971" w:author="chaniaayulestari@outlook.com" w:date="2021-11-13T16:35:00Z">
          <w:pPr>
            <w:pStyle w:val="ListParagraph"/>
            <w:numPr>
              <w:numId w:val="117"/>
            </w:numPr>
            <w:ind w:hanging="360"/>
          </w:pPr>
        </w:pPrChange>
      </w:pPr>
    </w:p>
    <w:p w14:paraId="3E49A93E" w14:textId="6F215715" w:rsidR="00FF5489" w:rsidRDefault="00FF5489" w:rsidP="002040D9">
      <w:pPr>
        <w:pStyle w:val="ListParagraph"/>
        <w:numPr>
          <w:ilvl w:val="0"/>
          <w:numId w:val="117"/>
        </w:numPr>
        <w:ind w:left="426"/>
        <w:rPr>
          <w:ins w:id="7972" w:author="chaniaayulestari@outlook.com" w:date="2021-11-13T16:35:00Z"/>
          <w:b/>
          <w:bCs/>
        </w:rPr>
      </w:pPr>
      <w:ins w:id="7973" w:author="Rafi Aziizi" w:date="2021-11-13T11:37:00Z">
        <w:r w:rsidRPr="002040D9">
          <w:rPr>
            <w:b/>
            <w:bCs/>
            <w:rPrChange w:id="7974" w:author="chaniaayulestari@outlook.com" w:date="2021-11-13T15:20:00Z">
              <w:rPr/>
            </w:rPrChange>
          </w:rPr>
          <w:t>Lihat Anggota Kelas</w:t>
        </w:r>
      </w:ins>
    </w:p>
    <w:p w14:paraId="50B1D5DE" w14:textId="5723BA6E" w:rsidR="006A1DDD" w:rsidRDefault="00ED34E2">
      <w:pPr>
        <w:keepNext/>
        <w:ind w:left="66"/>
        <w:rPr>
          <w:ins w:id="7975" w:author="chaniaayulestari@outlook.com" w:date="2021-11-13T20:37:00Z"/>
        </w:rPr>
        <w:pPrChange w:id="7976" w:author="chaniaayulestari@outlook.com" w:date="2021-11-13T20:37:00Z">
          <w:pPr>
            <w:ind w:left="66"/>
          </w:pPr>
        </w:pPrChange>
      </w:pPr>
      <w:del w:id="7977" w:author="Rafi Aziizi" w:date="2021-11-14T10:00:00Z">
        <w:r>
          <w:pict w14:anchorId="248053E4">
            <v:shape id="Text Box 448" o:spid="_x0000_s1316"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448;mso-fit-shape-to-text:t" inset="0,0,0,0">
                <w:txbxContent>
                  <w:p w14:paraId="1798F346" w14:textId="0BFABFA2" w:rsidR="00ED34E2" w:rsidRPr="00EF6743" w:rsidRDefault="00ED34E2">
                    <w:pPr>
                      <w:pStyle w:val="Caption"/>
                      <w:jc w:val="center"/>
                      <w:rPr>
                        <w:noProof/>
                      </w:rPr>
                      <w:pPrChange w:id="7978" w:author="chaniaayulestari@outlook.com" w:date="2021-11-13T16:43:00Z">
                        <w:pPr>
                          <w:ind w:left="66"/>
                        </w:pPr>
                      </w:pPrChange>
                    </w:pPr>
                    <w:bookmarkStart w:id="7979" w:name="_Toc87729215"/>
                    <w:ins w:id="7980" w:author="chaniaayulestari@outlook.com" w:date="2021-11-13T16:43:00Z">
                      <w:r>
                        <w:t xml:space="preserve">Gambar 3. </w:t>
                      </w:r>
                      <w:r>
                        <w:fldChar w:fldCharType="begin"/>
                      </w:r>
                      <w:r>
                        <w:instrText xml:space="preserve"> SEQ Gambar__3. \* ARABIC </w:instrText>
                      </w:r>
                    </w:ins>
                    <w:r>
                      <w:fldChar w:fldCharType="separate"/>
                    </w:r>
                    <w:ins w:id="7981" w:author="chaniaayulestari@outlook.com" w:date="2021-11-13T19:48:00Z">
                      <w:r>
                        <w:rPr>
                          <w:noProof/>
                        </w:rPr>
                        <w:t>38</w:t>
                      </w:r>
                    </w:ins>
                    <w:ins w:id="7982" w:author="chaniaayulestari@outlook.com" w:date="2021-11-13T16:43:00Z">
                      <w:r>
                        <w:fldChar w:fldCharType="end"/>
                      </w:r>
                      <w:r>
                        <w:t xml:space="preserve"> Sequence Diagram Lihat Anggota Kelas</w:t>
                      </w:r>
                    </w:ins>
                    <w:bookmarkEnd w:id="7979"/>
                  </w:p>
                </w:txbxContent>
              </v:textbox>
              <w10:anchorlock/>
            </v:shape>
          </w:pict>
        </w:r>
      </w:del>
      <w:ins w:id="7983" w:author="chaniaayulestari@outlook.com" w:date="2021-11-13T20:38:00Z">
        <w:r>
          <w:rPr>
            <w:noProof/>
          </w:rPr>
          <w:pict w14:anchorId="0C26BF49">
            <v:shape id="_x0000_s1213" type="#_x0000_t202" style="position:absolute;left:0;text-align:left;margin-left:2.95pt;margin-top:209.15pt;width:396.85pt;height:.05pt;z-index:251746816;mso-position-horizontal-relative:text;mso-position-vertical-relative:text" stroked="f">
              <v:textbox style="mso-next-textbox:#_x0000_s1213;mso-fit-shape-to-text:t" inset="0,0,0,0">
                <w:txbxContent>
                  <w:p w14:paraId="4584F8C2" w14:textId="3EE31459" w:rsidR="00ED34E2" w:rsidRPr="001D1B20" w:rsidRDefault="00ED34E2">
                    <w:pPr>
                      <w:pStyle w:val="Caption"/>
                      <w:jc w:val="center"/>
                      <w:pPrChange w:id="7984" w:author="chaniaayulestari@outlook.com" w:date="2021-11-13T20:38:00Z">
                        <w:pPr>
                          <w:keepNext/>
                          <w:ind w:left="66"/>
                        </w:pPr>
                      </w:pPrChange>
                    </w:pPr>
                    <w:bookmarkStart w:id="7985" w:name="_Toc87729282"/>
                    <w:bookmarkStart w:id="7986" w:name="_Toc87731470"/>
                    <w:ins w:id="7987" w:author="chaniaayulestari@outlook.com" w:date="2021-11-13T20:38:00Z">
                      <w:r>
                        <w:t xml:space="preserve">Gambar 3. </w:t>
                      </w:r>
                      <w:r>
                        <w:fldChar w:fldCharType="begin"/>
                      </w:r>
                      <w:r>
                        <w:instrText xml:space="preserve"> SEQ Gambar___3. \* ARABIC </w:instrText>
                      </w:r>
                    </w:ins>
                    <w:r>
                      <w:fldChar w:fldCharType="separate"/>
                    </w:r>
                    <w:ins w:id="7988" w:author="Rafi Aziizi" w:date="2021-11-15T16:05:00Z">
                      <w:r w:rsidR="00BF7B94">
                        <w:rPr>
                          <w:noProof/>
                        </w:rPr>
                        <w:t>37</w:t>
                      </w:r>
                    </w:ins>
                    <w:ins w:id="7989" w:author="chaniaayulestari@outlook.com" w:date="2021-11-13T21:25:00Z">
                      <w:del w:id="7990" w:author="Rafi Aziizi" w:date="2021-11-14T09:53:00Z">
                        <w:r w:rsidDel="00590A19">
                          <w:rPr>
                            <w:noProof/>
                          </w:rPr>
                          <w:delText>35</w:delText>
                        </w:r>
                      </w:del>
                    </w:ins>
                    <w:ins w:id="7991" w:author="chaniaayulestari@outlook.com" w:date="2021-11-13T20:38:00Z">
                      <w:r>
                        <w:fldChar w:fldCharType="end"/>
                      </w:r>
                      <w:r>
                        <w:t xml:space="preserve"> </w:t>
                      </w:r>
                      <w:r w:rsidRPr="00E85466">
                        <w:t xml:space="preserve">Sequence Diagram </w:t>
                      </w:r>
                      <w:r>
                        <w:t xml:space="preserve"> Lihat Data Kelas</w:t>
                      </w:r>
                    </w:ins>
                    <w:bookmarkEnd w:id="7985"/>
                    <w:bookmarkEnd w:id="7986"/>
                  </w:p>
                </w:txbxContent>
              </v:textbox>
            </v:shape>
          </w:pict>
        </w:r>
      </w:ins>
      <w:ins w:id="7992" w:author="chaniaayulestari@outlook.com" w:date="2021-11-13T16:43:00Z">
        <w:r w:rsidR="000C638F">
          <w:rPr>
            <w:noProof/>
          </w:rPr>
          <w:drawing>
            <wp:anchor distT="0" distB="0" distL="114300" distR="114300" simplePos="0" relativeHeight="251624960" behindDoc="1" locked="0" layoutInCell="1" allowOverlap="1" wp14:anchorId="06DFED59" wp14:editId="69D44015">
              <wp:simplePos x="0" y="0"/>
              <wp:positionH relativeFrom="column">
                <wp:posOffset>37465</wp:posOffset>
              </wp:positionH>
              <wp:positionV relativeFrom="paragraph">
                <wp:posOffset>-1905</wp:posOffset>
              </wp:positionV>
              <wp:extent cx="5039995" cy="2600960"/>
              <wp:effectExtent l="0" t="0" r="0" b="0"/>
              <wp:wrapNone/>
              <wp:docPr id="447" name="Picture 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039995" cy="260096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4EA70D07" w14:textId="1FCF4E92" w:rsidR="000C638F" w:rsidDel="006A1DDD" w:rsidRDefault="000C638F">
      <w:pPr>
        <w:rPr>
          <w:del w:id="7993" w:author="Rafi Aziizi" w:date="2021-11-13T18:31:00Z"/>
          <w:b/>
          <w:bCs/>
        </w:rPr>
      </w:pPr>
    </w:p>
    <w:p w14:paraId="6F05F3BA" w14:textId="77777777" w:rsidR="006A1DDD" w:rsidRDefault="006A1DDD">
      <w:pPr>
        <w:rPr>
          <w:ins w:id="7994" w:author="chaniaayulestari@outlook.com" w:date="2021-11-13T20:37:00Z"/>
          <w:b/>
          <w:bCs/>
        </w:rPr>
        <w:pPrChange w:id="7995" w:author="Rafi Aziizi" w:date="2021-11-13T18:31:00Z">
          <w:pPr>
            <w:ind w:left="66"/>
          </w:pPr>
        </w:pPrChange>
      </w:pPr>
    </w:p>
    <w:p w14:paraId="1CE134ED" w14:textId="6F6E3651" w:rsidR="000C638F" w:rsidDel="006A1DDD" w:rsidRDefault="000C638F">
      <w:pPr>
        <w:rPr>
          <w:del w:id="7996" w:author="Rafi Aziizi" w:date="2021-11-13T18:31:00Z"/>
          <w:b/>
          <w:bCs/>
        </w:rPr>
      </w:pPr>
    </w:p>
    <w:p w14:paraId="7226B7F6" w14:textId="526C3FFE" w:rsidR="006A1DDD" w:rsidRDefault="006A1DDD">
      <w:pPr>
        <w:rPr>
          <w:ins w:id="7997" w:author="chaniaayulestari@outlook.com" w:date="2021-11-13T20:37:00Z"/>
          <w:b/>
          <w:bCs/>
        </w:rPr>
      </w:pPr>
    </w:p>
    <w:p w14:paraId="1DDFD535" w14:textId="2F03153E" w:rsidR="006A1DDD" w:rsidRDefault="006A1DDD">
      <w:pPr>
        <w:rPr>
          <w:ins w:id="7998" w:author="chaniaayulestari@outlook.com" w:date="2021-11-13T20:37:00Z"/>
          <w:b/>
          <w:bCs/>
        </w:rPr>
      </w:pPr>
    </w:p>
    <w:p w14:paraId="2452ADD6" w14:textId="12E3BB12" w:rsidR="006A1DDD" w:rsidRDefault="006A1DDD">
      <w:pPr>
        <w:rPr>
          <w:ins w:id="7999" w:author="chaniaayulestari@outlook.com" w:date="2021-11-13T20:37:00Z"/>
          <w:b/>
          <w:bCs/>
        </w:rPr>
      </w:pPr>
    </w:p>
    <w:p w14:paraId="458C4A3A" w14:textId="32085EC0" w:rsidR="006A1DDD" w:rsidRDefault="006A1DDD">
      <w:pPr>
        <w:rPr>
          <w:ins w:id="8000" w:author="chaniaayulestari@outlook.com" w:date="2021-11-13T20:37:00Z"/>
          <w:b/>
          <w:bCs/>
        </w:rPr>
      </w:pPr>
    </w:p>
    <w:p w14:paraId="0627B0C3" w14:textId="3BB4E77B" w:rsidR="006A1DDD" w:rsidRDefault="006A1DDD">
      <w:pPr>
        <w:rPr>
          <w:ins w:id="8001" w:author="chaniaayulestari@outlook.com" w:date="2021-11-13T20:37:00Z"/>
          <w:b/>
          <w:bCs/>
        </w:rPr>
      </w:pPr>
    </w:p>
    <w:p w14:paraId="26212DD4" w14:textId="61E7F72E" w:rsidR="006A1DDD" w:rsidRDefault="006A1DDD">
      <w:pPr>
        <w:rPr>
          <w:ins w:id="8002" w:author="chaniaayulestari@outlook.com" w:date="2021-11-13T20:37:00Z"/>
          <w:b/>
          <w:bCs/>
        </w:rPr>
      </w:pPr>
    </w:p>
    <w:p w14:paraId="1B027F66" w14:textId="49DE1DCF" w:rsidR="006A1DDD" w:rsidRDefault="006A1DDD">
      <w:pPr>
        <w:rPr>
          <w:ins w:id="8003" w:author="chaniaayulestari@outlook.com" w:date="2021-11-13T20:37:00Z"/>
          <w:b/>
          <w:bCs/>
        </w:rPr>
      </w:pPr>
    </w:p>
    <w:p w14:paraId="692A590D" w14:textId="18A7332C" w:rsidR="006A1DDD" w:rsidRDefault="006A1DDD">
      <w:pPr>
        <w:rPr>
          <w:ins w:id="8004" w:author="chaniaayulestari@outlook.com" w:date="2021-11-13T20:37:00Z"/>
          <w:b/>
          <w:bCs/>
        </w:rPr>
      </w:pPr>
    </w:p>
    <w:p w14:paraId="6162E497" w14:textId="77777777" w:rsidR="006A1DDD" w:rsidRDefault="006A1DDD">
      <w:pPr>
        <w:rPr>
          <w:ins w:id="8005" w:author="chaniaayulestari@outlook.com" w:date="2021-11-13T20:37:00Z"/>
          <w:b/>
          <w:bCs/>
        </w:rPr>
        <w:pPrChange w:id="8006" w:author="Rafi Aziizi" w:date="2021-11-13T18:31:00Z">
          <w:pPr>
            <w:ind w:left="66"/>
          </w:pPr>
        </w:pPrChange>
      </w:pPr>
    </w:p>
    <w:p w14:paraId="6367E125" w14:textId="6F0E2F5F" w:rsidR="000C638F" w:rsidDel="00E51900" w:rsidRDefault="000C638F">
      <w:pPr>
        <w:rPr>
          <w:ins w:id="8007" w:author="chaniaayulestari@outlook.com" w:date="2021-11-13T16:43:00Z"/>
          <w:del w:id="8008" w:author="Rafi Aziizi" w:date="2021-11-13T18:31:00Z"/>
          <w:b/>
          <w:bCs/>
        </w:rPr>
        <w:pPrChange w:id="8009" w:author="Rafi Aziizi" w:date="2021-11-13T18:31:00Z">
          <w:pPr>
            <w:ind w:left="66"/>
          </w:pPr>
        </w:pPrChange>
      </w:pPr>
    </w:p>
    <w:p w14:paraId="4C33EA81" w14:textId="0E3C3B7D" w:rsidR="000C638F" w:rsidDel="00E51900" w:rsidRDefault="000C638F">
      <w:pPr>
        <w:rPr>
          <w:ins w:id="8010" w:author="chaniaayulestari@outlook.com" w:date="2021-11-13T16:43:00Z"/>
          <w:del w:id="8011" w:author="Rafi Aziizi" w:date="2021-11-13T18:31:00Z"/>
          <w:b/>
          <w:bCs/>
        </w:rPr>
        <w:pPrChange w:id="8012" w:author="Rafi Aziizi" w:date="2021-11-13T18:31:00Z">
          <w:pPr>
            <w:ind w:left="66"/>
          </w:pPr>
        </w:pPrChange>
      </w:pPr>
    </w:p>
    <w:p w14:paraId="7B341AEE" w14:textId="37C2D425" w:rsidR="000C638F" w:rsidDel="00E51900" w:rsidRDefault="000C638F">
      <w:pPr>
        <w:rPr>
          <w:ins w:id="8013" w:author="chaniaayulestari@outlook.com" w:date="2021-11-13T16:43:00Z"/>
          <w:del w:id="8014" w:author="Rafi Aziizi" w:date="2021-11-13T18:31:00Z"/>
          <w:b/>
          <w:bCs/>
        </w:rPr>
        <w:pPrChange w:id="8015" w:author="Rafi Aziizi" w:date="2021-11-13T18:31:00Z">
          <w:pPr>
            <w:ind w:left="66"/>
          </w:pPr>
        </w:pPrChange>
      </w:pPr>
    </w:p>
    <w:p w14:paraId="4D7DFF43" w14:textId="48516FF3" w:rsidR="000C638F" w:rsidDel="00E51900" w:rsidRDefault="000C638F">
      <w:pPr>
        <w:rPr>
          <w:ins w:id="8016" w:author="chaniaayulestari@outlook.com" w:date="2021-11-13T16:43:00Z"/>
          <w:del w:id="8017" w:author="Rafi Aziizi" w:date="2021-11-13T18:31:00Z"/>
          <w:b/>
          <w:bCs/>
        </w:rPr>
        <w:pPrChange w:id="8018" w:author="Rafi Aziizi" w:date="2021-11-13T18:31:00Z">
          <w:pPr>
            <w:ind w:left="66"/>
          </w:pPr>
        </w:pPrChange>
      </w:pPr>
    </w:p>
    <w:p w14:paraId="79F638A4" w14:textId="77409551" w:rsidR="000C638F" w:rsidDel="00E51900" w:rsidRDefault="000C638F">
      <w:pPr>
        <w:rPr>
          <w:ins w:id="8019" w:author="chaniaayulestari@outlook.com" w:date="2021-11-13T16:43:00Z"/>
          <w:del w:id="8020" w:author="Rafi Aziizi" w:date="2021-11-13T18:31:00Z"/>
          <w:b/>
          <w:bCs/>
        </w:rPr>
        <w:pPrChange w:id="8021" w:author="Rafi Aziizi" w:date="2021-11-13T18:31:00Z">
          <w:pPr>
            <w:ind w:left="66"/>
          </w:pPr>
        </w:pPrChange>
      </w:pPr>
    </w:p>
    <w:p w14:paraId="5E2D5F50" w14:textId="03AD2EAE" w:rsidR="000C638F" w:rsidDel="00E51900" w:rsidRDefault="000C638F">
      <w:pPr>
        <w:rPr>
          <w:ins w:id="8022" w:author="chaniaayulestari@outlook.com" w:date="2021-11-13T16:43:00Z"/>
          <w:del w:id="8023" w:author="Rafi Aziizi" w:date="2021-11-13T18:31:00Z"/>
          <w:b/>
          <w:bCs/>
        </w:rPr>
        <w:pPrChange w:id="8024" w:author="Rafi Aziizi" w:date="2021-11-13T18:31:00Z">
          <w:pPr>
            <w:ind w:left="66"/>
          </w:pPr>
        </w:pPrChange>
      </w:pPr>
    </w:p>
    <w:p w14:paraId="0592FDB8" w14:textId="7CB7311B" w:rsidR="000C638F" w:rsidDel="00E51900" w:rsidRDefault="00ED34E2">
      <w:pPr>
        <w:pStyle w:val="ListParagraph"/>
        <w:ind w:left="66"/>
        <w:rPr>
          <w:ins w:id="8025" w:author="chaniaayulestari@outlook.com" w:date="2021-11-13T16:43:00Z"/>
          <w:del w:id="8026" w:author="Rafi Aziizi" w:date="2021-11-13T18:31:00Z"/>
          <w:b/>
          <w:bCs/>
        </w:rPr>
        <w:pPrChange w:id="8027" w:author="Rafi Aziizi" w:date="2021-11-13T18:31:00Z">
          <w:pPr>
            <w:pStyle w:val="ListParagraph"/>
            <w:numPr>
              <w:numId w:val="117"/>
            </w:numPr>
            <w:ind w:left="426" w:hanging="360"/>
          </w:pPr>
        </w:pPrChange>
      </w:pPr>
      <w:del w:id="8028" w:author="chaniaayulestari@outlook.com" w:date="2021-11-13T20:37:00Z">
        <w:r>
          <w:pict w14:anchorId="7D9053FE">
            <v:shape id="Text Box 511" o:spid="_x0000_s1315"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511;mso-fit-shape-to-text:t" inset="0,0,0,0">
                <w:txbxContent>
                  <w:p w14:paraId="5E27489F" w14:textId="0F5BBA9E" w:rsidR="00ED34E2" w:rsidRPr="00EF6743" w:rsidRDefault="00ED34E2">
                    <w:pPr>
                      <w:pStyle w:val="Caption"/>
                      <w:jc w:val="center"/>
                      <w:rPr>
                        <w:noProof/>
                      </w:rPr>
                      <w:pPrChange w:id="8029" w:author="chaniaayulestari@outlook.com" w:date="2021-11-13T16:43:00Z">
                        <w:pPr>
                          <w:ind w:left="66"/>
                        </w:pPr>
                      </w:pPrChange>
                    </w:pPr>
                  </w:p>
                </w:txbxContent>
              </v:textbox>
              <w10:anchorlock/>
            </v:shape>
          </w:pict>
        </w:r>
      </w:del>
    </w:p>
    <w:p w14:paraId="1BEB677B" w14:textId="77777777" w:rsidR="000C638F" w:rsidRPr="00E51900" w:rsidRDefault="000C638F">
      <w:pPr>
        <w:rPr>
          <w:ins w:id="8030" w:author="chaniaayulestari@outlook.com" w:date="2021-11-13T16:43:00Z"/>
          <w:b/>
          <w:bCs/>
          <w:rPrChange w:id="8031" w:author="Rafi Aziizi" w:date="2021-11-13T18:31:00Z">
            <w:rPr>
              <w:ins w:id="8032" w:author="chaniaayulestari@outlook.com" w:date="2021-11-13T16:43:00Z"/>
            </w:rPr>
          </w:rPrChange>
        </w:rPr>
        <w:pPrChange w:id="8033" w:author="Rafi Aziizi" w:date="2021-11-13T18:31:00Z">
          <w:pPr>
            <w:pStyle w:val="ListParagraph"/>
            <w:numPr>
              <w:numId w:val="117"/>
            </w:numPr>
            <w:ind w:left="426" w:hanging="360"/>
          </w:pPr>
        </w:pPrChange>
      </w:pPr>
    </w:p>
    <w:p w14:paraId="220C7509" w14:textId="731C335D" w:rsidR="004822D0" w:rsidRDefault="004822D0" w:rsidP="002040D9">
      <w:pPr>
        <w:pStyle w:val="ListParagraph"/>
        <w:numPr>
          <w:ilvl w:val="0"/>
          <w:numId w:val="117"/>
        </w:numPr>
        <w:ind w:left="426"/>
        <w:rPr>
          <w:ins w:id="8034" w:author="chaniaayulestari@outlook.com" w:date="2021-11-13T16:38:00Z"/>
          <w:b/>
          <w:bCs/>
        </w:rPr>
      </w:pPr>
      <w:ins w:id="8035" w:author="Rafi Aziizi" w:date="2021-11-13T12:12:00Z">
        <w:r w:rsidRPr="002040D9">
          <w:rPr>
            <w:b/>
            <w:bCs/>
            <w:rPrChange w:id="8036" w:author="chaniaayulestari@outlook.com" w:date="2021-11-13T15:20:00Z">
              <w:rPr/>
            </w:rPrChange>
          </w:rPr>
          <w:lastRenderedPageBreak/>
          <w:t>Cetak Riwayat Absensi Anggota Kelas</w:t>
        </w:r>
      </w:ins>
    </w:p>
    <w:p w14:paraId="7757E37F" w14:textId="77777777" w:rsidR="006A1DDD" w:rsidRDefault="00A9216A">
      <w:pPr>
        <w:keepNext/>
        <w:rPr>
          <w:ins w:id="8037" w:author="chaniaayulestari@outlook.com" w:date="2021-11-13T20:38:00Z"/>
        </w:rPr>
      </w:pPr>
      <w:ins w:id="8038" w:author="chaniaayulestari@outlook.com" w:date="2021-11-13T17:35:00Z">
        <w:r>
          <w:rPr>
            <w:noProof/>
          </w:rPr>
          <w:drawing>
            <wp:inline distT="0" distB="0" distL="0" distR="0" wp14:anchorId="06FB091C" wp14:editId="0EAB4923">
              <wp:extent cx="5039995" cy="1956435"/>
              <wp:effectExtent l="0" t="0" r="8255" b="5715"/>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039995" cy="1956435"/>
                      </a:xfrm>
                      <a:prstGeom prst="rect">
                        <a:avLst/>
                      </a:prstGeom>
                      <a:noFill/>
                      <a:ln>
                        <a:noFill/>
                      </a:ln>
                    </pic:spPr>
                  </pic:pic>
                </a:graphicData>
              </a:graphic>
            </wp:inline>
          </w:drawing>
        </w:r>
      </w:ins>
    </w:p>
    <w:p w14:paraId="3EBF217E" w14:textId="4A9A37FB" w:rsidR="00224DD9" w:rsidRDefault="006A1DDD">
      <w:pPr>
        <w:pStyle w:val="Caption"/>
        <w:jc w:val="center"/>
        <w:rPr>
          <w:ins w:id="8039" w:author="chaniaayulestari@outlook.com" w:date="2021-11-13T19:46:00Z"/>
        </w:rPr>
        <w:pPrChange w:id="8040" w:author="chaniaayulestari@outlook.com" w:date="2021-11-13T20:38:00Z">
          <w:pPr/>
        </w:pPrChange>
      </w:pPr>
      <w:bookmarkStart w:id="8041" w:name="_Toc87731471"/>
      <w:ins w:id="8042" w:author="chaniaayulestari@outlook.com" w:date="2021-11-13T20:38:00Z">
        <w:r>
          <w:t xml:space="preserve">Gambar 3. </w:t>
        </w:r>
        <w:r>
          <w:fldChar w:fldCharType="begin"/>
        </w:r>
        <w:r>
          <w:instrText xml:space="preserve"> SEQ Gambar___3. \* ARABIC </w:instrText>
        </w:r>
      </w:ins>
      <w:r>
        <w:fldChar w:fldCharType="separate"/>
      </w:r>
      <w:ins w:id="8043" w:author="Rafi Aziizi" w:date="2021-11-15T16:05:00Z">
        <w:r w:rsidR="00BF7B94">
          <w:rPr>
            <w:noProof/>
          </w:rPr>
          <w:t>38</w:t>
        </w:r>
      </w:ins>
      <w:ins w:id="8044" w:author="chaniaayulestari@outlook.com" w:date="2021-11-13T21:25:00Z">
        <w:del w:id="8045" w:author="Rafi Aziizi" w:date="2021-11-14T09:53:00Z">
          <w:r w:rsidR="00B46735" w:rsidDel="00590A19">
            <w:rPr>
              <w:noProof/>
            </w:rPr>
            <w:delText>36</w:delText>
          </w:r>
        </w:del>
      </w:ins>
      <w:ins w:id="8046" w:author="chaniaayulestari@outlook.com" w:date="2021-11-13T20:38:00Z">
        <w:r>
          <w:fldChar w:fldCharType="end"/>
        </w:r>
        <w:r>
          <w:t xml:space="preserve"> Sequence Diagram Cetak riwayat Absensi Anggota Kelas</w:t>
        </w:r>
      </w:ins>
      <w:bookmarkEnd w:id="8041"/>
    </w:p>
    <w:p w14:paraId="7FB15AF3" w14:textId="691F6C31" w:rsidR="000C638F" w:rsidRPr="00E51900" w:rsidDel="006A1DDD" w:rsidRDefault="000C638F">
      <w:pPr>
        <w:rPr>
          <w:ins w:id="8047" w:author="Rafi Aziizi" w:date="2021-11-13T11:32:00Z"/>
          <w:del w:id="8048" w:author="chaniaayulestari@outlook.com" w:date="2021-11-13T20:38:00Z"/>
          <w:b/>
          <w:bCs/>
          <w:rPrChange w:id="8049" w:author="Rafi Aziizi" w:date="2021-11-13T18:32:00Z">
            <w:rPr>
              <w:ins w:id="8050" w:author="Rafi Aziizi" w:date="2021-11-13T11:32:00Z"/>
              <w:del w:id="8051" w:author="chaniaayulestari@outlook.com" w:date="2021-11-13T20:38:00Z"/>
            </w:rPr>
          </w:rPrChange>
        </w:rPr>
        <w:pPrChange w:id="8052" w:author="Rafi Aziizi" w:date="2021-11-13T18:32:00Z">
          <w:pPr>
            <w:pStyle w:val="ListParagraph"/>
            <w:numPr>
              <w:numId w:val="117"/>
            </w:numPr>
            <w:ind w:hanging="360"/>
          </w:pPr>
        </w:pPrChange>
      </w:pPr>
    </w:p>
    <w:p w14:paraId="2582F969" w14:textId="77777777" w:rsidR="00194DFD" w:rsidDel="00FE2102" w:rsidRDefault="00194DFD" w:rsidP="000F4D3A">
      <w:pPr>
        <w:ind w:firstLine="426"/>
        <w:rPr>
          <w:del w:id="8053" w:author="chaniaayulestari@outlook.com" w:date="2021-11-12T16:35:00Z"/>
        </w:rPr>
      </w:pPr>
    </w:p>
    <w:p w14:paraId="1A4CD18C" w14:textId="62D36810" w:rsidR="00194DFD" w:rsidDel="00FE2102" w:rsidRDefault="00194DFD" w:rsidP="000F4D3A">
      <w:pPr>
        <w:ind w:firstLine="426"/>
        <w:rPr>
          <w:del w:id="8054" w:author="chaniaayulestari@outlook.com" w:date="2021-11-12T16:35:00Z"/>
        </w:rPr>
      </w:pPr>
    </w:p>
    <w:p w14:paraId="44480713" w14:textId="634C2373" w:rsidR="00194DFD" w:rsidDel="00FE2102" w:rsidRDefault="00194DFD" w:rsidP="000F4D3A">
      <w:pPr>
        <w:ind w:firstLine="426"/>
        <w:rPr>
          <w:del w:id="8055" w:author="chaniaayulestari@outlook.com" w:date="2021-11-12T16:35:00Z"/>
        </w:rPr>
      </w:pPr>
    </w:p>
    <w:p w14:paraId="4732517F" w14:textId="7AF8D35B" w:rsidR="00194DFD" w:rsidDel="00FE2102" w:rsidRDefault="00194DFD" w:rsidP="000F4D3A">
      <w:pPr>
        <w:ind w:firstLine="426"/>
        <w:rPr>
          <w:del w:id="8056" w:author="chaniaayulestari@outlook.com" w:date="2021-11-12T16:35:00Z"/>
        </w:rPr>
      </w:pPr>
    </w:p>
    <w:p w14:paraId="2D6A33C2" w14:textId="36D14F6F" w:rsidR="00194DFD" w:rsidRPr="00194DFD" w:rsidDel="00FE2102" w:rsidRDefault="00194DFD" w:rsidP="000F4D3A">
      <w:pPr>
        <w:ind w:firstLine="426"/>
        <w:rPr>
          <w:del w:id="8057" w:author="chaniaayulestari@outlook.com" w:date="2021-11-12T16:35:00Z"/>
        </w:rPr>
      </w:pPr>
    </w:p>
    <w:p w14:paraId="4FD1F72F" w14:textId="20B0B840" w:rsidR="00194DFD" w:rsidDel="00FE2102" w:rsidRDefault="00ED34E2" w:rsidP="001C1F40">
      <w:pPr>
        <w:rPr>
          <w:del w:id="8058" w:author="chaniaayulestari@outlook.com" w:date="2021-11-12T16:35:00Z"/>
          <w:lang w:val="id-ID"/>
        </w:rPr>
      </w:pPr>
      <w:del w:id="8059" w:author="chaniaayulestari@outlook.com" w:date="2021-11-12T16:35:00Z">
        <w:r>
          <w:rPr>
            <w:noProof/>
          </w:rPr>
          <w:pict w14:anchorId="17B89ECC">
            <v:shape id="Text Box 69" o:spid="_x0000_s1142" type="#_x0000_t202" style="position:absolute;left:0;text-align:left;margin-left:1.5pt;margin-top:379.4pt;width:396.85pt;height:.05pt;z-index:-251672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" stroked="f">
              <v:textbox style="mso-next-textbox:#Text Box 69;mso-fit-shape-to-text:t" inset="0,0,0,0">
                <w:txbxContent>
                  <w:p w14:paraId="7A36A4F7" w14:textId="02067B84" w:rsidR="00ED34E2" w:rsidRPr="009704AE" w:rsidRDefault="00ED34E2" w:rsidP="00194DFD">
                    <w:pPr>
                      <w:pStyle w:val="Caption"/>
                      <w:jc w:val="center"/>
                      <w:rPr>
                        <w:noProof/>
                        <w:sz w:val="24"/>
                        <w:szCs w:val="24"/>
                      </w:rPr>
                    </w:pPr>
                    <w:r>
                      <w:t xml:space="preserve">Gambar 3. </w:t>
                    </w:r>
                    <w:ins w:id="8060" w:author="chaniaayulestari@outlook.com" w:date="2021-11-13T13:45:00Z">
                      <w:r>
                        <w:fldChar w:fldCharType="begin"/>
                      </w:r>
                      <w:r>
                        <w:instrText xml:space="preserve"> SEQ Gambar_3. \* ARABIC </w:instrText>
                      </w:r>
                    </w:ins>
                    <w:r>
                      <w:fldChar w:fldCharType="separate"/>
                    </w:r>
                    <w:ins w:id="8061" w:author="chaniaayulestari@outlook.com" w:date="2021-11-13T13:45:00Z">
                      <w:r>
                        <w:rPr>
                          <w:noProof/>
                        </w:rPr>
                        <w:t>12</w:t>
                      </w:r>
                      <w:r>
                        <w:fldChar w:fldCharType="end"/>
                      </w:r>
                    </w:ins>
                    <w:del w:id="806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1</w:delText>
                      </w:r>
                      <w:r w:rsidDel="006D26FE">
                        <w:fldChar w:fldCharType="end"/>
                      </w:r>
                    </w:del>
                    <w:r>
                      <w:t xml:space="preserve">  Sequence Dagram Kelola Kelas,</w:t>
                    </w:r>
                  </w:p>
                </w:txbxContent>
              </v:textbox>
            </v:shape>
          </w:pict>
        </w:r>
        <w:r w:rsidR="00194DFD" w:rsidDel="00FE2102">
          <w:rPr>
            <w:noProof/>
          </w:rPr>
          <w:drawing>
            <wp:anchor distT="0" distB="0" distL="114300" distR="114300" simplePos="0" relativeHeight="251611648" behindDoc="1" locked="0" layoutInCell="1" allowOverlap="1" wp14:anchorId="47CA93FE" wp14:editId="5C217F95">
              <wp:simplePos x="0" y="0"/>
              <wp:positionH relativeFrom="margin">
                <wp:align>left</wp:align>
              </wp:positionH>
              <wp:positionV relativeFrom="paragraph">
                <wp:posOffset>6734</wp:posOffset>
              </wp:positionV>
              <wp:extent cx="5039995" cy="4754880"/>
              <wp:effectExtent l="19050" t="19050" r="27305" b="26670"/>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039995" cy="475488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5CEDABE3" w14:textId="53F2DCEF" w:rsidR="00194DFD" w:rsidDel="00FE2102" w:rsidRDefault="00194DFD" w:rsidP="001C1F40">
      <w:pPr>
        <w:rPr>
          <w:del w:id="8063" w:author="chaniaayulestari@outlook.com" w:date="2021-11-12T16:35:00Z"/>
          <w:lang w:val="id-ID"/>
        </w:rPr>
      </w:pPr>
    </w:p>
    <w:p w14:paraId="73C2216F" w14:textId="2712A4E7" w:rsidR="00194DFD" w:rsidDel="00FE2102" w:rsidRDefault="00194DFD" w:rsidP="001C1F40">
      <w:pPr>
        <w:rPr>
          <w:del w:id="8064" w:author="chaniaayulestari@outlook.com" w:date="2021-11-12T16:35:00Z"/>
          <w:lang w:val="id-ID"/>
        </w:rPr>
      </w:pPr>
    </w:p>
    <w:p w14:paraId="2FF34D34" w14:textId="114CF0DC" w:rsidR="00194DFD" w:rsidDel="00FE2102" w:rsidRDefault="00194DFD" w:rsidP="001C1F40">
      <w:pPr>
        <w:rPr>
          <w:del w:id="8065" w:author="chaniaayulestari@outlook.com" w:date="2021-11-12T16:35:00Z"/>
          <w:lang w:val="id-ID"/>
        </w:rPr>
      </w:pPr>
    </w:p>
    <w:p w14:paraId="551C3D0B" w14:textId="4FC0F193" w:rsidR="00A2766B" w:rsidDel="00FE2102" w:rsidRDefault="00A2766B" w:rsidP="001C1F40">
      <w:pPr>
        <w:rPr>
          <w:del w:id="8066" w:author="chaniaayulestari@outlook.com" w:date="2021-11-12T16:35:00Z"/>
          <w:lang w:val="id-ID"/>
        </w:rPr>
      </w:pPr>
    </w:p>
    <w:p w14:paraId="75D5EFB9" w14:textId="38008372" w:rsidR="00194DFD" w:rsidDel="00FE2102" w:rsidRDefault="00194DFD" w:rsidP="001C1F40">
      <w:pPr>
        <w:rPr>
          <w:del w:id="8067" w:author="chaniaayulestari@outlook.com" w:date="2021-11-12T16:35:00Z"/>
          <w:lang w:val="id-ID"/>
        </w:rPr>
      </w:pPr>
    </w:p>
    <w:p w14:paraId="33C9A278" w14:textId="06BF8D9A" w:rsidR="00194DFD" w:rsidDel="00FE2102" w:rsidRDefault="00194DFD" w:rsidP="001C1F40">
      <w:pPr>
        <w:rPr>
          <w:del w:id="8068" w:author="chaniaayulestari@outlook.com" w:date="2021-11-12T16:35:00Z"/>
          <w:lang w:val="id-ID"/>
        </w:rPr>
      </w:pPr>
    </w:p>
    <w:p w14:paraId="6866BA35" w14:textId="7DA7F09C" w:rsidR="00194DFD" w:rsidDel="00FE2102" w:rsidRDefault="00194DFD" w:rsidP="001C1F40">
      <w:pPr>
        <w:rPr>
          <w:del w:id="8069" w:author="chaniaayulestari@outlook.com" w:date="2021-11-12T16:35:00Z"/>
          <w:lang w:val="id-ID"/>
        </w:rPr>
      </w:pPr>
    </w:p>
    <w:p w14:paraId="20C2507A" w14:textId="2EC67C32" w:rsidR="00194DFD" w:rsidDel="00FE2102" w:rsidRDefault="00194DFD" w:rsidP="001C1F40">
      <w:pPr>
        <w:rPr>
          <w:del w:id="8070" w:author="chaniaayulestari@outlook.com" w:date="2021-11-12T16:35:00Z"/>
          <w:lang w:val="id-ID"/>
        </w:rPr>
      </w:pPr>
    </w:p>
    <w:p w14:paraId="6C3863D0" w14:textId="0F9756D2" w:rsidR="00194DFD" w:rsidDel="00FE2102" w:rsidRDefault="00194DFD" w:rsidP="001C1F40">
      <w:pPr>
        <w:rPr>
          <w:del w:id="8071" w:author="chaniaayulestari@outlook.com" w:date="2021-11-12T16:35:00Z"/>
          <w:lang w:val="id-ID"/>
        </w:rPr>
      </w:pPr>
    </w:p>
    <w:p w14:paraId="7E145509" w14:textId="3BEA62CC" w:rsidR="00194DFD" w:rsidDel="00FE2102" w:rsidRDefault="00194DFD" w:rsidP="001C1F40">
      <w:pPr>
        <w:rPr>
          <w:del w:id="8072" w:author="chaniaayulestari@outlook.com" w:date="2021-11-12T16:35:00Z"/>
          <w:lang w:val="id-ID"/>
        </w:rPr>
      </w:pPr>
    </w:p>
    <w:p w14:paraId="79AB0380" w14:textId="29DD01E7" w:rsidR="00194DFD" w:rsidDel="00FE2102" w:rsidRDefault="00194DFD" w:rsidP="001C1F40">
      <w:pPr>
        <w:rPr>
          <w:del w:id="8073" w:author="chaniaayulestari@outlook.com" w:date="2021-11-12T16:35:00Z"/>
          <w:lang w:val="id-ID"/>
        </w:rPr>
      </w:pPr>
    </w:p>
    <w:p w14:paraId="41096912" w14:textId="1E9ED3EF" w:rsidR="00194DFD" w:rsidDel="00FE2102" w:rsidRDefault="00194DFD" w:rsidP="001C1F40">
      <w:pPr>
        <w:rPr>
          <w:del w:id="8074" w:author="chaniaayulestari@outlook.com" w:date="2021-11-12T16:35:00Z"/>
          <w:lang w:val="id-ID"/>
        </w:rPr>
      </w:pPr>
    </w:p>
    <w:p w14:paraId="17F04DBC" w14:textId="78E2D1F3" w:rsidR="00194DFD" w:rsidDel="00FE2102" w:rsidRDefault="00194DFD" w:rsidP="001C1F40">
      <w:pPr>
        <w:rPr>
          <w:del w:id="8075" w:author="chaniaayulestari@outlook.com" w:date="2021-11-12T16:35:00Z"/>
          <w:lang w:val="id-ID"/>
        </w:rPr>
      </w:pPr>
    </w:p>
    <w:p w14:paraId="309D615F" w14:textId="4E354992" w:rsidR="00194DFD" w:rsidDel="00FE2102" w:rsidRDefault="00194DFD" w:rsidP="001C1F40">
      <w:pPr>
        <w:rPr>
          <w:del w:id="8076" w:author="chaniaayulestari@outlook.com" w:date="2021-11-12T16:35:00Z"/>
          <w:lang w:val="id-ID"/>
        </w:rPr>
      </w:pPr>
    </w:p>
    <w:p w14:paraId="330A84E3" w14:textId="6D544665" w:rsidR="00194DFD" w:rsidDel="00FE2102" w:rsidRDefault="00194DFD" w:rsidP="001C1F40">
      <w:pPr>
        <w:rPr>
          <w:del w:id="8077" w:author="chaniaayulestari@outlook.com" w:date="2021-11-12T16:35:00Z"/>
          <w:lang w:val="id-ID"/>
        </w:rPr>
      </w:pPr>
    </w:p>
    <w:p w14:paraId="42169407" w14:textId="551D8128" w:rsidR="00194DFD" w:rsidDel="00FE2102" w:rsidRDefault="00194DFD" w:rsidP="001C1F40">
      <w:pPr>
        <w:rPr>
          <w:del w:id="8078" w:author="chaniaayulestari@outlook.com" w:date="2021-11-12T16:35:00Z"/>
          <w:lang w:val="id-ID"/>
        </w:rPr>
      </w:pPr>
    </w:p>
    <w:p w14:paraId="7844DA8D" w14:textId="67F0CE18" w:rsidR="00194DFD" w:rsidDel="00FE2102" w:rsidRDefault="00194DFD" w:rsidP="001C1F40">
      <w:pPr>
        <w:rPr>
          <w:del w:id="8079" w:author="chaniaayulestari@outlook.com" w:date="2021-11-12T16:35:00Z"/>
          <w:lang w:val="id-ID"/>
        </w:rPr>
      </w:pPr>
    </w:p>
    <w:p w14:paraId="6C8D7AD5" w14:textId="679507EE" w:rsidR="00194DFD" w:rsidDel="00FF5489" w:rsidRDefault="00194DFD" w:rsidP="001C1F40">
      <w:pPr>
        <w:rPr>
          <w:del w:id="8080" w:author="Rafi Aziizi" w:date="2021-11-13T11:32:00Z"/>
          <w:lang w:val="id-ID"/>
        </w:rPr>
      </w:pPr>
    </w:p>
    <w:p w14:paraId="3BC4ABBE" w14:textId="7B881A30" w:rsidR="0083024D" w:rsidRPr="004822D0" w:rsidRDefault="004A229B" w:rsidP="00FF2590">
      <w:pPr>
        <w:pStyle w:val="ListParagraph"/>
        <w:numPr>
          <w:ilvl w:val="0"/>
          <w:numId w:val="42"/>
        </w:numPr>
        <w:ind w:left="426"/>
        <w:rPr>
          <w:b/>
          <w:bCs/>
          <w:lang w:val="id-ID"/>
          <w:rPrChange w:id="8081" w:author="Rafi Aziizi" w:date="2021-11-13T12:04:00Z">
            <w:rPr>
              <w:lang w:val="id-ID"/>
            </w:rPr>
          </w:rPrChange>
        </w:rPr>
      </w:pPr>
      <w:r w:rsidRPr="004822D0">
        <w:rPr>
          <w:b/>
          <w:bCs/>
          <w:rPrChange w:id="8082" w:author="Rafi Aziizi" w:date="2021-11-13T12:04:00Z">
            <w:rPr/>
          </w:rPrChange>
        </w:rPr>
        <w:t>Kelola Siswa</w:t>
      </w:r>
    </w:p>
    <w:p w14:paraId="1C27BF75" w14:textId="3B139482" w:rsidR="0083024D" w:rsidDel="00FF5489" w:rsidRDefault="0083024D">
      <w:pPr>
        <w:rPr>
          <w:del w:id="8083" w:author="Rafi Aziizi" w:date="2021-11-12T10:48:00Z"/>
        </w:rPr>
      </w:pPr>
      <w:r w:rsidRPr="005B28D5">
        <w:rPr>
          <w:i/>
        </w:rPr>
        <w:t>Sequence diagram</w:t>
      </w:r>
      <w:r>
        <w:t xml:space="preserve"> ini menjelaskan interaksi admin dengan sistem </w:t>
      </w:r>
      <w:ins w:id="8084" w:author="Rafi Aziizi" w:date="2021-11-13T12:15:00Z">
        <w:r w:rsidR="00E8612D">
          <w:t xml:space="preserve">dalam </w:t>
        </w:r>
        <w:r w:rsidR="00E8612D" w:rsidRPr="005B28D5">
          <w:rPr>
            <w:lang w:val="id-ID"/>
          </w:rPr>
          <w:t>melihat</w:t>
        </w:r>
        <w:r w:rsidR="00E8612D">
          <w:t>, menghapus, menambah, memperbaharui, melihat profile, melihat riwayat absensi maupun mencetak riwayat absensi</w:t>
        </w:r>
        <w:r w:rsidR="00E8612D" w:rsidDel="00E8612D">
          <w:t xml:space="preserve"> </w:t>
        </w:r>
      </w:ins>
      <w:del w:id="8085" w:author="Rafi Aziizi" w:date="2021-11-13T12:15:00Z">
        <w:r w:rsidDel="00E8612D">
          <w:delText xml:space="preserve">dalam </w:delText>
        </w:r>
        <w:r w:rsidRPr="005B28D5" w:rsidDel="00E8612D">
          <w:rPr>
            <w:lang w:val="id-ID"/>
          </w:rPr>
          <w:delText>melihat</w:delText>
        </w:r>
        <w:r w:rsidDel="00E8612D">
          <w:delText>, menghapus, menambah</w:delText>
        </w:r>
        <w:r w:rsidRPr="005B28D5" w:rsidDel="00E8612D">
          <w:rPr>
            <w:lang w:val="id-ID"/>
          </w:rPr>
          <w:delText xml:space="preserve"> </w:delText>
        </w:r>
        <w:r w:rsidDel="00E8612D">
          <w:delText xml:space="preserve">maupun memperbaharui </w:delText>
        </w:r>
      </w:del>
      <w:r>
        <w:t>data siswa</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siswa dalam bentuk tabel. </w:t>
      </w:r>
      <w:r w:rsidRPr="005B28D5">
        <w:rPr>
          <w:i/>
        </w:rPr>
        <w:t>Sequence diagram</w:t>
      </w:r>
      <w:r>
        <w:t xml:space="preserve"> kelola siswa ditunjukkan </w:t>
      </w:r>
      <w:ins w:id="8086" w:author="Rafi Aziizi" w:date="2021-11-14T10:13:00Z">
        <w:r w:rsidR="00ED47C8">
          <w:t>pada</w:t>
        </w:r>
        <w:r w:rsidR="00ED47C8" w:rsidRPr="005B28D5">
          <w:rPr>
            <w:lang w:val="id-ID"/>
          </w:rPr>
          <w:t xml:space="preserve"> </w:t>
        </w:r>
        <w:r w:rsidR="00ED47C8">
          <w:t>gambar dibawah ini :</w:t>
        </w:r>
      </w:ins>
      <w:del w:id="8087" w:author="Rafi Aziizi" w:date="2021-11-14T10:13:00Z">
        <w:r w:rsidDel="00ED47C8">
          <w:delText>pada</w:delText>
        </w:r>
        <w:r w:rsidRPr="005B28D5" w:rsidDel="00ED47C8">
          <w:rPr>
            <w:lang w:val="id-ID"/>
          </w:rPr>
          <w:delText xml:space="preserve"> Gambar</w:delText>
        </w:r>
        <w:r w:rsidR="00194DFD" w:rsidDel="00ED47C8">
          <w:delText xml:space="preserve"> 3.13</w:delText>
        </w:r>
      </w:del>
      <w:ins w:id="8088" w:author="chaniaayulestari@outlook.com" w:date="2021-11-13T20:40:00Z">
        <w:del w:id="8089" w:author="Rafi Aziizi" w:date="2021-11-14T10:13:00Z">
          <w:r w:rsidR="006A1DDD" w:rsidDel="00ED47C8">
            <w:delText>37</w:delText>
          </w:r>
        </w:del>
      </w:ins>
      <w:del w:id="8090" w:author="Rafi Aziizi" w:date="2021-11-14T10:13:00Z">
        <w:r w:rsidR="00194DFD" w:rsidDel="00ED47C8">
          <w:delText>.</w:delText>
        </w:r>
      </w:del>
    </w:p>
    <w:p w14:paraId="62D90B1F" w14:textId="77777777" w:rsidR="00FF5489" w:rsidRPr="00194DFD" w:rsidRDefault="00FF5489" w:rsidP="0083024D">
      <w:pPr>
        <w:ind w:firstLine="426"/>
        <w:rPr>
          <w:ins w:id="8091" w:author="Rafi Aziizi" w:date="2021-11-13T11:33:00Z"/>
        </w:rPr>
      </w:pPr>
    </w:p>
    <w:p w14:paraId="7AE4C56C" w14:textId="66D1B56D" w:rsidR="00FF5489" w:rsidRDefault="00ED34E2" w:rsidP="002040D9">
      <w:pPr>
        <w:pStyle w:val="ListParagraph"/>
        <w:numPr>
          <w:ilvl w:val="0"/>
          <w:numId w:val="117"/>
        </w:numPr>
        <w:ind w:left="426"/>
        <w:rPr>
          <w:ins w:id="8092" w:author="chaniaayulestari@outlook.com" w:date="2021-11-13T16:44:00Z"/>
          <w:b/>
          <w:bCs/>
        </w:rPr>
      </w:pPr>
      <w:ins w:id="8093" w:author="chaniaayulestari@outlook.com" w:date="2021-11-13T20:39:00Z">
        <w:r>
          <w:rPr>
            <w:noProof/>
          </w:rPr>
          <w:pict w14:anchorId="1894230D">
            <v:shape id="_x0000_s1214" type="#_x0000_t202" style="position:absolute;left:0;text-align:left;margin-left:-.35pt;margin-top:306.7pt;width:396.85pt;height:.05pt;z-index:251747840;mso-position-horizontal-relative:text;mso-position-vertical-relative:text" stroked="f">
              <v:textbox style="mso-next-textbox:#_x0000_s1214;mso-fit-shape-to-text:t" inset="0,0,0,0">
                <w:txbxContent>
                  <w:p w14:paraId="5AD110AF" w14:textId="66BDA42B" w:rsidR="00ED34E2" w:rsidRPr="006A1DDD" w:rsidRDefault="00ED34E2">
                    <w:pPr>
                      <w:pStyle w:val="Caption"/>
                      <w:jc w:val="center"/>
                      <w:rPr>
                        <w:rPrChange w:id="8094" w:author="chaniaayulestari@outlook.com" w:date="2021-11-13T20:40:00Z">
                          <w:rPr>
                            <w:noProof/>
                          </w:rPr>
                        </w:rPrChange>
                      </w:rPr>
                      <w:pPrChange w:id="8095" w:author="chaniaayulestari@outlook.com" w:date="2021-11-13T20:40:00Z">
                        <w:pPr>
                          <w:pStyle w:val="ListParagraph"/>
                          <w:numPr>
                            <w:numId w:val="117"/>
                          </w:numPr>
                          <w:ind w:left="426" w:hanging="360"/>
                        </w:pPr>
                      </w:pPrChange>
                    </w:pPr>
                    <w:bookmarkStart w:id="8096" w:name="_Toc87729284"/>
                    <w:bookmarkStart w:id="8097" w:name="_Toc87731472"/>
                    <w:ins w:id="8098" w:author="chaniaayulestari@outlook.com" w:date="2021-11-13T20:39:00Z">
                      <w:r>
                        <w:t xml:space="preserve">Gambar 3. </w:t>
                      </w:r>
                      <w:r>
                        <w:fldChar w:fldCharType="begin"/>
                      </w:r>
                      <w:r>
                        <w:instrText xml:space="preserve"> SEQ Gambar___3. \* ARABIC </w:instrText>
                      </w:r>
                    </w:ins>
                    <w:r>
                      <w:fldChar w:fldCharType="separate"/>
                    </w:r>
                    <w:ins w:id="8099" w:author="Rafi Aziizi" w:date="2021-11-15T16:05:00Z">
                      <w:r w:rsidR="00BF7B94">
                        <w:rPr>
                          <w:noProof/>
                        </w:rPr>
                        <w:t>39</w:t>
                      </w:r>
                    </w:ins>
                    <w:ins w:id="8100" w:author="chaniaayulestari@outlook.com" w:date="2021-11-13T21:25:00Z">
                      <w:del w:id="8101" w:author="Rafi Aziizi" w:date="2021-11-14T09:53:00Z">
                        <w:r w:rsidDel="00590A19">
                          <w:rPr>
                            <w:noProof/>
                          </w:rPr>
                          <w:delText>37</w:delText>
                        </w:r>
                      </w:del>
                    </w:ins>
                    <w:ins w:id="8102" w:author="chaniaayulestari@outlook.com" w:date="2021-11-13T20:39:00Z">
                      <w:r>
                        <w:fldChar w:fldCharType="end"/>
                      </w:r>
                      <w:r>
                        <w:t xml:space="preserve"> </w:t>
                      </w:r>
                      <w:r w:rsidRPr="00962FB9">
                        <w:t>Sequence Diagram</w:t>
                      </w:r>
                      <w:r>
                        <w:t xml:space="preserve"> Lihat</w:t>
                      </w:r>
                    </w:ins>
                    <w:ins w:id="8103" w:author="chaniaayulestari@outlook.com" w:date="2021-11-13T20:40:00Z">
                      <w:r>
                        <w:t xml:space="preserve"> Data Siswa</w:t>
                      </w:r>
                    </w:ins>
                    <w:bookmarkEnd w:id="8096"/>
                    <w:bookmarkEnd w:id="8097"/>
                  </w:p>
                </w:txbxContent>
              </v:textbox>
            </v:shape>
          </w:pict>
        </w:r>
      </w:ins>
      <w:ins w:id="8104" w:author="Rafi Aziizi" w:date="2021-11-13T18:33:00Z">
        <w:r w:rsidR="006A1DDD">
          <w:rPr>
            <w:noProof/>
          </w:rPr>
          <w:drawing>
            <wp:anchor distT="0" distB="0" distL="114300" distR="114300" simplePos="0" relativeHeight="251625984" behindDoc="1" locked="0" layoutInCell="1" allowOverlap="1" wp14:anchorId="1575EA17" wp14:editId="0C2855FE">
              <wp:simplePos x="0" y="0"/>
              <wp:positionH relativeFrom="column">
                <wp:posOffset>-4445</wp:posOffset>
              </wp:positionH>
              <wp:positionV relativeFrom="paragraph">
                <wp:posOffset>159873</wp:posOffset>
              </wp:positionV>
              <wp:extent cx="5039995" cy="3678555"/>
              <wp:effectExtent l="0" t="0" r="0" b="0"/>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039995" cy="3678555"/>
                      </a:xfrm>
                      <a:prstGeom prst="rect">
                        <a:avLst/>
                      </a:prstGeom>
                      <a:noFill/>
                      <a:ln>
                        <a:noFill/>
                      </a:ln>
                    </pic:spPr>
                  </pic:pic>
                </a:graphicData>
              </a:graphic>
              <wp14:sizeRelH relativeFrom="page">
                <wp14:pctWidth>0</wp14:pctWidth>
              </wp14:sizeRelH>
              <wp14:sizeRelV relativeFrom="page">
                <wp14:pctHeight>0</wp14:pctHeight>
              </wp14:sizeRelV>
            </wp:anchor>
          </w:drawing>
        </w:r>
      </w:ins>
      <w:ins w:id="8105" w:author="chaniaayulestari@outlook.com" w:date="2021-11-13T16:44:00Z">
        <w:del w:id="8106" w:author="Rafi Aziizi" w:date="2021-11-13T18:33:00Z">
          <w:r w:rsidR="00F96C5E" w:rsidDel="00E51900">
            <w:rPr>
              <w:noProof/>
            </w:rPr>
            <w:drawing>
              <wp:inline distT="0" distB="0" distL="0" distR="0" wp14:anchorId="20DBEE32" wp14:editId="0277A31B">
                <wp:extent cx="5039995" cy="3865245"/>
                <wp:effectExtent l="0" t="0" r="8255" b="1905"/>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del>
      </w:ins>
      <w:ins w:id="8107" w:author="Rafi Aziizi" w:date="2021-11-13T11:33:00Z">
        <w:r w:rsidR="00FF5489" w:rsidRPr="002040D9">
          <w:rPr>
            <w:b/>
            <w:bCs/>
            <w:noProof/>
            <w:rPrChange w:id="8108" w:author="chaniaayulestari@outlook.com" w:date="2021-11-13T15:20:00Z">
              <w:rPr>
                <w:noProof/>
              </w:rPr>
            </w:rPrChange>
          </w:rPr>
          <w:t>Lihat Siswa</w:t>
        </w:r>
      </w:ins>
    </w:p>
    <w:p w14:paraId="76774841" w14:textId="4889491F" w:rsidR="006A1DDD" w:rsidRDefault="006A1DDD">
      <w:pPr>
        <w:ind w:left="66"/>
        <w:rPr>
          <w:ins w:id="8109" w:author="chaniaayulestari@outlook.com" w:date="2021-11-13T20:38:00Z"/>
          <w:b/>
          <w:bCs/>
        </w:rPr>
      </w:pPr>
    </w:p>
    <w:p w14:paraId="1E6BF354" w14:textId="77777777" w:rsidR="006A1DDD" w:rsidRDefault="006A1DDD">
      <w:pPr>
        <w:ind w:left="66"/>
        <w:rPr>
          <w:ins w:id="8110" w:author="chaniaayulestari@outlook.com" w:date="2021-11-13T20:38:00Z"/>
          <w:b/>
          <w:bCs/>
        </w:rPr>
      </w:pPr>
    </w:p>
    <w:p w14:paraId="175B46B2" w14:textId="77777777" w:rsidR="006A1DDD" w:rsidRDefault="006A1DDD">
      <w:pPr>
        <w:ind w:left="66"/>
        <w:rPr>
          <w:ins w:id="8111" w:author="chaniaayulestari@outlook.com" w:date="2021-11-13T20:38:00Z"/>
          <w:b/>
          <w:bCs/>
        </w:rPr>
      </w:pPr>
    </w:p>
    <w:p w14:paraId="47A9C234" w14:textId="77777777" w:rsidR="006A1DDD" w:rsidRDefault="006A1DDD">
      <w:pPr>
        <w:ind w:left="66"/>
        <w:rPr>
          <w:ins w:id="8112" w:author="chaniaayulestari@outlook.com" w:date="2021-11-13T20:38:00Z"/>
          <w:b/>
          <w:bCs/>
        </w:rPr>
      </w:pPr>
    </w:p>
    <w:p w14:paraId="567B7503" w14:textId="77777777" w:rsidR="006A1DDD" w:rsidRDefault="006A1DDD">
      <w:pPr>
        <w:ind w:left="66"/>
        <w:rPr>
          <w:ins w:id="8113" w:author="chaniaayulestari@outlook.com" w:date="2021-11-13T20:38:00Z"/>
          <w:b/>
          <w:bCs/>
        </w:rPr>
      </w:pPr>
    </w:p>
    <w:p w14:paraId="4218388D" w14:textId="77777777" w:rsidR="006A1DDD" w:rsidRDefault="006A1DDD">
      <w:pPr>
        <w:ind w:left="66"/>
        <w:rPr>
          <w:ins w:id="8114" w:author="chaniaayulestari@outlook.com" w:date="2021-11-13T20:38:00Z"/>
          <w:b/>
          <w:bCs/>
        </w:rPr>
      </w:pPr>
    </w:p>
    <w:p w14:paraId="11726E10" w14:textId="77777777" w:rsidR="006A1DDD" w:rsidRDefault="006A1DDD">
      <w:pPr>
        <w:ind w:left="66"/>
        <w:rPr>
          <w:ins w:id="8115" w:author="chaniaayulestari@outlook.com" w:date="2021-11-13T20:38:00Z"/>
          <w:b/>
          <w:bCs/>
        </w:rPr>
      </w:pPr>
    </w:p>
    <w:p w14:paraId="6F5524A9" w14:textId="77777777" w:rsidR="006A1DDD" w:rsidRDefault="006A1DDD">
      <w:pPr>
        <w:ind w:left="66"/>
        <w:rPr>
          <w:ins w:id="8116" w:author="chaniaayulestari@outlook.com" w:date="2021-11-13T20:38:00Z"/>
          <w:b/>
          <w:bCs/>
        </w:rPr>
      </w:pPr>
    </w:p>
    <w:p w14:paraId="49ACABE1" w14:textId="77777777" w:rsidR="006A1DDD" w:rsidRDefault="006A1DDD">
      <w:pPr>
        <w:ind w:left="66"/>
        <w:rPr>
          <w:ins w:id="8117" w:author="chaniaayulestari@outlook.com" w:date="2021-11-13T20:38:00Z"/>
          <w:b/>
          <w:bCs/>
        </w:rPr>
      </w:pPr>
    </w:p>
    <w:p w14:paraId="57422C95" w14:textId="61524B48" w:rsidR="00F96C5E" w:rsidDel="00E51900" w:rsidRDefault="00F96C5E" w:rsidP="00F96C5E">
      <w:pPr>
        <w:ind w:left="66"/>
        <w:rPr>
          <w:ins w:id="8118" w:author="chaniaayulestari@outlook.com" w:date="2021-11-13T16:44:00Z"/>
          <w:del w:id="8119" w:author="Rafi Aziizi" w:date="2021-11-13T18:33:00Z"/>
          <w:b/>
          <w:bCs/>
        </w:rPr>
      </w:pPr>
    </w:p>
    <w:p w14:paraId="7EA0987A" w14:textId="1FC6C7A7" w:rsidR="00F96C5E" w:rsidDel="00E51900" w:rsidRDefault="00F96C5E">
      <w:pPr>
        <w:rPr>
          <w:ins w:id="8120" w:author="chaniaayulestari@outlook.com" w:date="2021-11-13T16:44:00Z"/>
          <w:del w:id="8121" w:author="Rafi Aziizi" w:date="2021-11-13T18:33:00Z"/>
          <w:b/>
          <w:bCs/>
        </w:rPr>
        <w:pPrChange w:id="8122" w:author="Rafi Aziizi" w:date="2021-11-13T18:33:00Z">
          <w:pPr>
            <w:ind w:left="66"/>
          </w:pPr>
        </w:pPrChange>
      </w:pPr>
    </w:p>
    <w:p w14:paraId="22C96584" w14:textId="27E6212C" w:rsidR="00F96C5E" w:rsidDel="00E51900" w:rsidRDefault="00F96C5E">
      <w:pPr>
        <w:rPr>
          <w:ins w:id="8123" w:author="chaniaayulestari@outlook.com" w:date="2021-11-13T16:44:00Z"/>
          <w:del w:id="8124" w:author="Rafi Aziizi" w:date="2021-11-13T18:33:00Z"/>
          <w:b/>
          <w:bCs/>
        </w:rPr>
        <w:pPrChange w:id="8125" w:author="Rafi Aziizi" w:date="2021-11-13T18:33:00Z">
          <w:pPr>
            <w:ind w:left="66"/>
          </w:pPr>
        </w:pPrChange>
      </w:pPr>
    </w:p>
    <w:p w14:paraId="268C1F37" w14:textId="42934C22" w:rsidR="00F96C5E" w:rsidDel="00E51900" w:rsidRDefault="00F96C5E">
      <w:pPr>
        <w:rPr>
          <w:ins w:id="8126" w:author="chaniaayulestari@outlook.com" w:date="2021-11-13T16:44:00Z"/>
          <w:del w:id="8127" w:author="Rafi Aziizi" w:date="2021-11-13T18:33:00Z"/>
          <w:b/>
          <w:bCs/>
        </w:rPr>
        <w:pPrChange w:id="8128" w:author="Rafi Aziizi" w:date="2021-11-13T18:33:00Z">
          <w:pPr>
            <w:ind w:left="66"/>
          </w:pPr>
        </w:pPrChange>
      </w:pPr>
    </w:p>
    <w:p w14:paraId="69BCCC41" w14:textId="27DC8234" w:rsidR="00F96C5E" w:rsidDel="00E51900" w:rsidRDefault="00F96C5E">
      <w:pPr>
        <w:rPr>
          <w:ins w:id="8129" w:author="chaniaayulestari@outlook.com" w:date="2021-11-13T16:44:00Z"/>
          <w:del w:id="8130" w:author="Rafi Aziizi" w:date="2021-11-13T18:33:00Z"/>
          <w:b/>
          <w:bCs/>
        </w:rPr>
        <w:pPrChange w:id="8131" w:author="Rafi Aziizi" w:date="2021-11-13T18:33:00Z">
          <w:pPr>
            <w:ind w:left="66"/>
          </w:pPr>
        </w:pPrChange>
      </w:pPr>
    </w:p>
    <w:p w14:paraId="6B979827" w14:textId="517BD42A" w:rsidR="00F96C5E" w:rsidDel="00E51900" w:rsidRDefault="00F96C5E">
      <w:pPr>
        <w:rPr>
          <w:ins w:id="8132" w:author="chaniaayulestari@outlook.com" w:date="2021-11-13T16:44:00Z"/>
          <w:del w:id="8133" w:author="Rafi Aziizi" w:date="2021-11-13T18:33:00Z"/>
          <w:b/>
          <w:bCs/>
        </w:rPr>
        <w:pPrChange w:id="8134" w:author="Rafi Aziizi" w:date="2021-11-13T18:33:00Z">
          <w:pPr>
            <w:ind w:left="66"/>
          </w:pPr>
        </w:pPrChange>
      </w:pPr>
    </w:p>
    <w:p w14:paraId="05A75349" w14:textId="16872FD8" w:rsidR="00F96C5E" w:rsidDel="00E51900" w:rsidRDefault="00F96C5E">
      <w:pPr>
        <w:rPr>
          <w:ins w:id="8135" w:author="chaniaayulestari@outlook.com" w:date="2021-11-13T16:44:00Z"/>
          <w:del w:id="8136" w:author="Rafi Aziizi" w:date="2021-11-13T18:33:00Z"/>
          <w:b/>
          <w:bCs/>
        </w:rPr>
        <w:pPrChange w:id="8137" w:author="Rafi Aziizi" w:date="2021-11-13T18:33:00Z">
          <w:pPr>
            <w:ind w:left="66"/>
          </w:pPr>
        </w:pPrChange>
      </w:pPr>
    </w:p>
    <w:p w14:paraId="5BDBBC36" w14:textId="5B432A1D" w:rsidR="00F96C5E" w:rsidDel="00E51900" w:rsidRDefault="00F96C5E">
      <w:pPr>
        <w:rPr>
          <w:ins w:id="8138" w:author="chaniaayulestari@outlook.com" w:date="2021-11-13T16:44:00Z"/>
          <w:del w:id="8139" w:author="Rafi Aziizi" w:date="2021-11-13T18:33:00Z"/>
          <w:b/>
          <w:bCs/>
        </w:rPr>
        <w:pPrChange w:id="8140" w:author="Rafi Aziizi" w:date="2021-11-13T18:33:00Z">
          <w:pPr>
            <w:ind w:left="66"/>
          </w:pPr>
        </w:pPrChange>
      </w:pPr>
    </w:p>
    <w:p w14:paraId="2C70708E" w14:textId="3AB380AA" w:rsidR="00F96C5E" w:rsidDel="00E51900" w:rsidRDefault="00F96C5E">
      <w:pPr>
        <w:rPr>
          <w:ins w:id="8141" w:author="chaniaayulestari@outlook.com" w:date="2021-11-13T16:44:00Z"/>
          <w:del w:id="8142" w:author="Rafi Aziizi" w:date="2021-11-13T18:33:00Z"/>
          <w:b/>
          <w:bCs/>
        </w:rPr>
        <w:pPrChange w:id="8143" w:author="Rafi Aziizi" w:date="2021-11-13T18:33:00Z">
          <w:pPr>
            <w:ind w:left="66"/>
          </w:pPr>
        </w:pPrChange>
      </w:pPr>
    </w:p>
    <w:p w14:paraId="7B9DF415" w14:textId="135BC357" w:rsidR="00F96C5E" w:rsidDel="00E51900" w:rsidRDefault="00F96C5E">
      <w:pPr>
        <w:rPr>
          <w:ins w:id="8144" w:author="chaniaayulestari@outlook.com" w:date="2021-11-13T16:44:00Z"/>
          <w:del w:id="8145" w:author="Rafi Aziizi" w:date="2021-11-13T18:33:00Z"/>
          <w:b/>
          <w:bCs/>
        </w:rPr>
        <w:pPrChange w:id="8146" w:author="Rafi Aziizi" w:date="2021-11-13T18:33:00Z">
          <w:pPr>
            <w:ind w:left="66"/>
          </w:pPr>
        </w:pPrChange>
      </w:pPr>
    </w:p>
    <w:p w14:paraId="0A5268ED" w14:textId="4261A251" w:rsidR="00F96C5E" w:rsidDel="00E51900" w:rsidRDefault="00F96C5E">
      <w:pPr>
        <w:rPr>
          <w:ins w:id="8147" w:author="chaniaayulestari@outlook.com" w:date="2021-11-13T16:44:00Z"/>
          <w:del w:id="8148" w:author="Rafi Aziizi" w:date="2021-11-13T18:33:00Z"/>
          <w:b/>
          <w:bCs/>
        </w:rPr>
        <w:pPrChange w:id="8149" w:author="Rafi Aziizi" w:date="2021-11-13T18:33:00Z">
          <w:pPr>
            <w:ind w:left="66"/>
          </w:pPr>
        </w:pPrChange>
      </w:pPr>
    </w:p>
    <w:p w14:paraId="2F96E1B1" w14:textId="369CE2BB" w:rsidR="00F96C5E" w:rsidDel="00E51900" w:rsidRDefault="00F96C5E">
      <w:pPr>
        <w:rPr>
          <w:ins w:id="8150" w:author="chaniaayulestari@outlook.com" w:date="2021-11-13T16:44:00Z"/>
          <w:del w:id="8151" w:author="Rafi Aziizi" w:date="2021-11-13T18:33:00Z"/>
          <w:b/>
          <w:bCs/>
        </w:rPr>
        <w:pPrChange w:id="8152" w:author="Rafi Aziizi" w:date="2021-11-13T18:33:00Z">
          <w:pPr>
            <w:ind w:left="66"/>
          </w:pPr>
        </w:pPrChange>
      </w:pPr>
    </w:p>
    <w:p w14:paraId="71A0FAD5" w14:textId="3BB2E997" w:rsidR="00F96C5E" w:rsidDel="00E51900" w:rsidRDefault="00F96C5E">
      <w:pPr>
        <w:rPr>
          <w:ins w:id="8153" w:author="chaniaayulestari@outlook.com" w:date="2021-11-13T16:44:00Z"/>
          <w:del w:id="8154" w:author="Rafi Aziizi" w:date="2021-11-13T18:33:00Z"/>
          <w:b/>
          <w:bCs/>
        </w:rPr>
        <w:pPrChange w:id="8155" w:author="Rafi Aziizi" w:date="2021-11-13T18:33:00Z">
          <w:pPr>
            <w:ind w:left="66"/>
          </w:pPr>
        </w:pPrChange>
      </w:pPr>
    </w:p>
    <w:p w14:paraId="3AC2D515" w14:textId="5F756CFB" w:rsidR="00F96C5E" w:rsidRDefault="00F96C5E">
      <w:pPr>
        <w:ind w:left="66"/>
        <w:rPr>
          <w:ins w:id="8156" w:author="chaniaayulestari@outlook.com" w:date="2021-11-13T16:44:00Z"/>
          <w:b/>
          <w:bCs/>
        </w:rPr>
      </w:pPr>
    </w:p>
    <w:p w14:paraId="78F8C11B" w14:textId="73345863" w:rsidR="00F96C5E" w:rsidRDefault="00ED34E2" w:rsidP="00F96C5E">
      <w:pPr>
        <w:ind w:left="66"/>
        <w:rPr>
          <w:ins w:id="8157" w:author="chaniaayulestari@outlook.com" w:date="2021-11-13T20:39:00Z"/>
        </w:rPr>
      </w:pPr>
      <w:del w:id="8158" w:author="chaniaayulestari@outlook.com" w:date="2021-11-13T20:39:00Z">
        <w:r>
          <w:pict w14:anchorId="327FAE7F">
            <v:shape id="_x0000_i1047" type="#_x0000_t75" style="width:396.7pt;height:2.7pt">
              <v:imagedata croptop="-65520f" cropbottom="65520f"/>
            </v:shape>
          </w:pict>
        </w:r>
      </w:del>
    </w:p>
    <w:p w14:paraId="3A2FBA16" w14:textId="5402BC07" w:rsidR="006A1DDD" w:rsidRDefault="006A1DDD" w:rsidP="00F96C5E">
      <w:pPr>
        <w:ind w:left="66"/>
        <w:rPr>
          <w:ins w:id="8159" w:author="chaniaayulestari@outlook.com" w:date="2021-11-13T20:39:00Z"/>
        </w:rPr>
      </w:pPr>
    </w:p>
    <w:p w14:paraId="07F430D0" w14:textId="3E014DFD" w:rsidR="006A1DDD" w:rsidRDefault="006A1DDD" w:rsidP="00F96C5E">
      <w:pPr>
        <w:ind w:left="66"/>
        <w:rPr>
          <w:ins w:id="8160" w:author="chaniaayulestari@outlook.com" w:date="2021-11-13T20:39:00Z"/>
        </w:rPr>
      </w:pPr>
    </w:p>
    <w:p w14:paraId="5319C61D" w14:textId="77777777" w:rsidR="006A1DDD" w:rsidRDefault="006A1DDD" w:rsidP="00F96C5E">
      <w:pPr>
        <w:ind w:left="66"/>
        <w:rPr>
          <w:ins w:id="8161" w:author="chaniaayulestari@outlook.com" w:date="2021-11-13T16:45:00Z"/>
          <w:b/>
          <w:bCs/>
        </w:rPr>
      </w:pPr>
    </w:p>
    <w:p w14:paraId="30862FCF" w14:textId="0FB8ABB1" w:rsidR="00F96C5E" w:rsidRPr="00F96C5E" w:rsidDel="00F96C5E" w:rsidRDefault="00F96C5E">
      <w:pPr>
        <w:ind w:left="66"/>
        <w:rPr>
          <w:ins w:id="8162" w:author="Rafi Aziizi" w:date="2021-11-13T11:33:00Z"/>
          <w:del w:id="8163" w:author="chaniaayulestari@outlook.com" w:date="2021-11-13T16:45:00Z"/>
          <w:b/>
          <w:bCs/>
          <w:rPrChange w:id="8164" w:author="chaniaayulestari@outlook.com" w:date="2021-11-13T16:44:00Z">
            <w:rPr>
              <w:ins w:id="8165" w:author="Rafi Aziizi" w:date="2021-11-13T11:33:00Z"/>
              <w:del w:id="8166" w:author="chaniaayulestari@outlook.com" w:date="2021-11-13T16:45:00Z"/>
            </w:rPr>
          </w:rPrChange>
        </w:rPr>
        <w:pPrChange w:id="8167" w:author="chaniaayulestari@outlook.com" w:date="2021-11-13T16:44:00Z">
          <w:pPr>
            <w:pStyle w:val="ListParagraph"/>
            <w:numPr>
              <w:numId w:val="117"/>
            </w:numPr>
            <w:ind w:hanging="360"/>
          </w:pPr>
        </w:pPrChange>
      </w:pPr>
    </w:p>
    <w:p w14:paraId="3576C156" w14:textId="3A9F7134" w:rsidR="00FF5489" w:rsidRDefault="00FF5489" w:rsidP="002040D9">
      <w:pPr>
        <w:pStyle w:val="ListParagraph"/>
        <w:numPr>
          <w:ilvl w:val="0"/>
          <w:numId w:val="117"/>
        </w:numPr>
        <w:ind w:left="426"/>
        <w:rPr>
          <w:ins w:id="8168" w:author="chaniaayulestari@outlook.com" w:date="2021-11-13T16:45:00Z"/>
          <w:b/>
          <w:bCs/>
        </w:rPr>
      </w:pPr>
      <w:ins w:id="8169" w:author="Rafi Aziizi" w:date="2021-11-13T11:33:00Z">
        <w:r w:rsidRPr="002040D9">
          <w:rPr>
            <w:b/>
            <w:bCs/>
            <w:rPrChange w:id="8170" w:author="chaniaayulestari@outlook.com" w:date="2021-11-13T15:20:00Z">
              <w:rPr/>
            </w:rPrChange>
          </w:rPr>
          <w:t>Hapus Siswa</w:t>
        </w:r>
      </w:ins>
    </w:p>
    <w:p w14:paraId="43BC16CD" w14:textId="0EF94C6D" w:rsidR="006A1DDD" w:rsidRDefault="00ED34E2">
      <w:pPr>
        <w:keepNext/>
        <w:ind w:left="66"/>
        <w:rPr>
          <w:ins w:id="8171" w:author="chaniaayulestari@outlook.com" w:date="2021-11-13T20:40:00Z"/>
        </w:rPr>
        <w:pPrChange w:id="8172" w:author="chaniaayulestari@outlook.com" w:date="2021-11-13T20:40:00Z">
          <w:pPr>
            <w:ind w:left="66"/>
          </w:pPr>
        </w:pPrChange>
      </w:pPr>
      <w:del w:id="8173" w:author="Rafi Aziizi" w:date="2021-11-14T10:00:00Z">
        <w:r>
          <w:pict w14:anchorId="25C35CE8">
            <v:shape id="Text Box 452" o:spid="_x0000_s1313"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452;mso-fit-shape-to-text:t" inset="0,0,0,0">
                <w:txbxContent>
                  <w:p w14:paraId="1BB38272" w14:textId="3585BF6A" w:rsidR="00ED34E2" w:rsidRPr="006B1E9C" w:rsidRDefault="00ED34E2">
                    <w:pPr>
                      <w:pStyle w:val="Caption"/>
                      <w:jc w:val="center"/>
                      <w:rPr>
                        <w:noProof/>
                      </w:rPr>
                      <w:pPrChange w:id="8174" w:author="chaniaayulestari@outlook.com" w:date="2021-11-13T16:46:00Z">
                        <w:pPr>
                          <w:ind w:left="66"/>
                        </w:pPr>
                      </w:pPrChange>
                    </w:pPr>
                    <w:bookmarkStart w:id="8175" w:name="_Toc87729216"/>
                    <w:ins w:id="8176" w:author="chaniaayulestari@outlook.com" w:date="2021-11-13T16:46:00Z">
                      <w:r>
                        <w:t xml:space="preserve">Gambar 3. </w:t>
                      </w:r>
                      <w:r>
                        <w:fldChar w:fldCharType="begin"/>
                      </w:r>
                      <w:r>
                        <w:instrText xml:space="preserve"> SEQ Gambar__3. \* ARABIC </w:instrText>
                      </w:r>
                    </w:ins>
                    <w:r>
                      <w:fldChar w:fldCharType="separate"/>
                    </w:r>
                    <w:ins w:id="8177" w:author="chaniaayulestari@outlook.com" w:date="2021-11-13T19:48:00Z">
                      <w:r>
                        <w:rPr>
                          <w:noProof/>
                        </w:rPr>
                        <w:t>41</w:t>
                      </w:r>
                    </w:ins>
                    <w:ins w:id="8178" w:author="chaniaayulestari@outlook.com" w:date="2021-11-13T16:46:00Z">
                      <w:r>
                        <w:fldChar w:fldCharType="end"/>
                      </w:r>
                      <w:r>
                        <w:t xml:space="preserve"> Sequence Diagram Hapus Data Siswa</w:t>
                      </w:r>
                    </w:ins>
                    <w:bookmarkEnd w:id="8175"/>
                  </w:p>
                </w:txbxContent>
              </v:textbox>
              <w10:anchorlock/>
            </v:shape>
          </w:pict>
        </w:r>
      </w:del>
      <w:ins w:id="8179" w:author="chaniaayulestari@outlook.com" w:date="2021-11-13T16:45:00Z">
        <w:del w:id="8180" w:author="Rafi Aziizi" w:date="2021-11-13T18:33:00Z">
          <w:r w:rsidR="00F96C5E" w:rsidDel="00E51900">
            <w:rPr>
              <w:noProof/>
            </w:rPr>
            <w:drawing>
              <wp:anchor distT="0" distB="0" distL="114300" distR="114300" simplePos="0" relativeHeight="251615744" behindDoc="1" locked="0" layoutInCell="1" allowOverlap="1" wp14:anchorId="3290D091" wp14:editId="42B8EE44">
                <wp:simplePos x="0" y="0"/>
                <wp:positionH relativeFrom="column">
                  <wp:posOffset>45720</wp:posOffset>
                </wp:positionH>
                <wp:positionV relativeFrom="paragraph">
                  <wp:posOffset>1905</wp:posOffset>
                </wp:positionV>
                <wp:extent cx="5039995" cy="1464310"/>
                <wp:effectExtent l="0" t="0" r="8255" b="2540"/>
                <wp:wrapNone/>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039995" cy="1464310"/>
                        </a:xfrm>
                        <a:prstGeom prst="rect">
                          <a:avLst/>
                        </a:prstGeom>
                        <a:noFill/>
                        <a:ln>
                          <a:noFill/>
                        </a:ln>
                      </pic:spPr>
                    </pic:pic>
                  </a:graphicData>
                </a:graphic>
                <wp14:sizeRelH relativeFrom="page">
                  <wp14:pctWidth>0</wp14:pctWidth>
                </wp14:sizeRelH>
                <wp14:sizeRelV relativeFrom="page">
                  <wp14:pctHeight>0</wp14:pctHeight>
                </wp14:sizeRelV>
              </wp:anchor>
            </w:drawing>
          </w:r>
        </w:del>
      </w:ins>
      <w:ins w:id="8181" w:author="Rafi Aziizi" w:date="2021-11-13T18:33:00Z">
        <w:r w:rsidR="00E51900">
          <w:rPr>
            <w:noProof/>
          </w:rPr>
          <w:drawing>
            <wp:inline distT="0" distB="0" distL="0" distR="0" wp14:anchorId="793100BB" wp14:editId="4B998E08">
              <wp:extent cx="5039995" cy="1464310"/>
              <wp:effectExtent l="0" t="0" r="8255" b="254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039995" cy="1464310"/>
                      </a:xfrm>
                      <a:prstGeom prst="rect">
                        <a:avLst/>
                      </a:prstGeom>
                      <a:noFill/>
                      <a:ln>
                        <a:noFill/>
                      </a:ln>
                    </pic:spPr>
                  </pic:pic>
                </a:graphicData>
              </a:graphic>
            </wp:inline>
          </w:drawing>
        </w:r>
      </w:ins>
    </w:p>
    <w:p w14:paraId="11C6B1CF" w14:textId="7756D1E1" w:rsidR="00F96C5E" w:rsidRPr="00F96C5E" w:rsidRDefault="006A1DDD">
      <w:pPr>
        <w:pStyle w:val="Caption"/>
        <w:jc w:val="center"/>
        <w:rPr>
          <w:ins w:id="8182" w:author="Rafi Aziizi" w:date="2021-11-13T11:33:00Z"/>
          <w:b/>
          <w:bCs/>
          <w:rPrChange w:id="8183" w:author="chaniaayulestari@outlook.com" w:date="2021-11-13T16:45:00Z">
            <w:rPr>
              <w:ins w:id="8184" w:author="Rafi Aziizi" w:date="2021-11-13T11:33:00Z"/>
            </w:rPr>
          </w:rPrChange>
        </w:rPr>
        <w:pPrChange w:id="8185" w:author="chaniaayulestari@outlook.com" w:date="2021-11-13T20:40:00Z">
          <w:pPr>
            <w:pStyle w:val="ListParagraph"/>
            <w:numPr>
              <w:numId w:val="117"/>
            </w:numPr>
            <w:ind w:hanging="360"/>
          </w:pPr>
        </w:pPrChange>
      </w:pPr>
      <w:bookmarkStart w:id="8186" w:name="_Toc87731473"/>
      <w:ins w:id="8187" w:author="chaniaayulestari@outlook.com" w:date="2021-11-13T20:40:00Z">
        <w:r>
          <w:t xml:space="preserve">Gambar 3. </w:t>
        </w:r>
        <w:r>
          <w:fldChar w:fldCharType="begin"/>
        </w:r>
        <w:r>
          <w:instrText xml:space="preserve"> SEQ Gambar___3. \* ARABIC </w:instrText>
        </w:r>
      </w:ins>
      <w:r>
        <w:fldChar w:fldCharType="separate"/>
      </w:r>
      <w:ins w:id="8188" w:author="Rafi Aziizi" w:date="2021-11-15T16:05:00Z">
        <w:r w:rsidR="00BF7B94">
          <w:rPr>
            <w:noProof/>
          </w:rPr>
          <w:t>40</w:t>
        </w:r>
      </w:ins>
      <w:ins w:id="8189" w:author="chaniaayulestari@outlook.com" w:date="2021-11-13T21:25:00Z">
        <w:del w:id="8190" w:author="Rafi Aziizi" w:date="2021-11-14T09:53:00Z">
          <w:r w:rsidR="00B46735" w:rsidDel="00590A19">
            <w:rPr>
              <w:noProof/>
            </w:rPr>
            <w:delText>38</w:delText>
          </w:r>
        </w:del>
      </w:ins>
      <w:ins w:id="8191" w:author="chaniaayulestari@outlook.com" w:date="2021-11-13T20:40:00Z">
        <w:r>
          <w:fldChar w:fldCharType="end"/>
        </w:r>
        <w:r>
          <w:t xml:space="preserve"> </w:t>
        </w:r>
        <w:r w:rsidRPr="00787F63">
          <w:t xml:space="preserve">Sequence Diagram </w:t>
        </w:r>
        <w:r>
          <w:t>Hapus Data Siswa</w:t>
        </w:r>
      </w:ins>
      <w:bookmarkEnd w:id="8186"/>
    </w:p>
    <w:p w14:paraId="574B28EE" w14:textId="5013B7A4" w:rsidR="00F96C5E" w:rsidRPr="00E51900" w:rsidDel="00E51900" w:rsidRDefault="00ED34E2">
      <w:pPr>
        <w:rPr>
          <w:ins w:id="8192" w:author="chaniaayulestari@outlook.com" w:date="2021-11-13T16:46:00Z"/>
          <w:del w:id="8193" w:author="Rafi Aziizi" w:date="2021-11-13T18:33:00Z"/>
          <w:b/>
          <w:bCs/>
          <w:rPrChange w:id="8194" w:author="Rafi Aziizi" w:date="2021-11-13T18:33:00Z">
            <w:rPr>
              <w:ins w:id="8195" w:author="chaniaayulestari@outlook.com" w:date="2021-11-13T16:46:00Z"/>
              <w:del w:id="8196" w:author="Rafi Aziizi" w:date="2021-11-13T18:33:00Z"/>
            </w:rPr>
          </w:rPrChange>
        </w:rPr>
        <w:pPrChange w:id="8197" w:author="Rafi Aziizi" w:date="2021-11-13T18:33:00Z">
          <w:pPr>
            <w:pStyle w:val="ListParagraph"/>
            <w:ind w:left="426"/>
          </w:pPr>
        </w:pPrChange>
      </w:pPr>
      <w:del w:id="8198" w:author="chaniaayulestari@outlook.com" w:date="2021-11-13T20:40:00Z">
        <w:r>
          <w:pict w14:anchorId="2E3A085A">
            <v:shape id="Text Box 112" o:spid="_x0000_s1312"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112;mso-fit-shape-to-text:t" inset="0,0,0,0">
                <w:txbxContent>
                  <w:p w14:paraId="6AC5139A" w14:textId="55FE66A9" w:rsidR="00ED34E2" w:rsidRPr="006B1E9C" w:rsidRDefault="00ED34E2">
                    <w:pPr>
                      <w:pStyle w:val="Caption"/>
                      <w:jc w:val="center"/>
                      <w:rPr>
                        <w:noProof/>
                      </w:rPr>
                      <w:pPrChange w:id="8199" w:author="chaniaayulestari@outlook.com" w:date="2021-11-13T16:46:00Z">
                        <w:pPr>
                          <w:ind w:left="66"/>
                        </w:pPr>
                      </w:pPrChange>
                    </w:pPr>
                  </w:p>
                </w:txbxContent>
              </v:textbox>
              <w10:anchorlock/>
            </v:shape>
          </w:pict>
        </w:r>
      </w:del>
    </w:p>
    <w:p w14:paraId="11624D52" w14:textId="033CEC9A" w:rsidR="00F96C5E" w:rsidDel="00E51900" w:rsidRDefault="00F96C5E" w:rsidP="00F96C5E">
      <w:pPr>
        <w:pStyle w:val="ListParagraph"/>
        <w:ind w:left="426"/>
        <w:rPr>
          <w:ins w:id="8200" w:author="chaniaayulestari@outlook.com" w:date="2021-11-13T16:46:00Z"/>
          <w:del w:id="8201" w:author="Rafi Aziizi" w:date="2021-11-13T18:33:00Z"/>
          <w:b/>
          <w:bCs/>
        </w:rPr>
      </w:pPr>
    </w:p>
    <w:p w14:paraId="534D910F" w14:textId="61C2C05F" w:rsidR="00F96C5E" w:rsidDel="00E51900" w:rsidRDefault="00F96C5E" w:rsidP="00F96C5E">
      <w:pPr>
        <w:pStyle w:val="ListParagraph"/>
        <w:ind w:left="426"/>
        <w:rPr>
          <w:ins w:id="8202" w:author="chaniaayulestari@outlook.com" w:date="2021-11-13T16:46:00Z"/>
          <w:del w:id="8203" w:author="Rafi Aziizi" w:date="2021-11-13T18:33:00Z"/>
          <w:b/>
          <w:bCs/>
        </w:rPr>
      </w:pPr>
    </w:p>
    <w:p w14:paraId="075AD7C7" w14:textId="4314A9E9" w:rsidR="00F96C5E" w:rsidDel="00E51900" w:rsidRDefault="00F96C5E" w:rsidP="00F96C5E">
      <w:pPr>
        <w:pStyle w:val="ListParagraph"/>
        <w:ind w:left="426"/>
        <w:rPr>
          <w:ins w:id="8204" w:author="chaniaayulestari@outlook.com" w:date="2021-11-13T16:46:00Z"/>
          <w:del w:id="8205" w:author="Rafi Aziizi" w:date="2021-11-13T18:33:00Z"/>
          <w:b/>
          <w:bCs/>
        </w:rPr>
      </w:pPr>
    </w:p>
    <w:p w14:paraId="0AC72777" w14:textId="77777777" w:rsidR="00F96C5E" w:rsidDel="00E51900" w:rsidRDefault="00F96C5E">
      <w:pPr>
        <w:pStyle w:val="ListParagraph"/>
        <w:ind w:left="426"/>
        <w:rPr>
          <w:ins w:id="8206" w:author="chaniaayulestari@outlook.com" w:date="2021-11-13T16:46:00Z"/>
          <w:del w:id="8207" w:author="Rafi Aziizi" w:date="2021-11-13T18:33:00Z"/>
          <w:b/>
          <w:bCs/>
        </w:rPr>
        <w:pPrChange w:id="8208" w:author="chaniaayulestari@outlook.com" w:date="2021-11-13T16:46:00Z">
          <w:pPr>
            <w:pStyle w:val="ListParagraph"/>
            <w:numPr>
              <w:numId w:val="117"/>
            </w:numPr>
            <w:ind w:left="426" w:hanging="360"/>
          </w:pPr>
        </w:pPrChange>
      </w:pPr>
    </w:p>
    <w:p w14:paraId="2E561C75" w14:textId="1E69C99D" w:rsidR="00F96C5E" w:rsidRDefault="00FF5489" w:rsidP="00F96C5E">
      <w:pPr>
        <w:pStyle w:val="ListParagraph"/>
        <w:numPr>
          <w:ilvl w:val="0"/>
          <w:numId w:val="117"/>
        </w:numPr>
        <w:ind w:left="426"/>
        <w:rPr>
          <w:ins w:id="8209" w:author="chaniaayulestari@outlook.com" w:date="2021-11-13T16:47:00Z"/>
          <w:b/>
          <w:bCs/>
        </w:rPr>
      </w:pPr>
      <w:ins w:id="8210" w:author="Rafi Aziizi" w:date="2021-11-13T11:33:00Z">
        <w:r w:rsidRPr="002040D9">
          <w:rPr>
            <w:b/>
            <w:bCs/>
            <w:rPrChange w:id="8211" w:author="chaniaayulestari@outlook.com" w:date="2021-11-13T15:20:00Z">
              <w:rPr/>
            </w:rPrChange>
          </w:rPr>
          <w:t>Edit Siswa</w:t>
        </w:r>
      </w:ins>
    </w:p>
    <w:p w14:paraId="47F1BB67" w14:textId="6452F61C" w:rsidR="006A1DDD" w:rsidRDefault="00ED34E2">
      <w:pPr>
        <w:keepNext/>
        <w:ind w:left="66"/>
        <w:rPr>
          <w:ins w:id="8212" w:author="chaniaayulestari@outlook.com" w:date="2021-11-13T20:41:00Z"/>
        </w:rPr>
        <w:pPrChange w:id="8213" w:author="chaniaayulestari@outlook.com" w:date="2021-11-13T20:41:00Z">
          <w:pPr>
            <w:ind w:left="66"/>
          </w:pPr>
        </w:pPrChange>
      </w:pPr>
      <w:del w:id="8214" w:author="Rafi Aziizi" w:date="2021-11-14T10:00:00Z">
        <w:r>
          <w:pict w14:anchorId="45C9AA73">
            <v:shape id="Text Box 454" o:spid="_x0000_s1311"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454;mso-fit-shape-to-text:t" inset="0,0,0,0">
                <w:txbxContent>
                  <w:p w14:paraId="7EB1B57F" w14:textId="5A5CEC1D" w:rsidR="00ED34E2" w:rsidRPr="0079373C" w:rsidRDefault="00ED34E2">
                    <w:pPr>
                      <w:pStyle w:val="Caption"/>
                      <w:jc w:val="center"/>
                      <w:rPr>
                        <w:noProof/>
                      </w:rPr>
                      <w:pPrChange w:id="8215" w:author="chaniaayulestari@outlook.com" w:date="2021-11-13T16:48:00Z">
                        <w:pPr>
                          <w:ind w:left="66"/>
                        </w:pPr>
                      </w:pPrChange>
                    </w:pPr>
                    <w:bookmarkStart w:id="8216" w:name="_Toc87729217"/>
                    <w:ins w:id="8217" w:author="chaniaayulestari@outlook.com" w:date="2021-11-13T16:48:00Z">
                      <w:r>
                        <w:t xml:space="preserve">Gambar 3. </w:t>
                      </w:r>
                      <w:r>
                        <w:fldChar w:fldCharType="begin"/>
                      </w:r>
                      <w:r>
                        <w:instrText xml:space="preserve"> SEQ Gambar__3. \* ARABIC </w:instrText>
                      </w:r>
                    </w:ins>
                    <w:r>
                      <w:fldChar w:fldCharType="separate"/>
                    </w:r>
                    <w:ins w:id="8218" w:author="chaniaayulestari@outlook.com" w:date="2021-11-13T19:48:00Z">
                      <w:r>
                        <w:rPr>
                          <w:noProof/>
                        </w:rPr>
                        <w:t>43</w:t>
                      </w:r>
                    </w:ins>
                    <w:ins w:id="8219" w:author="chaniaayulestari@outlook.com" w:date="2021-11-13T16:48:00Z">
                      <w:r>
                        <w:fldChar w:fldCharType="end"/>
                      </w:r>
                      <w:r>
                        <w:t xml:space="preserve"> Sequence Diagram Edit Data Siswa</w:t>
                      </w:r>
                    </w:ins>
                    <w:bookmarkEnd w:id="8216"/>
                  </w:p>
                </w:txbxContent>
              </v:textbox>
              <w10:anchorlock/>
            </v:shape>
          </w:pict>
        </w:r>
      </w:del>
      <w:ins w:id="8220" w:author="chaniaayulestari@outlook.com" w:date="2021-11-13T16:47:00Z">
        <w:r w:rsidR="00F96C5E">
          <w:rPr>
            <w:noProof/>
          </w:rPr>
          <w:drawing>
            <wp:inline distT="0" distB="0" distL="0" distR="0" wp14:anchorId="1C604DFD" wp14:editId="5CEAA5E4">
              <wp:extent cx="5039995" cy="1919605"/>
              <wp:effectExtent l="0" t="0" r="8255" b="4445"/>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039995" cy="1919605"/>
                      </a:xfrm>
                      <a:prstGeom prst="rect">
                        <a:avLst/>
                      </a:prstGeom>
                      <a:noFill/>
                      <a:ln>
                        <a:noFill/>
                      </a:ln>
                    </pic:spPr>
                  </pic:pic>
                </a:graphicData>
              </a:graphic>
            </wp:inline>
          </w:drawing>
        </w:r>
      </w:ins>
    </w:p>
    <w:p w14:paraId="2CB0DBB6" w14:textId="2FA7BB7B" w:rsidR="00F96C5E" w:rsidRPr="00F96C5E" w:rsidRDefault="006A1DDD">
      <w:pPr>
        <w:pStyle w:val="Caption"/>
        <w:jc w:val="center"/>
        <w:rPr>
          <w:ins w:id="8221" w:author="chaniaayulestari@outlook.com" w:date="2021-11-13T16:45:00Z"/>
          <w:b/>
          <w:bCs/>
          <w:rPrChange w:id="8222" w:author="chaniaayulestari@outlook.com" w:date="2021-11-13T16:47:00Z">
            <w:rPr>
              <w:ins w:id="8223" w:author="chaniaayulestari@outlook.com" w:date="2021-11-13T16:45:00Z"/>
            </w:rPr>
          </w:rPrChange>
        </w:rPr>
        <w:pPrChange w:id="8224" w:author="chaniaayulestari@outlook.com" w:date="2021-11-13T20:41:00Z">
          <w:pPr>
            <w:pStyle w:val="ListParagraph"/>
            <w:numPr>
              <w:numId w:val="117"/>
            </w:numPr>
            <w:ind w:left="426" w:hanging="360"/>
          </w:pPr>
        </w:pPrChange>
      </w:pPr>
      <w:bookmarkStart w:id="8225" w:name="_Toc87731474"/>
      <w:ins w:id="8226" w:author="chaniaayulestari@outlook.com" w:date="2021-11-13T20:41:00Z">
        <w:r>
          <w:t xml:space="preserve">Gambar 3. </w:t>
        </w:r>
        <w:r>
          <w:fldChar w:fldCharType="begin"/>
        </w:r>
        <w:r>
          <w:instrText xml:space="preserve"> SEQ Gambar___3. \* ARABIC </w:instrText>
        </w:r>
      </w:ins>
      <w:r>
        <w:fldChar w:fldCharType="separate"/>
      </w:r>
      <w:ins w:id="8227" w:author="Rafi Aziizi" w:date="2021-11-15T16:05:00Z">
        <w:r w:rsidR="00BF7B94">
          <w:rPr>
            <w:noProof/>
          </w:rPr>
          <w:t>41</w:t>
        </w:r>
      </w:ins>
      <w:ins w:id="8228" w:author="chaniaayulestari@outlook.com" w:date="2021-11-13T21:25:00Z">
        <w:del w:id="8229" w:author="Rafi Aziizi" w:date="2021-11-14T09:53:00Z">
          <w:r w:rsidR="00B46735" w:rsidDel="00590A19">
            <w:rPr>
              <w:noProof/>
            </w:rPr>
            <w:delText>39</w:delText>
          </w:r>
        </w:del>
      </w:ins>
      <w:ins w:id="8230" w:author="chaniaayulestari@outlook.com" w:date="2021-11-13T20:41:00Z">
        <w:r>
          <w:fldChar w:fldCharType="end"/>
        </w:r>
        <w:r>
          <w:t xml:space="preserve"> </w:t>
        </w:r>
        <w:r w:rsidRPr="00BE0652">
          <w:t xml:space="preserve">Sequence Diagram </w:t>
        </w:r>
        <w:r>
          <w:t>Edit Data Siswa</w:t>
        </w:r>
      </w:ins>
      <w:bookmarkEnd w:id="8225"/>
    </w:p>
    <w:p w14:paraId="2BD89197" w14:textId="47F3743F" w:rsidR="00F96C5E" w:rsidRPr="00E51900" w:rsidDel="00E51900" w:rsidRDefault="00ED34E2">
      <w:pPr>
        <w:rPr>
          <w:ins w:id="8231" w:author="chaniaayulestari@outlook.com" w:date="2021-11-13T16:47:00Z"/>
          <w:del w:id="8232" w:author="Rafi Aziizi" w:date="2021-11-13T18:34:00Z"/>
          <w:b/>
          <w:bCs/>
          <w:rPrChange w:id="8233" w:author="Rafi Aziizi" w:date="2021-11-13T18:34:00Z">
            <w:rPr>
              <w:ins w:id="8234" w:author="chaniaayulestari@outlook.com" w:date="2021-11-13T16:47:00Z"/>
              <w:del w:id="8235" w:author="Rafi Aziizi" w:date="2021-11-13T18:34:00Z"/>
            </w:rPr>
          </w:rPrChange>
        </w:rPr>
        <w:pPrChange w:id="8236" w:author="Rafi Aziizi" w:date="2021-11-13T18:34:00Z">
          <w:pPr>
            <w:pStyle w:val="ListParagraph"/>
            <w:ind w:left="426"/>
          </w:pPr>
        </w:pPrChange>
      </w:pPr>
      <w:del w:id="8237" w:author="chaniaayulestari@outlook.com" w:date="2021-11-13T20:41:00Z">
        <w:r>
          <w:pict w14:anchorId="22B993D7">
            <v:shape id="Text Box 512" o:spid="_x0000_s1310"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512;mso-fit-shape-to-text:t" inset="0,0,0,0">
                <w:txbxContent>
                  <w:p w14:paraId="39E7E6F2" w14:textId="24F7481A" w:rsidR="00ED34E2" w:rsidRPr="0079373C" w:rsidRDefault="00ED34E2">
                    <w:pPr>
                      <w:pStyle w:val="Caption"/>
                      <w:jc w:val="center"/>
                      <w:rPr>
                        <w:noProof/>
                      </w:rPr>
                      <w:pPrChange w:id="8238" w:author="chaniaayulestari@outlook.com" w:date="2021-11-13T16:48:00Z">
                        <w:pPr>
                          <w:ind w:left="66"/>
                        </w:pPr>
                      </w:pPrChange>
                    </w:pPr>
                  </w:p>
                </w:txbxContent>
              </v:textbox>
              <w10:anchorlock/>
            </v:shape>
          </w:pict>
        </w:r>
      </w:del>
    </w:p>
    <w:p w14:paraId="76D066A2" w14:textId="32008C78" w:rsidR="00F96C5E" w:rsidDel="00E51900" w:rsidRDefault="00F96C5E" w:rsidP="00F96C5E">
      <w:pPr>
        <w:pStyle w:val="ListParagraph"/>
        <w:ind w:left="426"/>
        <w:rPr>
          <w:ins w:id="8239" w:author="chaniaayulestari@outlook.com" w:date="2021-11-13T16:47:00Z"/>
          <w:del w:id="8240" w:author="Rafi Aziizi" w:date="2021-11-13T18:34:00Z"/>
          <w:b/>
          <w:bCs/>
        </w:rPr>
      </w:pPr>
    </w:p>
    <w:p w14:paraId="3B0CBA22" w14:textId="5A19946F" w:rsidR="00F96C5E" w:rsidDel="00E51900" w:rsidRDefault="00F96C5E" w:rsidP="00F96C5E">
      <w:pPr>
        <w:pStyle w:val="ListParagraph"/>
        <w:ind w:left="426"/>
        <w:rPr>
          <w:ins w:id="8241" w:author="chaniaayulestari@outlook.com" w:date="2021-11-13T16:47:00Z"/>
          <w:del w:id="8242" w:author="Rafi Aziizi" w:date="2021-11-13T18:34:00Z"/>
          <w:b/>
          <w:bCs/>
        </w:rPr>
      </w:pPr>
    </w:p>
    <w:p w14:paraId="20B0162D" w14:textId="2260530C" w:rsidR="00F96C5E" w:rsidDel="00E51900" w:rsidRDefault="00F96C5E" w:rsidP="00F96C5E">
      <w:pPr>
        <w:pStyle w:val="ListParagraph"/>
        <w:ind w:left="426"/>
        <w:rPr>
          <w:ins w:id="8243" w:author="chaniaayulestari@outlook.com" w:date="2021-11-13T16:47:00Z"/>
          <w:del w:id="8244" w:author="Rafi Aziizi" w:date="2021-11-13T18:34:00Z"/>
          <w:b/>
          <w:bCs/>
        </w:rPr>
      </w:pPr>
    </w:p>
    <w:p w14:paraId="6B6D21B2" w14:textId="645EBC56" w:rsidR="00F96C5E" w:rsidDel="00E51900" w:rsidRDefault="00F96C5E" w:rsidP="00F96C5E">
      <w:pPr>
        <w:pStyle w:val="ListParagraph"/>
        <w:ind w:left="426"/>
        <w:rPr>
          <w:ins w:id="8245" w:author="chaniaayulestari@outlook.com" w:date="2021-11-13T16:47:00Z"/>
          <w:del w:id="8246" w:author="Rafi Aziizi" w:date="2021-11-13T18:34:00Z"/>
          <w:b/>
          <w:bCs/>
        </w:rPr>
      </w:pPr>
    </w:p>
    <w:p w14:paraId="6581B783" w14:textId="216C2C4D" w:rsidR="00F96C5E" w:rsidDel="00E51900" w:rsidRDefault="00F96C5E" w:rsidP="00F96C5E">
      <w:pPr>
        <w:pStyle w:val="ListParagraph"/>
        <w:ind w:left="426"/>
        <w:rPr>
          <w:ins w:id="8247" w:author="chaniaayulestari@outlook.com" w:date="2021-11-13T16:47:00Z"/>
          <w:del w:id="8248" w:author="Rafi Aziizi" w:date="2021-11-13T18:34:00Z"/>
          <w:b/>
          <w:bCs/>
        </w:rPr>
      </w:pPr>
    </w:p>
    <w:p w14:paraId="6B042B5E" w14:textId="2BB7B853" w:rsidR="00FF5489" w:rsidRDefault="00FF5489" w:rsidP="002040D9">
      <w:pPr>
        <w:pStyle w:val="ListParagraph"/>
        <w:numPr>
          <w:ilvl w:val="0"/>
          <w:numId w:val="117"/>
        </w:numPr>
        <w:ind w:left="426"/>
        <w:rPr>
          <w:ins w:id="8249" w:author="chaniaayulestari@outlook.com" w:date="2021-11-13T16:48:00Z"/>
          <w:b/>
          <w:bCs/>
        </w:rPr>
      </w:pPr>
      <w:ins w:id="8250" w:author="Rafi Aziizi" w:date="2021-11-13T11:33:00Z">
        <w:r w:rsidRPr="002040D9">
          <w:rPr>
            <w:b/>
            <w:bCs/>
            <w:rPrChange w:id="8251" w:author="chaniaayulestari@outlook.com" w:date="2021-11-13T15:20:00Z">
              <w:rPr/>
            </w:rPrChange>
          </w:rPr>
          <w:t>Tambah Siswa</w:t>
        </w:r>
      </w:ins>
    </w:p>
    <w:p w14:paraId="64C78E3D" w14:textId="4506694A" w:rsidR="006A1DDD" w:rsidRDefault="00ED34E2">
      <w:pPr>
        <w:keepNext/>
        <w:ind w:left="66"/>
        <w:rPr>
          <w:ins w:id="8252" w:author="chaniaayulestari@outlook.com" w:date="2021-11-13T20:41:00Z"/>
        </w:rPr>
        <w:pPrChange w:id="8253" w:author="chaniaayulestari@outlook.com" w:date="2021-11-13T20:41:00Z">
          <w:pPr>
            <w:ind w:left="66"/>
          </w:pPr>
        </w:pPrChange>
      </w:pPr>
      <w:del w:id="8254" w:author="Rafi Aziizi" w:date="2021-11-14T10:00:00Z">
        <w:r>
          <w:pict w14:anchorId="011C5213">
            <v:shape id="Text Box 456" o:spid="_x0000_s1309"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456;mso-fit-shape-to-text:t" inset="0,0,0,0">
                <w:txbxContent>
                  <w:p w14:paraId="6093ACB4" w14:textId="6A80BB34" w:rsidR="00ED34E2" w:rsidRPr="00686C05" w:rsidRDefault="00ED34E2">
                    <w:pPr>
                      <w:pStyle w:val="Caption"/>
                      <w:jc w:val="center"/>
                      <w:rPr>
                        <w:noProof/>
                      </w:rPr>
                      <w:pPrChange w:id="8255" w:author="chaniaayulestari@outlook.com" w:date="2021-11-13T16:49:00Z">
                        <w:pPr>
                          <w:ind w:left="66"/>
                        </w:pPr>
                      </w:pPrChange>
                    </w:pPr>
                    <w:bookmarkStart w:id="8256" w:name="_Toc87729218"/>
                    <w:ins w:id="8257" w:author="chaniaayulestari@outlook.com" w:date="2021-11-13T16:49:00Z">
                      <w:r>
                        <w:t xml:space="preserve">Gambar 3. </w:t>
                      </w:r>
                      <w:r>
                        <w:fldChar w:fldCharType="begin"/>
                      </w:r>
                      <w:r>
                        <w:instrText xml:space="preserve"> SEQ Gambar__3. \* ARABIC </w:instrText>
                      </w:r>
                    </w:ins>
                    <w:r>
                      <w:fldChar w:fldCharType="separate"/>
                    </w:r>
                    <w:ins w:id="8258" w:author="chaniaayulestari@outlook.com" w:date="2021-11-13T19:48:00Z">
                      <w:r>
                        <w:rPr>
                          <w:noProof/>
                        </w:rPr>
                        <w:t>45</w:t>
                      </w:r>
                    </w:ins>
                    <w:ins w:id="8259" w:author="chaniaayulestari@outlook.com" w:date="2021-11-13T16:49:00Z">
                      <w:r>
                        <w:fldChar w:fldCharType="end"/>
                      </w:r>
                      <w:r>
                        <w:t xml:space="preserve"> Sequence Diagram Tambah Data Siswa</w:t>
                      </w:r>
                    </w:ins>
                    <w:bookmarkEnd w:id="8256"/>
                  </w:p>
                </w:txbxContent>
              </v:textbox>
              <w10:anchorlock/>
            </v:shape>
          </w:pict>
        </w:r>
      </w:del>
      <w:ins w:id="8260" w:author="chaniaayulestari@outlook.com" w:date="2021-11-13T16:48:00Z">
        <w:r w:rsidR="00F96C5E">
          <w:rPr>
            <w:noProof/>
          </w:rPr>
          <w:drawing>
            <wp:inline distT="0" distB="0" distL="0" distR="0" wp14:anchorId="19FA3A45" wp14:editId="30EB05A1">
              <wp:extent cx="5039995" cy="2281555"/>
              <wp:effectExtent l="0" t="0" r="8255" b="4445"/>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039995" cy="2281555"/>
                      </a:xfrm>
                      <a:prstGeom prst="rect">
                        <a:avLst/>
                      </a:prstGeom>
                      <a:noFill/>
                      <a:ln>
                        <a:noFill/>
                      </a:ln>
                    </pic:spPr>
                  </pic:pic>
                </a:graphicData>
              </a:graphic>
            </wp:inline>
          </w:drawing>
        </w:r>
      </w:ins>
    </w:p>
    <w:p w14:paraId="422717BA" w14:textId="31E5038F" w:rsidR="00F96C5E" w:rsidRPr="00F96C5E" w:rsidRDefault="006A1DDD">
      <w:pPr>
        <w:pStyle w:val="Caption"/>
        <w:jc w:val="center"/>
        <w:rPr>
          <w:ins w:id="8261" w:author="chaniaayulestari@outlook.com" w:date="2021-11-13T16:48:00Z"/>
          <w:b/>
          <w:bCs/>
          <w:rPrChange w:id="8262" w:author="chaniaayulestari@outlook.com" w:date="2021-11-13T16:48:00Z">
            <w:rPr>
              <w:ins w:id="8263" w:author="chaniaayulestari@outlook.com" w:date="2021-11-13T16:48:00Z"/>
            </w:rPr>
          </w:rPrChange>
        </w:rPr>
        <w:pPrChange w:id="8264" w:author="chaniaayulestari@outlook.com" w:date="2021-11-13T20:41:00Z">
          <w:pPr>
            <w:pStyle w:val="ListParagraph"/>
            <w:ind w:left="426"/>
          </w:pPr>
        </w:pPrChange>
      </w:pPr>
      <w:bookmarkStart w:id="8265" w:name="_Toc87731475"/>
      <w:ins w:id="8266" w:author="chaniaayulestari@outlook.com" w:date="2021-11-13T20:41:00Z">
        <w:r>
          <w:t xml:space="preserve">Gambar 3. </w:t>
        </w:r>
        <w:r>
          <w:fldChar w:fldCharType="begin"/>
        </w:r>
        <w:r>
          <w:instrText xml:space="preserve"> SEQ Gambar___3. \* ARABIC </w:instrText>
        </w:r>
      </w:ins>
      <w:r>
        <w:fldChar w:fldCharType="separate"/>
      </w:r>
      <w:ins w:id="8267" w:author="Rafi Aziizi" w:date="2021-11-15T16:05:00Z">
        <w:r w:rsidR="00BF7B94">
          <w:rPr>
            <w:noProof/>
          </w:rPr>
          <w:t>42</w:t>
        </w:r>
      </w:ins>
      <w:ins w:id="8268" w:author="chaniaayulestari@outlook.com" w:date="2021-11-13T21:25:00Z">
        <w:del w:id="8269" w:author="Rafi Aziizi" w:date="2021-11-14T09:53:00Z">
          <w:r w:rsidR="00B46735" w:rsidDel="00590A19">
            <w:rPr>
              <w:noProof/>
            </w:rPr>
            <w:delText>40</w:delText>
          </w:r>
        </w:del>
      </w:ins>
      <w:ins w:id="8270" w:author="chaniaayulestari@outlook.com" w:date="2021-11-13T20:41:00Z">
        <w:r>
          <w:fldChar w:fldCharType="end"/>
        </w:r>
        <w:r>
          <w:t xml:space="preserve"> Sequence Diagram Tambah Data Siswa</w:t>
        </w:r>
      </w:ins>
      <w:bookmarkEnd w:id="8265"/>
    </w:p>
    <w:p w14:paraId="797A1848" w14:textId="5EF3CD0C" w:rsidR="00F96C5E" w:rsidDel="006A1DDD" w:rsidRDefault="00ED34E2">
      <w:pPr>
        <w:rPr>
          <w:del w:id="8271" w:author="Rafi Aziizi" w:date="2021-11-13T18:35:00Z"/>
        </w:rPr>
      </w:pPr>
      <w:del w:id="8272" w:author="chaniaayulestari@outlook.com" w:date="2021-11-13T20:41:00Z">
        <w:r>
          <w:pict w14:anchorId="3FD46D05">
            <v:shape id="Text Box 514" o:spid="_x0000_s1308"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514;mso-fit-shape-to-text:t" inset="0,0,0,0">
                <w:txbxContent>
                  <w:p w14:paraId="5775FA4C" w14:textId="7182A564" w:rsidR="00ED34E2" w:rsidRPr="006A1DDD" w:rsidRDefault="00ED34E2">
                    <w:pPr>
                      <w:pStyle w:val="Caption"/>
                      <w:jc w:val="center"/>
                      <w:rPr>
                        <w:rPrChange w:id="8273" w:author="chaniaayulestari@outlook.com" w:date="2021-11-13T20:41:00Z">
                          <w:rPr>
                            <w:noProof/>
                          </w:rPr>
                        </w:rPrChange>
                      </w:rPr>
                      <w:pPrChange w:id="8274" w:author="chaniaayulestari@outlook.com" w:date="2021-11-13T20:41:00Z">
                        <w:pPr>
                          <w:ind w:left="66"/>
                        </w:pPr>
                      </w:pPrChange>
                    </w:pPr>
                    <w:bookmarkStart w:id="8275" w:name="_Toc87729219"/>
                    <w:ins w:id="8276" w:author="chaniaayulestari@outlook.com" w:date="2021-11-13T16:49:00Z">
                      <w:r>
                        <w:t xml:space="preserve">Gambar 3. </w:t>
                      </w:r>
                      <w:r>
                        <w:fldChar w:fldCharType="begin"/>
                      </w:r>
                      <w:r>
                        <w:instrText xml:space="preserve"> SEQ Gambar__3. \* ARABIC </w:instrText>
                      </w:r>
                    </w:ins>
                    <w:r>
                      <w:fldChar w:fldCharType="separate"/>
                    </w:r>
                    <w:ins w:id="8277" w:author="chaniaayulestari@outlook.com" w:date="2021-11-13T19:48:00Z">
                      <w:r>
                        <w:rPr>
                          <w:noProof/>
                        </w:rPr>
                        <w:t>46</w:t>
                      </w:r>
                    </w:ins>
                    <w:ins w:id="8278" w:author="chaniaayulestari@outlook.com" w:date="2021-11-13T16:49:00Z">
                      <w:r>
                        <w:fldChar w:fldCharType="end"/>
                      </w:r>
                      <w:r>
                        <w:t xml:space="preserve"> Sequence Diagram Tambah Data Siswa</w:t>
                      </w:r>
                    </w:ins>
                    <w:bookmarkEnd w:id="8275"/>
                  </w:p>
                </w:txbxContent>
              </v:textbox>
              <w10:anchorlock/>
            </v:shape>
          </w:pict>
        </w:r>
      </w:del>
    </w:p>
    <w:p w14:paraId="4A0E2F02" w14:textId="1D2E3DEA" w:rsidR="006A1DDD" w:rsidRDefault="006A1DDD">
      <w:pPr>
        <w:rPr>
          <w:ins w:id="8279" w:author="chaniaayulestari@outlook.com" w:date="2021-11-13T20:41:00Z"/>
        </w:rPr>
      </w:pPr>
    </w:p>
    <w:p w14:paraId="1209F9DA" w14:textId="77777777" w:rsidR="006A1DDD" w:rsidRPr="00E51900" w:rsidRDefault="006A1DDD">
      <w:pPr>
        <w:rPr>
          <w:ins w:id="8280" w:author="chaniaayulestari@outlook.com" w:date="2021-11-13T20:41:00Z"/>
          <w:b/>
          <w:bCs/>
          <w:rPrChange w:id="8281" w:author="Rafi Aziizi" w:date="2021-11-13T18:35:00Z">
            <w:rPr>
              <w:ins w:id="8282" w:author="chaniaayulestari@outlook.com" w:date="2021-11-13T20:41:00Z"/>
            </w:rPr>
          </w:rPrChange>
        </w:rPr>
        <w:pPrChange w:id="8283" w:author="Rafi Aziizi" w:date="2021-11-13T18:35:00Z">
          <w:pPr>
            <w:pStyle w:val="ListParagraph"/>
            <w:ind w:left="426"/>
          </w:pPr>
        </w:pPrChange>
      </w:pPr>
    </w:p>
    <w:p w14:paraId="7519EE6A" w14:textId="5A2F6068" w:rsidR="00F96C5E" w:rsidRPr="00E51900" w:rsidDel="00E51900" w:rsidRDefault="00F96C5E">
      <w:pPr>
        <w:rPr>
          <w:ins w:id="8284" w:author="chaniaayulestari@outlook.com" w:date="2021-11-13T17:00:00Z"/>
          <w:del w:id="8285" w:author="Rafi Aziizi" w:date="2021-11-13T18:35:00Z"/>
          <w:b/>
          <w:bCs/>
          <w:rPrChange w:id="8286" w:author="Rafi Aziizi" w:date="2021-11-13T18:35:00Z">
            <w:rPr>
              <w:ins w:id="8287" w:author="chaniaayulestari@outlook.com" w:date="2021-11-13T17:00:00Z"/>
              <w:del w:id="8288" w:author="Rafi Aziizi" w:date="2021-11-13T18:35:00Z"/>
            </w:rPr>
          </w:rPrChange>
        </w:rPr>
        <w:pPrChange w:id="8289" w:author="Rafi Aziizi" w:date="2021-11-13T18:35:00Z">
          <w:pPr>
            <w:pStyle w:val="ListParagraph"/>
            <w:ind w:left="426"/>
          </w:pPr>
        </w:pPrChange>
      </w:pPr>
    </w:p>
    <w:p w14:paraId="2B3FEDBE" w14:textId="66924C06" w:rsidR="00034B7C" w:rsidDel="00E51900" w:rsidRDefault="00034B7C">
      <w:pPr>
        <w:rPr>
          <w:ins w:id="8290" w:author="chaniaayulestari@outlook.com" w:date="2021-11-13T16:48:00Z"/>
          <w:del w:id="8291" w:author="Rafi Aziizi" w:date="2021-11-13T18:35:00Z"/>
        </w:rPr>
        <w:pPrChange w:id="8292" w:author="Rafi Aziizi" w:date="2021-11-13T18:35:00Z">
          <w:pPr>
            <w:pStyle w:val="ListParagraph"/>
            <w:ind w:left="426"/>
          </w:pPr>
        </w:pPrChange>
      </w:pPr>
    </w:p>
    <w:p w14:paraId="672165D4" w14:textId="157B5EA5" w:rsidR="00F96C5E" w:rsidDel="00E51900" w:rsidRDefault="00F96C5E">
      <w:pPr>
        <w:rPr>
          <w:ins w:id="8293" w:author="chaniaayulestari@outlook.com" w:date="2021-11-13T16:48:00Z"/>
          <w:del w:id="8294" w:author="Rafi Aziizi" w:date="2021-11-13T18:35:00Z"/>
        </w:rPr>
        <w:pPrChange w:id="8295" w:author="Rafi Aziizi" w:date="2021-11-13T18:35:00Z">
          <w:pPr>
            <w:pStyle w:val="ListParagraph"/>
            <w:ind w:left="426"/>
          </w:pPr>
        </w:pPrChange>
      </w:pPr>
    </w:p>
    <w:p w14:paraId="19C226A4" w14:textId="38EA98F6" w:rsidR="00F96C5E" w:rsidDel="00E51900" w:rsidRDefault="00F96C5E">
      <w:pPr>
        <w:rPr>
          <w:ins w:id="8296" w:author="chaniaayulestari@outlook.com" w:date="2021-11-13T16:48:00Z"/>
          <w:del w:id="8297" w:author="Rafi Aziizi" w:date="2021-11-13T18:35:00Z"/>
        </w:rPr>
        <w:pPrChange w:id="8298" w:author="Rafi Aziizi" w:date="2021-11-13T18:35:00Z">
          <w:pPr>
            <w:pStyle w:val="ListParagraph"/>
            <w:ind w:left="426"/>
          </w:pPr>
        </w:pPrChange>
      </w:pPr>
    </w:p>
    <w:p w14:paraId="6C422D7E" w14:textId="1AFAF7FA" w:rsidR="00F96C5E" w:rsidDel="00E51900" w:rsidRDefault="00F96C5E">
      <w:pPr>
        <w:rPr>
          <w:ins w:id="8299" w:author="chaniaayulestari@outlook.com" w:date="2021-11-13T16:48:00Z"/>
          <w:del w:id="8300" w:author="Rafi Aziizi" w:date="2021-11-13T18:35:00Z"/>
        </w:rPr>
        <w:pPrChange w:id="8301" w:author="Rafi Aziizi" w:date="2021-11-13T18:35:00Z">
          <w:pPr>
            <w:pStyle w:val="ListParagraph"/>
            <w:ind w:left="426"/>
          </w:pPr>
        </w:pPrChange>
      </w:pPr>
    </w:p>
    <w:p w14:paraId="1E80E466" w14:textId="2907E6CC" w:rsidR="00F96C5E" w:rsidDel="00E51900" w:rsidRDefault="00F96C5E">
      <w:pPr>
        <w:rPr>
          <w:ins w:id="8302" w:author="chaniaayulestari@outlook.com" w:date="2021-11-13T16:48:00Z"/>
          <w:del w:id="8303" w:author="Rafi Aziizi" w:date="2021-11-13T18:35:00Z"/>
        </w:rPr>
        <w:pPrChange w:id="8304" w:author="Rafi Aziizi" w:date="2021-11-13T18:35:00Z">
          <w:pPr>
            <w:pStyle w:val="ListParagraph"/>
            <w:ind w:left="426"/>
          </w:pPr>
        </w:pPrChange>
      </w:pPr>
    </w:p>
    <w:p w14:paraId="55264CF6" w14:textId="2F2DE3B2" w:rsidR="00F96C5E" w:rsidDel="00E51900" w:rsidRDefault="00F96C5E">
      <w:pPr>
        <w:rPr>
          <w:ins w:id="8305" w:author="chaniaayulestari@outlook.com" w:date="2021-11-13T16:48:00Z"/>
          <w:del w:id="8306" w:author="Rafi Aziizi" w:date="2021-11-13T18:35:00Z"/>
        </w:rPr>
        <w:pPrChange w:id="8307" w:author="Rafi Aziizi" w:date="2021-11-13T18:35:00Z">
          <w:pPr>
            <w:pStyle w:val="ListParagraph"/>
            <w:ind w:left="426"/>
          </w:pPr>
        </w:pPrChange>
      </w:pPr>
    </w:p>
    <w:p w14:paraId="360B20EE" w14:textId="0E84F75D" w:rsidR="00F96C5E" w:rsidDel="00E51900" w:rsidRDefault="00F96C5E">
      <w:pPr>
        <w:rPr>
          <w:ins w:id="8308" w:author="chaniaayulestari@outlook.com" w:date="2021-11-13T16:49:00Z"/>
          <w:del w:id="8309" w:author="Rafi Aziizi" w:date="2021-11-13T18:35:00Z"/>
        </w:rPr>
        <w:pPrChange w:id="8310" w:author="Rafi Aziizi" w:date="2021-11-13T18:35:00Z">
          <w:pPr>
            <w:pStyle w:val="ListParagraph"/>
            <w:ind w:left="426"/>
          </w:pPr>
        </w:pPrChange>
      </w:pPr>
    </w:p>
    <w:p w14:paraId="08EE384B" w14:textId="77777777" w:rsidR="00F96C5E" w:rsidRPr="002040D9" w:rsidRDefault="00F96C5E">
      <w:pPr>
        <w:rPr>
          <w:ins w:id="8311" w:author="Rafi Aziizi" w:date="2021-11-13T11:33:00Z"/>
        </w:rPr>
        <w:pPrChange w:id="8312" w:author="Rafi Aziizi" w:date="2021-11-13T18:35:00Z">
          <w:pPr>
            <w:pStyle w:val="ListParagraph"/>
            <w:numPr>
              <w:numId w:val="117"/>
            </w:numPr>
            <w:ind w:hanging="360"/>
          </w:pPr>
        </w:pPrChange>
      </w:pPr>
    </w:p>
    <w:p w14:paraId="07FED182" w14:textId="40AEB7BC" w:rsidR="00FF5489" w:rsidRDefault="00F96C5E" w:rsidP="002040D9">
      <w:pPr>
        <w:pStyle w:val="ListParagraph"/>
        <w:numPr>
          <w:ilvl w:val="0"/>
          <w:numId w:val="117"/>
        </w:numPr>
        <w:ind w:left="426"/>
        <w:rPr>
          <w:ins w:id="8313" w:author="chaniaayulestari@outlook.com" w:date="2021-11-13T16:45:00Z"/>
          <w:b/>
          <w:bCs/>
        </w:rPr>
      </w:pPr>
      <w:ins w:id="8314" w:author="chaniaayulestari@outlook.com" w:date="2021-11-13T16:49:00Z">
        <w:del w:id="8315" w:author="Rafi Aziizi" w:date="2021-11-13T18:35:00Z">
          <w:r w:rsidDel="00E51900">
            <w:rPr>
              <w:noProof/>
            </w:rPr>
            <w:lastRenderedPageBreak/>
            <w:drawing>
              <wp:inline distT="0" distB="0" distL="0" distR="0" wp14:anchorId="455AEEDE" wp14:editId="4343B73F">
                <wp:extent cx="5039995" cy="3748405"/>
                <wp:effectExtent l="0" t="0" r="8255" b="4445"/>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039995" cy="3748405"/>
                        </a:xfrm>
                        <a:prstGeom prst="rect">
                          <a:avLst/>
                        </a:prstGeom>
                        <a:noFill/>
                        <a:ln>
                          <a:noFill/>
                        </a:ln>
                      </pic:spPr>
                    </pic:pic>
                  </a:graphicData>
                </a:graphic>
              </wp:inline>
            </w:drawing>
          </w:r>
        </w:del>
      </w:ins>
      <w:ins w:id="8316" w:author="Rafi Aziizi" w:date="2021-11-13T11:33:00Z">
        <w:r w:rsidR="00FF5489" w:rsidRPr="002040D9">
          <w:rPr>
            <w:b/>
            <w:bCs/>
            <w:rPrChange w:id="8317" w:author="chaniaayulestari@outlook.com" w:date="2021-11-13T15:20:00Z">
              <w:rPr/>
            </w:rPrChange>
          </w:rPr>
          <w:t>Lihat Profile Siswa</w:t>
        </w:r>
      </w:ins>
    </w:p>
    <w:p w14:paraId="06B25161" w14:textId="75DD61C0" w:rsidR="00F96C5E" w:rsidDel="00E51900" w:rsidRDefault="00ED34E2" w:rsidP="00F96C5E">
      <w:pPr>
        <w:ind w:left="66"/>
        <w:rPr>
          <w:ins w:id="8318" w:author="chaniaayulestari@outlook.com" w:date="2021-11-13T16:50:00Z"/>
          <w:del w:id="8319" w:author="Rafi Aziizi" w:date="2021-11-13T18:35:00Z"/>
          <w:b/>
          <w:bCs/>
        </w:rPr>
      </w:pPr>
      <w:ins w:id="8320" w:author="chaniaayulestari@outlook.com" w:date="2021-11-13T20:42:00Z">
        <w:r>
          <w:rPr>
            <w:noProof/>
          </w:rPr>
          <w:pict w14:anchorId="258C6C81">
            <v:shape id="_x0000_s1215" type="#_x0000_t202" style="position:absolute;left:0;text-align:left;margin-left:2.95pt;margin-top:299.55pt;width:396.85pt;height:.05pt;z-index:251748864;mso-position-horizontal-relative:text;mso-position-vertical-relative:text" stroked="f">
              <v:textbox style="mso-next-textbox:#_x0000_s1215;mso-fit-shape-to-text:t" inset="0,0,0,0">
                <w:txbxContent>
                  <w:p w14:paraId="6A7476CB" w14:textId="28B35FDA" w:rsidR="00ED34E2" w:rsidRPr="006A1DDD" w:rsidRDefault="00ED34E2">
                    <w:pPr>
                      <w:pStyle w:val="Caption"/>
                      <w:jc w:val="center"/>
                      <w:rPr>
                        <w:rPrChange w:id="8321" w:author="chaniaayulestari@outlook.com" w:date="2021-11-13T20:42:00Z">
                          <w:rPr>
                            <w:noProof/>
                          </w:rPr>
                        </w:rPrChange>
                      </w:rPr>
                      <w:pPrChange w:id="8322" w:author="chaniaayulestari@outlook.com" w:date="2021-11-13T20:42:00Z">
                        <w:pPr>
                          <w:ind w:left="66"/>
                        </w:pPr>
                      </w:pPrChange>
                    </w:pPr>
                    <w:bookmarkStart w:id="8323" w:name="_Toc87729288"/>
                    <w:bookmarkStart w:id="8324" w:name="_Toc87731476"/>
                    <w:ins w:id="8325" w:author="chaniaayulestari@outlook.com" w:date="2021-11-13T20:42:00Z">
                      <w:r>
                        <w:t xml:space="preserve">Gambar 3. </w:t>
                      </w:r>
                      <w:r>
                        <w:fldChar w:fldCharType="begin"/>
                      </w:r>
                      <w:r>
                        <w:instrText xml:space="preserve"> SEQ Gambar___3. \* ARABIC </w:instrText>
                      </w:r>
                    </w:ins>
                    <w:r>
                      <w:fldChar w:fldCharType="separate"/>
                    </w:r>
                    <w:ins w:id="8326" w:author="Rafi Aziizi" w:date="2021-11-15T16:05:00Z">
                      <w:r w:rsidR="00BF7B94">
                        <w:rPr>
                          <w:noProof/>
                        </w:rPr>
                        <w:t>43</w:t>
                      </w:r>
                    </w:ins>
                    <w:ins w:id="8327" w:author="chaniaayulestari@outlook.com" w:date="2021-11-13T21:25:00Z">
                      <w:del w:id="8328" w:author="Rafi Aziizi" w:date="2021-11-14T09:53:00Z">
                        <w:r w:rsidDel="00590A19">
                          <w:rPr>
                            <w:noProof/>
                          </w:rPr>
                          <w:delText>41</w:delText>
                        </w:r>
                      </w:del>
                    </w:ins>
                    <w:ins w:id="8329" w:author="chaniaayulestari@outlook.com" w:date="2021-11-13T20:42:00Z">
                      <w:r>
                        <w:fldChar w:fldCharType="end"/>
                      </w:r>
                      <w:r>
                        <w:t xml:space="preserve"> </w:t>
                      </w:r>
                      <w:r w:rsidRPr="003F6ACE">
                        <w:t>Sequence Diagram</w:t>
                      </w:r>
                      <w:r>
                        <w:t xml:space="preserve"> Lihat Profile Siswa</w:t>
                      </w:r>
                    </w:ins>
                    <w:bookmarkEnd w:id="8323"/>
                    <w:bookmarkEnd w:id="8324"/>
                  </w:p>
                </w:txbxContent>
              </v:textbox>
            </v:shape>
          </w:pict>
        </w:r>
      </w:ins>
      <w:ins w:id="8330" w:author="Rafi Aziizi" w:date="2021-11-13T18:35:00Z">
        <w:r w:rsidR="00E51900">
          <w:rPr>
            <w:noProof/>
          </w:rPr>
          <w:drawing>
            <wp:anchor distT="0" distB="0" distL="114300" distR="114300" simplePos="0" relativeHeight="251627008" behindDoc="1" locked="0" layoutInCell="1" allowOverlap="1" wp14:anchorId="2B656318" wp14:editId="17D9C9D9">
              <wp:simplePos x="0" y="0"/>
              <wp:positionH relativeFrom="column">
                <wp:posOffset>37746</wp:posOffset>
              </wp:positionH>
              <wp:positionV relativeFrom="paragraph">
                <wp:posOffset>-1861</wp:posOffset>
              </wp:positionV>
              <wp:extent cx="5039995" cy="3748405"/>
              <wp:effectExtent l="0" t="0" r="0" b="0"/>
              <wp:wrapNone/>
              <wp:docPr id="515" name="Picture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039995" cy="374840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582B45B2" w14:textId="30D6F924" w:rsidR="00F96C5E" w:rsidDel="00E51900" w:rsidRDefault="00F96C5E">
      <w:pPr>
        <w:rPr>
          <w:ins w:id="8331" w:author="chaniaayulestari@outlook.com" w:date="2021-11-13T16:50:00Z"/>
          <w:del w:id="8332" w:author="Rafi Aziizi" w:date="2021-11-13T18:35:00Z"/>
          <w:b/>
          <w:bCs/>
        </w:rPr>
        <w:pPrChange w:id="8333" w:author="Rafi Aziizi" w:date="2021-11-13T18:35:00Z">
          <w:pPr>
            <w:ind w:left="66"/>
          </w:pPr>
        </w:pPrChange>
      </w:pPr>
    </w:p>
    <w:p w14:paraId="4A8D6A11" w14:textId="42209918" w:rsidR="00F96C5E" w:rsidDel="00E51900" w:rsidRDefault="00F96C5E">
      <w:pPr>
        <w:rPr>
          <w:ins w:id="8334" w:author="chaniaayulestari@outlook.com" w:date="2021-11-13T16:50:00Z"/>
          <w:del w:id="8335" w:author="Rafi Aziizi" w:date="2021-11-13T18:35:00Z"/>
          <w:b/>
          <w:bCs/>
        </w:rPr>
        <w:pPrChange w:id="8336" w:author="Rafi Aziizi" w:date="2021-11-13T18:35:00Z">
          <w:pPr>
            <w:ind w:left="66"/>
          </w:pPr>
        </w:pPrChange>
      </w:pPr>
    </w:p>
    <w:p w14:paraId="2BEF3A8A" w14:textId="779DFE57" w:rsidR="00F96C5E" w:rsidDel="00E51900" w:rsidRDefault="00F96C5E">
      <w:pPr>
        <w:rPr>
          <w:ins w:id="8337" w:author="chaniaayulestari@outlook.com" w:date="2021-11-13T16:50:00Z"/>
          <w:del w:id="8338" w:author="Rafi Aziizi" w:date="2021-11-13T18:35:00Z"/>
          <w:b/>
          <w:bCs/>
        </w:rPr>
        <w:pPrChange w:id="8339" w:author="Rafi Aziizi" w:date="2021-11-13T18:35:00Z">
          <w:pPr>
            <w:ind w:left="66"/>
          </w:pPr>
        </w:pPrChange>
      </w:pPr>
    </w:p>
    <w:p w14:paraId="4E0B74F6" w14:textId="03333A88" w:rsidR="00F96C5E" w:rsidDel="00E51900" w:rsidRDefault="00F96C5E">
      <w:pPr>
        <w:rPr>
          <w:ins w:id="8340" w:author="chaniaayulestari@outlook.com" w:date="2021-11-13T16:50:00Z"/>
          <w:del w:id="8341" w:author="Rafi Aziizi" w:date="2021-11-13T18:35:00Z"/>
          <w:b/>
          <w:bCs/>
        </w:rPr>
        <w:pPrChange w:id="8342" w:author="Rafi Aziizi" w:date="2021-11-13T18:35:00Z">
          <w:pPr>
            <w:ind w:left="66"/>
          </w:pPr>
        </w:pPrChange>
      </w:pPr>
    </w:p>
    <w:p w14:paraId="280DFE14" w14:textId="5F592EAC" w:rsidR="00F96C5E" w:rsidDel="00E51900" w:rsidRDefault="00F96C5E">
      <w:pPr>
        <w:rPr>
          <w:ins w:id="8343" w:author="chaniaayulestari@outlook.com" w:date="2021-11-13T16:50:00Z"/>
          <w:del w:id="8344" w:author="Rafi Aziizi" w:date="2021-11-13T18:35:00Z"/>
          <w:b/>
          <w:bCs/>
        </w:rPr>
        <w:pPrChange w:id="8345" w:author="Rafi Aziizi" w:date="2021-11-13T18:35:00Z">
          <w:pPr>
            <w:ind w:left="66"/>
          </w:pPr>
        </w:pPrChange>
      </w:pPr>
    </w:p>
    <w:p w14:paraId="0F5810DA" w14:textId="7B607053" w:rsidR="00F96C5E" w:rsidDel="00E51900" w:rsidRDefault="00F96C5E">
      <w:pPr>
        <w:rPr>
          <w:ins w:id="8346" w:author="chaniaayulestari@outlook.com" w:date="2021-11-13T16:50:00Z"/>
          <w:del w:id="8347" w:author="Rafi Aziizi" w:date="2021-11-13T18:35:00Z"/>
          <w:b/>
          <w:bCs/>
        </w:rPr>
        <w:pPrChange w:id="8348" w:author="Rafi Aziizi" w:date="2021-11-13T18:35:00Z">
          <w:pPr>
            <w:ind w:left="66"/>
          </w:pPr>
        </w:pPrChange>
      </w:pPr>
    </w:p>
    <w:p w14:paraId="377BC34B" w14:textId="3DC209F4" w:rsidR="00F96C5E" w:rsidDel="00E51900" w:rsidRDefault="00F96C5E">
      <w:pPr>
        <w:rPr>
          <w:ins w:id="8349" w:author="chaniaayulestari@outlook.com" w:date="2021-11-13T16:50:00Z"/>
          <w:del w:id="8350" w:author="Rafi Aziizi" w:date="2021-11-13T18:35:00Z"/>
          <w:b/>
          <w:bCs/>
        </w:rPr>
        <w:pPrChange w:id="8351" w:author="Rafi Aziizi" w:date="2021-11-13T18:35:00Z">
          <w:pPr>
            <w:ind w:left="66"/>
          </w:pPr>
        </w:pPrChange>
      </w:pPr>
    </w:p>
    <w:p w14:paraId="7229D5FD" w14:textId="58049B66" w:rsidR="00F96C5E" w:rsidDel="00E51900" w:rsidRDefault="00F96C5E">
      <w:pPr>
        <w:rPr>
          <w:ins w:id="8352" w:author="chaniaayulestari@outlook.com" w:date="2021-11-13T16:50:00Z"/>
          <w:del w:id="8353" w:author="Rafi Aziizi" w:date="2021-11-13T18:35:00Z"/>
          <w:b/>
          <w:bCs/>
        </w:rPr>
        <w:pPrChange w:id="8354" w:author="Rafi Aziizi" w:date="2021-11-13T18:35:00Z">
          <w:pPr>
            <w:ind w:left="66"/>
          </w:pPr>
        </w:pPrChange>
      </w:pPr>
    </w:p>
    <w:p w14:paraId="7AF26E74" w14:textId="43CA7604" w:rsidR="00F96C5E" w:rsidDel="00E51900" w:rsidRDefault="00F96C5E">
      <w:pPr>
        <w:rPr>
          <w:ins w:id="8355" w:author="chaniaayulestari@outlook.com" w:date="2021-11-13T16:50:00Z"/>
          <w:del w:id="8356" w:author="Rafi Aziizi" w:date="2021-11-13T18:35:00Z"/>
          <w:b/>
          <w:bCs/>
        </w:rPr>
        <w:pPrChange w:id="8357" w:author="Rafi Aziizi" w:date="2021-11-13T18:35:00Z">
          <w:pPr>
            <w:ind w:left="66"/>
          </w:pPr>
        </w:pPrChange>
      </w:pPr>
    </w:p>
    <w:p w14:paraId="0A2D3D1A" w14:textId="491E48C0" w:rsidR="00F96C5E" w:rsidDel="00E51900" w:rsidRDefault="00F96C5E">
      <w:pPr>
        <w:rPr>
          <w:ins w:id="8358" w:author="chaniaayulestari@outlook.com" w:date="2021-11-13T16:50:00Z"/>
          <w:del w:id="8359" w:author="Rafi Aziizi" w:date="2021-11-13T18:35:00Z"/>
          <w:b/>
          <w:bCs/>
        </w:rPr>
        <w:pPrChange w:id="8360" w:author="Rafi Aziizi" w:date="2021-11-13T18:35:00Z">
          <w:pPr>
            <w:ind w:left="66"/>
          </w:pPr>
        </w:pPrChange>
      </w:pPr>
    </w:p>
    <w:p w14:paraId="4B7B01BF" w14:textId="29D9CAAA" w:rsidR="00F96C5E" w:rsidDel="00E51900" w:rsidRDefault="00F96C5E">
      <w:pPr>
        <w:rPr>
          <w:ins w:id="8361" w:author="chaniaayulestari@outlook.com" w:date="2021-11-13T16:50:00Z"/>
          <w:del w:id="8362" w:author="Rafi Aziizi" w:date="2021-11-13T18:35:00Z"/>
          <w:b/>
          <w:bCs/>
        </w:rPr>
        <w:pPrChange w:id="8363" w:author="Rafi Aziizi" w:date="2021-11-13T18:35:00Z">
          <w:pPr>
            <w:ind w:left="66"/>
          </w:pPr>
        </w:pPrChange>
      </w:pPr>
    </w:p>
    <w:p w14:paraId="71C6B3C0" w14:textId="2340983A" w:rsidR="00F96C5E" w:rsidDel="00E51900" w:rsidRDefault="00F96C5E">
      <w:pPr>
        <w:rPr>
          <w:ins w:id="8364" w:author="chaniaayulestari@outlook.com" w:date="2021-11-13T16:50:00Z"/>
          <w:del w:id="8365" w:author="Rafi Aziizi" w:date="2021-11-13T18:35:00Z"/>
          <w:b/>
          <w:bCs/>
        </w:rPr>
        <w:pPrChange w:id="8366" w:author="Rafi Aziizi" w:date="2021-11-13T18:35:00Z">
          <w:pPr>
            <w:ind w:left="66"/>
          </w:pPr>
        </w:pPrChange>
      </w:pPr>
    </w:p>
    <w:p w14:paraId="3F80AD14" w14:textId="467C9EA0" w:rsidR="00F96C5E" w:rsidRDefault="00F96C5E">
      <w:pPr>
        <w:ind w:left="66"/>
        <w:rPr>
          <w:ins w:id="8367" w:author="chaniaayulestari@outlook.com" w:date="2021-11-13T16:50:00Z"/>
          <w:b/>
          <w:bCs/>
        </w:rPr>
      </w:pPr>
    </w:p>
    <w:p w14:paraId="35DE291B" w14:textId="52F8F74F" w:rsidR="00F96C5E" w:rsidRDefault="00ED34E2">
      <w:pPr>
        <w:ind w:left="66"/>
        <w:rPr>
          <w:ins w:id="8368" w:author="chaniaayulestari@outlook.com" w:date="2021-11-13T20:42:00Z"/>
        </w:rPr>
      </w:pPr>
      <w:del w:id="8369" w:author="chaniaayulestari@outlook.com" w:date="2021-11-13T20:42:00Z">
        <w:r>
          <w:pict w14:anchorId="659D0804">
            <v:shape id="_x0000_i1054" type="#_x0000_t75" style="width:396.7pt;height:2.7pt">
              <v:imagedata croptop="-65520f" cropbottom="65520f"/>
            </v:shape>
          </w:pict>
        </w:r>
      </w:del>
    </w:p>
    <w:p w14:paraId="343464B9" w14:textId="5908CA92" w:rsidR="006A1DDD" w:rsidRDefault="006A1DDD">
      <w:pPr>
        <w:ind w:left="66"/>
        <w:rPr>
          <w:ins w:id="8370" w:author="chaniaayulestari@outlook.com" w:date="2021-11-13T20:42:00Z"/>
        </w:rPr>
      </w:pPr>
    </w:p>
    <w:p w14:paraId="41503A2D" w14:textId="3DD4A2D8" w:rsidR="006A1DDD" w:rsidRDefault="006A1DDD">
      <w:pPr>
        <w:ind w:left="66"/>
        <w:rPr>
          <w:ins w:id="8371" w:author="chaniaayulestari@outlook.com" w:date="2021-11-13T20:42:00Z"/>
        </w:rPr>
      </w:pPr>
    </w:p>
    <w:p w14:paraId="217811C9" w14:textId="164F1347" w:rsidR="006A1DDD" w:rsidRDefault="006A1DDD">
      <w:pPr>
        <w:ind w:left="66"/>
        <w:rPr>
          <w:ins w:id="8372" w:author="chaniaayulestari@outlook.com" w:date="2021-11-13T20:42:00Z"/>
        </w:rPr>
      </w:pPr>
    </w:p>
    <w:p w14:paraId="72A35AAA" w14:textId="7FDA1DB8" w:rsidR="006A1DDD" w:rsidRDefault="006A1DDD">
      <w:pPr>
        <w:ind w:left="66"/>
        <w:rPr>
          <w:ins w:id="8373" w:author="chaniaayulestari@outlook.com" w:date="2021-11-13T20:42:00Z"/>
        </w:rPr>
      </w:pPr>
    </w:p>
    <w:p w14:paraId="6DB326AF" w14:textId="0CDFF7BF" w:rsidR="006A1DDD" w:rsidRDefault="006A1DDD">
      <w:pPr>
        <w:ind w:left="66"/>
        <w:rPr>
          <w:ins w:id="8374" w:author="chaniaayulestari@outlook.com" w:date="2021-11-13T20:42:00Z"/>
        </w:rPr>
      </w:pPr>
    </w:p>
    <w:p w14:paraId="07300AB8" w14:textId="5917EE63" w:rsidR="006A1DDD" w:rsidRDefault="006A1DDD">
      <w:pPr>
        <w:ind w:left="66"/>
        <w:rPr>
          <w:ins w:id="8375" w:author="chaniaayulestari@outlook.com" w:date="2021-11-13T20:42:00Z"/>
        </w:rPr>
      </w:pPr>
    </w:p>
    <w:p w14:paraId="062138FD" w14:textId="43940067" w:rsidR="006A1DDD" w:rsidRDefault="006A1DDD">
      <w:pPr>
        <w:ind w:left="66"/>
        <w:rPr>
          <w:ins w:id="8376" w:author="chaniaayulestari@outlook.com" w:date="2021-11-13T20:42:00Z"/>
        </w:rPr>
      </w:pPr>
    </w:p>
    <w:p w14:paraId="1FE035A1" w14:textId="77761C87" w:rsidR="006A1DDD" w:rsidRDefault="006A1DDD">
      <w:pPr>
        <w:ind w:left="66"/>
        <w:rPr>
          <w:ins w:id="8377" w:author="chaniaayulestari@outlook.com" w:date="2021-11-13T20:42:00Z"/>
        </w:rPr>
      </w:pPr>
    </w:p>
    <w:p w14:paraId="09316C58" w14:textId="03CFBED4" w:rsidR="006A1DDD" w:rsidRDefault="006A1DDD">
      <w:pPr>
        <w:ind w:left="66"/>
        <w:rPr>
          <w:ins w:id="8378" w:author="chaniaayulestari@outlook.com" w:date="2021-11-13T20:42:00Z"/>
        </w:rPr>
      </w:pPr>
    </w:p>
    <w:p w14:paraId="53D876EC" w14:textId="77777777" w:rsidR="006A1DDD" w:rsidRDefault="006A1DDD">
      <w:pPr>
        <w:ind w:left="66"/>
        <w:rPr>
          <w:ins w:id="8379" w:author="chaniaayulestari@outlook.com" w:date="2021-11-13T20:42:00Z"/>
        </w:rPr>
      </w:pPr>
    </w:p>
    <w:p w14:paraId="149020C7" w14:textId="78462F82" w:rsidR="006A1DDD" w:rsidRDefault="006A1DDD">
      <w:pPr>
        <w:ind w:left="66"/>
        <w:rPr>
          <w:ins w:id="8380" w:author="chaniaayulestari@outlook.com" w:date="2021-11-13T20:42:00Z"/>
        </w:rPr>
      </w:pPr>
    </w:p>
    <w:p w14:paraId="3799776D" w14:textId="15876B57" w:rsidR="006A1DDD" w:rsidRDefault="006A1DDD">
      <w:pPr>
        <w:ind w:left="66"/>
        <w:rPr>
          <w:ins w:id="8381" w:author="chaniaayulestari@outlook.com" w:date="2021-11-13T20:42:00Z"/>
        </w:rPr>
      </w:pPr>
    </w:p>
    <w:p w14:paraId="072D9AD0" w14:textId="7B98C57F" w:rsidR="006A1DDD" w:rsidRDefault="006A1DDD">
      <w:pPr>
        <w:ind w:left="66"/>
        <w:rPr>
          <w:ins w:id="8382" w:author="chaniaayulestari@outlook.com" w:date="2021-11-13T20:42:00Z"/>
        </w:rPr>
      </w:pPr>
    </w:p>
    <w:p w14:paraId="2EDD9239" w14:textId="77777777" w:rsidR="006A1DDD" w:rsidRPr="00F96C5E" w:rsidRDefault="006A1DDD">
      <w:pPr>
        <w:ind w:left="66"/>
        <w:rPr>
          <w:ins w:id="8383" w:author="Rafi Aziizi" w:date="2021-11-13T11:33:00Z"/>
          <w:b/>
          <w:bCs/>
          <w:rPrChange w:id="8384" w:author="chaniaayulestari@outlook.com" w:date="2021-11-13T16:49:00Z">
            <w:rPr>
              <w:ins w:id="8385" w:author="Rafi Aziizi" w:date="2021-11-13T11:33:00Z"/>
            </w:rPr>
          </w:rPrChange>
        </w:rPr>
        <w:pPrChange w:id="8386" w:author="chaniaayulestari@outlook.com" w:date="2021-11-13T16:49:00Z">
          <w:pPr>
            <w:pStyle w:val="ListParagraph"/>
            <w:numPr>
              <w:numId w:val="117"/>
            </w:numPr>
            <w:ind w:hanging="360"/>
          </w:pPr>
        </w:pPrChange>
      </w:pPr>
    </w:p>
    <w:p w14:paraId="15725EA4" w14:textId="49834C80" w:rsidR="00FF5489" w:rsidRDefault="00FF5489" w:rsidP="002040D9">
      <w:pPr>
        <w:pStyle w:val="ListParagraph"/>
        <w:numPr>
          <w:ilvl w:val="0"/>
          <w:numId w:val="117"/>
        </w:numPr>
        <w:ind w:left="426"/>
        <w:rPr>
          <w:ins w:id="8387" w:author="chaniaayulestari@outlook.com" w:date="2021-11-13T16:45:00Z"/>
          <w:b/>
          <w:bCs/>
        </w:rPr>
      </w:pPr>
      <w:ins w:id="8388" w:author="Rafi Aziizi" w:date="2021-11-13T11:33:00Z">
        <w:r w:rsidRPr="002040D9">
          <w:rPr>
            <w:b/>
            <w:bCs/>
            <w:rPrChange w:id="8389" w:author="chaniaayulestari@outlook.com" w:date="2021-11-13T15:20:00Z">
              <w:rPr/>
            </w:rPrChange>
          </w:rPr>
          <w:t>Lihat Riwayat Absensi</w:t>
        </w:r>
      </w:ins>
    </w:p>
    <w:p w14:paraId="25061CA7" w14:textId="6BD2D752" w:rsidR="006A1DDD" w:rsidRDefault="00ED34E2">
      <w:pPr>
        <w:keepNext/>
        <w:rPr>
          <w:ins w:id="8390" w:author="chaniaayulestari@outlook.com" w:date="2021-11-13T20:43:00Z"/>
        </w:rPr>
        <w:pPrChange w:id="8391" w:author="chaniaayulestari@outlook.com" w:date="2021-11-13T20:43:00Z">
          <w:pPr/>
        </w:pPrChange>
      </w:pPr>
      <w:del w:id="8392" w:author="Rafi Aziizi" w:date="2021-11-14T10:00:00Z">
        <w:r>
          <w:pict w14:anchorId="0D0AF410">
            <v:shape id="Text Box 460" o:spid="_x0000_s1306"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460;mso-fit-shape-to-text:t" inset="0,0,0,0">
                <w:txbxContent>
                  <w:p w14:paraId="0DE176FB" w14:textId="2AC86DE7" w:rsidR="00ED34E2" w:rsidRPr="007F6EA1" w:rsidRDefault="00ED34E2">
                    <w:pPr>
                      <w:pStyle w:val="Caption"/>
                      <w:jc w:val="center"/>
                      <w:rPr>
                        <w:noProof/>
                      </w:rPr>
                      <w:pPrChange w:id="8393" w:author="chaniaayulestari@outlook.com" w:date="2021-11-13T16:52:00Z">
                        <w:pPr/>
                      </w:pPrChange>
                    </w:pPr>
                    <w:bookmarkStart w:id="8394" w:name="_Toc87729220"/>
                    <w:ins w:id="8395" w:author="chaniaayulestari@outlook.com" w:date="2021-11-13T16:51:00Z">
                      <w:del w:id="8396" w:author="Rafi Aziizi" w:date="2021-11-14T10:00:00Z">
                        <w:r w:rsidDel="007404DC">
                          <w:delText xml:space="preserve">Gambar 3. </w:delText>
                        </w:r>
                        <w:r w:rsidDel="007404DC">
                          <w:fldChar w:fldCharType="begin"/>
                        </w:r>
                        <w:r w:rsidDel="007404DC">
                          <w:delInstrText xml:space="preserve"> SEQ Gambar__3. \* ARABIC </w:delInstrText>
                        </w:r>
                      </w:del>
                    </w:ins>
                    <w:del w:id="8397" w:author="Rafi Aziizi" w:date="2021-11-14T10:00:00Z">
                      <w:r w:rsidDel="007404DC">
                        <w:fldChar w:fldCharType="separate"/>
                      </w:r>
                    </w:del>
                    <w:ins w:id="8398" w:author="chaniaayulestari@outlook.com" w:date="2021-11-13T19:48:00Z">
                      <w:del w:id="8399" w:author="Rafi Aziizi" w:date="2021-11-14T10:00:00Z">
                        <w:r w:rsidDel="007404DC">
                          <w:rPr>
                            <w:noProof/>
                          </w:rPr>
                          <w:delText>48</w:delText>
                        </w:r>
                      </w:del>
                    </w:ins>
                    <w:ins w:id="8400" w:author="chaniaayulestari@outlook.com" w:date="2021-11-13T16:51:00Z">
                      <w:del w:id="8401" w:author="Rafi Aziizi" w:date="2021-11-14T10:00:00Z">
                        <w:r w:rsidDel="007404DC">
                          <w:fldChar w:fldCharType="end"/>
                        </w:r>
                        <w:r w:rsidDel="007404DC">
                          <w:delText xml:space="preserve"> Sequence Diagram Lihat Riwayat Absen</w:delText>
                        </w:r>
                      </w:del>
                    </w:ins>
                    <w:bookmarkEnd w:id="8394"/>
                  </w:p>
                </w:txbxContent>
              </v:textbox>
              <w10:anchorlock/>
            </v:shape>
          </w:pict>
        </w:r>
      </w:del>
      <w:ins w:id="8402" w:author="chaniaayulestari@outlook.com" w:date="2021-11-13T16:51:00Z">
        <w:r w:rsidR="005F2AFE">
          <w:rPr>
            <w:noProof/>
          </w:rPr>
          <w:drawing>
            <wp:inline distT="0" distB="0" distL="0" distR="0" wp14:anchorId="40793D09" wp14:editId="19215B22">
              <wp:extent cx="5039995" cy="2326640"/>
              <wp:effectExtent l="0" t="0" r="8255" b="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039995" cy="2326640"/>
                      </a:xfrm>
                      <a:prstGeom prst="rect">
                        <a:avLst/>
                      </a:prstGeom>
                      <a:noFill/>
                      <a:ln>
                        <a:noFill/>
                      </a:ln>
                    </pic:spPr>
                  </pic:pic>
                </a:graphicData>
              </a:graphic>
            </wp:inline>
          </w:drawing>
        </w:r>
      </w:ins>
    </w:p>
    <w:p w14:paraId="5056807D" w14:textId="2DE9035B" w:rsidR="00F96C5E" w:rsidRPr="005F2AFE" w:rsidDel="007404DC" w:rsidRDefault="006A1DDD">
      <w:pPr>
        <w:pStyle w:val="Caption"/>
        <w:jc w:val="center"/>
        <w:rPr>
          <w:ins w:id="8403" w:author="chaniaayulestari@outlook.com" w:date="2021-11-13T16:45:00Z"/>
          <w:del w:id="8404" w:author="Rafi Aziizi" w:date="2021-11-14T10:00:00Z"/>
          <w:b/>
          <w:bCs/>
          <w:rPrChange w:id="8405" w:author="chaniaayulestari@outlook.com" w:date="2021-11-13T16:51:00Z">
            <w:rPr>
              <w:ins w:id="8406" w:author="chaniaayulestari@outlook.com" w:date="2021-11-13T16:45:00Z"/>
              <w:del w:id="8407" w:author="Rafi Aziizi" w:date="2021-11-14T10:00:00Z"/>
            </w:rPr>
          </w:rPrChange>
        </w:rPr>
        <w:pPrChange w:id="8408" w:author="chaniaayulestari@outlook.com" w:date="2021-11-13T20:43:00Z">
          <w:pPr>
            <w:pStyle w:val="ListParagraph"/>
            <w:numPr>
              <w:numId w:val="117"/>
            </w:numPr>
            <w:ind w:left="426" w:hanging="360"/>
          </w:pPr>
        </w:pPrChange>
      </w:pPr>
      <w:bookmarkStart w:id="8409" w:name="_Toc87731477"/>
      <w:ins w:id="8410" w:author="chaniaayulestari@outlook.com" w:date="2021-11-13T20:43:00Z">
        <w:r>
          <w:t xml:space="preserve">Gambar 3. </w:t>
        </w:r>
        <w:r>
          <w:rPr>
            <w:i w:val="0"/>
            <w:iCs w:val="0"/>
          </w:rPr>
          <w:fldChar w:fldCharType="begin"/>
        </w:r>
        <w:r>
          <w:instrText xml:space="preserve"> SEQ Gambar___3. \* ARABIC </w:instrText>
        </w:r>
      </w:ins>
      <w:r>
        <w:rPr>
          <w:i w:val="0"/>
          <w:iCs w:val="0"/>
        </w:rPr>
        <w:fldChar w:fldCharType="separate"/>
      </w:r>
      <w:ins w:id="8411" w:author="Rafi Aziizi" w:date="2021-11-15T16:05:00Z">
        <w:r w:rsidR="00BF7B94">
          <w:rPr>
            <w:noProof/>
          </w:rPr>
          <w:t>44</w:t>
        </w:r>
      </w:ins>
      <w:ins w:id="8412" w:author="chaniaayulestari@outlook.com" w:date="2021-11-13T21:25:00Z">
        <w:del w:id="8413" w:author="Rafi Aziizi" w:date="2021-11-14T09:53:00Z">
          <w:r w:rsidR="00B46735" w:rsidDel="00590A19">
            <w:rPr>
              <w:noProof/>
            </w:rPr>
            <w:delText>42</w:delText>
          </w:r>
        </w:del>
      </w:ins>
      <w:ins w:id="8414" w:author="chaniaayulestari@outlook.com" w:date="2021-11-13T20:43:00Z">
        <w:r>
          <w:rPr>
            <w:i w:val="0"/>
            <w:iCs w:val="0"/>
          </w:rPr>
          <w:fldChar w:fldCharType="end"/>
        </w:r>
        <w:r>
          <w:t xml:space="preserve"> </w:t>
        </w:r>
        <w:r w:rsidRPr="00B40BE7">
          <w:t xml:space="preserve">Sequence Diagram </w:t>
        </w:r>
        <w:r>
          <w:t xml:space="preserve"> Lihat R</w:t>
        </w:r>
      </w:ins>
      <w:ins w:id="8415" w:author="Rafi Aziizi" w:date="2021-11-14T10:00:00Z">
        <w:r w:rsidR="007404DC">
          <w:t>i</w:t>
        </w:r>
      </w:ins>
      <w:ins w:id="8416" w:author="chaniaayulestari@outlook.com" w:date="2021-11-13T20:43:00Z">
        <w:del w:id="8417" w:author="Rafi Aziizi" w:date="2021-11-14T10:00:00Z">
          <w:r w:rsidDel="007404DC">
            <w:delText>O</w:delText>
          </w:r>
        </w:del>
        <w:r>
          <w:t>wayat Absen</w:t>
        </w:r>
      </w:ins>
      <w:bookmarkEnd w:id="8409"/>
    </w:p>
    <w:p w14:paraId="7D4161EB" w14:textId="5C16E762" w:rsidR="00F96C5E" w:rsidDel="006A1DDD" w:rsidRDefault="00ED34E2">
      <w:pPr>
        <w:rPr>
          <w:del w:id="8418" w:author="Rafi Aziizi" w:date="2021-11-13T18:35:00Z"/>
        </w:rPr>
      </w:pPr>
      <w:del w:id="8419" w:author="chaniaayulestari@outlook.com" w:date="2021-11-13T20:42:00Z">
        <w:r>
          <w:pict w14:anchorId="2DE068C8">
            <v:shape id="Text Box 516" o:spid="_x0000_s1305"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516;mso-fit-shape-to-text:t" inset="0,0,0,0">
                <w:txbxContent>
                  <w:p w14:paraId="2FA71576" w14:textId="78F87F94" w:rsidR="00ED34E2" w:rsidRPr="007F6EA1" w:rsidRDefault="00ED34E2">
                    <w:pPr>
                      <w:pStyle w:val="Caption"/>
                      <w:jc w:val="center"/>
                      <w:rPr>
                        <w:noProof/>
                      </w:rPr>
                      <w:pPrChange w:id="8420" w:author="chaniaayulestari@outlook.com" w:date="2021-11-13T16:52:00Z">
                        <w:pPr/>
                      </w:pPrChange>
                    </w:pPr>
                  </w:p>
                </w:txbxContent>
              </v:textbox>
              <w10:anchorlock/>
            </v:shape>
          </w:pict>
        </w:r>
      </w:del>
    </w:p>
    <w:p w14:paraId="55C44E17" w14:textId="66F4A557" w:rsidR="005F2AFE" w:rsidDel="00E51900" w:rsidRDefault="005F2AFE" w:rsidP="00F96C5E">
      <w:pPr>
        <w:pStyle w:val="ListParagraph"/>
        <w:ind w:left="426"/>
        <w:rPr>
          <w:ins w:id="8421" w:author="chaniaayulestari@outlook.com" w:date="2021-11-13T16:51:00Z"/>
          <w:del w:id="8422" w:author="Rafi Aziizi" w:date="2021-11-13T18:35:00Z"/>
          <w:b/>
          <w:bCs/>
        </w:rPr>
      </w:pPr>
    </w:p>
    <w:p w14:paraId="5277E467" w14:textId="5C822F8A" w:rsidR="005F2AFE" w:rsidDel="00E51900" w:rsidRDefault="005F2AFE" w:rsidP="00F96C5E">
      <w:pPr>
        <w:pStyle w:val="ListParagraph"/>
        <w:ind w:left="426"/>
        <w:rPr>
          <w:ins w:id="8423" w:author="chaniaayulestari@outlook.com" w:date="2021-11-13T16:51:00Z"/>
          <w:del w:id="8424" w:author="Rafi Aziizi" w:date="2021-11-13T18:35:00Z"/>
          <w:b/>
          <w:bCs/>
        </w:rPr>
      </w:pPr>
    </w:p>
    <w:p w14:paraId="09669F19" w14:textId="40F22D04" w:rsidR="005F2AFE" w:rsidDel="00E51900" w:rsidRDefault="005F2AFE" w:rsidP="00F96C5E">
      <w:pPr>
        <w:pStyle w:val="ListParagraph"/>
        <w:ind w:left="426"/>
        <w:rPr>
          <w:ins w:id="8425" w:author="chaniaayulestari@outlook.com" w:date="2021-11-13T16:51:00Z"/>
          <w:del w:id="8426" w:author="Rafi Aziizi" w:date="2021-11-13T18:35:00Z"/>
          <w:b/>
          <w:bCs/>
        </w:rPr>
      </w:pPr>
    </w:p>
    <w:p w14:paraId="25B5CF5E" w14:textId="4AE1059D" w:rsidR="005F2AFE" w:rsidDel="00E51900" w:rsidRDefault="005F2AFE" w:rsidP="00F96C5E">
      <w:pPr>
        <w:pStyle w:val="ListParagraph"/>
        <w:ind w:left="426"/>
        <w:rPr>
          <w:ins w:id="8427" w:author="chaniaayulestari@outlook.com" w:date="2021-11-13T16:51:00Z"/>
          <w:del w:id="8428" w:author="Rafi Aziizi" w:date="2021-11-13T18:35:00Z"/>
          <w:b/>
          <w:bCs/>
        </w:rPr>
      </w:pPr>
    </w:p>
    <w:p w14:paraId="35A14847" w14:textId="49E9FE22" w:rsidR="005F2AFE" w:rsidRPr="00E51900" w:rsidDel="00E51900" w:rsidRDefault="005F2AFE">
      <w:pPr>
        <w:rPr>
          <w:ins w:id="8429" w:author="chaniaayulestari@outlook.com" w:date="2021-11-13T16:51:00Z"/>
          <w:del w:id="8430" w:author="Rafi Aziizi" w:date="2021-11-13T18:35:00Z"/>
          <w:b/>
          <w:bCs/>
          <w:rPrChange w:id="8431" w:author="Rafi Aziizi" w:date="2021-11-13T18:35:00Z">
            <w:rPr>
              <w:ins w:id="8432" w:author="chaniaayulestari@outlook.com" w:date="2021-11-13T16:51:00Z"/>
              <w:del w:id="8433" w:author="Rafi Aziizi" w:date="2021-11-13T18:35:00Z"/>
            </w:rPr>
          </w:rPrChange>
        </w:rPr>
        <w:pPrChange w:id="8434" w:author="Rafi Aziizi" w:date="2021-11-13T18:35:00Z">
          <w:pPr>
            <w:pStyle w:val="ListParagraph"/>
            <w:ind w:left="426"/>
          </w:pPr>
        </w:pPrChange>
      </w:pPr>
    </w:p>
    <w:p w14:paraId="5594C30E" w14:textId="30C7490D" w:rsidR="005F2AFE" w:rsidDel="00E51900" w:rsidRDefault="005F2AFE">
      <w:pPr>
        <w:rPr>
          <w:ins w:id="8435" w:author="chaniaayulestari@outlook.com" w:date="2021-11-13T16:51:00Z"/>
          <w:del w:id="8436" w:author="Rafi Aziizi" w:date="2021-11-13T18:35:00Z"/>
        </w:rPr>
        <w:pPrChange w:id="8437" w:author="Rafi Aziizi" w:date="2021-11-13T18:35:00Z">
          <w:pPr>
            <w:pStyle w:val="ListParagraph"/>
            <w:ind w:left="426"/>
          </w:pPr>
        </w:pPrChange>
      </w:pPr>
    </w:p>
    <w:p w14:paraId="2DDAB1E7" w14:textId="684A445F" w:rsidR="005F2AFE" w:rsidDel="00E51900" w:rsidRDefault="005F2AFE">
      <w:pPr>
        <w:rPr>
          <w:ins w:id="8438" w:author="chaniaayulestari@outlook.com" w:date="2021-11-13T16:51:00Z"/>
          <w:del w:id="8439" w:author="Rafi Aziizi" w:date="2021-11-13T18:35:00Z"/>
        </w:rPr>
        <w:pPrChange w:id="8440" w:author="Rafi Aziizi" w:date="2021-11-13T18:35:00Z">
          <w:pPr>
            <w:pStyle w:val="ListParagraph"/>
            <w:ind w:left="426"/>
          </w:pPr>
        </w:pPrChange>
      </w:pPr>
    </w:p>
    <w:p w14:paraId="483B8929" w14:textId="042DE9C0" w:rsidR="00A9216A" w:rsidDel="00E51900" w:rsidRDefault="00A9216A">
      <w:pPr>
        <w:rPr>
          <w:ins w:id="8441" w:author="chaniaayulestari@outlook.com" w:date="2021-11-13T17:47:00Z"/>
          <w:del w:id="8442" w:author="Rafi Aziizi" w:date="2021-11-13T18:35:00Z"/>
        </w:rPr>
        <w:pPrChange w:id="8443" w:author="Rafi Aziizi" w:date="2021-11-13T18:35:00Z">
          <w:pPr>
            <w:pStyle w:val="ListParagraph"/>
            <w:ind w:left="426"/>
          </w:pPr>
        </w:pPrChange>
      </w:pPr>
    </w:p>
    <w:p w14:paraId="520FEE6D" w14:textId="706D1A2D" w:rsidR="00405719" w:rsidDel="00E51900" w:rsidRDefault="00405719">
      <w:pPr>
        <w:rPr>
          <w:ins w:id="8444" w:author="chaniaayulestari@outlook.com" w:date="2021-11-13T17:47:00Z"/>
          <w:del w:id="8445" w:author="Rafi Aziizi" w:date="2021-11-13T18:35:00Z"/>
        </w:rPr>
        <w:pPrChange w:id="8446" w:author="Rafi Aziizi" w:date="2021-11-13T18:35:00Z">
          <w:pPr>
            <w:pStyle w:val="ListParagraph"/>
            <w:ind w:left="426"/>
          </w:pPr>
        </w:pPrChange>
      </w:pPr>
    </w:p>
    <w:p w14:paraId="0B73DC2D" w14:textId="24922FBA" w:rsidR="00405719" w:rsidDel="00E51900" w:rsidRDefault="00405719">
      <w:pPr>
        <w:rPr>
          <w:ins w:id="8447" w:author="chaniaayulestari@outlook.com" w:date="2021-11-13T17:47:00Z"/>
          <w:del w:id="8448" w:author="Rafi Aziizi" w:date="2021-11-13T18:35:00Z"/>
        </w:rPr>
        <w:pPrChange w:id="8449" w:author="Rafi Aziizi" w:date="2021-11-13T18:35:00Z">
          <w:pPr>
            <w:pStyle w:val="ListParagraph"/>
            <w:ind w:left="426"/>
          </w:pPr>
        </w:pPrChange>
      </w:pPr>
    </w:p>
    <w:p w14:paraId="7F213C6D" w14:textId="77777777" w:rsidR="00405719" w:rsidRDefault="00405719">
      <w:pPr>
        <w:pStyle w:val="Caption"/>
        <w:jc w:val="center"/>
        <w:rPr>
          <w:ins w:id="8450" w:author="chaniaayulestari@outlook.com" w:date="2021-11-13T17:38:00Z"/>
        </w:rPr>
        <w:pPrChange w:id="8451" w:author="Rafi Aziizi" w:date="2021-11-14T10:00:00Z">
          <w:pPr>
            <w:pStyle w:val="ListParagraph"/>
            <w:numPr>
              <w:numId w:val="117"/>
            </w:numPr>
            <w:ind w:left="426" w:hanging="360"/>
          </w:pPr>
        </w:pPrChange>
      </w:pPr>
    </w:p>
    <w:p w14:paraId="336FD810" w14:textId="61F8096D" w:rsidR="004822D0" w:rsidRDefault="004822D0" w:rsidP="002040D9">
      <w:pPr>
        <w:pStyle w:val="ListParagraph"/>
        <w:numPr>
          <w:ilvl w:val="0"/>
          <w:numId w:val="117"/>
        </w:numPr>
        <w:ind w:left="426"/>
        <w:rPr>
          <w:ins w:id="8452" w:author="chaniaayulestari@outlook.com" w:date="2021-11-13T16:52:00Z"/>
          <w:b/>
          <w:bCs/>
        </w:rPr>
      </w:pPr>
      <w:ins w:id="8453" w:author="Rafi Aziizi" w:date="2021-11-13T12:11:00Z">
        <w:r w:rsidRPr="002040D9">
          <w:rPr>
            <w:b/>
            <w:bCs/>
            <w:rPrChange w:id="8454" w:author="chaniaayulestari@outlook.com" w:date="2021-11-13T15:20:00Z">
              <w:rPr/>
            </w:rPrChange>
          </w:rPr>
          <w:t>Cetak Riwayat Abs</w:t>
        </w:r>
      </w:ins>
      <w:ins w:id="8455" w:author="Rafi Aziizi" w:date="2021-11-13T12:12:00Z">
        <w:r w:rsidRPr="002040D9">
          <w:rPr>
            <w:b/>
            <w:bCs/>
            <w:rPrChange w:id="8456" w:author="chaniaayulestari@outlook.com" w:date="2021-11-13T15:20:00Z">
              <w:rPr/>
            </w:rPrChange>
          </w:rPr>
          <w:t>ensi Siswa</w:t>
        </w:r>
      </w:ins>
    </w:p>
    <w:p w14:paraId="7E26CD84" w14:textId="010A092E" w:rsidR="006A1DDD" w:rsidRDefault="00ED34E2">
      <w:pPr>
        <w:keepNext/>
        <w:rPr>
          <w:ins w:id="8457" w:author="chaniaayulestari@outlook.com" w:date="2021-11-13T20:43:00Z"/>
        </w:rPr>
        <w:pPrChange w:id="8458" w:author="chaniaayulestari@outlook.com" w:date="2021-11-13T20:43:00Z">
          <w:pPr/>
        </w:pPrChange>
      </w:pPr>
      <w:del w:id="8459" w:author="Rafi Aziizi" w:date="2021-11-14T10:02:00Z">
        <w:r>
          <w:pict w14:anchorId="6859F1DB">
            <v:shape id="Text Box 472" o:spid="_x0000_s1304"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472;mso-fit-shape-to-text:t" inset="0,0,0,0">
                <w:txbxContent>
                  <w:p w14:paraId="2941C197" w14:textId="5B5FEC9A" w:rsidR="00ED34E2" w:rsidRPr="004551FD" w:rsidRDefault="00ED34E2">
                    <w:pPr>
                      <w:pStyle w:val="Caption"/>
                      <w:rPr>
                        <w:noProof/>
                      </w:rPr>
                      <w:pPrChange w:id="8460" w:author="Rafi Aziizi" w:date="2021-11-14T10:02:00Z">
                        <w:pPr>
                          <w:pStyle w:val="ListParagraph"/>
                          <w:ind w:left="426"/>
                        </w:pPr>
                      </w:pPrChange>
                    </w:pPr>
                    <w:bookmarkStart w:id="8461" w:name="_Toc87729221"/>
                    <w:ins w:id="8462" w:author="chaniaayulestari@outlook.com" w:date="2021-11-13T17:39:00Z">
                      <w:del w:id="8463" w:author="Rafi Aziizi" w:date="2021-11-14T10:02:00Z">
                        <w:r w:rsidDel="007404DC">
                          <w:delText xml:space="preserve">Gambar 3. </w:delText>
                        </w:r>
                        <w:r w:rsidDel="007404DC">
                          <w:fldChar w:fldCharType="begin"/>
                        </w:r>
                        <w:r w:rsidDel="007404DC">
                          <w:delInstrText xml:space="preserve"> SEQ Gambar__3. \* ARABIC </w:delInstrText>
                        </w:r>
                      </w:del>
                    </w:ins>
                    <w:del w:id="8464" w:author="Rafi Aziizi" w:date="2021-11-14T10:02:00Z">
                      <w:r w:rsidDel="007404DC">
                        <w:fldChar w:fldCharType="separate"/>
                      </w:r>
                    </w:del>
                    <w:ins w:id="8465" w:author="chaniaayulestari@outlook.com" w:date="2021-11-13T19:48:00Z">
                      <w:del w:id="8466" w:author="Rafi Aziizi" w:date="2021-11-14T10:02:00Z">
                        <w:r w:rsidDel="007404DC">
                          <w:rPr>
                            <w:noProof/>
                          </w:rPr>
                          <w:delText>50</w:delText>
                        </w:r>
                      </w:del>
                    </w:ins>
                    <w:ins w:id="8467" w:author="chaniaayulestari@outlook.com" w:date="2021-11-13T17:39:00Z">
                      <w:del w:id="8468" w:author="Rafi Aziizi" w:date="2021-11-14T10:02:00Z">
                        <w:r w:rsidDel="007404DC">
                          <w:fldChar w:fldCharType="end"/>
                        </w:r>
                        <w:r w:rsidDel="007404DC">
                          <w:delText xml:space="preserve"> Sequence Diagram Cetak Riwayat Absen Siswa</w:delText>
                        </w:r>
                      </w:del>
                    </w:ins>
                    <w:bookmarkEnd w:id="8461"/>
                  </w:p>
                </w:txbxContent>
              </v:textbox>
              <w10:anchorlock/>
            </v:shape>
          </w:pict>
        </w:r>
      </w:del>
      <w:ins w:id="8469" w:author="chaniaayulestari@outlook.com" w:date="2021-11-13T17:38:00Z">
        <w:r w:rsidR="00A9216A">
          <w:rPr>
            <w:noProof/>
          </w:rPr>
          <w:drawing>
            <wp:inline distT="0" distB="0" distL="0" distR="0" wp14:anchorId="2E131FB9" wp14:editId="2FB1DDE7">
              <wp:extent cx="5039995" cy="1956435"/>
              <wp:effectExtent l="0" t="0" r="8255" b="5715"/>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039995" cy="1956435"/>
                      </a:xfrm>
                      <a:prstGeom prst="rect">
                        <a:avLst/>
                      </a:prstGeom>
                      <a:noFill/>
                      <a:ln>
                        <a:noFill/>
                      </a:ln>
                    </pic:spPr>
                  </pic:pic>
                </a:graphicData>
              </a:graphic>
            </wp:inline>
          </w:drawing>
        </w:r>
      </w:ins>
    </w:p>
    <w:p w14:paraId="32B593E4" w14:textId="4D5CD656" w:rsidR="005F2AFE" w:rsidRDefault="006A1DDD">
      <w:pPr>
        <w:pStyle w:val="Caption"/>
        <w:jc w:val="center"/>
        <w:rPr>
          <w:ins w:id="8470" w:author="chaniaayulestari@outlook.com" w:date="2021-11-13T16:52:00Z"/>
          <w:b/>
          <w:bCs/>
        </w:rPr>
        <w:pPrChange w:id="8471" w:author="chaniaayulestari@outlook.com" w:date="2021-11-13T20:43:00Z">
          <w:pPr>
            <w:pStyle w:val="ListParagraph"/>
            <w:ind w:left="426"/>
          </w:pPr>
        </w:pPrChange>
      </w:pPr>
      <w:bookmarkStart w:id="8472" w:name="_Toc87731478"/>
      <w:ins w:id="8473" w:author="chaniaayulestari@outlook.com" w:date="2021-11-13T20:43:00Z">
        <w:r>
          <w:t xml:space="preserve">Gambar 3. </w:t>
        </w:r>
        <w:r>
          <w:fldChar w:fldCharType="begin"/>
        </w:r>
        <w:r>
          <w:instrText xml:space="preserve"> SEQ Gambar___3. \* ARABIC </w:instrText>
        </w:r>
      </w:ins>
      <w:r>
        <w:fldChar w:fldCharType="separate"/>
      </w:r>
      <w:ins w:id="8474" w:author="Rafi Aziizi" w:date="2021-11-15T16:05:00Z">
        <w:r w:rsidR="00BF7B94">
          <w:rPr>
            <w:noProof/>
          </w:rPr>
          <w:t>45</w:t>
        </w:r>
      </w:ins>
      <w:ins w:id="8475" w:author="chaniaayulestari@outlook.com" w:date="2021-11-13T21:25:00Z">
        <w:del w:id="8476" w:author="Rafi Aziizi" w:date="2021-11-14T09:53:00Z">
          <w:r w:rsidR="00B46735" w:rsidDel="00590A19">
            <w:rPr>
              <w:noProof/>
            </w:rPr>
            <w:delText>43</w:delText>
          </w:r>
        </w:del>
      </w:ins>
      <w:ins w:id="8477" w:author="chaniaayulestari@outlook.com" w:date="2021-11-13T20:43:00Z">
        <w:r>
          <w:fldChar w:fldCharType="end"/>
        </w:r>
        <w:r>
          <w:t xml:space="preserve"> </w:t>
        </w:r>
        <w:r w:rsidRPr="00A01CB7">
          <w:t xml:space="preserve">Sequence Diagram </w:t>
        </w:r>
        <w:r>
          <w:t xml:space="preserve"> Cetak Riwayat Absensi Siswa</w:t>
        </w:r>
      </w:ins>
      <w:bookmarkEnd w:id="8472"/>
    </w:p>
    <w:p w14:paraId="005D7722" w14:textId="45433DA6" w:rsidR="005F2AFE" w:rsidRPr="00A9216A" w:rsidDel="00E51900" w:rsidRDefault="00ED34E2">
      <w:pPr>
        <w:rPr>
          <w:ins w:id="8478" w:author="chaniaayulestari@outlook.com" w:date="2021-11-13T16:52:00Z"/>
          <w:del w:id="8479" w:author="Rafi Aziizi" w:date="2021-11-13T18:36:00Z"/>
          <w:b/>
          <w:bCs/>
          <w:rPrChange w:id="8480" w:author="chaniaayulestari@outlook.com" w:date="2021-11-13T17:38:00Z">
            <w:rPr>
              <w:ins w:id="8481" w:author="chaniaayulestari@outlook.com" w:date="2021-11-13T16:52:00Z"/>
              <w:del w:id="8482" w:author="Rafi Aziizi" w:date="2021-11-13T18:36:00Z"/>
            </w:rPr>
          </w:rPrChange>
        </w:rPr>
        <w:pPrChange w:id="8483" w:author="chaniaayulestari@outlook.com" w:date="2021-11-13T17:38:00Z">
          <w:pPr>
            <w:pStyle w:val="ListParagraph"/>
            <w:ind w:left="426"/>
          </w:pPr>
        </w:pPrChange>
      </w:pPr>
      <w:del w:id="8484" w:author="chaniaayulestari@outlook.com" w:date="2021-11-13T20:43:00Z">
        <w:r>
          <w:pict w14:anchorId="02AEA35E">
            <v:shape id="Text Box 517" o:spid="_x0000_s1303"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517;mso-fit-shape-to-text:t" inset="0,0,0,0">
                <w:txbxContent>
                  <w:p w14:paraId="1BABB992" w14:textId="6B83B001" w:rsidR="00ED34E2" w:rsidRPr="004551FD" w:rsidRDefault="00ED34E2">
                    <w:pPr>
                      <w:pStyle w:val="Caption"/>
                      <w:jc w:val="center"/>
                      <w:rPr>
                        <w:noProof/>
                      </w:rPr>
                      <w:pPrChange w:id="8485" w:author="chaniaayulestari@outlook.com" w:date="2021-11-13T17:39:00Z">
                        <w:pPr>
                          <w:pStyle w:val="ListParagraph"/>
                          <w:ind w:left="426"/>
                        </w:pPr>
                      </w:pPrChange>
                    </w:pPr>
                  </w:p>
                </w:txbxContent>
              </v:textbox>
              <w10:anchorlock/>
            </v:shape>
          </w:pict>
        </w:r>
      </w:del>
    </w:p>
    <w:p w14:paraId="297873E1" w14:textId="2FCFB636" w:rsidR="005F2AFE" w:rsidRPr="00E51900" w:rsidDel="00E51900" w:rsidRDefault="005F2AFE">
      <w:pPr>
        <w:rPr>
          <w:ins w:id="8486" w:author="chaniaayulestari@outlook.com" w:date="2021-11-13T16:52:00Z"/>
          <w:del w:id="8487" w:author="Rafi Aziizi" w:date="2021-11-13T18:36:00Z"/>
          <w:b/>
          <w:bCs/>
          <w:rPrChange w:id="8488" w:author="Rafi Aziizi" w:date="2021-11-13T18:36:00Z">
            <w:rPr>
              <w:ins w:id="8489" w:author="chaniaayulestari@outlook.com" w:date="2021-11-13T16:52:00Z"/>
              <w:del w:id="8490" w:author="Rafi Aziizi" w:date="2021-11-13T18:36:00Z"/>
            </w:rPr>
          </w:rPrChange>
        </w:rPr>
        <w:pPrChange w:id="8491" w:author="Rafi Aziizi" w:date="2021-11-13T18:36:00Z">
          <w:pPr>
            <w:pStyle w:val="ListParagraph"/>
            <w:ind w:left="426"/>
          </w:pPr>
        </w:pPrChange>
      </w:pPr>
    </w:p>
    <w:p w14:paraId="2A979F45" w14:textId="4E8E0723" w:rsidR="005F2AFE" w:rsidDel="00E51900" w:rsidRDefault="005F2AFE">
      <w:pPr>
        <w:rPr>
          <w:ins w:id="8492" w:author="chaniaayulestari@outlook.com" w:date="2021-11-13T17:38:00Z"/>
          <w:del w:id="8493" w:author="Rafi Aziizi" w:date="2021-11-13T18:36:00Z"/>
        </w:rPr>
        <w:pPrChange w:id="8494" w:author="Rafi Aziizi" w:date="2021-11-13T18:36:00Z">
          <w:pPr>
            <w:pStyle w:val="ListParagraph"/>
            <w:ind w:left="426"/>
          </w:pPr>
        </w:pPrChange>
      </w:pPr>
    </w:p>
    <w:p w14:paraId="23FD3260" w14:textId="39B4BB88" w:rsidR="00A9216A" w:rsidDel="00E51900" w:rsidRDefault="00A9216A">
      <w:pPr>
        <w:rPr>
          <w:ins w:id="8495" w:author="chaniaayulestari@outlook.com" w:date="2021-11-13T17:38:00Z"/>
          <w:del w:id="8496" w:author="Rafi Aziizi" w:date="2021-11-13T18:36:00Z"/>
        </w:rPr>
        <w:pPrChange w:id="8497" w:author="Rafi Aziizi" w:date="2021-11-13T18:36:00Z">
          <w:pPr>
            <w:pStyle w:val="ListParagraph"/>
            <w:ind w:left="426"/>
          </w:pPr>
        </w:pPrChange>
      </w:pPr>
    </w:p>
    <w:p w14:paraId="66693C8D" w14:textId="658B26DF" w:rsidR="00A9216A" w:rsidDel="00E51900" w:rsidRDefault="00A9216A">
      <w:pPr>
        <w:rPr>
          <w:ins w:id="8498" w:author="chaniaayulestari@outlook.com" w:date="2021-11-13T17:38:00Z"/>
          <w:del w:id="8499" w:author="Rafi Aziizi" w:date="2021-11-13T18:36:00Z"/>
        </w:rPr>
        <w:pPrChange w:id="8500" w:author="Rafi Aziizi" w:date="2021-11-13T18:36:00Z">
          <w:pPr>
            <w:pStyle w:val="ListParagraph"/>
            <w:ind w:left="426"/>
          </w:pPr>
        </w:pPrChange>
      </w:pPr>
    </w:p>
    <w:p w14:paraId="60CBF484" w14:textId="265F2A61" w:rsidR="00A9216A" w:rsidDel="00E51900" w:rsidRDefault="00A9216A">
      <w:pPr>
        <w:rPr>
          <w:ins w:id="8501" w:author="chaniaayulestari@outlook.com" w:date="2021-11-13T17:38:00Z"/>
          <w:del w:id="8502" w:author="Rafi Aziizi" w:date="2021-11-13T18:36:00Z"/>
        </w:rPr>
        <w:pPrChange w:id="8503" w:author="Rafi Aziizi" w:date="2021-11-13T18:36:00Z">
          <w:pPr>
            <w:pStyle w:val="ListParagraph"/>
            <w:ind w:left="426"/>
          </w:pPr>
        </w:pPrChange>
      </w:pPr>
    </w:p>
    <w:p w14:paraId="6F71348D" w14:textId="2BE99E43" w:rsidR="00A9216A" w:rsidDel="00E51900" w:rsidRDefault="00A9216A">
      <w:pPr>
        <w:rPr>
          <w:ins w:id="8504" w:author="chaniaayulestari@outlook.com" w:date="2021-11-13T17:38:00Z"/>
          <w:del w:id="8505" w:author="Rafi Aziizi" w:date="2021-11-13T18:36:00Z"/>
        </w:rPr>
        <w:pPrChange w:id="8506" w:author="Rafi Aziizi" w:date="2021-11-13T18:36:00Z">
          <w:pPr>
            <w:pStyle w:val="ListParagraph"/>
            <w:ind w:left="426"/>
          </w:pPr>
        </w:pPrChange>
      </w:pPr>
    </w:p>
    <w:p w14:paraId="63D4D931" w14:textId="17C32CD6" w:rsidR="00A9216A" w:rsidRPr="002040D9" w:rsidDel="006A1DDD" w:rsidRDefault="00A9216A">
      <w:pPr>
        <w:rPr>
          <w:ins w:id="8507" w:author="Rafi Aziizi" w:date="2021-11-13T12:07:00Z"/>
          <w:del w:id="8508" w:author="chaniaayulestari@outlook.com" w:date="2021-11-13T20:43:00Z"/>
        </w:rPr>
        <w:pPrChange w:id="8509" w:author="Rafi Aziizi" w:date="2021-11-13T18:36:00Z">
          <w:pPr>
            <w:pStyle w:val="ListParagraph"/>
            <w:numPr>
              <w:numId w:val="117"/>
            </w:numPr>
            <w:ind w:hanging="360"/>
          </w:pPr>
        </w:pPrChange>
      </w:pPr>
    </w:p>
    <w:p w14:paraId="4C2CB583" w14:textId="7FBBA44E" w:rsidR="004822D0" w:rsidRPr="000D75C7" w:rsidRDefault="004822D0" w:rsidP="004822D0">
      <w:pPr>
        <w:pStyle w:val="ListParagraph"/>
        <w:numPr>
          <w:ilvl w:val="0"/>
          <w:numId w:val="42"/>
        </w:numPr>
        <w:ind w:left="426"/>
        <w:rPr>
          <w:ins w:id="8510" w:author="Rafi Aziizi" w:date="2021-11-13T12:09:00Z"/>
          <w:b/>
          <w:bCs/>
          <w:lang w:val="id-ID"/>
        </w:rPr>
      </w:pPr>
      <w:ins w:id="8511" w:author="Rafi Aziizi" w:date="2021-11-13T12:09:00Z">
        <w:r w:rsidRPr="000D75C7">
          <w:rPr>
            <w:b/>
            <w:bCs/>
          </w:rPr>
          <w:t xml:space="preserve">Kelola </w:t>
        </w:r>
        <w:r>
          <w:rPr>
            <w:b/>
            <w:bCs/>
          </w:rPr>
          <w:t xml:space="preserve">Laporan </w:t>
        </w:r>
      </w:ins>
      <w:ins w:id="8512" w:author="Rafi Aziizi" w:date="2021-11-13T12:16:00Z">
        <w:r w:rsidR="00E8612D">
          <w:rPr>
            <w:b/>
            <w:bCs/>
          </w:rPr>
          <w:t>Absen</w:t>
        </w:r>
      </w:ins>
    </w:p>
    <w:p w14:paraId="6A3C505C" w14:textId="5C9E747E" w:rsidR="004822D0" w:rsidRPr="00194DFD" w:rsidRDefault="00E8612D" w:rsidP="004822D0">
      <w:pPr>
        <w:ind w:firstLine="426"/>
        <w:rPr>
          <w:ins w:id="8513" w:author="Rafi Aziizi" w:date="2021-11-13T12:09:00Z"/>
        </w:rPr>
      </w:pPr>
      <w:ins w:id="8514" w:author="Rafi Aziizi" w:date="2021-11-13T12:16:00Z">
        <w:r w:rsidRPr="005B28D5">
          <w:rPr>
            <w:i/>
          </w:rPr>
          <w:t>Sequence diagram</w:t>
        </w:r>
        <w:r>
          <w:t xml:space="preserve"> ini menjelaskan interaksi admin dengan sistem dalam </w:t>
        </w:r>
        <w:r w:rsidRPr="005B28D5">
          <w:rPr>
            <w:lang w:val="id-ID"/>
          </w:rPr>
          <w:t>melihat</w:t>
        </w:r>
      </w:ins>
      <w:ins w:id="8515" w:author="Rafi Aziizi" w:date="2021-11-13T12:17:00Z">
        <w:r>
          <w:t>, mencetak</w:t>
        </w:r>
      </w:ins>
      <w:ins w:id="8516" w:author="Rafi Aziizi" w:date="2021-11-13T12:16:00Z">
        <w:r>
          <w:t xml:space="preserve"> maupun menambah</w:t>
        </w:r>
        <w:r w:rsidRPr="005B28D5">
          <w:rPr>
            <w:lang w:val="id-ID"/>
          </w:rPr>
          <w:t xml:space="preserve"> </w:t>
        </w:r>
        <w:r>
          <w:t xml:space="preserve">data </w:t>
        </w:r>
      </w:ins>
      <w:ins w:id="8517" w:author="Rafi Aziizi" w:date="2021-11-13T12:17:00Z">
        <w:r>
          <w:t xml:space="preserve">history </w:t>
        </w:r>
      </w:ins>
      <w:ins w:id="8518" w:author="Rafi Aziizi" w:date="2021-11-13T12:16:00Z">
        <w:r>
          <w:t>laporan absen</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siswa dalam bentuk tabel. </w:t>
        </w:r>
        <w:r w:rsidRPr="005B28D5">
          <w:rPr>
            <w:i/>
          </w:rPr>
          <w:t>Sequence diagram</w:t>
        </w:r>
        <w:r>
          <w:t xml:space="preserve"> kelola laporan absen</w:t>
        </w:r>
        <w:r w:rsidRPr="005B28D5">
          <w:rPr>
            <w:lang w:val="id-ID"/>
          </w:rPr>
          <w:t xml:space="preserve"> </w:t>
        </w:r>
        <w:r>
          <w:t xml:space="preserve">ditunjukkan </w:t>
        </w:r>
      </w:ins>
      <w:ins w:id="8519" w:author="Rafi Aziizi" w:date="2021-11-14T10:13:00Z">
        <w:r w:rsidR="00ED47C8">
          <w:t>pada</w:t>
        </w:r>
        <w:r w:rsidR="00ED47C8" w:rsidRPr="005B28D5">
          <w:rPr>
            <w:lang w:val="id-ID"/>
          </w:rPr>
          <w:t xml:space="preserve"> </w:t>
        </w:r>
        <w:r w:rsidR="00ED47C8">
          <w:t>gambar dibawah ini :</w:t>
        </w:r>
      </w:ins>
      <w:ins w:id="8520" w:author="chaniaayulestari@outlook.com" w:date="2021-11-14T06:38:00Z">
        <w:del w:id="8521" w:author="Rafi Aziizi" w:date="2021-11-14T10:13:00Z">
          <w:r w:rsidR="0092786F" w:rsidDel="00ED47C8">
            <w:delText>dibawah.</w:delText>
          </w:r>
        </w:del>
      </w:ins>
    </w:p>
    <w:p w14:paraId="26E3B73C" w14:textId="30C834D1" w:rsidR="004822D0" w:rsidRDefault="004822D0" w:rsidP="002040D9">
      <w:pPr>
        <w:pStyle w:val="ListParagraph"/>
        <w:numPr>
          <w:ilvl w:val="0"/>
          <w:numId w:val="117"/>
        </w:numPr>
        <w:ind w:left="426"/>
        <w:rPr>
          <w:ins w:id="8522" w:author="chaniaayulestari@outlook.com" w:date="2021-11-13T16:52:00Z"/>
          <w:b/>
          <w:bCs/>
        </w:rPr>
      </w:pPr>
      <w:ins w:id="8523" w:author="Rafi Aziizi" w:date="2021-11-13T12:09:00Z">
        <w:r w:rsidRPr="002040D9">
          <w:rPr>
            <w:b/>
            <w:bCs/>
            <w:noProof/>
            <w:rPrChange w:id="8524" w:author="chaniaayulestari@outlook.com" w:date="2021-11-13T15:21:00Z">
              <w:rPr>
                <w:noProof/>
              </w:rPr>
            </w:rPrChange>
          </w:rPr>
          <w:t>Lihat Laporan Absen</w:t>
        </w:r>
      </w:ins>
    </w:p>
    <w:p w14:paraId="66981809" w14:textId="61BE0802" w:rsidR="005F2AFE" w:rsidDel="00E51900" w:rsidRDefault="00ED34E2" w:rsidP="005F2AFE">
      <w:pPr>
        <w:ind w:left="66"/>
        <w:rPr>
          <w:ins w:id="8525" w:author="chaniaayulestari@outlook.com" w:date="2021-11-13T16:52:00Z"/>
          <w:del w:id="8526" w:author="Rafi Aziizi" w:date="2021-11-13T18:36:00Z"/>
          <w:b/>
          <w:bCs/>
        </w:rPr>
      </w:pPr>
      <w:ins w:id="8527" w:author="chaniaayulestari@outlook.com" w:date="2021-11-13T20:44:00Z">
        <w:r>
          <w:rPr>
            <w:noProof/>
          </w:rPr>
          <w:pict w14:anchorId="5D987FBB">
            <v:shape id="_x0000_s1216" type="#_x0000_t202" style="position:absolute;left:0;text-align:left;margin-left:2.95pt;margin-top:299.45pt;width:393.1pt;height:.05pt;z-index:251749888;mso-position-horizontal-relative:text;mso-position-vertical-relative:text" stroked="f">
              <v:textbox style="mso-next-textbox:#_x0000_s1216;mso-fit-shape-to-text:t" inset="0,0,0,0">
                <w:txbxContent>
                  <w:p w14:paraId="3E691E59" w14:textId="1E6E639A" w:rsidR="00ED34E2" w:rsidRPr="00F62342" w:rsidRDefault="00ED34E2">
                    <w:pPr>
                      <w:pStyle w:val="Caption"/>
                      <w:jc w:val="center"/>
                      <w:rPr>
                        <w:noProof/>
                      </w:rPr>
                      <w:pPrChange w:id="8528" w:author="chaniaayulestari@outlook.com" w:date="2021-11-13T20:44:00Z">
                        <w:pPr>
                          <w:ind w:left="66"/>
                        </w:pPr>
                      </w:pPrChange>
                    </w:pPr>
                    <w:bookmarkStart w:id="8529" w:name="_Toc87729291"/>
                    <w:bookmarkStart w:id="8530" w:name="_Toc87731479"/>
                    <w:ins w:id="8531" w:author="chaniaayulestari@outlook.com" w:date="2021-11-13T20:44:00Z">
                      <w:r>
                        <w:t xml:space="preserve">Gambar 3. </w:t>
                      </w:r>
                      <w:r>
                        <w:fldChar w:fldCharType="begin"/>
                      </w:r>
                      <w:r>
                        <w:instrText xml:space="preserve"> SEQ Gambar___3. \* ARABIC </w:instrText>
                      </w:r>
                    </w:ins>
                    <w:r>
                      <w:fldChar w:fldCharType="separate"/>
                    </w:r>
                    <w:ins w:id="8532" w:author="Rafi Aziizi" w:date="2021-11-15T16:05:00Z">
                      <w:r w:rsidR="00BF7B94">
                        <w:rPr>
                          <w:noProof/>
                        </w:rPr>
                        <w:t>46</w:t>
                      </w:r>
                    </w:ins>
                    <w:ins w:id="8533" w:author="chaniaayulestari@outlook.com" w:date="2021-11-13T21:25:00Z">
                      <w:del w:id="8534" w:author="Rafi Aziizi" w:date="2021-11-14T09:53:00Z">
                        <w:r w:rsidDel="00590A19">
                          <w:rPr>
                            <w:noProof/>
                          </w:rPr>
                          <w:delText>44</w:delText>
                        </w:r>
                      </w:del>
                    </w:ins>
                    <w:ins w:id="8535" w:author="chaniaayulestari@outlook.com" w:date="2021-11-13T20:44:00Z">
                      <w:r>
                        <w:fldChar w:fldCharType="end"/>
                      </w:r>
                      <w:r>
                        <w:t xml:space="preserve"> </w:t>
                      </w:r>
                      <w:r w:rsidRPr="00D51F52">
                        <w:t xml:space="preserve">Sequence Diagram </w:t>
                      </w:r>
                      <w:r>
                        <w:t xml:space="preserve"> Lihat Data Laporan absen</w:t>
                      </w:r>
                    </w:ins>
                    <w:bookmarkEnd w:id="8529"/>
                    <w:bookmarkEnd w:id="8530"/>
                  </w:p>
                </w:txbxContent>
              </v:textbox>
            </v:shape>
          </w:pict>
        </w:r>
      </w:ins>
      <w:ins w:id="8536" w:author="chaniaayulestari@outlook.com" w:date="2021-11-13T16:52:00Z">
        <w:r w:rsidR="005F2AFE">
          <w:rPr>
            <w:noProof/>
          </w:rPr>
          <w:drawing>
            <wp:anchor distT="0" distB="0" distL="114300" distR="114300" simplePos="0" relativeHeight="251628032" behindDoc="1" locked="0" layoutInCell="1" allowOverlap="1" wp14:anchorId="0B77D6C7" wp14:editId="559AA362">
              <wp:simplePos x="0" y="0"/>
              <wp:positionH relativeFrom="column">
                <wp:posOffset>37746</wp:posOffset>
              </wp:positionH>
              <wp:positionV relativeFrom="paragraph">
                <wp:posOffset>3456</wp:posOffset>
              </wp:positionV>
              <wp:extent cx="4992493" cy="3743198"/>
              <wp:effectExtent l="0" t="0" r="0" b="0"/>
              <wp:wrapNone/>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992493" cy="3743198"/>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3408B463" w14:textId="07C9587C" w:rsidR="005F2AFE" w:rsidDel="00E51900" w:rsidRDefault="005F2AFE">
      <w:pPr>
        <w:rPr>
          <w:ins w:id="8537" w:author="chaniaayulestari@outlook.com" w:date="2021-11-13T16:53:00Z"/>
          <w:del w:id="8538" w:author="Rafi Aziizi" w:date="2021-11-13T18:36:00Z"/>
          <w:b/>
          <w:bCs/>
        </w:rPr>
        <w:pPrChange w:id="8539" w:author="Rafi Aziizi" w:date="2021-11-13T18:36:00Z">
          <w:pPr>
            <w:ind w:left="66"/>
          </w:pPr>
        </w:pPrChange>
      </w:pPr>
    </w:p>
    <w:p w14:paraId="6DD27742" w14:textId="52544385" w:rsidR="005F2AFE" w:rsidDel="00E51900" w:rsidRDefault="005F2AFE">
      <w:pPr>
        <w:rPr>
          <w:ins w:id="8540" w:author="chaniaayulestari@outlook.com" w:date="2021-11-13T16:53:00Z"/>
          <w:del w:id="8541" w:author="Rafi Aziizi" w:date="2021-11-13T18:36:00Z"/>
          <w:b/>
          <w:bCs/>
        </w:rPr>
        <w:pPrChange w:id="8542" w:author="Rafi Aziizi" w:date="2021-11-13T18:36:00Z">
          <w:pPr>
            <w:ind w:left="66"/>
          </w:pPr>
        </w:pPrChange>
      </w:pPr>
    </w:p>
    <w:p w14:paraId="3B5A306D" w14:textId="05AF212F" w:rsidR="005F2AFE" w:rsidDel="00E51900" w:rsidRDefault="005F2AFE">
      <w:pPr>
        <w:rPr>
          <w:ins w:id="8543" w:author="chaniaayulestari@outlook.com" w:date="2021-11-13T16:53:00Z"/>
          <w:del w:id="8544" w:author="Rafi Aziizi" w:date="2021-11-13T18:36:00Z"/>
          <w:b/>
          <w:bCs/>
        </w:rPr>
        <w:pPrChange w:id="8545" w:author="Rafi Aziizi" w:date="2021-11-13T18:36:00Z">
          <w:pPr>
            <w:ind w:left="66"/>
          </w:pPr>
        </w:pPrChange>
      </w:pPr>
    </w:p>
    <w:p w14:paraId="454B2764" w14:textId="2A98AFB7" w:rsidR="005F2AFE" w:rsidDel="00E51900" w:rsidRDefault="005F2AFE">
      <w:pPr>
        <w:rPr>
          <w:ins w:id="8546" w:author="chaniaayulestari@outlook.com" w:date="2021-11-13T16:53:00Z"/>
          <w:del w:id="8547" w:author="Rafi Aziizi" w:date="2021-11-13T18:36:00Z"/>
          <w:b/>
          <w:bCs/>
        </w:rPr>
        <w:pPrChange w:id="8548" w:author="Rafi Aziizi" w:date="2021-11-13T18:36:00Z">
          <w:pPr>
            <w:ind w:left="66"/>
          </w:pPr>
        </w:pPrChange>
      </w:pPr>
    </w:p>
    <w:p w14:paraId="122E06E4" w14:textId="3E99B654" w:rsidR="005F2AFE" w:rsidDel="00E51900" w:rsidRDefault="005F2AFE">
      <w:pPr>
        <w:rPr>
          <w:ins w:id="8549" w:author="chaniaayulestari@outlook.com" w:date="2021-11-13T16:53:00Z"/>
          <w:del w:id="8550" w:author="Rafi Aziizi" w:date="2021-11-13T18:36:00Z"/>
          <w:b/>
          <w:bCs/>
        </w:rPr>
        <w:pPrChange w:id="8551" w:author="Rafi Aziizi" w:date="2021-11-13T18:36:00Z">
          <w:pPr>
            <w:ind w:left="66"/>
          </w:pPr>
        </w:pPrChange>
      </w:pPr>
    </w:p>
    <w:p w14:paraId="2D55BEF9" w14:textId="29F48CDC" w:rsidR="005F2AFE" w:rsidDel="00E51900" w:rsidRDefault="005F2AFE">
      <w:pPr>
        <w:rPr>
          <w:ins w:id="8552" w:author="chaniaayulestari@outlook.com" w:date="2021-11-13T16:53:00Z"/>
          <w:del w:id="8553" w:author="Rafi Aziizi" w:date="2021-11-13T18:36:00Z"/>
          <w:b/>
          <w:bCs/>
        </w:rPr>
        <w:pPrChange w:id="8554" w:author="Rafi Aziizi" w:date="2021-11-13T18:36:00Z">
          <w:pPr>
            <w:ind w:left="66"/>
          </w:pPr>
        </w:pPrChange>
      </w:pPr>
    </w:p>
    <w:p w14:paraId="119699CA" w14:textId="25CC8D52" w:rsidR="005F2AFE" w:rsidDel="00E51900" w:rsidRDefault="005F2AFE">
      <w:pPr>
        <w:rPr>
          <w:ins w:id="8555" w:author="chaniaayulestari@outlook.com" w:date="2021-11-13T16:53:00Z"/>
          <w:del w:id="8556" w:author="Rafi Aziizi" w:date="2021-11-13T18:36:00Z"/>
          <w:b/>
          <w:bCs/>
        </w:rPr>
        <w:pPrChange w:id="8557" w:author="Rafi Aziizi" w:date="2021-11-13T18:36:00Z">
          <w:pPr>
            <w:ind w:left="66"/>
          </w:pPr>
        </w:pPrChange>
      </w:pPr>
    </w:p>
    <w:p w14:paraId="03425AC4" w14:textId="33563B83" w:rsidR="005F2AFE" w:rsidDel="00E51900" w:rsidRDefault="005F2AFE">
      <w:pPr>
        <w:rPr>
          <w:ins w:id="8558" w:author="chaniaayulestari@outlook.com" w:date="2021-11-13T16:53:00Z"/>
          <w:del w:id="8559" w:author="Rafi Aziizi" w:date="2021-11-13T18:36:00Z"/>
          <w:b/>
          <w:bCs/>
        </w:rPr>
        <w:pPrChange w:id="8560" w:author="Rafi Aziizi" w:date="2021-11-13T18:36:00Z">
          <w:pPr>
            <w:ind w:left="66"/>
          </w:pPr>
        </w:pPrChange>
      </w:pPr>
    </w:p>
    <w:p w14:paraId="69165F59" w14:textId="0E35D753" w:rsidR="005F2AFE" w:rsidDel="00E51900" w:rsidRDefault="005F2AFE">
      <w:pPr>
        <w:rPr>
          <w:ins w:id="8561" w:author="chaniaayulestari@outlook.com" w:date="2021-11-13T16:53:00Z"/>
          <w:del w:id="8562" w:author="Rafi Aziizi" w:date="2021-11-13T18:36:00Z"/>
          <w:b/>
          <w:bCs/>
        </w:rPr>
        <w:pPrChange w:id="8563" w:author="Rafi Aziizi" w:date="2021-11-13T18:36:00Z">
          <w:pPr>
            <w:ind w:left="66"/>
          </w:pPr>
        </w:pPrChange>
      </w:pPr>
    </w:p>
    <w:p w14:paraId="43EDD128" w14:textId="4292509C" w:rsidR="005F2AFE" w:rsidDel="00E51900" w:rsidRDefault="005F2AFE">
      <w:pPr>
        <w:rPr>
          <w:ins w:id="8564" w:author="chaniaayulestari@outlook.com" w:date="2021-11-13T16:53:00Z"/>
          <w:del w:id="8565" w:author="Rafi Aziizi" w:date="2021-11-13T18:36:00Z"/>
          <w:b/>
          <w:bCs/>
        </w:rPr>
        <w:pPrChange w:id="8566" w:author="Rafi Aziizi" w:date="2021-11-13T18:36:00Z">
          <w:pPr>
            <w:ind w:left="66"/>
          </w:pPr>
        </w:pPrChange>
      </w:pPr>
    </w:p>
    <w:p w14:paraId="1670EF05" w14:textId="022B5920" w:rsidR="005F2AFE" w:rsidDel="00E51900" w:rsidRDefault="005F2AFE">
      <w:pPr>
        <w:rPr>
          <w:ins w:id="8567" w:author="chaniaayulestari@outlook.com" w:date="2021-11-13T16:53:00Z"/>
          <w:del w:id="8568" w:author="Rafi Aziizi" w:date="2021-11-13T18:36:00Z"/>
          <w:b/>
          <w:bCs/>
        </w:rPr>
        <w:pPrChange w:id="8569" w:author="Rafi Aziizi" w:date="2021-11-13T18:36:00Z">
          <w:pPr>
            <w:ind w:left="66"/>
          </w:pPr>
        </w:pPrChange>
      </w:pPr>
    </w:p>
    <w:p w14:paraId="416477CD" w14:textId="5406DC0B" w:rsidR="005F2AFE" w:rsidDel="00E51900" w:rsidRDefault="005F2AFE">
      <w:pPr>
        <w:rPr>
          <w:ins w:id="8570" w:author="chaniaayulestari@outlook.com" w:date="2021-11-13T16:53:00Z"/>
          <w:del w:id="8571" w:author="Rafi Aziizi" w:date="2021-11-13T18:36:00Z"/>
          <w:b/>
          <w:bCs/>
        </w:rPr>
        <w:pPrChange w:id="8572" w:author="Rafi Aziizi" w:date="2021-11-13T18:36:00Z">
          <w:pPr>
            <w:ind w:left="66"/>
          </w:pPr>
        </w:pPrChange>
      </w:pPr>
    </w:p>
    <w:p w14:paraId="3F3E1D42" w14:textId="26346D6A" w:rsidR="005F2AFE" w:rsidDel="00E51900" w:rsidRDefault="005F2AFE">
      <w:pPr>
        <w:rPr>
          <w:ins w:id="8573" w:author="chaniaayulestari@outlook.com" w:date="2021-11-13T16:53:00Z"/>
          <w:del w:id="8574" w:author="Rafi Aziizi" w:date="2021-11-13T18:36:00Z"/>
          <w:b/>
          <w:bCs/>
        </w:rPr>
        <w:pPrChange w:id="8575" w:author="Rafi Aziizi" w:date="2021-11-13T18:36:00Z">
          <w:pPr>
            <w:ind w:left="66"/>
          </w:pPr>
        </w:pPrChange>
      </w:pPr>
    </w:p>
    <w:p w14:paraId="7A511E95" w14:textId="37E54C58" w:rsidR="005F2AFE" w:rsidRDefault="005F2AFE">
      <w:pPr>
        <w:ind w:left="66"/>
        <w:rPr>
          <w:ins w:id="8576" w:author="chaniaayulestari@outlook.com" w:date="2021-11-13T16:53:00Z"/>
          <w:b/>
          <w:bCs/>
        </w:rPr>
      </w:pPr>
    </w:p>
    <w:p w14:paraId="055FF37E" w14:textId="24EF8332" w:rsidR="005F2AFE" w:rsidRDefault="00ED34E2">
      <w:pPr>
        <w:ind w:left="66"/>
        <w:rPr>
          <w:ins w:id="8577" w:author="chaniaayulestari@outlook.com" w:date="2021-11-13T20:44:00Z"/>
        </w:rPr>
      </w:pPr>
      <w:del w:id="8578" w:author="chaniaayulestari@outlook.com" w:date="2021-11-13T20:43:00Z">
        <w:r>
          <w:pict w14:anchorId="52A48C1B">
            <v:shape id="_x0000_i1059" type="#_x0000_t75" style="width:396.7pt;height:2.7pt">
              <v:imagedata croptop="-65520f" cropbottom="65520f"/>
            </v:shape>
          </w:pict>
        </w:r>
      </w:del>
    </w:p>
    <w:p w14:paraId="1388DF45" w14:textId="04EA2633" w:rsidR="006A1DDD" w:rsidRDefault="006A1DDD">
      <w:pPr>
        <w:ind w:left="66"/>
        <w:rPr>
          <w:ins w:id="8579" w:author="chaniaayulestari@outlook.com" w:date="2021-11-13T20:44:00Z"/>
        </w:rPr>
      </w:pPr>
    </w:p>
    <w:p w14:paraId="25C8149F" w14:textId="07CBE40B" w:rsidR="006A1DDD" w:rsidRDefault="006A1DDD">
      <w:pPr>
        <w:ind w:left="66"/>
        <w:rPr>
          <w:ins w:id="8580" w:author="chaniaayulestari@outlook.com" w:date="2021-11-13T20:44:00Z"/>
        </w:rPr>
      </w:pPr>
    </w:p>
    <w:p w14:paraId="33F82A07" w14:textId="52711294" w:rsidR="006A1DDD" w:rsidRDefault="006A1DDD">
      <w:pPr>
        <w:ind w:left="66"/>
        <w:rPr>
          <w:ins w:id="8581" w:author="chaniaayulestari@outlook.com" w:date="2021-11-13T20:44:00Z"/>
        </w:rPr>
      </w:pPr>
    </w:p>
    <w:p w14:paraId="56E28EE8" w14:textId="4C913DA3" w:rsidR="006A1DDD" w:rsidRDefault="006A1DDD">
      <w:pPr>
        <w:ind w:left="66"/>
        <w:rPr>
          <w:ins w:id="8582" w:author="chaniaayulestari@outlook.com" w:date="2021-11-13T20:44:00Z"/>
        </w:rPr>
      </w:pPr>
    </w:p>
    <w:p w14:paraId="7AF66A82" w14:textId="5A60E454" w:rsidR="006A1DDD" w:rsidRDefault="006A1DDD">
      <w:pPr>
        <w:ind w:left="66"/>
        <w:rPr>
          <w:ins w:id="8583" w:author="chaniaayulestari@outlook.com" w:date="2021-11-13T20:44:00Z"/>
        </w:rPr>
      </w:pPr>
    </w:p>
    <w:p w14:paraId="522441F5" w14:textId="54032CDE" w:rsidR="006A1DDD" w:rsidRDefault="006A1DDD">
      <w:pPr>
        <w:ind w:left="66"/>
        <w:rPr>
          <w:ins w:id="8584" w:author="chaniaayulestari@outlook.com" w:date="2021-11-13T20:44:00Z"/>
        </w:rPr>
      </w:pPr>
    </w:p>
    <w:p w14:paraId="18DD2AD3" w14:textId="77C0A2E3" w:rsidR="006A1DDD" w:rsidRDefault="006A1DDD">
      <w:pPr>
        <w:ind w:left="66"/>
        <w:rPr>
          <w:ins w:id="8585" w:author="chaniaayulestari@outlook.com" w:date="2021-11-13T20:44:00Z"/>
        </w:rPr>
      </w:pPr>
    </w:p>
    <w:p w14:paraId="3435CE2F" w14:textId="0F33B453" w:rsidR="006A1DDD" w:rsidRDefault="006A1DDD">
      <w:pPr>
        <w:ind w:left="66"/>
        <w:rPr>
          <w:ins w:id="8586" w:author="chaniaayulestari@outlook.com" w:date="2021-11-13T20:44:00Z"/>
        </w:rPr>
      </w:pPr>
    </w:p>
    <w:p w14:paraId="4D99800F" w14:textId="14D2AA3A" w:rsidR="006A1DDD" w:rsidRDefault="006A1DDD">
      <w:pPr>
        <w:ind w:left="66"/>
        <w:rPr>
          <w:ins w:id="8587" w:author="chaniaayulestari@outlook.com" w:date="2021-11-13T20:44:00Z"/>
        </w:rPr>
      </w:pPr>
    </w:p>
    <w:p w14:paraId="70D92053" w14:textId="54BA0544" w:rsidR="006A1DDD" w:rsidRDefault="006A1DDD">
      <w:pPr>
        <w:ind w:left="66"/>
        <w:rPr>
          <w:ins w:id="8588" w:author="chaniaayulestari@outlook.com" w:date="2021-11-13T20:44:00Z"/>
        </w:rPr>
      </w:pPr>
    </w:p>
    <w:p w14:paraId="7F68D7F1" w14:textId="74313B5F" w:rsidR="006A1DDD" w:rsidRDefault="006A1DDD">
      <w:pPr>
        <w:ind w:left="66"/>
        <w:rPr>
          <w:ins w:id="8589" w:author="chaniaayulestari@outlook.com" w:date="2021-11-13T20:44:00Z"/>
        </w:rPr>
      </w:pPr>
    </w:p>
    <w:p w14:paraId="1FBFB169" w14:textId="1805D367" w:rsidR="006A1DDD" w:rsidRDefault="006A1DDD">
      <w:pPr>
        <w:ind w:left="66"/>
        <w:rPr>
          <w:ins w:id="8590" w:author="chaniaayulestari@outlook.com" w:date="2021-11-13T20:44:00Z"/>
        </w:rPr>
      </w:pPr>
    </w:p>
    <w:p w14:paraId="328BCA1F" w14:textId="783D118A" w:rsidR="006A1DDD" w:rsidRDefault="006A1DDD">
      <w:pPr>
        <w:ind w:left="66"/>
        <w:rPr>
          <w:ins w:id="8591" w:author="chaniaayulestari@outlook.com" w:date="2021-11-13T22:26:00Z"/>
          <w:b/>
          <w:bCs/>
        </w:rPr>
      </w:pPr>
    </w:p>
    <w:p w14:paraId="59D6C874" w14:textId="77777777" w:rsidR="00E7246E" w:rsidRPr="005F2AFE" w:rsidRDefault="00E7246E">
      <w:pPr>
        <w:ind w:left="66"/>
        <w:rPr>
          <w:ins w:id="8592" w:author="Rafi Aziizi" w:date="2021-11-13T12:09:00Z"/>
          <w:b/>
          <w:bCs/>
          <w:rPrChange w:id="8593" w:author="chaniaayulestari@outlook.com" w:date="2021-11-13T16:52:00Z">
            <w:rPr>
              <w:ins w:id="8594" w:author="Rafi Aziizi" w:date="2021-11-13T12:09:00Z"/>
            </w:rPr>
          </w:rPrChange>
        </w:rPr>
        <w:pPrChange w:id="8595" w:author="chaniaayulestari@outlook.com" w:date="2021-11-13T16:52:00Z">
          <w:pPr>
            <w:pStyle w:val="ListParagraph"/>
            <w:numPr>
              <w:numId w:val="117"/>
            </w:numPr>
            <w:ind w:hanging="360"/>
          </w:pPr>
        </w:pPrChange>
      </w:pPr>
    </w:p>
    <w:p w14:paraId="40379E25" w14:textId="548AC877" w:rsidR="004822D0" w:rsidRDefault="004822D0" w:rsidP="002040D9">
      <w:pPr>
        <w:pStyle w:val="ListParagraph"/>
        <w:numPr>
          <w:ilvl w:val="0"/>
          <w:numId w:val="117"/>
        </w:numPr>
        <w:ind w:left="426"/>
        <w:rPr>
          <w:ins w:id="8596" w:author="chaniaayulestari@outlook.com" w:date="2021-11-13T16:53:00Z"/>
          <w:b/>
          <w:bCs/>
        </w:rPr>
      </w:pPr>
      <w:ins w:id="8597" w:author="Rafi Aziizi" w:date="2021-11-13T12:09:00Z">
        <w:r w:rsidRPr="002040D9">
          <w:rPr>
            <w:b/>
            <w:bCs/>
            <w:rPrChange w:id="8598" w:author="chaniaayulestari@outlook.com" w:date="2021-11-13T15:21:00Z">
              <w:rPr/>
            </w:rPrChange>
          </w:rPr>
          <w:lastRenderedPageBreak/>
          <w:t>Tambah History Laporan Absen</w:t>
        </w:r>
      </w:ins>
    </w:p>
    <w:p w14:paraId="3CE5850B" w14:textId="77777777" w:rsidR="006A1DDD" w:rsidRDefault="005F2AFE">
      <w:pPr>
        <w:keepNext/>
        <w:ind w:left="66"/>
        <w:rPr>
          <w:ins w:id="8599" w:author="chaniaayulestari@outlook.com" w:date="2021-11-13T20:44:00Z"/>
        </w:rPr>
        <w:pPrChange w:id="8600" w:author="chaniaayulestari@outlook.com" w:date="2021-11-13T20:44:00Z">
          <w:pPr>
            <w:ind w:left="66"/>
          </w:pPr>
        </w:pPrChange>
      </w:pPr>
      <w:ins w:id="8601" w:author="chaniaayulestari@outlook.com" w:date="2021-11-13T16:53:00Z">
        <w:r>
          <w:rPr>
            <w:noProof/>
          </w:rPr>
          <w:drawing>
            <wp:inline distT="0" distB="0" distL="0" distR="0" wp14:anchorId="24DB4F33" wp14:editId="287AD6D9">
              <wp:extent cx="5039995" cy="2553970"/>
              <wp:effectExtent l="0" t="0" r="8255"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039995" cy="2553970"/>
                      </a:xfrm>
                      <a:prstGeom prst="rect">
                        <a:avLst/>
                      </a:prstGeom>
                      <a:noFill/>
                      <a:ln>
                        <a:noFill/>
                      </a:ln>
                    </pic:spPr>
                  </pic:pic>
                </a:graphicData>
              </a:graphic>
            </wp:inline>
          </w:drawing>
        </w:r>
      </w:ins>
    </w:p>
    <w:p w14:paraId="22758EA8" w14:textId="31E10FBB" w:rsidR="005F2AFE" w:rsidRDefault="006A1DDD">
      <w:pPr>
        <w:pStyle w:val="Caption"/>
        <w:jc w:val="center"/>
        <w:rPr>
          <w:ins w:id="8602" w:author="chaniaayulestari@outlook.com" w:date="2021-11-13T16:53:00Z"/>
          <w:b/>
          <w:bCs/>
        </w:rPr>
        <w:pPrChange w:id="8603" w:author="chaniaayulestari@outlook.com" w:date="2021-11-13T20:45:00Z">
          <w:pPr>
            <w:ind w:left="66"/>
          </w:pPr>
        </w:pPrChange>
      </w:pPr>
      <w:bookmarkStart w:id="8604" w:name="_Toc87731480"/>
      <w:ins w:id="8605" w:author="chaniaayulestari@outlook.com" w:date="2021-11-13T20:44:00Z">
        <w:r>
          <w:t xml:space="preserve">Gambar 3. </w:t>
        </w:r>
        <w:r>
          <w:fldChar w:fldCharType="begin"/>
        </w:r>
        <w:r>
          <w:instrText xml:space="preserve"> SEQ Gambar___3. \* ARABIC </w:instrText>
        </w:r>
      </w:ins>
      <w:r>
        <w:fldChar w:fldCharType="separate"/>
      </w:r>
      <w:ins w:id="8606" w:author="Rafi Aziizi" w:date="2021-11-15T16:05:00Z">
        <w:r w:rsidR="00BF7B94">
          <w:rPr>
            <w:noProof/>
          </w:rPr>
          <w:t>47</w:t>
        </w:r>
      </w:ins>
      <w:ins w:id="8607" w:author="chaniaayulestari@outlook.com" w:date="2021-11-13T21:25:00Z">
        <w:del w:id="8608" w:author="Rafi Aziizi" w:date="2021-11-14T09:53:00Z">
          <w:r w:rsidR="00B46735" w:rsidDel="00590A19">
            <w:rPr>
              <w:noProof/>
            </w:rPr>
            <w:delText>45</w:delText>
          </w:r>
        </w:del>
      </w:ins>
      <w:ins w:id="8609" w:author="chaniaayulestari@outlook.com" w:date="2021-11-13T20:44:00Z">
        <w:r>
          <w:fldChar w:fldCharType="end"/>
        </w:r>
        <w:r>
          <w:t xml:space="preserve"> </w:t>
        </w:r>
        <w:r w:rsidRPr="001557A5">
          <w:t>Sequence Diagram</w:t>
        </w:r>
        <w:r>
          <w:t xml:space="preserve"> Tambah His</w:t>
        </w:r>
      </w:ins>
      <w:ins w:id="8610" w:author="chaniaayulestari@outlook.com" w:date="2021-11-13T20:45:00Z">
        <w:r>
          <w:t>tori Laporan Absen</w:t>
        </w:r>
      </w:ins>
      <w:bookmarkEnd w:id="8604"/>
    </w:p>
    <w:p w14:paraId="179BD1C3" w14:textId="4D831D53" w:rsidR="005F2AFE" w:rsidDel="00E51900" w:rsidRDefault="005F2AFE">
      <w:pPr>
        <w:rPr>
          <w:ins w:id="8611" w:author="chaniaayulestari@outlook.com" w:date="2021-11-13T16:54:00Z"/>
          <w:del w:id="8612" w:author="Rafi Aziizi" w:date="2021-11-13T18:36:00Z"/>
          <w:b/>
          <w:bCs/>
        </w:rPr>
        <w:pPrChange w:id="8613" w:author="Rafi Aziizi" w:date="2021-11-13T18:36:00Z">
          <w:pPr>
            <w:ind w:left="66"/>
          </w:pPr>
        </w:pPrChange>
      </w:pPr>
    </w:p>
    <w:p w14:paraId="1406AA32" w14:textId="3A08D77D" w:rsidR="005F2AFE" w:rsidDel="00E51900" w:rsidRDefault="005F2AFE">
      <w:pPr>
        <w:rPr>
          <w:ins w:id="8614" w:author="chaniaayulestari@outlook.com" w:date="2021-11-13T16:54:00Z"/>
          <w:del w:id="8615" w:author="Rafi Aziizi" w:date="2021-11-13T18:36:00Z"/>
          <w:b/>
          <w:bCs/>
        </w:rPr>
        <w:pPrChange w:id="8616" w:author="Rafi Aziizi" w:date="2021-11-13T18:36:00Z">
          <w:pPr>
            <w:ind w:left="66"/>
          </w:pPr>
        </w:pPrChange>
      </w:pPr>
    </w:p>
    <w:p w14:paraId="6DFFAF68" w14:textId="003FA431" w:rsidR="005F2AFE" w:rsidDel="00E51900" w:rsidRDefault="005F2AFE">
      <w:pPr>
        <w:rPr>
          <w:ins w:id="8617" w:author="chaniaayulestari@outlook.com" w:date="2021-11-13T16:54:00Z"/>
          <w:del w:id="8618" w:author="Rafi Aziizi" w:date="2021-11-13T18:36:00Z"/>
          <w:b/>
          <w:bCs/>
        </w:rPr>
        <w:pPrChange w:id="8619" w:author="Rafi Aziizi" w:date="2021-11-13T18:36:00Z">
          <w:pPr>
            <w:ind w:left="66"/>
          </w:pPr>
        </w:pPrChange>
      </w:pPr>
    </w:p>
    <w:p w14:paraId="65D6FB05" w14:textId="248A8DBF" w:rsidR="005F2AFE" w:rsidDel="00E51900" w:rsidRDefault="005F2AFE">
      <w:pPr>
        <w:rPr>
          <w:ins w:id="8620" w:author="chaniaayulestari@outlook.com" w:date="2021-11-13T16:54:00Z"/>
          <w:del w:id="8621" w:author="Rafi Aziizi" w:date="2021-11-13T18:36:00Z"/>
          <w:b/>
          <w:bCs/>
        </w:rPr>
        <w:pPrChange w:id="8622" w:author="Rafi Aziizi" w:date="2021-11-13T18:36:00Z">
          <w:pPr>
            <w:ind w:left="66"/>
          </w:pPr>
        </w:pPrChange>
      </w:pPr>
    </w:p>
    <w:p w14:paraId="66D53BF8" w14:textId="726C96BA" w:rsidR="005F2AFE" w:rsidDel="00E51900" w:rsidRDefault="005F2AFE">
      <w:pPr>
        <w:rPr>
          <w:ins w:id="8623" w:author="chaniaayulestari@outlook.com" w:date="2021-11-13T16:54:00Z"/>
          <w:del w:id="8624" w:author="Rafi Aziizi" w:date="2021-11-13T18:36:00Z"/>
          <w:b/>
          <w:bCs/>
        </w:rPr>
        <w:pPrChange w:id="8625" w:author="Rafi Aziizi" w:date="2021-11-13T18:36:00Z">
          <w:pPr>
            <w:ind w:left="66"/>
          </w:pPr>
        </w:pPrChange>
      </w:pPr>
    </w:p>
    <w:p w14:paraId="183267B7" w14:textId="4ADF4A97" w:rsidR="005F2AFE" w:rsidDel="00E51900" w:rsidRDefault="005F2AFE">
      <w:pPr>
        <w:rPr>
          <w:ins w:id="8626" w:author="chaniaayulestari@outlook.com" w:date="2021-11-13T16:54:00Z"/>
          <w:del w:id="8627" w:author="Rafi Aziizi" w:date="2021-11-13T18:36:00Z"/>
          <w:b/>
          <w:bCs/>
        </w:rPr>
        <w:pPrChange w:id="8628" w:author="Rafi Aziizi" w:date="2021-11-13T18:36:00Z">
          <w:pPr>
            <w:ind w:left="66"/>
          </w:pPr>
        </w:pPrChange>
      </w:pPr>
    </w:p>
    <w:p w14:paraId="7C10C9C4" w14:textId="733D67C8" w:rsidR="005F2AFE" w:rsidDel="00E51900" w:rsidRDefault="005F2AFE">
      <w:pPr>
        <w:rPr>
          <w:ins w:id="8629" w:author="chaniaayulestari@outlook.com" w:date="2021-11-13T16:54:00Z"/>
          <w:del w:id="8630" w:author="Rafi Aziizi" w:date="2021-11-13T18:36:00Z"/>
          <w:b/>
          <w:bCs/>
        </w:rPr>
        <w:pPrChange w:id="8631" w:author="Rafi Aziizi" w:date="2021-11-13T18:36:00Z">
          <w:pPr>
            <w:ind w:left="66"/>
          </w:pPr>
        </w:pPrChange>
      </w:pPr>
    </w:p>
    <w:p w14:paraId="09898BCF" w14:textId="15C35733" w:rsidR="005F2AFE" w:rsidDel="00E51900" w:rsidRDefault="005F2AFE">
      <w:pPr>
        <w:rPr>
          <w:ins w:id="8632" w:author="chaniaayulestari@outlook.com" w:date="2021-11-13T16:54:00Z"/>
          <w:del w:id="8633" w:author="Rafi Aziizi" w:date="2021-11-13T18:36:00Z"/>
          <w:b/>
          <w:bCs/>
        </w:rPr>
        <w:pPrChange w:id="8634" w:author="Rafi Aziizi" w:date="2021-11-13T18:36:00Z">
          <w:pPr>
            <w:ind w:left="66"/>
          </w:pPr>
        </w:pPrChange>
      </w:pPr>
    </w:p>
    <w:p w14:paraId="34E75A2B" w14:textId="65993867" w:rsidR="005F2AFE" w:rsidDel="00E51900" w:rsidRDefault="00ED34E2">
      <w:pPr>
        <w:rPr>
          <w:ins w:id="8635" w:author="chaniaayulestari@outlook.com" w:date="2021-11-13T16:54:00Z"/>
          <w:del w:id="8636" w:author="Rafi Aziizi" w:date="2021-11-13T18:36:00Z"/>
          <w:b/>
          <w:bCs/>
        </w:rPr>
        <w:pPrChange w:id="8637" w:author="Rafi Aziizi" w:date="2021-11-13T18:36:00Z">
          <w:pPr>
            <w:ind w:left="66"/>
          </w:pPr>
        </w:pPrChange>
      </w:pPr>
      <w:del w:id="8638" w:author="chaniaayulestari@outlook.com" w:date="2021-11-13T20:44:00Z">
        <w:r>
          <w:pict w14:anchorId="7422271B">
            <v:shape id="_x0000_i1060" type="#_x0000_t75" style="width:396.7pt;height:2.7pt">
              <v:imagedata croptop="-65520f" cropbottom="65520f"/>
            </v:shape>
          </w:pict>
        </w:r>
      </w:del>
    </w:p>
    <w:p w14:paraId="48A2C8D6" w14:textId="34E4C797" w:rsidR="005F2AFE" w:rsidRPr="005F2AFE" w:rsidDel="006A1DDD" w:rsidRDefault="005F2AFE">
      <w:pPr>
        <w:rPr>
          <w:ins w:id="8639" w:author="Rafi Aziizi" w:date="2021-11-13T12:11:00Z"/>
          <w:del w:id="8640" w:author="chaniaayulestari@outlook.com" w:date="2021-11-13T20:45:00Z"/>
          <w:b/>
          <w:bCs/>
          <w:rPrChange w:id="8641" w:author="chaniaayulestari@outlook.com" w:date="2021-11-13T16:53:00Z">
            <w:rPr>
              <w:ins w:id="8642" w:author="Rafi Aziizi" w:date="2021-11-13T12:11:00Z"/>
              <w:del w:id="8643" w:author="chaniaayulestari@outlook.com" w:date="2021-11-13T20:45:00Z"/>
            </w:rPr>
          </w:rPrChange>
        </w:rPr>
        <w:pPrChange w:id="8644" w:author="Rafi Aziizi" w:date="2021-11-13T18:36:00Z">
          <w:pPr>
            <w:pStyle w:val="ListParagraph"/>
            <w:numPr>
              <w:numId w:val="117"/>
            </w:numPr>
            <w:ind w:hanging="360"/>
          </w:pPr>
        </w:pPrChange>
      </w:pPr>
    </w:p>
    <w:p w14:paraId="570B1F78" w14:textId="47C9B50F" w:rsidR="004822D0" w:rsidRDefault="004822D0">
      <w:pPr>
        <w:pStyle w:val="ListParagraph"/>
        <w:numPr>
          <w:ilvl w:val="0"/>
          <w:numId w:val="117"/>
        </w:numPr>
        <w:ind w:left="426"/>
        <w:rPr>
          <w:ins w:id="8645" w:author="chaniaayulestari@outlook.com" w:date="2021-11-13T20:45:00Z"/>
          <w:b/>
          <w:bCs/>
        </w:rPr>
      </w:pPr>
      <w:ins w:id="8646" w:author="Rafi Aziizi" w:date="2021-11-13T12:11:00Z">
        <w:r w:rsidRPr="002040D9">
          <w:rPr>
            <w:b/>
            <w:bCs/>
            <w:rPrChange w:id="8647" w:author="chaniaayulestari@outlook.com" w:date="2021-11-13T15:21:00Z">
              <w:rPr/>
            </w:rPrChange>
          </w:rPr>
          <w:t>Cetak Laporan Absen</w:t>
        </w:r>
      </w:ins>
    </w:p>
    <w:p w14:paraId="5052157F" w14:textId="77777777" w:rsidR="007404DC" w:rsidRDefault="007404DC">
      <w:pPr>
        <w:keepNext/>
        <w:rPr>
          <w:ins w:id="8648" w:author="Rafi Aziizi" w:date="2021-11-14T10:07:00Z"/>
        </w:rPr>
        <w:pPrChange w:id="8649" w:author="Rafi Aziizi" w:date="2021-11-14T10:07:00Z">
          <w:pPr/>
        </w:pPrChange>
      </w:pPr>
      <w:ins w:id="8650" w:author="Rafi Aziizi" w:date="2021-11-14T10:06:00Z">
        <w:r>
          <w:rPr>
            <w:noProof/>
          </w:rPr>
          <w:drawing>
            <wp:inline distT="0" distB="0" distL="0" distR="0" wp14:anchorId="61D0296F" wp14:editId="0B90FA0F">
              <wp:extent cx="5039995" cy="35477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5"/>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039995" cy="3547745"/>
                      </a:xfrm>
                      <a:prstGeom prst="rect">
                        <a:avLst/>
                      </a:prstGeom>
                      <a:noFill/>
                      <a:ln>
                        <a:noFill/>
                      </a:ln>
                    </pic:spPr>
                  </pic:pic>
                </a:graphicData>
              </a:graphic>
            </wp:inline>
          </w:drawing>
        </w:r>
      </w:ins>
    </w:p>
    <w:p w14:paraId="2033EC0C" w14:textId="1C7E1182" w:rsidR="006A1DDD" w:rsidRPr="002040D9" w:rsidRDefault="007404DC">
      <w:pPr>
        <w:pStyle w:val="Caption"/>
        <w:jc w:val="center"/>
        <w:rPr>
          <w:ins w:id="8651" w:author="Rafi Aziizi" w:date="2021-11-13T12:10:00Z"/>
          <w:b/>
          <w:bCs/>
          <w:rPrChange w:id="8652" w:author="chaniaayulestari@outlook.com" w:date="2021-11-13T15:21:00Z">
            <w:rPr>
              <w:ins w:id="8653" w:author="Rafi Aziizi" w:date="2021-11-13T12:10:00Z"/>
            </w:rPr>
          </w:rPrChange>
        </w:rPr>
        <w:pPrChange w:id="8654" w:author="Rafi Aziizi" w:date="2021-11-14T10:07:00Z">
          <w:pPr>
            <w:pStyle w:val="ListParagraph"/>
            <w:numPr>
              <w:numId w:val="117"/>
            </w:numPr>
            <w:ind w:hanging="360"/>
          </w:pPr>
        </w:pPrChange>
      </w:pPr>
      <w:ins w:id="8655" w:author="Rafi Aziizi" w:date="2021-11-14T10:07:00Z">
        <w:r>
          <w:t xml:space="preserve">Gambar   3. </w:t>
        </w:r>
        <w:r>
          <w:fldChar w:fldCharType="begin"/>
        </w:r>
        <w:r>
          <w:instrText xml:space="preserve"> SEQ Gambar___3. \* ARABIC </w:instrText>
        </w:r>
      </w:ins>
      <w:r>
        <w:fldChar w:fldCharType="separate"/>
      </w:r>
      <w:ins w:id="8656" w:author="Rafi Aziizi" w:date="2021-11-15T16:05:00Z">
        <w:r w:rsidR="00BF7B94">
          <w:rPr>
            <w:noProof/>
          </w:rPr>
          <w:t>48</w:t>
        </w:r>
      </w:ins>
      <w:ins w:id="8657" w:author="Rafi Aziizi" w:date="2021-11-14T10:07:00Z">
        <w:r>
          <w:fldChar w:fldCharType="end"/>
        </w:r>
        <w:r>
          <w:t xml:space="preserve"> Sequence Diagram Cetak Laporan Absen</w:t>
        </w:r>
      </w:ins>
    </w:p>
    <w:p w14:paraId="7646304E" w14:textId="054B3F02" w:rsidR="004822D0" w:rsidRPr="000D75C7" w:rsidRDefault="004822D0" w:rsidP="004822D0">
      <w:pPr>
        <w:pStyle w:val="ListParagraph"/>
        <w:numPr>
          <w:ilvl w:val="0"/>
          <w:numId w:val="42"/>
        </w:numPr>
        <w:ind w:left="426"/>
        <w:rPr>
          <w:ins w:id="8658" w:author="Rafi Aziizi" w:date="2021-11-13T12:10:00Z"/>
          <w:b/>
          <w:bCs/>
          <w:lang w:val="id-ID"/>
        </w:rPr>
      </w:pPr>
      <w:ins w:id="8659" w:author="Rafi Aziizi" w:date="2021-11-13T12:10:00Z">
        <w:r w:rsidRPr="000D75C7">
          <w:rPr>
            <w:b/>
            <w:bCs/>
          </w:rPr>
          <w:t xml:space="preserve">Kelola </w:t>
        </w:r>
        <w:r>
          <w:rPr>
            <w:b/>
            <w:bCs/>
          </w:rPr>
          <w:t>Laporan Siswa Bermasalah</w:t>
        </w:r>
      </w:ins>
    </w:p>
    <w:p w14:paraId="7DB811D9" w14:textId="3B73ECC9" w:rsidR="004822D0" w:rsidRPr="00194DFD" w:rsidRDefault="004822D0" w:rsidP="004822D0">
      <w:pPr>
        <w:ind w:firstLine="426"/>
        <w:rPr>
          <w:ins w:id="8660" w:author="Rafi Aziizi" w:date="2021-11-13T12:10:00Z"/>
        </w:rPr>
      </w:pPr>
      <w:ins w:id="8661" w:author="Rafi Aziizi" w:date="2021-11-13T12:10:00Z">
        <w:r w:rsidRPr="005B28D5">
          <w:rPr>
            <w:i/>
          </w:rPr>
          <w:t>Sequence diagram</w:t>
        </w:r>
        <w:r>
          <w:t xml:space="preserve"> ini menjelaskan interaksi admin dengan sistem dalam </w:t>
        </w:r>
        <w:r w:rsidRPr="005B28D5">
          <w:rPr>
            <w:lang w:val="id-ID"/>
          </w:rPr>
          <w:t>melihat</w:t>
        </w:r>
        <w:r>
          <w:t>, menghapus, menambah</w:t>
        </w:r>
        <w:r w:rsidRPr="005B28D5">
          <w:rPr>
            <w:lang w:val="id-ID"/>
          </w:rPr>
          <w:t xml:space="preserve"> </w:t>
        </w:r>
        <w:r>
          <w:t xml:space="preserve">maupun memperbaharui data laporan siswa </w:t>
        </w:r>
        <w:r>
          <w:lastRenderedPageBreak/>
          <w:t>bermasalah</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siswa dalam bentuk tabel. </w:t>
        </w:r>
        <w:r w:rsidRPr="005B28D5">
          <w:rPr>
            <w:i/>
          </w:rPr>
          <w:t>Sequence diagram</w:t>
        </w:r>
        <w:r>
          <w:t xml:space="preserve"> kelola laporan siswa bermasalah ditunjukkan </w:t>
        </w:r>
      </w:ins>
      <w:ins w:id="8662" w:author="Rafi Aziizi" w:date="2021-11-14T10:13:00Z">
        <w:r w:rsidR="00ED47C8">
          <w:t>pada</w:t>
        </w:r>
        <w:r w:rsidR="00ED47C8" w:rsidRPr="005B28D5">
          <w:rPr>
            <w:lang w:val="id-ID"/>
          </w:rPr>
          <w:t xml:space="preserve"> </w:t>
        </w:r>
        <w:r w:rsidR="00ED47C8">
          <w:t>gambar dibawah ini :</w:t>
        </w:r>
      </w:ins>
    </w:p>
    <w:p w14:paraId="1991B93B" w14:textId="39DB5E7A" w:rsidR="004822D0" w:rsidRDefault="00ED34E2" w:rsidP="002040D9">
      <w:pPr>
        <w:pStyle w:val="ListParagraph"/>
        <w:numPr>
          <w:ilvl w:val="0"/>
          <w:numId w:val="117"/>
        </w:numPr>
        <w:ind w:left="426"/>
        <w:rPr>
          <w:ins w:id="8663" w:author="chaniaayulestari@outlook.com" w:date="2021-11-13T16:56:00Z"/>
          <w:b/>
          <w:bCs/>
        </w:rPr>
      </w:pPr>
      <w:del w:id="8664" w:author="chaniaayulestari@outlook.com" w:date="2021-11-13T20:45:00Z">
        <w:r>
          <w:pict w14:anchorId="42BB6B9D">
            <v:shape id="_x0000_i1061" type="#_x0000_t75" style="width:396.7pt;height:.7pt">
              <v:imagedata croptop="-65520f" cropbottom="65520f"/>
            </v:shape>
          </w:pict>
        </w:r>
      </w:del>
      <w:ins w:id="8665" w:author="chaniaayulestari@outlook.com" w:date="2021-11-13T16:56:00Z">
        <w:del w:id="8666" w:author="Rafi Aziizi" w:date="2021-11-13T18:37:00Z">
          <w:r w:rsidR="00DF5A0B" w:rsidDel="00E51900">
            <w:rPr>
              <w:noProof/>
            </w:rPr>
            <w:drawing>
              <wp:inline distT="0" distB="0" distL="0" distR="0" wp14:anchorId="6463BEDA" wp14:editId="53D5BFE7">
                <wp:extent cx="5039995" cy="2847975"/>
                <wp:effectExtent l="0" t="0" r="8255" b="9525"/>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039995" cy="2847975"/>
                        </a:xfrm>
                        <a:prstGeom prst="rect">
                          <a:avLst/>
                        </a:prstGeom>
                        <a:noFill/>
                        <a:ln>
                          <a:noFill/>
                        </a:ln>
                      </pic:spPr>
                    </pic:pic>
                  </a:graphicData>
                </a:graphic>
              </wp:inline>
            </w:drawing>
          </w:r>
        </w:del>
      </w:ins>
      <w:ins w:id="8667" w:author="Rafi Aziizi" w:date="2021-11-13T12:10:00Z">
        <w:r w:rsidR="004822D0" w:rsidRPr="002040D9">
          <w:rPr>
            <w:b/>
            <w:bCs/>
            <w:noProof/>
            <w:rPrChange w:id="8668" w:author="chaniaayulestari@outlook.com" w:date="2021-11-13T15:21:00Z">
              <w:rPr>
                <w:noProof/>
              </w:rPr>
            </w:rPrChange>
          </w:rPr>
          <w:t>Lihat Laporan Siswa Bermasalah</w:t>
        </w:r>
      </w:ins>
    </w:p>
    <w:p w14:paraId="2401A8F8" w14:textId="146A2A67" w:rsidR="00DF5A0B" w:rsidRDefault="00ED34E2">
      <w:pPr>
        <w:ind w:left="66"/>
        <w:rPr>
          <w:ins w:id="8669" w:author="Rafi Aziizi" w:date="2021-11-13T18:37:00Z"/>
          <w:b/>
          <w:bCs/>
        </w:rPr>
      </w:pPr>
      <w:ins w:id="8670" w:author="chaniaayulestari@outlook.com" w:date="2021-11-13T20:46:00Z">
        <w:r>
          <w:rPr>
            <w:noProof/>
          </w:rPr>
          <w:pict w14:anchorId="535F1929">
            <v:shape id="_x0000_s1218" type="#_x0000_t202" style="position:absolute;left:0;text-align:left;margin-left:2.95pt;margin-top:201.25pt;width:393.1pt;height:.05pt;z-index:251750912;mso-position-horizontal-relative:text;mso-position-vertical-relative:text" stroked="f">
              <v:textbox style="mso-next-textbox:#_x0000_s1218;mso-fit-shape-to-text:t" inset="0,0,0,0">
                <w:txbxContent>
                  <w:p w14:paraId="02551097" w14:textId="57A4A2DF" w:rsidR="00ED34E2" w:rsidRPr="00F06AF4" w:rsidRDefault="00ED34E2">
                    <w:pPr>
                      <w:pStyle w:val="Caption"/>
                      <w:jc w:val="center"/>
                      <w:rPr>
                        <w:noProof/>
                      </w:rPr>
                      <w:pPrChange w:id="8671" w:author="chaniaayulestari@outlook.com" w:date="2021-11-13T20:46:00Z">
                        <w:pPr>
                          <w:ind w:left="66"/>
                        </w:pPr>
                      </w:pPrChange>
                    </w:pPr>
                    <w:bookmarkStart w:id="8672" w:name="_Toc87729293"/>
                    <w:bookmarkStart w:id="8673" w:name="_Toc87731481"/>
                    <w:ins w:id="8674" w:author="chaniaayulestari@outlook.com" w:date="2021-11-13T20:46:00Z">
                      <w:r>
                        <w:t xml:space="preserve">Gambar 3. </w:t>
                      </w:r>
                      <w:r>
                        <w:fldChar w:fldCharType="begin"/>
                      </w:r>
                      <w:r>
                        <w:instrText xml:space="preserve"> SEQ Gambar___3. \* ARABIC </w:instrText>
                      </w:r>
                    </w:ins>
                    <w:r>
                      <w:fldChar w:fldCharType="separate"/>
                    </w:r>
                    <w:ins w:id="8675" w:author="Rafi Aziizi" w:date="2021-11-15T16:05:00Z">
                      <w:r w:rsidR="00BF7B94">
                        <w:rPr>
                          <w:noProof/>
                        </w:rPr>
                        <w:t>49</w:t>
                      </w:r>
                    </w:ins>
                    <w:ins w:id="8676" w:author="chaniaayulestari@outlook.com" w:date="2021-11-13T21:25:00Z">
                      <w:del w:id="8677" w:author="Rafi Aziizi" w:date="2021-11-14T09:53:00Z">
                        <w:r w:rsidDel="00590A19">
                          <w:rPr>
                            <w:noProof/>
                          </w:rPr>
                          <w:delText>46</w:delText>
                        </w:r>
                      </w:del>
                    </w:ins>
                    <w:ins w:id="8678" w:author="chaniaayulestari@outlook.com" w:date="2021-11-13T20:46:00Z">
                      <w:r>
                        <w:fldChar w:fldCharType="end"/>
                      </w:r>
                      <w:r>
                        <w:t xml:space="preserve"> </w:t>
                      </w:r>
                      <w:r w:rsidRPr="009735FF">
                        <w:t>Sequence Diagram</w:t>
                      </w:r>
                      <w:r>
                        <w:t xml:space="preserve"> Lihat Laporan Absen</w:t>
                      </w:r>
                    </w:ins>
                    <w:bookmarkEnd w:id="8672"/>
                    <w:bookmarkEnd w:id="8673"/>
                  </w:p>
                </w:txbxContent>
              </v:textbox>
            </v:shape>
          </w:pict>
        </w:r>
      </w:ins>
      <w:ins w:id="8679" w:author="Rafi Aziizi" w:date="2021-11-13T18:37:00Z">
        <w:r w:rsidR="00E51900">
          <w:rPr>
            <w:noProof/>
          </w:rPr>
          <w:drawing>
            <wp:anchor distT="0" distB="0" distL="114300" distR="114300" simplePos="0" relativeHeight="251629056" behindDoc="1" locked="0" layoutInCell="1" allowOverlap="1" wp14:anchorId="67BF9C4D" wp14:editId="4A2FF26F">
              <wp:simplePos x="0" y="0"/>
              <wp:positionH relativeFrom="column">
                <wp:posOffset>37746</wp:posOffset>
              </wp:positionH>
              <wp:positionV relativeFrom="paragraph">
                <wp:posOffset>-4799</wp:posOffset>
              </wp:positionV>
              <wp:extent cx="4992493" cy="2503170"/>
              <wp:effectExtent l="0" t="0" r="0" b="0"/>
              <wp:wrapNone/>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992493" cy="250317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063F4B6B" w14:textId="43B8C68A" w:rsidR="00DF5A0B" w:rsidDel="006A1DDD" w:rsidRDefault="00ED34E2">
      <w:pPr>
        <w:rPr>
          <w:del w:id="8680" w:author="Rafi Aziizi" w:date="2021-11-13T18:38:00Z"/>
        </w:rPr>
      </w:pPr>
      <w:del w:id="8681" w:author="chaniaayulestari@outlook.com" w:date="2021-11-13T20:45:00Z">
        <w:r>
          <w:pict w14:anchorId="722221D7">
            <v:shape id="Text Box 520" o:spid="_x0000_s1299"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520;mso-fit-shape-to-text:t" inset="0,0,0,0">
                <w:txbxContent>
                  <w:p w14:paraId="19A018E5" w14:textId="2251248D" w:rsidR="00ED34E2" w:rsidRPr="00921785" w:rsidRDefault="00ED34E2">
                    <w:pPr>
                      <w:pStyle w:val="Caption"/>
                      <w:jc w:val="center"/>
                      <w:rPr>
                        <w:noProof/>
                      </w:rPr>
                      <w:pPrChange w:id="8682" w:author="chaniaayulestari@outlook.com" w:date="2021-11-13T16:57:00Z">
                        <w:pPr>
                          <w:pStyle w:val="ListParagraph"/>
                          <w:numPr>
                            <w:numId w:val="117"/>
                          </w:numPr>
                          <w:ind w:left="426" w:hanging="360"/>
                        </w:pPr>
                      </w:pPrChange>
                    </w:pPr>
                    <w:bookmarkStart w:id="8683" w:name="_Toc87729222"/>
                    <w:ins w:id="8684" w:author="chaniaayulestari@outlook.com" w:date="2021-11-13T16:57:00Z">
                      <w:r>
                        <w:t xml:space="preserve">Gambar 3. </w:t>
                      </w:r>
                      <w:r>
                        <w:fldChar w:fldCharType="begin"/>
                      </w:r>
                      <w:r>
                        <w:instrText xml:space="preserve"> SEQ Gambar__3. \* ARABIC </w:instrText>
                      </w:r>
                    </w:ins>
                    <w:r>
                      <w:fldChar w:fldCharType="separate"/>
                    </w:r>
                    <w:ins w:id="8685" w:author="chaniaayulestari@outlook.com" w:date="2021-11-13T19:48:00Z">
                      <w:r>
                        <w:rPr>
                          <w:noProof/>
                        </w:rPr>
                        <w:t>55</w:t>
                      </w:r>
                    </w:ins>
                    <w:ins w:id="8686" w:author="chaniaayulestari@outlook.com" w:date="2021-11-13T16:57:00Z">
                      <w:r>
                        <w:fldChar w:fldCharType="end"/>
                      </w:r>
                      <w:r>
                        <w:t xml:space="preserve"> Sequence Diagram Lihat Laporan Siswa Bermaslah</w:t>
                      </w:r>
                    </w:ins>
                    <w:bookmarkEnd w:id="8683"/>
                  </w:p>
                </w:txbxContent>
              </v:textbox>
              <w10:anchorlock/>
            </v:shape>
          </w:pict>
        </w:r>
      </w:del>
    </w:p>
    <w:p w14:paraId="22A57C58" w14:textId="419FF823" w:rsidR="006A1DDD" w:rsidRDefault="006A1DDD">
      <w:pPr>
        <w:rPr>
          <w:ins w:id="8687" w:author="chaniaayulestari@outlook.com" w:date="2021-11-13T20:45:00Z"/>
        </w:rPr>
      </w:pPr>
    </w:p>
    <w:p w14:paraId="30FF2B16" w14:textId="4824B2B3" w:rsidR="006A1DDD" w:rsidRDefault="006A1DDD">
      <w:pPr>
        <w:rPr>
          <w:ins w:id="8688" w:author="chaniaayulestari@outlook.com" w:date="2021-11-13T20:45:00Z"/>
        </w:rPr>
      </w:pPr>
    </w:p>
    <w:p w14:paraId="42E85059" w14:textId="655F3F92" w:rsidR="006A1DDD" w:rsidRDefault="006A1DDD">
      <w:pPr>
        <w:rPr>
          <w:ins w:id="8689" w:author="chaniaayulestari@outlook.com" w:date="2021-11-13T20:45:00Z"/>
        </w:rPr>
      </w:pPr>
    </w:p>
    <w:p w14:paraId="1216AAB2" w14:textId="0A9F1C4D" w:rsidR="006A1DDD" w:rsidRDefault="006A1DDD">
      <w:pPr>
        <w:rPr>
          <w:ins w:id="8690" w:author="chaniaayulestari@outlook.com" w:date="2021-11-13T20:45:00Z"/>
        </w:rPr>
      </w:pPr>
    </w:p>
    <w:p w14:paraId="150D5AD7" w14:textId="3C62ABAB" w:rsidR="006A1DDD" w:rsidRDefault="006A1DDD">
      <w:pPr>
        <w:rPr>
          <w:ins w:id="8691" w:author="chaniaayulestari@outlook.com" w:date="2021-11-13T20:45:00Z"/>
        </w:rPr>
      </w:pPr>
    </w:p>
    <w:p w14:paraId="3060967D" w14:textId="047A0B50" w:rsidR="006A1DDD" w:rsidRDefault="006A1DDD">
      <w:pPr>
        <w:rPr>
          <w:ins w:id="8692" w:author="chaniaayulestari@outlook.com" w:date="2021-11-13T20:45:00Z"/>
        </w:rPr>
      </w:pPr>
    </w:p>
    <w:p w14:paraId="59109DA1" w14:textId="6D7C11B6" w:rsidR="006A1DDD" w:rsidRDefault="006A1DDD">
      <w:pPr>
        <w:rPr>
          <w:ins w:id="8693" w:author="chaniaayulestari@outlook.com" w:date="2021-11-13T20:45:00Z"/>
        </w:rPr>
      </w:pPr>
    </w:p>
    <w:p w14:paraId="4BC0665B" w14:textId="2F2398FC" w:rsidR="006A1DDD" w:rsidRDefault="006A1DDD">
      <w:pPr>
        <w:rPr>
          <w:ins w:id="8694" w:author="chaniaayulestari@outlook.com" w:date="2021-11-13T20:45:00Z"/>
        </w:rPr>
      </w:pPr>
    </w:p>
    <w:p w14:paraId="51570E4B" w14:textId="491C9D4F" w:rsidR="00DF5A0B" w:rsidDel="00E51900" w:rsidRDefault="00DF5A0B">
      <w:pPr>
        <w:rPr>
          <w:ins w:id="8695" w:author="chaniaayulestari@outlook.com" w:date="2021-11-13T16:57:00Z"/>
          <w:del w:id="8696" w:author="Rafi Aziizi" w:date="2021-11-13T18:38:00Z"/>
        </w:rPr>
        <w:pPrChange w:id="8697" w:author="Rafi Aziizi" w:date="2021-11-13T18:38:00Z">
          <w:pPr>
            <w:pStyle w:val="ListParagraph"/>
            <w:ind w:left="426"/>
          </w:pPr>
        </w:pPrChange>
      </w:pPr>
    </w:p>
    <w:p w14:paraId="1ECD09EB" w14:textId="69CBB39E" w:rsidR="00DF5A0B" w:rsidDel="00E51900" w:rsidRDefault="00DF5A0B">
      <w:pPr>
        <w:rPr>
          <w:ins w:id="8698" w:author="chaniaayulestari@outlook.com" w:date="2021-11-13T16:57:00Z"/>
          <w:del w:id="8699" w:author="Rafi Aziizi" w:date="2021-11-13T18:38:00Z"/>
        </w:rPr>
        <w:pPrChange w:id="8700" w:author="Rafi Aziizi" w:date="2021-11-13T18:38:00Z">
          <w:pPr>
            <w:pStyle w:val="ListParagraph"/>
            <w:ind w:left="426"/>
          </w:pPr>
        </w:pPrChange>
      </w:pPr>
    </w:p>
    <w:p w14:paraId="62A9B32F" w14:textId="46B69F05" w:rsidR="00DF5A0B" w:rsidDel="00E51900" w:rsidRDefault="00DF5A0B">
      <w:pPr>
        <w:rPr>
          <w:ins w:id="8701" w:author="chaniaayulestari@outlook.com" w:date="2021-11-13T16:57:00Z"/>
          <w:del w:id="8702" w:author="Rafi Aziizi" w:date="2021-11-13T18:38:00Z"/>
        </w:rPr>
        <w:pPrChange w:id="8703" w:author="Rafi Aziizi" w:date="2021-11-13T18:38:00Z">
          <w:pPr>
            <w:pStyle w:val="ListParagraph"/>
            <w:ind w:left="426"/>
          </w:pPr>
        </w:pPrChange>
      </w:pPr>
    </w:p>
    <w:p w14:paraId="37A84800" w14:textId="66FF6EDC" w:rsidR="00DF5A0B" w:rsidDel="00E51900" w:rsidRDefault="00DF5A0B">
      <w:pPr>
        <w:rPr>
          <w:ins w:id="8704" w:author="chaniaayulestari@outlook.com" w:date="2021-11-13T16:57:00Z"/>
          <w:del w:id="8705" w:author="Rafi Aziizi" w:date="2021-11-13T18:38:00Z"/>
        </w:rPr>
        <w:pPrChange w:id="8706" w:author="Rafi Aziizi" w:date="2021-11-13T18:38:00Z">
          <w:pPr>
            <w:pStyle w:val="ListParagraph"/>
            <w:ind w:left="426"/>
          </w:pPr>
        </w:pPrChange>
      </w:pPr>
    </w:p>
    <w:p w14:paraId="7FC9619A" w14:textId="704CEB46" w:rsidR="00DF5A0B" w:rsidDel="00E51900" w:rsidRDefault="00DF5A0B">
      <w:pPr>
        <w:rPr>
          <w:ins w:id="8707" w:author="chaniaayulestari@outlook.com" w:date="2021-11-13T16:57:00Z"/>
          <w:del w:id="8708" w:author="Rafi Aziizi" w:date="2021-11-13T18:38:00Z"/>
        </w:rPr>
        <w:pPrChange w:id="8709" w:author="Rafi Aziizi" w:date="2021-11-13T18:38:00Z">
          <w:pPr>
            <w:pStyle w:val="ListParagraph"/>
            <w:ind w:left="426"/>
          </w:pPr>
        </w:pPrChange>
      </w:pPr>
    </w:p>
    <w:p w14:paraId="3119C4FC" w14:textId="51EAD836" w:rsidR="00DF5A0B" w:rsidDel="00E51900" w:rsidRDefault="00DF5A0B">
      <w:pPr>
        <w:rPr>
          <w:ins w:id="8710" w:author="chaniaayulestari@outlook.com" w:date="2021-11-13T16:57:00Z"/>
          <w:del w:id="8711" w:author="Rafi Aziizi" w:date="2021-11-13T18:38:00Z"/>
        </w:rPr>
        <w:pPrChange w:id="8712" w:author="Rafi Aziizi" w:date="2021-11-13T18:38:00Z">
          <w:pPr>
            <w:pStyle w:val="ListParagraph"/>
            <w:ind w:left="426"/>
          </w:pPr>
        </w:pPrChange>
      </w:pPr>
    </w:p>
    <w:p w14:paraId="4F904B11" w14:textId="39756C28" w:rsidR="00DF5A0B" w:rsidDel="00E51900" w:rsidRDefault="00DF5A0B">
      <w:pPr>
        <w:rPr>
          <w:ins w:id="8713" w:author="chaniaayulestari@outlook.com" w:date="2021-11-13T16:57:00Z"/>
          <w:del w:id="8714" w:author="Rafi Aziizi" w:date="2021-11-13T18:38:00Z"/>
        </w:rPr>
        <w:pPrChange w:id="8715" w:author="Rafi Aziizi" w:date="2021-11-13T18:38:00Z">
          <w:pPr>
            <w:pStyle w:val="ListParagraph"/>
            <w:ind w:left="426"/>
          </w:pPr>
        </w:pPrChange>
      </w:pPr>
    </w:p>
    <w:p w14:paraId="2DACD98A" w14:textId="5B2256FA" w:rsidR="00DF5A0B" w:rsidRDefault="00DF5A0B">
      <w:pPr>
        <w:rPr>
          <w:ins w:id="8716" w:author="chaniaayulestari@outlook.com" w:date="2021-11-13T16:57:00Z"/>
        </w:rPr>
        <w:pPrChange w:id="8717" w:author="Rafi Aziizi" w:date="2021-11-13T18:38:00Z">
          <w:pPr>
            <w:pStyle w:val="ListParagraph"/>
            <w:ind w:left="426"/>
          </w:pPr>
        </w:pPrChange>
      </w:pPr>
    </w:p>
    <w:p w14:paraId="535F127C" w14:textId="51D1403C" w:rsidR="004822D0" w:rsidRDefault="004822D0">
      <w:pPr>
        <w:pStyle w:val="ListParagraph"/>
        <w:numPr>
          <w:ilvl w:val="0"/>
          <w:numId w:val="117"/>
        </w:numPr>
        <w:ind w:left="426"/>
        <w:rPr>
          <w:ins w:id="8718" w:author="Rafi Aziizi" w:date="2021-11-13T18:38:00Z"/>
          <w:b/>
          <w:bCs/>
        </w:rPr>
      </w:pPr>
      <w:ins w:id="8719" w:author="Rafi Aziizi" w:date="2021-11-13T12:11:00Z">
        <w:r w:rsidRPr="002040D9">
          <w:rPr>
            <w:b/>
            <w:bCs/>
            <w:rPrChange w:id="8720" w:author="chaniaayulestari@outlook.com" w:date="2021-11-13T15:21:00Z">
              <w:rPr/>
            </w:rPrChange>
          </w:rPr>
          <w:t>Edit Laporan Siswa Bermasalah</w:t>
        </w:r>
      </w:ins>
    </w:p>
    <w:p w14:paraId="2BD6B8CE" w14:textId="77777777" w:rsidR="006A1DDD" w:rsidRDefault="0008241A">
      <w:pPr>
        <w:keepNext/>
        <w:rPr>
          <w:ins w:id="8721" w:author="chaniaayulestari@outlook.com" w:date="2021-11-13T20:46:00Z"/>
        </w:rPr>
      </w:pPr>
      <w:ins w:id="8722" w:author="Rafi Aziizi" w:date="2021-11-13T18:46:00Z">
        <w:r>
          <w:rPr>
            <w:noProof/>
          </w:rPr>
          <w:drawing>
            <wp:inline distT="0" distB="0" distL="0" distR="0" wp14:anchorId="4C01179F" wp14:editId="2C746D48">
              <wp:extent cx="5039995" cy="2576195"/>
              <wp:effectExtent l="0" t="0" r="8255" b="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039995" cy="2576195"/>
                      </a:xfrm>
                      <a:prstGeom prst="rect">
                        <a:avLst/>
                      </a:prstGeom>
                      <a:noFill/>
                      <a:ln>
                        <a:noFill/>
                      </a:ln>
                    </pic:spPr>
                  </pic:pic>
                </a:graphicData>
              </a:graphic>
            </wp:inline>
          </w:drawing>
        </w:r>
      </w:ins>
    </w:p>
    <w:p w14:paraId="6F093F59" w14:textId="31A37067" w:rsidR="00224DD9" w:rsidRDefault="006A1DDD">
      <w:pPr>
        <w:pStyle w:val="Caption"/>
        <w:jc w:val="center"/>
        <w:rPr>
          <w:ins w:id="8723" w:author="chaniaayulestari@outlook.com" w:date="2021-11-13T19:48:00Z"/>
        </w:rPr>
        <w:pPrChange w:id="8724" w:author="chaniaayulestari@outlook.com" w:date="2021-11-13T20:46:00Z">
          <w:pPr/>
        </w:pPrChange>
      </w:pPr>
      <w:bookmarkStart w:id="8725" w:name="_Toc87731482"/>
      <w:ins w:id="8726" w:author="chaniaayulestari@outlook.com" w:date="2021-11-13T20:46:00Z">
        <w:r>
          <w:t xml:space="preserve">Gambar 3. </w:t>
        </w:r>
        <w:r>
          <w:fldChar w:fldCharType="begin"/>
        </w:r>
        <w:r>
          <w:instrText xml:space="preserve"> SEQ Gambar___3. \* ARABIC </w:instrText>
        </w:r>
      </w:ins>
      <w:r>
        <w:fldChar w:fldCharType="separate"/>
      </w:r>
      <w:ins w:id="8727" w:author="Rafi Aziizi" w:date="2021-11-15T16:05:00Z">
        <w:r w:rsidR="00BF7B94">
          <w:rPr>
            <w:noProof/>
          </w:rPr>
          <w:t>50</w:t>
        </w:r>
      </w:ins>
      <w:ins w:id="8728" w:author="chaniaayulestari@outlook.com" w:date="2021-11-13T21:25:00Z">
        <w:del w:id="8729" w:author="Rafi Aziizi" w:date="2021-11-14T09:53:00Z">
          <w:r w:rsidR="00B46735" w:rsidDel="00590A19">
            <w:rPr>
              <w:noProof/>
            </w:rPr>
            <w:delText>47</w:delText>
          </w:r>
        </w:del>
      </w:ins>
      <w:ins w:id="8730" w:author="chaniaayulestari@outlook.com" w:date="2021-11-13T20:46:00Z">
        <w:r>
          <w:fldChar w:fldCharType="end"/>
        </w:r>
        <w:r>
          <w:t xml:space="preserve"> </w:t>
        </w:r>
        <w:r w:rsidRPr="004E2CC3">
          <w:t xml:space="preserve">Sequence Diagram </w:t>
        </w:r>
        <w:r>
          <w:t xml:space="preserve"> Edit Laporan Siswa Bermasalah</w:t>
        </w:r>
      </w:ins>
      <w:bookmarkEnd w:id="8725"/>
    </w:p>
    <w:p w14:paraId="639A1FBB" w14:textId="07F7B108" w:rsidR="00E51900" w:rsidRPr="00E51900" w:rsidDel="006A1DDD" w:rsidRDefault="00E51900">
      <w:pPr>
        <w:pStyle w:val="Caption"/>
        <w:jc w:val="center"/>
        <w:rPr>
          <w:ins w:id="8731" w:author="Rafi Aziizi" w:date="2021-11-13T11:33:00Z"/>
          <w:del w:id="8732" w:author="chaniaayulestari@outlook.com" w:date="2021-11-13T20:46:00Z"/>
          <w:b/>
          <w:bCs/>
          <w:rPrChange w:id="8733" w:author="Rafi Aziizi" w:date="2021-11-13T18:38:00Z">
            <w:rPr>
              <w:ins w:id="8734" w:author="Rafi Aziizi" w:date="2021-11-13T11:33:00Z"/>
              <w:del w:id="8735" w:author="chaniaayulestari@outlook.com" w:date="2021-11-13T20:46:00Z"/>
            </w:rPr>
          </w:rPrChange>
        </w:rPr>
        <w:pPrChange w:id="8736" w:author="chaniaayulestari@outlook.com" w:date="2021-11-13T19:48:00Z">
          <w:pPr>
            <w:pStyle w:val="ListParagraph"/>
            <w:numPr>
              <w:numId w:val="117"/>
            </w:numPr>
            <w:ind w:hanging="360"/>
          </w:pPr>
        </w:pPrChange>
      </w:pPr>
    </w:p>
    <w:p w14:paraId="078B6A1D" w14:textId="77777777" w:rsidR="00194DFD" w:rsidRPr="004822D0" w:rsidDel="007C5FA9" w:rsidRDefault="00194DFD" w:rsidP="0083024D">
      <w:pPr>
        <w:jc w:val="center"/>
        <w:rPr>
          <w:del w:id="8737" w:author="Rafi Aziizi" w:date="2021-11-12T10:48:00Z"/>
          <w:b/>
          <w:bCs/>
          <w:lang w:val="id-ID"/>
          <w:rPrChange w:id="8738" w:author="Rafi Aziizi" w:date="2021-11-13T12:04:00Z">
            <w:rPr>
              <w:del w:id="8739" w:author="Rafi Aziizi" w:date="2021-11-12T10:48:00Z"/>
              <w:lang w:val="id-ID"/>
            </w:rPr>
          </w:rPrChange>
        </w:rPr>
      </w:pPr>
    </w:p>
    <w:p w14:paraId="66298CFF" w14:textId="77777777" w:rsidR="00194DFD" w:rsidRPr="004822D0" w:rsidDel="007C5FA9" w:rsidRDefault="00194DFD" w:rsidP="0083024D">
      <w:pPr>
        <w:jc w:val="center"/>
        <w:rPr>
          <w:del w:id="8740" w:author="Rafi Aziizi" w:date="2021-11-12T10:48:00Z"/>
          <w:b/>
          <w:bCs/>
          <w:lang w:val="id-ID"/>
          <w:rPrChange w:id="8741" w:author="Rafi Aziizi" w:date="2021-11-13T12:04:00Z">
            <w:rPr>
              <w:del w:id="8742" w:author="Rafi Aziizi" w:date="2021-11-12T10:48:00Z"/>
              <w:lang w:val="id-ID"/>
            </w:rPr>
          </w:rPrChange>
        </w:rPr>
      </w:pPr>
    </w:p>
    <w:p w14:paraId="68CD2D11" w14:textId="77777777" w:rsidR="00194DFD" w:rsidRPr="004822D0" w:rsidDel="007C5FA9" w:rsidRDefault="00194DFD" w:rsidP="0083024D">
      <w:pPr>
        <w:jc w:val="center"/>
        <w:rPr>
          <w:del w:id="8743" w:author="Rafi Aziizi" w:date="2021-11-12T10:48:00Z"/>
          <w:b/>
          <w:bCs/>
          <w:lang w:val="id-ID"/>
          <w:rPrChange w:id="8744" w:author="Rafi Aziizi" w:date="2021-11-13T12:04:00Z">
            <w:rPr>
              <w:del w:id="8745" w:author="Rafi Aziizi" w:date="2021-11-12T10:48:00Z"/>
              <w:lang w:val="id-ID"/>
            </w:rPr>
          </w:rPrChange>
        </w:rPr>
      </w:pPr>
    </w:p>
    <w:p w14:paraId="126AC7FA" w14:textId="77777777" w:rsidR="00194DFD" w:rsidRPr="004822D0" w:rsidDel="007C5FA9" w:rsidRDefault="00194DFD" w:rsidP="0083024D">
      <w:pPr>
        <w:jc w:val="center"/>
        <w:rPr>
          <w:del w:id="8746" w:author="Rafi Aziizi" w:date="2021-11-12T10:48:00Z"/>
          <w:b/>
          <w:bCs/>
          <w:lang w:val="id-ID"/>
          <w:rPrChange w:id="8747" w:author="Rafi Aziizi" w:date="2021-11-13T12:04:00Z">
            <w:rPr>
              <w:del w:id="8748" w:author="Rafi Aziizi" w:date="2021-11-12T10:48:00Z"/>
              <w:lang w:val="id-ID"/>
            </w:rPr>
          </w:rPrChange>
        </w:rPr>
      </w:pPr>
    </w:p>
    <w:p w14:paraId="3406827F" w14:textId="77777777" w:rsidR="00194DFD" w:rsidRPr="004822D0" w:rsidDel="007C5FA9" w:rsidRDefault="00194DFD">
      <w:pPr>
        <w:ind w:firstLine="426"/>
        <w:rPr>
          <w:del w:id="8749" w:author="Rafi Aziizi" w:date="2021-11-12T10:48:00Z"/>
          <w:b/>
          <w:bCs/>
          <w:lang w:val="id-ID"/>
          <w:rPrChange w:id="8750" w:author="Rafi Aziizi" w:date="2021-11-13T12:04:00Z">
            <w:rPr>
              <w:del w:id="8751" w:author="Rafi Aziizi" w:date="2021-11-12T10:48:00Z"/>
              <w:lang w:val="id-ID"/>
            </w:rPr>
          </w:rPrChange>
        </w:rPr>
        <w:pPrChange w:id="8752" w:author="Rafi Aziizi" w:date="2021-11-12T10:48:00Z">
          <w:pPr>
            <w:jc w:val="center"/>
          </w:pPr>
        </w:pPrChange>
      </w:pPr>
    </w:p>
    <w:p w14:paraId="53B0D51B" w14:textId="77777777" w:rsidR="00194DFD" w:rsidRPr="004822D0" w:rsidDel="007C5FA9" w:rsidRDefault="00194DFD">
      <w:pPr>
        <w:rPr>
          <w:del w:id="8753" w:author="Rafi Aziizi" w:date="2021-11-12T10:48:00Z"/>
          <w:b/>
          <w:bCs/>
          <w:lang w:val="id-ID"/>
          <w:rPrChange w:id="8754" w:author="Rafi Aziizi" w:date="2021-11-13T12:04:00Z">
            <w:rPr>
              <w:del w:id="8755" w:author="Rafi Aziizi" w:date="2021-11-12T10:48:00Z"/>
              <w:lang w:val="id-ID"/>
            </w:rPr>
          </w:rPrChange>
        </w:rPr>
        <w:pPrChange w:id="8756" w:author="Rafi Aziizi" w:date="2021-11-12T10:48:00Z">
          <w:pPr>
            <w:jc w:val="center"/>
          </w:pPr>
        </w:pPrChange>
      </w:pPr>
    </w:p>
    <w:p w14:paraId="23C338EC" w14:textId="1046C899" w:rsidR="00194DFD" w:rsidRPr="004822D0" w:rsidDel="00FF5489" w:rsidRDefault="00194DFD">
      <w:pPr>
        <w:rPr>
          <w:del w:id="8757" w:author="Rafi Aziizi" w:date="2021-11-13T11:33:00Z"/>
          <w:b/>
          <w:bCs/>
          <w:lang w:val="id-ID"/>
          <w:rPrChange w:id="8758" w:author="Rafi Aziizi" w:date="2021-11-13T12:04:00Z">
            <w:rPr>
              <w:del w:id="8759" w:author="Rafi Aziizi" w:date="2021-11-13T11:33:00Z"/>
              <w:lang w:val="id-ID"/>
            </w:rPr>
          </w:rPrChange>
        </w:rPr>
        <w:pPrChange w:id="8760" w:author="Rafi Aziizi" w:date="2021-11-12T10:48:00Z">
          <w:pPr>
            <w:jc w:val="center"/>
          </w:pPr>
        </w:pPrChange>
      </w:pPr>
    </w:p>
    <w:p w14:paraId="1DD4EA15" w14:textId="35C3718C" w:rsidR="00194DFD" w:rsidRPr="004822D0" w:rsidDel="00FE2102" w:rsidRDefault="00ED34E2" w:rsidP="0083024D">
      <w:pPr>
        <w:jc w:val="center"/>
        <w:rPr>
          <w:del w:id="8761" w:author="chaniaayulestari@outlook.com" w:date="2021-11-12T16:35:00Z"/>
          <w:b/>
          <w:bCs/>
          <w:lang w:val="id-ID"/>
          <w:rPrChange w:id="8762" w:author="Rafi Aziizi" w:date="2021-11-13T12:04:00Z">
            <w:rPr>
              <w:del w:id="8763" w:author="chaniaayulestari@outlook.com" w:date="2021-11-12T16:35:00Z"/>
              <w:lang w:val="id-ID"/>
            </w:rPr>
          </w:rPrChange>
        </w:rPr>
      </w:pPr>
      <w:del w:id="8764" w:author="chaniaayulestari@outlook.com" w:date="2021-11-12T16:35:00Z">
        <w:r>
          <w:rPr>
            <w:noProof/>
          </w:rPr>
          <w:pict w14:anchorId="46408F3A">
            <v:shape id="Text Box 87" o:spid="_x0000_s1125" type="#_x0000_t202" style="position:absolute;left:0;text-align:left;margin-left:1.5pt;margin-top:419.4pt;width:393.65pt;height:.05pt;z-index:-251671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" stroked="f">
              <v:textbox style="mso-next-textbox:#Text Box 87;mso-fit-shape-to-text:t" inset="0,0,0,0">
                <w:txbxContent>
                  <w:p w14:paraId="27FEC3DE" w14:textId="424D10A5" w:rsidR="00ED34E2" w:rsidRPr="005601DB" w:rsidRDefault="00ED34E2" w:rsidP="00194DFD">
                    <w:pPr>
                      <w:pStyle w:val="Caption"/>
                      <w:jc w:val="center"/>
                      <w:rPr>
                        <w:noProof/>
                        <w:sz w:val="24"/>
                        <w:szCs w:val="24"/>
                      </w:rPr>
                    </w:pPr>
                    <w:r>
                      <w:t xml:space="preserve">Gambar 3. </w:t>
                    </w:r>
                    <w:ins w:id="8765" w:author="chaniaayulestari@outlook.com" w:date="2021-11-13T13:45:00Z">
                      <w:r>
                        <w:fldChar w:fldCharType="begin"/>
                      </w:r>
                      <w:r>
                        <w:instrText xml:space="preserve"> SEQ Gambar_3. \* ARABIC </w:instrText>
                      </w:r>
                    </w:ins>
                    <w:r>
                      <w:fldChar w:fldCharType="separate"/>
                    </w:r>
                    <w:ins w:id="8766" w:author="chaniaayulestari@outlook.com" w:date="2021-11-13T13:45:00Z">
                      <w:r>
                        <w:rPr>
                          <w:noProof/>
                        </w:rPr>
                        <w:t>13</w:t>
                      </w:r>
                      <w:r>
                        <w:fldChar w:fldCharType="end"/>
                      </w:r>
                    </w:ins>
                    <w:del w:id="876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2</w:delText>
                      </w:r>
                      <w:r w:rsidDel="006D26FE">
                        <w:fldChar w:fldCharType="end"/>
                      </w:r>
                    </w:del>
                    <w:r>
                      <w:t xml:space="preserve"> Sequence Diagram Kelola Siswa</w:t>
                    </w:r>
                  </w:p>
                </w:txbxContent>
              </v:textbox>
            </v:shape>
          </w:pict>
        </w:r>
        <w:r w:rsidR="00194DFD" w:rsidRPr="004822D0" w:rsidDel="00FE2102">
          <w:rPr>
            <w:b/>
            <w:bCs/>
            <w:noProof/>
            <w:rPrChange w:id="8768" w:author="Rafi Aziizi" w:date="2021-11-13T12:04:00Z">
              <w:rPr>
                <w:noProof/>
              </w:rPr>
            </w:rPrChange>
          </w:rPr>
          <w:drawing>
            <wp:inline distT="0" distB="0" distL="0" distR="0" wp14:anchorId="29789973" wp14:editId="09913EA6">
              <wp:extent cx="4999518" cy="5245179"/>
              <wp:effectExtent l="19050" t="19050" r="10795" b="1270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999518" cy="5245179"/>
                      </a:xfrm>
                      <a:prstGeom prst="rect">
                        <a:avLst/>
                      </a:prstGeom>
                      <a:noFill/>
                      <a:ln>
                        <a:solidFill>
                          <a:schemeClr val="tx1"/>
                        </a:solidFill>
                      </a:ln>
                    </pic:spPr>
                  </pic:pic>
                </a:graphicData>
              </a:graphic>
            </wp:inline>
          </w:drawing>
        </w:r>
      </w:del>
    </w:p>
    <w:p w14:paraId="7C72326D" w14:textId="127C7F71" w:rsidR="00194DFD" w:rsidRPr="004822D0" w:rsidDel="007C5FA9" w:rsidRDefault="00194DFD" w:rsidP="0083024D">
      <w:pPr>
        <w:jc w:val="center"/>
        <w:rPr>
          <w:del w:id="8769" w:author="Rafi Aziizi" w:date="2021-11-12T10:49:00Z"/>
          <w:b/>
          <w:bCs/>
          <w:lang w:val="id-ID"/>
          <w:rPrChange w:id="8770" w:author="Rafi Aziizi" w:date="2021-11-13T12:04:00Z">
            <w:rPr>
              <w:del w:id="8771" w:author="Rafi Aziizi" w:date="2021-11-12T10:49:00Z"/>
              <w:lang w:val="id-ID"/>
            </w:rPr>
          </w:rPrChange>
        </w:rPr>
      </w:pPr>
    </w:p>
    <w:p w14:paraId="712AC1C5" w14:textId="31487108" w:rsidR="00A2766B" w:rsidRPr="004822D0" w:rsidDel="007C5FA9" w:rsidRDefault="00A2766B">
      <w:pPr>
        <w:rPr>
          <w:del w:id="8772" w:author="Rafi Aziizi" w:date="2021-11-12T10:49:00Z"/>
          <w:b/>
          <w:bCs/>
          <w:lang w:val="id-ID"/>
          <w:rPrChange w:id="8773" w:author="Rafi Aziizi" w:date="2021-11-13T12:04:00Z">
            <w:rPr>
              <w:del w:id="8774" w:author="Rafi Aziizi" w:date="2021-11-12T10:49:00Z"/>
              <w:lang w:val="id-ID"/>
            </w:rPr>
          </w:rPrChange>
        </w:rPr>
        <w:pPrChange w:id="8775" w:author="Rafi Aziizi" w:date="2021-11-12T10:49:00Z">
          <w:pPr>
            <w:jc w:val="center"/>
          </w:pPr>
        </w:pPrChange>
      </w:pPr>
    </w:p>
    <w:p w14:paraId="03EE534E" w14:textId="43250763" w:rsidR="00194DFD" w:rsidRPr="004822D0" w:rsidDel="007C5FA9" w:rsidRDefault="00194DFD">
      <w:pPr>
        <w:rPr>
          <w:del w:id="8776" w:author="Rafi Aziizi" w:date="2021-11-12T10:49:00Z"/>
          <w:b/>
          <w:bCs/>
          <w:lang w:val="id-ID"/>
          <w:rPrChange w:id="8777" w:author="Rafi Aziizi" w:date="2021-11-13T12:04:00Z">
            <w:rPr>
              <w:del w:id="8778" w:author="Rafi Aziizi" w:date="2021-11-12T10:49:00Z"/>
              <w:lang w:val="id-ID"/>
            </w:rPr>
          </w:rPrChange>
        </w:rPr>
        <w:pPrChange w:id="8779" w:author="Rafi Aziizi" w:date="2021-11-12T10:49:00Z">
          <w:pPr>
            <w:jc w:val="center"/>
          </w:pPr>
        </w:pPrChange>
      </w:pPr>
    </w:p>
    <w:p w14:paraId="67DABC72" w14:textId="7E9945BD" w:rsidR="00194DFD" w:rsidRPr="004822D0" w:rsidDel="007C5FA9" w:rsidRDefault="00194DFD">
      <w:pPr>
        <w:rPr>
          <w:del w:id="8780" w:author="Rafi Aziizi" w:date="2021-11-12T10:49:00Z"/>
          <w:b/>
          <w:bCs/>
          <w:lang w:val="id-ID"/>
          <w:rPrChange w:id="8781" w:author="Rafi Aziizi" w:date="2021-11-13T12:04:00Z">
            <w:rPr>
              <w:del w:id="8782" w:author="Rafi Aziizi" w:date="2021-11-12T10:49:00Z"/>
              <w:lang w:val="id-ID"/>
            </w:rPr>
          </w:rPrChange>
        </w:rPr>
        <w:pPrChange w:id="8783" w:author="Rafi Aziizi" w:date="2021-11-12T10:49:00Z">
          <w:pPr>
            <w:jc w:val="center"/>
          </w:pPr>
        </w:pPrChange>
      </w:pPr>
    </w:p>
    <w:p w14:paraId="347261D6" w14:textId="59156FA0" w:rsidR="00194DFD" w:rsidRPr="004822D0" w:rsidDel="007C5FA9" w:rsidRDefault="00194DFD">
      <w:pPr>
        <w:rPr>
          <w:del w:id="8784" w:author="Rafi Aziizi" w:date="2021-11-12T10:49:00Z"/>
          <w:b/>
          <w:bCs/>
          <w:lang w:val="id-ID"/>
          <w:rPrChange w:id="8785" w:author="Rafi Aziizi" w:date="2021-11-13T12:04:00Z">
            <w:rPr>
              <w:del w:id="8786" w:author="Rafi Aziizi" w:date="2021-11-12T10:49:00Z"/>
              <w:lang w:val="id-ID"/>
            </w:rPr>
          </w:rPrChange>
        </w:rPr>
        <w:pPrChange w:id="8787" w:author="Rafi Aziizi" w:date="2021-11-12T10:49:00Z">
          <w:pPr>
            <w:jc w:val="center"/>
          </w:pPr>
        </w:pPrChange>
      </w:pPr>
    </w:p>
    <w:p w14:paraId="200D187B" w14:textId="266832A8" w:rsidR="00194DFD" w:rsidRPr="004822D0" w:rsidDel="007C5FA9" w:rsidRDefault="00194DFD">
      <w:pPr>
        <w:rPr>
          <w:del w:id="8788" w:author="Rafi Aziizi" w:date="2021-11-12T10:49:00Z"/>
          <w:b/>
          <w:bCs/>
          <w:lang w:val="id-ID"/>
          <w:rPrChange w:id="8789" w:author="Rafi Aziizi" w:date="2021-11-13T12:04:00Z">
            <w:rPr>
              <w:del w:id="8790" w:author="Rafi Aziizi" w:date="2021-11-12T10:49:00Z"/>
              <w:lang w:val="id-ID"/>
            </w:rPr>
          </w:rPrChange>
        </w:rPr>
        <w:pPrChange w:id="8791" w:author="Rafi Aziizi" w:date="2021-11-12T10:49:00Z">
          <w:pPr>
            <w:jc w:val="center"/>
          </w:pPr>
        </w:pPrChange>
      </w:pPr>
    </w:p>
    <w:p w14:paraId="53F20B99" w14:textId="066C0F3B" w:rsidR="00194DFD" w:rsidRPr="004822D0" w:rsidDel="007C5FA9" w:rsidRDefault="00194DFD">
      <w:pPr>
        <w:rPr>
          <w:del w:id="8792" w:author="Rafi Aziizi" w:date="2021-11-12T10:49:00Z"/>
          <w:b/>
          <w:bCs/>
          <w:lang w:val="id-ID"/>
          <w:rPrChange w:id="8793" w:author="Rafi Aziizi" w:date="2021-11-13T12:04:00Z">
            <w:rPr>
              <w:del w:id="8794" w:author="Rafi Aziizi" w:date="2021-11-12T10:49:00Z"/>
              <w:lang w:val="id-ID"/>
            </w:rPr>
          </w:rPrChange>
        </w:rPr>
        <w:pPrChange w:id="8795" w:author="Rafi Aziizi" w:date="2021-11-12T10:49:00Z">
          <w:pPr>
            <w:jc w:val="center"/>
          </w:pPr>
        </w:pPrChange>
      </w:pPr>
    </w:p>
    <w:p w14:paraId="1662B3D3" w14:textId="7A9106BF" w:rsidR="00194DFD" w:rsidRPr="004822D0" w:rsidDel="007C5FA9" w:rsidRDefault="00194DFD">
      <w:pPr>
        <w:rPr>
          <w:del w:id="8796" w:author="Rafi Aziizi" w:date="2021-11-12T10:49:00Z"/>
          <w:b/>
          <w:bCs/>
          <w:lang w:val="id-ID"/>
          <w:rPrChange w:id="8797" w:author="Rafi Aziizi" w:date="2021-11-13T12:04:00Z">
            <w:rPr>
              <w:del w:id="8798" w:author="Rafi Aziizi" w:date="2021-11-12T10:49:00Z"/>
              <w:lang w:val="id-ID"/>
            </w:rPr>
          </w:rPrChange>
        </w:rPr>
        <w:pPrChange w:id="8799" w:author="Rafi Aziizi" w:date="2021-11-12T10:49:00Z">
          <w:pPr>
            <w:jc w:val="center"/>
          </w:pPr>
        </w:pPrChange>
      </w:pPr>
    </w:p>
    <w:p w14:paraId="0D649402" w14:textId="28BCD60F" w:rsidR="00194DFD" w:rsidRPr="004822D0" w:rsidDel="007C5FA9" w:rsidRDefault="00194DFD">
      <w:pPr>
        <w:rPr>
          <w:del w:id="8800" w:author="Rafi Aziizi" w:date="2021-11-12T10:49:00Z"/>
          <w:b/>
          <w:bCs/>
          <w:lang w:val="id-ID"/>
          <w:rPrChange w:id="8801" w:author="Rafi Aziizi" w:date="2021-11-13T12:04:00Z">
            <w:rPr>
              <w:del w:id="8802" w:author="Rafi Aziizi" w:date="2021-11-12T10:49:00Z"/>
              <w:lang w:val="id-ID"/>
            </w:rPr>
          </w:rPrChange>
        </w:rPr>
        <w:pPrChange w:id="8803" w:author="Rafi Aziizi" w:date="2021-11-12T10:49:00Z">
          <w:pPr>
            <w:jc w:val="center"/>
          </w:pPr>
        </w:pPrChange>
      </w:pPr>
    </w:p>
    <w:p w14:paraId="0EBC088C" w14:textId="6F6CBCE9" w:rsidR="00194DFD" w:rsidRPr="004822D0" w:rsidDel="007C5FA9" w:rsidRDefault="00194DFD">
      <w:pPr>
        <w:rPr>
          <w:del w:id="8804" w:author="Rafi Aziizi" w:date="2021-11-12T10:49:00Z"/>
          <w:b/>
          <w:bCs/>
          <w:lang w:val="id-ID"/>
          <w:rPrChange w:id="8805" w:author="Rafi Aziizi" w:date="2021-11-13T12:04:00Z">
            <w:rPr>
              <w:del w:id="8806" w:author="Rafi Aziizi" w:date="2021-11-12T10:49:00Z"/>
              <w:lang w:val="id-ID"/>
            </w:rPr>
          </w:rPrChange>
        </w:rPr>
        <w:pPrChange w:id="8807" w:author="Rafi Aziizi" w:date="2021-11-12T10:49:00Z">
          <w:pPr>
            <w:jc w:val="center"/>
          </w:pPr>
        </w:pPrChange>
      </w:pPr>
    </w:p>
    <w:p w14:paraId="53971D30" w14:textId="2CA86646" w:rsidR="00194DFD" w:rsidRPr="004822D0" w:rsidDel="007C5FA9" w:rsidRDefault="00194DFD">
      <w:pPr>
        <w:rPr>
          <w:del w:id="8808" w:author="Rafi Aziizi" w:date="2021-11-12T10:49:00Z"/>
          <w:b/>
          <w:bCs/>
          <w:lang w:val="id-ID"/>
          <w:rPrChange w:id="8809" w:author="Rafi Aziizi" w:date="2021-11-13T12:04:00Z">
            <w:rPr>
              <w:del w:id="8810" w:author="Rafi Aziizi" w:date="2021-11-12T10:49:00Z"/>
              <w:lang w:val="id-ID"/>
            </w:rPr>
          </w:rPrChange>
        </w:rPr>
        <w:pPrChange w:id="8811" w:author="Rafi Aziizi" w:date="2021-11-12T10:49:00Z">
          <w:pPr>
            <w:jc w:val="center"/>
          </w:pPr>
        </w:pPrChange>
      </w:pPr>
    </w:p>
    <w:p w14:paraId="3FB9FD58" w14:textId="47C4D0ED" w:rsidR="00194DFD" w:rsidRPr="004822D0" w:rsidDel="007C5FA9" w:rsidRDefault="00194DFD" w:rsidP="0083024D">
      <w:pPr>
        <w:jc w:val="center"/>
        <w:rPr>
          <w:del w:id="8812" w:author="Rafi Aziizi" w:date="2021-11-12T10:49:00Z"/>
          <w:b/>
          <w:bCs/>
          <w:lang w:val="id-ID"/>
          <w:rPrChange w:id="8813" w:author="Rafi Aziizi" w:date="2021-11-13T12:04:00Z">
            <w:rPr>
              <w:del w:id="8814" w:author="Rafi Aziizi" w:date="2021-11-12T10:49:00Z"/>
              <w:lang w:val="id-ID"/>
            </w:rPr>
          </w:rPrChange>
        </w:rPr>
      </w:pPr>
    </w:p>
    <w:p w14:paraId="6DFE32E7" w14:textId="148AD307" w:rsidR="00194DFD" w:rsidRPr="004822D0" w:rsidDel="007C5FA9" w:rsidRDefault="00194DFD" w:rsidP="0083024D">
      <w:pPr>
        <w:jc w:val="center"/>
        <w:rPr>
          <w:del w:id="8815" w:author="Rafi Aziizi" w:date="2021-11-12T10:49:00Z"/>
          <w:b/>
          <w:bCs/>
          <w:lang w:val="id-ID"/>
          <w:rPrChange w:id="8816" w:author="Rafi Aziizi" w:date="2021-11-13T12:04:00Z">
            <w:rPr>
              <w:del w:id="8817" w:author="Rafi Aziizi" w:date="2021-11-12T10:49:00Z"/>
              <w:lang w:val="id-ID"/>
            </w:rPr>
          </w:rPrChange>
        </w:rPr>
      </w:pPr>
    </w:p>
    <w:p w14:paraId="5ECA879E" w14:textId="4C3269FE" w:rsidR="00194DFD" w:rsidRPr="004822D0" w:rsidDel="007C5FA9" w:rsidRDefault="00194DFD" w:rsidP="0083024D">
      <w:pPr>
        <w:jc w:val="center"/>
        <w:rPr>
          <w:del w:id="8818" w:author="Rafi Aziizi" w:date="2021-11-12T10:49:00Z"/>
          <w:b/>
          <w:bCs/>
          <w:lang w:val="id-ID"/>
          <w:rPrChange w:id="8819" w:author="Rafi Aziizi" w:date="2021-11-13T12:04:00Z">
            <w:rPr>
              <w:del w:id="8820" w:author="Rafi Aziizi" w:date="2021-11-12T10:49:00Z"/>
              <w:lang w:val="id-ID"/>
            </w:rPr>
          </w:rPrChange>
        </w:rPr>
      </w:pPr>
    </w:p>
    <w:p w14:paraId="0E81666E" w14:textId="15434F59" w:rsidR="00194DFD" w:rsidRPr="004822D0" w:rsidDel="007C5FA9" w:rsidRDefault="00194DFD">
      <w:pPr>
        <w:rPr>
          <w:del w:id="8821" w:author="Rafi Aziizi" w:date="2021-11-12T10:49:00Z"/>
          <w:b/>
          <w:bCs/>
          <w:lang w:val="id-ID"/>
          <w:rPrChange w:id="8822" w:author="Rafi Aziizi" w:date="2021-11-13T12:04:00Z">
            <w:rPr>
              <w:del w:id="8823" w:author="Rafi Aziizi" w:date="2021-11-12T10:49:00Z"/>
              <w:lang w:val="id-ID"/>
            </w:rPr>
          </w:rPrChange>
        </w:rPr>
        <w:pPrChange w:id="8824" w:author="Rafi Aziizi" w:date="2021-11-12T10:49:00Z">
          <w:pPr>
            <w:jc w:val="center"/>
          </w:pPr>
        </w:pPrChange>
      </w:pPr>
    </w:p>
    <w:p w14:paraId="5247C473" w14:textId="264855AF" w:rsidR="00194DFD" w:rsidRPr="004822D0" w:rsidDel="007C5FA9" w:rsidRDefault="00194DFD" w:rsidP="0083024D">
      <w:pPr>
        <w:jc w:val="center"/>
        <w:rPr>
          <w:del w:id="8825" w:author="Rafi Aziizi" w:date="2021-11-12T10:49:00Z"/>
          <w:b/>
          <w:bCs/>
          <w:lang w:val="id-ID"/>
          <w:rPrChange w:id="8826" w:author="Rafi Aziizi" w:date="2021-11-13T12:04:00Z">
            <w:rPr>
              <w:del w:id="8827" w:author="Rafi Aziizi" w:date="2021-11-12T10:49:00Z"/>
              <w:lang w:val="id-ID"/>
            </w:rPr>
          </w:rPrChange>
        </w:rPr>
      </w:pPr>
    </w:p>
    <w:p w14:paraId="400BCF40" w14:textId="55837C5D" w:rsidR="00194DFD" w:rsidRPr="004822D0" w:rsidDel="007C5FA9" w:rsidRDefault="00194DFD" w:rsidP="0083024D">
      <w:pPr>
        <w:jc w:val="center"/>
        <w:rPr>
          <w:del w:id="8828" w:author="Rafi Aziizi" w:date="2021-11-12T10:49:00Z"/>
          <w:b/>
          <w:bCs/>
          <w:lang w:val="id-ID"/>
          <w:rPrChange w:id="8829" w:author="Rafi Aziizi" w:date="2021-11-13T12:04:00Z">
            <w:rPr>
              <w:del w:id="8830" w:author="Rafi Aziizi" w:date="2021-11-12T10:49:00Z"/>
              <w:lang w:val="id-ID"/>
            </w:rPr>
          </w:rPrChange>
        </w:rPr>
      </w:pPr>
    </w:p>
    <w:p w14:paraId="37528C55" w14:textId="06FA42E9" w:rsidR="00194DFD" w:rsidRPr="004822D0" w:rsidDel="007C5FA9" w:rsidRDefault="00194DFD" w:rsidP="0083024D">
      <w:pPr>
        <w:jc w:val="center"/>
        <w:rPr>
          <w:del w:id="8831" w:author="Rafi Aziizi" w:date="2021-11-12T10:49:00Z"/>
          <w:b/>
          <w:bCs/>
          <w:lang w:val="id-ID"/>
          <w:rPrChange w:id="8832" w:author="Rafi Aziizi" w:date="2021-11-13T12:04:00Z">
            <w:rPr>
              <w:del w:id="8833" w:author="Rafi Aziizi" w:date="2021-11-12T10:49:00Z"/>
              <w:lang w:val="id-ID"/>
            </w:rPr>
          </w:rPrChange>
        </w:rPr>
      </w:pPr>
    </w:p>
    <w:p w14:paraId="140C3838" w14:textId="33D5719E" w:rsidR="00194DFD" w:rsidRPr="004822D0" w:rsidDel="007C5FA9" w:rsidRDefault="00194DFD" w:rsidP="0083024D">
      <w:pPr>
        <w:jc w:val="center"/>
        <w:rPr>
          <w:del w:id="8834" w:author="Rafi Aziizi" w:date="2021-11-12T10:49:00Z"/>
          <w:b/>
          <w:bCs/>
          <w:lang w:val="id-ID"/>
          <w:rPrChange w:id="8835" w:author="Rafi Aziizi" w:date="2021-11-13T12:04:00Z">
            <w:rPr>
              <w:del w:id="8836" w:author="Rafi Aziizi" w:date="2021-11-12T10:49:00Z"/>
              <w:lang w:val="id-ID"/>
            </w:rPr>
          </w:rPrChange>
        </w:rPr>
      </w:pPr>
    </w:p>
    <w:p w14:paraId="1E7499DC" w14:textId="0058C206" w:rsidR="00194DFD" w:rsidRPr="004822D0" w:rsidDel="00FE2102" w:rsidRDefault="00194DFD">
      <w:pPr>
        <w:rPr>
          <w:del w:id="8837" w:author="chaniaayulestari@outlook.com" w:date="2021-11-12T16:35:00Z"/>
          <w:b/>
          <w:bCs/>
          <w:lang w:val="id-ID"/>
          <w:rPrChange w:id="8838" w:author="Rafi Aziizi" w:date="2021-11-13T12:04:00Z">
            <w:rPr>
              <w:del w:id="8839" w:author="chaniaayulestari@outlook.com" w:date="2021-11-12T16:35:00Z"/>
              <w:lang w:val="id-ID"/>
            </w:rPr>
          </w:rPrChange>
        </w:rPr>
        <w:pPrChange w:id="8840" w:author="Rafi Aziizi" w:date="2021-11-12T10:49:00Z">
          <w:pPr>
            <w:jc w:val="center"/>
          </w:pPr>
        </w:pPrChange>
      </w:pPr>
    </w:p>
    <w:p w14:paraId="5E057706" w14:textId="0672FFEE" w:rsidR="004A229B" w:rsidRPr="004822D0" w:rsidRDefault="004A229B" w:rsidP="00FF2590">
      <w:pPr>
        <w:pStyle w:val="ListParagraph"/>
        <w:numPr>
          <w:ilvl w:val="0"/>
          <w:numId w:val="42"/>
        </w:numPr>
        <w:ind w:left="426"/>
        <w:rPr>
          <w:b/>
          <w:bCs/>
          <w:lang w:val="id-ID"/>
          <w:rPrChange w:id="8841" w:author="Rafi Aziizi" w:date="2021-11-13T12:04:00Z">
            <w:rPr>
              <w:lang w:val="id-ID"/>
            </w:rPr>
          </w:rPrChange>
        </w:rPr>
      </w:pPr>
      <w:r w:rsidRPr="004822D0">
        <w:rPr>
          <w:b/>
          <w:bCs/>
          <w:rPrChange w:id="8842" w:author="Rafi Aziizi" w:date="2021-11-13T12:04:00Z">
            <w:rPr/>
          </w:rPrChange>
        </w:rPr>
        <w:t>Login</w:t>
      </w:r>
    </w:p>
    <w:p w14:paraId="43E5A1BC" w14:textId="23DD7DCC" w:rsidR="0083024D" w:rsidRPr="0092786F" w:rsidRDefault="0083024D" w:rsidP="0083024D">
      <w:pPr>
        <w:ind w:firstLine="426"/>
        <w:rPr>
          <w:rPrChange w:id="8843" w:author="chaniaayulestari@outlook.com" w:date="2021-11-14T06:38:00Z">
            <w:rPr>
              <w:lang w:val="id-ID"/>
            </w:rPr>
          </w:rPrChange>
        </w:rPr>
      </w:pPr>
      <w:r w:rsidRPr="005B28D5">
        <w:rPr>
          <w:i/>
        </w:rPr>
        <w:t>Sequence diagram</w:t>
      </w:r>
      <w:r>
        <w:t xml:space="preserve"> ini menjelaskan interaksi admin dengan sistem dalam melakukan input data username dan password yang nantinya akan dilakukan validasi oleh </w:t>
      </w:r>
      <w:r w:rsidRPr="0083024D">
        <w:rPr>
          <w:i/>
          <w:iCs/>
        </w:rPr>
        <w:t>database</w:t>
      </w:r>
      <w:r>
        <w:t xml:space="preserve">. Sistem menampilkan dashboard apabila admin telah melakukan login. </w:t>
      </w:r>
      <w:r w:rsidRPr="005B28D5">
        <w:rPr>
          <w:i/>
        </w:rPr>
        <w:t>Sequence diagram</w:t>
      </w:r>
      <w:r>
        <w:t xml:space="preserve"> login ditunjukkan </w:t>
      </w:r>
      <w:ins w:id="8844" w:author="Rafi Aziizi" w:date="2021-11-14T10:13:00Z">
        <w:r w:rsidR="00ED47C8">
          <w:t>pada</w:t>
        </w:r>
        <w:r w:rsidR="00ED47C8" w:rsidRPr="005B28D5">
          <w:rPr>
            <w:lang w:val="id-ID"/>
          </w:rPr>
          <w:t xml:space="preserve"> </w:t>
        </w:r>
        <w:r w:rsidR="00ED47C8">
          <w:t>gambar dibawah ini :</w:t>
        </w:r>
      </w:ins>
      <w:del w:id="8845" w:author="Rafi Aziizi" w:date="2021-11-14T10:13:00Z">
        <w:r w:rsidDel="00ED47C8">
          <w:delText>pada</w:delText>
        </w:r>
        <w:r w:rsidRPr="005B28D5" w:rsidDel="00ED47C8">
          <w:rPr>
            <w:lang w:val="id-ID"/>
          </w:rPr>
          <w:delText xml:space="preserve"> Gambar</w:delText>
        </w:r>
      </w:del>
      <w:ins w:id="8846" w:author="chaniaayulestari@outlook.com" w:date="2021-11-14T06:38:00Z">
        <w:del w:id="8847" w:author="Rafi Aziizi" w:date="2021-11-14T10:13:00Z">
          <w:r w:rsidR="0092786F" w:rsidDel="00ED47C8">
            <w:delText xml:space="preserve"> dibawah. </w:delText>
          </w:r>
        </w:del>
      </w:ins>
    </w:p>
    <w:p w14:paraId="6CF77FC6" w14:textId="6E0C1652" w:rsidR="00E8612D" w:rsidRDefault="00ED34E2" w:rsidP="002040D9">
      <w:pPr>
        <w:pStyle w:val="ListParagraph"/>
        <w:numPr>
          <w:ilvl w:val="0"/>
          <w:numId w:val="117"/>
        </w:numPr>
        <w:ind w:left="426"/>
        <w:rPr>
          <w:ins w:id="8848" w:author="chaniaayulestari@outlook.com" w:date="2021-11-13T17:49:00Z"/>
          <w:b/>
          <w:bCs/>
        </w:rPr>
      </w:pPr>
      <w:del w:id="8849" w:author="chaniaayulestari@outlook.com" w:date="2021-11-13T20:46:00Z">
        <w:r>
          <w:lastRenderedPageBreak/>
          <w:pict w14:anchorId="2B6DC5F2">
            <v:shape id="_x0000_i1063" type="#_x0000_t75" style="width:396.7pt;height:.7pt">
              <v:imagedata croptop="-65520f" cropbottom="65520f"/>
            </v:shape>
          </w:pict>
        </w:r>
      </w:del>
      <w:ins w:id="8850" w:author="chaniaayulestari@outlook.com" w:date="2021-11-13T17:50:00Z">
        <w:del w:id="8851" w:author="Rafi Aziizi" w:date="2021-11-13T18:46:00Z">
          <w:r w:rsidR="00405719" w:rsidDel="0008241A">
            <w:rPr>
              <w:noProof/>
            </w:rPr>
            <w:drawing>
              <wp:inline distT="0" distB="0" distL="0" distR="0" wp14:anchorId="232AD765" wp14:editId="241D1177">
                <wp:extent cx="5039995" cy="2546350"/>
                <wp:effectExtent l="0" t="0" r="8255" b="635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039995" cy="2546350"/>
                        </a:xfrm>
                        <a:prstGeom prst="rect">
                          <a:avLst/>
                        </a:prstGeom>
                        <a:noFill/>
                        <a:ln>
                          <a:noFill/>
                        </a:ln>
                      </pic:spPr>
                    </pic:pic>
                  </a:graphicData>
                </a:graphic>
              </wp:inline>
            </w:drawing>
          </w:r>
        </w:del>
      </w:ins>
      <w:ins w:id="8852" w:author="Rafi Aziizi" w:date="2021-11-13T12:15:00Z">
        <w:r w:rsidR="00E8612D" w:rsidRPr="002040D9">
          <w:rPr>
            <w:b/>
            <w:bCs/>
            <w:noProof/>
            <w:rPrChange w:id="8853" w:author="chaniaayulestari@outlook.com" w:date="2021-11-13T15:21:00Z">
              <w:rPr>
                <w:noProof/>
              </w:rPr>
            </w:rPrChange>
          </w:rPr>
          <w:t>Login</w:t>
        </w:r>
      </w:ins>
    </w:p>
    <w:p w14:paraId="30E66437" w14:textId="77777777" w:rsidR="006A1DDD" w:rsidRDefault="0008241A">
      <w:pPr>
        <w:keepNext/>
        <w:rPr>
          <w:ins w:id="8854" w:author="chaniaayulestari@outlook.com" w:date="2021-11-13T20:47:00Z"/>
        </w:rPr>
        <w:pPrChange w:id="8855" w:author="chaniaayulestari@outlook.com" w:date="2021-11-13T20:47:00Z">
          <w:pPr/>
        </w:pPrChange>
      </w:pPr>
      <w:ins w:id="8856" w:author="Rafi Aziizi" w:date="2021-11-13T18:46:00Z">
        <w:r>
          <w:rPr>
            <w:noProof/>
          </w:rPr>
          <w:drawing>
            <wp:inline distT="0" distB="0" distL="0" distR="0" wp14:anchorId="5FB86744" wp14:editId="0A33CDB0">
              <wp:extent cx="5039995" cy="2546350"/>
              <wp:effectExtent l="0" t="0" r="8255" b="6350"/>
              <wp:docPr id="522" name="Picture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039995" cy="2546350"/>
                      </a:xfrm>
                      <a:prstGeom prst="rect">
                        <a:avLst/>
                      </a:prstGeom>
                      <a:noFill/>
                      <a:ln>
                        <a:noFill/>
                      </a:ln>
                    </pic:spPr>
                  </pic:pic>
                </a:graphicData>
              </a:graphic>
            </wp:inline>
          </w:drawing>
        </w:r>
      </w:ins>
    </w:p>
    <w:p w14:paraId="6B5D23AB" w14:textId="4B641B4A" w:rsidR="00405719" w:rsidRPr="002040D9" w:rsidRDefault="006A1DDD">
      <w:pPr>
        <w:pStyle w:val="Caption"/>
        <w:jc w:val="center"/>
        <w:rPr>
          <w:ins w:id="8857" w:author="Rafi Aziizi" w:date="2021-11-13T12:15:00Z"/>
          <w:b/>
          <w:bCs/>
          <w:rPrChange w:id="8858" w:author="chaniaayulestari@outlook.com" w:date="2021-11-13T15:21:00Z">
            <w:rPr>
              <w:ins w:id="8859" w:author="Rafi Aziizi" w:date="2021-11-13T12:15:00Z"/>
            </w:rPr>
          </w:rPrChange>
        </w:rPr>
        <w:pPrChange w:id="8860" w:author="chaniaayulestari@outlook.com" w:date="2021-11-13T20:47:00Z">
          <w:pPr>
            <w:pStyle w:val="ListParagraph"/>
            <w:numPr>
              <w:numId w:val="117"/>
            </w:numPr>
            <w:ind w:hanging="360"/>
          </w:pPr>
        </w:pPrChange>
      </w:pPr>
      <w:bookmarkStart w:id="8861" w:name="_Toc87731483"/>
      <w:ins w:id="8862" w:author="chaniaayulestari@outlook.com" w:date="2021-11-13T20:47:00Z">
        <w:r>
          <w:t xml:space="preserve">Gambar 3. </w:t>
        </w:r>
        <w:r>
          <w:fldChar w:fldCharType="begin"/>
        </w:r>
        <w:r>
          <w:instrText xml:space="preserve"> SEQ Gambar___3. \* ARABIC </w:instrText>
        </w:r>
      </w:ins>
      <w:r>
        <w:fldChar w:fldCharType="separate"/>
      </w:r>
      <w:ins w:id="8863" w:author="Rafi Aziizi" w:date="2021-11-15T16:05:00Z">
        <w:r w:rsidR="00BF7B94">
          <w:rPr>
            <w:noProof/>
          </w:rPr>
          <w:t>51</w:t>
        </w:r>
      </w:ins>
      <w:ins w:id="8864" w:author="chaniaayulestari@outlook.com" w:date="2021-11-13T21:25:00Z">
        <w:del w:id="8865" w:author="Rafi Aziizi" w:date="2021-11-14T09:53:00Z">
          <w:r w:rsidR="00B46735" w:rsidDel="00590A19">
            <w:rPr>
              <w:noProof/>
            </w:rPr>
            <w:delText>48</w:delText>
          </w:r>
        </w:del>
      </w:ins>
      <w:ins w:id="8866" w:author="chaniaayulestari@outlook.com" w:date="2021-11-13T20:47:00Z">
        <w:r>
          <w:fldChar w:fldCharType="end"/>
        </w:r>
        <w:r>
          <w:t xml:space="preserve"> </w:t>
        </w:r>
        <w:r w:rsidRPr="00C06F7A">
          <w:t>Sequence Diagram</w:t>
        </w:r>
        <w:r>
          <w:t xml:space="preserve"> Login</w:t>
        </w:r>
      </w:ins>
      <w:bookmarkEnd w:id="8861"/>
    </w:p>
    <w:p w14:paraId="55BE1710" w14:textId="109082F2" w:rsidR="00405719" w:rsidRPr="0008241A" w:rsidDel="0008241A" w:rsidRDefault="00ED34E2">
      <w:pPr>
        <w:rPr>
          <w:ins w:id="8867" w:author="chaniaayulestari@outlook.com" w:date="2021-11-13T17:51:00Z"/>
          <w:del w:id="8868" w:author="Rafi Aziizi" w:date="2021-11-13T18:47:00Z"/>
          <w:b/>
          <w:bCs/>
          <w:rPrChange w:id="8869" w:author="Rafi Aziizi" w:date="2021-11-13T18:47:00Z">
            <w:rPr>
              <w:ins w:id="8870" w:author="chaniaayulestari@outlook.com" w:date="2021-11-13T17:51:00Z"/>
              <w:del w:id="8871" w:author="Rafi Aziizi" w:date="2021-11-13T18:47:00Z"/>
            </w:rPr>
          </w:rPrChange>
        </w:rPr>
        <w:pPrChange w:id="8872" w:author="Rafi Aziizi" w:date="2021-11-13T18:47:00Z">
          <w:pPr>
            <w:pStyle w:val="ListParagraph"/>
            <w:ind w:left="426"/>
          </w:pPr>
        </w:pPrChange>
      </w:pPr>
      <w:del w:id="8873" w:author="chaniaayulestari@outlook.com" w:date="2021-11-13T21:24:00Z">
        <w:r>
          <w:pict w14:anchorId="1F4C0504">
            <v:shape id="Text Box 523" o:spid="_x0000_s1297"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523;mso-fit-shape-to-text:t" inset="0,0,0,0">
                <w:txbxContent>
                  <w:p w14:paraId="634A4182" w14:textId="5B0F58D9" w:rsidR="00ED34E2" w:rsidRPr="00F9183A" w:rsidRDefault="00ED34E2">
                    <w:pPr>
                      <w:pStyle w:val="Caption"/>
                      <w:jc w:val="center"/>
                      <w:rPr>
                        <w:noProof/>
                      </w:rPr>
                      <w:pPrChange w:id="8874" w:author="chaniaayulestari@outlook.com" w:date="2021-11-13T17:52:00Z">
                        <w:pPr>
                          <w:pStyle w:val="ListParagraph"/>
                          <w:numPr>
                            <w:numId w:val="117"/>
                          </w:numPr>
                          <w:ind w:left="426" w:hanging="360"/>
                        </w:pPr>
                      </w:pPrChange>
                    </w:pPr>
                    <w:bookmarkStart w:id="8875" w:name="_Toc87729223"/>
                    <w:ins w:id="8876" w:author="chaniaayulestari@outlook.com" w:date="2021-11-13T17:52:00Z">
                      <w:r>
                        <w:t xml:space="preserve">Gambar 3. </w:t>
                      </w:r>
                      <w:r>
                        <w:fldChar w:fldCharType="begin"/>
                      </w:r>
                      <w:r>
                        <w:instrText xml:space="preserve"> SEQ Gambar__3. \* ARABIC </w:instrText>
                      </w:r>
                    </w:ins>
                    <w:r>
                      <w:fldChar w:fldCharType="separate"/>
                    </w:r>
                    <w:ins w:id="8877" w:author="chaniaayulestari@outlook.com" w:date="2021-11-13T19:48:00Z">
                      <w:r>
                        <w:rPr>
                          <w:noProof/>
                        </w:rPr>
                        <w:t>58</w:t>
                      </w:r>
                    </w:ins>
                    <w:ins w:id="8878" w:author="chaniaayulestari@outlook.com" w:date="2021-11-13T17:52:00Z">
                      <w:r>
                        <w:fldChar w:fldCharType="end"/>
                      </w:r>
                      <w:r>
                        <w:t xml:space="preserve"> Sequence Diagram Login</w:t>
                      </w:r>
                    </w:ins>
                  </w:p>
                  <w:p w14:paraId="32BFFE0E" w14:textId="77777777" w:rsidR="00ED34E2" w:rsidRDefault="00ED34E2"/>
                  <w:p w14:paraId="29034DDE" w14:textId="0A823329" w:rsidR="00ED34E2" w:rsidRPr="00F9183A" w:rsidRDefault="00ED34E2">
                    <w:pPr>
                      <w:pStyle w:val="Caption"/>
                      <w:jc w:val="center"/>
                      <w:rPr>
                        <w:noProof/>
                      </w:rPr>
                      <w:pPrChange w:id="8879" w:author="chaniaayulestari@outlook.com" w:date="2021-11-13T17:52:00Z">
                        <w:pPr>
                          <w:pStyle w:val="ListParagraph"/>
                          <w:numPr>
                            <w:numId w:val="117"/>
                          </w:numPr>
                          <w:ind w:left="426" w:hanging="360"/>
                        </w:pPr>
                      </w:pPrChange>
                    </w:pPr>
                    <w:ins w:id="8880" w:author="chaniaayulestari@outlook.com" w:date="2021-11-13T17:52:00Z">
                      <w:r>
                        <w:t xml:space="preserve">Gambar 3. </w:t>
                      </w:r>
                      <w:r>
                        <w:fldChar w:fldCharType="begin"/>
                      </w:r>
                      <w:r>
                        <w:instrText xml:space="preserve"> SEQ Gambar__3. \* ARABIC </w:instrText>
                      </w:r>
                    </w:ins>
                    <w:r>
                      <w:fldChar w:fldCharType="separate"/>
                    </w:r>
                    <w:ins w:id="8881" w:author="chaniaayulestari@outlook.com" w:date="2021-11-13T19:48:00Z">
                      <w:r>
                        <w:rPr>
                          <w:noProof/>
                        </w:rPr>
                        <w:t>58</w:t>
                      </w:r>
                    </w:ins>
                    <w:ins w:id="8882" w:author="chaniaayulestari@outlook.com" w:date="2021-11-13T17:52:00Z">
                      <w:r>
                        <w:fldChar w:fldCharType="end"/>
                      </w:r>
                      <w:r>
                        <w:t xml:space="preserve"> Sequence Diagram Login</w:t>
                      </w:r>
                    </w:ins>
                    <w:bookmarkEnd w:id="8875"/>
                  </w:p>
                </w:txbxContent>
              </v:textbox>
              <w10:anchorlock/>
            </v:shape>
          </w:pict>
        </w:r>
      </w:del>
    </w:p>
    <w:p w14:paraId="2C1CF5A0" w14:textId="6D945273" w:rsidR="00405719" w:rsidDel="0008241A" w:rsidRDefault="00405719" w:rsidP="00405719">
      <w:pPr>
        <w:pStyle w:val="ListParagraph"/>
        <w:ind w:left="426"/>
        <w:rPr>
          <w:ins w:id="8883" w:author="chaniaayulestari@outlook.com" w:date="2021-11-13T17:51:00Z"/>
          <w:del w:id="8884" w:author="Rafi Aziizi" w:date="2021-11-13T18:47:00Z"/>
          <w:b/>
          <w:bCs/>
        </w:rPr>
      </w:pPr>
    </w:p>
    <w:p w14:paraId="3BAA6E9D" w14:textId="6E2BFD23" w:rsidR="00405719" w:rsidDel="0008241A" w:rsidRDefault="00405719" w:rsidP="00405719">
      <w:pPr>
        <w:pStyle w:val="ListParagraph"/>
        <w:ind w:left="426"/>
        <w:rPr>
          <w:ins w:id="8885" w:author="chaniaayulestari@outlook.com" w:date="2021-11-13T17:51:00Z"/>
          <w:del w:id="8886" w:author="Rafi Aziizi" w:date="2021-11-13T18:47:00Z"/>
          <w:b/>
          <w:bCs/>
        </w:rPr>
      </w:pPr>
    </w:p>
    <w:p w14:paraId="196CBAEA" w14:textId="289B0F31" w:rsidR="00405719" w:rsidDel="0008241A" w:rsidRDefault="00405719" w:rsidP="00405719">
      <w:pPr>
        <w:pStyle w:val="ListParagraph"/>
        <w:ind w:left="426"/>
        <w:rPr>
          <w:ins w:id="8887" w:author="chaniaayulestari@outlook.com" w:date="2021-11-13T17:51:00Z"/>
          <w:del w:id="8888" w:author="Rafi Aziizi" w:date="2021-11-13T18:47:00Z"/>
          <w:b/>
          <w:bCs/>
        </w:rPr>
      </w:pPr>
    </w:p>
    <w:p w14:paraId="16F9456D" w14:textId="5FA29ECB" w:rsidR="00405719" w:rsidDel="0008241A" w:rsidRDefault="00405719" w:rsidP="00405719">
      <w:pPr>
        <w:pStyle w:val="ListParagraph"/>
        <w:ind w:left="426"/>
        <w:rPr>
          <w:ins w:id="8889" w:author="chaniaayulestari@outlook.com" w:date="2021-11-13T17:51:00Z"/>
          <w:del w:id="8890" w:author="Rafi Aziizi" w:date="2021-11-13T18:47:00Z"/>
          <w:b/>
          <w:bCs/>
        </w:rPr>
      </w:pPr>
    </w:p>
    <w:p w14:paraId="508E9D17" w14:textId="7CB2C356" w:rsidR="00405719" w:rsidDel="0008241A" w:rsidRDefault="00405719" w:rsidP="00405719">
      <w:pPr>
        <w:pStyle w:val="ListParagraph"/>
        <w:ind w:left="426"/>
        <w:rPr>
          <w:ins w:id="8891" w:author="chaniaayulestari@outlook.com" w:date="2021-11-13T17:51:00Z"/>
          <w:del w:id="8892" w:author="Rafi Aziizi" w:date="2021-11-13T18:47:00Z"/>
          <w:b/>
          <w:bCs/>
        </w:rPr>
      </w:pPr>
    </w:p>
    <w:p w14:paraId="0A9714E8" w14:textId="70FCA22A" w:rsidR="00405719" w:rsidDel="0008241A" w:rsidRDefault="00405719" w:rsidP="00405719">
      <w:pPr>
        <w:pStyle w:val="ListParagraph"/>
        <w:ind w:left="426"/>
        <w:rPr>
          <w:ins w:id="8893" w:author="chaniaayulestari@outlook.com" w:date="2021-11-13T17:51:00Z"/>
          <w:del w:id="8894" w:author="Rafi Aziizi" w:date="2021-11-13T18:47:00Z"/>
          <w:b/>
          <w:bCs/>
        </w:rPr>
      </w:pPr>
    </w:p>
    <w:p w14:paraId="4C38A160" w14:textId="26E62310" w:rsidR="00405719" w:rsidDel="0008241A" w:rsidRDefault="00405719" w:rsidP="00405719">
      <w:pPr>
        <w:pStyle w:val="ListParagraph"/>
        <w:ind w:left="426"/>
        <w:rPr>
          <w:ins w:id="8895" w:author="chaniaayulestari@outlook.com" w:date="2021-11-13T17:51:00Z"/>
          <w:del w:id="8896" w:author="Rafi Aziizi" w:date="2021-11-13T18:47:00Z"/>
          <w:b/>
          <w:bCs/>
        </w:rPr>
      </w:pPr>
    </w:p>
    <w:p w14:paraId="44290016" w14:textId="65DBF5C0" w:rsidR="00405719" w:rsidDel="0008241A" w:rsidRDefault="00405719">
      <w:pPr>
        <w:pStyle w:val="ListParagraph"/>
        <w:ind w:left="426"/>
        <w:rPr>
          <w:ins w:id="8897" w:author="chaniaayulestari@outlook.com" w:date="2021-11-13T17:50:00Z"/>
          <w:del w:id="8898" w:author="Rafi Aziizi" w:date="2021-11-13T18:47:00Z"/>
          <w:b/>
          <w:bCs/>
        </w:rPr>
        <w:pPrChange w:id="8899" w:author="chaniaayulestari@outlook.com" w:date="2021-11-13T17:50:00Z">
          <w:pPr>
            <w:pStyle w:val="ListParagraph"/>
            <w:numPr>
              <w:numId w:val="117"/>
            </w:numPr>
            <w:ind w:left="426" w:hanging="360"/>
          </w:pPr>
        </w:pPrChange>
      </w:pPr>
    </w:p>
    <w:p w14:paraId="78879E9F" w14:textId="77777777" w:rsidR="00405719" w:rsidRPr="00405719" w:rsidDel="007404DC" w:rsidRDefault="00405719">
      <w:pPr>
        <w:rPr>
          <w:ins w:id="8900" w:author="chaniaayulestari@outlook.com" w:date="2021-11-13T17:50:00Z"/>
          <w:del w:id="8901" w:author="Rafi Aziizi" w:date="2021-11-14T10:07:00Z"/>
          <w:b/>
          <w:bCs/>
          <w:rPrChange w:id="8902" w:author="chaniaayulestari@outlook.com" w:date="2021-11-13T17:50:00Z">
            <w:rPr>
              <w:ins w:id="8903" w:author="chaniaayulestari@outlook.com" w:date="2021-11-13T17:50:00Z"/>
              <w:del w:id="8904" w:author="Rafi Aziizi" w:date="2021-11-14T10:07:00Z"/>
            </w:rPr>
          </w:rPrChange>
        </w:rPr>
        <w:pPrChange w:id="8905" w:author="chaniaayulestari@outlook.com" w:date="2021-11-13T17:50:00Z">
          <w:pPr>
            <w:pStyle w:val="ListParagraph"/>
            <w:numPr>
              <w:numId w:val="117"/>
            </w:numPr>
            <w:ind w:left="426" w:hanging="360"/>
          </w:pPr>
        </w:pPrChange>
      </w:pPr>
    </w:p>
    <w:p w14:paraId="207B5A1A" w14:textId="2AFE704F" w:rsidR="00224DD9" w:rsidRPr="007404DC" w:rsidDel="007404DC" w:rsidRDefault="00224DD9">
      <w:pPr>
        <w:rPr>
          <w:ins w:id="8906" w:author="chaniaayulestari@outlook.com" w:date="2021-11-13T21:23:00Z"/>
          <w:del w:id="8907" w:author="Rafi Aziizi" w:date="2021-11-14T10:07:00Z"/>
          <w:b/>
          <w:bCs/>
          <w:rPrChange w:id="8908" w:author="Rafi Aziizi" w:date="2021-11-14T10:07:00Z">
            <w:rPr>
              <w:ins w:id="8909" w:author="chaniaayulestari@outlook.com" w:date="2021-11-13T21:23:00Z"/>
              <w:del w:id="8910" w:author="Rafi Aziizi" w:date="2021-11-14T10:07:00Z"/>
            </w:rPr>
          </w:rPrChange>
        </w:rPr>
        <w:pPrChange w:id="8911" w:author="Rafi Aziizi" w:date="2021-11-14T10:07:00Z">
          <w:pPr>
            <w:pStyle w:val="ListParagraph"/>
            <w:ind w:left="426"/>
          </w:pPr>
        </w:pPrChange>
      </w:pPr>
    </w:p>
    <w:p w14:paraId="4108E5A4" w14:textId="5D898CFA" w:rsidR="00B46735" w:rsidDel="00E56C44" w:rsidRDefault="00B46735" w:rsidP="00224DD9">
      <w:pPr>
        <w:pStyle w:val="ListParagraph"/>
        <w:ind w:left="426"/>
        <w:rPr>
          <w:ins w:id="8912" w:author="chaniaayulestari@outlook.com" w:date="2021-11-13T19:47:00Z"/>
          <w:del w:id="8913" w:author="chaniaayulestari@outlook.com" w:date="2021-11-14T02:19:00Z"/>
          <w:b/>
          <w:bCs/>
        </w:rPr>
      </w:pPr>
    </w:p>
    <w:p w14:paraId="6DEDC923" w14:textId="4179529D" w:rsidR="00E8612D" w:rsidRDefault="006A1DDD" w:rsidP="002040D9">
      <w:pPr>
        <w:pStyle w:val="ListParagraph"/>
        <w:numPr>
          <w:ilvl w:val="0"/>
          <w:numId w:val="117"/>
        </w:numPr>
        <w:ind w:left="426"/>
        <w:rPr>
          <w:ins w:id="8914" w:author="chaniaayulestari@outlook.com" w:date="2021-11-13T18:01:00Z"/>
          <w:b/>
          <w:bCs/>
        </w:rPr>
      </w:pPr>
      <w:ins w:id="8915" w:author="chaniaayulestari@outlook.com" w:date="2021-11-13T18:01:00Z">
        <w:r>
          <w:rPr>
            <w:noProof/>
          </w:rPr>
          <w:drawing>
            <wp:anchor distT="0" distB="0" distL="114300" distR="114300" simplePos="0" relativeHeight="251630080" behindDoc="1" locked="0" layoutInCell="1" allowOverlap="1" wp14:anchorId="3E3AFFD0" wp14:editId="0066890C">
              <wp:simplePos x="0" y="0"/>
              <wp:positionH relativeFrom="column">
                <wp:posOffset>-5080</wp:posOffset>
              </wp:positionH>
              <wp:positionV relativeFrom="paragraph">
                <wp:posOffset>133188</wp:posOffset>
              </wp:positionV>
              <wp:extent cx="5039995" cy="3887470"/>
              <wp:effectExtent l="0" t="0" r="0" b="0"/>
              <wp:wrapNone/>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039995" cy="3887470"/>
                      </a:xfrm>
                      <a:prstGeom prst="rect">
                        <a:avLst/>
                      </a:prstGeom>
                      <a:noFill/>
                      <a:ln>
                        <a:noFill/>
                      </a:ln>
                    </pic:spPr>
                  </pic:pic>
                </a:graphicData>
              </a:graphic>
              <wp14:sizeRelH relativeFrom="page">
                <wp14:pctWidth>0</wp14:pctWidth>
              </wp14:sizeRelH>
              <wp14:sizeRelV relativeFrom="page">
                <wp14:pctHeight>0</wp14:pctHeight>
              </wp14:sizeRelV>
            </wp:anchor>
          </w:drawing>
        </w:r>
      </w:ins>
      <w:ins w:id="8916" w:author="Rafi Aziizi" w:date="2021-11-13T12:15:00Z">
        <w:r w:rsidR="00E8612D" w:rsidRPr="002040D9">
          <w:rPr>
            <w:b/>
            <w:bCs/>
            <w:rPrChange w:id="8917" w:author="chaniaayulestari@outlook.com" w:date="2021-11-13T15:21:00Z">
              <w:rPr/>
            </w:rPrChange>
          </w:rPr>
          <w:t>Lupa Password</w:t>
        </w:r>
      </w:ins>
    </w:p>
    <w:p w14:paraId="532E425E" w14:textId="376166B4" w:rsidR="006A1DDD" w:rsidRDefault="006A1DDD" w:rsidP="006A1DDD">
      <w:pPr>
        <w:pStyle w:val="ListParagraph"/>
        <w:keepNext/>
        <w:ind w:left="426"/>
        <w:rPr>
          <w:ins w:id="8918" w:author="chaniaayulestari@outlook.com" w:date="2021-11-13T20:48:00Z"/>
        </w:rPr>
      </w:pPr>
    </w:p>
    <w:p w14:paraId="2EADD77E" w14:textId="211A8EE6" w:rsidR="006A1DDD" w:rsidRDefault="006A1DDD" w:rsidP="006A1DDD">
      <w:pPr>
        <w:pStyle w:val="ListParagraph"/>
        <w:keepNext/>
        <w:ind w:left="426"/>
        <w:rPr>
          <w:ins w:id="8919" w:author="chaniaayulestari@outlook.com" w:date="2021-11-13T20:48:00Z"/>
        </w:rPr>
      </w:pPr>
    </w:p>
    <w:p w14:paraId="12E8D2CB" w14:textId="08EB62EE" w:rsidR="006A1DDD" w:rsidRDefault="006A1DDD" w:rsidP="006A1DDD">
      <w:pPr>
        <w:pStyle w:val="ListParagraph"/>
        <w:keepNext/>
        <w:ind w:left="426"/>
        <w:rPr>
          <w:ins w:id="8920" w:author="chaniaayulestari@outlook.com" w:date="2021-11-13T20:48:00Z"/>
        </w:rPr>
      </w:pPr>
    </w:p>
    <w:p w14:paraId="493F0C3E" w14:textId="12C580D1" w:rsidR="006A1DDD" w:rsidRDefault="006A1DDD" w:rsidP="006A1DDD">
      <w:pPr>
        <w:pStyle w:val="ListParagraph"/>
        <w:keepNext/>
        <w:ind w:left="426"/>
        <w:rPr>
          <w:ins w:id="8921" w:author="chaniaayulestari@outlook.com" w:date="2021-11-13T20:48:00Z"/>
        </w:rPr>
      </w:pPr>
    </w:p>
    <w:p w14:paraId="3DEB80AE" w14:textId="0EB47A3E" w:rsidR="006A1DDD" w:rsidRDefault="006A1DDD" w:rsidP="006A1DDD">
      <w:pPr>
        <w:pStyle w:val="ListParagraph"/>
        <w:keepNext/>
        <w:ind w:left="426"/>
        <w:rPr>
          <w:ins w:id="8922" w:author="chaniaayulestari@outlook.com" w:date="2021-11-13T20:48:00Z"/>
        </w:rPr>
      </w:pPr>
    </w:p>
    <w:p w14:paraId="3CC246A2" w14:textId="041C91D7" w:rsidR="006A1DDD" w:rsidRDefault="006A1DDD" w:rsidP="006A1DDD">
      <w:pPr>
        <w:pStyle w:val="ListParagraph"/>
        <w:keepNext/>
        <w:ind w:left="426"/>
        <w:rPr>
          <w:ins w:id="8923" w:author="chaniaayulestari@outlook.com" w:date="2021-11-13T20:48:00Z"/>
        </w:rPr>
      </w:pPr>
    </w:p>
    <w:p w14:paraId="5713A88A" w14:textId="2835A242" w:rsidR="006A1DDD" w:rsidRDefault="006A1DDD" w:rsidP="006A1DDD">
      <w:pPr>
        <w:pStyle w:val="ListParagraph"/>
        <w:keepNext/>
        <w:ind w:left="426"/>
        <w:rPr>
          <w:ins w:id="8924" w:author="chaniaayulestari@outlook.com" w:date="2021-11-13T20:48:00Z"/>
        </w:rPr>
      </w:pPr>
    </w:p>
    <w:p w14:paraId="2C9E7593" w14:textId="561159B3" w:rsidR="006A1DDD" w:rsidRDefault="006A1DDD" w:rsidP="006A1DDD">
      <w:pPr>
        <w:pStyle w:val="ListParagraph"/>
        <w:keepNext/>
        <w:ind w:left="426"/>
        <w:rPr>
          <w:ins w:id="8925" w:author="chaniaayulestari@outlook.com" w:date="2021-11-13T20:48:00Z"/>
        </w:rPr>
      </w:pPr>
    </w:p>
    <w:p w14:paraId="72AB04F0" w14:textId="25E94E05" w:rsidR="006A1DDD" w:rsidRDefault="006A1DDD" w:rsidP="006A1DDD">
      <w:pPr>
        <w:pStyle w:val="ListParagraph"/>
        <w:keepNext/>
        <w:ind w:left="426"/>
        <w:rPr>
          <w:ins w:id="8926" w:author="chaniaayulestari@outlook.com" w:date="2021-11-13T20:48:00Z"/>
        </w:rPr>
      </w:pPr>
    </w:p>
    <w:p w14:paraId="0262DFC6" w14:textId="262F6D1F" w:rsidR="006A1DDD" w:rsidRDefault="006A1DDD" w:rsidP="006A1DDD">
      <w:pPr>
        <w:pStyle w:val="ListParagraph"/>
        <w:keepNext/>
        <w:ind w:left="426"/>
        <w:rPr>
          <w:ins w:id="8927" w:author="chaniaayulestari@outlook.com" w:date="2021-11-13T20:48:00Z"/>
        </w:rPr>
      </w:pPr>
    </w:p>
    <w:p w14:paraId="047A0EF7" w14:textId="599CD5E6" w:rsidR="006A1DDD" w:rsidRDefault="006A1DDD" w:rsidP="006A1DDD">
      <w:pPr>
        <w:pStyle w:val="ListParagraph"/>
        <w:keepNext/>
        <w:ind w:left="426"/>
        <w:rPr>
          <w:ins w:id="8928" w:author="chaniaayulestari@outlook.com" w:date="2021-11-13T20:48:00Z"/>
        </w:rPr>
      </w:pPr>
    </w:p>
    <w:p w14:paraId="70C6ACEC" w14:textId="10E4C7CF" w:rsidR="006A1DDD" w:rsidRDefault="006A1DDD" w:rsidP="006A1DDD">
      <w:pPr>
        <w:pStyle w:val="ListParagraph"/>
        <w:keepNext/>
        <w:ind w:left="426"/>
        <w:rPr>
          <w:ins w:id="8929" w:author="chaniaayulestari@outlook.com" w:date="2021-11-13T20:48:00Z"/>
        </w:rPr>
      </w:pPr>
    </w:p>
    <w:p w14:paraId="25DB961C" w14:textId="2A9F0F92" w:rsidR="006A1DDD" w:rsidRDefault="006A1DDD" w:rsidP="006A1DDD">
      <w:pPr>
        <w:pStyle w:val="ListParagraph"/>
        <w:keepNext/>
        <w:ind w:left="426"/>
        <w:rPr>
          <w:ins w:id="8930" w:author="chaniaayulestari@outlook.com" w:date="2021-11-13T20:48:00Z"/>
        </w:rPr>
      </w:pPr>
    </w:p>
    <w:p w14:paraId="33252FC1" w14:textId="77777777" w:rsidR="006A1DDD" w:rsidRDefault="006A1DDD" w:rsidP="006A1DDD">
      <w:pPr>
        <w:pStyle w:val="ListParagraph"/>
        <w:keepNext/>
        <w:ind w:left="426"/>
        <w:rPr>
          <w:ins w:id="8931" w:author="chaniaayulestari@outlook.com" w:date="2021-11-13T20:48:00Z"/>
        </w:rPr>
      </w:pPr>
    </w:p>
    <w:p w14:paraId="66266C80" w14:textId="666332F7" w:rsidR="006A1DDD" w:rsidRDefault="00ED34E2" w:rsidP="006A1DDD">
      <w:pPr>
        <w:pStyle w:val="ListParagraph"/>
        <w:keepNext/>
        <w:ind w:left="426"/>
        <w:rPr>
          <w:ins w:id="8932" w:author="chaniaayulestari@outlook.com" w:date="2021-11-13T20:48:00Z"/>
        </w:rPr>
      </w:pPr>
      <w:ins w:id="8933" w:author="chaniaayulestari@outlook.com" w:date="2021-11-13T20:48:00Z">
        <w:r>
          <w:rPr>
            <w:noProof/>
          </w:rPr>
          <w:pict w14:anchorId="2C986799">
            <v:shape id="_x0000_s1219" type="#_x0000_t202" style="position:absolute;left:0;text-align:left;margin-left:-.4pt;margin-top:2.2pt;width:396.85pt;height:20.35pt;z-index:251751936;mso-position-horizontal-relative:text;mso-position-vertical-relative:text" stroked="f">
              <v:textbox style="mso-next-textbox:#_x0000_s1219;mso-fit-shape-to-text:t" inset="0,0,0,0">
                <w:txbxContent>
                  <w:p w14:paraId="674B5BC5" w14:textId="72BE5B5B" w:rsidR="00ED34E2" w:rsidRPr="006A1DDD" w:rsidDel="00CF3937" w:rsidRDefault="00ED34E2">
                    <w:pPr>
                      <w:pStyle w:val="Caption"/>
                      <w:jc w:val="center"/>
                      <w:rPr>
                        <w:del w:id="8934" w:author="chaniaayulestari@outlook.com" w:date="2021-11-13T21:21:00Z"/>
                        <w:rPrChange w:id="8935" w:author="chaniaayulestari@outlook.com" w:date="2021-11-13T20:48:00Z">
                          <w:rPr>
                            <w:del w:id="8936" w:author="chaniaayulestari@outlook.com" w:date="2021-11-13T21:21:00Z"/>
                            <w:noProof/>
                          </w:rPr>
                        </w:rPrChange>
                      </w:rPr>
                      <w:pPrChange w:id="8937" w:author="chaniaayulestari@outlook.com" w:date="2021-11-13T21:21:00Z">
                        <w:pPr>
                          <w:pStyle w:val="ListParagraph"/>
                          <w:numPr>
                            <w:numId w:val="117"/>
                          </w:numPr>
                          <w:ind w:left="426" w:hanging="360"/>
                        </w:pPr>
                      </w:pPrChange>
                    </w:pPr>
                    <w:bookmarkStart w:id="8938" w:name="_Toc87731484"/>
                    <w:ins w:id="8939" w:author="chaniaayulestari@outlook.com" w:date="2021-11-13T20:48:00Z">
                      <w:r>
                        <w:t xml:space="preserve">Gambar 3. </w:t>
                      </w:r>
                      <w:r>
                        <w:rPr>
                          <w:i w:val="0"/>
                          <w:iCs w:val="0"/>
                        </w:rPr>
                        <w:fldChar w:fldCharType="begin"/>
                      </w:r>
                      <w:r>
                        <w:instrText xml:space="preserve"> SEQ Gambar___3. \* ARABIC </w:instrText>
                      </w:r>
                    </w:ins>
                    <w:r>
                      <w:rPr>
                        <w:i w:val="0"/>
                        <w:iCs w:val="0"/>
                      </w:rPr>
                      <w:fldChar w:fldCharType="separate"/>
                    </w:r>
                    <w:ins w:id="8940" w:author="Rafi Aziizi" w:date="2021-11-15T16:05:00Z">
                      <w:r w:rsidR="00BF7B94">
                        <w:rPr>
                          <w:noProof/>
                        </w:rPr>
                        <w:t>52</w:t>
                      </w:r>
                    </w:ins>
                    <w:ins w:id="8941" w:author="chaniaayulestari@outlook.com" w:date="2021-11-13T21:25:00Z">
                      <w:del w:id="8942" w:author="Rafi Aziizi" w:date="2021-11-14T09:53:00Z">
                        <w:r w:rsidDel="00590A19">
                          <w:rPr>
                            <w:noProof/>
                          </w:rPr>
                          <w:delText>49</w:delText>
                        </w:r>
                      </w:del>
                    </w:ins>
                    <w:ins w:id="8943" w:author="chaniaayulestari@outlook.com" w:date="2021-11-13T20:48:00Z">
                      <w:r>
                        <w:rPr>
                          <w:i w:val="0"/>
                          <w:iCs w:val="0"/>
                        </w:rPr>
                        <w:fldChar w:fldCharType="end"/>
                      </w:r>
                      <w:r>
                        <w:t xml:space="preserve"> Sequence Diagram</w:t>
                      </w:r>
                    </w:ins>
                    <w:ins w:id="8944" w:author="chaniaayulestari@outlook.com" w:date="2021-11-13T21:25:00Z">
                      <w:r>
                        <w:t xml:space="preserve"> Lupa Pass</w:t>
                      </w:r>
                    </w:ins>
                    <w:ins w:id="8945" w:author="chaniaayulestari@outlook.com" w:date="2021-11-13T21:26:00Z">
                      <w:r>
                        <w:t>word</w:t>
                      </w:r>
                    </w:ins>
                    <w:bookmarkEnd w:id="8938"/>
                  </w:p>
                  <w:p w14:paraId="510C949E" w14:textId="7AAD33B9" w:rsidR="00ED34E2" w:rsidDel="00CF3937" w:rsidRDefault="00ED34E2">
                    <w:pPr>
                      <w:pStyle w:val="Caption"/>
                      <w:jc w:val="center"/>
                      <w:rPr>
                        <w:del w:id="8946" w:author="chaniaayulestari@outlook.com" w:date="2021-11-13T21:21:00Z"/>
                      </w:rPr>
                      <w:pPrChange w:id="8947" w:author="chaniaayulestari@outlook.com" w:date="2021-11-13T21:21:00Z">
                        <w:pPr/>
                      </w:pPrChange>
                    </w:pPr>
                  </w:p>
                  <w:p w14:paraId="62428849" w14:textId="776138DE" w:rsidR="00ED34E2" w:rsidRPr="006A1DDD" w:rsidRDefault="00ED34E2">
                    <w:pPr>
                      <w:pStyle w:val="Caption"/>
                      <w:jc w:val="center"/>
                      <w:rPr>
                        <w:rPrChange w:id="8948" w:author="chaniaayulestari@outlook.com" w:date="2021-11-13T20:48:00Z">
                          <w:rPr>
                            <w:noProof/>
                          </w:rPr>
                        </w:rPrChange>
                      </w:rPr>
                      <w:pPrChange w:id="8949" w:author="chaniaayulestari@outlook.com" w:date="2021-11-13T21:21:00Z">
                        <w:pPr>
                          <w:pStyle w:val="ListParagraph"/>
                          <w:numPr>
                            <w:numId w:val="117"/>
                          </w:numPr>
                          <w:ind w:left="426" w:hanging="360"/>
                        </w:pPr>
                      </w:pPrChange>
                    </w:pPr>
                  </w:p>
                </w:txbxContent>
              </v:textbox>
            </v:shape>
          </w:pict>
        </w:r>
      </w:ins>
    </w:p>
    <w:p w14:paraId="0CD55B47" w14:textId="73755F4A" w:rsidR="006E5F66" w:rsidRPr="002040D9" w:rsidDel="006A1DDD" w:rsidRDefault="00ED34E2">
      <w:pPr>
        <w:pStyle w:val="Caption"/>
        <w:jc w:val="center"/>
        <w:rPr>
          <w:ins w:id="8950" w:author="Rafi Aziizi" w:date="2021-11-13T12:22:00Z"/>
          <w:del w:id="8951" w:author="chaniaayulestari@outlook.com" w:date="2021-11-13T20:47:00Z"/>
          <w:b/>
          <w:bCs/>
          <w:rPrChange w:id="8952" w:author="chaniaayulestari@outlook.com" w:date="2021-11-13T15:21:00Z">
            <w:rPr>
              <w:ins w:id="8953" w:author="Rafi Aziizi" w:date="2021-11-13T12:22:00Z"/>
              <w:del w:id="8954" w:author="chaniaayulestari@outlook.com" w:date="2021-11-13T20:47:00Z"/>
            </w:rPr>
          </w:rPrChange>
        </w:rPr>
        <w:pPrChange w:id="8955" w:author="chaniaayulestari@outlook.com" w:date="2021-11-13T18:02:00Z">
          <w:pPr>
            <w:pStyle w:val="ListParagraph"/>
            <w:numPr>
              <w:numId w:val="117"/>
            </w:numPr>
            <w:ind w:hanging="360"/>
          </w:pPr>
        </w:pPrChange>
      </w:pPr>
      <w:ins w:id="8956" w:author="chaniaayulestari@outlook.com" w:date="2021-11-13T21:25:00Z">
        <w:del w:id="8957" w:author="Rafi Aziizi" w:date="2021-11-14T10:08:00Z">
          <w:r>
            <w:rPr>
              <w:i w:val="0"/>
              <w:iCs w:val="0"/>
              <w:noProof/>
            </w:rPr>
            <w:pict w14:anchorId="28D8D027">
              <v:shape id="_x0000_s1249" type="#_x0000_t202" style="position:absolute;left:0;text-align:left;margin-left:2.9pt;margin-top:258.8pt;width:396.85pt;height:.05pt;z-index:251776512;mso-position-horizontal-relative:text;mso-position-vertical-relative:text" stroked="f">
                <v:textbox style="mso-next-textbox:#_x0000_s1249;mso-fit-shape-to-text:t" inset="0,0,0,0">
                  <w:txbxContent>
                    <w:p w14:paraId="20B624A3" w14:textId="241A1E02" w:rsidR="00ED34E2" w:rsidRPr="009418F4" w:rsidRDefault="00ED34E2">
                      <w:pPr>
                        <w:pStyle w:val="Caption"/>
                        <w:rPr>
                          <w:noProof/>
                        </w:rPr>
                        <w:pPrChange w:id="8958" w:author="Rafi Aziizi" w:date="2021-11-14T10:08:00Z">
                          <w:pPr>
                            <w:pStyle w:val="ListParagraph"/>
                            <w:numPr>
                              <w:numId w:val="117"/>
                            </w:numPr>
                            <w:ind w:left="426" w:hanging="360"/>
                          </w:pPr>
                        </w:pPrChange>
                      </w:pPr>
                      <w:bookmarkStart w:id="8959" w:name="_Toc87731485"/>
                      <w:ins w:id="8960" w:author="chaniaayulestari@outlook.com" w:date="2021-11-13T21:25:00Z">
                        <w:del w:id="8961" w:author="Rafi Aziizi" w:date="2021-11-14T10:08:00Z">
                          <w:r w:rsidDel="007404DC">
                            <w:delText xml:space="preserve">Gambar 3. </w:delText>
                          </w:r>
                          <w:r w:rsidDel="007404DC">
                            <w:fldChar w:fldCharType="begin"/>
                          </w:r>
                          <w:r w:rsidDel="007404DC">
                            <w:delInstrText xml:space="preserve"> SEQ Gambar___3. \* ARABIC </w:delInstrText>
                          </w:r>
                        </w:del>
                      </w:ins>
                      <w:del w:id="8962" w:author="Rafi Aziizi" w:date="2021-11-14T10:08:00Z">
                        <w:r w:rsidDel="007404DC">
                          <w:fldChar w:fldCharType="separate"/>
                        </w:r>
                      </w:del>
                      <w:ins w:id="8963" w:author="chaniaayulestari@outlook.com" w:date="2021-11-13T21:25:00Z">
                        <w:del w:id="8964" w:author="Rafi Aziizi" w:date="2021-11-14T09:53:00Z">
                          <w:r w:rsidDel="00590A19">
                            <w:rPr>
                              <w:noProof/>
                            </w:rPr>
                            <w:delText>50</w:delText>
                          </w:r>
                        </w:del>
                        <w:del w:id="8965" w:author="Rafi Aziizi" w:date="2021-11-14T10:08:00Z">
                          <w:r w:rsidDel="007404DC">
                            <w:fldChar w:fldCharType="end"/>
                          </w:r>
                          <w:r w:rsidDel="007404DC">
                            <w:delText xml:space="preserve"> Sequence Diagram Logout</w:delText>
                          </w:r>
                        </w:del>
                      </w:ins>
                      <w:bookmarkEnd w:id="8959"/>
                    </w:p>
                  </w:txbxContent>
                </v:textbox>
              </v:shape>
            </w:pict>
          </w:r>
        </w:del>
      </w:ins>
      <w:ins w:id="8966" w:author="chaniaayulestari@outlook.com" w:date="2021-11-13T18:06:00Z">
        <w:del w:id="8967" w:author="Rafi Aziizi" w:date="2021-11-14T10:08:00Z">
          <w:r w:rsidR="006A1DDD" w:rsidDel="007404DC">
            <w:rPr>
              <w:i w:val="0"/>
              <w:iCs w:val="0"/>
              <w:noProof/>
            </w:rPr>
            <w:drawing>
              <wp:inline distT="0" distB="0" distL="0" distR="0" wp14:anchorId="5979B781" wp14:editId="78A435FF">
                <wp:extent cx="5039995" cy="2980055"/>
                <wp:effectExtent l="0" t="0" r="0" b="0"/>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039995" cy="2980055"/>
                        </a:xfrm>
                        <a:prstGeom prst="rect">
                          <a:avLst/>
                        </a:prstGeom>
                        <a:noFill/>
                        <a:ln>
                          <a:noFill/>
                        </a:ln>
                      </pic:spPr>
                    </pic:pic>
                  </a:graphicData>
                </a:graphic>
              </wp:inline>
            </w:drawing>
          </w:r>
        </w:del>
      </w:ins>
    </w:p>
    <w:p w14:paraId="16BD15BE" w14:textId="35E6CB58" w:rsidR="00AB33B3" w:rsidRDefault="00AB33B3" w:rsidP="002040D9">
      <w:pPr>
        <w:pStyle w:val="ListParagraph"/>
        <w:numPr>
          <w:ilvl w:val="0"/>
          <w:numId w:val="117"/>
        </w:numPr>
        <w:ind w:left="426"/>
        <w:rPr>
          <w:ins w:id="8968" w:author="Rafi Aziizi" w:date="2021-11-14T10:08:00Z"/>
          <w:b/>
          <w:bCs/>
        </w:rPr>
      </w:pPr>
      <w:ins w:id="8969" w:author="Rafi Aziizi" w:date="2021-11-13T12:22:00Z">
        <w:r w:rsidRPr="002040D9">
          <w:rPr>
            <w:b/>
            <w:bCs/>
            <w:rPrChange w:id="8970" w:author="chaniaayulestari@outlook.com" w:date="2021-11-13T15:21:00Z">
              <w:rPr/>
            </w:rPrChange>
          </w:rPr>
          <w:t>Logout</w:t>
        </w:r>
      </w:ins>
    </w:p>
    <w:p w14:paraId="7E61F521" w14:textId="77777777" w:rsidR="007404DC" w:rsidRDefault="007404DC">
      <w:pPr>
        <w:keepNext/>
        <w:rPr>
          <w:ins w:id="8971" w:author="Rafi Aziizi" w:date="2021-11-14T10:08:00Z"/>
        </w:rPr>
        <w:pPrChange w:id="8972" w:author="Rafi Aziizi" w:date="2021-11-14T10:08:00Z">
          <w:pPr/>
        </w:pPrChange>
      </w:pPr>
      <w:ins w:id="8973" w:author="Rafi Aziizi" w:date="2021-11-14T10:08:00Z">
        <w:r>
          <w:rPr>
            <w:noProof/>
          </w:rPr>
          <w:lastRenderedPageBreak/>
          <w:drawing>
            <wp:inline distT="0" distB="0" distL="0" distR="0" wp14:anchorId="7A058CF3" wp14:editId="4EB87105">
              <wp:extent cx="5039995" cy="298005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039995" cy="2980055"/>
                      </a:xfrm>
                      <a:prstGeom prst="rect">
                        <a:avLst/>
                      </a:prstGeom>
                      <a:noFill/>
                      <a:ln>
                        <a:noFill/>
                      </a:ln>
                    </pic:spPr>
                  </pic:pic>
                </a:graphicData>
              </a:graphic>
            </wp:inline>
          </w:drawing>
        </w:r>
      </w:ins>
    </w:p>
    <w:p w14:paraId="7213B65F" w14:textId="014B2AF1" w:rsidR="007404DC" w:rsidRPr="007404DC" w:rsidRDefault="007404DC">
      <w:pPr>
        <w:pStyle w:val="Caption"/>
        <w:jc w:val="center"/>
        <w:rPr>
          <w:ins w:id="8974" w:author="chaniaayulestari@outlook.com" w:date="2021-11-13T18:02:00Z"/>
          <w:b/>
          <w:bCs/>
          <w:rPrChange w:id="8975" w:author="Rafi Aziizi" w:date="2021-11-14T10:08:00Z">
            <w:rPr>
              <w:ins w:id="8976" w:author="chaniaayulestari@outlook.com" w:date="2021-11-13T18:02:00Z"/>
            </w:rPr>
          </w:rPrChange>
        </w:rPr>
        <w:pPrChange w:id="8977" w:author="Rafi Aziizi" w:date="2021-11-14T10:08:00Z">
          <w:pPr>
            <w:pStyle w:val="ListParagraph"/>
            <w:numPr>
              <w:numId w:val="117"/>
            </w:numPr>
            <w:ind w:left="426" w:hanging="360"/>
          </w:pPr>
        </w:pPrChange>
      </w:pPr>
      <w:ins w:id="8978" w:author="Rafi Aziizi" w:date="2021-11-14T10:08:00Z">
        <w:r>
          <w:t xml:space="preserve">Gambar   3. </w:t>
        </w:r>
        <w:r>
          <w:fldChar w:fldCharType="begin"/>
        </w:r>
        <w:r>
          <w:instrText xml:space="preserve"> SEQ Gambar___3. \* ARABIC </w:instrText>
        </w:r>
      </w:ins>
      <w:r>
        <w:fldChar w:fldCharType="separate"/>
      </w:r>
      <w:ins w:id="8979" w:author="Rafi Aziizi" w:date="2021-11-15T16:05:00Z">
        <w:r w:rsidR="00BF7B94">
          <w:rPr>
            <w:noProof/>
          </w:rPr>
          <w:t>53</w:t>
        </w:r>
      </w:ins>
      <w:ins w:id="8980" w:author="Rafi Aziizi" w:date="2021-11-14T10:08:00Z">
        <w:r>
          <w:fldChar w:fldCharType="end"/>
        </w:r>
        <w:r>
          <w:t xml:space="preserve"> Sequence Diagram Logout</w:t>
        </w:r>
      </w:ins>
    </w:p>
    <w:p w14:paraId="357D0D57" w14:textId="32AF9476" w:rsidR="006E5F66" w:rsidDel="00E56C44" w:rsidRDefault="006E5F66">
      <w:pPr>
        <w:pStyle w:val="ListParagraph"/>
        <w:keepNext/>
        <w:ind w:left="426"/>
        <w:rPr>
          <w:del w:id="8981" w:author="chaniaayulestari@outlook.com" w:date="2021-11-14T02:18:00Z"/>
        </w:rPr>
      </w:pPr>
    </w:p>
    <w:p w14:paraId="20B7FB5D" w14:textId="17B2A1D4" w:rsidR="00E56C44" w:rsidDel="007404DC" w:rsidRDefault="00E56C44">
      <w:pPr>
        <w:rPr>
          <w:ins w:id="8982" w:author="chaniaayulestari@outlook.com" w:date="2021-11-14T02:19:00Z"/>
          <w:del w:id="8983" w:author="Rafi Aziizi" w:date="2021-11-14T10:08:00Z"/>
        </w:rPr>
        <w:pPrChange w:id="8984" w:author="Rafi Aziizi" w:date="2021-11-14T10:08:00Z">
          <w:pPr>
            <w:pStyle w:val="ListParagraph"/>
            <w:keepNext/>
            <w:ind w:left="426"/>
          </w:pPr>
        </w:pPrChange>
      </w:pPr>
    </w:p>
    <w:p w14:paraId="336E125B" w14:textId="3AF703E1" w:rsidR="00E56C44" w:rsidDel="007404DC" w:rsidRDefault="00E56C44">
      <w:pPr>
        <w:rPr>
          <w:ins w:id="8985" w:author="chaniaayulestari@outlook.com" w:date="2021-11-14T02:19:00Z"/>
          <w:del w:id="8986" w:author="Rafi Aziizi" w:date="2021-11-14T10:08:00Z"/>
        </w:rPr>
        <w:pPrChange w:id="8987" w:author="Rafi Aziizi" w:date="2021-11-14T10:08:00Z">
          <w:pPr>
            <w:pStyle w:val="ListParagraph"/>
            <w:keepNext/>
            <w:ind w:left="426"/>
          </w:pPr>
        </w:pPrChange>
      </w:pPr>
    </w:p>
    <w:p w14:paraId="72F84DBA" w14:textId="315C9B9E" w:rsidR="00E56C44" w:rsidDel="007404DC" w:rsidRDefault="00E56C44">
      <w:pPr>
        <w:rPr>
          <w:ins w:id="8988" w:author="chaniaayulestari@outlook.com" w:date="2021-11-14T02:19:00Z"/>
          <w:del w:id="8989" w:author="Rafi Aziizi" w:date="2021-11-14T10:08:00Z"/>
        </w:rPr>
        <w:pPrChange w:id="8990" w:author="Rafi Aziizi" w:date="2021-11-14T10:08:00Z">
          <w:pPr>
            <w:pStyle w:val="ListParagraph"/>
            <w:keepNext/>
            <w:ind w:left="426"/>
          </w:pPr>
        </w:pPrChange>
      </w:pPr>
    </w:p>
    <w:p w14:paraId="11138AE4" w14:textId="48CABDD0" w:rsidR="00E56C44" w:rsidDel="007404DC" w:rsidRDefault="00E56C44">
      <w:pPr>
        <w:rPr>
          <w:ins w:id="8991" w:author="chaniaayulestari@outlook.com" w:date="2021-11-14T02:19:00Z"/>
          <w:del w:id="8992" w:author="Rafi Aziizi" w:date="2021-11-14T10:08:00Z"/>
        </w:rPr>
        <w:pPrChange w:id="8993" w:author="Rafi Aziizi" w:date="2021-11-14T10:08:00Z">
          <w:pPr>
            <w:pStyle w:val="ListParagraph"/>
            <w:keepNext/>
            <w:ind w:left="426"/>
          </w:pPr>
        </w:pPrChange>
      </w:pPr>
    </w:p>
    <w:p w14:paraId="3A13301B" w14:textId="24E09DFF" w:rsidR="00E56C44" w:rsidDel="007404DC" w:rsidRDefault="00E56C44">
      <w:pPr>
        <w:rPr>
          <w:ins w:id="8994" w:author="chaniaayulestari@outlook.com" w:date="2021-11-14T02:19:00Z"/>
          <w:del w:id="8995" w:author="Rafi Aziizi" w:date="2021-11-14T10:08:00Z"/>
        </w:rPr>
        <w:pPrChange w:id="8996" w:author="Rafi Aziizi" w:date="2021-11-14T10:08:00Z">
          <w:pPr>
            <w:pStyle w:val="ListParagraph"/>
            <w:keepNext/>
            <w:ind w:left="426"/>
          </w:pPr>
        </w:pPrChange>
      </w:pPr>
    </w:p>
    <w:p w14:paraId="040A0707" w14:textId="5819F369" w:rsidR="00E56C44" w:rsidDel="007404DC" w:rsidRDefault="00E56C44">
      <w:pPr>
        <w:rPr>
          <w:ins w:id="8997" w:author="chaniaayulestari@outlook.com" w:date="2021-11-14T02:19:00Z"/>
          <w:del w:id="8998" w:author="Rafi Aziizi" w:date="2021-11-14T10:08:00Z"/>
        </w:rPr>
        <w:pPrChange w:id="8999" w:author="Rafi Aziizi" w:date="2021-11-14T10:08:00Z">
          <w:pPr>
            <w:pStyle w:val="ListParagraph"/>
            <w:keepNext/>
            <w:ind w:left="426"/>
          </w:pPr>
        </w:pPrChange>
      </w:pPr>
    </w:p>
    <w:p w14:paraId="4383086A" w14:textId="769BF0B0" w:rsidR="00E56C44" w:rsidDel="007404DC" w:rsidRDefault="00E56C44">
      <w:pPr>
        <w:rPr>
          <w:ins w:id="9000" w:author="chaniaayulestari@outlook.com" w:date="2021-11-14T02:19:00Z"/>
          <w:del w:id="9001" w:author="Rafi Aziizi" w:date="2021-11-14T10:08:00Z"/>
        </w:rPr>
        <w:pPrChange w:id="9002" w:author="Rafi Aziizi" w:date="2021-11-14T10:08:00Z">
          <w:pPr>
            <w:pStyle w:val="ListParagraph"/>
            <w:keepNext/>
            <w:ind w:left="426"/>
          </w:pPr>
        </w:pPrChange>
      </w:pPr>
    </w:p>
    <w:p w14:paraId="6E6FA52F" w14:textId="576D7F34" w:rsidR="00E56C44" w:rsidDel="007404DC" w:rsidRDefault="00E56C44">
      <w:pPr>
        <w:rPr>
          <w:ins w:id="9003" w:author="chaniaayulestari@outlook.com" w:date="2021-11-14T02:19:00Z"/>
          <w:del w:id="9004" w:author="Rafi Aziizi" w:date="2021-11-14T10:08:00Z"/>
        </w:rPr>
        <w:pPrChange w:id="9005" w:author="Rafi Aziizi" w:date="2021-11-14T10:08:00Z">
          <w:pPr>
            <w:pStyle w:val="ListParagraph"/>
            <w:keepNext/>
            <w:ind w:left="426"/>
          </w:pPr>
        </w:pPrChange>
      </w:pPr>
    </w:p>
    <w:p w14:paraId="2644BB18" w14:textId="1EB5E40E" w:rsidR="00E56C44" w:rsidDel="007404DC" w:rsidRDefault="00E56C44">
      <w:pPr>
        <w:rPr>
          <w:ins w:id="9006" w:author="chaniaayulestari@outlook.com" w:date="2021-11-14T02:19:00Z"/>
          <w:del w:id="9007" w:author="Rafi Aziizi" w:date="2021-11-14T10:08:00Z"/>
        </w:rPr>
        <w:pPrChange w:id="9008" w:author="Rafi Aziizi" w:date="2021-11-14T10:08:00Z">
          <w:pPr>
            <w:pStyle w:val="ListParagraph"/>
            <w:keepNext/>
            <w:ind w:left="426"/>
          </w:pPr>
        </w:pPrChange>
      </w:pPr>
    </w:p>
    <w:p w14:paraId="2D41BCD3" w14:textId="42FAB1B8" w:rsidR="00E56C44" w:rsidDel="007404DC" w:rsidRDefault="00E56C44">
      <w:pPr>
        <w:rPr>
          <w:ins w:id="9009" w:author="chaniaayulestari@outlook.com" w:date="2021-11-14T02:19:00Z"/>
          <w:del w:id="9010" w:author="Rafi Aziizi" w:date="2021-11-14T10:08:00Z"/>
        </w:rPr>
        <w:pPrChange w:id="9011" w:author="Rafi Aziizi" w:date="2021-11-14T10:08:00Z">
          <w:pPr>
            <w:pStyle w:val="ListParagraph"/>
            <w:keepNext/>
            <w:ind w:left="426"/>
          </w:pPr>
        </w:pPrChange>
      </w:pPr>
    </w:p>
    <w:p w14:paraId="66FBD8E7" w14:textId="2680C85F" w:rsidR="00E56C44" w:rsidDel="007404DC" w:rsidRDefault="00E56C44">
      <w:pPr>
        <w:rPr>
          <w:ins w:id="9012" w:author="chaniaayulestari@outlook.com" w:date="2021-11-14T02:19:00Z"/>
          <w:del w:id="9013" w:author="Rafi Aziizi" w:date="2021-11-14T10:08:00Z"/>
        </w:rPr>
        <w:pPrChange w:id="9014" w:author="Rafi Aziizi" w:date="2021-11-14T10:08:00Z">
          <w:pPr>
            <w:pStyle w:val="ListParagraph"/>
            <w:keepNext/>
            <w:ind w:left="426"/>
          </w:pPr>
        </w:pPrChange>
      </w:pPr>
    </w:p>
    <w:p w14:paraId="7C1836AF" w14:textId="3593A6E6" w:rsidR="00E56C44" w:rsidDel="007404DC" w:rsidRDefault="00E56C44">
      <w:pPr>
        <w:rPr>
          <w:ins w:id="9015" w:author="chaniaayulestari@outlook.com" w:date="2021-11-14T02:19:00Z"/>
          <w:del w:id="9016" w:author="Rafi Aziizi" w:date="2021-11-14T10:08:00Z"/>
        </w:rPr>
        <w:pPrChange w:id="9017" w:author="Rafi Aziizi" w:date="2021-11-14T10:08:00Z">
          <w:pPr>
            <w:pStyle w:val="ListParagraph"/>
            <w:keepNext/>
            <w:ind w:left="426"/>
          </w:pPr>
        </w:pPrChange>
      </w:pPr>
    </w:p>
    <w:p w14:paraId="20575638" w14:textId="1E410402" w:rsidR="006A1DDD" w:rsidDel="00E56C44" w:rsidRDefault="006A1DDD">
      <w:pPr>
        <w:rPr>
          <w:ins w:id="9018" w:author="chaniaayulestari@outlook.com" w:date="2021-11-13T20:48:00Z"/>
          <w:del w:id="9019" w:author="chaniaayulestari@outlook.com" w:date="2021-11-14T02:18:00Z"/>
        </w:rPr>
        <w:pPrChange w:id="9020" w:author="Rafi Aziizi" w:date="2021-11-14T10:08:00Z">
          <w:pPr>
            <w:pStyle w:val="ListParagraph"/>
            <w:keepNext/>
            <w:ind w:left="426"/>
          </w:pPr>
        </w:pPrChange>
      </w:pPr>
    </w:p>
    <w:p w14:paraId="2E62FE8A" w14:textId="3F438BA8" w:rsidR="006A1DDD" w:rsidDel="00E56C44" w:rsidRDefault="006A1DDD">
      <w:pPr>
        <w:rPr>
          <w:ins w:id="9021" w:author="chaniaayulestari@outlook.com" w:date="2021-11-13T20:48:00Z"/>
          <w:del w:id="9022" w:author="chaniaayulestari@outlook.com" w:date="2021-11-14T02:18:00Z"/>
        </w:rPr>
        <w:pPrChange w:id="9023" w:author="Rafi Aziizi" w:date="2021-11-14T10:08:00Z">
          <w:pPr>
            <w:pStyle w:val="ListParagraph"/>
            <w:keepNext/>
            <w:ind w:left="426"/>
          </w:pPr>
        </w:pPrChange>
      </w:pPr>
    </w:p>
    <w:p w14:paraId="6F5CACA8" w14:textId="1D517816" w:rsidR="006A1DDD" w:rsidDel="00E56C44" w:rsidRDefault="006A1DDD">
      <w:pPr>
        <w:rPr>
          <w:ins w:id="9024" w:author="chaniaayulestari@outlook.com" w:date="2021-11-13T20:48:00Z"/>
          <w:del w:id="9025" w:author="chaniaayulestari@outlook.com" w:date="2021-11-14T02:18:00Z"/>
        </w:rPr>
        <w:pPrChange w:id="9026" w:author="Rafi Aziizi" w:date="2021-11-14T10:08:00Z">
          <w:pPr>
            <w:pStyle w:val="ListParagraph"/>
            <w:keepNext/>
            <w:ind w:left="426"/>
          </w:pPr>
        </w:pPrChange>
      </w:pPr>
    </w:p>
    <w:p w14:paraId="5221CBF4" w14:textId="5978A57A" w:rsidR="006A1DDD" w:rsidDel="00E56C44" w:rsidRDefault="006A1DDD">
      <w:pPr>
        <w:rPr>
          <w:ins w:id="9027" w:author="chaniaayulestari@outlook.com" w:date="2021-11-13T20:48:00Z"/>
          <w:del w:id="9028" w:author="chaniaayulestari@outlook.com" w:date="2021-11-14T02:18:00Z"/>
        </w:rPr>
        <w:pPrChange w:id="9029" w:author="Rafi Aziizi" w:date="2021-11-14T10:08:00Z">
          <w:pPr>
            <w:pStyle w:val="ListParagraph"/>
            <w:keepNext/>
            <w:ind w:left="426"/>
          </w:pPr>
        </w:pPrChange>
      </w:pPr>
    </w:p>
    <w:p w14:paraId="37193B24" w14:textId="04713016" w:rsidR="006A1DDD" w:rsidDel="00E56C44" w:rsidRDefault="006A1DDD">
      <w:pPr>
        <w:rPr>
          <w:ins w:id="9030" w:author="chaniaayulestari@outlook.com" w:date="2021-11-13T20:48:00Z"/>
          <w:del w:id="9031" w:author="chaniaayulestari@outlook.com" w:date="2021-11-14T02:18:00Z"/>
        </w:rPr>
        <w:pPrChange w:id="9032" w:author="Rafi Aziizi" w:date="2021-11-14T10:08:00Z">
          <w:pPr>
            <w:pStyle w:val="ListParagraph"/>
            <w:keepNext/>
            <w:ind w:left="426"/>
          </w:pPr>
        </w:pPrChange>
      </w:pPr>
    </w:p>
    <w:p w14:paraId="0B88C2E5" w14:textId="054E6BA7" w:rsidR="006A1DDD" w:rsidDel="00E56C44" w:rsidRDefault="006A1DDD">
      <w:pPr>
        <w:rPr>
          <w:ins w:id="9033" w:author="chaniaayulestari@outlook.com" w:date="2021-11-13T20:48:00Z"/>
          <w:del w:id="9034" w:author="chaniaayulestari@outlook.com" w:date="2021-11-14T02:18:00Z"/>
        </w:rPr>
        <w:pPrChange w:id="9035" w:author="Rafi Aziizi" w:date="2021-11-14T10:08:00Z">
          <w:pPr>
            <w:pStyle w:val="ListParagraph"/>
            <w:keepNext/>
            <w:ind w:left="426"/>
          </w:pPr>
        </w:pPrChange>
      </w:pPr>
    </w:p>
    <w:p w14:paraId="3AFFA5B0" w14:textId="2C8486DD" w:rsidR="006A1DDD" w:rsidDel="00E56C44" w:rsidRDefault="006A1DDD">
      <w:pPr>
        <w:rPr>
          <w:ins w:id="9036" w:author="chaniaayulestari@outlook.com" w:date="2021-11-13T20:49:00Z"/>
          <w:del w:id="9037" w:author="chaniaayulestari@outlook.com" w:date="2021-11-14T02:18:00Z"/>
        </w:rPr>
        <w:pPrChange w:id="9038" w:author="Rafi Aziizi" w:date="2021-11-14T10:08:00Z">
          <w:pPr>
            <w:pStyle w:val="ListParagraph"/>
            <w:keepNext/>
            <w:ind w:left="426"/>
          </w:pPr>
        </w:pPrChange>
      </w:pPr>
    </w:p>
    <w:p w14:paraId="532D42F1" w14:textId="733691AA" w:rsidR="006A1DDD" w:rsidDel="00E56C44" w:rsidRDefault="006A1DDD">
      <w:pPr>
        <w:rPr>
          <w:ins w:id="9039" w:author="chaniaayulestari@outlook.com" w:date="2021-11-13T20:49:00Z"/>
          <w:del w:id="9040" w:author="chaniaayulestari@outlook.com" w:date="2021-11-14T02:18:00Z"/>
        </w:rPr>
        <w:pPrChange w:id="9041" w:author="Rafi Aziizi" w:date="2021-11-14T10:08:00Z">
          <w:pPr>
            <w:pStyle w:val="ListParagraph"/>
            <w:keepNext/>
            <w:ind w:left="426"/>
          </w:pPr>
        </w:pPrChange>
      </w:pPr>
    </w:p>
    <w:p w14:paraId="35654B6D" w14:textId="0F7F2E9B" w:rsidR="006A1DDD" w:rsidDel="00E56C44" w:rsidRDefault="006A1DDD">
      <w:pPr>
        <w:rPr>
          <w:ins w:id="9042" w:author="chaniaayulestari@outlook.com" w:date="2021-11-13T20:49:00Z"/>
          <w:del w:id="9043" w:author="chaniaayulestari@outlook.com" w:date="2021-11-14T02:18:00Z"/>
        </w:rPr>
        <w:pPrChange w:id="9044" w:author="Rafi Aziizi" w:date="2021-11-14T10:08:00Z">
          <w:pPr>
            <w:pStyle w:val="ListParagraph"/>
            <w:keepNext/>
            <w:ind w:left="426"/>
          </w:pPr>
        </w:pPrChange>
      </w:pPr>
    </w:p>
    <w:p w14:paraId="717948CD" w14:textId="1D2BAFED" w:rsidR="006A1DDD" w:rsidDel="00E56C44" w:rsidRDefault="006A1DDD">
      <w:pPr>
        <w:rPr>
          <w:ins w:id="9045" w:author="chaniaayulestari@outlook.com" w:date="2021-11-13T20:49:00Z"/>
          <w:del w:id="9046" w:author="chaniaayulestari@outlook.com" w:date="2021-11-14T02:18:00Z"/>
        </w:rPr>
        <w:pPrChange w:id="9047" w:author="Rafi Aziizi" w:date="2021-11-14T10:08:00Z">
          <w:pPr>
            <w:pStyle w:val="ListParagraph"/>
            <w:keepNext/>
            <w:ind w:left="426"/>
          </w:pPr>
        </w:pPrChange>
      </w:pPr>
    </w:p>
    <w:p w14:paraId="4DA6AD77" w14:textId="3008D2BE" w:rsidR="006A1DDD" w:rsidDel="00E56C44" w:rsidRDefault="006A1DDD">
      <w:pPr>
        <w:rPr>
          <w:ins w:id="9048" w:author="chaniaayulestari@outlook.com" w:date="2021-11-13T20:51:00Z"/>
          <w:del w:id="9049" w:author="chaniaayulestari@outlook.com" w:date="2021-11-14T02:18:00Z"/>
        </w:rPr>
        <w:pPrChange w:id="9050" w:author="Rafi Aziizi" w:date="2021-11-14T10:08:00Z">
          <w:pPr>
            <w:pStyle w:val="ListParagraph"/>
            <w:keepNext/>
            <w:ind w:left="426"/>
          </w:pPr>
        </w:pPrChange>
      </w:pPr>
    </w:p>
    <w:p w14:paraId="4B34379C" w14:textId="00933896" w:rsidR="006A1DDD" w:rsidDel="007404DC" w:rsidRDefault="006A1DDD">
      <w:pPr>
        <w:rPr>
          <w:ins w:id="9051" w:author="chaniaayulestari@outlook.com" w:date="2021-11-13T20:48:00Z"/>
          <w:del w:id="9052" w:author="Rafi Aziizi" w:date="2021-11-14T10:08:00Z"/>
        </w:rPr>
        <w:pPrChange w:id="9053" w:author="Rafi Aziizi" w:date="2021-11-14T10:08:00Z">
          <w:pPr>
            <w:pStyle w:val="ListParagraph"/>
            <w:keepNext/>
            <w:ind w:left="426"/>
          </w:pPr>
        </w:pPrChange>
      </w:pPr>
    </w:p>
    <w:p w14:paraId="595E08E6" w14:textId="07884E14" w:rsidR="006E5F66" w:rsidRPr="002040D9" w:rsidDel="006E5F66" w:rsidRDefault="006E5F66">
      <w:pPr>
        <w:pStyle w:val="ListParagraph"/>
        <w:numPr>
          <w:ilvl w:val="0"/>
          <w:numId w:val="117"/>
        </w:numPr>
        <w:ind w:left="426"/>
        <w:rPr>
          <w:ins w:id="9054" w:author="Rafi Aziizi" w:date="2021-11-13T12:15:00Z"/>
          <w:del w:id="9055" w:author="chaniaayulestari@outlook.com" w:date="2021-11-13T18:01:00Z"/>
          <w:b/>
          <w:bCs/>
          <w:rPrChange w:id="9056" w:author="chaniaayulestari@outlook.com" w:date="2021-11-13T15:21:00Z">
            <w:rPr>
              <w:ins w:id="9057" w:author="Rafi Aziizi" w:date="2021-11-13T12:15:00Z"/>
              <w:del w:id="9058" w:author="chaniaayulestari@outlook.com" w:date="2021-11-13T18:01:00Z"/>
            </w:rPr>
          </w:rPrChange>
        </w:rPr>
        <w:pPrChange w:id="9059" w:author="chaniaayulestari@outlook.com" w:date="2021-11-13T15:21:00Z">
          <w:pPr>
            <w:pStyle w:val="ListParagraph"/>
            <w:numPr>
              <w:numId w:val="117"/>
            </w:numPr>
            <w:ind w:hanging="360"/>
          </w:pPr>
        </w:pPrChange>
      </w:pPr>
    </w:p>
    <w:p w14:paraId="37FBBA5E" w14:textId="575AFEA9" w:rsidR="00194DFD" w:rsidDel="00FE2102" w:rsidRDefault="00194DFD">
      <w:pPr>
        <w:jc w:val="center"/>
        <w:rPr>
          <w:del w:id="9060" w:author="chaniaayulestari@outlook.com" w:date="2021-11-12T16:35:00Z"/>
          <w:noProof/>
        </w:rPr>
      </w:pPr>
    </w:p>
    <w:p w14:paraId="0658797E" w14:textId="58E8861D" w:rsidR="00194DFD" w:rsidDel="00FE2102" w:rsidRDefault="00194DFD">
      <w:pPr>
        <w:jc w:val="center"/>
        <w:rPr>
          <w:del w:id="9061" w:author="chaniaayulestari@outlook.com" w:date="2021-11-12T16:35:00Z"/>
          <w:noProof/>
        </w:rPr>
      </w:pPr>
    </w:p>
    <w:p w14:paraId="37FB3C1F" w14:textId="6B6DF5E0" w:rsidR="00194DFD" w:rsidDel="00FE2102" w:rsidRDefault="00194DFD">
      <w:pPr>
        <w:jc w:val="center"/>
        <w:rPr>
          <w:del w:id="9062" w:author="chaniaayulestari@outlook.com" w:date="2021-11-12T16:35:00Z"/>
          <w:noProof/>
        </w:rPr>
      </w:pPr>
    </w:p>
    <w:p w14:paraId="3E6943E2" w14:textId="747E8F6D" w:rsidR="00194DFD" w:rsidDel="00FE2102" w:rsidRDefault="00194DFD">
      <w:pPr>
        <w:jc w:val="center"/>
        <w:rPr>
          <w:del w:id="9063" w:author="chaniaayulestari@outlook.com" w:date="2021-11-12T16:35:00Z"/>
          <w:noProof/>
        </w:rPr>
      </w:pPr>
    </w:p>
    <w:p w14:paraId="1D872FB3" w14:textId="36514EF2" w:rsidR="00194DFD" w:rsidDel="00FE2102" w:rsidRDefault="00194DFD">
      <w:pPr>
        <w:jc w:val="center"/>
        <w:rPr>
          <w:del w:id="9064" w:author="chaniaayulestari@outlook.com" w:date="2021-11-12T16:35:00Z"/>
          <w:noProof/>
        </w:rPr>
      </w:pPr>
    </w:p>
    <w:p w14:paraId="682D6DE2" w14:textId="688E011A" w:rsidR="00194DFD" w:rsidDel="00FE2102" w:rsidRDefault="00194DFD">
      <w:pPr>
        <w:jc w:val="center"/>
        <w:rPr>
          <w:del w:id="9065" w:author="chaniaayulestari@outlook.com" w:date="2021-11-12T16:35:00Z"/>
          <w:noProof/>
        </w:rPr>
      </w:pPr>
      <w:del w:id="9066" w:author="chaniaayulestari@outlook.com" w:date="2021-11-12T16:34:00Z">
        <w:r w:rsidDel="00FE2102">
          <w:rPr>
            <w:noProof/>
          </w:rPr>
          <w:drawing>
            <wp:anchor distT="0" distB="0" distL="114300" distR="114300" simplePos="0" relativeHeight="251603456" behindDoc="1" locked="0" layoutInCell="1" allowOverlap="1" wp14:anchorId="0A79D186" wp14:editId="14D4BEEF">
              <wp:simplePos x="0" y="0"/>
              <wp:positionH relativeFrom="margin">
                <wp:align>left</wp:align>
              </wp:positionH>
              <wp:positionV relativeFrom="paragraph">
                <wp:posOffset>2060</wp:posOffset>
              </wp:positionV>
              <wp:extent cx="5007935" cy="3460819"/>
              <wp:effectExtent l="19050" t="19050" r="21590" b="2540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007935" cy="3460819"/>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del w:id="9067" w:author="chaniaayulestari@outlook.com" w:date="2021-11-12T16:35:00Z">
        <w:r w:rsidR="00ED34E2">
          <w:rPr>
            <w:noProof/>
          </w:rPr>
          <w:pict w14:anchorId="6A7368F2">
            <v:shape id="Text Box 88" o:spid="_x0000_s1122" type="#_x0000_t202" style="position:absolute;left:0;text-align:left;margin-left:0;margin-top:278.9pt;width:396.85pt;height:.05pt;z-index:-25167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" stroked="f">
              <v:textbox style="mso-next-textbox:#Text Box 88;mso-fit-shape-to-text:t" inset="0,0,0,0">
                <w:txbxContent>
                  <w:p w14:paraId="677B1F81" w14:textId="28C6683D" w:rsidR="00ED34E2" w:rsidRPr="00140D99" w:rsidRDefault="00ED34E2" w:rsidP="00194DFD">
                    <w:pPr>
                      <w:pStyle w:val="Caption"/>
                      <w:jc w:val="center"/>
                      <w:rPr>
                        <w:noProof/>
                        <w:sz w:val="24"/>
                        <w:szCs w:val="24"/>
                      </w:rPr>
                    </w:pPr>
                    <w:r>
                      <w:t xml:space="preserve">Gambar 3. </w:t>
                    </w:r>
                    <w:ins w:id="9068" w:author="chaniaayulestari@outlook.com" w:date="2021-11-13T13:45:00Z">
                      <w:r>
                        <w:fldChar w:fldCharType="begin"/>
                      </w:r>
                      <w:r>
                        <w:instrText xml:space="preserve"> SEQ Gambar_3. \* ARABIC </w:instrText>
                      </w:r>
                    </w:ins>
                    <w:r>
                      <w:fldChar w:fldCharType="separate"/>
                    </w:r>
                    <w:ins w:id="9069" w:author="chaniaayulestari@outlook.com" w:date="2021-11-13T13:45:00Z">
                      <w:r>
                        <w:rPr>
                          <w:noProof/>
                        </w:rPr>
                        <w:t>14</w:t>
                      </w:r>
                      <w:r>
                        <w:fldChar w:fldCharType="end"/>
                      </w:r>
                    </w:ins>
                    <w:del w:id="907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3</w:delText>
                      </w:r>
                      <w:r w:rsidDel="006D26FE">
                        <w:fldChar w:fldCharType="end"/>
                      </w:r>
                    </w:del>
                    <w:r>
                      <w:t xml:space="preserve"> Sequence Diagram Login</w:t>
                    </w:r>
                  </w:p>
                  <w:p w14:paraId="79747393" w14:textId="77777777" w:rsidR="00ED34E2" w:rsidRDefault="00ED34E2"/>
                  <w:p w14:paraId="1997627B" w14:textId="0382B4D5" w:rsidR="00ED34E2" w:rsidRPr="00140D99" w:rsidRDefault="00ED34E2" w:rsidP="00194DFD">
                    <w:pPr>
                      <w:pStyle w:val="Caption"/>
                      <w:jc w:val="center"/>
                      <w:rPr>
                        <w:noProof/>
                        <w:sz w:val="24"/>
                        <w:szCs w:val="24"/>
                      </w:rPr>
                    </w:pPr>
                    <w:r>
                      <w:t xml:space="preserve">Gambar 3. </w:t>
                    </w:r>
                    <w:ins w:id="9071" w:author="chaniaayulestari@outlook.com" w:date="2021-11-13T13:45:00Z">
                      <w:r>
                        <w:fldChar w:fldCharType="begin"/>
                      </w:r>
                      <w:r>
                        <w:instrText xml:space="preserve"> SEQ Gambar_3. \* ARABIC </w:instrText>
                      </w:r>
                    </w:ins>
                    <w:r>
                      <w:fldChar w:fldCharType="separate"/>
                    </w:r>
                    <w:ins w:id="9072" w:author="chaniaayulestari@outlook.com" w:date="2021-11-13T13:45:00Z">
                      <w:r>
                        <w:rPr>
                          <w:noProof/>
                        </w:rPr>
                        <w:t>14</w:t>
                      </w:r>
                      <w:r>
                        <w:fldChar w:fldCharType="end"/>
                      </w:r>
                    </w:ins>
                    <w:del w:id="907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3</w:delText>
                      </w:r>
                      <w:r w:rsidDel="006D26FE">
                        <w:fldChar w:fldCharType="end"/>
                      </w:r>
                    </w:del>
                    <w:r>
                      <w:t xml:space="preserve"> Sequence Diagram Login</w:t>
                    </w:r>
                  </w:p>
                </w:txbxContent>
              </v:textbox>
            </v:shape>
          </w:pict>
        </w:r>
      </w:del>
    </w:p>
    <w:p w14:paraId="12DB9AB3" w14:textId="22E9D9BD" w:rsidR="00194DFD" w:rsidDel="00FE2102" w:rsidRDefault="00194DFD">
      <w:pPr>
        <w:jc w:val="center"/>
        <w:rPr>
          <w:del w:id="9074" w:author="chaniaayulestari@outlook.com" w:date="2021-11-12T16:35:00Z"/>
          <w:noProof/>
        </w:rPr>
      </w:pPr>
    </w:p>
    <w:p w14:paraId="51DD112D" w14:textId="0052EA20" w:rsidR="00A2766B" w:rsidDel="00FE2102" w:rsidRDefault="00A2766B">
      <w:pPr>
        <w:jc w:val="center"/>
        <w:rPr>
          <w:del w:id="9075" w:author="chaniaayulestari@outlook.com" w:date="2021-11-12T16:35:00Z"/>
          <w:lang w:val="id-ID"/>
        </w:rPr>
      </w:pPr>
    </w:p>
    <w:p w14:paraId="7272FE6F" w14:textId="07EC8586" w:rsidR="00194DFD" w:rsidDel="00FE2102" w:rsidRDefault="00194DFD">
      <w:pPr>
        <w:jc w:val="center"/>
        <w:rPr>
          <w:del w:id="9076" w:author="chaniaayulestari@outlook.com" w:date="2021-11-12T16:35:00Z"/>
          <w:lang w:val="id-ID"/>
        </w:rPr>
      </w:pPr>
    </w:p>
    <w:p w14:paraId="369E44D0" w14:textId="17CB2C7E" w:rsidR="00194DFD" w:rsidDel="00FE2102" w:rsidRDefault="00194DFD">
      <w:pPr>
        <w:jc w:val="center"/>
        <w:rPr>
          <w:del w:id="9077" w:author="chaniaayulestari@outlook.com" w:date="2021-11-12T16:35:00Z"/>
          <w:lang w:val="id-ID"/>
        </w:rPr>
      </w:pPr>
    </w:p>
    <w:p w14:paraId="75AC1FFD" w14:textId="68769236" w:rsidR="00194DFD" w:rsidDel="00FE2102" w:rsidRDefault="00194DFD">
      <w:pPr>
        <w:jc w:val="center"/>
        <w:rPr>
          <w:del w:id="9078" w:author="chaniaayulestari@outlook.com" w:date="2021-11-12T16:35:00Z"/>
          <w:lang w:val="id-ID"/>
        </w:rPr>
      </w:pPr>
    </w:p>
    <w:p w14:paraId="222890BC" w14:textId="27D41845" w:rsidR="00194DFD" w:rsidDel="00FE2102" w:rsidRDefault="00194DFD">
      <w:pPr>
        <w:jc w:val="center"/>
        <w:rPr>
          <w:del w:id="9079" w:author="chaniaayulestari@outlook.com" w:date="2021-11-12T16:35:00Z"/>
          <w:lang w:val="id-ID"/>
        </w:rPr>
      </w:pPr>
    </w:p>
    <w:p w14:paraId="403D99F8" w14:textId="0EB3C76A" w:rsidR="00194DFD" w:rsidDel="00FE2102" w:rsidRDefault="00194DFD">
      <w:pPr>
        <w:jc w:val="center"/>
        <w:rPr>
          <w:del w:id="9080" w:author="chaniaayulestari@outlook.com" w:date="2021-11-12T16:35:00Z"/>
          <w:lang w:val="id-ID"/>
        </w:rPr>
      </w:pPr>
    </w:p>
    <w:p w14:paraId="7B36ADF3" w14:textId="21F5F7C4" w:rsidR="00194DFD" w:rsidDel="00FE2102" w:rsidRDefault="00194DFD">
      <w:pPr>
        <w:jc w:val="center"/>
        <w:rPr>
          <w:del w:id="9081" w:author="chaniaayulestari@outlook.com" w:date="2021-11-12T16:35:00Z"/>
          <w:lang w:val="id-ID"/>
        </w:rPr>
      </w:pPr>
    </w:p>
    <w:p w14:paraId="7DFA5415" w14:textId="742ECDE7" w:rsidR="00194DFD" w:rsidDel="00FE2102" w:rsidRDefault="00194DFD">
      <w:pPr>
        <w:jc w:val="center"/>
        <w:rPr>
          <w:del w:id="9082" w:author="chaniaayulestari@outlook.com" w:date="2021-11-12T16:35:00Z"/>
          <w:lang w:val="id-ID"/>
        </w:rPr>
      </w:pPr>
    </w:p>
    <w:p w14:paraId="3BA21BEB" w14:textId="429DFD7F" w:rsidR="00194DFD" w:rsidDel="00FE2102" w:rsidRDefault="00194DFD">
      <w:pPr>
        <w:jc w:val="center"/>
        <w:rPr>
          <w:del w:id="9083" w:author="chaniaayulestari@outlook.com" w:date="2021-11-12T16:35:00Z"/>
          <w:lang w:val="id-ID"/>
        </w:rPr>
      </w:pPr>
    </w:p>
    <w:p w14:paraId="435B6862" w14:textId="4212BE3D" w:rsidR="00194DFD" w:rsidDel="00FE2102" w:rsidRDefault="00194DFD">
      <w:pPr>
        <w:jc w:val="center"/>
        <w:rPr>
          <w:del w:id="9084" w:author="chaniaayulestari@outlook.com" w:date="2021-11-12T16:35:00Z"/>
          <w:lang w:val="id-ID"/>
        </w:rPr>
      </w:pPr>
    </w:p>
    <w:p w14:paraId="025CFE14" w14:textId="6419007A" w:rsidR="00194DFD" w:rsidDel="00FE2102" w:rsidRDefault="00194DFD">
      <w:pPr>
        <w:jc w:val="center"/>
        <w:rPr>
          <w:del w:id="9085" w:author="chaniaayulestari@outlook.com" w:date="2021-11-12T16:35:00Z"/>
          <w:lang w:val="id-ID"/>
        </w:rPr>
      </w:pPr>
    </w:p>
    <w:p w14:paraId="48C40358" w14:textId="2E342BC0" w:rsidR="00194DFD" w:rsidRPr="004A229B" w:rsidDel="00FE2102" w:rsidRDefault="00194DFD">
      <w:pPr>
        <w:jc w:val="center"/>
        <w:rPr>
          <w:del w:id="9086" w:author="chaniaayulestari@outlook.com" w:date="2021-11-12T16:35:00Z"/>
          <w:lang w:val="id-ID"/>
        </w:rPr>
      </w:pPr>
    </w:p>
    <w:p w14:paraId="34283D1B" w14:textId="01F828BD" w:rsidR="004A229B" w:rsidRPr="0083024D" w:rsidDel="00FF5489" w:rsidRDefault="004A229B">
      <w:pPr>
        <w:pStyle w:val="ListParagraph"/>
        <w:numPr>
          <w:ilvl w:val="0"/>
          <w:numId w:val="42"/>
        </w:numPr>
        <w:ind w:left="0" w:firstLine="0"/>
        <w:rPr>
          <w:del w:id="9087" w:author="Rafi Aziizi" w:date="2021-11-13T11:42:00Z"/>
          <w:lang w:val="id-ID"/>
        </w:rPr>
        <w:pPrChange w:id="9088" w:author="Rafi Aziizi" w:date="2021-11-13T12:15:00Z">
          <w:pPr>
            <w:pStyle w:val="ListParagraph"/>
            <w:numPr>
              <w:numId w:val="42"/>
            </w:numPr>
            <w:ind w:left="426" w:hanging="360"/>
          </w:pPr>
        </w:pPrChange>
      </w:pPr>
      <w:del w:id="9089" w:author="Rafi Aziizi" w:date="2021-11-13T11:42:00Z">
        <w:r w:rsidDel="00FF5489">
          <w:delText>Profil Siswa</w:delText>
        </w:r>
      </w:del>
    </w:p>
    <w:p w14:paraId="739ECDE2" w14:textId="32DF0D55" w:rsidR="0083024D" w:rsidDel="00FF5489" w:rsidRDefault="0083024D">
      <w:pPr>
        <w:rPr>
          <w:ins w:id="9090" w:author="chaniaayulestari@outlook.com" w:date="2021-11-12T16:36:00Z"/>
          <w:del w:id="9091" w:author="Rafi Aziizi" w:date="2021-11-13T11:42:00Z"/>
          <w:lang w:val="id-ID"/>
        </w:rPr>
        <w:pPrChange w:id="9092" w:author="Rafi Aziizi" w:date="2021-11-13T12:15:00Z">
          <w:pPr>
            <w:ind w:firstLine="426"/>
          </w:pPr>
        </w:pPrChange>
      </w:pPr>
      <w:del w:id="9093" w:author="Rafi Aziizi" w:date="2021-11-13T11:42:00Z">
        <w:r w:rsidRPr="005B28D5" w:rsidDel="00FF5489">
          <w:rPr>
            <w:i/>
          </w:rPr>
          <w:delText>Sequence diagram</w:delText>
        </w:r>
        <w:r w:rsidDel="00FF5489">
          <w:delText xml:space="preserve"> ini menjelaskan interaksi admin dengan sistem dalam </w:delText>
        </w:r>
        <w:r w:rsidRPr="005B28D5" w:rsidDel="00FF5489">
          <w:rPr>
            <w:lang w:val="id-ID"/>
          </w:rPr>
          <w:delText>melihat</w:delText>
        </w:r>
        <w:r w:rsidDel="00FF5489">
          <w:delText xml:space="preserve"> detail data setiap siswa</w:delText>
        </w:r>
        <w:r w:rsidRPr="005B28D5" w:rsidDel="00FF5489">
          <w:rPr>
            <w:lang w:val="id-ID"/>
          </w:rPr>
          <w:delText xml:space="preserve"> </w:delText>
        </w:r>
        <w:r w:rsidDel="00FF5489">
          <w:delText xml:space="preserve">pada </w:delText>
        </w:r>
        <w:r w:rsidRPr="005B28D5" w:rsidDel="00FF5489">
          <w:rPr>
            <w:i/>
          </w:rPr>
          <w:delText>database</w:delText>
        </w:r>
        <w:r w:rsidDel="00FF5489">
          <w:rPr>
            <w:i/>
          </w:rPr>
          <w:delText xml:space="preserve"> </w:delText>
        </w:r>
        <w:r w:rsidDel="00FF5489">
          <w:rPr>
            <w:iCs/>
          </w:rPr>
          <w:delText>yang akan ditampilkan pada halaman profile siswa</w:delText>
        </w:r>
        <w:r w:rsidDel="00FF5489">
          <w:delText xml:space="preserve">. </w:delText>
        </w:r>
        <w:r w:rsidRPr="005B28D5" w:rsidDel="00FF5489">
          <w:rPr>
            <w:i/>
          </w:rPr>
          <w:delText>Sequence diagram</w:delText>
        </w:r>
        <w:r w:rsidDel="00FF5489">
          <w:delText xml:space="preserve"> profil siswa ditunjukkan pada</w:delText>
        </w:r>
        <w:r w:rsidRPr="005B28D5" w:rsidDel="00FF5489">
          <w:rPr>
            <w:lang w:val="id-ID"/>
          </w:rPr>
          <w:delText xml:space="preserve"> Gambar</w:delText>
        </w:r>
      </w:del>
    </w:p>
    <w:p w14:paraId="6746F8AE" w14:textId="3A3EB7DD" w:rsidR="00FE2102" w:rsidDel="004822D0" w:rsidRDefault="00FE2102">
      <w:pPr>
        <w:rPr>
          <w:ins w:id="9094" w:author="chaniaayulestari@outlook.com" w:date="2021-11-12T16:36:00Z"/>
          <w:del w:id="9095" w:author="Rafi Aziizi" w:date="2021-11-13T12:04:00Z"/>
          <w:lang w:val="id-ID"/>
        </w:rPr>
        <w:pPrChange w:id="9096" w:author="Rafi Aziizi" w:date="2021-11-13T12:15:00Z">
          <w:pPr>
            <w:ind w:firstLine="426"/>
          </w:pPr>
        </w:pPrChange>
      </w:pPr>
    </w:p>
    <w:p w14:paraId="43C9EE8A" w14:textId="13205E39" w:rsidR="00FE2102" w:rsidDel="004822D0" w:rsidRDefault="00FE2102">
      <w:pPr>
        <w:rPr>
          <w:ins w:id="9097" w:author="chaniaayulestari@outlook.com" w:date="2021-11-12T16:36:00Z"/>
          <w:del w:id="9098" w:author="Rafi Aziizi" w:date="2021-11-13T12:04:00Z"/>
          <w:lang w:val="id-ID"/>
        </w:rPr>
        <w:pPrChange w:id="9099" w:author="Rafi Aziizi" w:date="2021-11-13T12:15:00Z">
          <w:pPr>
            <w:ind w:firstLine="426"/>
          </w:pPr>
        </w:pPrChange>
      </w:pPr>
    </w:p>
    <w:p w14:paraId="525E179A" w14:textId="5BCB6861" w:rsidR="00FE2102" w:rsidDel="004822D0" w:rsidRDefault="00FE2102">
      <w:pPr>
        <w:rPr>
          <w:ins w:id="9100" w:author="chaniaayulestari@outlook.com" w:date="2021-11-12T16:36:00Z"/>
          <w:del w:id="9101" w:author="Rafi Aziizi" w:date="2021-11-13T12:04:00Z"/>
          <w:lang w:val="id-ID"/>
        </w:rPr>
        <w:pPrChange w:id="9102" w:author="Rafi Aziizi" w:date="2021-11-13T12:15:00Z">
          <w:pPr>
            <w:ind w:firstLine="426"/>
          </w:pPr>
        </w:pPrChange>
      </w:pPr>
    </w:p>
    <w:p w14:paraId="16EB0816" w14:textId="25702981" w:rsidR="00FE2102" w:rsidDel="004822D0" w:rsidRDefault="00FE2102">
      <w:pPr>
        <w:rPr>
          <w:ins w:id="9103" w:author="chaniaayulestari@outlook.com" w:date="2021-11-12T16:36:00Z"/>
          <w:del w:id="9104" w:author="Rafi Aziizi" w:date="2021-11-13T12:04:00Z"/>
          <w:lang w:val="id-ID"/>
        </w:rPr>
        <w:pPrChange w:id="9105" w:author="Rafi Aziizi" w:date="2021-11-13T12:15:00Z">
          <w:pPr>
            <w:ind w:firstLine="426"/>
          </w:pPr>
        </w:pPrChange>
      </w:pPr>
    </w:p>
    <w:p w14:paraId="49EC4744" w14:textId="5AF512A7" w:rsidR="00FE2102" w:rsidRPr="0083024D" w:rsidDel="004822D0" w:rsidRDefault="00FE2102">
      <w:pPr>
        <w:rPr>
          <w:del w:id="9106" w:author="Rafi Aziizi" w:date="2021-11-13T12:04:00Z"/>
          <w:lang w:val="id-ID"/>
        </w:rPr>
        <w:pPrChange w:id="9107" w:author="Rafi Aziizi" w:date="2021-11-13T12:15:00Z">
          <w:pPr>
            <w:ind w:firstLine="426"/>
          </w:pPr>
        </w:pPrChange>
      </w:pPr>
    </w:p>
    <w:p w14:paraId="01500668" w14:textId="0AE86871" w:rsidR="00194DFD" w:rsidDel="004822D0" w:rsidRDefault="00194DFD">
      <w:pPr>
        <w:rPr>
          <w:del w:id="9108" w:author="Rafi Aziizi" w:date="2021-11-13T12:04:00Z"/>
          <w:lang w:val="id-ID"/>
        </w:rPr>
        <w:pPrChange w:id="9109" w:author="Rafi Aziizi" w:date="2021-11-13T12:15:00Z">
          <w:pPr>
            <w:jc w:val="center"/>
          </w:pPr>
        </w:pPrChange>
      </w:pPr>
      <w:del w:id="9110" w:author="Rafi Aziizi" w:date="2021-11-13T11:37:00Z">
        <w:r w:rsidDel="00FF5489">
          <w:rPr>
            <w:noProof/>
          </w:rPr>
          <w:drawing>
            <wp:anchor distT="0" distB="0" distL="114300" distR="114300" simplePos="0" relativeHeight="251604480" behindDoc="1" locked="0" layoutInCell="1" allowOverlap="1" wp14:anchorId="4DDB1F6F" wp14:editId="40ADA2CD">
              <wp:simplePos x="0" y="0"/>
              <wp:positionH relativeFrom="margin">
                <wp:align>left</wp:align>
              </wp:positionH>
              <wp:positionV relativeFrom="paragraph">
                <wp:posOffset>7575</wp:posOffset>
              </wp:positionV>
              <wp:extent cx="5039480" cy="3413051"/>
              <wp:effectExtent l="19050" t="19050" r="8890" b="1651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0">
                        <a:extLst>
                          <a:ext uri="{28A0092B-C50C-407E-A947-70E740481C1C}">
                            <a14:useLocalDpi xmlns:a14="http://schemas.microsoft.com/office/drawing/2010/main" val="0"/>
                          </a:ext>
                        </a:extLst>
                      </a:blip>
                      <a:srcRect b="6644"/>
                      <a:stretch/>
                    </pic:blipFill>
                    <pic:spPr bwMode="auto">
                      <a:xfrm>
                        <a:off x="0" y="0"/>
                        <a:ext cx="5039995" cy="341340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3F7599A1" w14:textId="5F3F1EBB" w:rsidR="00194DFD" w:rsidDel="004822D0" w:rsidRDefault="00194DFD">
      <w:pPr>
        <w:rPr>
          <w:del w:id="9111" w:author="Rafi Aziizi" w:date="2021-11-13T12:04:00Z"/>
          <w:lang w:val="id-ID"/>
        </w:rPr>
        <w:pPrChange w:id="9112" w:author="Rafi Aziizi" w:date="2021-11-13T12:15:00Z">
          <w:pPr>
            <w:jc w:val="center"/>
          </w:pPr>
        </w:pPrChange>
      </w:pPr>
    </w:p>
    <w:p w14:paraId="41E59011" w14:textId="138ADB48" w:rsidR="00194DFD" w:rsidDel="004822D0" w:rsidRDefault="00194DFD">
      <w:pPr>
        <w:rPr>
          <w:del w:id="9113" w:author="Rafi Aziizi" w:date="2021-11-13T12:04:00Z"/>
          <w:lang w:val="id-ID"/>
        </w:rPr>
        <w:pPrChange w:id="9114" w:author="Rafi Aziizi" w:date="2021-11-13T12:15:00Z">
          <w:pPr>
            <w:jc w:val="center"/>
          </w:pPr>
        </w:pPrChange>
      </w:pPr>
    </w:p>
    <w:p w14:paraId="4322280E" w14:textId="510B097C" w:rsidR="00A2766B" w:rsidDel="004822D0" w:rsidRDefault="00A2766B">
      <w:pPr>
        <w:rPr>
          <w:del w:id="9115" w:author="Rafi Aziizi" w:date="2021-11-13T12:04:00Z"/>
          <w:lang w:val="id-ID"/>
        </w:rPr>
        <w:pPrChange w:id="9116" w:author="Rafi Aziizi" w:date="2021-11-13T12:15:00Z">
          <w:pPr>
            <w:jc w:val="center"/>
          </w:pPr>
        </w:pPrChange>
      </w:pPr>
    </w:p>
    <w:p w14:paraId="14DD008E" w14:textId="2F77B9F5" w:rsidR="00194DFD" w:rsidDel="004822D0" w:rsidRDefault="00194DFD">
      <w:pPr>
        <w:rPr>
          <w:del w:id="9117" w:author="Rafi Aziizi" w:date="2021-11-13T12:04:00Z"/>
          <w:lang w:val="id-ID"/>
        </w:rPr>
        <w:pPrChange w:id="9118" w:author="Rafi Aziizi" w:date="2021-11-13T12:15:00Z">
          <w:pPr>
            <w:jc w:val="center"/>
          </w:pPr>
        </w:pPrChange>
      </w:pPr>
    </w:p>
    <w:p w14:paraId="5F5D314D" w14:textId="1F25B2AA" w:rsidR="00194DFD" w:rsidDel="004822D0" w:rsidRDefault="00194DFD">
      <w:pPr>
        <w:rPr>
          <w:del w:id="9119" w:author="Rafi Aziizi" w:date="2021-11-13T12:04:00Z"/>
          <w:lang w:val="id-ID"/>
        </w:rPr>
        <w:pPrChange w:id="9120" w:author="Rafi Aziizi" w:date="2021-11-13T12:15:00Z">
          <w:pPr>
            <w:jc w:val="center"/>
          </w:pPr>
        </w:pPrChange>
      </w:pPr>
    </w:p>
    <w:p w14:paraId="5480296C" w14:textId="0443E241" w:rsidR="00FE2102" w:rsidDel="004822D0" w:rsidRDefault="00FE2102">
      <w:pPr>
        <w:rPr>
          <w:ins w:id="9121" w:author="chaniaayulestari@outlook.com" w:date="2021-11-12T16:36:00Z"/>
          <w:del w:id="9122" w:author="Rafi Aziizi" w:date="2021-11-13T12:04:00Z"/>
          <w:lang w:val="id-ID"/>
        </w:rPr>
        <w:pPrChange w:id="9123" w:author="Rafi Aziizi" w:date="2021-11-13T12:15:00Z">
          <w:pPr>
            <w:jc w:val="center"/>
          </w:pPr>
        </w:pPrChange>
      </w:pPr>
    </w:p>
    <w:p w14:paraId="53750DF3" w14:textId="3B4B7775" w:rsidR="00FE2102" w:rsidDel="004822D0" w:rsidRDefault="00FE2102">
      <w:pPr>
        <w:rPr>
          <w:ins w:id="9124" w:author="chaniaayulestari@outlook.com" w:date="2021-11-12T16:36:00Z"/>
          <w:del w:id="9125" w:author="Rafi Aziizi" w:date="2021-11-13T12:04:00Z"/>
          <w:lang w:val="id-ID"/>
        </w:rPr>
        <w:pPrChange w:id="9126" w:author="Rafi Aziizi" w:date="2021-11-13T12:15:00Z">
          <w:pPr>
            <w:jc w:val="center"/>
          </w:pPr>
        </w:pPrChange>
      </w:pPr>
    </w:p>
    <w:p w14:paraId="738BD72B" w14:textId="5932A4E9" w:rsidR="00FE2102" w:rsidDel="004822D0" w:rsidRDefault="00FE2102">
      <w:pPr>
        <w:rPr>
          <w:ins w:id="9127" w:author="chaniaayulestari@outlook.com" w:date="2021-11-12T16:36:00Z"/>
          <w:del w:id="9128" w:author="Rafi Aziizi" w:date="2021-11-13T12:04:00Z"/>
          <w:lang w:val="id-ID"/>
        </w:rPr>
        <w:pPrChange w:id="9129" w:author="Rafi Aziizi" w:date="2021-11-13T12:15:00Z">
          <w:pPr>
            <w:jc w:val="center"/>
          </w:pPr>
        </w:pPrChange>
      </w:pPr>
    </w:p>
    <w:p w14:paraId="302AF333" w14:textId="06ED5D95" w:rsidR="00FE2102" w:rsidDel="004822D0" w:rsidRDefault="00FE2102">
      <w:pPr>
        <w:rPr>
          <w:ins w:id="9130" w:author="chaniaayulestari@outlook.com" w:date="2021-11-12T16:36:00Z"/>
          <w:del w:id="9131" w:author="Rafi Aziizi" w:date="2021-11-13T12:04:00Z"/>
          <w:lang w:val="id-ID"/>
        </w:rPr>
        <w:pPrChange w:id="9132" w:author="Rafi Aziizi" w:date="2021-11-13T12:15:00Z">
          <w:pPr>
            <w:jc w:val="center"/>
          </w:pPr>
        </w:pPrChange>
      </w:pPr>
    </w:p>
    <w:p w14:paraId="4CE840C8" w14:textId="5B2BD5EC" w:rsidR="00FE2102" w:rsidDel="004822D0" w:rsidRDefault="00FE2102">
      <w:pPr>
        <w:rPr>
          <w:ins w:id="9133" w:author="chaniaayulestari@outlook.com" w:date="2021-11-12T16:36:00Z"/>
          <w:del w:id="9134" w:author="Rafi Aziizi" w:date="2021-11-13T12:04:00Z"/>
          <w:lang w:val="id-ID"/>
        </w:rPr>
        <w:pPrChange w:id="9135" w:author="Rafi Aziizi" w:date="2021-11-13T12:15:00Z">
          <w:pPr>
            <w:jc w:val="center"/>
          </w:pPr>
        </w:pPrChange>
      </w:pPr>
    </w:p>
    <w:p w14:paraId="6F8297A6" w14:textId="3BBAB2CD" w:rsidR="00FE2102" w:rsidDel="004822D0" w:rsidRDefault="00FE2102">
      <w:pPr>
        <w:rPr>
          <w:ins w:id="9136" w:author="chaniaayulestari@outlook.com" w:date="2021-11-12T16:36:00Z"/>
          <w:del w:id="9137" w:author="Rafi Aziizi" w:date="2021-11-13T12:04:00Z"/>
          <w:lang w:val="id-ID"/>
        </w:rPr>
        <w:pPrChange w:id="9138" w:author="Rafi Aziizi" w:date="2021-11-13T12:15:00Z">
          <w:pPr>
            <w:jc w:val="center"/>
          </w:pPr>
        </w:pPrChange>
      </w:pPr>
    </w:p>
    <w:p w14:paraId="36854337" w14:textId="046A23D0" w:rsidR="00FE2102" w:rsidDel="004822D0" w:rsidRDefault="00FE2102">
      <w:pPr>
        <w:rPr>
          <w:ins w:id="9139" w:author="chaniaayulestari@outlook.com" w:date="2021-11-12T16:36:00Z"/>
          <w:del w:id="9140" w:author="Rafi Aziizi" w:date="2021-11-13T12:04:00Z"/>
          <w:lang w:val="id-ID"/>
        </w:rPr>
        <w:pPrChange w:id="9141" w:author="Rafi Aziizi" w:date="2021-11-13T12:15:00Z">
          <w:pPr>
            <w:jc w:val="center"/>
          </w:pPr>
        </w:pPrChange>
      </w:pPr>
    </w:p>
    <w:p w14:paraId="42696176" w14:textId="76ECA505" w:rsidR="00FE2102" w:rsidDel="004822D0" w:rsidRDefault="00FE2102">
      <w:pPr>
        <w:rPr>
          <w:ins w:id="9142" w:author="chaniaayulestari@outlook.com" w:date="2021-11-12T16:36:00Z"/>
          <w:del w:id="9143" w:author="Rafi Aziizi" w:date="2021-11-13T12:04:00Z"/>
          <w:lang w:val="id-ID"/>
        </w:rPr>
        <w:pPrChange w:id="9144" w:author="Rafi Aziizi" w:date="2021-11-13T12:15:00Z">
          <w:pPr>
            <w:jc w:val="center"/>
          </w:pPr>
        </w:pPrChange>
      </w:pPr>
    </w:p>
    <w:p w14:paraId="4F1241B9" w14:textId="7B37A679" w:rsidR="00194DFD" w:rsidDel="00FE2102" w:rsidRDefault="00194DFD">
      <w:pPr>
        <w:rPr>
          <w:del w:id="9145" w:author="chaniaayulestari@outlook.com" w:date="2021-11-12T16:36:00Z"/>
          <w:lang w:val="id-ID"/>
        </w:rPr>
        <w:pPrChange w:id="9146" w:author="Rafi Aziizi" w:date="2021-11-13T12:15:00Z">
          <w:pPr>
            <w:jc w:val="center"/>
          </w:pPr>
        </w:pPrChange>
      </w:pPr>
    </w:p>
    <w:p w14:paraId="0F6591B6" w14:textId="20FA6539" w:rsidR="00194DFD" w:rsidDel="00FE2102" w:rsidRDefault="00194DFD">
      <w:pPr>
        <w:rPr>
          <w:del w:id="9147" w:author="chaniaayulestari@outlook.com" w:date="2021-11-12T16:36:00Z"/>
          <w:lang w:val="id-ID"/>
        </w:rPr>
        <w:pPrChange w:id="9148" w:author="Rafi Aziizi" w:date="2021-11-13T12:15:00Z">
          <w:pPr>
            <w:jc w:val="center"/>
          </w:pPr>
        </w:pPrChange>
      </w:pPr>
    </w:p>
    <w:p w14:paraId="2C14283E" w14:textId="4109F986" w:rsidR="00194DFD" w:rsidDel="00FE2102" w:rsidRDefault="00194DFD">
      <w:pPr>
        <w:rPr>
          <w:del w:id="9149" w:author="chaniaayulestari@outlook.com" w:date="2021-11-12T16:36:00Z"/>
          <w:lang w:val="id-ID"/>
        </w:rPr>
        <w:pPrChange w:id="9150" w:author="Rafi Aziizi" w:date="2021-11-13T12:15:00Z">
          <w:pPr>
            <w:jc w:val="center"/>
          </w:pPr>
        </w:pPrChange>
      </w:pPr>
    </w:p>
    <w:p w14:paraId="0E247CA1" w14:textId="36B65DE6" w:rsidR="00194DFD" w:rsidDel="00FE2102" w:rsidRDefault="00194DFD">
      <w:pPr>
        <w:rPr>
          <w:del w:id="9151" w:author="chaniaayulestari@outlook.com" w:date="2021-11-12T16:36:00Z"/>
          <w:lang w:val="id-ID"/>
        </w:rPr>
        <w:pPrChange w:id="9152" w:author="Rafi Aziizi" w:date="2021-11-13T12:15:00Z">
          <w:pPr>
            <w:jc w:val="center"/>
          </w:pPr>
        </w:pPrChange>
      </w:pPr>
    </w:p>
    <w:p w14:paraId="7C60C08C" w14:textId="0D3D20B1" w:rsidR="00194DFD" w:rsidDel="00FE2102" w:rsidRDefault="00194DFD">
      <w:pPr>
        <w:rPr>
          <w:del w:id="9153" w:author="chaniaayulestari@outlook.com" w:date="2021-11-12T16:36:00Z"/>
          <w:lang w:val="id-ID"/>
        </w:rPr>
        <w:pPrChange w:id="9154" w:author="Rafi Aziizi" w:date="2021-11-13T12:15:00Z">
          <w:pPr>
            <w:jc w:val="center"/>
          </w:pPr>
        </w:pPrChange>
      </w:pPr>
    </w:p>
    <w:p w14:paraId="55F8D6CD" w14:textId="7D1BDB7F" w:rsidR="00194DFD" w:rsidDel="00FE2102" w:rsidRDefault="00194DFD">
      <w:pPr>
        <w:rPr>
          <w:del w:id="9155" w:author="chaniaayulestari@outlook.com" w:date="2021-11-12T16:36:00Z"/>
          <w:lang w:val="id-ID"/>
        </w:rPr>
        <w:pPrChange w:id="9156" w:author="Rafi Aziizi" w:date="2021-11-13T12:15:00Z">
          <w:pPr>
            <w:jc w:val="center"/>
          </w:pPr>
        </w:pPrChange>
      </w:pPr>
    </w:p>
    <w:p w14:paraId="50B20D59" w14:textId="553AEE9E" w:rsidR="00194DFD" w:rsidRPr="004A229B" w:rsidDel="004822D0" w:rsidRDefault="00ED34E2">
      <w:pPr>
        <w:rPr>
          <w:del w:id="9157" w:author="Rafi Aziizi" w:date="2021-11-13T12:04:00Z"/>
          <w:lang w:val="id-ID"/>
        </w:rPr>
        <w:pPrChange w:id="9158" w:author="Rafi Aziizi" w:date="2021-11-13T12:15:00Z">
          <w:pPr>
            <w:jc w:val="center"/>
          </w:pPr>
        </w:pPrChange>
      </w:pPr>
      <w:del w:id="9159" w:author="Rafi Aziizi" w:date="2021-11-13T12:04:00Z">
        <w:r>
          <w:rPr>
            <w:noProof/>
          </w:rPr>
          <w:pict w14:anchorId="1A98066B">
            <v:shape id="Text Box 90" o:spid="_x0000_s1121" type="#_x0000_t202" style="position:absolute;left:0;text-align:left;margin-left:1.5pt;margin-top:21.1pt;width:396.8pt;height:.05pt;z-index:-25166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" stroked="f">
              <v:textbox style="mso-next-textbox:#Text Box 90;mso-fit-shape-to-text:t" inset="0,0,0,0">
                <w:txbxContent>
                  <w:p w14:paraId="22B4ED56" w14:textId="4B106870" w:rsidR="00ED34E2" w:rsidRPr="00B250D1" w:rsidRDefault="00ED34E2" w:rsidP="00194DFD">
                    <w:pPr>
                      <w:pStyle w:val="Caption"/>
                      <w:jc w:val="center"/>
                      <w:rPr>
                        <w:noProof/>
                        <w:sz w:val="24"/>
                        <w:szCs w:val="24"/>
                      </w:rPr>
                    </w:pPr>
                    <w:r>
                      <w:t xml:space="preserve">Gambar 3. </w:t>
                    </w:r>
                    <w:ins w:id="9160" w:author="chaniaayulestari@outlook.com" w:date="2021-11-13T13:45:00Z">
                      <w:r>
                        <w:fldChar w:fldCharType="begin"/>
                      </w:r>
                      <w:r>
                        <w:instrText xml:space="preserve"> SEQ Gambar_3. \* ARABIC </w:instrText>
                      </w:r>
                    </w:ins>
                    <w:r>
                      <w:fldChar w:fldCharType="separate"/>
                    </w:r>
                    <w:ins w:id="9161" w:author="chaniaayulestari@outlook.com" w:date="2021-11-13T13:45:00Z">
                      <w:r>
                        <w:rPr>
                          <w:noProof/>
                        </w:rPr>
                        <w:t>15</w:t>
                      </w:r>
                      <w:r>
                        <w:fldChar w:fldCharType="end"/>
                      </w:r>
                    </w:ins>
                    <w:del w:id="916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4</w:delText>
                      </w:r>
                      <w:r w:rsidDel="006D26FE">
                        <w:fldChar w:fldCharType="end"/>
                      </w:r>
                    </w:del>
                    <w:r>
                      <w:t xml:space="preserve"> Sequence Diagram Profil Siswa</w:t>
                    </w:r>
                  </w:p>
                  <w:p w14:paraId="1201D363" w14:textId="77777777" w:rsidR="00ED34E2" w:rsidRDefault="00ED34E2"/>
                  <w:p w14:paraId="4C65A789" w14:textId="6B1739F4" w:rsidR="00ED34E2" w:rsidRPr="00B250D1" w:rsidRDefault="00ED34E2" w:rsidP="00194DFD">
                    <w:pPr>
                      <w:pStyle w:val="Caption"/>
                      <w:jc w:val="center"/>
                      <w:rPr>
                        <w:noProof/>
                        <w:sz w:val="24"/>
                        <w:szCs w:val="24"/>
                      </w:rPr>
                    </w:pPr>
                    <w:r>
                      <w:t xml:space="preserve">Gambar 3. </w:t>
                    </w:r>
                    <w:ins w:id="9163" w:author="chaniaayulestari@outlook.com" w:date="2021-11-13T13:45:00Z">
                      <w:r>
                        <w:fldChar w:fldCharType="begin"/>
                      </w:r>
                      <w:r>
                        <w:instrText xml:space="preserve"> SEQ Gambar_3. \* ARABIC </w:instrText>
                      </w:r>
                    </w:ins>
                    <w:r>
                      <w:fldChar w:fldCharType="separate"/>
                    </w:r>
                    <w:ins w:id="9164" w:author="chaniaayulestari@outlook.com" w:date="2021-11-13T13:45:00Z">
                      <w:r>
                        <w:rPr>
                          <w:noProof/>
                        </w:rPr>
                        <w:t>15</w:t>
                      </w:r>
                      <w:r>
                        <w:fldChar w:fldCharType="end"/>
                      </w:r>
                    </w:ins>
                    <w:del w:id="916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4</w:delText>
                      </w:r>
                      <w:r w:rsidDel="006D26FE">
                        <w:fldChar w:fldCharType="end"/>
                      </w:r>
                    </w:del>
                    <w:r>
                      <w:t xml:space="preserve"> Sequence Diagram Profil Siswa</w:t>
                    </w:r>
                  </w:p>
                </w:txbxContent>
              </v:textbox>
            </v:shape>
          </w:pict>
        </w:r>
      </w:del>
    </w:p>
    <w:p w14:paraId="11870D46" w14:textId="019360CC" w:rsidR="004A229B" w:rsidRPr="0083024D" w:rsidDel="004822D0" w:rsidRDefault="004A229B">
      <w:pPr>
        <w:pStyle w:val="ListParagraph"/>
        <w:numPr>
          <w:ilvl w:val="0"/>
          <w:numId w:val="42"/>
        </w:numPr>
        <w:ind w:left="0" w:firstLine="0"/>
        <w:rPr>
          <w:del w:id="9166" w:author="Rafi Aziizi" w:date="2021-11-13T12:04:00Z"/>
          <w:lang w:val="id-ID"/>
        </w:rPr>
        <w:pPrChange w:id="9167" w:author="Rafi Aziizi" w:date="2021-11-13T12:15:00Z">
          <w:pPr>
            <w:pStyle w:val="ListParagraph"/>
            <w:numPr>
              <w:numId w:val="42"/>
            </w:numPr>
            <w:ind w:left="426" w:hanging="360"/>
          </w:pPr>
        </w:pPrChange>
      </w:pPr>
      <w:del w:id="9168" w:author="Rafi Aziizi" w:date="2021-11-13T12:04:00Z">
        <w:r w:rsidDel="004822D0">
          <w:delText>Profil Guru</w:delText>
        </w:r>
      </w:del>
    </w:p>
    <w:p w14:paraId="1EEEB222" w14:textId="2837A7D0" w:rsidR="0083024D" w:rsidRPr="0083024D" w:rsidDel="004822D0" w:rsidRDefault="0083024D">
      <w:pPr>
        <w:rPr>
          <w:del w:id="9169" w:author="Rafi Aziizi" w:date="2021-11-13T12:04:00Z"/>
          <w:lang w:val="id-ID"/>
        </w:rPr>
        <w:pPrChange w:id="9170" w:author="Rafi Aziizi" w:date="2021-11-13T12:15:00Z">
          <w:pPr>
            <w:ind w:firstLine="426"/>
          </w:pPr>
        </w:pPrChange>
      </w:pPr>
      <w:del w:id="9171" w:author="Rafi Aziizi" w:date="2021-11-13T12:04:00Z">
        <w:r w:rsidRPr="0083024D" w:rsidDel="004822D0">
          <w:rPr>
            <w:i/>
          </w:rPr>
          <w:delText>Sequence diagram</w:delText>
        </w:r>
        <w:r w:rsidDel="004822D0">
          <w:delText xml:space="preserve"> ini menjelaskan interaksi admin dengan sistem dalam </w:delText>
        </w:r>
        <w:r w:rsidRPr="0083024D" w:rsidDel="004822D0">
          <w:rPr>
            <w:lang w:val="id-ID"/>
          </w:rPr>
          <w:delText>melihat</w:delText>
        </w:r>
        <w:r w:rsidDel="004822D0">
          <w:delText xml:space="preserve"> detail data setiap guru</w:delText>
        </w:r>
        <w:r w:rsidRPr="0083024D" w:rsidDel="004822D0">
          <w:rPr>
            <w:lang w:val="id-ID"/>
          </w:rPr>
          <w:delText xml:space="preserve"> </w:delText>
        </w:r>
        <w:r w:rsidDel="004822D0">
          <w:delText xml:space="preserve">pada </w:delText>
        </w:r>
        <w:r w:rsidRPr="0083024D" w:rsidDel="004822D0">
          <w:rPr>
            <w:i/>
          </w:rPr>
          <w:delText xml:space="preserve">database </w:delText>
        </w:r>
        <w:r w:rsidRPr="0083024D" w:rsidDel="004822D0">
          <w:rPr>
            <w:iCs/>
          </w:rPr>
          <w:delText xml:space="preserve">yang akan ditampilkan pada halaman profile </w:delText>
        </w:r>
        <w:r w:rsidDel="004822D0">
          <w:rPr>
            <w:iCs/>
          </w:rPr>
          <w:delText>guru</w:delText>
        </w:r>
        <w:r w:rsidDel="004822D0">
          <w:delText xml:space="preserve">. </w:delText>
        </w:r>
        <w:r w:rsidRPr="0083024D" w:rsidDel="004822D0">
          <w:rPr>
            <w:i/>
          </w:rPr>
          <w:delText>Sequence diagram</w:delText>
        </w:r>
        <w:r w:rsidDel="004822D0">
          <w:delText xml:space="preserve"> profil guru ditunjukkan pada</w:delText>
        </w:r>
        <w:r w:rsidRPr="0083024D" w:rsidDel="004822D0">
          <w:rPr>
            <w:lang w:val="id-ID"/>
          </w:rPr>
          <w:delText xml:space="preserve"> Gambar</w:delText>
        </w:r>
      </w:del>
    </w:p>
    <w:p w14:paraId="149D339D" w14:textId="5BC968BC" w:rsidR="00EE4F66" w:rsidDel="004822D0" w:rsidRDefault="00ED34E2">
      <w:pPr>
        <w:rPr>
          <w:del w:id="9172" w:author="Rafi Aziizi" w:date="2021-11-13T12:04:00Z"/>
          <w:lang w:val="id-ID"/>
        </w:rPr>
      </w:pPr>
      <w:del w:id="9173" w:author="Rafi Aziizi" w:date="2021-11-13T12:19:00Z">
        <w:r>
          <w:rPr>
            <w:noProof/>
          </w:rPr>
          <w:pict w14:anchorId="03CC9DAB">
            <v:shape id="Text Box 91" o:spid="_x0000_s1120" type="#_x0000_t202" style="position:absolute;left:0;text-align:left;margin-left:1.5pt;margin-top:291.25pt;width:396.85pt;height:.05pt;z-index:-25166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" stroked="f">
              <v:textbox style="mso-next-textbox:#Text Box 91;mso-fit-shape-to-text:t" inset="0,0,0,0">
                <w:txbxContent>
                  <w:p w14:paraId="00D454CD" w14:textId="43CEF25E" w:rsidR="00ED34E2" w:rsidRPr="004A4934" w:rsidRDefault="00ED34E2" w:rsidP="00EE4F66">
                    <w:pPr>
                      <w:pStyle w:val="Caption"/>
                      <w:jc w:val="center"/>
                      <w:rPr>
                        <w:noProof/>
                        <w:sz w:val="24"/>
                        <w:szCs w:val="24"/>
                      </w:rPr>
                    </w:pPr>
                    <w:r>
                      <w:t xml:space="preserve">Gambar 3. </w:t>
                    </w:r>
                    <w:ins w:id="9174" w:author="chaniaayulestari@outlook.com" w:date="2021-11-13T13:45:00Z">
                      <w:r>
                        <w:fldChar w:fldCharType="begin"/>
                      </w:r>
                      <w:r>
                        <w:instrText xml:space="preserve"> SEQ Gambar_3. \* ARABIC </w:instrText>
                      </w:r>
                    </w:ins>
                    <w:r>
                      <w:fldChar w:fldCharType="separate"/>
                    </w:r>
                    <w:ins w:id="9175" w:author="chaniaayulestari@outlook.com" w:date="2021-11-13T13:45:00Z">
                      <w:r>
                        <w:rPr>
                          <w:noProof/>
                        </w:rPr>
                        <w:t>16</w:t>
                      </w:r>
                      <w:r>
                        <w:fldChar w:fldCharType="end"/>
                      </w:r>
                    </w:ins>
                    <w:del w:id="917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5</w:delText>
                      </w:r>
                      <w:r w:rsidDel="006D26FE">
                        <w:fldChar w:fldCharType="end"/>
                      </w:r>
                    </w:del>
                    <w:r>
                      <w:t xml:space="preserve"> Sequence Diagram Profile Guru</w:t>
                    </w:r>
                  </w:p>
                  <w:p w14:paraId="6CC5EA1A" w14:textId="77777777" w:rsidR="00ED34E2" w:rsidRDefault="00ED34E2"/>
                  <w:p w14:paraId="302FC3FA" w14:textId="7FB2D909" w:rsidR="00ED34E2" w:rsidRPr="004A4934" w:rsidRDefault="00ED34E2" w:rsidP="00EE4F66">
                    <w:pPr>
                      <w:pStyle w:val="Caption"/>
                      <w:jc w:val="center"/>
                      <w:rPr>
                        <w:noProof/>
                        <w:sz w:val="24"/>
                        <w:szCs w:val="24"/>
                      </w:rPr>
                    </w:pPr>
                    <w:r>
                      <w:t xml:space="preserve">Gambar 3. </w:t>
                    </w:r>
                    <w:ins w:id="9177" w:author="chaniaayulestari@outlook.com" w:date="2021-11-13T13:45:00Z">
                      <w:r>
                        <w:fldChar w:fldCharType="begin"/>
                      </w:r>
                      <w:r>
                        <w:instrText xml:space="preserve"> SEQ Gambar_3. \* ARABIC </w:instrText>
                      </w:r>
                    </w:ins>
                    <w:r>
                      <w:fldChar w:fldCharType="separate"/>
                    </w:r>
                    <w:ins w:id="9178" w:author="chaniaayulestari@outlook.com" w:date="2021-11-13T13:45:00Z">
                      <w:r>
                        <w:rPr>
                          <w:noProof/>
                        </w:rPr>
                        <w:t>16</w:t>
                      </w:r>
                      <w:r>
                        <w:fldChar w:fldCharType="end"/>
                      </w:r>
                    </w:ins>
                    <w:del w:id="917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5</w:delText>
                      </w:r>
                      <w:r w:rsidDel="006D26FE">
                        <w:fldChar w:fldCharType="end"/>
                      </w:r>
                    </w:del>
                    <w:r>
                      <w:t xml:space="preserve"> Sequence Diagram Profile Guru</w:t>
                    </w:r>
                  </w:p>
                </w:txbxContent>
              </v:textbox>
            </v:shape>
          </w:pict>
        </w:r>
      </w:del>
      <w:del w:id="9180" w:author="Rafi Aziizi" w:date="2021-11-13T11:38:00Z">
        <w:r w:rsidR="00EE4F66" w:rsidDel="00FF5489">
          <w:rPr>
            <w:noProof/>
          </w:rPr>
          <w:drawing>
            <wp:anchor distT="0" distB="0" distL="114300" distR="114300" simplePos="0" relativeHeight="251605504" behindDoc="1" locked="0" layoutInCell="1" allowOverlap="1" wp14:anchorId="482B0673" wp14:editId="604B735A">
              <wp:simplePos x="0" y="0"/>
              <wp:positionH relativeFrom="margin">
                <wp:align>left</wp:align>
              </wp:positionH>
              <wp:positionV relativeFrom="paragraph">
                <wp:posOffset>23746</wp:posOffset>
              </wp:positionV>
              <wp:extent cx="5039995" cy="3618230"/>
              <wp:effectExtent l="19050" t="19050" r="27305" b="2032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039995" cy="361823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25D68F49" w14:textId="77777777" w:rsidR="00EE4F66" w:rsidDel="004822D0" w:rsidRDefault="00EE4F66">
      <w:pPr>
        <w:rPr>
          <w:del w:id="9181" w:author="Rafi Aziizi" w:date="2021-11-13T12:04:00Z"/>
          <w:lang w:val="id-ID"/>
        </w:rPr>
      </w:pPr>
    </w:p>
    <w:p w14:paraId="46741EBC" w14:textId="7A2DAADB" w:rsidR="00EE4F66" w:rsidDel="004822D0" w:rsidRDefault="00EE4F66">
      <w:pPr>
        <w:rPr>
          <w:del w:id="9182" w:author="Rafi Aziizi" w:date="2021-11-13T12:04:00Z"/>
          <w:lang w:val="id-ID"/>
        </w:rPr>
      </w:pPr>
    </w:p>
    <w:p w14:paraId="7DDB44A0" w14:textId="45007AA9" w:rsidR="00EE4F66" w:rsidDel="004822D0" w:rsidRDefault="00EE4F66">
      <w:pPr>
        <w:rPr>
          <w:del w:id="9183" w:author="Rafi Aziizi" w:date="2021-11-13T12:04:00Z"/>
          <w:lang w:val="id-ID"/>
        </w:rPr>
      </w:pPr>
    </w:p>
    <w:p w14:paraId="6065BC44" w14:textId="3E6E7CD6" w:rsidR="00EE4F66" w:rsidDel="004822D0" w:rsidRDefault="00EE4F66">
      <w:pPr>
        <w:rPr>
          <w:del w:id="9184" w:author="Rafi Aziizi" w:date="2021-11-13T12:04:00Z"/>
          <w:lang w:val="id-ID"/>
        </w:rPr>
      </w:pPr>
    </w:p>
    <w:p w14:paraId="6E2FFE16" w14:textId="2FB7F69C" w:rsidR="00EE4F66" w:rsidDel="004822D0" w:rsidRDefault="00EE4F66">
      <w:pPr>
        <w:rPr>
          <w:del w:id="9185" w:author="Rafi Aziizi" w:date="2021-11-13T12:04:00Z"/>
          <w:lang w:val="id-ID"/>
        </w:rPr>
      </w:pPr>
    </w:p>
    <w:p w14:paraId="4F233DD8" w14:textId="3F7C827B" w:rsidR="00EE4F66" w:rsidDel="004822D0" w:rsidRDefault="00EE4F66">
      <w:pPr>
        <w:rPr>
          <w:del w:id="9186" w:author="Rafi Aziizi" w:date="2021-11-13T12:04:00Z"/>
          <w:lang w:val="id-ID"/>
        </w:rPr>
      </w:pPr>
    </w:p>
    <w:p w14:paraId="5C5E704A" w14:textId="26A69149" w:rsidR="00EE4F66" w:rsidDel="004822D0" w:rsidRDefault="00EE4F66">
      <w:pPr>
        <w:rPr>
          <w:del w:id="9187" w:author="Rafi Aziizi" w:date="2021-11-13T12:04:00Z"/>
          <w:lang w:val="id-ID"/>
        </w:rPr>
      </w:pPr>
    </w:p>
    <w:p w14:paraId="6A65847A" w14:textId="5F2066DF" w:rsidR="00A2766B" w:rsidDel="004822D0" w:rsidRDefault="00A2766B">
      <w:pPr>
        <w:rPr>
          <w:del w:id="9188" w:author="Rafi Aziizi" w:date="2021-11-13T12:04:00Z"/>
          <w:lang w:val="id-ID"/>
        </w:rPr>
      </w:pPr>
    </w:p>
    <w:p w14:paraId="063AA0AD" w14:textId="7917728B" w:rsidR="00EE4F66" w:rsidDel="004822D0" w:rsidRDefault="00EE4F66">
      <w:pPr>
        <w:rPr>
          <w:del w:id="9189" w:author="Rafi Aziizi" w:date="2021-11-13T12:04:00Z"/>
          <w:lang w:val="id-ID"/>
        </w:rPr>
      </w:pPr>
    </w:p>
    <w:p w14:paraId="5A53DC40" w14:textId="1392302A" w:rsidR="00EE4F66" w:rsidDel="004822D0" w:rsidRDefault="00EE4F66">
      <w:pPr>
        <w:rPr>
          <w:del w:id="9190" w:author="Rafi Aziizi" w:date="2021-11-13T12:04:00Z"/>
          <w:lang w:val="id-ID"/>
        </w:rPr>
      </w:pPr>
    </w:p>
    <w:p w14:paraId="422F76C9" w14:textId="6A4E83DC" w:rsidR="00EE4F66" w:rsidDel="004822D0" w:rsidRDefault="00EE4F66">
      <w:pPr>
        <w:rPr>
          <w:del w:id="9191" w:author="Rafi Aziizi" w:date="2021-11-13T12:04:00Z"/>
          <w:lang w:val="id-ID"/>
        </w:rPr>
      </w:pPr>
    </w:p>
    <w:p w14:paraId="632CE7EC" w14:textId="61258F7F" w:rsidR="00EE4F66" w:rsidDel="004822D0" w:rsidRDefault="00EE4F66">
      <w:pPr>
        <w:rPr>
          <w:del w:id="9192" w:author="Rafi Aziizi" w:date="2021-11-13T12:04:00Z"/>
          <w:lang w:val="id-ID"/>
        </w:rPr>
      </w:pPr>
    </w:p>
    <w:p w14:paraId="0676FB36" w14:textId="5FCCCD92" w:rsidR="00EE4F66" w:rsidDel="00FE2102" w:rsidRDefault="00EE4F66">
      <w:pPr>
        <w:rPr>
          <w:del w:id="9193" w:author="chaniaayulestari@outlook.com" w:date="2021-11-12T16:36:00Z"/>
          <w:lang w:val="id-ID"/>
        </w:rPr>
      </w:pPr>
    </w:p>
    <w:p w14:paraId="35131811" w14:textId="4EF754D9" w:rsidR="00EE4F66" w:rsidRPr="004A229B" w:rsidDel="00FE2102" w:rsidRDefault="00EE4F66">
      <w:pPr>
        <w:rPr>
          <w:del w:id="9194" w:author="chaniaayulestari@outlook.com" w:date="2021-11-12T16:36:00Z"/>
          <w:lang w:val="id-ID"/>
        </w:rPr>
      </w:pPr>
    </w:p>
    <w:p w14:paraId="69233C8C" w14:textId="24926C07" w:rsidR="004A229B" w:rsidRPr="0083024D" w:rsidDel="004822D0" w:rsidRDefault="004A229B">
      <w:pPr>
        <w:pStyle w:val="ListParagraph"/>
        <w:numPr>
          <w:ilvl w:val="0"/>
          <w:numId w:val="42"/>
        </w:numPr>
        <w:ind w:left="0" w:firstLine="0"/>
        <w:rPr>
          <w:del w:id="9195" w:author="Rafi Aziizi" w:date="2021-11-13T12:11:00Z"/>
          <w:lang w:val="id-ID"/>
        </w:rPr>
        <w:pPrChange w:id="9196" w:author="Rafi Aziizi" w:date="2021-11-13T12:15:00Z">
          <w:pPr>
            <w:pStyle w:val="ListParagraph"/>
            <w:numPr>
              <w:numId w:val="42"/>
            </w:numPr>
            <w:ind w:left="426" w:hanging="360"/>
          </w:pPr>
        </w:pPrChange>
      </w:pPr>
      <w:del w:id="9197" w:author="Rafi Aziizi" w:date="2021-11-13T12:11:00Z">
        <w:r w:rsidDel="004822D0">
          <w:delText>Laporan Absen</w:delText>
        </w:r>
      </w:del>
    </w:p>
    <w:p w14:paraId="3CA2BB00" w14:textId="61ED5B42" w:rsidR="0083024D" w:rsidRPr="00EE4F66" w:rsidDel="004822D0" w:rsidRDefault="0083024D">
      <w:pPr>
        <w:rPr>
          <w:del w:id="9198" w:author="Rafi Aziizi" w:date="2021-11-13T12:05:00Z"/>
        </w:rPr>
        <w:pPrChange w:id="9199" w:author="Rafi Aziizi" w:date="2021-11-13T12:15:00Z">
          <w:pPr>
            <w:ind w:firstLine="426"/>
          </w:pPr>
        </w:pPrChange>
      </w:pPr>
      <w:del w:id="9200" w:author="Rafi Aziizi" w:date="2021-11-13T12:11:00Z">
        <w:r w:rsidRPr="0083024D" w:rsidDel="004822D0">
          <w:rPr>
            <w:i/>
          </w:rPr>
          <w:delText>Sequence diagram</w:delText>
        </w:r>
        <w:r w:rsidDel="004822D0">
          <w:delText xml:space="preserve"> ini menjelaskan interaksi admin dengan sistem dalam </w:delText>
        </w:r>
        <w:r w:rsidRPr="0083024D" w:rsidDel="004822D0">
          <w:rPr>
            <w:lang w:val="id-ID"/>
          </w:rPr>
          <w:delText>melihat</w:delText>
        </w:r>
        <w:r w:rsidR="00791945" w:rsidDel="004822D0">
          <w:delText xml:space="preserve">, </w:delText>
        </w:r>
        <w:r w:rsidDel="004822D0">
          <w:delText xml:space="preserve">memilih </w:delText>
        </w:r>
        <w:r w:rsidR="00791945" w:rsidDel="004822D0">
          <w:delText xml:space="preserve">maupun mencetak </w:delText>
        </w:r>
        <w:r w:rsidDel="004822D0">
          <w:delText xml:space="preserve">data rekapitulasi absensi </w:delText>
        </w:r>
        <w:r w:rsidR="00791945" w:rsidDel="004822D0">
          <w:delText xml:space="preserve">melalui </w:delText>
        </w:r>
        <w:r w:rsidR="00791945" w:rsidRPr="00791945" w:rsidDel="004822D0">
          <w:rPr>
            <w:i/>
            <w:iCs/>
          </w:rPr>
          <w:delText>database</w:delText>
        </w:r>
        <w:r w:rsidR="00791945" w:rsidDel="004822D0">
          <w:delText xml:space="preserve"> berdasarkan periode, siswa dan kelas tertentu</w:delText>
        </w:r>
        <w:r w:rsidDel="004822D0">
          <w:delText xml:space="preserve">. </w:delText>
        </w:r>
        <w:r w:rsidRPr="0083024D" w:rsidDel="004822D0">
          <w:rPr>
            <w:i/>
          </w:rPr>
          <w:delText>Sequence diagram</w:delText>
        </w:r>
        <w:r w:rsidDel="004822D0">
          <w:delText xml:space="preserve"> </w:delText>
        </w:r>
        <w:r w:rsidR="00791945" w:rsidDel="004822D0">
          <w:delText>laporan absen</w:delText>
        </w:r>
        <w:r w:rsidDel="004822D0">
          <w:delText xml:space="preserve"> ditunjukkan pada</w:delText>
        </w:r>
        <w:r w:rsidRPr="0083024D" w:rsidDel="004822D0">
          <w:rPr>
            <w:lang w:val="id-ID"/>
          </w:rPr>
          <w:delText xml:space="preserve"> Gambar</w:delText>
        </w:r>
        <w:r w:rsidR="00EE4F66" w:rsidDel="004822D0">
          <w:delText xml:space="preserve"> 3.17.</w:delText>
        </w:r>
      </w:del>
    </w:p>
    <w:p w14:paraId="02961552" w14:textId="017ED783" w:rsidR="00EE4F66" w:rsidRPr="004822D0" w:rsidDel="00FE2102" w:rsidRDefault="00EE4F66">
      <w:pPr>
        <w:rPr>
          <w:del w:id="9201" w:author="chaniaayulestari@outlook.com" w:date="2021-11-12T16:37:00Z"/>
          <w:lang w:val="id-ID"/>
        </w:rPr>
      </w:pPr>
    </w:p>
    <w:p w14:paraId="2A71F879" w14:textId="7A1E656C" w:rsidR="00EE4F66" w:rsidDel="00FE2102" w:rsidRDefault="00EE4F66">
      <w:pPr>
        <w:rPr>
          <w:del w:id="9202" w:author="chaniaayulestari@outlook.com" w:date="2021-11-12T16:37:00Z"/>
          <w:lang w:val="id-ID"/>
        </w:rPr>
      </w:pPr>
    </w:p>
    <w:p w14:paraId="0AAA742B" w14:textId="7B25E036" w:rsidR="00EE4F66" w:rsidDel="00FE2102" w:rsidRDefault="00EE4F66">
      <w:pPr>
        <w:rPr>
          <w:del w:id="9203" w:author="chaniaayulestari@outlook.com" w:date="2021-11-12T16:37:00Z"/>
          <w:lang w:val="id-ID"/>
        </w:rPr>
      </w:pPr>
    </w:p>
    <w:p w14:paraId="0E187D72" w14:textId="77176649" w:rsidR="00EE4F66" w:rsidDel="00FE2102" w:rsidRDefault="00EE4F66">
      <w:pPr>
        <w:rPr>
          <w:del w:id="9204" w:author="chaniaayulestari@outlook.com" w:date="2021-11-12T16:37:00Z"/>
          <w:lang w:val="id-ID"/>
        </w:rPr>
      </w:pPr>
    </w:p>
    <w:p w14:paraId="48031735" w14:textId="57BBE34C" w:rsidR="00EE4F66" w:rsidDel="00FE2102" w:rsidRDefault="00EE4F66">
      <w:pPr>
        <w:rPr>
          <w:del w:id="9205" w:author="chaniaayulestari@outlook.com" w:date="2021-11-12T16:37:00Z"/>
          <w:lang w:val="id-ID"/>
        </w:rPr>
      </w:pPr>
    </w:p>
    <w:p w14:paraId="05501F90" w14:textId="5E0BC049" w:rsidR="00EE4F66" w:rsidDel="00FE2102" w:rsidRDefault="00EE4F66">
      <w:pPr>
        <w:rPr>
          <w:del w:id="9206" w:author="chaniaayulestari@outlook.com" w:date="2021-11-12T16:37:00Z"/>
          <w:lang w:val="id-ID"/>
        </w:rPr>
      </w:pPr>
    </w:p>
    <w:p w14:paraId="030AE101" w14:textId="03DC9D05" w:rsidR="00EE4F66" w:rsidDel="00FE2102" w:rsidRDefault="00EE4F66">
      <w:pPr>
        <w:rPr>
          <w:del w:id="9207" w:author="chaniaayulestari@outlook.com" w:date="2021-11-12T16:37:00Z"/>
          <w:lang w:val="id-ID"/>
        </w:rPr>
      </w:pPr>
    </w:p>
    <w:p w14:paraId="7FDEF226" w14:textId="5EEEBA6E" w:rsidR="00EE4F66" w:rsidDel="004822D0" w:rsidRDefault="00ED34E2">
      <w:pPr>
        <w:rPr>
          <w:del w:id="9208" w:author="Rafi Aziizi" w:date="2021-11-13T12:05:00Z"/>
          <w:lang w:val="id-ID"/>
        </w:rPr>
      </w:pPr>
      <w:del w:id="9209" w:author="Rafi Aziizi" w:date="2021-11-13T12:04:00Z">
        <w:r>
          <w:rPr>
            <w:noProof/>
          </w:rPr>
          <w:pict w14:anchorId="5EC5A243">
            <v:shape id="Text Box 92" o:spid="_x0000_s1119" type="#_x0000_t202" style="position:absolute;left:0;text-align:left;margin-left:1.5pt;margin-top:216.2pt;width:396.85pt;height:.05pt;z-index:-251666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" stroked="f">
              <v:textbox style="mso-next-textbox:#Text Box 92;mso-fit-shape-to-text:t" inset="0,0,0,0">
                <w:txbxContent>
                  <w:p w14:paraId="6A520167" w14:textId="70E6B273" w:rsidR="00ED34E2" w:rsidRPr="0080515E" w:rsidRDefault="00ED34E2" w:rsidP="00EE4F66">
                    <w:pPr>
                      <w:pStyle w:val="Caption"/>
                      <w:jc w:val="center"/>
                      <w:rPr>
                        <w:noProof/>
                        <w:sz w:val="24"/>
                        <w:szCs w:val="24"/>
                      </w:rPr>
                    </w:pPr>
                    <w:del w:id="9210" w:author="Rafi Aziizi" w:date="2021-11-13T12:04: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6</w:delText>
                      </w:r>
                      <w:r w:rsidDel="004822D0">
                        <w:fldChar w:fldCharType="end"/>
                      </w:r>
                      <w:r w:rsidDel="004822D0">
                        <w:delText xml:space="preserve"> Sequence Diagram Laporan Absen</w:delText>
                      </w:r>
                    </w:del>
                  </w:p>
                  <w:p w14:paraId="670CB7CA" w14:textId="77777777" w:rsidR="00ED34E2" w:rsidRDefault="00ED34E2"/>
                  <w:p w14:paraId="2057A619" w14:textId="6DF3A562" w:rsidR="00ED34E2" w:rsidRPr="0080515E" w:rsidRDefault="00ED34E2" w:rsidP="00EE4F66">
                    <w:pPr>
                      <w:pStyle w:val="Caption"/>
                      <w:jc w:val="center"/>
                      <w:rPr>
                        <w:noProof/>
                        <w:sz w:val="24"/>
                        <w:szCs w:val="24"/>
                      </w:rPr>
                    </w:pPr>
                    <w:del w:id="9211" w:author="Rafi Aziizi" w:date="2021-11-13T12:04: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6</w:delText>
                      </w:r>
                      <w:r w:rsidDel="004822D0">
                        <w:fldChar w:fldCharType="end"/>
                      </w:r>
                      <w:r w:rsidDel="004822D0">
                        <w:delText xml:space="preserve"> Sequence Diagram Laporan Absen</w:delText>
                      </w:r>
                    </w:del>
                  </w:p>
                </w:txbxContent>
              </v:textbox>
            </v:shape>
          </w:pict>
        </w:r>
      </w:del>
      <w:del w:id="9212" w:author="Rafi Aziizi" w:date="2021-11-13T11:38:00Z">
        <w:r w:rsidR="00EE4F66" w:rsidDel="00FF5489">
          <w:rPr>
            <w:noProof/>
          </w:rPr>
          <w:drawing>
            <wp:anchor distT="0" distB="0" distL="114300" distR="114300" simplePos="0" relativeHeight="251606528" behindDoc="1" locked="0" layoutInCell="1" allowOverlap="1" wp14:anchorId="58DDCD4F" wp14:editId="49953E94">
              <wp:simplePos x="0" y="0"/>
              <wp:positionH relativeFrom="margin">
                <wp:align>left</wp:align>
              </wp:positionH>
              <wp:positionV relativeFrom="paragraph">
                <wp:posOffset>20557</wp:posOffset>
              </wp:positionV>
              <wp:extent cx="5039995" cy="2668772"/>
              <wp:effectExtent l="19050" t="19050" r="27305" b="1778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b="9364"/>
                      <a:stretch/>
                    </pic:blipFill>
                    <pic:spPr bwMode="auto">
                      <a:xfrm>
                        <a:off x="0" y="0"/>
                        <a:ext cx="5039995" cy="2668772"/>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44D72071" w14:textId="32A89954" w:rsidR="00EE4F66" w:rsidDel="004822D0" w:rsidRDefault="00EE4F66">
      <w:pPr>
        <w:rPr>
          <w:del w:id="9213" w:author="Rafi Aziizi" w:date="2021-11-13T12:05:00Z"/>
          <w:lang w:val="id-ID"/>
        </w:rPr>
      </w:pPr>
    </w:p>
    <w:p w14:paraId="1E97F741" w14:textId="090F07D5" w:rsidR="00EE4F66" w:rsidDel="004822D0" w:rsidRDefault="00EE4F66">
      <w:pPr>
        <w:rPr>
          <w:del w:id="9214" w:author="Rafi Aziizi" w:date="2021-11-13T12:05:00Z"/>
          <w:lang w:val="id-ID"/>
        </w:rPr>
      </w:pPr>
    </w:p>
    <w:p w14:paraId="4BBADB57" w14:textId="20AC2177" w:rsidR="00EE4F66" w:rsidDel="004822D0" w:rsidRDefault="00EE4F66">
      <w:pPr>
        <w:rPr>
          <w:del w:id="9215" w:author="Rafi Aziizi" w:date="2021-11-13T12:05:00Z"/>
          <w:lang w:val="id-ID"/>
        </w:rPr>
      </w:pPr>
    </w:p>
    <w:p w14:paraId="1C8D6F34" w14:textId="068C96B8" w:rsidR="00EE4F66" w:rsidDel="004822D0" w:rsidRDefault="00EE4F66">
      <w:pPr>
        <w:rPr>
          <w:del w:id="9216" w:author="Rafi Aziizi" w:date="2021-11-13T12:05:00Z"/>
          <w:lang w:val="id-ID"/>
        </w:rPr>
      </w:pPr>
    </w:p>
    <w:p w14:paraId="28199CF4" w14:textId="5A7EC511" w:rsidR="00EE4F66" w:rsidDel="004822D0" w:rsidRDefault="00EE4F66">
      <w:pPr>
        <w:rPr>
          <w:del w:id="9217" w:author="Rafi Aziizi" w:date="2021-11-13T12:05:00Z"/>
          <w:lang w:val="id-ID"/>
        </w:rPr>
      </w:pPr>
    </w:p>
    <w:p w14:paraId="17B4D9C6" w14:textId="4C5B0E2B" w:rsidR="00EE4F66" w:rsidDel="004822D0" w:rsidRDefault="00EE4F66">
      <w:pPr>
        <w:rPr>
          <w:del w:id="9218" w:author="Rafi Aziizi" w:date="2021-11-13T12:05:00Z"/>
          <w:lang w:val="id-ID"/>
        </w:rPr>
      </w:pPr>
    </w:p>
    <w:p w14:paraId="503518C2" w14:textId="5C3B5E29" w:rsidR="00EE4F66" w:rsidDel="004822D0" w:rsidRDefault="00EE4F66">
      <w:pPr>
        <w:rPr>
          <w:del w:id="9219" w:author="Rafi Aziizi" w:date="2021-11-13T12:05:00Z"/>
          <w:lang w:val="id-ID"/>
        </w:rPr>
      </w:pPr>
    </w:p>
    <w:p w14:paraId="4611511E" w14:textId="6C98433A" w:rsidR="00EE4F66" w:rsidDel="004822D0" w:rsidRDefault="00EE4F66">
      <w:pPr>
        <w:rPr>
          <w:del w:id="9220" w:author="Rafi Aziizi" w:date="2021-11-13T12:05:00Z"/>
          <w:lang w:val="id-ID"/>
        </w:rPr>
      </w:pPr>
    </w:p>
    <w:p w14:paraId="3CE64C9C" w14:textId="2857FD56" w:rsidR="00EE4F66" w:rsidDel="004822D0" w:rsidRDefault="00EE4F66">
      <w:pPr>
        <w:rPr>
          <w:del w:id="9221" w:author="Rafi Aziizi" w:date="2021-11-13T12:05:00Z"/>
          <w:lang w:val="id-ID"/>
        </w:rPr>
      </w:pPr>
    </w:p>
    <w:p w14:paraId="6F3EE50B" w14:textId="529E8A0F" w:rsidR="00EE4F66" w:rsidDel="004822D0" w:rsidRDefault="00EE4F66">
      <w:pPr>
        <w:rPr>
          <w:del w:id="9222" w:author="Rafi Aziizi" w:date="2021-11-13T12:05:00Z"/>
          <w:lang w:val="id-ID"/>
        </w:rPr>
        <w:pPrChange w:id="9223" w:author="Rafi Aziizi" w:date="2021-11-13T12:15:00Z">
          <w:pPr>
            <w:spacing w:line="240" w:lineRule="auto"/>
          </w:pPr>
        </w:pPrChange>
      </w:pPr>
    </w:p>
    <w:p w14:paraId="3EE22CD3" w14:textId="118F80D0" w:rsidR="00EE4F66" w:rsidRPr="00EE4F66" w:rsidDel="00E8612D" w:rsidRDefault="00EE4F66">
      <w:pPr>
        <w:rPr>
          <w:del w:id="9224" w:author="Rafi Aziizi" w:date="2021-11-13T12:15:00Z"/>
          <w:lang w:val="id-ID"/>
        </w:rPr>
        <w:pPrChange w:id="9225" w:author="Rafi Aziizi" w:date="2021-11-13T12:15:00Z">
          <w:pPr>
            <w:pStyle w:val="ListParagraph"/>
            <w:spacing w:line="240" w:lineRule="auto"/>
            <w:ind w:left="426"/>
          </w:pPr>
        </w:pPrChange>
      </w:pPr>
    </w:p>
    <w:p w14:paraId="2064C568" w14:textId="7AE92E17" w:rsidR="004A229B" w:rsidRPr="00791945" w:rsidDel="00E8612D" w:rsidRDefault="004A229B" w:rsidP="00EE4F66">
      <w:pPr>
        <w:pStyle w:val="ListParagraph"/>
        <w:numPr>
          <w:ilvl w:val="0"/>
          <w:numId w:val="42"/>
        </w:numPr>
        <w:ind w:left="426"/>
        <w:rPr>
          <w:del w:id="9226" w:author="Rafi Aziizi" w:date="2021-11-13T12:16:00Z"/>
          <w:lang w:val="id-ID"/>
        </w:rPr>
      </w:pPr>
      <w:del w:id="9227" w:author="Rafi Aziizi" w:date="2021-11-13T12:16:00Z">
        <w:r w:rsidDel="00E8612D">
          <w:delText>Laporan Riwayat Absen</w:delText>
        </w:r>
      </w:del>
    </w:p>
    <w:p w14:paraId="7568A21E" w14:textId="7B5C5E91" w:rsidR="00791945" w:rsidRPr="00EE4F66" w:rsidDel="00E8612D" w:rsidRDefault="00791945" w:rsidP="00EE4F66">
      <w:pPr>
        <w:ind w:firstLine="426"/>
        <w:rPr>
          <w:del w:id="9228" w:author="Rafi Aziizi" w:date="2021-11-13T12:16:00Z"/>
        </w:rPr>
      </w:pPr>
      <w:del w:id="9229" w:author="Rafi Aziizi" w:date="2021-11-13T12:16:00Z">
        <w:r w:rsidRPr="0083024D" w:rsidDel="00E8612D">
          <w:rPr>
            <w:i/>
          </w:rPr>
          <w:delText>Sequence diagram</w:delText>
        </w:r>
        <w:r w:rsidDel="00E8612D">
          <w:delText xml:space="preserve"> ini menjelaskan interaksi admin dengan sistem dalam </w:delText>
        </w:r>
        <w:r w:rsidRPr="0083024D" w:rsidDel="00E8612D">
          <w:rPr>
            <w:lang w:val="id-ID"/>
          </w:rPr>
          <w:delText>melihat</w:delText>
        </w:r>
        <w:r w:rsidDel="00E8612D">
          <w:delText xml:space="preserve"> dan mencetak data riwayat absen siswa melalui halaman laporan siswa bermasalah maupun profile siswa berdasarkan </w:delText>
        </w:r>
        <w:r w:rsidRPr="00791945" w:rsidDel="00E8612D">
          <w:rPr>
            <w:i/>
            <w:iCs/>
          </w:rPr>
          <w:delText>database</w:delText>
        </w:r>
        <w:r w:rsidDel="00E8612D">
          <w:delText xml:space="preserve">. </w:delText>
        </w:r>
        <w:r w:rsidRPr="0083024D" w:rsidDel="00E8612D">
          <w:rPr>
            <w:i/>
          </w:rPr>
          <w:delText>Sequence diagram</w:delText>
        </w:r>
        <w:r w:rsidDel="00E8612D">
          <w:delText xml:space="preserve"> laporan riwayat absen ditunjukkan pada</w:delText>
        </w:r>
        <w:r w:rsidRPr="0083024D" w:rsidDel="00E8612D">
          <w:rPr>
            <w:lang w:val="id-ID"/>
          </w:rPr>
          <w:delText xml:space="preserve"> Gambar</w:delText>
        </w:r>
        <w:r w:rsidR="00EE4F66" w:rsidDel="00E8612D">
          <w:delText xml:space="preserve"> 3.18.</w:delText>
        </w:r>
      </w:del>
    </w:p>
    <w:p w14:paraId="3E73BAA8" w14:textId="60344CCB" w:rsidR="00EE4F66" w:rsidDel="004822D0" w:rsidRDefault="00605993" w:rsidP="00EE4F66">
      <w:pPr>
        <w:keepNext/>
        <w:jc w:val="center"/>
        <w:rPr>
          <w:del w:id="9230" w:author="Rafi Aziizi" w:date="2021-11-13T12:05:00Z"/>
        </w:rPr>
      </w:pPr>
      <w:del w:id="9231" w:author="Rafi Aziizi" w:date="2021-11-13T11:38:00Z">
        <w:r w:rsidDel="00FF5489">
          <w:rPr>
            <w:noProof/>
          </w:rPr>
          <w:drawing>
            <wp:inline distT="0" distB="0" distL="0" distR="0" wp14:anchorId="508A8965" wp14:editId="7D8E8968">
              <wp:extent cx="5039995" cy="2573020"/>
              <wp:effectExtent l="19050" t="19050" r="27305" b="177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039995" cy="2573020"/>
                      </a:xfrm>
                      <a:prstGeom prst="rect">
                        <a:avLst/>
                      </a:prstGeom>
                      <a:noFill/>
                      <a:ln>
                        <a:solidFill>
                          <a:schemeClr val="tx1"/>
                        </a:solidFill>
                      </a:ln>
                    </pic:spPr>
                  </pic:pic>
                </a:graphicData>
              </a:graphic>
            </wp:inline>
          </w:drawing>
        </w:r>
      </w:del>
    </w:p>
    <w:p w14:paraId="131AEA76" w14:textId="1858CE1F" w:rsidR="00A2766B" w:rsidRPr="00605993" w:rsidDel="004822D0" w:rsidRDefault="00EE4F66" w:rsidP="00EE4F66">
      <w:pPr>
        <w:pStyle w:val="Caption"/>
        <w:jc w:val="center"/>
        <w:rPr>
          <w:del w:id="9232" w:author="Rafi Aziizi" w:date="2021-11-13T12:05:00Z"/>
          <w:i w:val="0"/>
          <w:iCs w:val="0"/>
          <w:lang w:val="id-ID"/>
        </w:rPr>
      </w:pPr>
      <w:del w:id="9233" w:author="Rafi Aziizi" w:date="2021-11-13T12:05:00Z">
        <w:r w:rsidDel="004822D0">
          <w:delText xml:space="preserve">Gambar 3. </w:delText>
        </w:r>
        <w:r w:rsidDel="004822D0">
          <w:fldChar w:fldCharType="begin"/>
        </w:r>
        <w:r w:rsidRPr="006A1DDD" w:rsidDel="004822D0">
          <w:rPr>
            <w:i w:val="0"/>
            <w:iCs w:val="0"/>
          </w:rPr>
          <w:delInstrText xml:space="preserve"> SEQ Gambar_3. \* ARABIC </w:delInstrText>
        </w:r>
        <w:r w:rsidDel="004822D0">
          <w:fldChar w:fldCharType="separate"/>
        </w:r>
        <w:r w:rsidR="003748F7" w:rsidDel="004822D0">
          <w:rPr>
            <w:noProof/>
          </w:rPr>
          <w:delText>17</w:delText>
        </w:r>
        <w:r w:rsidDel="004822D0">
          <w:fldChar w:fldCharType="end"/>
        </w:r>
        <w:r w:rsidDel="004822D0">
          <w:delText xml:space="preserve"> Sequence Diagram Laporan Riwayat Absen</w:delText>
        </w:r>
      </w:del>
    </w:p>
    <w:p w14:paraId="64C1F952" w14:textId="4D23DC5A" w:rsidR="004A229B" w:rsidRPr="00FF7610" w:rsidDel="00E8612D" w:rsidRDefault="00605993" w:rsidP="00FF2590">
      <w:pPr>
        <w:pStyle w:val="ListParagraph"/>
        <w:numPr>
          <w:ilvl w:val="0"/>
          <w:numId w:val="42"/>
        </w:numPr>
        <w:ind w:left="426"/>
        <w:rPr>
          <w:del w:id="9234" w:author="Rafi Aziizi" w:date="2021-11-13T12:16:00Z"/>
          <w:lang w:val="id-ID"/>
        </w:rPr>
      </w:pPr>
      <w:del w:id="9235" w:author="Rafi Aziizi" w:date="2021-11-13T12:16:00Z">
        <w:r w:rsidDel="00E8612D">
          <w:delText>Laporan</w:delText>
        </w:r>
        <w:r w:rsidR="004A229B" w:rsidDel="00E8612D">
          <w:delText xml:space="preserve"> Siswa Bermasalah</w:delText>
        </w:r>
      </w:del>
    </w:p>
    <w:p w14:paraId="4EACEDEE" w14:textId="11983693" w:rsidR="00FF7610" w:rsidRPr="00EE4F66" w:rsidDel="00E8612D" w:rsidRDefault="00FF7610" w:rsidP="00FF7610">
      <w:pPr>
        <w:ind w:firstLine="426"/>
        <w:rPr>
          <w:del w:id="9236" w:author="Rafi Aziizi" w:date="2021-11-13T12:16:00Z"/>
        </w:rPr>
      </w:pPr>
      <w:del w:id="9237" w:author="Rafi Aziizi" w:date="2021-11-13T12:16:00Z">
        <w:r w:rsidRPr="00FF7610" w:rsidDel="00E8612D">
          <w:rPr>
            <w:i/>
          </w:rPr>
          <w:delText>Sequence diagram</w:delText>
        </w:r>
        <w:r w:rsidDel="00E8612D">
          <w:delText xml:space="preserve"> ini menjelaskan interaksi admin dengan sistem dalam </w:delText>
        </w:r>
        <w:r w:rsidRPr="00FF7610" w:rsidDel="00E8612D">
          <w:rPr>
            <w:lang w:val="id-ID"/>
          </w:rPr>
          <w:delText>melihat</w:delText>
        </w:r>
        <w:r w:rsidDel="00E8612D">
          <w:delText xml:space="preserve"> data laporan siswa bermasalah berdasarkan status absensi pada </w:delText>
        </w:r>
        <w:r w:rsidRPr="00FF7610" w:rsidDel="00E8612D">
          <w:rPr>
            <w:i/>
            <w:iCs/>
          </w:rPr>
          <w:delText>database</w:delText>
        </w:r>
        <w:r w:rsidDel="00E8612D">
          <w:delText xml:space="preserve">. </w:delText>
        </w:r>
        <w:r w:rsidRPr="00FF7610" w:rsidDel="00E8612D">
          <w:rPr>
            <w:i/>
          </w:rPr>
          <w:delText>Sequence diagram</w:delText>
        </w:r>
        <w:r w:rsidDel="00E8612D">
          <w:delText xml:space="preserve"> laporan siswa bermasalah ditunjukkan pada</w:delText>
        </w:r>
        <w:r w:rsidRPr="00FF7610" w:rsidDel="00E8612D">
          <w:rPr>
            <w:lang w:val="id-ID"/>
          </w:rPr>
          <w:delText xml:space="preserve"> Gambar</w:delText>
        </w:r>
        <w:r w:rsidR="00EE4F66" w:rsidDel="00E8612D">
          <w:delText xml:space="preserve"> 3.19.</w:delText>
        </w:r>
      </w:del>
    </w:p>
    <w:p w14:paraId="6CA8399D" w14:textId="479FE7CE" w:rsidR="00FF7610" w:rsidRPr="00FF7610" w:rsidDel="004822D0" w:rsidRDefault="00ED34E2" w:rsidP="00FF7610">
      <w:pPr>
        <w:rPr>
          <w:del w:id="9238" w:author="Rafi Aziizi" w:date="2021-11-13T12:05:00Z"/>
          <w:lang w:val="id-ID"/>
        </w:rPr>
      </w:pPr>
      <w:del w:id="9239" w:author="Rafi Aziizi" w:date="2021-11-13T12:05:00Z">
        <w:r>
          <w:rPr>
            <w:noProof/>
          </w:rPr>
          <w:pict w14:anchorId="49C5E2F0">
            <v:shape id="Text Box 93" o:spid="_x0000_s1118" type="#_x0000_t202" style="position:absolute;left:0;text-align:left;margin-left:1.5pt;margin-top:210.45pt;width:396.85pt;height:.05pt;z-index:-251665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" stroked="f">
              <v:textbox style="mso-next-textbox:#Text Box 93;mso-fit-shape-to-text:t" inset="0,0,0,0">
                <w:txbxContent>
                  <w:p w14:paraId="7A8022C8" w14:textId="6B7A7B77" w:rsidR="00ED34E2" w:rsidRPr="00361050" w:rsidRDefault="00ED34E2">
                    <w:pPr>
                      <w:pStyle w:val="Caption"/>
                      <w:rPr>
                        <w:noProof/>
                        <w:sz w:val="24"/>
                        <w:szCs w:val="24"/>
                      </w:rPr>
                      <w:pPrChange w:id="9240" w:author="Rafi Aziizi" w:date="2021-11-13T12:05:00Z">
                        <w:pPr>
                          <w:pStyle w:val="Caption"/>
                          <w:jc w:val="center"/>
                        </w:pPr>
                      </w:pPrChange>
                    </w:pPr>
                    <w:del w:id="9241" w:author="Rafi Aziizi" w:date="2021-11-13T12:05: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8</w:delText>
                      </w:r>
                      <w:r w:rsidDel="004822D0">
                        <w:fldChar w:fldCharType="end"/>
                      </w:r>
                      <w:r w:rsidDel="004822D0">
                        <w:delText xml:space="preserve"> Sequence Diagram Laporan Siswa Bermasalah</w:delText>
                      </w:r>
                    </w:del>
                  </w:p>
                  <w:p w14:paraId="20C34479" w14:textId="77777777" w:rsidR="00ED34E2" w:rsidRDefault="00ED34E2"/>
                  <w:p w14:paraId="515C6AB3" w14:textId="7E26AC7F" w:rsidR="00ED34E2" w:rsidRPr="00361050" w:rsidRDefault="00ED34E2">
                    <w:pPr>
                      <w:pStyle w:val="Caption"/>
                      <w:rPr>
                        <w:noProof/>
                        <w:sz w:val="24"/>
                        <w:szCs w:val="24"/>
                      </w:rPr>
                      <w:pPrChange w:id="9242" w:author="Rafi Aziizi" w:date="2021-11-13T12:05:00Z">
                        <w:pPr>
                          <w:pStyle w:val="Caption"/>
                          <w:jc w:val="center"/>
                        </w:pPr>
                      </w:pPrChange>
                    </w:pPr>
                    <w:del w:id="9243" w:author="Rafi Aziizi" w:date="2021-11-13T12:05: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8</w:delText>
                      </w:r>
                      <w:r w:rsidDel="004822D0">
                        <w:fldChar w:fldCharType="end"/>
                      </w:r>
                      <w:r w:rsidDel="004822D0">
                        <w:delText xml:space="preserve"> Sequence Diagram Laporan Siswa Bermasalah</w:delText>
                      </w:r>
                    </w:del>
                  </w:p>
                </w:txbxContent>
              </v:textbox>
            </v:shape>
          </w:pict>
        </w:r>
      </w:del>
      <w:del w:id="9244" w:author="Rafi Aziizi" w:date="2021-11-13T11:38:00Z">
        <w:r w:rsidR="00EE4F66" w:rsidDel="00FF5489">
          <w:rPr>
            <w:noProof/>
          </w:rPr>
          <w:drawing>
            <wp:anchor distT="0" distB="0" distL="114300" distR="114300" simplePos="0" relativeHeight="251607552" behindDoc="1" locked="0" layoutInCell="1" allowOverlap="1" wp14:anchorId="6A3B86B1" wp14:editId="603A4C39">
              <wp:simplePos x="0" y="0"/>
              <wp:positionH relativeFrom="margin">
                <wp:align>left</wp:align>
              </wp:positionH>
              <wp:positionV relativeFrom="paragraph">
                <wp:posOffset>15166</wp:posOffset>
              </wp:positionV>
              <wp:extent cx="5039995" cy="2600960"/>
              <wp:effectExtent l="19050" t="19050" r="27305" b="2794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039995" cy="260096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0C577E9B" w14:textId="6EB40563" w:rsidR="00605993" w:rsidDel="004822D0" w:rsidRDefault="00605993" w:rsidP="00605993">
      <w:pPr>
        <w:rPr>
          <w:del w:id="9245" w:author="Rafi Aziizi" w:date="2021-11-13T12:05:00Z"/>
          <w:lang w:val="id-ID"/>
        </w:rPr>
      </w:pPr>
    </w:p>
    <w:p w14:paraId="2FACE189" w14:textId="0B3FAA18" w:rsidR="00EE4F66" w:rsidDel="004822D0" w:rsidRDefault="00EE4F66" w:rsidP="00605993">
      <w:pPr>
        <w:rPr>
          <w:del w:id="9246" w:author="Rafi Aziizi" w:date="2021-11-13T12:05:00Z"/>
          <w:lang w:val="id-ID"/>
        </w:rPr>
      </w:pPr>
    </w:p>
    <w:p w14:paraId="5864D0C9" w14:textId="246D0967" w:rsidR="00EE4F66" w:rsidDel="004822D0" w:rsidRDefault="00EE4F66" w:rsidP="00605993">
      <w:pPr>
        <w:rPr>
          <w:del w:id="9247" w:author="Rafi Aziizi" w:date="2021-11-13T12:05:00Z"/>
          <w:lang w:val="id-ID"/>
        </w:rPr>
      </w:pPr>
    </w:p>
    <w:p w14:paraId="60FD7E53" w14:textId="060E6E1E" w:rsidR="00EE4F66" w:rsidDel="004822D0" w:rsidRDefault="00EE4F66" w:rsidP="00605993">
      <w:pPr>
        <w:rPr>
          <w:del w:id="9248" w:author="Rafi Aziizi" w:date="2021-11-13T12:05:00Z"/>
          <w:lang w:val="id-ID"/>
        </w:rPr>
      </w:pPr>
    </w:p>
    <w:p w14:paraId="032C761D" w14:textId="72A32320" w:rsidR="00EE4F66" w:rsidDel="004822D0" w:rsidRDefault="00EE4F66" w:rsidP="00605993">
      <w:pPr>
        <w:rPr>
          <w:del w:id="9249" w:author="Rafi Aziizi" w:date="2021-11-13T12:05:00Z"/>
          <w:lang w:val="id-ID"/>
        </w:rPr>
      </w:pPr>
    </w:p>
    <w:p w14:paraId="52CE099C" w14:textId="77878599" w:rsidR="00EE4F66" w:rsidDel="004822D0" w:rsidRDefault="00EE4F66" w:rsidP="00605993">
      <w:pPr>
        <w:rPr>
          <w:del w:id="9250" w:author="Rafi Aziizi" w:date="2021-11-13T12:05:00Z"/>
          <w:lang w:val="id-ID"/>
        </w:rPr>
      </w:pPr>
    </w:p>
    <w:p w14:paraId="2F07B97F" w14:textId="251D2BE8" w:rsidR="00EE4F66" w:rsidDel="004822D0" w:rsidRDefault="00EE4F66" w:rsidP="00605993">
      <w:pPr>
        <w:rPr>
          <w:del w:id="9251" w:author="Rafi Aziizi" w:date="2021-11-13T12:05:00Z"/>
          <w:lang w:val="id-ID"/>
        </w:rPr>
      </w:pPr>
    </w:p>
    <w:p w14:paraId="56F23C17" w14:textId="6B2A175B" w:rsidR="00EE4F66" w:rsidDel="004822D0" w:rsidRDefault="00EE4F66" w:rsidP="00605993">
      <w:pPr>
        <w:rPr>
          <w:del w:id="9252" w:author="Rafi Aziizi" w:date="2021-11-13T12:05:00Z"/>
          <w:lang w:val="id-ID"/>
        </w:rPr>
      </w:pPr>
    </w:p>
    <w:p w14:paraId="395AAC9F" w14:textId="48CEE11D" w:rsidR="00EE4F66" w:rsidDel="004822D0" w:rsidRDefault="00EE4F66" w:rsidP="00605993">
      <w:pPr>
        <w:rPr>
          <w:del w:id="9253" w:author="Rafi Aziizi" w:date="2021-11-13T12:05:00Z"/>
          <w:lang w:val="id-ID"/>
        </w:rPr>
      </w:pPr>
    </w:p>
    <w:p w14:paraId="361B2D13" w14:textId="439EF478" w:rsidR="00EE4F66" w:rsidRPr="00605993" w:rsidDel="004822D0" w:rsidRDefault="00EE4F66" w:rsidP="00605993">
      <w:pPr>
        <w:rPr>
          <w:del w:id="9254" w:author="Rafi Aziizi" w:date="2021-11-13T12:05:00Z"/>
          <w:lang w:val="id-ID"/>
        </w:rPr>
      </w:pPr>
    </w:p>
    <w:p w14:paraId="0F3F676D" w14:textId="511FF59C" w:rsidR="00605993" w:rsidRPr="00AB33B3" w:rsidRDefault="00605993" w:rsidP="00FF2590">
      <w:pPr>
        <w:pStyle w:val="ListParagraph"/>
        <w:numPr>
          <w:ilvl w:val="0"/>
          <w:numId w:val="42"/>
        </w:numPr>
        <w:ind w:left="426"/>
        <w:rPr>
          <w:b/>
          <w:bCs/>
          <w:lang w:val="id-ID"/>
          <w:rPrChange w:id="9255" w:author="Rafi Aziizi" w:date="2021-11-13T12:22:00Z">
            <w:rPr>
              <w:lang w:val="id-ID"/>
            </w:rPr>
          </w:rPrChange>
        </w:rPr>
      </w:pPr>
      <w:r w:rsidRPr="00AB33B3">
        <w:rPr>
          <w:b/>
          <w:bCs/>
          <w:rPrChange w:id="9256" w:author="Rafi Aziizi" w:date="2021-11-13T12:22:00Z">
            <w:rPr/>
          </w:rPrChange>
        </w:rPr>
        <w:t>Notifikasi Siswa Bermasalah</w:t>
      </w:r>
    </w:p>
    <w:p w14:paraId="521E4567" w14:textId="4A9D5DD6" w:rsidR="00FF7610" w:rsidRPr="0092786F" w:rsidDel="000477A6" w:rsidRDefault="00FF7610" w:rsidP="00FF7610">
      <w:pPr>
        <w:ind w:firstLine="426"/>
        <w:rPr>
          <w:ins w:id="9257" w:author="chaniaayulestari@outlook.com" w:date="2021-11-12T16:37:00Z"/>
          <w:del w:id="9258" w:author="Rafi Aziizi" w:date="2021-11-12T18:25:00Z"/>
          <w:rPrChange w:id="9259" w:author="chaniaayulestari@outlook.com" w:date="2021-11-14T06:38:00Z">
            <w:rPr>
              <w:ins w:id="9260" w:author="chaniaayulestari@outlook.com" w:date="2021-11-12T16:37:00Z"/>
              <w:del w:id="9261" w:author="Rafi Aziizi" w:date="2021-11-12T18:25:00Z"/>
              <w:lang w:val="id-ID"/>
            </w:rPr>
          </w:rPrChange>
        </w:rPr>
      </w:pPr>
      <w:r w:rsidRPr="00FF7610">
        <w:rPr>
          <w:i/>
        </w:rPr>
        <w:t>Sequence diagram</w:t>
      </w:r>
      <w:r>
        <w:t xml:space="preserve"> ini akan tampil pada dashboard admin secara otomatis apabila terdapat data siswa bermasalah berdasarkan </w:t>
      </w:r>
      <w:r w:rsidRPr="00FF7610">
        <w:rPr>
          <w:i/>
          <w:iCs/>
        </w:rPr>
        <w:t>database</w:t>
      </w:r>
      <w:r>
        <w:rPr>
          <w:i/>
          <w:iCs/>
        </w:rPr>
        <w:t xml:space="preserve"> </w:t>
      </w:r>
      <w:r>
        <w:t xml:space="preserve">status absensi siswa. </w:t>
      </w:r>
      <w:r w:rsidRPr="00FF7610">
        <w:rPr>
          <w:i/>
        </w:rPr>
        <w:t>Sequence diagram</w:t>
      </w:r>
      <w:r>
        <w:t xml:space="preserve"> laporan riwayat absen ditunjukkan </w:t>
      </w:r>
      <w:ins w:id="9262" w:author="Rafi Aziizi" w:date="2021-11-14T10:14:00Z">
        <w:r w:rsidR="00ED47C8">
          <w:t>pada</w:t>
        </w:r>
        <w:r w:rsidR="00ED47C8" w:rsidRPr="005B28D5">
          <w:rPr>
            <w:lang w:val="id-ID"/>
          </w:rPr>
          <w:t xml:space="preserve"> </w:t>
        </w:r>
        <w:r w:rsidR="00ED47C8">
          <w:t>gambar dibawah ini :</w:t>
        </w:r>
      </w:ins>
      <w:del w:id="9263" w:author="Rafi Aziizi" w:date="2021-11-14T10:14:00Z">
        <w:r w:rsidDel="00ED47C8">
          <w:delText>pada</w:delText>
        </w:r>
        <w:r w:rsidRPr="00FF7610" w:rsidDel="00ED47C8">
          <w:rPr>
            <w:lang w:val="id-ID"/>
          </w:rPr>
          <w:delText xml:space="preserve"> Gambar</w:delText>
        </w:r>
      </w:del>
      <w:ins w:id="9264" w:author="chaniaayulestari@outlook.com" w:date="2021-11-14T06:38:00Z">
        <w:del w:id="9265" w:author="Rafi Aziizi" w:date="2021-11-14T10:14:00Z">
          <w:r w:rsidR="0092786F" w:rsidDel="00ED47C8">
            <w:delText xml:space="preserve"> 3.51</w:delText>
          </w:r>
        </w:del>
      </w:ins>
    </w:p>
    <w:p w14:paraId="794419E1" w14:textId="77777777" w:rsidR="00FE2102" w:rsidRPr="00FF7610" w:rsidRDefault="00FE2102">
      <w:pPr>
        <w:ind w:firstLine="426"/>
        <w:rPr>
          <w:lang w:val="id-ID"/>
        </w:rPr>
      </w:pPr>
    </w:p>
    <w:p w14:paraId="30F9C457" w14:textId="5A9E7D7E" w:rsidR="00EE4F66" w:rsidDel="00DF5A0B" w:rsidRDefault="00ED34E2" w:rsidP="002040D9">
      <w:pPr>
        <w:pStyle w:val="ListParagraph"/>
        <w:numPr>
          <w:ilvl w:val="0"/>
          <w:numId w:val="117"/>
        </w:numPr>
        <w:ind w:left="426"/>
        <w:rPr>
          <w:del w:id="9266" w:author="Rafi Aziizi" w:date="2021-11-13T12:19:00Z"/>
          <w:b/>
          <w:bCs/>
        </w:rPr>
      </w:pPr>
      <w:del w:id="9267" w:author="chaniaayulestari@outlook.com" w:date="2021-11-13T20:51:00Z">
        <w:r>
          <w:pict w14:anchorId="408EED71">
            <v:shape id="_x0000_i1065" type="#_x0000_t75" style="width:396.7pt;height:.7pt">
              <v:imagedata croptop="-65520f" cropbottom="65520f"/>
            </v:shape>
          </w:pict>
        </w:r>
      </w:del>
      <w:ins w:id="9268" w:author="chaniaayulestari@outlook.com" w:date="2021-11-13T16:58:00Z">
        <w:del w:id="9269" w:author="Rafi Aziizi" w:date="2021-11-13T18:48:00Z">
          <w:r w:rsidR="00DF5A0B" w:rsidDel="0008241A">
            <w:rPr>
              <w:noProof/>
            </w:rPr>
            <w:drawing>
              <wp:inline distT="0" distB="0" distL="0" distR="0" wp14:anchorId="5ACBB748" wp14:editId="378B00D9">
                <wp:extent cx="5039995" cy="2169160"/>
                <wp:effectExtent l="0" t="0" r="8255" b="254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039995" cy="2169160"/>
                        </a:xfrm>
                        <a:prstGeom prst="rect">
                          <a:avLst/>
                        </a:prstGeom>
                        <a:noFill/>
                        <a:ln>
                          <a:noFill/>
                        </a:ln>
                      </pic:spPr>
                    </pic:pic>
                  </a:graphicData>
                </a:graphic>
              </wp:inline>
            </w:drawing>
          </w:r>
        </w:del>
      </w:ins>
      <w:ins w:id="9270" w:author="Rafi Aziizi" w:date="2021-11-13T12:16:00Z">
        <w:del w:id="9271" w:author="chaniaayulestari@outlook.com" w:date="2021-11-13T14:40:00Z">
          <w:r w:rsidR="00E8612D" w:rsidRPr="002040D9" w:rsidDel="004D38D8">
            <w:rPr>
              <w:b/>
              <w:bCs/>
              <w:noProof/>
              <w:rPrChange w:id="9272" w:author="chaniaayulestari@outlook.com" w:date="2021-11-13T15:21:00Z">
                <w:rPr>
                  <w:noProof/>
                </w:rPr>
              </w:rPrChange>
            </w:rPr>
            <w:delText xml:space="preserve">Lihat </w:delText>
          </w:r>
        </w:del>
        <w:r w:rsidR="00E8612D" w:rsidRPr="002040D9">
          <w:rPr>
            <w:b/>
            <w:bCs/>
            <w:noProof/>
            <w:rPrChange w:id="9273" w:author="chaniaayulestari@outlook.com" w:date="2021-11-13T15:21:00Z">
              <w:rPr>
                <w:noProof/>
              </w:rPr>
            </w:rPrChange>
          </w:rPr>
          <w:t>Notifikasi</w:t>
        </w:r>
      </w:ins>
      <w:del w:id="9274" w:author="Rafi Aziizi" w:date="2021-11-13T12:19:00Z">
        <w:r>
          <w:rPr>
            <w:noProof/>
          </w:rPr>
          <w:pict w14:anchorId="24E6E794">
            <v:shape id="Text Box 94" o:spid="_x0000_s1116" type="#_x0000_t202" style="position:absolute;left:0;text-align:left;margin-left:1.5pt;margin-top:217.15pt;width:396.85pt;height:.05pt;z-index:-251664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" stroked="f">
              <v:textbox style="mso-next-textbox:#Text Box 94;mso-fit-shape-to-text:t" inset="0,0,0,0">
                <w:txbxContent>
                  <w:p w14:paraId="3B64D05B" w14:textId="231A52EB" w:rsidR="00ED34E2" w:rsidRPr="00B727AB" w:rsidRDefault="00ED34E2" w:rsidP="00EE4F66">
                    <w:pPr>
                      <w:pStyle w:val="Caption"/>
                      <w:jc w:val="center"/>
                      <w:rPr>
                        <w:noProof/>
                        <w:sz w:val="24"/>
                        <w:szCs w:val="24"/>
                      </w:rPr>
                    </w:pPr>
                    <w:del w:id="9275" w:author="Rafi Aziizi" w:date="2021-11-13T12:19:00Z">
                      <w:r w:rsidDel="00AB33B3">
                        <w:delText xml:space="preserve">Gambar 3. </w:delText>
                      </w:r>
                      <w:r w:rsidDel="00AB33B3">
                        <w:fldChar w:fldCharType="begin"/>
                      </w:r>
                      <w:r w:rsidDel="00AB33B3">
                        <w:delInstrText xml:space="preserve"> SEQ Gambar_3. \* ARABIC </w:delInstrText>
                      </w:r>
                      <w:r w:rsidDel="00AB33B3">
                        <w:fldChar w:fldCharType="separate"/>
                      </w:r>
                      <w:r w:rsidDel="00AB33B3">
                        <w:rPr>
                          <w:noProof/>
                        </w:rPr>
                        <w:delText>19</w:delText>
                      </w:r>
                      <w:r w:rsidDel="00AB33B3">
                        <w:fldChar w:fldCharType="end"/>
                      </w:r>
                      <w:r w:rsidDel="00AB33B3">
                        <w:delText xml:space="preserve"> Sequence Diagram Notifikasi Siswa Bermasalah</w:delText>
                      </w:r>
                    </w:del>
                  </w:p>
                  <w:p w14:paraId="259A045C" w14:textId="77777777" w:rsidR="00ED34E2" w:rsidRDefault="00ED34E2"/>
                  <w:p w14:paraId="151DB7A2" w14:textId="20A5F3F9" w:rsidR="00ED34E2" w:rsidRPr="00B727AB" w:rsidRDefault="00ED34E2" w:rsidP="00EE4F66">
                    <w:pPr>
                      <w:pStyle w:val="Caption"/>
                      <w:jc w:val="center"/>
                      <w:rPr>
                        <w:noProof/>
                        <w:sz w:val="24"/>
                        <w:szCs w:val="24"/>
                      </w:rPr>
                    </w:pPr>
                    <w:del w:id="9276" w:author="Rafi Aziizi" w:date="2021-11-13T12:19:00Z">
                      <w:r w:rsidDel="00AB33B3">
                        <w:delText xml:space="preserve">Gambar 3. </w:delText>
                      </w:r>
                      <w:r w:rsidDel="00AB33B3">
                        <w:fldChar w:fldCharType="begin"/>
                      </w:r>
                      <w:r w:rsidDel="00AB33B3">
                        <w:delInstrText xml:space="preserve"> SEQ Gambar_3. \* ARABIC </w:delInstrText>
                      </w:r>
                      <w:r w:rsidDel="00AB33B3">
                        <w:fldChar w:fldCharType="separate"/>
                      </w:r>
                      <w:r w:rsidDel="00AB33B3">
                        <w:rPr>
                          <w:noProof/>
                        </w:rPr>
                        <w:delText>19</w:delText>
                      </w:r>
                      <w:r w:rsidDel="00AB33B3">
                        <w:fldChar w:fldCharType="end"/>
                      </w:r>
                      <w:r w:rsidDel="00AB33B3">
                        <w:delText xml:space="preserve"> Sequence Diagram Notifikasi Siswa Bermasalah</w:delText>
                      </w:r>
                    </w:del>
                  </w:p>
                </w:txbxContent>
              </v:textbox>
            </v:shape>
          </w:pict>
        </w:r>
      </w:del>
      <w:del w:id="9277" w:author="Rafi Aziizi" w:date="2021-11-13T12:05:00Z">
        <w:r w:rsidR="00EE4F66" w:rsidRPr="002040D9" w:rsidDel="004822D0">
          <w:rPr>
            <w:b/>
            <w:bCs/>
            <w:noProof/>
            <w:rPrChange w:id="9278" w:author="chaniaayulestari@outlook.com" w:date="2021-11-13T15:21:00Z">
              <w:rPr>
                <w:noProof/>
              </w:rPr>
            </w:rPrChange>
          </w:rPr>
          <w:drawing>
            <wp:anchor distT="0" distB="0" distL="114300" distR="114300" simplePos="0" relativeHeight="251608576" behindDoc="1" locked="0" layoutInCell="1" allowOverlap="1" wp14:anchorId="3A6D654E" wp14:editId="6AAC4C03">
              <wp:simplePos x="0" y="0"/>
              <wp:positionH relativeFrom="margin">
                <wp:align>left</wp:align>
              </wp:positionH>
              <wp:positionV relativeFrom="paragraph">
                <wp:posOffset>29639</wp:posOffset>
              </wp:positionV>
              <wp:extent cx="5039995" cy="2671445"/>
              <wp:effectExtent l="19050" t="19050" r="27305" b="14605"/>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039995" cy="267144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64041C72" w14:textId="77777777" w:rsidR="00DF5A0B" w:rsidRPr="002040D9" w:rsidRDefault="00DF5A0B">
      <w:pPr>
        <w:pStyle w:val="ListParagraph"/>
        <w:numPr>
          <w:ilvl w:val="0"/>
          <w:numId w:val="117"/>
        </w:numPr>
        <w:ind w:left="426"/>
        <w:rPr>
          <w:ins w:id="9279" w:author="chaniaayulestari@outlook.com" w:date="2021-11-13T16:58:00Z"/>
          <w:b/>
          <w:bCs/>
          <w:rPrChange w:id="9280" w:author="chaniaayulestari@outlook.com" w:date="2021-11-13T15:21:00Z">
            <w:rPr>
              <w:ins w:id="9281" w:author="chaniaayulestari@outlook.com" w:date="2021-11-13T16:58:00Z"/>
              <w:lang w:val="id-ID"/>
            </w:rPr>
          </w:rPrChange>
        </w:rPr>
        <w:pPrChange w:id="9282" w:author="chaniaayulestari@outlook.com" w:date="2021-11-13T15:21:00Z">
          <w:pPr/>
        </w:pPrChange>
      </w:pPr>
    </w:p>
    <w:p w14:paraId="21C12028" w14:textId="77777777" w:rsidR="007404DC" w:rsidRDefault="007404DC">
      <w:pPr>
        <w:keepNext/>
        <w:ind w:left="66"/>
        <w:rPr>
          <w:ins w:id="9283" w:author="Rafi Aziizi" w:date="2021-11-14T10:10:00Z"/>
        </w:rPr>
        <w:pPrChange w:id="9284" w:author="Rafi Aziizi" w:date="2021-11-14T10:10:00Z">
          <w:pPr>
            <w:ind w:left="66"/>
          </w:pPr>
        </w:pPrChange>
      </w:pPr>
      <w:ins w:id="9285" w:author="Rafi Aziizi" w:date="2021-11-14T10:10:00Z">
        <w:r>
          <w:rPr>
            <w:noProof/>
          </w:rPr>
          <w:drawing>
            <wp:inline distT="0" distB="0" distL="0" distR="0" wp14:anchorId="4B34B1A6" wp14:editId="6EECFE5B">
              <wp:extent cx="5039995" cy="2169160"/>
              <wp:effectExtent l="0" t="0" r="0" b="0"/>
              <wp:docPr id="52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039995" cy="2169160"/>
                      </a:xfrm>
                      <a:prstGeom prst="rect">
                        <a:avLst/>
                      </a:prstGeom>
                      <a:noFill/>
                      <a:ln>
                        <a:noFill/>
                      </a:ln>
                    </pic:spPr>
                  </pic:pic>
                </a:graphicData>
              </a:graphic>
            </wp:inline>
          </w:drawing>
        </w:r>
      </w:ins>
    </w:p>
    <w:p w14:paraId="5EBBDC78" w14:textId="7A15F3FF" w:rsidR="00EE4F66" w:rsidRPr="007404DC" w:rsidDel="00DF5A0B" w:rsidRDefault="007404DC">
      <w:pPr>
        <w:pStyle w:val="Caption"/>
        <w:jc w:val="center"/>
        <w:rPr>
          <w:del w:id="9286" w:author="Rafi Aziizi" w:date="2021-11-13T12:19:00Z"/>
          <w:rPrChange w:id="9287" w:author="Rafi Aziizi" w:date="2021-11-14T10:10:00Z">
            <w:rPr>
              <w:del w:id="9288" w:author="Rafi Aziizi" w:date="2021-11-13T12:19:00Z"/>
              <w:lang w:val="id-ID"/>
            </w:rPr>
          </w:rPrChange>
        </w:rPr>
        <w:pPrChange w:id="9289" w:author="Rafi Aziizi" w:date="2021-11-14T10:10:00Z">
          <w:pPr>
            <w:pStyle w:val="ListParagraph"/>
            <w:ind w:left="426"/>
          </w:pPr>
        </w:pPrChange>
      </w:pPr>
      <w:ins w:id="9290" w:author="Rafi Aziizi" w:date="2021-11-14T10:10:00Z">
        <w:r>
          <w:t xml:space="preserve">Gambar   3. </w:t>
        </w:r>
        <w:r>
          <w:rPr>
            <w:i w:val="0"/>
            <w:iCs w:val="0"/>
          </w:rPr>
          <w:fldChar w:fldCharType="begin"/>
        </w:r>
        <w:r>
          <w:instrText xml:space="preserve"> SEQ Gambar___3. \* ARABIC </w:instrText>
        </w:r>
      </w:ins>
      <w:r>
        <w:rPr>
          <w:i w:val="0"/>
          <w:iCs w:val="0"/>
        </w:rPr>
        <w:fldChar w:fldCharType="separate"/>
      </w:r>
      <w:ins w:id="9291" w:author="Rafi Aziizi" w:date="2021-11-15T16:05:00Z">
        <w:r w:rsidR="00BF7B94">
          <w:rPr>
            <w:noProof/>
          </w:rPr>
          <w:t>54</w:t>
        </w:r>
      </w:ins>
      <w:ins w:id="9292" w:author="Rafi Aziizi" w:date="2021-11-14T10:10:00Z">
        <w:r>
          <w:rPr>
            <w:i w:val="0"/>
            <w:iCs w:val="0"/>
          </w:rPr>
          <w:fldChar w:fldCharType="end"/>
        </w:r>
        <w:r>
          <w:t xml:space="preserve"> Sequence Diagram Notifikasi</w:t>
        </w:r>
      </w:ins>
      <w:ins w:id="9293" w:author="chaniaayulestari@outlook.com" w:date="2021-11-13T20:52:00Z">
        <w:del w:id="9294" w:author="Rafi Aziizi" w:date="2021-11-14T10:09:00Z">
          <w:r w:rsidR="00ED34E2">
            <w:rPr>
              <w:i w:val="0"/>
              <w:iCs w:val="0"/>
              <w:noProof/>
            </w:rPr>
            <w:pict w14:anchorId="0C9B1FAF">
              <v:shape id="_x0000_s1222" type="#_x0000_t202" style="position:absolute;left:0;text-align:left;margin-left:2.95pt;margin-top:175.05pt;width:396.85pt;height:.05pt;z-index:251752960;mso-position-horizontal-relative:text;mso-position-vertical-relative:text" stroked="f">
                <v:textbox style="mso-next-textbox:#_x0000_s1222;mso-fit-shape-to-text:t" inset="0,0,0,0">
                  <w:txbxContent>
                    <w:p w14:paraId="7A697867" w14:textId="058B89D9" w:rsidR="00ED34E2" w:rsidRPr="00263FF8" w:rsidDel="007404DC" w:rsidRDefault="00ED34E2">
                      <w:pPr>
                        <w:pStyle w:val="Caption"/>
                        <w:rPr>
                          <w:del w:id="9295" w:author="Rafi Aziizi" w:date="2021-11-14T10:09:00Z"/>
                          <w:noProof/>
                        </w:rPr>
                        <w:pPrChange w:id="9296" w:author="Rafi Aziizi" w:date="2021-11-14T10:09:00Z">
                          <w:pPr>
                            <w:ind w:left="66"/>
                          </w:pPr>
                        </w:pPrChange>
                      </w:pPr>
                      <w:bookmarkStart w:id="9297" w:name="_Toc87731486"/>
                      <w:ins w:id="9298" w:author="chaniaayulestari@outlook.com" w:date="2021-11-13T20:52:00Z">
                        <w:del w:id="9299" w:author="Rafi Aziizi" w:date="2021-11-14T10:09:00Z">
                          <w:r w:rsidDel="007404DC">
                            <w:delText xml:space="preserve">Gambar 3. </w:delText>
                          </w:r>
                          <w:r w:rsidDel="007404DC">
                            <w:rPr>
                              <w:i w:val="0"/>
                              <w:iCs w:val="0"/>
                            </w:rPr>
                            <w:fldChar w:fldCharType="begin"/>
                          </w:r>
                          <w:r w:rsidDel="007404DC">
                            <w:delInstrText xml:space="preserve"> SEQ Gambar___3. \* ARABIC </w:delInstrText>
                          </w:r>
                        </w:del>
                      </w:ins>
                      <w:del w:id="9300" w:author="Rafi Aziizi" w:date="2021-11-14T10:09:00Z">
                        <w:r w:rsidDel="007404DC">
                          <w:rPr>
                            <w:i w:val="0"/>
                            <w:iCs w:val="0"/>
                          </w:rPr>
                          <w:fldChar w:fldCharType="separate"/>
                        </w:r>
                      </w:del>
                      <w:ins w:id="9301" w:author="chaniaayulestari@outlook.com" w:date="2021-11-13T21:25:00Z">
                        <w:del w:id="9302" w:author="Rafi Aziizi" w:date="2021-11-14T09:53:00Z">
                          <w:r w:rsidDel="00590A19">
                            <w:rPr>
                              <w:noProof/>
                            </w:rPr>
                            <w:delText>51</w:delText>
                          </w:r>
                        </w:del>
                      </w:ins>
                      <w:ins w:id="9303" w:author="chaniaayulestari@outlook.com" w:date="2021-11-13T20:52:00Z">
                        <w:del w:id="9304" w:author="Rafi Aziizi" w:date="2021-11-14T10:09:00Z">
                          <w:r w:rsidDel="007404DC">
                            <w:rPr>
                              <w:i w:val="0"/>
                              <w:iCs w:val="0"/>
                            </w:rPr>
                            <w:fldChar w:fldCharType="end"/>
                          </w:r>
                          <w:r w:rsidDel="007404DC">
                            <w:delText xml:space="preserve"> </w:delText>
                          </w:r>
                          <w:r w:rsidRPr="00972FDA" w:rsidDel="007404DC">
                            <w:delText xml:space="preserve">Sequence Diagram </w:delText>
                          </w:r>
                          <w:r w:rsidDel="007404DC">
                            <w:delText xml:space="preserve"> Notifikasi</w:delText>
                          </w:r>
                        </w:del>
                      </w:ins>
                      <w:bookmarkEnd w:id="9297"/>
                    </w:p>
                    <w:p w14:paraId="3B3D029A" w14:textId="1300AEFA" w:rsidR="00ED34E2" w:rsidDel="00EA413A" w:rsidRDefault="00ED34E2">
                      <w:pPr>
                        <w:pStyle w:val="Caption"/>
                        <w:rPr>
                          <w:del w:id="9305" w:author="chaniaayulestari@outlook.com" w:date="2021-11-13T20:57:00Z"/>
                        </w:rPr>
                        <w:pPrChange w:id="9306" w:author="Rafi Aziizi" w:date="2021-11-14T10:09:00Z">
                          <w:pPr/>
                        </w:pPrChange>
                      </w:pPr>
                    </w:p>
                    <w:p w14:paraId="361B3AC4" w14:textId="30A55388" w:rsidR="00ED34E2" w:rsidRPr="00263FF8" w:rsidRDefault="00ED34E2">
                      <w:pPr>
                        <w:pStyle w:val="Caption"/>
                        <w:rPr>
                          <w:noProof/>
                        </w:rPr>
                        <w:pPrChange w:id="9307" w:author="Rafi Aziizi" w:date="2021-11-14T10:09:00Z">
                          <w:pPr>
                            <w:ind w:left="66"/>
                          </w:pPr>
                        </w:pPrChange>
                      </w:pPr>
                    </w:p>
                  </w:txbxContent>
                </v:textbox>
              </v:shape>
            </w:pict>
          </w:r>
        </w:del>
      </w:ins>
    </w:p>
    <w:p w14:paraId="22C3FDE0" w14:textId="1C0523FA" w:rsidR="00DF5A0B" w:rsidRDefault="00DF5A0B">
      <w:pPr>
        <w:pStyle w:val="Caption"/>
        <w:jc w:val="center"/>
        <w:rPr>
          <w:ins w:id="9308" w:author="chaniaayulestari@outlook.com" w:date="2021-11-13T16:58:00Z"/>
          <w:lang w:val="id-ID"/>
        </w:rPr>
        <w:pPrChange w:id="9309" w:author="Rafi Aziizi" w:date="2021-11-14T10:10:00Z">
          <w:pPr>
            <w:pStyle w:val="ListParagraph"/>
            <w:ind w:left="426"/>
          </w:pPr>
        </w:pPrChange>
      </w:pPr>
    </w:p>
    <w:p w14:paraId="0C41EAD1" w14:textId="7543F0A0" w:rsidR="00DF5A0B" w:rsidDel="006A1DDD" w:rsidRDefault="00ED34E2" w:rsidP="00932121">
      <w:pPr>
        <w:numPr>
          <w:ilvl w:val="0"/>
          <w:numId w:val="127"/>
        </w:numPr>
        <w:rPr>
          <w:del w:id="9310" w:author="Rafi Aziizi" w:date="2021-11-13T18:48:00Z"/>
        </w:rPr>
      </w:pPr>
      <w:del w:id="9311" w:author="chaniaayulestari@outlook.com" w:date="2021-11-13T20:51:00Z">
        <w:r>
          <w:pict w14:anchorId="4C7FE1CE">
            <v:shape id="Text Box 525" o:spid="_x0000_s1295"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525;mso-fit-shape-to-text:t" inset="0,0,0,0">
                <w:txbxContent>
                  <w:p w14:paraId="0A8BAF26" w14:textId="7731C31C" w:rsidR="00ED34E2" w:rsidRPr="00FF2860" w:rsidRDefault="00ED34E2">
                    <w:pPr>
                      <w:pStyle w:val="Caption"/>
                      <w:jc w:val="center"/>
                      <w:rPr>
                        <w:noProof/>
                      </w:rPr>
                      <w:pPrChange w:id="9312" w:author="chaniaayulestari@outlook.com" w:date="2021-11-13T16:59:00Z">
                        <w:pPr>
                          <w:pStyle w:val="ListParagraph"/>
                          <w:numPr>
                            <w:numId w:val="117"/>
                          </w:numPr>
                          <w:ind w:left="426" w:hanging="360"/>
                        </w:pPr>
                      </w:pPrChange>
                    </w:pPr>
                  </w:p>
                  <w:p w14:paraId="2BCAEEEA" w14:textId="77777777" w:rsidR="00ED34E2" w:rsidRDefault="00ED34E2"/>
                  <w:p w14:paraId="41163ECC" w14:textId="233C63FF" w:rsidR="00ED34E2" w:rsidRPr="00FF2860" w:rsidRDefault="00ED34E2">
                    <w:pPr>
                      <w:pStyle w:val="Caption"/>
                      <w:jc w:val="center"/>
                      <w:rPr>
                        <w:noProof/>
                      </w:rPr>
                      <w:pPrChange w:id="9313" w:author="chaniaayulestari@outlook.com" w:date="2021-11-13T16:59:00Z">
                        <w:pPr>
                          <w:pStyle w:val="ListParagraph"/>
                          <w:numPr>
                            <w:numId w:val="117"/>
                          </w:numPr>
                          <w:ind w:left="426" w:hanging="360"/>
                        </w:pPr>
                      </w:pPrChange>
                    </w:pPr>
                  </w:p>
                </w:txbxContent>
              </v:textbox>
              <w10:anchorlock/>
            </v:shape>
          </w:pict>
        </w:r>
      </w:del>
    </w:p>
    <w:p w14:paraId="4A732262" w14:textId="3DFAF7F9" w:rsidR="006A1DDD" w:rsidDel="007404DC" w:rsidRDefault="006A1DDD" w:rsidP="00932121">
      <w:pPr>
        <w:numPr>
          <w:ilvl w:val="0"/>
          <w:numId w:val="127"/>
        </w:numPr>
        <w:rPr>
          <w:ins w:id="9314" w:author="chaniaayulestari@outlook.com" w:date="2021-11-13T20:52:00Z"/>
          <w:del w:id="9315" w:author="Rafi Aziizi" w:date="2021-11-14T10:09:00Z"/>
        </w:rPr>
      </w:pPr>
    </w:p>
    <w:p w14:paraId="6007D449" w14:textId="2767E3A4" w:rsidR="006A1DDD" w:rsidDel="007404DC" w:rsidRDefault="006A1DDD" w:rsidP="00932121">
      <w:pPr>
        <w:numPr>
          <w:ilvl w:val="0"/>
          <w:numId w:val="127"/>
        </w:numPr>
        <w:rPr>
          <w:ins w:id="9316" w:author="chaniaayulestari@outlook.com" w:date="2021-11-13T20:52:00Z"/>
          <w:del w:id="9317" w:author="Rafi Aziizi" w:date="2021-11-14T10:09:00Z"/>
        </w:rPr>
      </w:pPr>
    </w:p>
    <w:p w14:paraId="5794CC5D" w14:textId="6ED0071A" w:rsidR="006A1DDD" w:rsidDel="007404DC" w:rsidRDefault="006A1DDD" w:rsidP="00932121">
      <w:pPr>
        <w:numPr>
          <w:ilvl w:val="0"/>
          <w:numId w:val="127"/>
        </w:numPr>
        <w:rPr>
          <w:ins w:id="9318" w:author="chaniaayulestari@outlook.com" w:date="2021-11-13T20:52:00Z"/>
          <w:del w:id="9319" w:author="Rafi Aziizi" w:date="2021-11-14T10:09:00Z"/>
        </w:rPr>
      </w:pPr>
    </w:p>
    <w:p w14:paraId="42E91CFC" w14:textId="3DAD7332" w:rsidR="006A1DDD" w:rsidDel="007404DC" w:rsidRDefault="006A1DDD" w:rsidP="00932121">
      <w:pPr>
        <w:numPr>
          <w:ilvl w:val="0"/>
          <w:numId w:val="127"/>
        </w:numPr>
        <w:rPr>
          <w:ins w:id="9320" w:author="chaniaayulestari@outlook.com" w:date="2021-11-13T20:52:00Z"/>
          <w:del w:id="9321" w:author="Rafi Aziizi" w:date="2021-11-14T10:09:00Z"/>
        </w:rPr>
      </w:pPr>
    </w:p>
    <w:p w14:paraId="03FBE09D" w14:textId="42291DA8" w:rsidR="006A1DDD" w:rsidDel="007404DC" w:rsidRDefault="006A1DDD" w:rsidP="00932121">
      <w:pPr>
        <w:numPr>
          <w:ilvl w:val="0"/>
          <w:numId w:val="127"/>
        </w:numPr>
        <w:rPr>
          <w:ins w:id="9322" w:author="chaniaayulestari@outlook.com" w:date="2021-11-13T20:52:00Z"/>
          <w:del w:id="9323" w:author="Rafi Aziizi" w:date="2021-11-14T10:09:00Z"/>
        </w:rPr>
      </w:pPr>
    </w:p>
    <w:p w14:paraId="0BF7518D" w14:textId="3E637D5D" w:rsidR="006A1DDD" w:rsidDel="007404DC" w:rsidRDefault="006A1DDD" w:rsidP="00932121">
      <w:pPr>
        <w:numPr>
          <w:ilvl w:val="0"/>
          <w:numId w:val="127"/>
        </w:numPr>
        <w:rPr>
          <w:ins w:id="9324" w:author="chaniaayulestari@outlook.com" w:date="2021-11-13T20:52:00Z"/>
          <w:del w:id="9325" w:author="Rafi Aziizi" w:date="2021-11-14T10:09:00Z"/>
        </w:rPr>
      </w:pPr>
    </w:p>
    <w:p w14:paraId="6804B4C4" w14:textId="09CD2FA1" w:rsidR="006A1DDD" w:rsidRPr="0008241A" w:rsidDel="007404DC" w:rsidRDefault="006A1DDD">
      <w:pPr>
        <w:numPr>
          <w:ilvl w:val="0"/>
          <w:numId w:val="127"/>
        </w:numPr>
        <w:rPr>
          <w:ins w:id="9326" w:author="chaniaayulestari@outlook.com" w:date="2021-11-13T20:52:00Z"/>
          <w:del w:id="9327" w:author="Rafi Aziizi" w:date="2021-11-14T10:09:00Z"/>
          <w:lang w:val="id-ID"/>
        </w:rPr>
        <w:pPrChange w:id="9328" w:author="Rafi Aziizi" w:date="2021-11-13T18:48:00Z">
          <w:pPr>
            <w:pStyle w:val="ListParagraph"/>
            <w:ind w:left="426"/>
          </w:pPr>
        </w:pPrChange>
      </w:pPr>
    </w:p>
    <w:p w14:paraId="618615A8" w14:textId="13CF9DF0" w:rsidR="00DF5A0B" w:rsidDel="006A1DDD" w:rsidRDefault="00DF5A0B" w:rsidP="00932121">
      <w:pPr>
        <w:numPr>
          <w:ilvl w:val="0"/>
          <w:numId w:val="127"/>
        </w:numPr>
        <w:rPr>
          <w:del w:id="9329" w:author="Rafi Aziizi" w:date="2021-11-13T18:48:00Z"/>
          <w:lang w:val="id-ID"/>
        </w:rPr>
      </w:pPr>
    </w:p>
    <w:p w14:paraId="1EEAC473" w14:textId="1FA8FAF9" w:rsidR="006A1DDD" w:rsidRPr="0008241A" w:rsidDel="007404DC" w:rsidRDefault="006A1DDD">
      <w:pPr>
        <w:numPr>
          <w:ilvl w:val="0"/>
          <w:numId w:val="127"/>
        </w:numPr>
        <w:rPr>
          <w:ins w:id="9330" w:author="chaniaayulestari@outlook.com" w:date="2021-11-13T20:52:00Z"/>
          <w:del w:id="9331" w:author="Rafi Aziizi" w:date="2021-11-14T10:09:00Z"/>
          <w:lang w:val="id-ID"/>
        </w:rPr>
        <w:pPrChange w:id="9332" w:author="Rafi Aziizi" w:date="2021-11-13T18:48:00Z">
          <w:pPr>
            <w:pStyle w:val="ListParagraph"/>
            <w:ind w:left="426"/>
          </w:pPr>
        </w:pPrChange>
      </w:pPr>
    </w:p>
    <w:p w14:paraId="5D0DA99B" w14:textId="76302262" w:rsidR="00DF5A0B" w:rsidDel="0008241A" w:rsidRDefault="00DF5A0B">
      <w:pPr>
        <w:numPr>
          <w:ilvl w:val="0"/>
          <w:numId w:val="127"/>
        </w:numPr>
        <w:rPr>
          <w:ins w:id="9333" w:author="chaniaayulestari@outlook.com" w:date="2021-11-13T16:58:00Z"/>
          <w:del w:id="9334" w:author="Rafi Aziizi" w:date="2021-11-13T18:48:00Z"/>
          <w:lang w:val="id-ID"/>
        </w:rPr>
        <w:pPrChange w:id="9335" w:author="Rafi Aziizi" w:date="2021-11-13T18:48:00Z">
          <w:pPr>
            <w:pStyle w:val="ListParagraph"/>
            <w:ind w:left="426"/>
          </w:pPr>
        </w:pPrChange>
      </w:pPr>
    </w:p>
    <w:p w14:paraId="111CDC07" w14:textId="2FA405C2" w:rsidR="00DF5A0B" w:rsidDel="0008241A" w:rsidRDefault="00DF5A0B">
      <w:pPr>
        <w:numPr>
          <w:ilvl w:val="0"/>
          <w:numId w:val="127"/>
        </w:numPr>
        <w:rPr>
          <w:ins w:id="9336" w:author="chaniaayulestari@outlook.com" w:date="2021-11-13T16:58:00Z"/>
          <w:del w:id="9337" w:author="Rafi Aziizi" w:date="2021-11-13T18:48:00Z"/>
          <w:lang w:val="id-ID"/>
        </w:rPr>
        <w:pPrChange w:id="9338" w:author="Rafi Aziizi" w:date="2021-11-13T18:48:00Z">
          <w:pPr>
            <w:pStyle w:val="ListParagraph"/>
            <w:ind w:left="426"/>
          </w:pPr>
        </w:pPrChange>
      </w:pPr>
    </w:p>
    <w:p w14:paraId="5DB1F5B1" w14:textId="427DBC91" w:rsidR="00DF5A0B" w:rsidDel="0008241A" w:rsidRDefault="00DF5A0B">
      <w:pPr>
        <w:numPr>
          <w:ilvl w:val="0"/>
          <w:numId w:val="127"/>
        </w:numPr>
        <w:rPr>
          <w:ins w:id="9339" w:author="chaniaayulestari@outlook.com" w:date="2021-11-13T16:58:00Z"/>
          <w:del w:id="9340" w:author="Rafi Aziizi" w:date="2021-11-13T18:48:00Z"/>
          <w:lang w:val="id-ID"/>
        </w:rPr>
        <w:pPrChange w:id="9341" w:author="Rafi Aziizi" w:date="2021-11-13T18:48:00Z">
          <w:pPr>
            <w:pStyle w:val="ListParagraph"/>
            <w:ind w:left="426"/>
          </w:pPr>
        </w:pPrChange>
      </w:pPr>
    </w:p>
    <w:p w14:paraId="0F822503" w14:textId="6CB7DF63" w:rsidR="00DF5A0B" w:rsidDel="0008241A" w:rsidRDefault="00DF5A0B">
      <w:pPr>
        <w:numPr>
          <w:ilvl w:val="0"/>
          <w:numId w:val="127"/>
        </w:numPr>
        <w:rPr>
          <w:ins w:id="9342" w:author="chaniaayulestari@outlook.com" w:date="2021-11-13T16:58:00Z"/>
          <w:del w:id="9343" w:author="Rafi Aziizi" w:date="2021-11-13T18:48:00Z"/>
          <w:lang w:val="id-ID"/>
        </w:rPr>
        <w:pPrChange w:id="9344" w:author="Rafi Aziizi" w:date="2021-11-13T18:48:00Z">
          <w:pPr>
            <w:pStyle w:val="ListParagraph"/>
            <w:ind w:left="426"/>
          </w:pPr>
        </w:pPrChange>
      </w:pPr>
    </w:p>
    <w:p w14:paraId="3E91F86B" w14:textId="6501DB90" w:rsidR="00DF5A0B" w:rsidRPr="00AB33B3" w:rsidDel="0008241A" w:rsidRDefault="00DF5A0B" w:rsidP="00932121">
      <w:pPr>
        <w:numPr>
          <w:ilvl w:val="0"/>
          <w:numId w:val="127"/>
        </w:numPr>
        <w:rPr>
          <w:ins w:id="9345" w:author="chaniaayulestari@outlook.com" w:date="2021-11-13T16:58:00Z"/>
          <w:del w:id="9346" w:author="Rafi Aziizi" w:date="2021-11-13T18:48:00Z"/>
          <w:lang w:val="id-ID"/>
        </w:rPr>
      </w:pPr>
    </w:p>
    <w:p w14:paraId="3F509734" w14:textId="5393F2D0" w:rsidR="00EE4F66" w:rsidDel="00AB33B3" w:rsidRDefault="00EE4F66" w:rsidP="00932121">
      <w:pPr>
        <w:numPr>
          <w:ilvl w:val="0"/>
          <w:numId w:val="127"/>
        </w:numPr>
        <w:rPr>
          <w:del w:id="9347" w:author="Rafi Aziizi" w:date="2021-11-13T12:19:00Z"/>
          <w:lang w:val="id-ID"/>
        </w:rPr>
      </w:pPr>
    </w:p>
    <w:p w14:paraId="22028756" w14:textId="2AF8425F" w:rsidR="00A2766B" w:rsidDel="00AB33B3" w:rsidRDefault="00A2766B" w:rsidP="00932121">
      <w:pPr>
        <w:numPr>
          <w:ilvl w:val="0"/>
          <w:numId w:val="127"/>
        </w:numPr>
        <w:rPr>
          <w:del w:id="9348" w:author="Rafi Aziizi" w:date="2021-11-13T12:19:00Z"/>
          <w:lang w:val="id-ID"/>
        </w:rPr>
      </w:pPr>
    </w:p>
    <w:p w14:paraId="1116FE39" w14:textId="3FF14707" w:rsidR="00EE4F66" w:rsidDel="00AB33B3" w:rsidRDefault="00EE4F66" w:rsidP="00932121">
      <w:pPr>
        <w:numPr>
          <w:ilvl w:val="0"/>
          <w:numId w:val="127"/>
        </w:numPr>
        <w:rPr>
          <w:del w:id="9349" w:author="Rafi Aziizi" w:date="2021-11-13T12:19:00Z"/>
          <w:lang w:val="id-ID"/>
        </w:rPr>
      </w:pPr>
    </w:p>
    <w:p w14:paraId="263EB0B6" w14:textId="3E1270B1" w:rsidR="00EE4F66" w:rsidDel="00AB33B3" w:rsidRDefault="00EE4F66" w:rsidP="00932121">
      <w:pPr>
        <w:numPr>
          <w:ilvl w:val="0"/>
          <w:numId w:val="127"/>
        </w:numPr>
        <w:rPr>
          <w:del w:id="9350" w:author="Rafi Aziizi" w:date="2021-11-13T12:19:00Z"/>
          <w:lang w:val="id-ID"/>
        </w:rPr>
      </w:pPr>
    </w:p>
    <w:p w14:paraId="6479FB62" w14:textId="1544E424" w:rsidR="00EE4F66" w:rsidDel="00AB33B3" w:rsidRDefault="00EE4F66" w:rsidP="00932121">
      <w:pPr>
        <w:numPr>
          <w:ilvl w:val="0"/>
          <w:numId w:val="127"/>
        </w:numPr>
        <w:rPr>
          <w:del w:id="9351" w:author="Rafi Aziizi" w:date="2021-11-13T12:19:00Z"/>
          <w:lang w:val="id-ID"/>
        </w:rPr>
      </w:pPr>
    </w:p>
    <w:p w14:paraId="0EF0EEE1" w14:textId="60F880A8" w:rsidR="00EE4F66" w:rsidDel="00AB33B3" w:rsidRDefault="00EE4F66" w:rsidP="00932121">
      <w:pPr>
        <w:numPr>
          <w:ilvl w:val="0"/>
          <w:numId w:val="127"/>
        </w:numPr>
        <w:rPr>
          <w:del w:id="9352" w:author="Rafi Aziizi" w:date="2021-11-13T12:19:00Z"/>
          <w:lang w:val="id-ID"/>
        </w:rPr>
      </w:pPr>
    </w:p>
    <w:p w14:paraId="386CA511" w14:textId="089957AD" w:rsidR="00EE4F66" w:rsidDel="00AB33B3" w:rsidRDefault="00EE4F66" w:rsidP="00932121">
      <w:pPr>
        <w:numPr>
          <w:ilvl w:val="0"/>
          <w:numId w:val="127"/>
        </w:numPr>
        <w:rPr>
          <w:del w:id="9353" w:author="Rafi Aziizi" w:date="2021-11-13T12:19:00Z"/>
          <w:lang w:val="id-ID"/>
        </w:rPr>
      </w:pPr>
    </w:p>
    <w:p w14:paraId="7DC52D75" w14:textId="48A62694" w:rsidR="00EE4F66" w:rsidDel="00AB33B3" w:rsidRDefault="00EE4F66" w:rsidP="00932121">
      <w:pPr>
        <w:numPr>
          <w:ilvl w:val="0"/>
          <w:numId w:val="127"/>
        </w:numPr>
        <w:rPr>
          <w:del w:id="9354" w:author="Rafi Aziizi" w:date="2021-11-13T12:19:00Z"/>
          <w:lang w:val="id-ID"/>
        </w:rPr>
      </w:pPr>
    </w:p>
    <w:p w14:paraId="2922E916" w14:textId="30B0E0E0" w:rsidR="00EE4F66" w:rsidRPr="004A229B" w:rsidDel="007404DC" w:rsidRDefault="00EE4F66" w:rsidP="00932121">
      <w:pPr>
        <w:numPr>
          <w:ilvl w:val="0"/>
          <w:numId w:val="127"/>
        </w:numPr>
        <w:rPr>
          <w:del w:id="9355" w:author="Rafi Aziizi" w:date="2021-11-14T10:09:00Z"/>
          <w:lang w:val="id-ID"/>
        </w:rPr>
      </w:pPr>
    </w:p>
    <w:p w14:paraId="53BDFF45" w14:textId="5934DF45" w:rsidR="00926DA8" w:rsidRDefault="00926DA8" w:rsidP="00932121">
      <w:pPr>
        <w:pStyle w:val="Heading3"/>
        <w:numPr>
          <w:ilvl w:val="0"/>
          <w:numId w:val="127"/>
        </w:numPr>
        <w:tabs>
          <w:tab w:val="left" w:pos="851"/>
        </w:tabs>
        <w:ind w:left="426" w:hanging="426"/>
      </w:pPr>
      <w:bookmarkStart w:id="9356" w:name="_heading=h.1mrcu09"/>
      <w:bookmarkStart w:id="9357" w:name="_Toc80034251"/>
      <w:bookmarkStart w:id="9358" w:name="_Toc83115752"/>
      <w:bookmarkEnd w:id="9356"/>
      <w:r>
        <w:t>Class Diagram</w:t>
      </w:r>
      <w:bookmarkEnd w:id="9357"/>
      <w:bookmarkEnd w:id="9358"/>
    </w:p>
    <w:p w14:paraId="0DB69555" w14:textId="4D58ECE8" w:rsidR="004A229B" w:rsidRDefault="004A229B" w:rsidP="00EC4B61">
      <w:pPr>
        <w:ind w:firstLine="851"/>
      </w:pPr>
      <w:r>
        <w:t xml:space="preserve">Class Diagram ini </w:t>
      </w:r>
      <w:commentRangeStart w:id="9359"/>
      <w:r>
        <w:t>akan</w:t>
      </w:r>
      <w:commentRangeEnd w:id="9359"/>
      <w:r w:rsidR="00AF0DB5">
        <w:rPr>
          <w:rStyle w:val="CommentReference"/>
        </w:rPr>
        <w:commentReference w:id="9359"/>
      </w:r>
      <w:r>
        <w:t xml:space="preserve"> mendeskripsikan jenis objek dan hubungan yang terjadi dalam sebuah sistem, serta akan menunjukan beberapa atribut dan operasi </w:t>
      </w:r>
      <w:r>
        <w:lastRenderedPageBreak/>
        <w:t xml:space="preserve">sebuah </w:t>
      </w:r>
      <w:r>
        <w:rPr>
          <w:i/>
          <w:iCs/>
        </w:rPr>
        <w:t>class</w:t>
      </w:r>
      <w:r w:rsidR="00EE4F66">
        <w:rPr>
          <w:i/>
          <w:iCs/>
        </w:rPr>
        <w:t xml:space="preserve"> </w:t>
      </w:r>
      <w:r w:rsidR="00EE4F66" w:rsidRPr="00EE4F66">
        <w:t>yang</w:t>
      </w:r>
      <w:r w:rsidR="00EE4F66">
        <w:rPr>
          <w:i/>
          <w:iCs/>
        </w:rPr>
        <w:t xml:space="preserve"> </w:t>
      </w:r>
      <w:r w:rsidR="00EC4B61">
        <w:t xml:space="preserve">dapat </w:t>
      </w:r>
      <w:r>
        <w:t>membantu pengembang m</w:t>
      </w:r>
      <w:r w:rsidR="00EC4B61">
        <w:t>enemukan</w:t>
      </w:r>
      <w:r>
        <w:t xml:space="preserve"> struktur sistem dan menghasilkan rancangan sistem yang baik.</w:t>
      </w:r>
    </w:p>
    <w:p w14:paraId="25A2AFBD" w14:textId="77777777" w:rsidR="00BF7B94" w:rsidRDefault="00BF7B94" w:rsidP="00BF7B94">
      <w:pPr>
        <w:keepNext/>
        <w:jc w:val="center"/>
        <w:rPr>
          <w:ins w:id="9360" w:author="Rafi Aziizi" w:date="2021-11-15T16:05:00Z"/>
        </w:rPr>
        <w:pPrChange w:id="9361" w:author="Rafi Aziizi" w:date="2021-11-15T16:05:00Z">
          <w:pPr>
            <w:jc w:val="center"/>
          </w:pPr>
        </w:pPrChange>
      </w:pPr>
      <w:ins w:id="9362" w:author="Rafi Aziizi" w:date="2021-11-15T16:05:00Z">
        <w:r>
          <w:rPr>
            <w:noProof/>
          </w:rPr>
          <w:drawing>
            <wp:inline distT="0" distB="0" distL="0" distR="0" wp14:anchorId="33985CE6" wp14:editId="2146C51D">
              <wp:extent cx="5039995" cy="577469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039995" cy="5774690"/>
                      </a:xfrm>
                      <a:prstGeom prst="rect">
                        <a:avLst/>
                      </a:prstGeom>
                      <a:noFill/>
                      <a:ln>
                        <a:noFill/>
                      </a:ln>
                    </pic:spPr>
                  </pic:pic>
                </a:graphicData>
              </a:graphic>
            </wp:inline>
          </w:drawing>
        </w:r>
      </w:ins>
    </w:p>
    <w:p w14:paraId="1DE2F993" w14:textId="0F2A7490" w:rsidR="00EC4B61" w:rsidDel="00BF7B94" w:rsidRDefault="00BF7B94" w:rsidP="00BF7B94">
      <w:pPr>
        <w:pStyle w:val="Caption"/>
        <w:jc w:val="center"/>
        <w:rPr>
          <w:del w:id="9363" w:author="Rafi Aziizi" w:date="2021-11-15T16:05:00Z"/>
        </w:rPr>
        <w:pPrChange w:id="9364" w:author="Rafi Aziizi" w:date="2021-11-15T16:05:00Z">
          <w:pPr>
            <w:jc w:val="center"/>
          </w:pPr>
        </w:pPrChange>
      </w:pPr>
      <w:ins w:id="9365" w:author="Rafi Aziizi" w:date="2021-11-15T16:05:00Z">
        <w:r>
          <w:t xml:space="preserve">Gambar   3. </w:t>
        </w:r>
        <w:r>
          <w:fldChar w:fldCharType="begin"/>
        </w:r>
        <w:r>
          <w:instrText xml:space="preserve"> SEQ Gambar___3. \* ARABIC </w:instrText>
        </w:r>
      </w:ins>
      <w:r>
        <w:fldChar w:fldCharType="separate"/>
      </w:r>
      <w:ins w:id="9366" w:author="Rafi Aziizi" w:date="2021-11-15T16:05:00Z">
        <w:r>
          <w:rPr>
            <w:noProof/>
          </w:rPr>
          <w:t>55</w:t>
        </w:r>
        <w:r>
          <w:fldChar w:fldCharType="end"/>
        </w:r>
        <w:r>
          <w:t xml:space="preserve"> Class Diagram</w:t>
        </w:r>
      </w:ins>
      <w:bookmarkStart w:id="9367" w:name="_GoBack"/>
      <w:bookmarkEnd w:id="9367"/>
      <w:del w:id="9368" w:author="chaniaayulestari@outlook.com" w:date="2021-11-12T16:37:00Z">
        <w:r w:rsidR="00ED34E2">
          <w:rPr>
            <w:noProof/>
          </w:rPr>
          <w:pict w14:anchorId="0A00C8FB">
            <v:shape id="Text Box 95" o:spid="_x0000_s1114" type="#_x0000_t202" style="position:absolute;left:0;text-align:left;margin-left:1.85pt;margin-top:529.55pt;width:396.85pt;height:.05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" stroked="f">
              <v:textbox style="mso-next-textbox:#Text Box 95;mso-fit-shape-to-text:t" inset="0,0,0,0">
                <w:txbxContent>
                  <w:p w14:paraId="0B732653" w14:textId="3E7DDA81" w:rsidR="00ED34E2" w:rsidRPr="00133A7E" w:rsidRDefault="00ED34E2" w:rsidP="00EE4F66">
                    <w:pPr>
                      <w:pStyle w:val="Caption"/>
                      <w:jc w:val="center"/>
                      <w:rPr>
                        <w:noProof/>
                        <w:sz w:val="24"/>
                        <w:szCs w:val="24"/>
                      </w:rPr>
                    </w:pPr>
                    <w:r>
                      <w:t xml:space="preserve">Gambar 3. </w:t>
                    </w:r>
                    <w:ins w:id="9369" w:author="chaniaayulestari@outlook.com" w:date="2021-11-13T13:45:00Z">
                      <w:r>
                        <w:fldChar w:fldCharType="begin"/>
                      </w:r>
                      <w:r>
                        <w:instrText xml:space="preserve"> SEQ Gambar_3. \* ARABIC </w:instrText>
                      </w:r>
                    </w:ins>
                    <w:r>
                      <w:fldChar w:fldCharType="separate"/>
                    </w:r>
                    <w:ins w:id="9370" w:author="chaniaayulestari@outlook.com" w:date="2021-11-13T13:45:00Z">
                      <w:r>
                        <w:rPr>
                          <w:noProof/>
                        </w:rPr>
                        <w:t>17</w:t>
                      </w:r>
                      <w:r>
                        <w:fldChar w:fldCharType="end"/>
                      </w:r>
                    </w:ins>
                    <w:del w:id="937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0</w:delText>
                      </w:r>
                      <w:r w:rsidDel="006D26FE">
                        <w:fldChar w:fldCharType="end"/>
                      </w:r>
                    </w:del>
                    <w:r>
                      <w:t xml:space="preserve"> Class Diagram Sistem Absensi SMK Cende</w:t>
                    </w:r>
                    <w:del w:id="9372" w:author="chaniaayulestari@outlook.com" w:date="2021-11-12T16:37:00Z">
                      <w:r w:rsidDel="00FE2102">
                        <w:delText>kia Batujajar</w:delText>
                      </w:r>
                    </w:del>
                  </w:p>
                  <w:p w14:paraId="5B91EB55" w14:textId="77777777" w:rsidR="00ED34E2" w:rsidRDefault="00ED34E2"/>
                  <w:p w14:paraId="722D3243" w14:textId="07FE0A07" w:rsidR="00ED34E2" w:rsidRPr="00133A7E" w:rsidRDefault="00ED34E2" w:rsidP="00EE4F66">
                    <w:pPr>
                      <w:pStyle w:val="Caption"/>
                      <w:jc w:val="center"/>
                      <w:rPr>
                        <w:noProof/>
                        <w:sz w:val="24"/>
                        <w:szCs w:val="24"/>
                      </w:rPr>
                    </w:pPr>
                    <w:ins w:id="9373" w:author="chaniaayulestari@outlook.com" w:date="2021-11-13T15:09:00Z">
                      <w:r>
                        <w:t xml:space="preserve">Gambar 3. </w:t>
                      </w:r>
                      <w:r>
                        <w:fldChar w:fldCharType="begin"/>
                      </w:r>
                      <w:r>
                        <w:instrText xml:space="preserve"> SEQ Gambar__3. \* ARABIC </w:instrText>
                      </w:r>
                    </w:ins>
                    <w:r>
                      <w:fldChar w:fldCharType="separate"/>
                    </w:r>
                    <w:ins w:id="9374" w:author="chaniaayulestari@outlook.com" w:date="2021-11-13T19:48:00Z">
                      <w:r>
                        <w:rPr>
                          <w:noProof/>
                        </w:rPr>
                        <w:t>63</w:t>
                      </w:r>
                    </w:ins>
                    <w:ins w:id="9375" w:author="chaniaayulestari@outlook.com" w:date="2021-11-13T15:09:00Z">
                      <w:r>
                        <w:fldChar w:fldCharType="end"/>
                      </w:r>
                      <w:r>
                        <w:t xml:space="preserve"> Perancangan Antarmuka Registrasi</w:t>
                      </w:r>
                    </w:ins>
                    <w:r>
                      <w:t xml:space="preserve">Gambar 3. </w:t>
                    </w:r>
                    <w:ins w:id="9376" w:author="chaniaayulestari@outlook.com" w:date="2021-11-13T13:45:00Z">
                      <w:r>
                        <w:fldChar w:fldCharType="begin"/>
                      </w:r>
                      <w:r>
                        <w:instrText xml:space="preserve"> SEQ Gambar_3. \* ARABIC </w:instrText>
                      </w:r>
                    </w:ins>
                    <w:r>
                      <w:fldChar w:fldCharType="separate"/>
                    </w:r>
                    <w:ins w:id="9377" w:author="chaniaayulestari@outlook.com" w:date="2021-11-13T13:45:00Z">
                      <w:r>
                        <w:rPr>
                          <w:noProof/>
                        </w:rPr>
                        <w:t>17</w:t>
                      </w:r>
                      <w:r>
                        <w:fldChar w:fldCharType="end"/>
                      </w:r>
                    </w:ins>
                    <w:del w:id="937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0</w:delText>
                      </w:r>
                      <w:r w:rsidDel="006D26FE">
                        <w:fldChar w:fldCharType="end"/>
                      </w:r>
                    </w:del>
                    <w:r>
                      <w:t xml:space="preserve"> Class Diagram Sistem Absensi SMK Cende</w:t>
                    </w:r>
                    <w:del w:id="9379" w:author="chaniaayulestari@outlook.com" w:date="2021-11-12T16:37:00Z">
                      <w:r w:rsidDel="00FE2102">
                        <w:delText>kia Batujajar</w:delText>
                      </w:r>
                    </w:del>
                  </w:p>
                </w:txbxContent>
              </v:textbox>
            </v:shape>
          </w:pict>
        </w:r>
        <w:r w:rsidR="00EE4F66" w:rsidDel="00FE2102">
          <w:rPr>
            <w:noProof/>
          </w:rPr>
          <w:drawing>
            <wp:inline distT="0" distB="0" distL="0" distR="0" wp14:anchorId="6FE6E12E" wp14:editId="14E6DF26">
              <wp:extent cx="5039995" cy="6656070"/>
              <wp:effectExtent l="19050" t="19050" r="27305" b="1143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039995" cy="6656070"/>
                      </a:xfrm>
                      <a:prstGeom prst="rect">
                        <a:avLst/>
                      </a:prstGeom>
                      <a:noFill/>
                      <a:ln>
                        <a:solidFill>
                          <a:schemeClr val="tx1"/>
                        </a:solidFill>
                      </a:ln>
                    </pic:spPr>
                  </pic:pic>
                </a:graphicData>
              </a:graphic>
            </wp:inline>
          </w:drawing>
        </w:r>
      </w:del>
    </w:p>
    <w:p w14:paraId="391A4033" w14:textId="3F1DB60D" w:rsidR="00EE4F66" w:rsidRDefault="00EE4F66" w:rsidP="00BF7B94">
      <w:pPr>
        <w:pStyle w:val="Caption"/>
        <w:jc w:val="center"/>
        <w:pPrChange w:id="9380" w:author="Rafi Aziizi" w:date="2021-11-15T16:05:00Z">
          <w:pPr/>
        </w:pPrChange>
      </w:pPr>
    </w:p>
    <w:p w14:paraId="577B0BA4" w14:textId="4EE292B6" w:rsidR="000B5DA5" w:rsidRPr="000B5DA5" w:rsidRDefault="000B5DA5" w:rsidP="000B5DA5">
      <w:pPr>
        <w:jc w:val="center"/>
      </w:pPr>
      <w:bookmarkStart w:id="9381" w:name="_heading=h.46r0co2"/>
      <w:bookmarkEnd w:id="9381"/>
      <w:r w:rsidRPr="000B5DA5">
        <w:rPr>
          <w:b/>
          <w:bCs/>
        </w:rPr>
        <w:t>(Sumber:</w:t>
      </w:r>
      <w:r>
        <w:t xml:space="preserve"> Peyusun</w:t>
      </w:r>
      <w:r w:rsidRPr="000B5DA5">
        <w:rPr>
          <w:b/>
          <w:bCs/>
        </w:rPr>
        <w:t>)</w:t>
      </w:r>
    </w:p>
    <w:p w14:paraId="2C2BE5EF" w14:textId="30959DD6" w:rsidR="00926DA8" w:rsidRDefault="00926DA8" w:rsidP="00932121">
      <w:pPr>
        <w:pStyle w:val="Heading3"/>
        <w:numPr>
          <w:ilvl w:val="0"/>
          <w:numId w:val="127"/>
        </w:numPr>
        <w:tabs>
          <w:tab w:val="left" w:pos="851"/>
        </w:tabs>
        <w:ind w:left="426" w:hanging="426"/>
      </w:pPr>
      <w:bookmarkStart w:id="9382" w:name="_heading=h.2lwamvv"/>
      <w:bookmarkStart w:id="9383" w:name="_Toc80034253"/>
      <w:bookmarkStart w:id="9384" w:name="_Toc83115753"/>
      <w:bookmarkEnd w:id="9382"/>
      <w:r>
        <w:t xml:space="preserve">Perancangan </w:t>
      </w:r>
      <w:bookmarkEnd w:id="9383"/>
      <w:bookmarkEnd w:id="9384"/>
      <w:r w:rsidR="004C453C">
        <w:rPr>
          <w:lang w:val="en-US"/>
        </w:rPr>
        <w:t>Basis Data</w:t>
      </w:r>
    </w:p>
    <w:p w14:paraId="37A429D4" w14:textId="0EF04AB7" w:rsidR="00C42EE7" w:rsidRDefault="00C42EE7" w:rsidP="004446A8">
      <w:pPr>
        <w:ind w:firstLine="851"/>
      </w:pPr>
      <w:r>
        <w:t xml:space="preserve">Perancangan </w:t>
      </w:r>
      <w:r w:rsidRPr="00C42EE7">
        <w:rPr>
          <w:i/>
          <w:iCs/>
        </w:rPr>
        <w:t>database</w:t>
      </w:r>
      <w:r>
        <w:t xml:space="preserve"> </w:t>
      </w:r>
      <w:r w:rsidR="004446A8">
        <w:t xml:space="preserve">merupakan rancangan seluruh data </w:t>
      </w:r>
      <w:r w:rsidR="004446A8" w:rsidRPr="004446A8">
        <w:rPr>
          <w:i/>
          <w:iCs/>
        </w:rPr>
        <w:t>table</w:t>
      </w:r>
      <w:r w:rsidR="004446A8">
        <w:t xml:space="preserve"> yang akan digunakan dalam sistem dengan menyertakan beberapa informasi seperti </w:t>
      </w:r>
      <w:r w:rsidR="004446A8">
        <w:rPr>
          <w:i/>
          <w:iCs/>
        </w:rPr>
        <w:t xml:space="preserve">atribut </w:t>
      </w:r>
      <w:r w:rsidR="004446A8">
        <w:t xml:space="preserve">dalam setiap </w:t>
      </w:r>
      <w:r w:rsidR="004446A8">
        <w:rPr>
          <w:i/>
          <w:iCs/>
        </w:rPr>
        <w:t xml:space="preserve">field </w:t>
      </w:r>
      <w:r w:rsidR="004446A8">
        <w:t xml:space="preserve">data. Perancangan </w:t>
      </w:r>
      <w:r w:rsidR="004446A8">
        <w:rPr>
          <w:i/>
          <w:iCs/>
        </w:rPr>
        <w:t>database</w:t>
      </w:r>
      <w:r>
        <w:t xml:space="preserve"> </w:t>
      </w:r>
      <w:r w:rsidR="004446A8">
        <w:t>ini</w:t>
      </w:r>
      <w:r>
        <w:t xml:space="preserve"> sangat diperlukan dalam pembangunan sistem. Oleh karena itu, perlu perancangan database dengan benar </w:t>
      </w:r>
      <w:r>
        <w:lastRenderedPageBreak/>
        <w:t xml:space="preserve">tanpa adanya kesalahan. Adapun perancangan </w:t>
      </w:r>
      <w:r w:rsidRPr="00C42EE7">
        <w:rPr>
          <w:i/>
          <w:iCs/>
        </w:rPr>
        <w:t>database</w:t>
      </w:r>
      <w:r>
        <w:t xml:space="preserve"> untuk sistem yang dibangun yaitu:</w:t>
      </w:r>
    </w:p>
    <w:p w14:paraId="336F10A5" w14:textId="41185F5E" w:rsidR="00582712" w:rsidRPr="00331B6F" w:rsidRDefault="00582712">
      <w:pPr>
        <w:pStyle w:val="ListParagraph"/>
        <w:numPr>
          <w:ilvl w:val="0"/>
          <w:numId w:val="48"/>
        </w:numPr>
        <w:shd w:val="clear" w:color="auto" w:fill="FFFFFF" w:themeFill="background1"/>
        <w:ind w:left="450"/>
        <w:rPr>
          <w:b/>
          <w:bCs/>
          <w:rPrChange w:id="9385" w:author="Rafi Aziizi" w:date="2021-11-12T10:56:00Z">
            <w:rPr>
              <w:b/>
              <w:bCs/>
              <w:highlight w:val="cyan"/>
            </w:rPr>
          </w:rPrChange>
        </w:rPr>
        <w:pPrChange w:id="9386" w:author="Rafi Aziizi" w:date="2021-11-12T10:56:00Z">
          <w:pPr>
            <w:pStyle w:val="ListParagraph"/>
            <w:numPr>
              <w:numId w:val="48"/>
            </w:numPr>
            <w:ind w:left="450" w:hanging="360"/>
          </w:pPr>
        </w:pPrChange>
      </w:pPr>
      <w:r w:rsidRPr="00331B6F">
        <w:rPr>
          <w:b/>
          <w:bCs/>
          <w:rPrChange w:id="9387" w:author="Rafi Aziizi" w:date="2021-11-12T10:56:00Z">
            <w:rPr>
              <w:b/>
              <w:bCs/>
              <w:highlight w:val="cyan"/>
            </w:rPr>
          </w:rPrChange>
        </w:rPr>
        <w:t>Tabel</w:t>
      </w:r>
      <w:r w:rsidRPr="00331B6F">
        <w:rPr>
          <w:b/>
          <w:bCs/>
          <w:shd w:val="clear" w:color="auto" w:fill="FFFFFF" w:themeFill="background1"/>
          <w:rPrChange w:id="9388" w:author="Rafi Aziizi" w:date="2021-11-12T10:56:00Z">
            <w:rPr>
              <w:b/>
              <w:bCs/>
              <w:highlight w:val="cyan"/>
            </w:rPr>
          </w:rPrChange>
        </w:rPr>
        <w:t xml:space="preserve"> RFID</w:t>
      </w:r>
    </w:p>
    <w:p w14:paraId="5F0F6C9E" w14:textId="17168C99" w:rsidR="009B575D" w:rsidRPr="00EB3EE8" w:rsidDel="00B01799" w:rsidRDefault="009B575D" w:rsidP="00EB3EE8">
      <w:pPr>
        <w:ind w:firstLine="450"/>
        <w:rPr>
          <w:del w:id="9389" w:author="chaniaayulestari@outlook.com" w:date="2021-11-13T14:15:00Z"/>
          <w:iCs/>
          <w:lang w:eastAsia="en-US"/>
        </w:rPr>
      </w:pPr>
      <w:r>
        <w:rPr>
          <w:iCs/>
        </w:rPr>
        <w:t xml:space="preserve">Tabel RFID terdapat pada </w:t>
      </w:r>
      <w:r w:rsidRPr="009B575D">
        <w:rPr>
          <w:i/>
        </w:rPr>
        <w:t>class</w:t>
      </w:r>
      <w:r>
        <w:rPr>
          <w:iCs/>
        </w:rPr>
        <w:t xml:space="preserve"> rfid, dimana tabel ini memiliki beberapa </w:t>
      </w:r>
      <w:r w:rsidRPr="00D079EF">
        <w:rPr>
          <w:i/>
        </w:rPr>
        <w:t xml:space="preserve">field </w:t>
      </w:r>
      <w:r>
        <w:rPr>
          <w:iCs/>
        </w:rPr>
        <w:t xml:space="preserve">seperti </w:t>
      </w:r>
      <w:ins w:id="9390" w:author="Rafi Aziizi" w:date="2021-11-14T10:15:00Z">
        <w:r w:rsidR="00ED47C8" w:rsidRPr="009B575D">
          <w:t xml:space="preserve">pada </w:t>
        </w:r>
        <w:r w:rsidR="00ED47C8">
          <w:t>tabel dibawah ini</w:t>
        </w:r>
        <w:r w:rsidR="00ED47C8">
          <w:rPr>
            <w:iCs/>
          </w:rPr>
          <w:t xml:space="preserve">. </w:t>
        </w:r>
      </w:ins>
      <w:del w:id="9391" w:author="Rafi Aziizi" w:date="2021-11-14T10:15:00Z">
        <w:r w:rsidDel="00ED47C8">
          <w:rPr>
            <w:iCs/>
          </w:rPr>
          <w:delText xml:space="preserve">pada </w:delText>
        </w:r>
        <w:r w:rsidRPr="00D77591" w:rsidDel="00ED47C8">
          <w:rPr>
            <w:i/>
          </w:rPr>
          <w:delText>table</w:delText>
        </w:r>
        <w:r w:rsidR="00D77591" w:rsidRPr="00D77591" w:rsidDel="00ED47C8">
          <w:rPr>
            <w:i/>
          </w:rPr>
          <w:delText xml:space="preserve"> </w:delText>
        </w:r>
      </w:del>
      <w:del w:id="9392" w:author="Rafi Aziizi" w:date="2021-11-14T10:14:00Z">
        <w:r w:rsidR="00D77591" w:rsidRPr="00D77591" w:rsidDel="00ED47C8">
          <w:rPr>
            <w:iCs/>
          </w:rPr>
          <w:delText>3.18</w:delText>
        </w:r>
      </w:del>
      <w:del w:id="9393" w:author="Rafi Aziizi" w:date="2021-11-14T10:15:00Z">
        <w:r w:rsidDel="00ED47C8">
          <w:rPr>
            <w:iCs/>
          </w:rPr>
          <w:delText xml:space="preserve"> </w:delText>
        </w:r>
      </w:del>
      <w:r>
        <w:rPr>
          <w:iCs/>
        </w:rPr>
        <w:t>berfungsi untuk mengelola data rfid yang tersedia pada sistem absensi.</w:t>
      </w:r>
    </w:p>
    <w:p w14:paraId="46DB279B" w14:textId="5EFE8B61" w:rsidR="00D77591" w:rsidRDefault="00D77591">
      <w:pPr>
        <w:ind w:firstLine="450"/>
        <w:pPrChange w:id="9394" w:author="chaniaayulestari@outlook.com" w:date="2021-11-13T14:15:00Z">
          <w:pPr>
            <w:pStyle w:val="Caption"/>
            <w:keepNext/>
            <w:jc w:val="center"/>
          </w:pPr>
        </w:pPrChange>
      </w:pPr>
      <w:del w:id="9395" w:author="chaniaayulestari@outlook.com" w:date="2021-11-13T13:38:00Z">
        <w:r w:rsidDel="001A4EEC">
          <w:delText xml:space="preserve">Table 3. </w:delText>
        </w:r>
        <w:r w:rsidR="006720D0" w:rsidDel="001A4EEC">
          <w:fldChar w:fldCharType="begin"/>
        </w:r>
        <w:r w:rsidR="006720D0" w:rsidRPr="00B01799" w:rsidDel="001A4EEC">
          <w:rPr>
            <w:rPrChange w:id="9396" w:author="chaniaayulestari@outlook.com" w:date="2021-11-13T14:14:00Z">
              <w:rPr>
                <w:i w:val="0"/>
                <w:iCs w:val="0"/>
              </w:rPr>
            </w:rPrChange>
          </w:rPr>
          <w:delInstrText xml:space="preserve"> SEQ Table_3. \* ARABIC </w:delInstrText>
        </w:r>
        <w:r w:rsidR="006720D0" w:rsidDel="001A4EEC">
          <w:fldChar w:fldCharType="separate"/>
        </w:r>
        <w:r w:rsidR="00A911C8" w:rsidDel="001A4EEC">
          <w:rPr>
            <w:noProof/>
          </w:rPr>
          <w:delText>18</w:delText>
        </w:r>
        <w:r w:rsidR="006720D0" w:rsidDel="001A4EEC">
          <w:fldChar w:fldCharType="end"/>
        </w:r>
        <w:r w:rsidDel="001A4EEC">
          <w:delText xml:space="preserve"> </w:delText>
        </w:r>
        <w:r w:rsidR="009E6E1E" w:rsidDel="001A4EEC">
          <w:delText xml:space="preserve">Perancangan </w:delText>
        </w:r>
        <w:r w:rsidDel="001A4EEC">
          <w:delText>Tabel RFID</w:delText>
        </w:r>
      </w:del>
    </w:p>
    <w:p w14:paraId="2C137149" w14:textId="4680F670" w:rsidR="00B01799" w:rsidRDefault="00B01799">
      <w:pPr>
        <w:pStyle w:val="Caption"/>
        <w:keepNext/>
        <w:jc w:val="center"/>
        <w:rPr>
          <w:ins w:id="9397" w:author="chaniaayulestari@outlook.com" w:date="2021-11-13T14:14:00Z"/>
        </w:rPr>
        <w:pPrChange w:id="9398" w:author="chaniaayulestari@outlook.com" w:date="2021-11-13T14:14:00Z">
          <w:pPr/>
        </w:pPrChange>
      </w:pPr>
      <w:bookmarkStart w:id="9399" w:name="_Toc87762758"/>
      <w:ins w:id="9400" w:author="chaniaayulestari@outlook.com" w:date="2021-11-13T14:14:00Z">
        <w:r>
          <w:t xml:space="preserve">Tabel 3. </w:t>
        </w:r>
      </w:ins>
      <w:ins w:id="9401" w:author="Rafi Aziizi" w:date="2021-11-14T11:08:00Z">
        <w:r w:rsidR="001B2DEA">
          <w:fldChar w:fldCharType="begin"/>
        </w:r>
        <w:r w:rsidR="001B2DEA">
          <w:instrText xml:space="preserve"> SEQ Tabel_3. \* ARABIC </w:instrText>
        </w:r>
      </w:ins>
      <w:r w:rsidR="001B2DEA">
        <w:fldChar w:fldCharType="separate"/>
      </w:r>
      <w:ins w:id="9402" w:author="Rafi Aziizi" w:date="2021-11-14T11:08:00Z">
        <w:r w:rsidR="001B2DEA">
          <w:rPr>
            <w:noProof/>
          </w:rPr>
          <w:t>49</w:t>
        </w:r>
        <w:r w:rsidR="001B2DEA">
          <w:fldChar w:fldCharType="end"/>
        </w:r>
      </w:ins>
      <w:ins w:id="9403" w:author="chaniaayulestari@outlook.com" w:date="2021-11-13T14:14:00Z">
        <w:del w:id="9404" w:author="Rafi Aziizi" w:date="2021-11-14T09:52:00Z">
          <w:r w:rsidDel="003640C9">
            <w:fldChar w:fldCharType="begin"/>
          </w:r>
          <w:r w:rsidDel="003640C9">
            <w:delInstrText xml:space="preserve"> SEQ Tabel_3. \* ARABIC </w:delInstrText>
          </w:r>
        </w:del>
      </w:ins>
      <w:del w:id="9405" w:author="Rafi Aziizi" w:date="2021-11-14T09:52:00Z">
        <w:r w:rsidDel="003640C9">
          <w:fldChar w:fldCharType="separate"/>
        </w:r>
      </w:del>
      <w:ins w:id="9406" w:author="chaniaayulestari@outlook.com" w:date="2021-11-14T09:28:00Z">
        <w:del w:id="9407" w:author="Rafi Aziizi" w:date="2021-11-14T09:52:00Z">
          <w:r w:rsidR="0024161C" w:rsidDel="003640C9">
            <w:rPr>
              <w:noProof/>
            </w:rPr>
            <w:delText>48</w:delText>
          </w:r>
        </w:del>
      </w:ins>
      <w:ins w:id="9408" w:author="chaniaayulestari@outlook.com" w:date="2021-11-13T14:25:00Z">
        <w:del w:id="9409" w:author="Rafi Aziizi" w:date="2021-11-14T09:52:00Z">
          <w:r w:rsidR="00456266" w:rsidDel="003640C9">
            <w:rPr>
              <w:noProof/>
            </w:rPr>
            <w:delText>45</w:delText>
          </w:r>
        </w:del>
      </w:ins>
      <w:ins w:id="9410" w:author="chaniaayulestari@outlook.com" w:date="2021-11-13T14:14:00Z">
        <w:del w:id="9411" w:author="Rafi Aziizi" w:date="2021-11-14T09:52:00Z">
          <w:r w:rsidDel="003640C9">
            <w:fldChar w:fldCharType="end"/>
          </w:r>
        </w:del>
        <w:r>
          <w:t xml:space="preserve"> Perancangan Tabel RFID</w:t>
        </w:r>
        <w:bookmarkEnd w:id="9399"/>
      </w:ins>
    </w:p>
    <w:tbl>
      <w:tblPr>
        <w:tblStyle w:val="TableGrid"/>
        <w:tblW w:w="0" w:type="auto"/>
        <w:tblLook w:val="04A0" w:firstRow="1" w:lastRow="0" w:firstColumn="1" w:lastColumn="0" w:noHBand="0" w:noVBand="1"/>
      </w:tblPr>
      <w:tblGrid>
        <w:gridCol w:w="1981"/>
        <w:gridCol w:w="1982"/>
        <w:gridCol w:w="1982"/>
        <w:gridCol w:w="1982"/>
      </w:tblGrid>
      <w:tr w:rsidR="006828A2" w14:paraId="26789947" w14:textId="77777777" w:rsidTr="00EE4F66">
        <w:tc>
          <w:tcPr>
            <w:tcW w:w="1981" w:type="dxa"/>
            <w:shd w:val="clear" w:color="auto" w:fill="9CC2E5" w:themeFill="accent5" w:themeFillTint="99"/>
          </w:tcPr>
          <w:p w14:paraId="4B40E2CE" w14:textId="12E04D67" w:rsidR="006828A2" w:rsidRPr="006828A2" w:rsidRDefault="006828A2" w:rsidP="006828A2">
            <w:pPr>
              <w:jc w:val="center"/>
              <w:rPr>
                <w:b/>
                <w:bCs/>
              </w:rPr>
            </w:pPr>
            <w:r w:rsidRPr="006828A2">
              <w:rPr>
                <w:b/>
                <w:bCs/>
              </w:rPr>
              <w:t>Field</w:t>
            </w:r>
          </w:p>
        </w:tc>
        <w:tc>
          <w:tcPr>
            <w:tcW w:w="1982" w:type="dxa"/>
            <w:shd w:val="clear" w:color="auto" w:fill="9CC2E5" w:themeFill="accent5" w:themeFillTint="99"/>
          </w:tcPr>
          <w:p w14:paraId="1349CFD5" w14:textId="528ED1EE" w:rsidR="006828A2" w:rsidRPr="006828A2" w:rsidRDefault="006828A2" w:rsidP="006828A2">
            <w:pPr>
              <w:jc w:val="center"/>
              <w:rPr>
                <w:b/>
                <w:bCs/>
              </w:rPr>
            </w:pPr>
            <w:r w:rsidRPr="006828A2">
              <w:rPr>
                <w:b/>
                <w:bCs/>
              </w:rPr>
              <w:t>Type</w:t>
            </w:r>
          </w:p>
        </w:tc>
        <w:tc>
          <w:tcPr>
            <w:tcW w:w="1982" w:type="dxa"/>
            <w:shd w:val="clear" w:color="auto" w:fill="9CC2E5" w:themeFill="accent5" w:themeFillTint="99"/>
          </w:tcPr>
          <w:p w14:paraId="11B6CD70" w14:textId="1A92FDAF" w:rsidR="006828A2" w:rsidRPr="006828A2" w:rsidRDefault="006828A2" w:rsidP="006828A2">
            <w:pPr>
              <w:jc w:val="center"/>
              <w:rPr>
                <w:b/>
                <w:bCs/>
              </w:rPr>
            </w:pPr>
            <w:r w:rsidRPr="006828A2">
              <w:rPr>
                <w:b/>
                <w:bCs/>
              </w:rPr>
              <w:t>Width</w:t>
            </w:r>
          </w:p>
        </w:tc>
        <w:tc>
          <w:tcPr>
            <w:tcW w:w="1982" w:type="dxa"/>
            <w:shd w:val="clear" w:color="auto" w:fill="9CC2E5" w:themeFill="accent5" w:themeFillTint="99"/>
          </w:tcPr>
          <w:p w14:paraId="2CF3F7DD" w14:textId="00C42494" w:rsidR="006828A2" w:rsidRPr="006828A2" w:rsidRDefault="006828A2" w:rsidP="006828A2">
            <w:pPr>
              <w:jc w:val="center"/>
              <w:rPr>
                <w:b/>
                <w:bCs/>
              </w:rPr>
            </w:pPr>
            <w:r w:rsidRPr="006828A2">
              <w:rPr>
                <w:b/>
                <w:bCs/>
              </w:rPr>
              <w:t>Key</w:t>
            </w:r>
          </w:p>
        </w:tc>
      </w:tr>
      <w:tr w:rsidR="006828A2" w14:paraId="6C951EE8" w14:textId="77777777" w:rsidTr="006828A2">
        <w:tc>
          <w:tcPr>
            <w:tcW w:w="1981" w:type="dxa"/>
          </w:tcPr>
          <w:p w14:paraId="7B9CF0E9" w14:textId="41A185D5" w:rsidR="006828A2" w:rsidRDefault="006828A2" w:rsidP="006828A2">
            <w:r>
              <w:t>idrfid</w:t>
            </w:r>
          </w:p>
        </w:tc>
        <w:tc>
          <w:tcPr>
            <w:tcW w:w="1982" w:type="dxa"/>
          </w:tcPr>
          <w:p w14:paraId="4ED31CB8" w14:textId="78A06391" w:rsidR="006828A2" w:rsidRDefault="006828A2" w:rsidP="00C60063">
            <w:pPr>
              <w:jc w:val="center"/>
            </w:pPr>
            <w:r>
              <w:t>varchar</w:t>
            </w:r>
          </w:p>
        </w:tc>
        <w:tc>
          <w:tcPr>
            <w:tcW w:w="1982" w:type="dxa"/>
          </w:tcPr>
          <w:p w14:paraId="1401A546" w14:textId="43453612" w:rsidR="006828A2" w:rsidRDefault="006828A2" w:rsidP="00C60063">
            <w:pPr>
              <w:jc w:val="center"/>
            </w:pPr>
            <w:r>
              <w:t>15</w:t>
            </w:r>
          </w:p>
        </w:tc>
        <w:tc>
          <w:tcPr>
            <w:tcW w:w="1982" w:type="dxa"/>
          </w:tcPr>
          <w:p w14:paraId="1E2E2D86" w14:textId="479B049A" w:rsidR="006828A2" w:rsidRDefault="006828A2" w:rsidP="00C60063">
            <w:pPr>
              <w:jc w:val="center"/>
            </w:pPr>
            <w:r>
              <w:t>Primary Key</w:t>
            </w:r>
          </w:p>
        </w:tc>
      </w:tr>
      <w:tr w:rsidR="006828A2" w14:paraId="1CF92FD8" w14:textId="77777777" w:rsidTr="006828A2">
        <w:tc>
          <w:tcPr>
            <w:tcW w:w="1981" w:type="dxa"/>
          </w:tcPr>
          <w:p w14:paraId="2FCF9116" w14:textId="1A8B61F9" w:rsidR="006828A2" w:rsidRDefault="006828A2" w:rsidP="006828A2">
            <w:r>
              <w:t>nis</w:t>
            </w:r>
          </w:p>
        </w:tc>
        <w:tc>
          <w:tcPr>
            <w:tcW w:w="1982" w:type="dxa"/>
          </w:tcPr>
          <w:p w14:paraId="48FDB48F" w14:textId="638355E4" w:rsidR="006828A2" w:rsidRDefault="006828A2" w:rsidP="00C60063">
            <w:pPr>
              <w:jc w:val="center"/>
            </w:pPr>
            <w:r>
              <w:t>varchar</w:t>
            </w:r>
          </w:p>
        </w:tc>
        <w:tc>
          <w:tcPr>
            <w:tcW w:w="1982" w:type="dxa"/>
          </w:tcPr>
          <w:p w14:paraId="4804BB4C" w14:textId="3BECF679" w:rsidR="006828A2" w:rsidRDefault="006828A2" w:rsidP="00C60063">
            <w:pPr>
              <w:jc w:val="center"/>
            </w:pPr>
            <w:r>
              <w:t>15</w:t>
            </w:r>
          </w:p>
        </w:tc>
        <w:tc>
          <w:tcPr>
            <w:tcW w:w="1982" w:type="dxa"/>
          </w:tcPr>
          <w:p w14:paraId="78923B48" w14:textId="1FFFDFCA" w:rsidR="006828A2" w:rsidRDefault="006828A2" w:rsidP="00C60063">
            <w:pPr>
              <w:jc w:val="center"/>
            </w:pPr>
            <w:r>
              <w:t>Foreign Key</w:t>
            </w:r>
          </w:p>
        </w:tc>
      </w:tr>
      <w:tr w:rsidR="006828A2" w14:paraId="24054DEE" w14:textId="77777777" w:rsidTr="006828A2">
        <w:tc>
          <w:tcPr>
            <w:tcW w:w="1981" w:type="dxa"/>
          </w:tcPr>
          <w:p w14:paraId="1EAD4085" w14:textId="48DA69F4" w:rsidR="006828A2" w:rsidRDefault="006828A2" w:rsidP="006828A2">
            <w:r>
              <w:t>nama</w:t>
            </w:r>
          </w:p>
        </w:tc>
        <w:tc>
          <w:tcPr>
            <w:tcW w:w="1982" w:type="dxa"/>
          </w:tcPr>
          <w:p w14:paraId="7790F9FE" w14:textId="3817E32C" w:rsidR="006828A2" w:rsidRDefault="006828A2" w:rsidP="00C60063">
            <w:pPr>
              <w:jc w:val="center"/>
            </w:pPr>
            <w:r>
              <w:t>varchar</w:t>
            </w:r>
          </w:p>
        </w:tc>
        <w:tc>
          <w:tcPr>
            <w:tcW w:w="1982" w:type="dxa"/>
          </w:tcPr>
          <w:p w14:paraId="0FD370A6" w14:textId="192883F6" w:rsidR="006828A2" w:rsidRDefault="006828A2" w:rsidP="00C60063">
            <w:pPr>
              <w:jc w:val="center"/>
            </w:pPr>
            <w:r>
              <w:t>45</w:t>
            </w:r>
          </w:p>
        </w:tc>
        <w:tc>
          <w:tcPr>
            <w:tcW w:w="1982" w:type="dxa"/>
          </w:tcPr>
          <w:p w14:paraId="3D954F05" w14:textId="064F9344" w:rsidR="006828A2" w:rsidRDefault="006828A2" w:rsidP="00C60063">
            <w:pPr>
              <w:keepNext/>
              <w:jc w:val="center"/>
            </w:pPr>
            <w:r>
              <w:t>-</w:t>
            </w:r>
          </w:p>
        </w:tc>
      </w:tr>
      <w:tr w:rsidR="00375190" w14:paraId="0A85C027" w14:textId="77777777" w:rsidTr="006828A2">
        <w:tc>
          <w:tcPr>
            <w:tcW w:w="1981" w:type="dxa"/>
          </w:tcPr>
          <w:p w14:paraId="27AA1925" w14:textId="49E986FA" w:rsidR="00375190" w:rsidRDefault="00375190" w:rsidP="006828A2">
            <w:r>
              <w:t>status</w:t>
            </w:r>
          </w:p>
        </w:tc>
        <w:tc>
          <w:tcPr>
            <w:tcW w:w="1982" w:type="dxa"/>
          </w:tcPr>
          <w:p w14:paraId="4393630E" w14:textId="1A3C2121" w:rsidR="00375190" w:rsidRDefault="00375190" w:rsidP="00C60063">
            <w:pPr>
              <w:jc w:val="center"/>
            </w:pPr>
            <w:r>
              <w:t>varchar</w:t>
            </w:r>
          </w:p>
        </w:tc>
        <w:tc>
          <w:tcPr>
            <w:tcW w:w="1982" w:type="dxa"/>
          </w:tcPr>
          <w:p w14:paraId="084BD5EC" w14:textId="2C47D904" w:rsidR="00375190" w:rsidRDefault="00375190" w:rsidP="00C60063">
            <w:pPr>
              <w:jc w:val="center"/>
            </w:pPr>
            <w:r>
              <w:t>15</w:t>
            </w:r>
          </w:p>
        </w:tc>
        <w:tc>
          <w:tcPr>
            <w:tcW w:w="1982" w:type="dxa"/>
          </w:tcPr>
          <w:p w14:paraId="605A7D4C" w14:textId="5B5D32A3" w:rsidR="00375190" w:rsidRDefault="00375190" w:rsidP="00C60063">
            <w:pPr>
              <w:keepNext/>
              <w:jc w:val="center"/>
            </w:pPr>
            <w:r>
              <w:t>-</w:t>
            </w:r>
          </w:p>
        </w:tc>
      </w:tr>
    </w:tbl>
    <w:p w14:paraId="4FF3D908" w14:textId="77777777" w:rsidR="00D77591" w:rsidRDefault="00D77591" w:rsidP="00D77591">
      <w:pPr>
        <w:pStyle w:val="ListParagraph"/>
        <w:ind w:left="450"/>
        <w:rPr>
          <w:b/>
          <w:bCs/>
        </w:rPr>
      </w:pPr>
    </w:p>
    <w:p w14:paraId="067DC22F" w14:textId="66B885DA" w:rsidR="00582712" w:rsidRPr="00331B6F" w:rsidRDefault="00582712" w:rsidP="00FF2590">
      <w:pPr>
        <w:pStyle w:val="ListParagraph"/>
        <w:numPr>
          <w:ilvl w:val="0"/>
          <w:numId w:val="48"/>
        </w:numPr>
        <w:ind w:left="450"/>
        <w:rPr>
          <w:b/>
          <w:bCs/>
          <w:rPrChange w:id="9412" w:author="Rafi Aziizi" w:date="2021-11-12T10:56:00Z">
            <w:rPr>
              <w:b/>
              <w:bCs/>
              <w:highlight w:val="cyan"/>
            </w:rPr>
          </w:rPrChange>
        </w:rPr>
      </w:pPr>
      <w:r w:rsidRPr="00331B6F">
        <w:rPr>
          <w:b/>
          <w:bCs/>
          <w:rPrChange w:id="9413" w:author="Rafi Aziizi" w:date="2021-11-12T10:56:00Z">
            <w:rPr>
              <w:b/>
              <w:bCs/>
              <w:highlight w:val="cyan"/>
            </w:rPr>
          </w:rPrChange>
        </w:rPr>
        <w:t>Tabel Siswa</w:t>
      </w:r>
    </w:p>
    <w:p w14:paraId="0A12B732" w14:textId="32D5499A" w:rsidR="009B575D" w:rsidRDefault="009B575D" w:rsidP="009B575D">
      <w:pPr>
        <w:ind w:firstLine="450"/>
        <w:rPr>
          <w:lang w:eastAsia="en-US"/>
        </w:rPr>
      </w:pPr>
      <w:r w:rsidRPr="009B575D">
        <w:t xml:space="preserve">Tabel </w:t>
      </w:r>
      <w:r w:rsidR="009E6E1E">
        <w:t>s</w:t>
      </w:r>
      <w:r>
        <w:t>iswa</w:t>
      </w:r>
      <w:r w:rsidRPr="009B575D">
        <w:t xml:space="preserve"> terdapat pada </w:t>
      </w:r>
      <w:r w:rsidRPr="009B575D">
        <w:rPr>
          <w:i/>
          <w:iCs/>
        </w:rPr>
        <w:t>class</w:t>
      </w:r>
      <w:r w:rsidRPr="009B575D">
        <w:t xml:space="preserve"> </w:t>
      </w:r>
      <w:r>
        <w:t>siswa</w:t>
      </w:r>
      <w:r w:rsidRPr="009B575D">
        <w:t xml:space="preserve">, dimana tabel ini memiliki beberapa </w:t>
      </w:r>
      <w:r w:rsidRPr="00D079EF">
        <w:rPr>
          <w:i/>
          <w:iCs/>
        </w:rPr>
        <w:t xml:space="preserve">field </w:t>
      </w:r>
      <w:r w:rsidRPr="009B575D">
        <w:t xml:space="preserve">seperti </w:t>
      </w:r>
      <w:ins w:id="9414" w:author="Rafi Aziizi" w:date="2021-11-14T10:15:00Z">
        <w:r w:rsidR="00ED47C8" w:rsidRPr="009B575D">
          <w:t xml:space="preserve">pada </w:t>
        </w:r>
        <w:r w:rsidR="00ED47C8">
          <w:t>tabel dibawah ini</w:t>
        </w:r>
      </w:ins>
      <w:del w:id="9415" w:author="Rafi Aziizi" w:date="2021-11-14T10:15:00Z">
        <w:r w:rsidRPr="009B575D" w:rsidDel="00ED47C8">
          <w:delText xml:space="preserve">pada </w:delText>
        </w:r>
        <w:r w:rsidRPr="00D77591" w:rsidDel="00ED47C8">
          <w:rPr>
            <w:i/>
            <w:iCs/>
          </w:rPr>
          <w:delText>table</w:delText>
        </w:r>
        <w:r w:rsidR="00D77591" w:rsidDel="00ED47C8">
          <w:rPr>
            <w:i/>
            <w:iCs/>
          </w:rPr>
          <w:delText xml:space="preserve"> </w:delText>
        </w:r>
      </w:del>
      <w:ins w:id="9416" w:author="Rafi Aziizi" w:date="2021-11-14T10:14:00Z">
        <w:r w:rsidR="00ED47C8">
          <w:rPr>
            <w:iCs/>
          </w:rPr>
          <w:t>.</w:t>
        </w:r>
      </w:ins>
      <w:del w:id="9417" w:author="Rafi Aziizi" w:date="2021-11-14T10:14:00Z">
        <w:r w:rsidR="00D77591" w:rsidDel="00ED47C8">
          <w:delText>3.19.</w:delText>
        </w:r>
      </w:del>
      <w:r w:rsidR="00D77591">
        <w:t xml:space="preserve"> table ini </w:t>
      </w:r>
      <w:r w:rsidRPr="009B575D">
        <w:t xml:space="preserve">berfungsi untuk mengelola data </w:t>
      </w:r>
      <w:r>
        <w:t>siswa</w:t>
      </w:r>
      <w:r w:rsidRPr="009B575D">
        <w:t xml:space="preserve"> yang tersedia pada sistem absensi.</w:t>
      </w:r>
    </w:p>
    <w:p w14:paraId="541B9257" w14:textId="4B7CB250" w:rsidR="00D77591" w:rsidDel="00B01799" w:rsidRDefault="00D77591" w:rsidP="00FA382F">
      <w:pPr>
        <w:pStyle w:val="Caption"/>
        <w:keepNext/>
        <w:jc w:val="center"/>
        <w:rPr>
          <w:del w:id="9418" w:author="chaniaayulestari@outlook.com" w:date="2021-11-13T14:15:00Z"/>
        </w:rPr>
      </w:pPr>
      <w:del w:id="9419" w:author="chaniaayulestari@outlook.com" w:date="2021-11-13T13:38:00Z">
        <w:r w:rsidDel="001A4EEC">
          <w:delText xml:space="preserve">Table 3. </w:delText>
        </w:r>
        <w:r w:rsidR="006720D0" w:rsidDel="001A4EEC">
          <w:rPr>
            <w:i w:val="0"/>
            <w:iCs w:val="0"/>
          </w:rPr>
          <w:fldChar w:fldCharType="begin"/>
        </w:r>
        <w:r w:rsidR="006720D0" w:rsidRPr="001B2DEA" w:rsidDel="001A4EEC">
          <w:rPr>
            <w:i w:val="0"/>
            <w:iCs w:val="0"/>
          </w:rPr>
          <w:delInstrText xml:space="preserve"> SEQ Table_3. \* ARABIC </w:delInstrText>
        </w:r>
        <w:r w:rsidR="006720D0" w:rsidDel="001A4EEC">
          <w:rPr>
            <w:i w:val="0"/>
            <w:iCs w:val="0"/>
          </w:rPr>
          <w:fldChar w:fldCharType="separate"/>
        </w:r>
        <w:r w:rsidR="00A911C8" w:rsidDel="001A4EEC">
          <w:rPr>
            <w:noProof/>
          </w:rPr>
          <w:delText>19</w:delText>
        </w:r>
        <w:r w:rsidR="006720D0" w:rsidDel="001A4EEC">
          <w:rPr>
            <w:i w:val="0"/>
            <w:iCs w:val="0"/>
          </w:rPr>
          <w:fldChar w:fldCharType="end"/>
        </w:r>
        <w:r w:rsidDel="001A4EEC">
          <w:delText xml:space="preserve"> </w:delText>
        </w:r>
        <w:r w:rsidR="009E6E1E" w:rsidDel="001A4EEC">
          <w:delText xml:space="preserve">Perancangan  </w:delText>
        </w:r>
        <w:r w:rsidDel="001A4EEC">
          <w:delText>Tabel Siswa</w:delText>
        </w:r>
      </w:del>
    </w:p>
    <w:p w14:paraId="177E2D19" w14:textId="19EC3262" w:rsidR="00B01799" w:rsidRDefault="00B01799">
      <w:pPr>
        <w:pStyle w:val="Caption"/>
        <w:keepNext/>
        <w:jc w:val="center"/>
        <w:rPr>
          <w:ins w:id="9420" w:author="chaniaayulestari@outlook.com" w:date="2021-11-13T14:15:00Z"/>
        </w:rPr>
        <w:pPrChange w:id="9421" w:author="chaniaayulestari@outlook.com" w:date="2021-11-13T14:15:00Z">
          <w:pPr/>
        </w:pPrChange>
      </w:pPr>
      <w:bookmarkStart w:id="9422" w:name="_Toc87762759"/>
      <w:ins w:id="9423" w:author="chaniaayulestari@outlook.com" w:date="2021-11-13T14:15:00Z">
        <w:r>
          <w:t xml:space="preserve">Tabel 3. </w:t>
        </w:r>
      </w:ins>
      <w:ins w:id="9424" w:author="Rafi Aziizi" w:date="2021-11-14T11:08:00Z">
        <w:r w:rsidR="001B2DEA">
          <w:fldChar w:fldCharType="begin"/>
        </w:r>
        <w:r w:rsidR="001B2DEA">
          <w:instrText xml:space="preserve"> SEQ Tabel_3. \* ARABIC </w:instrText>
        </w:r>
      </w:ins>
      <w:r w:rsidR="001B2DEA">
        <w:fldChar w:fldCharType="separate"/>
      </w:r>
      <w:ins w:id="9425" w:author="Rafi Aziizi" w:date="2021-11-14T11:08:00Z">
        <w:r w:rsidR="001B2DEA">
          <w:rPr>
            <w:noProof/>
          </w:rPr>
          <w:t>50</w:t>
        </w:r>
        <w:r w:rsidR="001B2DEA">
          <w:fldChar w:fldCharType="end"/>
        </w:r>
      </w:ins>
      <w:ins w:id="9426" w:author="chaniaayulestari@outlook.com" w:date="2021-11-13T14:15:00Z">
        <w:del w:id="9427" w:author="Rafi Aziizi" w:date="2021-11-14T09:52:00Z">
          <w:r w:rsidDel="003640C9">
            <w:fldChar w:fldCharType="begin"/>
          </w:r>
          <w:r w:rsidDel="003640C9">
            <w:delInstrText xml:space="preserve"> SEQ Tabel_3. \* ARABIC </w:delInstrText>
          </w:r>
        </w:del>
      </w:ins>
      <w:del w:id="9428" w:author="Rafi Aziizi" w:date="2021-11-14T09:52:00Z">
        <w:r w:rsidDel="003640C9">
          <w:fldChar w:fldCharType="separate"/>
        </w:r>
      </w:del>
      <w:ins w:id="9429" w:author="chaniaayulestari@outlook.com" w:date="2021-11-14T09:28:00Z">
        <w:del w:id="9430" w:author="Rafi Aziizi" w:date="2021-11-14T09:52:00Z">
          <w:r w:rsidR="0024161C" w:rsidDel="003640C9">
            <w:rPr>
              <w:noProof/>
            </w:rPr>
            <w:delText>49</w:delText>
          </w:r>
        </w:del>
      </w:ins>
      <w:ins w:id="9431" w:author="chaniaayulestari@outlook.com" w:date="2021-11-13T14:25:00Z">
        <w:del w:id="9432" w:author="Rafi Aziizi" w:date="2021-11-14T09:52:00Z">
          <w:r w:rsidR="00456266" w:rsidDel="003640C9">
            <w:rPr>
              <w:noProof/>
            </w:rPr>
            <w:delText>46</w:delText>
          </w:r>
        </w:del>
      </w:ins>
      <w:ins w:id="9433" w:author="chaniaayulestari@outlook.com" w:date="2021-11-13T14:15:00Z">
        <w:del w:id="9434" w:author="Rafi Aziizi" w:date="2021-11-14T09:52:00Z">
          <w:r w:rsidDel="003640C9">
            <w:fldChar w:fldCharType="end"/>
          </w:r>
        </w:del>
        <w:r>
          <w:t xml:space="preserve"> </w:t>
        </w:r>
        <w:r w:rsidRPr="006D6494">
          <w:t xml:space="preserve">Perancangan Tabel </w:t>
        </w:r>
        <w:r>
          <w:t>Siswa</w:t>
        </w:r>
        <w:bookmarkEnd w:id="9422"/>
      </w:ins>
    </w:p>
    <w:tbl>
      <w:tblPr>
        <w:tblStyle w:val="TableGrid"/>
        <w:tblW w:w="0" w:type="auto"/>
        <w:tblLook w:val="04A0" w:firstRow="1" w:lastRow="0" w:firstColumn="1" w:lastColumn="0" w:noHBand="0" w:noVBand="1"/>
      </w:tblPr>
      <w:tblGrid>
        <w:gridCol w:w="1981"/>
        <w:gridCol w:w="1982"/>
        <w:gridCol w:w="1982"/>
        <w:gridCol w:w="1982"/>
      </w:tblGrid>
      <w:tr w:rsidR="006828A2" w14:paraId="1753C562" w14:textId="77777777" w:rsidTr="00D77591">
        <w:tc>
          <w:tcPr>
            <w:tcW w:w="1981" w:type="dxa"/>
            <w:shd w:val="clear" w:color="auto" w:fill="9CC2E5" w:themeFill="accent5" w:themeFillTint="99"/>
          </w:tcPr>
          <w:p w14:paraId="3BBB92F8"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260200AC"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5E09263"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035CB9E2" w14:textId="77777777" w:rsidR="006828A2" w:rsidRPr="006828A2" w:rsidRDefault="006828A2" w:rsidP="00FE7724">
            <w:pPr>
              <w:jc w:val="center"/>
              <w:rPr>
                <w:b/>
                <w:bCs/>
              </w:rPr>
            </w:pPr>
            <w:r w:rsidRPr="006828A2">
              <w:rPr>
                <w:b/>
                <w:bCs/>
              </w:rPr>
              <w:t>Key</w:t>
            </w:r>
          </w:p>
        </w:tc>
      </w:tr>
      <w:tr w:rsidR="006828A2" w14:paraId="01F34D85" w14:textId="77777777" w:rsidTr="00FE7724">
        <w:tc>
          <w:tcPr>
            <w:tcW w:w="1981" w:type="dxa"/>
          </w:tcPr>
          <w:p w14:paraId="03C7EF83" w14:textId="0A55FB3A" w:rsidR="006828A2" w:rsidRDefault="009B575D" w:rsidP="006828A2">
            <w:r>
              <w:t>nis</w:t>
            </w:r>
          </w:p>
        </w:tc>
        <w:tc>
          <w:tcPr>
            <w:tcW w:w="1982" w:type="dxa"/>
          </w:tcPr>
          <w:p w14:paraId="283C1CD4" w14:textId="1545B272" w:rsidR="006828A2" w:rsidRDefault="006828A2" w:rsidP="00C60063">
            <w:pPr>
              <w:jc w:val="center"/>
            </w:pPr>
            <w:r>
              <w:t>varchar</w:t>
            </w:r>
          </w:p>
        </w:tc>
        <w:tc>
          <w:tcPr>
            <w:tcW w:w="1982" w:type="dxa"/>
          </w:tcPr>
          <w:p w14:paraId="252AB940" w14:textId="31B98F84" w:rsidR="006828A2" w:rsidRDefault="006828A2" w:rsidP="00C60063">
            <w:pPr>
              <w:jc w:val="center"/>
            </w:pPr>
            <w:r>
              <w:t>15</w:t>
            </w:r>
          </w:p>
        </w:tc>
        <w:tc>
          <w:tcPr>
            <w:tcW w:w="1982" w:type="dxa"/>
          </w:tcPr>
          <w:p w14:paraId="7311839F" w14:textId="711A944B" w:rsidR="006828A2" w:rsidRDefault="006828A2" w:rsidP="00C60063">
            <w:pPr>
              <w:jc w:val="center"/>
            </w:pPr>
            <w:r>
              <w:t>Primary Key</w:t>
            </w:r>
          </w:p>
        </w:tc>
      </w:tr>
      <w:tr w:rsidR="006828A2" w14:paraId="6E249E5F" w14:textId="77777777" w:rsidTr="00FE7724">
        <w:tc>
          <w:tcPr>
            <w:tcW w:w="1981" w:type="dxa"/>
          </w:tcPr>
          <w:p w14:paraId="6DF1AA60" w14:textId="7E2275EA" w:rsidR="006828A2" w:rsidRDefault="009B575D" w:rsidP="006828A2">
            <w:r>
              <w:t>idrfid</w:t>
            </w:r>
          </w:p>
        </w:tc>
        <w:tc>
          <w:tcPr>
            <w:tcW w:w="1982" w:type="dxa"/>
          </w:tcPr>
          <w:p w14:paraId="6B221485" w14:textId="1A173678" w:rsidR="006828A2" w:rsidRPr="006828A2" w:rsidRDefault="006828A2" w:rsidP="00C60063">
            <w:pPr>
              <w:jc w:val="center"/>
            </w:pPr>
            <w:r w:rsidRPr="006828A2">
              <w:t>varchar</w:t>
            </w:r>
          </w:p>
        </w:tc>
        <w:tc>
          <w:tcPr>
            <w:tcW w:w="1982" w:type="dxa"/>
          </w:tcPr>
          <w:p w14:paraId="157A1599" w14:textId="36C37FD0" w:rsidR="006828A2" w:rsidRDefault="006828A2" w:rsidP="00C60063">
            <w:pPr>
              <w:jc w:val="center"/>
            </w:pPr>
            <w:r>
              <w:t>15</w:t>
            </w:r>
          </w:p>
        </w:tc>
        <w:tc>
          <w:tcPr>
            <w:tcW w:w="1982" w:type="dxa"/>
          </w:tcPr>
          <w:p w14:paraId="079B5BFD" w14:textId="7FF9CC6D" w:rsidR="006828A2" w:rsidRDefault="006828A2" w:rsidP="00C60063">
            <w:pPr>
              <w:jc w:val="center"/>
            </w:pPr>
            <w:r>
              <w:t>Foreign Key</w:t>
            </w:r>
          </w:p>
        </w:tc>
      </w:tr>
      <w:tr w:rsidR="006828A2" w14:paraId="32CBB16E" w14:textId="77777777" w:rsidTr="00FE7724">
        <w:tc>
          <w:tcPr>
            <w:tcW w:w="1981" w:type="dxa"/>
          </w:tcPr>
          <w:p w14:paraId="0DDC9BD3" w14:textId="5EFC3BEB" w:rsidR="006828A2" w:rsidRDefault="009B575D" w:rsidP="006828A2">
            <w:r>
              <w:t>nk</w:t>
            </w:r>
          </w:p>
        </w:tc>
        <w:tc>
          <w:tcPr>
            <w:tcW w:w="1982" w:type="dxa"/>
          </w:tcPr>
          <w:p w14:paraId="6352A420" w14:textId="6DED2621" w:rsidR="006828A2" w:rsidRPr="006828A2" w:rsidRDefault="006828A2" w:rsidP="00C60063">
            <w:pPr>
              <w:jc w:val="center"/>
            </w:pPr>
            <w:r w:rsidRPr="006828A2">
              <w:t>varchar</w:t>
            </w:r>
          </w:p>
        </w:tc>
        <w:tc>
          <w:tcPr>
            <w:tcW w:w="1982" w:type="dxa"/>
          </w:tcPr>
          <w:p w14:paraId="746F3B7C" w14:textId="050B25A2" w:rsidR="006828A2" w:rsidRDefault="006828A2" w:rsidP="00C60063">
            <w:pPr>
              <w:jc w:val="center"/>
            </w:pPr>
            <w:r>
              <w:t>15</w:t>
            </w:r>
          </w:p>
        </w:tc>
        <w:tc>
          <w:tcPr>
            <w:tcW w:w="1982" w:type="dxa"/>
          </w:tcPr>
          <w:p w14:paraId="6A49F869" w14:textId="363913C4" w:rsidR="006828A2" w:rsidRDefault="006828A2" w:rsidP="00C60063">
            <w:pPr>
              <w:jc w:val="center"/>
            </w:pPr>
            <w:r>
              <w:t>Foreign Key</w:t>
            </w:r>
          </w:p>
        </w:tc>
      </w:tr>
      <w:tr w:rsidR="006828A2" w14:paraId="24B24227" w14:textId="77777777" w:rsidTr="00FE7724">
        <w:tc>
          <w:tcPr>
            <w:tcW w:w="1981" w:type="dxa"/>
          </w:tcPr>
          <w:p w14:paraId="6C4EAF32" w14:textId="6E850AF8" w:rsidR="006828A2" w:rsidRDefault="009B575D" w:rsidP="006828A2">
            <w:r>
              <w:t>idwalikelas</w:t>
            </w:r>
          </w:p>
        </w:tc>
        <w:tc>
          <w:tcPr>
            <w:tcW w:w="1982" w:type="dxa"/>
          </w:tcPr>
          <w:p w14:paraId="21A401C9" w14:textId="25BCC1A6" w:rsidR="006828A2" w:rsidRPr="006828A2" w:rsidRDefault="006828A2" w:rsidP="00C60063">
            <w:pPr>
              <w:jc w:val="center"/>
            </w:pPr>
            <w:r w:rsidRPr="006828A2">
              <w:t>varchar</w:t>
            </w:r>
          </w:p>
        </w:tc>
        <w:tc>
          <w:tcPr>
            <w:tcW w:w="1982" w:type="dxa"/>
          </w:tcPr>
          <w:p w14:paraId="2BE52FCC" w14:textId="17AF6DE1" w:rsidR="006828A2" w:rsidRDefault="006828A2" w:rsidP="00C60063">
            <w:pPr>
              <w:jc w:val="center"/>
            </w:pPr>
            <w:r>
              <w:t>15</w:t>
            </w:r>
          </w:p>
        </w:tc>
        <w:tc>
          <w:tcPr>
            <w:tcW w:w="1982" w:type="dxa"/>
          </w:tcPr>
          <w:p w14:paraId="12676C4B" w14:textId="46B80657" w:rsidR="006828A2" w:rsidRDefault="006828A2" w:rsidP="00C60063">
            <w:pPr>
              <w:jc w:val="center"/>
            </w:pPr>
            <w:r>
              <w:t>Foreign Key</w:t>
            </w:r>
          </w:p>
        </w:tc>
      </w:tr>
      <w:tr w:rsidR="006828A2" w14:paraId="13210471" w14:textId="77777777" w:rsidTr="00FE7724">
        <w:tc>
          <w:tcPr>
            <w:tcW w:w="1981" w:type="dxa"/>
          </w:tcPr>
          <w:p w14:paraId="7023F797" w14:textId="5FDADA04" w:rsidR="006828A2" w:rsidRDefault="009B575D" w:rsidP="006828A2">
            <w:r>
              <w:t>nama</w:t>
            </w:r>
          </w:p>
        </w:tc>
        <w:tc>
          <w:tcPr>
            <w:tcW w:w="1982" w:type="dxa"/>
          </w:tcPr>
          <w:p w14:paraId="2EDE426F" w14:textId="0A3EED32" w:rsidR="006828A2" w:rsidRPr="006828A2" w:rsidRDefault="006828A2" w:rsidP="00C60063">
            <w:pPr>
              <w:jc w:val="center"/>
            </w:pPr>
            <w:r w:rsidRPr="006828A2">
              <w:t>varchar</w:t>
            </w:r>
          </w:p>
        </w:tc>
        <w:tc>
          <w:tcPr>
            <w:tcW w:w="1982" w:type="dxa"/>
          </w:tcPr>
          <w:p w14:paraId="1FA7696D" w14:textId="401702CA" w:rsidR="006828A2" w:rsidRDefault="006828A2" w:rsidP="00C60063">
            <w:pPr>
              <w:jc w:val="center"/>
            </w:pPr>
            <w:r>
              <w:t>45</w:t>
            </w:r>
          </w:p>
        </w:tc>
        <w:tc>
          <w:tcPr>
            <w:tcW w:w="1982" w:type="dxa"/>
          </w:tcPr>
          <w:p w14:paraId="748450EA" w14:textId="1CD82407" w:rsidR="006828A2" w:rsidRDefault="006828A2" w:rsidP="00C60063">
            <w:pPr>
              <w:jc w:val="center"/>
            </w:pPr>
            <w:r>
              <w:t>-</w:t>
            </w:r>
          </w:p>
        </w:tc>
      </w:tr>
      <w:tr w:rsidR="006828A2" w14:paraId="5080944B" w14:textId="77777777" w:rsidTr="00FE7724">
        <w:tc>
          <w:tcPr>
            <w:tcW w:w="1981" w:type="dxa"/>
          </w:tcPr>
          <w:p w14:paraId="79E8AB38" w14:textId="54E3DD2E" w:rsidR="006828A2" w:rsidRDefault="009B575D" w:rsidP="006828A2">
            <w:r>
              <w:t>alamat</w:t>
            </w:r>
          </w:p>
        </w:tc>
        <w:tc>
          <w:tcPr>
            <w:tcW w:w="1982" w:type="dxa"/>
          </w:tcPr>
          <w:p w14:paraId="6DFD8E55" w14:textId="5644B482" w:rsidR="006828A2" w:rsidRPr="006828A2" w:rsidRDefault="006828A2" w:rsidP="00C60063">
            <w:pPr>
              <w:jc w:val="center"/>
            </w:pPr>
            <w:r w:rsidRPr="006828A2">
              <w:t>varchar</w:t>
            </w:r>
          </w:p>
        </w:tc>
        <w:tc>
          <w:tcPr>
            <w:tcW w:w="1982" w:type="dxa"/>
          </w:tcPr>
          <w:p w14:paraId="334A50FC" w14:textId="1B618D57" w:rsidR="006828A2" w:rsidRDefault="006828A2" w:rsidP="00C60063">
            <w:pPr>
              <w:jc w:val="center"/>
            </w:pPr>
            <w:del w:id="9435" w:author="Rafi Aziizi" w:date="2021-11-14T19:58:00Z">
              <w:r w:rsidDel="002C3CA5">
                <w:delText>45</w:delText>
              </w:r>
            </w:del>
            <w:ins w:id="9436" w:author="Rafi Aziizi" w:date="2021-11-14T19:58:00Z">
              <w:r w:rsidR="002C3CA5">
                <w:t>100</w:t>
              </w:r>
            </w:ins>
          </w:p>
        </w:tc>
        <w:tc>
          <w:tcPr>
            <w:tcW w:w="1982" w:type="dxa"/>
          </w:tcPr>
          <w:p w14:paraId="4511A1FF" w14:textId="1EEA551D" w:rsidR="006828A2" w:rsidRDefault="006828A2" w:rsidP="00C60063">
            <w:pPr>
              <w:jc w:val="center"/>
            </w:pPr>
            <w:r>
              <w:t>-</w:t>
            </w:r>
          </w:p>
        </w:tc>
      </w:tr>
      <w:tr w:rsidR="006828A2" w14:paraId="69C66860" w14:textId="77777777" w:rsidTr="00FE7724">
        <w:tc>
          <w:tcPr>
            <w:tcW w:w="1981" w:type="dxa"/>
          </w:tcPr>
          <w:p w14:paraId="2B8A4F70" w14:textId="38A04B08" w:rsidR="006828A2" w:rsidRDefault="009B575D" w:rsidP="006828A2">
            <w:r>
              <w:t>jeniskelamin</w:t>
            </w:r>
          </w:p>
        </w:tc>
        <w:tc>
          <w:tcPr>
            <w:tcW w:w="1982" w:type="dxa"/>
          </w:tcPr>
          <w:p w14:paraId="74164736" w14:textId="17122841" w:rsidR="006828A2" w:rsidRPr="006828A2" w:rsidRDefault="006828A2" w:rsidP="00C60063">
            <w:pPr>
              <w:jc w:val="center"/>
            </w:pPr>
            <w:r w:rsidRPr="006828A2">
              <w:t>varchar</w:t>
            </w:r>
          </w:p>
        </w:tc>
        <w:tc>
          <w:tcPr>
            <w:tcW w:w="1982" w:type="dxa"/>
          </w:tcPr>
          <w:p w14:paraId="15B6E66B" w14:textId="2ED29B23" w:rsidR="006828A2" w:rsidRDefault="006828A2" w:rsidP="00C60063">
            <w:pPr>
              <w:jc w:val="center"/>
            </w:pPr>
            <w:r>
              <w:t>15</w:t>
            </w:r>
          </w:p>
        </w:tc>
        <w:tc>
          <w:tcPr>
            <w:tcW w:w="1982" w:type="dxa"/>
          </w:tcPr>
          <w:p w14:paraId="24B25DD5" w14:textId="1ED00E48" w:rsidR="006828A2" w:rsidRDefault="006828A2" w:rsidP="00C60063">
            <w:pPr>
              <w:jc w:val="center"/>
            </w:pPr>
            <w:r>
              <w:t>-</w:t>
            </w:r>
          </w:p>
        </w:tc>
      </w:tr>
      <w:tr w:rsidR="006828A2" w14:paraId="2C09ABFD" w14:textId="77777777" w:rsidTr="00FE7724">
        <w:tc>
          <w:tcPr>
            <w:tcW w:w="1981" w:type="dxa"/>
          </w:tcPr>
          <w:p w14:paraId="19080CC6" w14:textId="481A667D" w:rsidR="006828A2" w:rsidRDefault="009B575D" w:rsidP="006828A2">
            <w:r>
              <w:t>email</w:t>
            </w:r>
          </w:p>
        </w:tc>
        <w:tc>
          <w:tcPr>
            <w:tcW w:w="1982" w:type="dxa"/>
          </w:tcPr>
          <w:p w14:paraId="64DECFDC" w14:textId="547748F5" w:rsidR="006828A2" w:rsidRPr="006828A2" w:rsidRDefault="006828A2" w:rsidP="00C60063">
            <w:pPr>
              <w:jc w:val="center"/>
            </w:pPr>
            <w:r w:rsidRPr="006828A2">
              <w:t>varchar</w:t>
            </w:r>
          </w:p>
        </w:tc>
        <w:tc>
          <w:tcPr>
            <w:tcW w:w="1982" w:type="dxa"/>
          </w:tcPr>
          <w:p w14:paraId="52D91325" w14:textId="609654D2" w:rsidR="006828A2" w:rsidRDefault="006828A2" w:rsidP="00C60063">
            <w:pPr>
              <w:jc w:val="center"/>
            </w:pPr>
            <w:r>
              <w:t>45</w:t>
            </w:r>
          </w:p>
        </w:tc>
        <w:tc>
          <w:tcPr>
            <w:tcW w:w="1982" w:type="dxa"/>
          </w:tcPr>
          <w:p w14:paraId="6CC065AE" w14:textId="2EC0A458" w:rsidR="006828A2" w:rsidRDefault="006828A2" w:rsidP="00C60063">
            <w:pPr>
              <w:jc w:val="center"/>
            </w:pPr>
            <w:r>
              <w:t>-</w:t>
            </w:r>
          </w:p>
        </w:tc>
      </w:tr>
      <w:tr w:rsidR="006828A2" w14:paraId="3DA0FA24" w14:textId="77777777" w:rsidTr="00FE7724">
        <w:tc>
          <w:tcPr>
            <w:tcW w:w="1981" w:type="dxa"/>
          </w:tcPr>
          <w:p w14:paraId="2AF4C319" w14:textId="59EF1D56" w:rsidR="006828A2" w:rsidRDefault="009B575D" w:rsidP="006828A2">
            <w:r>
              <w:t>notlp</w:t>
            </w:r>
          </w:p>
        </w:tc>
        <w:tc>
          <w:tcPr>
            <w:tcW w:w="1982" w:type="dxa"/>
          </w:tcPr>
          <w:p w14:paraId="0AED5DCB" w14:textId="65BEED3D" w:rsidR="006828A2" w:rsidRPr="006828A2" w:rsidRDefault="006828A2" w:rsidP="00C60063">
            <w:pPr>
              <w:jc w:val="center"/>
            </w:pPr>
            <w:r w:rsidRPr="006828A2">
              <w:t>varchar</w:t>
            </w:r>
          </w:p>
        </w:tc>
        <w:tc>
          <w:tcPr>
            <w:tcW w:w="1982" w:type="dxa"/>
          </w:tcPr>
          <w:p w14:paraId="4F33E1B4" w14:textId="0240E498" w:rsidR="006828A2" w:rsidRDefault="006828A2" w:rsidP="00C60063">
            <w:pPr>
              <w:jc w:val="center"/>
            </w:pPr>
            <w:r>
              <w:t>15</w:t>
            </w:r>
          </w:p>
        </w:tc>
        <w:tc>
          <w:tcPr>
            <w:tcW w:w="1982" w:type="dxa"/>
          </w:tcPr>
          <w:p w14:paraId="14668FA2" w14:textId="2F6D82AF" w:rsidR="006828A2" w:rsidRDefault="006828A2" w:rsidP="00C60063">
            <w:pPr>
              <w:jc w:val="center"/>
            </w:pPr>
            <w:r>
              <w:t>-</w:t>
            </w:r>
          </w:p>
        </w:tc>
      </w:tr>
      <w:tr w:rsidR="006828A2" w14:paraId="6082C201" w14:textId="77777777" w:rsidTr="00FE7724">
        <w:tc>
          <w:tcPr>
            <w:tcW w:w="1981" w:type="dxa"/>
          </w:tcPr>
          <w:p w14:paraId="7620163B" w14:textId="0CB2AFE9" w:rsidR="006828A2" w:rsidRDefault="009B575D" w:rsidP="006828A2">
            <w:r>
              <w:t>namaortu</w:t>
            </w:r>
          </w:p>
        </w:tc>
        <w:tc>
          <w:tcPr>
            <w:tcW w:w="1982" w:type="dxa"/>
          </w:tcPr>
          <w:p w14:paraId="4801DEA1" w14:textId="6A265652" w:rsidR="006828A2" w:rsidRPr="006828A2" w:rsidRDefault="006828A2" w:rsidP="00C60063">
            <w:pPr>
              <w:jc w:val="center"/>
            </w:pPr>
            <w:r w:rsidRPr="006828A2">
              <w:t>varchar</w:t>
            </w:r>
          </w:p>
        </w:tc>
        <w:tc>
          <w:tcPr>
            <w:tcW w:w="1982" w:type="dxa"/>
          </w:tcPr>
          <w:p w14:paraId="0AC69072" w14:textId="0E8E48B4" w:rsidR="006828A2" w:rsidRDefault="006828A2" w:rsidP="00C60063">
            <w:pPr>
              <w:jc w:val="center"/>
            </w:pPr>
            <w:r>
              <w:t>15</w:t>
            </w:r>
          </w:p>
        </w:tc>
        <w:tc>
          <w:tcPr>
            <w:tcW w:w="1982" w:type="dxa"/>
          </w:tcPr>
          <w:p w14:paraId="7EA0239A" w14:textId="173B4EB1" w:rsidR="006828A2" w:rsidRDefault="006828A2" w:rsidP="00C60063">
            <w:pPr>
              <w:jc w:val="center"/>
            </w:pPr>
            <w:r>
              <w:t>-</w:t>
            </w:r>
          </w:p>
        </w:tc>
      </w:tr>
      <w:tr w:rsidR="006828A2" w14:paraId="57ACF495" w14:textId="77777777" w:rsidTr="00FE7724">
        <w:tc>
          <w:tcPr>
            <w:tcW w:w="1981" w:type="dxa"/>
          </w:tcPr>
          <w:p w14:paraId="035DC3EB" w14:textId="00255163" w:rsidR="006828A2" w:rsidRDefault="009B575D" w:rsidP="006828A2">
            <w:r>
              <w:t>noortu</w:t>
            </w:r>
          </w:p>
        </w:tc>
        <w:tc>
          <w:tcPr>
            <w:tcW w:w="1982" w:type="dxa"/>
          </w:tcPr>
          <w:p w14:paraId="3F31B8DB" w14:textId="0331D410" w:rsidR="006828A2" w:rsidRPr="006828A2" w:rsidRDefault="006828A2" w:rsidP="00C60063">
            <w:pPr>
              <w:jc w:val="center"/>
            </w:pPr>
            <w:r w:rsidRPr="006828A2">
              <w:t>varchar</w:t>
            </w:r>
          </w:p>
        </w:tc>
        <w:tc>
          <w:tcPr>
            <w:tcW w:w="1982" w:type="dxa"/>
          </w:tcPr>
          <w:p w14:paraId="718D8305" w14:textId="0387DEB0" w:rsidR="006828A2" w:rsidRDefault="006828A2" w:rsidP="00C60063">
            <w:pPr>
              <w:jc w:val="center"/>
            </w:pPr>
            <w:r>
              <w:t>15</w:t>
            </w:r>
          </w:p>
        </w:tc>
        <w:tc>
          <w:tcPr>
            <w:tcW w:w="1982" w:type="dxa"/>
          </w:tcPr>
          <w:p w14:paraId="5CE8525F" w14:textId="59468AFB" w:rsidR="006828A2" w:rsidRDefault="006828A2" w:rsidP="00C60063">
            <w:pPr>
              <w:keepNext/>
              <w:jc w:val="center"/>
            </w:pPr>
            <w:r>
              <w:t>-</w:t>
            </w:r>
          </w:p>
        </w:tc>
      </w:tr>
      <w:tr w:rsidR="00375190" w14:paraId="3C3AA41B" w14:textId="77777777" w:rsidTr="00FE7724">
        <w:tc>
          <w:tcPr>
            <w:tcW w:w="1981" w:type="dxa"/>
          </w:tcPr>
          <w:p w14:paraId="66576E7A" w14:textId="3A03D2C3" w:rsidR="00375190" w:rsidRDefault="00375190" w:rsidP="006828A2">
            <w:r>
              <w:t>status</w:t>
            </w:r>
          </w:p>
        </w:tc>
        <w:tc>
          <w:tcPr>
            <w:tcW w:w="1982" w:type="dxa"/>
          </w:tcPr>
          <w:p w14:paraId="43361B02" w14:textId="4E32652C" w:rsidR="00375190" w:rsidRPr="006828A2" w:rsidRDefault="00375190" w:rsidP="00C60063">
            <w:pPr>
              <w:jc w:val="center"/>
            </w:pPr>
            <w:r>
              <w:t>varchar</w:t>
            </w:r>
          </w:p>
        </w:tc>
        <w:tc>
          <w:tcPr>
            <w:tcW w:w="1982" w:type="dxa"/>
          </w:tcPr>
          <w:p w14:paraId="0DB6E9A8" w14:textId="4C9182E1" w:rsidR="00375190" w:rsidRDefault="00375190" w:rsidP="00C60063">
            <w:pPr>
              <w:jc w:val="center"/>
            </w:pPr>
            <w:r>
              <w:t>15</w:t>
            </w:r>
          </w:p>
        </w:tc>
        <w:tc>
          <w:tcPr>
            <w:tcW w:w="1982" w:type="dxa"/>
          </w:tcPr>
          <w:p w14:paraId="3D2E81E9" w14:textId="0556D446" w:rsidR="00375190" w:rsidRDefault="00375190" w:rsidP="00C60063">
            <w:pPr>
              <w:keepNext/>
              <w:jc w:val="center"/>
            </w:pPr>
            <w:r>
              <w:t>-</w:t>
            </w:r>
          </w:p>
        </w:tc>
      </w:tr>
    </w:tbl>
    <w:p w14:paraId="41A0DFFF" w14:textId="77777777" w:rsidR="00D77591" w:rsidRDefault="00D77591" w:rsidP="00D77591">
      <w:pPr>
        <w:pStyle w:val="ListParagraph"/>
        <w:ind w:left="450"/>
      </w:pPr>
    </w:p>
    <w:p w14:paraId="2A9C9676" w14:textId="57F08811" w:rsidR="00582712" w:rsidRPr="00331B6F" w:rsidRDefault="00582712" w:rsidP="00FF2590">
      <w:pPr>
        <w:pStyle w:val="ListParagraph"/>
        <w:numPr>
          <w:ilvl w:val="0"/>
          <w:numId w:val="48"/>
        </w:numPr>
        <w:ind w:left="450"/>
        <w:rPr>
          <w:b/>
          <w:bCs/>
          <w:rPrChange w:id="9437" w:author="Rafi Aziizi" w:date="2021-11-12T10:56:00Z">
            <w:rPr>
              <w:b/>
              <w:bCs/>
              <w:highlight w:val="cyan"/>
            </w:rPr>
          </w:rPrChange>
        </w:rPr>
      </w:pPr>
      <w:r w:rsidRPr="00331B6F">
        <w:rPr>
          <w:b/>
          <w:bCs/>
          <w:rPrChange w:id="9438" w:author="Rafi Aziizi" w:date="2021-11-12T10:56:00Z">
            <w:rPr>
              <w:b/>
              <w:bCs/>
              <w:highlight w:val="cyan"/>
            </w:rPr>
          </w:rPrChange>
        </w:rPr>
        <w:lastRenderedPageBreak/>
        <w:t>Tabel Absen</w:t>
      </w:r>
    </w:p>
    <w:p w14:paraId="1927825F" w14:textId="24C7365D" w:rsidR="009B575D" w:rsidDel="00B01799" w:rsidRDefault="009B575D" w:rsidP="009B575D">
      <w:pPr>
        <w:ind w:firstLine="450"/>
        <w:rPr>
          <w:del w:id="9439" w:author="chaniaayulestari@outlook.com" w:date="2021-11-13T14:15:00Z"/>
          <w:lang w:eastAsia="en-US"/>
        </w:rPr>
      </w:pPr>
      <w:r w:rsidRPr="009B575D">
        <w:t xml:space="preserve">Tabel </w:t>
      </w:r>
      <w:r w:rsidR="009E6E1E">
        <w:t>a</w:t>
      </w:r>
      <w:r>
        <w:t>bsen</w:t>
      </w:r>
      <w:r w:rsidRPr="009B575D">
        <w:t xml:space="preserve"> terdapat pada </w:t>
      </w:r>
      <w:r w:rsidRPr="009B575D">
        <w:rPr>
          <w:i/>
          <w:iCs/>
        </w:rPr>
        <w:t>class</w:t>
      </w:r>
      <w:r w:rsidRPr="009B575D">
        <w:t xml:space="preserve"> </w:t>
      </w:r>
      <w:r>
        <w:t>absen</w:t>
      </w:r>
      <w:r w:rsidRPr="009B575D">
        <w:t xml:space="preserve">, dimana tabel ini memiliki beberapa </w:t>
      </w:r>
      <w:r w:rsidRPr="00D079EF">
        <w:rPr>
          <w:i/>
          <w:iCs/>
        </w:rPr>
        <w:t>field</w:t>
      </w:r>
      <w:r w:rsidRPr="009B575D">
        <w:t xml:space="preserve"> seperti </w:t>
      </w:r>
      <w:ins w:id="9440" w:author="Rafi Aziizi" w:date="2021-11-14T10:15:00Z">
        <w:r w:rsidR="00ED47C8" w:rsidRPr="009B575D">
          <w:t xml:space="preserve">pada </w:t>
        </w:r>
        <w:r w:rsidR="00ED47C8">
          <w:t>tabel dibawah ini</w:t>
        </w:r>
      </w:ins>
      <w:del w:id="9441" w:author="Rafi Aziizi" w:date="2021-11-14T10:15:00Z">
        <w:r w:rsidRPr="009B575D" w:rsidDel="00ED47C8">
          <w:delText xml:space="preserve">pada </w:delText>
        </w:r>
        <w:r w:rsidRPr="00D079EF" w:rsidDel="00ED47C8">
          <w:rPr>
            <w:i/>
            <w:iCs/>
          </w:rPr>
          <w:delText>tabl</w:delText>
        </w:r>
        <w:r w:rsidR="00D079EF" w:rsidDel="00ED47C8">
          <w:rPr>
            <w:i/>
            <w:iCs/>
          </w:rPr>
          <w:delText xml:space="preserve">e </w:delText>
        </w:r>
      </w:del>
      <w:ins w:id="9442" w:author="Rafi Aziizi" w:date="2021-11-14T10:14:00Z">
        <w:r w:rsidR="00ED47C8">
          <w:rPr>
            <w:iCs/>
          </w:rPr>
          <w:t>.</w:t>
        </w:r>
      </w:ins>
      <w:del w:id="9443" w:author="Rafi Aziizi" w:date="2021-11-14T10:14:00Z">
        <w:r w:rsidR="00D079EF" w:rsidDel="00ED47C8">
          <w:rPr>
            <w:i/>
            <w:iCs/>
          </w:rPr>
          <w:delText>3.20.</w:delText>
        </w:r>
      </w:del>
      <w:r w:rsidR="00D079EF">
        <w:rPr>
          <w:i/>
          <w:iCs/>
        </w:rPr>
        <w:t xml:space="preserve"> </w:t>
      </w:r>
      <w:r w:rsidR="00D079EF" w:rsidRPr="00D079EF">
        <w:t xml:space="preserve">Adapun </w:t>
      </w:r>
      <w:r w:rsidRPr="009B575D">
        <w:t xml:space="preserve">fungsi </w:t>
      </w:r>
      <w:r w:rsidR="00D079EF">
        <w:t xml:space="preserve">dari tabel ini yaitu </w:t>
      </w:r>
      <w:r w:rsidRPr="009B575D">
        <w:t xml:space="preserve">untuk mengelola data </w:t>
      </w:r>
      <w:r>
        <w:t>absen</w:t>
      </w:r>
      <w:r w:rsidRPr="009B575D">
        <w:t xml:space="preserve"> yang tersedia pada sistem absensi.</w:t>
      </w:r>
    </w:p>
    <w:p w14:paraId="29E5C62A" w14:textId="7B30D096" w:rsidR="00D77591" w:rsidRDefault="00D77591">
      <w:pPr>
        <w:ind w:firstLine="450"/>
        <w:pPrChange w:id="9444" w:author="chaniaayulestari@outlook.com" w:date="2021-11-13T14:15:00Z">
          <w:pPr>
            <w:pStyle w:val="Caption"/>
            <w:keepNext/>
            <w:jc w:val="center"/>
          </w:pPr>
        </w:pPrChange>
      </w:pPr>
      <w:del w:id="9445" w:author="chaniaayulestari@outlook.com" w:date="2021-11-13T13:38: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0</w:delText>
        </w:r>
        <w:r w:rsidR="006720D0" w:rsidDel="001A4EEC">
          <w:fldChar w:fldCharType="end"/>
        </w:r>
        <w:r w:rsidDel="001A4EEC">
          <w:delText xml:space="preserve"> </w:delText>
        </w:r>
        <w:r w:rsidR="009E6E1E" w:rsidDel="001A4EEC">
          <w:delText xml:space="preserve">Perancangan </w:delText>
        </w:r>
        <w:r w:rsidDel="001A4EEC">
          <w:delText>Tabel Absen</w:delText>
        </w:r>
      </w:del>
    </w:p>
    <w:p w14:paraId="3FF57677" w14:textId="4491CD85" w:rsidR="00B01799" w:rsidRDefault="00B01799">
      <w:pPr>
        <w:pStyle w:val="Caption"/>
        <w:keepNext/>
        <w:jc w:val="center"/>
        <w:rPr>
          <w:ins w:id="9446" w:author="chaniaayulestari@outlook.com" w:date="2021-11-13T14:15:00Z"/>
        </w:rPr>
        <w:pPrChange w:id="9447" w:author="chaniaayulestari@outlook.com" w:date="2021-11-13T14:16:00Z">
          <w:pPr/>
        </w:pPrChange>
      </w:pPr>
      <w:bookmarkStart w:id="9448" w:name="_Toc87762760"/>
      <w:ins w:id="9449" w:author="chaniaayulestari@outlook.com" w:date="2021-11-13T14:15:00Z">
        <w:r>
          <w:t xml:space="preserve">Tabel 3. </w:t>
        </w:r>
      </w:ins>
      <w:ins w:id="9450" w:author="Rafi Aziizi" w:date="2021-11-14T11:08:00Z">
        <w:r w:rsidR="001B2DEA">
          <w:fldChar w:fldCharType="begin"/>
        </w:r>
        <w:r w:rsidR="001B2DEA">
          <w:instrText xml:space="preserve"> SEQ Tabel_3. \* ARABIC </w:instrText>
        </w:r>
      </w:ins>
      <w:r w:rsidR="001B2DEA">
        <w:fldChar w:fldCharType="separate"/>
      </w:r>
      <w:ins w:id="9451" w:author="Rafi Aziizi" w:date="2021-11-14T11:08:00Z">
        <w:r w:rsidR="001B2DEA">
          <w:rPr>
            <w:noProof/>
          </w:rPr>
          <w:t>51</w:t>
        </w:r>
        <w:r w:rsidR="001B2DEA">
          <w:fldChar w:fldCharType="end"/>
        </w:r>
      </w:ins>
      <w:ins w:id="9452" w:author="chaniaayulestari@outlook.com" w:date="2021-11-13T14:15:00Z">
        <w:del w:id="9453" w:author="Rafi Aziizi" w:date="2021-11-14T09:52:00Z">
          <w:r w:rsidDel="003640C9">
            <w:fldChar w:fldCharType="begin"/>
          </w:r>
          <w:r w:rsidDel="003640C9">
            <w:delInstrText xml:space="preserve"> SEQ Tabel_3. \* ARABIC </w:delInstrText>
          </w:r>
        </w:del>
      </w:ins>
      <w:del w:id="9454" w:author="Rafi Aziizi" w:date="2021-11-14T09:52:00Z">
        <w:r w:rsidDel="003640C9">
          <w:fldChar w:fldCharType="separate"/>
        </w:r>
      </w:del>
      <w:ins w:id="9455" w:author="chaniaayulestari@outlook.com" w:date="2021-11-14T09:28:00Z">
        <w:del w:id="9456" w:author="Rafi Aziizi" w:date="2021-11-14T09:52:00Z">
          <w:r w:rsidR="0024161C" w:rsidDel="003640C9">
            <w:rPr>
              <w:noProof/>
            </w:rPr>
            <w:delText>50</w:delText>
          </w:r>
        </w:del>
      </w:ins>
      <w:ins w:id="9457" w:author="chaniaayulestari@outlook.com" w:date="2021-11-13T14:25:00Z">
        <w:del w:id="9458" w:author="Rafi Aziizi" w:date="2021-11-14T09:52:00Z">
          <w:r w:rsidR="00456266" w:rsidDel="003640C9">
            <w:rPr>
              <w:noProof/>
            </w:rPr>
            <w:delText>47</w:delText>
          </w:r>
        </w:del>
      </w:ins>
      <w:ins w:id="9459" w:author="chaniaayulestari@outlook.com" w:date="2021-11-13T14:15:00Z">
        <w:del w:id="9460" w:author="Rafi Aziizi" w:date="2021-11-14T09:52:00Z">
          <w:r w:rsidDel="003640C9">
            <w:fldChar w:fldCharType="end"/>
          </w:r>
        </w:del>
        <w:r>
          <w:t xml:space="preserve"> </w:t>
        </w:r>
        <w:r w:rsidRPr="00D94723">
          <w:t xml:space="preserve">Perancangan Tabel </w:t>
        </w:r>
        <w:r>
          <w:t>Absen</w:t>
        </w:r>
        <w:bookmarkEnd w:id="9448"/>
      </w:ins>
    </w:p>
    <w:tbl>
      <w:tblPr>
        <w:tblStyle w:val="TableGrid"/>
        <w:tblW w:w="0" w:type="auto"/>
        <w:tblLook w:val="04A0" w:firstRow="1" w:lastRow="0" w:firstColumn="1" w:lastColumn="0" w:noHBand="0" w:noVBand="1"/>
      </w:tblPr>
      <w:tblGrid>
        <w:gridCol w:w="1981"/>
        <w:gridCol w:w="1982"/>
        <w:gridCol w:w="1982"/>
        <w:gridCol w:w="1982"/>
      </w:tblGrid>
      <w:tr w:rsidR="006828A2" w14:paraId="75A1C0BF" w14:textId="77777777" w:rsidTr="00D77591">
        <w:tc>
          <w:tcPr>
            <w:tcW w:w="1981" w:type="dxa"/>
            <w:shd w:val="clear" w:color="auto" w:fill="9CC2E5" w:themeFill="accent5" w:themeFillTint="99"/>
          </w:tcPr>
          <w:p w14:paraId="1C3D1AC3"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6F386655"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1BAA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5195A9D9" w14:textId="77777777" w:rsidR="006828A2" w:rsidRPr="006828A2" w:rsidRDefault="006828A2" w:rsidP="00FE7724">
            <w:pPr>
              <w:jc w:val="center"/>
              <w:rPr>
                <w:b/>
                <w:bCs/>
              </w:rPr>
            </w:pPr>
            <w:r w:rsidRPr="006828A2">
              <w:rPr>
                <w:b/>
                <w:bCs/>
              </w:rPr>
              <w:t>Key</w:t>
            </w:r>
          </w:p>
        </w:tc>
      </w:tr>
      <w:tr w:rsidR="006828A2" w14:paraId="36708A17" w14:textId="77777777" w:rsidTr="00FE7724">
        <w:tc>
          <w:tcPr>
            <w:tcW w:w="1981" w:type="dxa"/>
          </w:tcPr>
          <w:p w14:paraId="596C5433" w14:textId="3352FE27" w:rsidR="006828A2" w:rsidRDefault="00C62D5D" w:rsidP="00FE7724">
            <w:r>
              <w:t>idabsen</w:t>
            </w:r>
          </w:p>
        </w:tc>
        <w:tc>
          <w:tcPr>
            <w:tcW w:w="1982" w:type="dxa"/>
          </w:tcPr>
          <w:p w14:paraId="2BE70943" w14:textId="20738A02" w:rsidR="006828A2" w:rsidRDefault="00156F99" w:rsidP="00C60063">
            <w:pPr>
              <w:jc w:val="center"/>
            </w:pPr>
            <w:r>
              <w:t>int</w:t>
            </w:r>
            <w:ins w:id="9461" w:author="Rafi Aziizi" w:date="2021-11-12T10:49:00Z">
              <w:r w:rsidR="007C5FA9">
                <w:t>eger</w:t>
              </w:r>
            </w:ins>
          </w:p>
        </w:tc>
        <w:tc>
          <w:tcPr>
            <w:tcW w:w="1982" w:type="dxa"/>
          </w:tcPr>
          <w:p w14:paraId="595B15EC" w14:textId="7CC11B9D" w:rsidR="006828A2" w:rsidRDefault="00156F99" w:rsidP="00C60063">
            <w:pPr>
              <w:jc w:val="center"/>
            </w:pPr>
            <w:r>
              <w:t>25</w:t>
            </w:r>
            <w:r w:rsidR="006828A2">
              <w:t>5</w:t>
            </w:r>
          </w:p>
        </w:tc>
        <w:tc>
          <w:tcPr>
            <w:tcW w:w="1982" w:type="dxa"/>
          </w:tcPr>
          <w:p w14:paraId="1664DC9F" w14:textId="45927B88" w:rsidR="006828A2" w:rsidRDefault="00C62D5D" w:rsidP="00C60063">
            <w:pPr>
              <w:jc w:val="center"/>
            </w:pPr>
            <w:r>
              <w:t>Primary Key</w:t>
            </w:r>
          </w:p>
        </w:tc>
      </w:tr>
      <w:tr w:rsidR="00C62D5D" w14:paraId="6A6326F1" w14:textId="77777777" w:rsidTr="00FE7724">
        <w:tc>
          <w:tcPr>
            <w:tcW w:w="1981" w:type="dxa"/>
          </w:tcPr>
          <w:p w14:paraId="166E7564" w14:textId="4A385ECE" w:rsidR="00C62D5D" w:rsidRDefault="00C62D5D" w:rsidP="00C62D5D">
            <w:r>
              <w:t>idrfid</w:t>
            </w:r>
          </w:p>
        </w:tc>
        <w:tc>
          <w:tcPr>
            <w:tcW w:w="1982" w:type="dxa"/>
          </w:tcPr>
          <w:p w14:paraId="269A396C" w14:textId="18AB5DA5" w:rsidR="00C62D5D" w:rsidRDefault="00462CE8" w:rsidP="00C60063">
            <w:pPr>
              <w:jc w:val="center"/>
            </w:pPr>
            <w:r>
              <w:t>varchar</w:t>
            </w:r>
          </w:p>
        </w:tc>
        <w:tc>
          <w:tcPr>
            <w:tcW w:w="1982" w:type="dxa"/>
          </w:tcPr>
          <w:p w14:paraId="0599B1A4" w14:textId="67443764" w:rsidR="00C62D5D" w:rsidRDefault="00C62D5D" w:rsidP="00C60063">
            <w:pPr>
              <w:jc w:val="center"/>
            </w:pPr>
            <w:r>
              <w:t>15</w:t>
            </w:r>
          </w:p>
        </w:tc>
        <w:tc>
          <w:tcPr>
            <w:tcW w:w="1982" w:type="dxa"/>
          </w:tcPr>
          <w:p w14:paraId="7440860A" w14:textId="5CD56615" w:rsidR="00C62D5D" w:rsidRDefault="00C62D5D" w:rsidP="00C60063">
            <w:pPr>
              <w:jc w:val="center"/>
            </w:pPr>
            <w:r>
              <w:t>Foreign Key</w:t>
            </w:r>
          </w:p>
        </w:tc>
      </w:tr>
      <w:tr w:rsidR="00C62D5D" w14:paraId="0CB82C08" w14:textId="77777777" w:rsidTr="00FE7724">
        <w:tc>
          <w:tcPr>
            <w:tcW w:w="1981" w:type="dxa"/>
          </w:tcPr>
          <w:p w14:paraId="78D9C862" w14:textId="7CD54675" w:rsidR="00C62D5D" w:rsidRDefault="00C62D5D" w:rsidP="00C62D5D">
            <w:r>
              <w:t>nk</w:t>
            </w:r>
          </w:p>
        </w:tc>
        <w:tc>
          <w:tcPr>
            <w:tcW w:w="1982" w:type="dxa"/>
          </w:tcPr>
          <w:p w14:paraId="55E959D3" w14:textId="4A4C61BA" w:rsidR="00C62D5D" w:rsidRDefault="00462CE8" w:rsidP="00C60063">
            <w:pPr>
              <w:jc w:val="center"/>
            </w:pPr>
            <w:r>
              <w:t>varchar</w:t>
            </w:r>
          </w:p>
        </w:tc>
        <w:tc>
          <w:tcPr>
            <w:tcW w:w="1982" w:type="dxa"/>
          </w:tcPr>
          <w:p w14:paraId="7427E82A" w14:textId="10BC492F" w:rsidR="00C62D5D" w:rsidRDefault="00C62D5D" w:rsidP="00C60063">
            <w:pPr>
              <w:jc w:val="center"/>
            </w:pPr>
            <w:r>
              <w:t>15</w:t>
            </w:r>
          </w:p>
        </w:tc>
        <w:tc>
          <w:tcPr>
            <w:tcW w:w="1982" w:type="dxa"/>
          </w:tcPr>
          <w:p w14:paraId="3A027E68" w14:textId="2058BCB4" w:rsidR="00C62D5D" w:rsidRDefault="00C62D5D" w:rsidP="00C60063">
            <w:pPr>
              <w:jc w:val="center"/>
            </w:pPr>
            <w:r>
              <w:t>Foreign Key</w:t>
            </w:r>
          </w:p>
        </w:tc>
      </w:tr>
      <w:tr w:rsidR="00C62D5D" w14:paraId="307CF584" w14:textId="77777777" w:rsidTr="00FE7724">
        <w:tc>
          <w:tcPr>
            <w:tcW w:w="1981" w:type="dxa"/>
          </w:tcPr>
          <w:p w14:paraId="6EF16DAE" w14:textId="2880F5AA" w:rsidR="00C62D5D" w:rsidRDefault="00C62D5D" w:rsidP="00C62D5D">
            <w:r>
              <w:t>nis</w:t>
            </w:r>
          </w:p>
        </w:tc>
        <w:tc>
          <w:tcPr>
            <w:tcW w:w="1982" w:type="dxa"/>
          </w:tcPr>
          <w:p w14:paraId="3F09957C" w14:textId="4E2164B8" w:rsidR="00C62D5D" w:rsidRDefault="00462CE8" w:rsidP="00C60063">
            <w:pPr>
              <w:jc w:val="center"/>
            </w:pPr>
            <w:r>
              <w:t>varchar</w:t>
            </w:r>
          </w:p>
        </w:tc>
        <w:tc>
          <w:tcPr>
            <w:tcW w:w="1982" w:type="dxa"/>
          </w:tcPr>
          <w:p w14:paraId="6DB897D3" w14:textId="00B053AF" w:rsidR="00C62D5D" w:rsidRDefault="00C62D5D" w:rsidP="00C60063">
            <w:pPr>
              <w:jc w:val="center"/>
            </w:pPr>
            <w:r>
              <w:t>15</w:t>
            </w:r>
          </w:p>
        </w:tc>
        <w:tc>
          <w:tcPr>
            <w:tcW w:w="1982" w:type="dxa"/>
          </w:tcPr>
          <w:p w14:paraId="5DA57B6D" w14:textId="45B830A4" w:rsidR="00C62D5D" w:rsidRDefault="00C62D5D" w:rsidP="00C60063">
            <w:pPr>
              <w:jc w:val="center"/>
            </w:pPr>
            <w:r>
              <w:t>Foreign Key</w:t>
            </w:r>
          </w:p>
        </w:tc>
      </w:tr>
      <w:tr w:rsidR="00C62D5D" w14:paraId="7D041431" w14:textId="77777777" w:rsidTr="00FE7724">
        <w:tc>
          <w:tcPr>
            <w:tcW w:w="1981" w:type="dxa"/>
          </w:tcPr>
          <w:p w14:paraId="2F78A1E1" w14:textId="4CEC190A" w:rsidR="00C62D5D" w:rsidRDefault="00C62D5D" w:rsidP="00C62D5D">
            <w:r>
              <w:t>nama</w:t>
            </w:r>
          </w:p>
        </w:tc>
        <w:tc>
          <w:tcPr>
            <w:tcW w:w="1982" w:type="dxa"/>
          </w:tcPr>
          <w:p w14:paraId="41E6F0E8" w14:textId="6D03169C" w:rsidR="00C62D5D" w:rsidRDefault="00462CE8" w:rsidP="00C60063">
            <w:pPr>
              <w:jc w:val="center"/>
            </w:pPr>
            <w:r>
              <w:t>varchar</w:t>
            </w:r>
          </w:p>
        </w:tc>
        <w:tc>
          <w:tcPr>
            <w:tcW w:w="1982" w:type="dxa"/>
          </w:tcPr>
          <w:p w14:paraId="53B4C8A6" w14:textId="617E2666" w:rsidR="00C62D5D" w:rsidRDefault="00C62D5D" w:rsidP="00C60063">
            <w:pPr>
              <w:jc w:val="center"/>
            </w:pPr>
            <w:r>
              <w:t>45</w:t>
            </w:r>
          </w:p>
        </w:tc>
        <w:tc>
          <w:tcPr>
            <w:tcW w:w="1982" w:type="dxa"/>
          </w:tcPr>
          <w:p w14:paraId="59827660" w14:textId="462ECA76" w:rsidR="00C62D5D" w:rsidRDefault="00C62D5D" w:rsidP="00C60063">
            <w:pPr>
              <w:jc w:val="center"/>
            </w:pPr>
            <w:r>
              <w:t>-</w:t>
            </w:r>
          </w:p>
        </w:tc>
      </w:tr>
      <w:tr w:rsidR="00C62D5D" w14:paraId="39170EF7" w14:textId="77777777" w:rsidTr="00FE7724">
        <w:tc>
          <w:tcPr>
            <w:tcW w:w="1981" w:type="dxa"/>
          </w:tcPr>
          <w:p w14:paraId="25B4A7D8" w14:textId="44734112" w:rsidR="00C62D5D" w:rsidRDefault="00C62D5D" w:rsidP="00C62D5D">
            <w:r>
              <w:t>tanggal</w:t>
            </w:r>
          </w:p>
        </w:tc>
        <w:tc>
          <w:tcPr>
            <w:tcW w:w="1982" w:type="dxa"/>
          </w:tcPr>
          <w:p w14:paraId="1E97BDEC" w14:textId="25415548" w:rsidR="00C62D5D" w:rsidRDefault="00462CE8" w:rsidP="00C60063">
            <w:pPr>
              <w:jc w:val="center"/>
            </w:pPr>
            <w:r>
              <w:t>date</w:t>
            </w:r>
          </w:p>
        </w:tc>
        <w:tc>
          <w:tcPr>
            <w:tcW w:w="1982" w:type="dxa"/>
          </w:tcPr>
          <w:p w14:paraId="3E5DBFE8" w14:textId="174D5438" w:rsidR="00C62D5D" w:rsidRDefault="00156F99" w:rsidP="00C60063">
            <w:pPr>
              <w:jc w:val="center"/>
            </w:pPr>
            <w:r>
              <w:t>-</w:t>
            </w:r>
          </w:p>
        </w:tc>
        <w:tc>
          <w:tcPr>
            <w:tcW w:w="1982" w:type="dxa"/>
          </w:tcPr>
          <w:p w14:paraId="2D97F176" w14:textId="0C19E444" w:rsidR="00C62D5D" w:rsidRDefault="00C62D5D" w:rsidP="00C60063">
            <w:pPr>
              <w:jc w:val="center"/>
            </w:pPr>
            <w:r>
              <w:t>-</w:t>
            </w:r>
          </w:p>
        </w:tc>
      </w:tr>
      <w:tr w:rsidR="00C62D5D" w14:paraId="19CEED29" w14:textId="77777777" w:rsidTr="00FE7724">
        <w:tc>
          <w:tcPr>
            <w:tcW w:w="1981" w:type="dxa"/>
          </w:tcPr>
          <w:p w14:paraId="6DBE73FD" w14:textId="120FEAE8" w:rsidR="00C62D5D" w:rsidRDefault="00C62D5D" w:rsidP="00C62D5D">
            <w:r>
              <w:t>jam</w:t>
            </w:r>
          </w:p>
        </w:tc>
        <w:tc>
          <w:tcPr>
            <w:tcW w:w="1982" w:type="dxa"/>
          </w:tcPr>
          <w:p w14:paraId="3E74A905" w14:textId="57D20CCE" w:rsidR="00C62D5D" w:rsidRDefault="00462CE8" w:rsidP="00C60063">
            <w:pPr>
              <w:jc w:val="center"/>
            </w:pPr>
            <w:r>
              <w:t>time</w:t>
            </w:r>
          </w:p>
        </w:tc>
        <w:tc>
          <w:tcPr>
            <w:tcW w:w="1982" w:type="dxa"/>
          </w:tcPr>
          <w:p w14:paraId="1C850540" w14:textId="0CA49754" w:rsidR="00C62D5D" w:rsidRDefault="00156F99" w:rsidP="00C60063">
            <w:pPr>
              <w:jc w:val="center"/>
            </w:pPr>
            <w:r>
              <w:t>-</w:t>
            </w:r>
          </w:p>
        </w:tc>
        <w:tc>
          <w:tcPr>
            <w:tcW w:w="1982" w:type="dxa"/>
          </w:tcPr>
          <w:p w14:paraId="36273953" w14:textId="259847B3" w:rsidR="00C62D5D" w:rsidRDefault="00C62D5D" w:rsidP="00C60063">
            <w:pPr>
              <w:jc w:val="center"/>
            </w:pPr>
            <w:r>
              <w:t>-</w:t>
            </w:r>
          </w:p>
        </w:tc>
      </w:tr>
      <w:tr w:rsidR="00C62D5D" w14:paraId="09161F7C" w14:textId="77777777" w:rsidTr="00FE7724">
        <w:tc>
          <w:tcPr>
            <w:tcW w:w="1981" w:type="dxa"/>
          </w:tcPr>
          <w:p w14:paraId="5DFCD64A" w14:textId="0C023143" w:rsidR="00C62D5D" w:rsidRDefault="00C62D5D" w:rsidP="00C62D5D">
            <w:r>
              <w:t>status</w:t>
            </w:r>
          </w:p>
        </w:tc>
        <w:tc>
          <w:tcPr>
            <w:tcW w:w="1982" w:type="dxa"/>
          </w:tcPr>
          <w:p w14:paraId="47B5BB62" w14:textId="73AF908A" w:rsidR="00C62D5D" w:rsidRDefault="00462CE8" w:rsidP="00C60063">
            <w:pPr>
              <w:jc w:val="center"/>
            </w:pPr>
            <w:r>
              <w:t>varchar</w:t>
            </w:r>
          </w:p>
        </w:tc>
        <w:tc>
          <w:tcPr>
            <w:tcW w:w="1982" w:type="dxa"/>
          </w:tcPr>
          <w:p w14:paraId="21E28B06" w14:textId="3C1E76A3" w:rsidR="00C62D5D" w:rsidRDefault="00C62D5D" w:rsidP="00C60063">
            <w:pPr>
              <w:jc w:val="center"/>
            </w:pPr>
            <w:r>
              <w:t>15</w:t>
            </w:r>
          </w:p>
        </w:tc>
        <w:tc>
          <w:tcPr>
            <w:tcW w:w="1982" w:type="dxa"/>
          </w:tcPr>
          <w:p w14:paraId="0AFC38A7" w14:textId="5E0365BB" w:rsidR="00C62D5D" w:rsidRDefault="00C62D5D" w:rsidP="00C60063">
            <w:pPr>
              <w:jc w:val="center"/>
            </w:pPr>
            <w:r>
              <w:t>-</w:t>
            </w:r>
          </w:p>
        </w:tc>
      </w:tr>
    </w:tbl>
    <w:p w14:paraId="22DE3AB5" w14:textId="77777777" w:rsidR="006828A2" w:rsidRPr="00D77591" w:rsidRDefault="006828A2" w:rsidP="006828A2">
      <w:pPr>
        <w:rPr>
          <w:b/>
          <w:bCs/>
        </w:rPr>
      </w:pPr>
    </w:p>
    <w:p w14:paraId="6E854D4D" w14:textId="0228FA1B" w:rsidR="006828A2" w:rsidRPr="00331B6F" w:rsidRDefault="006828A2" w:rsidP="00FF2590">
      <w:pPr>
        <w:pStyle w:val="ListParagraph"/>
        <w:numPr>
          <w:ilvl w:val="0"/>
          <w:numId w:val="48"/>
        </w:numPr>
        <w:ind w:left="450"/>
        <w:rPr>
          <w:b/>
          <w:bCs/>
          <w:rPrChange w:id="9462" w:author="Rafi Aziizi" w:date="2021-11-12T10:56:00Z">
            <w:rPr>
              <w:b/>
              <w:bCs/>
              <w:highlight w:val="cyan"/>
            </w:rPr>
          </w:rPrChange>
        </w:rPr>
      </w:pPr>
      <w:r w:rsidRPr="00331B6F">
        <w:rPr>
          <w:b/>
          <w:bCs/>
          <w:rPrChange w:id="9463" w:author="Rafi Aziizi" w:date="2021-11-12T10:56:00Z">
            <w:rPr>
              <w:b/>
              <w:bCs/>
              <w:highlight w:val="cyan"/>
            </w:rPr>
          </w:rPrChange>
        </w:rPr>
        <w:t>Tabel Laporan Absen</w:t>
      </w:r>
    </w:p>
    <w:p w14:paraId="790F87B1" w14:textId="2927D0D0" w:rsidR="009B575D" w:rsidDel="00B01799" w:rsidRDefault="009B575D" w:rsidP="009B575D">
      <w:pPr>
        <w:ind w:firstLine="450"/>
        <w:rPr>
          <w:del w:id="9464" w:author="chaniaayulestari@outlook.com" w:date="2021-11-13T14:16:00Z"/>
          <w:lang w:eastAsia="en-US"/>
        </w:rPr>
      </w:pPr>
      <w:r w:rsidRPr="009B575D">
        <w:t xml:space="preserve">Tabel </w:t>
      </w:r>
      <w:r w:rsidR="009E6E1E">
        <w:t>l</w:t>
      </w:r>
      <w:r>
        <w:t>aporan Absen</w:t>
      </w:r>
      <w:r w:rsidRPr="009B575D">
        <w:t xml:space="preserve"> terdapat pada </w:t>
      </w:r>
      <w:r w:rsidRPr="009B575D">
        <w:rPr>
          <w:i/>
          <w:iCs/>
        </w:rPr>
        <w:t>class</w:t>
      </w:r>
      <w:r w:rsidRPr="009B575D">
        <w:t xml:space="preserve"> </w:t>
      </w:r>
      <w:r>
        <w:t>Laporan Absensi</w:t>
      </w:r>
      <w:r w:rsidRPr="009B575D">
        <w:t xml:space="preserve">, dimana tabel ini memiliki beberapa </w:t>
      </w:r>
      <w:r w:rsidRPr="00D079EF">
        <w:rPr>
          <w:i/>
          <w:iCs/>
        </w:rPr>
        <w:t>field</w:t>
      </w:r>
      <w:r w:rsidRPr="009B575D">
        <w:t xml:space="preserve"> seperti pada </w:t>
      </w:r>
      <w:r w:rsidR="00531075">
        <w:t>tab</w:t>
      </w:r>
      <w:ins w:id="9465" w:author="Rafi Aziizi" w:date="2021-11-14T10:14:00Z">
        <w:r w:rsidR="00ED47C8">
          <w:t>el</w:t>
        </w:r>
      </w:ins>
      <w:del w:id="9466" w:author="Rafi Aziizi" w:date="2021-11-14T10:14:00Z">
        <w:r w:rsidR="00531075" w:rsidDel="00ED47C8">
          <w:delText>el</w:delText>
        </w:r>
      </w:del>
      <w:r w:rsidR="00531075">
        <w:t xml:space="preserve"> </w:t>
      </w:r>
      <w:ins w:id="9467" w:author="Rafi Aziizi" w:date="2021-11-14T10:14:00Z">
        <w:r w:rsidR="00ED47C8">
          <w:t>dibawah ini</w:t>
        </w:r>
      </w:ins>
      <w:del w:id="9468" w:author="Rafi Aziizi" w:date="2021-11-14T10:14:00Z">
        <w:r w:rsidR="00D77591" w:rsidDel="00ED47C8">
          <w:delText>3.21</w:delText>
        </w:r>
      </w:del>
      <w:r w:rsidR="00D77591">
        <w:t>.</w:t>
      </w:r>
      <w:r w:rsidRPr="009B575D">
        <w:t xml:space="preserve"> berfungsi untuk mengelola data </w:t>
      </w:r>
      <w:r>
        <w:t>laporan</w:t>
      </w:r>
      <w:r w:rsidR="00D77591">
        <w:t xml:space="preserve"> </w:t>
      </w:r>
      <w:r>
        <w:t>absensi</w:t>
      </w:r>
      <w:r w:rsidRPr="009B575D">
        <w:t xml:space="preserve"> yang tersedia pada sistem absensi.</w:t>
      </w:r>
    </w:p>
    <w:p w14:paraId="22785D99" w14:textId="7CA6FC81" w:rsidR="00D77591" w:rsidRDefault="00D77591">
      <w:pPr>
        <w:ind w:firstLine="450"/>
        <w:pPrChange w:id="9469" w:author="chaniaayulestari@outlook.com" w:date="2021-11-13T14:16:00Z">
          <w:pPr>
            <w:pStyle w:val="Caption"/>
            <w:keepNext/>
            <w:jc w:val="center"/>
          </w:pPr>
        </w:pPrChange>
      </w:pPr>
      <w:del w:id="9470" w:author="chaniaayulestari@outlook.com"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1</w:delText>
        </w:r>
        <w:r w:rsidR="006720D0" w:rsidDel="001A4EEC">
          <w:fldChar w:fldCharType="end"/>
        </w:r>
        <w:r w:rsidDel="001A4EEC">
          <w:delText xml:space="preserve"> </w:delText>
        </w:r>
        <w:r w:rsidR="009E6E1E" w:rsidDel="001A4EEC">
          <w:delText xml:space="preserve">Perancangan </w:delText>
        </w:r>
        <w:r w:rsidDel="001A4EEC">
          <w:delText>Tabel Laporan Absen</w:delText>
        </w:r>
      </w:del>
    </w:p>
    <w:p w14:paraId="29E0C129" w14:textId="2C3A126F" w:rsidR="00B01799" w:rsidRDefault="00B01799">
      <w:pPr>
        <w:pStyle w:val="Caption"/>
        <w:keepNext/>
        <w:jc w:val="center"/>
        <w:rPr>
          <w:ins w:id="9471" w:author="chaniaayulestari@outlook.com" w:date="2021-11-13T14:16:00Z"/>
        </w:rPr>
        <w:pPrChange w:id="9472" w:author="chaniaayulestari@outlook.com" w:date="2021-11-13T14:16:00Z">
          <w:pPr/>
        </w:pPrChange>
      </w:pPr>
      <w:bookmarkStart w:id="9473" w:name="_Toc87762761"/>
      <w:ins w:id="9474" w:author="chaniaayulestari@outlook.com" w:date="2021-11-13T14:16:00Z">
        <w:r>
          <w:t xml:space="preserve">Tabel 3. </w:t>
        </w:r>
      </w:ins>
      <w:ins w:id="9475" w:author="Rafi Aziizi" w:date="2021-11-14T11:08:00Z">
        <w:r w:rsidR="001B2DEA">
          <w:fldChar w:fldCharType="begin"/>
        </w:r>
        <w:r w:rsidR="001B2DEA">
          <w:instrText xml:space="preserve"> SEQ Tabel_3. \* ARABIC </w:instrText>
        </w:r>
      </w:ins>
      <w:r w:rsidR="001B2DEA">
        <w:fldChar w:fldCharType="separate"/>
      </w:r>
      <w:ins w:id="9476" w:author="Rafi Aziizi" w:date="2021-11-14T11:08:00Z">
        <w:r w:rsidR="001B2DEA">
          <w:rPr>
            <w:noProof/>
          </w:rPr>
          <w:t>52</w:t>
        </w:r>
        <w:r w:rsidR="001B2DEA">
          <w:fldChar w:fldCharType="end"/>
        </w:r>
      </w:ins>
      <w:ins w:id="9477" w:author="chaniaayulestari@outlook.com" w:date="2021-11-13T14:16:00Z">
        <w:del w:id="9478" w:author="Rafi Aziizi" w:date="2021-11-14T09:52:00Z">
          <w:r w:rsidDel="003640C9">
            <w:fldChar w:fldCharType="begin"/>
          </w:r>
          <w:r w:rsidDel="003640C9">
            <w:delInstrText xml:space="preserve"> SEQ Tabel_3. \* ARABIC </w:delInstrText>
          </w:r>
        </w:del>
      </w:ins>
      <w:del w:id="9479" w:author="Rafi Aziizi" w:date="2021-11-14T09:52:00Z">
        <w:r w:rsidDel="003640C9">
          <w:fldChar w:fldCharType="separate"/>
        </w:r>
      </w:del>
      <w:ins w:id="9480" w:author="chaniaayulestari@outlook.com" w:date="2021-11-14T09:28:00Z">
        <w:del w:id="9481" w:author="Rafi Aziizi" w:date="2021-11-14T09:52:00Z">
          <w:r w:rsidR="0024161C" w:rsidDel="003640C9">
            <w:rPr>
              <w:noProof/>
            </w:rPr>
            <w:delText>51</w:delText>
          </w:r>
        </w:del>
      </w:ins>
      <w:ins w:id="9482" w:author="chaniaayulestari@outlook.com" w:date="2021-11-13T14:25:00Z">
        <w:del w:id="9483" w:author="Rafi Aziizi" w:date="2021-11-14T09:52:00Z">
          <w:r w:rsidR="00456266" w:rsidDel="003640C9">
            <w:rPr>
              <w:noProof/>
            </w:rPr>
            <w:delText>48</w:delText>
          </w:r>
        </w:del>
      </w:ins>
      <w:ins w:id="9484" w:author="chaniaayulestari@outlook.com" w:date="2021-11-13T14:16:00Z">
        <w:del w:id="9485" w:author="Rafi Aziizi" w:date="2021-11-14T09:52:00Z">
          <w:r w:rsidDel="003640C9">
            <w:fldChar w:fldCharType="end"/>
          </w:r>
        </w:del>
        <w:r>
          <w:t xml:space="preserve"> </w:t>
        </w:r>
        <w:r w:rsidRPr="001E73C6">
          <w:t xml:space="preserve">Perancangan Tabel </w:t>
        </w:r>
        <w:r>
          <w:t>Laporan Absen</w:t>
        </w:r>
        <w:bookmarkEnd w:id="9473"/>
      </w:ins>
    </w:p>
    <w:tbl>
      <w:tblPr>
        <w:tblStyle w:val="TableGrid"/>
        <w:tblW w:w="0" w:type="auto"/>
        <w:tblLook w:val="04A0" w:firstRow="1" w:lastRow="0" w:firstColumn="1" w:lastColumn="0" w:noHBand="0" w:noVBand="1"/>
      </w:tblPr>
      <w:tblGrid>
        <w:gridCol w:w="1981"/>
        <w:gridCol w:w="1982"/>
        <w:gridCol w:w="1982"/>
        <w:gridCol w:w="1982"/>
      </w:tblGrid>
      <w:tr w:rsidR="006828A2" w14:paraId="5C8A78AF" w14:textId="77777777" w:rsidTr="00D77591">
        <w:tc>
          <w:tcPr>
            <w:tcW w:w="1981" w:type="dxa"/>
            <w:shd w:val="clear" w:color="auto" w:fill="9CC2E5" w:themeFill="accent5" w:themeFillTint="99"/>
          </w:tcPr>
          <w:p w14:paraId="15430F81"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8B685D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1D38F82D"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2D9587E0" w14:textId="77777777" w:rsidR="006828A2" w:rsidRPr="006828A2" w:rsidRDefault="006828A2" w:rsidP="00FE7724">
            <w:pPr>
              <w:jc w:val="center"/>
              <w:rPr>
                <w:b/>
                <w:bCs/>
              </w:rPr>
            </w:pPr>
            <w:r w:rsidRPr="006828A2">
              <w:rPr>
                <w:b/>
                <w:bCs/>
              </w:rPr>
              <w:t>Key</w:t>
            </w:r>
          </w:p>
        </w:tc>
      </w:tr>
      <w:tr w:rsidR="006828A2" w14:paraId="5DEC69D5" w14:textId="77777777" w:rsidTr="00FE7724">
        <w:tc>
          <w:tcPr>
            <w:tcW w:w="1981" w:type="dxa"/>
          </w:tcPr>
          <w:p w14:paraId="4744C962" w14:textId="6E38535A" w:rsidR="006828A2" w:rsidRDefault="00FE7724" w:rsidP="00FE7724">
            <w:r>
              <w:t>idlapabsen</w:t>
            </w:r>
          </w:p>
        </w:tc>
        <w:tc>
          <w:tcPr>
            <w:tcW w:w="1982" w:type="dxa"/>
          </w:tcPr>
          <w:p w14:paraId="34EE9F73" w14:textId="06E82FF0" w:rsidR="006828A2" w:rsidRDefault="00FE7724" w:rsidP="00C60063">
            <w:pPr>
              <w:jc w:val="center"/>
            </w:pPr>
            <w:r>
              <w:t>varchar</w:t>
            </w:r>
          </w:p>
        </w:tc>
        <w:tc>
          <w:tcPr>
            <w:tcW w:w="1982" w:type="dxa"/>
          </w:tcPr>
          <w:p w14:paraId="4167D95E" w14:textId="4D4A1D51" w:rsidR="006828A2" w:rsidRDefault="00C62D5D" w:rsidP="00C60063">
            <w:pPr>
              <w:jc w:val="center"/>
            </w:pPr>
            <w:r>
              <w:t>1</w:t>
            </w:r>
            <w:r w:rsidR="00156F99">
              <w:t>1</w:t>
            </w:r>
          </w:p>
        </w:tc>
        <w:tc>
          <w:tcPr>
            <w:tcW w:w="1982" w:type="dxa"/>
          </w:tcPr>
          <w:p w14:paraId="480AB5C7" w14:textId="652A8485" w:rsidR="006828A2" w:rsidRDefault="00C62D5D" w:rsidP="00C60063">
            <w:pPr>
              <w:jc w:val="center"/>
            </w:pPr>
            <w:r>
              <w:t>Primary Key</w:t>
            </w:r>
          </w:p>
        </w:tc>
      </w:tr>
      <w:tr w:rsidR="006828A2" w14:paraId="2B900783" w14:textId="77777777" w:rsidTr="00FE7724">
        <w:tc>
          <w:tcPr>
            <w:tcW w:w="1981" w:type="dxa"/>
          </w:tcPr>
          <w:p w14:paraId="13AE49C6" w14:textId="0F92AD0B" w:rsidR="006828A2" w:rsidRDefault="00FE7724" w:rsidP="00FE7724">
            <w:r>
              <w:t>idwalikelas</w:t>
            </w:r>
          </w:p>
        </w:tc>
        <w:tc>
          <w:tcPr>
            <w:tcW w:w="1982" w:type="dxa"/>
          </w:tcPr>
          <w:p w14:paraId="2050E695" w14:textId="71E7F0C6" w:rsidR="006828A2" w:rsidRDefault="00FE7724" w:rsidP="00C60063">
            <w:pPr>
              <w:jc w:val="center"/>
            </w:pPr>
            <w:r>
              <w:t>varchar</w:t>
            </w:r>
          </w:p>
        </w:tc>
        <w:tc>
          <w:tcPr>
            <w:tcW w:w="1982" w:type="dxa"/>
          </w:tcPr>
          <w:p w14:paraId="5AAA97B4" w14:textId="6498449E" w:rsidR="006828A2" w:rsidRDefault="00C62D5D" w:rsidP="00C60063">
            <w:pPr>
              <w:jc w:val="center"/>
            </w:pPr>
            <w:r>
              <w:t>15</w:t>
            </w:r>
          </w:p>
        </w:tc>
        <w:tc>
          <w:tcPr>
            <w:tcW w:w="1982" w:type="dxa"/>
          </w:tcPr>
          <w:p w14:paraId="5D8AA95C" w14:textId="35E54403" w:rsidR="006828A2" w:rsidRDefault="00C62D5D" w:rsidP="00C60063">
            <w:pPr>
              <w:jc w:val="center"/>
            </w:pPr>
            <w:r>
              <w:t>Foreign Key</w:t>
            </w:r>
          </w:p>
        </w:tc>
      </w:tr>
      <w:tr w:rsidR="00C62D5D" w14:paraId="1539DA02" w14:textId="77777777" w:rsidTr="00FE7724">
        <w:tc>
          <w:tcPr>
            <w:tcW w:w="1981" w:type="dxa"/>
          </w:tcPr>
          <w:p w14:paraId="7D88C38C" w14:textId="76EB025B" w:rsidR="00C62D5D" w:rsidRDefault="00FE7724" w:rsidP="00FE7724">
            <w:r>
              <w:t>nis</w:t>
            </w:r>
          </w:p>
        </w:tc>
        <w:tc>
          <w:tcPr>
            <w:tcW w:w="1982" w:type="dxa"/>
          </w:tcPr>
          <w:p w14:paraId="02C2C76D" w14:textId="07ED728E" w:rsidR="00C62D5D" w:rsidRDefault="00FE7724" w:rsidP="00C60063">
            <w:pPr>
              <w:jc w:val="center"/>
            </w:pPr>
            <w:r>
              <w:t>varchar</w:t>
            </w:r>
          </w:p>
        </w:tc>
        <w:tc>
          <w:tcPr>
            <w:tcW w:w="1982" w:type="dxa"/>
          </w:tcPr>
          <w:p w14:paraId="056953ED" w14:textId="09BB3012" w:rsidR="00C62D5D" w:rsidRDefault="00C62D5D" w:rsidP="00C60063">
            <w:pPr>
              <w:jc w:val="center"/>
            </w:pPr>
            <w:r>
              <w:t>15</w:t>
            </w:r>
          </w:p>
        </w:tc>
        <w:tc>
          <w:tcPr>
            <w:tcW w:w="1982" w:type="dxa"/>
          </w:tcPr>
          <w:p w14:paraId="34C56ED6" w14:textId="376EE6DB" w:rsidR="00C62D5D" w:rsidRDefault="00C62D5D" w:rsidP="00C60063">
            <w:pPr>
              <w:jc w:val="center"/>
            </w:pPr>
            <w:r>
              <w:t>Foreign Key</w:t>
            </w:r>
          </w:p>
        </w:tc>
      </w:tr>
      <w:tr w:rsidR="00C62D5D" w14:paraId="3DDBC9A8" w14:textId="77777777" w:rsidTr="00FE7724">
        <w:tc>
          <w:tcPr>
            <w:tcW w:w="1981" w:type="dxa"/>
          </w:tcPr>
          <w:p w14:paraId="0C7359E7" w14:textId="452862C2" w:rsidR="00C62D5D" w:rsidRDefault="00FE7724" w:rsidP="00FE7724">
            <w:r>
              <w:t>nk</w:t>
            </w:r>
          </w:p>
        </w:tc>
        <w:tc>
          <w:tcPr>
            <w:tcW w:w="1982" w:type="dxa"/>
          </w:tcPr>
          <w:p w14:paraId="404CA8A4" w14:textId="0CC81070" w:rsidR="00C62D5D" w:rsidRDefault="00FE7724" w:rsidP="00C60063">
            <w:pPr>
              <w:jc w:val="center"/>
            </w:pPr>
            <w:r>
              <w:t>varchar</w:t>
            </w:r>
          </w:p>
        </w:tc>
        <w:tc>
          <w:tcPr>
            <w:tcW w:w="1982" w:type="dxa"/>
          </w:tcPr>
          <w:p w14:paraId="57EE7E7B" w14:textId="601DDE85" w:rsidR="00C62D5D" w:rsidRDefault="00C62D5D" w:rsidP="00C60063">
            <w:pPr>
              <w:jc w:val="center"/>
            </w:pPr>
            <w:r>
              <w:t>15</w:t>
            </w:r>
          </w:p>
        </w:tc>
        <w:tc>
          <w:tcPr>
            <w:tcW w:w="1982" w:type="dxa"/>
          </w:tcPr>
          <w:p w14:paraId="73772BE4" w14:textId="349B2924" w:rsidR="00C62D5D" w:rsidRDefault="00C62D5D" w:rsidP="00C60063">
            <w:pPr>
              <w:jc w:val="center"/>
            </w:pPr>
            <w:r>
              <w:t>Foreign Key</w:t>
            </w:r>
          </w:p>
        </w:tc>
      </w:tr>
      <w:tr w:rsidR="00C62D5D" w14:paraId="5F77D800" w14:textId="77777777" w:rsidTr="00FE7724">
        <w:tc>
          <w:tcPr>
            <w:tcW w:w="1981" w:type="dxa"/>
          </w:tcPr>
          <w:p w14:paraId="06E63E9F" w14:textId="35D90BDE" w:rsidR="00C62D5D" w:rsidRDefault="00FE7724" w:rsidP="00FE7724">
            <w:r>
              <w:t>nama</w:t>
            </w:r>
          </w:p>
        </w:tc>
        <w:tc>
          <w:tcPr>
            <w:tcW w:w="1982" w:type="dxa"/>
          </w:tcPr>
          <w:p w14:paraId="49FD0824" w14:textId="018BBF24" w:rsidR="00C62D5D" w:rsidRDefault="00FE7724" w:rsidP="00C60063">
            <w:pPr>
              <w:jc w:val="center"/>
            </w:pPr>
            <w:r>
              <w:t>varchar</w:t>
            </w:r>
          </w:p>
        </w:tc>
        <w:tc>
          <w:tcPr>
            <w:tcW w:w="1982" w:type="dxa"/>
          </w:tcPr>
          <w:p w14:paraId="0B2E37A1" w14:textId="7B0D3A4D" w:rsidR="00C62D5D" w:rsidRDefault="00C62D5D" w:rsidP="00C60063">
            <w:pPr>
              <w:jc w:val="center"/>
            </w:pPr>
            <w:r>
              <w:t>45</w:t>
            </w:r>
          </w:p>
        </w:tc>
        <w:tc>
          <w:tcPr>
            <w:tcW w:w="1982" w:type="dxa"/>
          </w:tcPr>
          <w:p w14:paraId="0718DA35" w14:textId="32F68901" w:rsidR="00C62D5D" w:rsidRDefault="00156F99" w:rsidP="00C60063">
            <w:pPr>
              <w:jc w:val="center"/>
            </w:pPr>
            <w:r>
              <w:t>-</w:t>
            </w:r>
          </w:p>
        </w:tc>
      </w:tr>
      <w:tr w:rsidR="00C62D5D" w14:paraId="7F08E0CD" w14:textId="77777777" w:rsidTr="00FE7724">
        <w:tc>
          <w:tcPr>
            <w:tcW w:w="1981" w:type="dxa"/>
          </w:tcPr>
          <w:p w14:paraId="29055CD0" w14:textId="508D9B7C" w:rsidR="00C62D5D" w:rsidRDefault="00FE7724" w:rsidP="00FE7724">
            <w:r>
              <w:t>hadir</w:t>
            </w:r>
          </w:p>
        </w:tc>
        <w:tc>
          <w:tcPr>
            <w:tcW w:w="1982" w:type="dxa"/>
          </w:tcPr>
          <w:p w14:paraId="4DC65621" w14:textId="1F9871A4" w:rsidR="00C62D5D" w:rsidRDefault="007C5FA9" w:rsidP="00C60063">
            <w:pPr>
              <w:jc w:val="center"/>
            </w:pPr>
            <w:ins w:id="9486" w:author="Rafi Aziizi" w:date="2021-11-12T10:49:00Z">
              <w:r>
                <w:t>integer</w:t>
              </w:r>
            </w:ins>
            <w:del w:id="9487" w:author="Rafi Aziizi" w:date="2021-11-12T10:49:00Z">
              <w:r w:rsidR="00FE7724" w:rsidDel="007C5FA9">
                <w:delText>int</w:delText>
              </w:r>
            </w:del>
          </w:p>
        </w:tc>
        <w:tc>
          <w:tcPr>
            <w:tcW w:w="1982" w:type="dxa"/>
          </w:tcPr>
          <w:p w14:paraId="4CE2FD2A" w14:textId="14944672" w:rsidR="00C62D5D" w:rsidRDefault="00FE7724" w:rsidP="00C60063">
            <w:pPr>
              <w:jc w:val="center"/>
            </w:pPr>
            <w:r>
              <w:t>3</w:t>
            </w:r>
          </w:p>
        </w:tc>
        <w:tc>
          <w:tcPr>
            <w:tcW w:w="1982" w:type="dxa"/>
          </w:tcPr>
          <w:p w14:paraId="3B17118B" w14:textId="31C44409" w:rsidR="00C62D5D" w:rsidRDefault="00FE7724" w:rsidP="00C60063">
            <w:pPr>
              <w:jc w:val="center"/>
            </w:pPr>
            <w:r>
              <w:t>-</w:t>
            </w:r>
          </w:p>
        </w:tc>
      </w:tr>
      <w:tr w:rsidR="00C62D5D" w14:paraId="163C50AB" w14:textId="77777777" w:rsidTr="00FE7724">
        <w:tc>
          <w:tcPr>
            <w:tcW w:w="1981" w:type="dxa"/>
          </w:tcPr>
          <w:p w14:paraId="0C8B9013" w14:textId="0EC52810" w:rsidR="00C62D5D" w:rsidRDefault="00FE7724" w:rsidP="00FE7724">
            <w:r>
              <w:t>sakit</w:t>
            </w:r>
          </w:p>
        </w:tc>
        <w:tc>
          <w:tcPr>
            <w:tcW w:w="1982" w:type="dxa"/>
          </w:tcPr>
          <w:p w14:paraId="6122D628" w14:textId="2D188288" w:rsidR="00C62D5D" w:rsidRDefault="007C5FA9" w:rsidP="00C60063">
            <w:pPr>
              <w:jc w:val="center"/>
            </w:pPr>
            <w:ins w:id="9488" w:author="Rafi Aziizi" w:date="2021-11-12T10:49:00Z">
              <w:r>
                <w:t>integer</w:t>
              </w:r>
            </w:ins>
            <w:del w:id="9489" w:author="Rafi Aziizi" w:date="2021-11-12T10:49:00Z">
              <w:r w:rsidR="00FE7724" w:rsidDel="007C5FA9">
                <w:delText>int</w:delText>
              </w:r>
            </w:del>
          </w:p>
        </w:tc>
        <w:tc>
          <w:tcPr>
            <w:tcW w:w="1982" w:type="dxa"/>
          </w:tcPr>
          <w:p w14:paraId="107EB1A6" w14:textId="175F2E33" w:rsidR="00C62D5D" w:rsidRDefault="00FE7724" w:rsidP="00C60063">
            <w:pPr>
              <w:jc w:val="center"/>
            </w:pPr>
            <w:r>
              <w:t>3</w:t>
            </w:r>
          </w:p>
        </w:tc>
        <w:tc>
          <w:tcPr>
            <w:tcW w:w="1982" w:type="dxa"/>
          </w:tcPr>
          <w:p w14:paraId="6771DD1B" w14:textId="5172E4EF" w:rsidR="00C62D5D" w:rsidRDefault="00FE7724" w:rsidP="00C60063">
            <w:pPr>
              <w:jc w:val="center"/>
            </w:pPr>
            <w:r>
              <w:t>-</w:t>
            </w:r>
          </w:p>
        </w:tc>
      </w:tr>
      <w:tr w:rsidR="00C62D5D" w14:paraId="50A24B91" w14:textId="77777777" w:rsidTr="00FE7724">
        <w:tc>
          <w:tcPr>
            <w:tcW w:w="1981" w:type="dxa"/>
          </w:tcPr>
          <w:p w14:paraId="6583B435" w14:textId="7F626B9C" w:rsidR="00C62D5D" w:rsidRDefault="00FE7724" w:rsidP="00FE7724">
            <w:r>
              <w:t>izin</w:t>
            </w:r>
          </w:p>
        </w:tc>
        <w:tc>
          <w:tcPr>
            <w:tcW w:w="1982" w:type="dxa"/>
          </w:tcPr>
          <w:p w14:paraId="08A53C95" w14:textId="5ED2F538" w:rsidR="00C62D5D" w:rsidRDefault="007C5FA9" w:rsidP="00C60063">
            <w:pPr>
              <w:jc w:val="center"/>
            </w:pPr>
            <w:ins w:id="9490" w:author="Rafi Aziizi" w:date="2021-11-12T10:49:00Z">
              <w:r>
                <w:t>integer</w:t>
              </w:r>
            </w:ins>
            <w:del w:id="9491" w:author="Rafi Aziizi" w:date="2021-11-12T10:49:00Z">
              <w:r w:rsidR="00FE7724" w:rsidDel="007C5FA9">
                <w:delText>int</w:delText>
              </w:r>
            </w:del>
          </w:p>
        </w:tc>
        <w:tc>
          <w:tcPr>
            <w:tcW w:w="1982" w:type="dxa"/>
          </w:tcPr>
          <w:p w14:paraId="4611E61D" w14:textId="397C2981" w:rsidR="00C62D5D" w:rsidRDefault="00FE7724" w:rsidP="00C60063">
            <w:pPr>
              <w:jc w:val="center"/>
            </w:pPr>
            <w:r>
              <w:t>3</w:t>
            </w:r>
          </w:p>
        </w:tc>
        <w:tc>
          <w:tcPr>
            <w:tcW w:w="1982" w:type="dxa"/>
          </w:tcPr>
          <w:p w14:paraId="37B5B30A" w14:textId="3FC59298" w:rsidR="00C62D5D" w:rsidRDefault="00FE7724" w:rsidP="00C60063">
            <w:pPr>
              <w:jc w:val="center"/>
            </w:pPr>
            <w:r>
              <w:t>-</w:t>
            </w:r>
          </w:p>
        </w:tc>
      </w:tr>
      <w:tr w:rsidR="00C62D5D" w14:paraId="4CB267CC" w14:textId="77777777" w:rsidTr="00FE7724">
        <w:tc>
          <w:tcPr>
            <w:tcW w:w="1981" w:type="dxa"/>
          </w:tcPr>
          <w:p w14:paraId="02E009EA" w14:textId="61499795" w:rsidR="00C62D5D" w:rsidRDefault="00FE7724" w:rsidP="00FE7724">
            <w:r>
              <w:t>alpha</w:t>
            </w:r>
          </w:p>
        </w:tc>
        <w:tc>
          <w:tcPr>
            <w:tcW w:w="1982" w:type="dxa"/>
          </w:tcPr>
          <w:p w14:paraId="67E8F95F" w14:textId="17E16FF9" w:rsidR="00C62D5D" w:rsidRDefault="007C5FA9" w:rsidP="00C60063">
            <w:pPr>
              <w:jc w:val="center"/>
            </w:pPr>
            <w:ins w:id="9492" w:author="Rafi Aziizi" w:date="2021-11-12T10:49:00Z">
              <w:r>
                <w:t>integer</w:t>
              </w:r>
            </w:ins>
            <w:del w:id="9493" w:author="Rafi Aziizi" w:date="2021-11-12T10:49:00Z">
              <w:r w:rsidR="00FE7724" w:rsidDel="007C5FA9">
                <w:delText>int</w:delText>
              </w:r>
            </w:del>
          </w:p>
        </w:tc>
        <w:tc>
          <w:tcPr>
            <w:tcW w:w="1982" w:type="dxa"/>
          </w:tcPr>
          <w:p w14:paraId="6FB3A786" w14:textId="6B50FE92" w:rsidR="00C62D5D" w:rsidRDefault="00FE7724" w:rsidP="00C60063">
            <w:pPr>
              <w:jc w:val="center"/>
            </w:pPr>
            <w:r>
              <w:t>3</w:t>
            </w:r>
          </w:p>
        </w:tc>
        <w:tc>
          <w:tcPr>
            <w:tcW w:w="1982" w:type="dxa"/>
          </w:tcPr>
          <w:p w14:paraId="5A2EB3BE" w14:textId="1995AF08" w:rsidR="00C62D5D" w:rsidRDefault="00FE7724" w:rsidP="00C60063">
            <w:pPr>
              <w:jc w:val="center"/>
            </w:pPr>
            <w:r>
              <w:t>-</w:t>
            </w:r>
          </w:p>
        </w:tc>
      </w:tr>
      <w:tr w:rsidR="00C62D5D" w14:paraId="13D76CE8" w14:textId="77777777" w:rsidTr="00FE7724">
        <w:tc>
          <w:tcPr>
            <w:tcW w:w="1981" w:type="dxa"/>
          </w:tcPr>
          <w:p w14:paraId="1240793E" w14:textId="11541379" w:rsidR="00C62D5D" w:rsidRDefault="00FE7724" w:rsidP="00FE7724">
            <w:r>
              <w:t>terlambat</w:t>
            </w:r>
          </w:p>
        </w:tc>
        <w:tc>
          <w:tcPr>
            <w:tcW w:w="1982" w:type="dxa"/>
          </w:tcPr>
          <w:p w14:paraId="4E780B80" w14:textId="68146841" w:rsidR="00C62D5D" w:rsidRDefault="007C5FA9" w:rsidP="00C60063">
            <w:pPr>
              <w:jc w:val="center"/>
            </w:pPr>
            <w:ins w:id="9494" w:author="Rafi Aziizi" w:date="2021-11-12T10:49:00Z">
              <w:r>
                <w:t>integer</w:t>
              </w:r>
            </w:ins>
            <w:del w:id="9495" w:author="Rafi Aziizi" w:date="2021-11-12T10:49:00Z">
              <w:r w:rsidR="00FE7724" w:rsidDel="007C5FA9">
                <w:delText>int</w:delText>
              </w:r>
            </w:del>
          </w:p>
        </w:tc>
        <w:tc>
          <w:tcPr>
            <w:tcW w:w="1982" w:type="dxa"/>
          </w:tcPr>
          <w:p w14:paraId="6E5E0E61" w14:textId="1D431689" w:rsidR="00C62D5D" w:rsidRDefault="00FE7724" w:rsidP="00C60063">
            <w:pPr>
              <w:jc w:val="center"/>
            </w:pPr>
            <w:r>
              <w:t>3</w:t>
            </w:r>
          </w:p>
        </w:tc>
        <w:tc>
          <w:tcPr>
            <w:tcW w:w="1982" w:type="dxa"/>
          </w:tcPr>
          <w:p w14:paraId="295A9A1F" w14:textId="1E688945" w:rsidR="00C62D5D" w:rsidRDefault="00FE7724" w:rsidP="00C60063">
            <w:pPr>
              <w:jc w:val="center"/>
            </w:pPr>
            <w:r>
              <w:t>-</w:t>
            </w:r>
          </w:p>
        </w:tc>
      </w:tr>
      <w:tr w:rsidR="00375190" w14:paraId="6F69033E" w14:textId="77777777" w:rsidTr="00FE7724">
        <w:tc>
          <w:tcPr>
            <w:tcW w:w="1981" w:type="dxa"/>
          </w:tcPr>
          <w:p w14:paraId="3B6BD80F" w14:textId="109469A0" w:rsidR="00375190" w:rsidRDefault="00375190" w:rsidP="00FE7724">
            <w:r>
              <w:t>status</w:t>
            </w:r>
          </w:p>
        </w:tc>
        <w:tc>
          <w:tcPr>
            <w:tcW w:w="1982" w:type="dxa"/>
          </w:tcPr>
          <w:p w14:paraId="334C8BD2" w14:textId="7BE69F20" w:rsidR="00375190" w:rsidRDefault="00375190" w:rsidP="00C60063">
            <w:pPr>
              <w:jc w:val="center"/>
            </w:pPr>
            <w:r>
              <w:t>varchar</w:t>
            </w:r>
          </w:p>
        </w:tc>
        <w:tc>
          <w:tcPr>
            <w:tcW w:w="1982" w:type="dxa"/>
          </w:tcPr>
          <w:p w14:paraId="1A9CBF00" w14:textId="10007266" w:rsidR="00375190" w:rsidRDefault="00723DD6" w:rsidP="00C60063">
            <w:pPr>
              <w:jc w:val="center"/>
            </w:pPr>
            <w:r>
              <w:t>15</w:t>
            </w:r>
          </w:p>
        </w:tc>
        <w:tc>
          <w:tcPr>
            <w:tcW w:w="1982" w:type="dxa"/>
          </w:tcPr>
          <w:p w14:paraId="0A580FF6" w14:textId="7C31749D" w:rsidR="00375190" w:rsidRDefault="00723DD6" w:rsidP="00C60063">
            <w:pPr>
              <w:jc w:val="center"/>
            </w:pPr>
            <w:r>
              <w:t>-</w:t>
            </w:r>
          </w:p>
        </w:tc>
      </w:tr>
      <w:tr w:rsidR="00156F99" w14:paraId="1EDE864B" w14:textId="77777777" w:rsidTr="00FE7724">
        <w:tc>
          <w:tcPr>
            <w:tcW w:w="1981" w:type="dxa"/>
          </w:tcPr>
          <w:p w14:paraId="01052DB2" w14:textId="4FCD0FFE" w:rsidR="00156F99" w:rsidRDefault="00156F99" w:rsidP="00FE7724">
            <w:r>
              <w:lastRenderedPageBreak/>
              <w:t>keterangan</w:t>
            </w:r>
          </w:p>
        </w:tc>
        <w:tc>
          <w:tcPr>
            <w:tcW w:w="1982" w:type="dxa"/>
          </w:tcPr>
          <w:p w14:paraId="3EB6AD9A" w14:textId="24B1A4F5" w:rsidR="00156F99" w:rsidRDefault="00156F99" w:rsidP="00C60063">
            <w:pPr>
              <w:jc w:val="center"/>
            </w:pPr>
            <w:r>
              <w:t>varchar</w:t>
            </w:r>
          </w:p>
        </w:tc>
        <w:tc>
          <w:tcPr>
            <w:tcW w:w="1982" w:type="dxa"/>
          </w:tcPr>
          <w:p w14:paraId="012EBFAC" w14:textId="28952A38" w:rsidR="00156F99" w:rsidRDefault="00156F99" w:rsidP="00C60063">
            <w:pPr>
              <w:jc w:val="center"/>
            </w:pPr>
            <w:r>
              <w:t>15</w:t>
            </w:r>
          </w:p>
        </w:tc>
        <w:tc>
          <w:tcPr>
            <w:tcW w:w="1982" w:type="dxa"/>
          </w:tcPr>
          <w:p w14:paraId="797BD670" w14:textId="7D81819A" w:rsidR="00156F99" w:rsidRDefault="00156F99" w:rsidP="00C60063">
            <w:pPr>
              <w:jc w:val="center"/>
            </w:pPr>
            <w:r>
              <w:t>-</w:t>
            </w:r>
          </w:p>
        </w:tc>
      </w:tr>
    </w:tbl>
    <w:p w14:paraId="4AE3CFBD" w14:textId="77777777" w:rsidR="00D77591" w:rsidRDefault="00D77591" w:rsidP="006828A2"/>
    <w:p w14:paraId="44CA5F74" w14:textId="7CA4F661" w:rsidR="00582712" w:rsidRPr="00331B6F" w:rsidRDefault="00582712" w:rsidP="00FF2590">
      <w:pPr>
        <w:pStyle w:val="ListParagraph"/>
        <w:numPr>
          <w:ilvl w:val="0"/>
          <w:numId w:val="48"/>
        </w:numPr>
        <w:ind w:left="450"/>
        <w:rPr>
          <w:b/>
          <w:bCs/>
          <w:rPrChange w:id="9496" w:author="Rafi Aziizi" w:date="2021-11-12T10:56:00Z">
            <w:rPr>
              <w:b/>
              <w:bCs/>
              <w:highlight w:val="cyan"/>
            </w:rPr>
          </w:rPrChange>
        </w:rPr>
      </w:pPr>
      <w:r w:rsidRPr="00331B6F">
        <w:rPr>
          <w:b/>
          <w:bCs/>
          <w:rPrChange w:id="9497" w:author="Rafi Aziizi" w:date="2021-11-12T10:56:00Z">
            <w:rPr>
              <w:b/>
              <w:bCs/>
              <w:highlight w:val="cyan"/>
            </w:rPr>
          </w:rPrChange>
        </w:rPr>
        <w:t>Tabel Guru</w:t>
      </w:r>
    </w:p>
    <w:p w14:paraId="5F8CDCA6" w14:textId="5B2C0416" w:rsidR="009B575D" w:rsidDel="00B01799" w:rsidRDefault="009B575D" w:rsidP="00EB3EE8">
      <w:pPr>
        <w:ind w:firstLine="450"/>
        <w:rPr>
          <w:del w:id="9498" w:author="chaniaayulestari@outlook.com" w:date="2021-11-13T14:16:00Z"/>
          <w:lang w:eastAsia="en-US"/>
        </w:rPr>
      </w:pPr>
      <w:r w:rsidRPr="009B575D">
        <w:t xml:space="preserve">Tabel </w:t>
      </w:r>
      <w:r w:rsidR="009E6E1E">
        <w:t>g</w:t>
      </w:r>
      <w:r>
        <w:t>uru</w:t>
      </w:r>
      <w:r w:rsidRPr="009B575D">
        <w:t xml:space="preserve"> terdapat pada </w:t>
      </w:r>
      <w:r w:rsidRPr="009B575D">
        <w:rPr>
          <w:i/>
          <w:iCs/>
        </w:rPr>
        <w:t>class</w:t>
      </w:r>
      <w:r w:rsidRPr="009B575D">
        <w:t xml:space="preserve"> </w:t>
      </w:r>
      <w:r w:rsidR="009E6E1E">
        <w:t>g</w:t>
      </w:r>
      <w:r>
        <w:t>uru</w:t>
      </w:r>
      <w:r w:rsidR="00531075">
        <w:t xml:space="preserve">. Tabel </w:t>
      </w:r>
      <w:r w:rsidRPr="009B575D">
        <w:t xml:space="preserve">ini memiliki beberapa </w:t>
      </w:r>
      <w:r w:rsidRPr="00531075">
        <w:rPr>
          <w:i/>
          <w:iCs/>
        </w:rPr>
        <w:t xml:space="preserve">field </w:t>
      </w:r>
      <w:r w:rsidRPr="009B575D">
        <w:t xml:space="preserve">seperti </w:t>
      </w:r>
      <w:ins w:id="9499" w:author="Rafi Aziizi" w:date="2021-11-14T10:15:00Z">
        <w:r w:rsidR="00ED47C8" w:rsidRPr="009B575D">
          <w:t xml:space="preserve">pada </w:t>
        </w:r>
        <w:r w:rsidR="00ED47C8">
          <w:t>tabel dibawah ini</w:t>
        </w:r>
      </w:ins>
      <w:del w:id="9500" w:author="Rafi Aziizi" w:date="2021-11-14T10:15:00Z">
        <w:r w:rsidRPr="009B575D" w:rsidDel="00ED47C8">
          <w:delText xml:space="preserve">pada </w:delText>
        </w:r>
        <w:r w:rsidR="00D079EF" w:rsidDel="00ED47C8">
          <w:delText>tabe</w:delText>
        </w:r>
        <w:r w:rsidR="00531075" w:rsidDel="00ED47C8">
          <w:delText>l</w:delText>
        </w:r>
        <w:r w:rsidR="00D079EF" w:rsidDel="00ED47C8">
          <w:delText xml:space="preserve"> 3.22</w:delText>
        </w:r>
      </w:del>
      <w:r w:rsidR="00D079EF">
        <w:t xml:space="preserve"> yang </w:t>
      </w:r>
      <w:r w:rsidRPr="009B575D">
        <w:t xml:space="preserve">berfungsi untuk mengelola data </w:t>
      </w:r>
      <w:r>
        <w:t>guru</w:t>
      </w:r>
      <w:r w:rsidRPr="009B575D">
        <w:t xml:space="preserve"> yang tersedia pada sistem absensi.</w:t>
      </w:r>
    </w:p>
    <w:p w14:paraId="45017592" w14:textId="143693A2" w:rsidR="00D079EF" w:rsidRDefault="00D079EF">
      <w:pPr>
        <w:ind w:firstLine="450"/>
        <w:pPrChange w:id="9501" w:author="chaniaayulestari@outlook.com" w:date="2021-11-13T14:16:00Z">
          <w:pPr>
            <w:pStyle w:val="Caption"/>
            <w:keepNext/>
            <w:jc w:val="center"/>
          </w:pPr>
        </w:pPrChange>
      </w:pPr>
      <w:del w:id="9502" w:author="chaniaayulestari@outlook.com" w:date="2021-11-13T14:16:00Z">
        <w:r w:rsidDel="00B01799">
          <w:delText xml:space="preserve">Table 3. </w:delText>
        </w:r>
        <w:r w:rsidR="006720D0" w:rsidDel="00B01799">
          <w:fldChar w:fldCharType="begin"/>
        </w:r>
        <w:r w:rsidR="006720D0" w:rsidDel="00B01799">
          <w:delInstrText xml:space="preserve"> SEQ Table_3. \* ARABIC </w:delInstrText>
        </w:r>
        <w:r w:rsidR="006720D0" w:rsidDel="00B01799">
          <w:fldChar w:fldCharType="separate"/>
        </w:r>
        <w:r w:rsidR="00A911C8" w:rsidDel="00B01799">
          <w:rPr>
            <w:noProof/>
          </w:rPr>
          <w:delText>22</w:delText>
        </w:r>
        <w:r w:rsidR="006720D0" w:rsidDel="00B01799">
          <w:fldChar w:fldCharType="end"/>
        </w:r>
        <w:r w:rsidDel="00B01799">
          <w:delText xml:space="preserve"> </w:delText>
        </w:r>
        <w:r w:rsidR="009E6E1E" w:rsidDel="00B01799">
          <w:delText xml:space="preserve">Perancangan </w:delText>
        </w:r>
        <w:r w:rsidDel="00B01799">
          <w:delText>Tabel Guru</w:delText>
        </w:r>
      </w:del>
    </w:p>
    <w:p w14:paraId="38F8C6F9" w14:textId="61E95A20" w:rsidR="00D21903" w:rsidRDefault="00D21903">
      <w:pPr>
        <w:pStyle w:val="Caption"/>
        <w:keepNext/>
        <w:jc w:val="center"/>
        <w:rPr>
          <w:ins w:id="9503" w:author="chaniaayulestari@outlook.com" w:date="2021-11-13T14:17:00Z"/>
        </w:rPr>
        <w:pPrChange w:id="9504" w:author="chaniaayulestari@outlook.com" w:date="2021-11-13T14:17:00Z">
          <w:pPr/>
        </w:pPrChange>
      </w:pPr>
      <w:bookmarkStart w:id="9505" w:name="_Toc87762762"/>
      <w:ins w:id="9506" w:author="chaniaayulestari@outlook.com" w:date="2021-11-13T14:17:00Z">
        <w:r>
          <w:t xml:space="preserve">Tabel 3. </w:t>
        </w:r>
      </w:ins>
      <w:ins w:id="9507" w:author="Rafi Aziizi" w:date="2021-11-14T11:08:00Z">
        <w:r w:rsidR="001B2DEA">
          <w:fldChar w:fldCharType="begin"/>
        </w:r>
        <w:r w:rsidR="001B2DEA">
          <w:instrText xml:space="preserve"> SEQ Tabel_3. \* ARABIC </w:instrText>
        </w:r>
      </w:ins>
      <w:r w:rsidR="001B2DEA">
        <w:fldChar w:fldCharType="separate"/>
      </w:r>
      <w:ins w:id="9508" w:author="Rafi Aziizi" w:date="2021-11-14T11:08:00Z">
        <w:r w:rsidR="001B2DEA">
          <w:rPr>
            <w:noProof/>
          </w:rPr>
          <w:t>53</w:t>
        </w:r>
        <w:r w:rsidR="001B2DEA">
          <w:fldChar w:fldCharType="end"/>
        </w:r>
      </w:ins>
      <w:ins w:id="9509" w:author="chaniaayulestari@outlook.com" w:date="2021-11-13T14:17:00Z">
        <w:del w:id="9510" w:author="Rafi Aziizi" w:date="2021-11-14T09:52:00Z">
          <w:r w:rsidDel="003640C9">
            <w:fldChar w:fldCharType="begin"/>
          </w:r>
          <w:r w:rsidDel="003640C9">
            <w:delInstrText xml:space="preserve"> SEQ Tabel_3. \* ARABIC </w:delInstrText>
          </w:r>
        </w:del>
      </w:ins>
      <w:del w:id="9511" w:author="Rafi Aziizi" w:date="2021-11-14T09:52:00Z">
        <w:r w:rsidDel="003640C9">
          <w:fldChar w:fldCharType="separate"/>
        </w:r>
      </w:del>
      <w:ins w:id="9512" w:author="chaniaayulestari@outlook.com" w:date="2021-11-14T09:28:00Z">
        <w:del w:id="9513" w:author="Rafi Aziizi" w:date="2021-11-14T09:52:00Z">
          <w:r w:rsidR="0024161C" w:rsidDel="003640C9">
            <w:rPr>
              <w:noProof/>
            </w:rPr>
            <w:delText>52</w:delText>
          </w:r>
        </w:del>
      </w:ins>
      <w:ins w:id="9514" w:author="chaniaayulestari@outlook.com" w:date="2021-11-13T14:25:00Z">
        <w:del w:id="9515" w:author="Rafi Aziizi" w:date="2021-11-14T09:52:00Z">
          <w:r w:rsidR="00456266" w:rsidDel="003640C9">
            <w:rPr>
              <w:noProof/>
            </w:rPr>
            <w:delText>49</w:delText>
          </w:r>
        </w:del>
      </w:ins>
      <w:ins w:id="9516" w:author="chaniaayulestari@outlook.com" w:date="2021-11-13T14:17:00Z">
        <w:del w:id="9517" w:author="Rafi Aziizi" w:date="2021-11-14T09:52:00Z">
          <w:r w:rsidDel="003640C9">
            <w:fldChar w:fldCharType="end"/>
          </w:r>
        </w:del>
        <w:r>
          <w:t xml:space="preserve"> </w:t>
        </w:r>
        <w:r w:rsidRPr="00CF67F5">
          <w:t xml:space="preserve">Perancangan Tabel </w:t>
        </w:r>
        <w:r>
          <w:t>Guru</w:t>
        </w:r>
        <w:bookmarkEnd w:id="9505"/>
      </w:ins>
    </w:p>
    <w:tbl>
      <w:tblPr>
        <w:tblStyle w:val="TableGrid"/>
        <w:tblW w:w="0" w:type="auto"/>
        <w:tblLook w:val="04A0" w:firstRow="1" w:lastRow="0" w:firstColumn="1" w:lastColumn="0" w:noHBand="0" w:noVBand="1"/>
      </w:tblPr>
      <w:tblGrid>
        <w:gridCol w:w="1981"/>
        <w:gridCol w:w="1982"/>
        <w:gridCol w:w="1982"/>
        <w:gridCol w:w="1982"/>
      </w:tblGrid>
      <w:tr w:rsidR="006828A2" w14:paraId="4F20877D" w14:textId="77777777" w:rsidTr="00D079EF">
        <w:tc>
          <w:tcPr>
            <w:tcW w:w="1981" w:type="dxa"/>
            <w:shd w:val="clear" w:color="auto" w:fill="9CC2E5" w:themeFill="accent5" w:themeFillTint="99"/>
          </w:tcPr>
          <w:p w14:paraId="63428495"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9E528A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754C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5320DC" w14:textId="77777777" w:rsidR="006828A2" w:rsidRPr="006828A2" w:rsidRDefault="006828A2" w:rsidP="00FE7724">
            <w:pPr>
              <w:jc w:val="center"/>
              <w:rPr>
                <w:b/>
                <w:bCs/>
              </w:rPr>
            </w:pPr>
            <w:r w:rsidRPr="006828A2">
              <w:rPr>
                <w:b/>
                <w:bCs/>
              </w:rPr>
              <w:t>Key</w:t>
            </w:r>
          </w:p>
        </w:tc>
      </w:tr>
      <w:tr w:rsidR="006828A2" w14:paraId="4B524566" w14:textId="77777777" w:rsidTr="00FE7724">
        <w:tc>
          <w:tcPr>
            <w:tcW w:w="1981" w:type="dxa"/>
          </w:tcPr>
          <w:p w14:paraId="2DFAB202" w14:textId="08531A55" w:rsidR="006828A2" w:rsidRDefault="00FE7724" w:rsidP="00FE7724">
            <w:r>
              <w:t>nip</w:t>
            </w:r>
          </w:p>
        </w:tc>
        <w:tc>
          <w:tcPr>
            <w:tcW w:w="1982" w:type="dxa"/>
          </w:tcPr>
          <w:p w14:paraId="058BCA47" w14:textId="5BD47929" w:rsidR="006828A2" w:rsidRDefault="00462CE8" w:rsidP="00723DD6">
            <w:pPr>
              <w:jc w:val="center"/>
            </w:pPr>
            <w:r>
              <w:t>varchar</w:t>
            </w:r>
          </w:p>
        </w:tc>
        <w:tc>
          <w:tcPr>
            <w:tcW w:w="1982" w:type="dxa"/>
          </w:tcPr>
          <w:p w14:paraId="5EDBA736" w14:textId="40E83075" w:rsidR="006828A2" w:rsidRDefault="00FE7724" w:rsidP="00723DD6">
            <w:pPr>
              <w:jc w:val="center"/>
            </w:pPr>
            <w:r>
              <w:t>15</w:t>
            </w:r>
          </w:p>
        </w:tc>
        <w:tc>
          <w:tcPr>
            <w:tcW w:w="1982" w:type="dxa"/>
          </w:tcPr>
          <w:p w14:paraId="2BAA9CE8" w14:textId="75F2B7E2" w:rsidR="006828A2" w:rsidRDefault="00FE7724" w:rsidP="00723DD6">
            <w:pPr>
              <w:jc w:val="center"/>
            </w:pPr>
            <w:r>
              <w:t>Primary Key</w:t>
            </w:r>
          </w:p>
        </w:tc>
      </w:tr>
      <w:tr w:rsidR="006828A2" w14:paraId="75E3C077" w14:textId="77777777" w:rsidTr="00FE7724">
        <w:tc>
          <w:tcPr>
            <w:tcW w:w="1981" w:type="dxa"/>
          </w:tcPr>
          <w:p w14:paraId="2E3D4115" w14:textId="179786B8" w:rsidR="006828A2" w:rsidRDefault="00FE7724" w:rsidP="00FE7724">
            <w:r>
              <w:t>jabatan</w:t>
            </w:r>
          </w:p>
        </w:tc>
        <w:tc>
          <w:tcPr>
            <w:tcW w:w="1982" w:type="dxa"/>
          </w:tcPr>
          <w:p w14:paraId="7EF69319" w14:textId="00C026EA" w:rsidR="006828A2" w:rsidRDefault="00462CE8" w:rsidP="00723DD6">
            <w:pPr>
              <w:jc w:val="center"/>
            </w:pPr>
            <w:r>
              <w:t>varchar</w:t>
            </w:r>
          </w:p>
        </w:tc>
        <w:tc>
          <w:tcPr>
            <w:tcW w:w="1982" w:type="dxa"/>
          </w:tcPr>
          <w:p w14:paraId="5476296E" w14:textId="29CF073F" w:rsidR="006828A2" w:rsidRDefault="00FE7724" w:rsidP="00723DD6">
            <w:pPr>
              <w:jc w:val="center"/>
            </w:pPr>
            <w:r>
              <w:t>15</w:t>
            </w:r>
          </w:p>
        </w:tc>
        <w:tc>
          <w:tcPr>
            <w:tcW w:w="1982" w:type="dxa"/>
          </w:tcPr>
          <w:p w14:paraId="54204AD5" w14:textId="7B855FD2" w:rsidR="006828A2" w:rsidRDefault="00FE7724" w:rsidP="00723DD6">
            <w:pPr>
              <w:jc w:val="center"/>
            </w:pPr>
            <w:r>
              <w:t>-</w:t>
            </w:r>
          </w:p>
        </w:tc>
      </w:tr>
      <w:tr w:rsidR="006828A2" w14:paraId="61EB0743" w14:textId="77777777" w:rsidTr="00FE7724">
        <w:tc>
          <w:tcPr>
            <w:tcW w:w="1981" w:type="dxa"/>
          </w:tcPr>
          <w:p w14:paraId="3D5B956F" w14:textId="7346DEF3" w:rsidR="006828A2" w:rsidRDefault="00FE7724" w:rsidP="00FE7724">
            <w:r>
              <w:t>nama</w:t>
            </w:r>
          </w:p>
        </w:tc>
        <w:tc>
          <w:tcPr>
            <w:tcW w:w="1982" w:type="dxa"/>
          </w:tcPr>
          <w:p w14:paraId="7D809511" w14:textId="5D3036BA" w:rsidR="006828A2" w:rsidRDefault="00462CE8" w:rsidP="00723DD6">
            <w:pPr>
              <w:jc w:val="center"/>
            </w:pPr>
            <w:r>
              <w:t>varchar</w:t>
            </w:r>
          </w:p>
        </w:tc>
        <w:tc>
          <w:tcPr>
            <w:tcW w:w="1982" w:type="dxa"/>
          </w:tcPr>
          <w:p w14:paraId="48E3B3E6" w14:textId="2223BE37" w:rsidR="006828A2" w:rsidRDefault="00FE7724" w:rsidP="00723DD6">
            <w:pPr>
              <w:jc w:val="center"/>
            </w:pPr>
            <w:r>
              <w:t>45</w:t>
            </w:r>
          </w:p>
        </w:tc>
        <w:tc>
          <w:tcPr>
            <w:tcW w:w="1982" w:type="dxa"/>
          </w:tcPr>
          <w:p w14:paraId="627948CF" w14:textId="46B9EBE8" w:rsidR="006828A2" w:rsidRDefault="00FE7724" w:rsidP="00723DD6">
            <w:pPr>
              <w:jc w:val="center"/>
            </w:pPr>
            <w:r>
              <w:t>-</w:t>
            </w:r>
          </w:p>
        </w:tc>
      </w:tr>
      <w:tr w:rsidR="00FE7724" w14:paraId="79594759" w14:textId="77777777" w:rsidTr="00FE7724">
        <w:tc>
          <w:tcPr>
            <w:tcW w:w="1981" w:type="dxa"/>
          </w:tcPr>
          <w:p w14:paraId="6813E9FC" w14:textId="47C39728" w:rsidR="00FE7724" w:rsidRDefault="00FE7724" w:rsidP="00FE7724">
            <w:r>
              <w:t>email</w:t>
            </w:r>
          </w:p>
        </w:tc>
        <w:tc>
          <w:tcPr>
            <w:tcW w:w="1982" w:type="dxa"/>
          </w:tcPr>
          <w:p w14:paraId="5F0468BF" w14:textId="15A53450" w:rsidR="00FE7724" w:rsidRDefault="00462CE8" w:rsidP="00723DD6">
            <w:pPr>
              <w:jc w:val="center"/>
            </w:pPr>
            <w:r>
              <w:t>varchar</w:t>
            </w:r>
          </w:p>
        </w:tc>
        <w:tc>
          <w:tcPr>
            <w:tcW w:w="1982" w:type="dxa"/>
          </w:tcPr>
          <w:p w14:paraId="47335F6C" w14:textId="03C7334C" w:rsidR="00FE7724" w:rsidRDefault="00FE7724" w:rsidP="00723DD6">
            <w:pPr>
              <w:jc w:val="center"/>
            </w:pPr>
            <w:r>
              <w:t>45</w:t>
            </w:r>
          </w:p>
        </w:tc>
        <w:tc>
          <w:tcPr>
            <w:tcW w:w="1982" w:type="dxa"/>
          </w:tcPr>
          <w:p w14:paraId="18E08BA0" w14:textId="659BFD6B" w:rsidR="00FE7724" w:rsidRDefault="00FE7724" w:rsidP="00723DD6">
            <w:pPr>
              <w:jc w:val="center"/>
            </w:pPr>
            <w:r>
              <w:t>-</w:t>
            </w:r>
          </w:p>
        </w:tc>
      </w:tr>
      <w:tr w:rsidR="00FE7724" w14:paraId="5E2CCD68" w14:textId="77777777" w:rsidTr="00FE7724">
        <w:tc>
          <w:tcPr>
            <w:tcW w:w="1981" w:type="dxa"/>
          </w:tcPr>
          <w:p w14:paraId="04855F6C" w14:textId="23A8D0D1" w:rsidR="00FE7724" w:rsidRDefault="00FE7724" w:rsidP="00FE7724">
            <w:r>
              <w:t>jeniskelamin</w:t>
            </w:r>
          </w:p>
        </w:tc>
        <w:tc>
          <w:tcPr>
            <w:tcW w:w="1982" w:type="dxa"/>
          </w:tcPr>
          <w:p w14:paraId="0BAA61BE" w14:textId="617B2AF9" w:rsidR="00FE7724" w:rsidRDefault="00462CE8" w:rsidP="00723DD6">
            <w:pPr>
              <w:jc w:val="center"/>
            </w:pPr>
            <w:r>
              <w:t>varchar</w:t>
            </w:r>
          </w:p>
        </w:tc>
        <w:tc>
          <w:tcPr>
            <w:tcW w:w="1982" w:type="dxa"/>
          </w:tcPr>
          <w:p w14:paraId="22746FA5" w14:textId="1A628E03" w:rsidR="00FE7724" w:rsidRDefault="00FE7724" w:rsidP="00723DD6">
            <w:pPr>
              <w:jc w:val="center"/>
            </w:pPr>
            <w:r>
              <w:t>15</w:t>
            </w:r>
          </w:p>
        </w:tc>
        <w:tc>
          <w:tcPr>
            <w:tcW w:w="1982" w:type="dxa"/>
          </w:tcPr>
          <w:p w14:paraId="67EBDA91" w14:textId="2C55DF6B" w:rsidR="00FE7724" w:rsidRDefault="00FE7724" w:rsidP="00723DD6">
            <w:pPr>
              <w:jc w:val="center"/>
            </w:pPr>
            <w:r>
              <w:t>-</w:t>
            </w:r>
          </w:p>
        </w:tc>
      </w:tr>
      <w:tr w:rsidR="00FE7724" w14:paraId="34D4DBAA" w14:textId="77777777" w:rsidTr="00FE7724">
        <w:tc>
          <w:tcPr>
            <w:tcW w:w="1981" w:type="dxa"/>
          </w:tcPr>
          <w:p w14:paraId="1B1D765D" w14:textId="7041D41A" w:rsidR="00FE7724" w:rsidRDefault="00FE7724" w:rsidP="00FE7724">
            <w:r>
              <w:t>notlp</w:t>
            </w:r>
          </w:p>
        </w:tc>
        <w:tc>
          <w:tcPr>
            <w:tcW w:w="1982" w:type="dxa"/>
          </w:tcPr>
          <w:p w14:paraId="54527BF1" w14:textId="3E5FD8F8" w:rsidR="00FE7724" w:rsidRDefault="00462CE8" w:rsidP="00723DD6">
            <w:pPr>
              <w:jc w:val="center"/>
            </w:pPr>
            <w:r>
              <w:t>varchar</w:t>
            </w:r>
          </w:p>
        </w:tc>
        <w:tc>
          <w:tcPr>
            <w:tcW w:w="1982" w:type="dxa"/>
          </w:tcPr>
          <w:p w14:paraId="7B69A231" w14:textId="4C72E55D" w:rsidR="00FE7724" w:rsidRDefault="00FE7724" w:rsidP="00723DD6">
            <w:pPr>
              <w:jc w:val="center"/>
            </w:pPr>
            <w:r>
              <w:t>15</w:t>
            </w:r>
          </w:p>
        </w:tc>
        <w:tc>
          <w:tcPr>
            <w:tcW w:w="1982" w:type="dxa"/>
          </w:tcPr>
          <w:p w14:paraId="1E80233F" w14:textId="7568D4C6" w:rsidR="00FE7724" w:rsidRDefault="00FE7724" w:rsidP="00723DD6">
            <w:pPr>
              <w:jc w:val="center"/>
            </w:pPr>
            <w:r>
              <w:t>-</w:t>
            </w:r>
          </w:p>
        </w:tc>
      </w:tr>
      <w:tr w:rsidR="00FE7724" w14:paraId="01C144E2" w14:textId="77777777" w:rsidTr="00FE7724">
        <w:tc>
          <w:tcPr>
            <w:tcW w:w="1981" w:type="dxa"/>
          </w:tcPr>
          <w:p w14:paraId="6F5261BA" w14:textId="5AEA9D84" w:rsidR="00FE7724" w:rsidRDefault="00FE7724" w:rsidP="00FE7724">
            <w:r>
              <w:t>alamat</w:t>
            </w:r>
          </w:p>
        </w:tc>
        <w:tc>
          <w:tcPr>
            <w:tcW w:w="1982" w:type="dxa"/>
          </w:tcPr>
          <w:p w14:paraId="467C04F2" w14:textId="4B559F34" w:rsidR="00FE7724" w:rsidRDefault="00462CE8" w:rsidP="00723DD6">
            <w:pPr>
              <w:jc w:val="center"/>
            </w:pPr>
            <w:r>
              <w:t>varchar</w:t>
            </w:r>
          </w:p>
        </w:tc>
        <w:tc>
          <w:tcPr>
            <w:tcW w:w="1982" w:type="dxa"/>
          </w:tcPr>
          <w:p w14:paraId="1ED692CE" w14:textId="1B506E9C" w:rsidR="00FE7724" w:rsidRDefault="00FE7724" w:rsidP="00723DD6">
            <w:pPr>
              <w:jc w:val="center"/>
            </w:pPr>
            <w:del w:id="9518" w:author="Rafi Aziizi" w:date="2021-11-14T19:58:00Z">
              <w:r w:rsidDel="002C3CA5">
                <w:delText>45</w:delText>
              </w:r>
            </w:del>
            <w:ins w:id="9519" w:author="Rafi Aziizi" w:date="2021-11-14T19:58:00Z">
              <w:r w:rsidR="002C3CA5">
                <w:t>100</w:t>
              </w:r>
            </w:ins>
          </w:p>
        </w:tc>
        <w:tc>
          <w:tcPr>
            <w:tcW w:w="1982" w:type="dxa"/>
          </w:tcPr>
          <w:p w14:paraId="28CAA8FA" w14:textId="51B7A604" w:rsidR="00FE7724" w:rsidRDefault="00FE7724" w:rsidP="00723DD6">
            <w:pPr>
              <w:jc w:val="center"/>
            </w:pPr>
            <w:r>
              <w:t>-</w:t>
            </w:r>
          </w:p>
        </w:tc>
      </w:tr>
      <w:tr w:rsidR="00723DD6" w14:paraId="3FE4CE86" w14:textId="77777777" w:rsidTr="00FE7724">
        <w:tc>
          <w:tcPr>
            <w:tcW w:w="1981" w:type="dxa"/>
          </w:tcPr>
          <w:p w14:paraId="088B4379" w14:textId="6CE62744" w:rsidR="00723DD6" w:rsidRDefault="00723DD6" w:rsidP="00FE7724">
            <w:r>
              <w:t>status</w:t>
            </w:r>
          </w:p>
        </w:tc>
        <w:tc>
          <w:tcPr>
            <w:tcW w:w="1982" w:type="dxa"/>
          </w:tcPr>
          <w:p w14:paraId="61A82B3B" w14:textId="69292EE0" w:rsidR="00723DD6" w:rsidRDefault="00723DD6" w:rsidP="00723DD6">
            <w:pPr>
              <w:jc w:val="center"/>
            </w:pPr>
            <w:r>
              <w:t>varchar</w:t>
            </w:r>
          </w:p>
        </w:tc>
        <w:tc>
          <w:tcPr>
            <w:tcW w:w="1982" w:type="dxa"/>
          </w:tcPr>
          <w:p w14:paraId="0B8F7212" w14:textId="299D86F7" w:rsidR="00723DD6" w:rsidRDefault="00723DD6" w:rsidP="00723DD6">
            <w:pPr>
              <w:jc w:val="center"/>
            </w:pPr>
            <w:r>
              <w:t>15</w:t>
            </w:r>
          </w:p>
        </w:tc>
        <w:tc>
          <w:tcPr>
            <w:tcW w:w="1982" w:type="dxa"/>
          </w:tcPr>
          <w:p w14:paraId="1917C4C7" w14:textId="1B4F6F66" w:rsidR="00723DD6" w:rsidRDefault="00723DD6" w:rsidP="00723DD6">
            <w:pPr>
              <w:jc w:val="center"/>
            </w:pPr>
            <w:r>
              <w:t>-</w:t>
            </w:r>
          </w:p>
        </w:tc>
      </w:tr>
    </w:tbl>
    <w:p w14:paraId="5780B70A" w14:textId="77777777" w:rsidR="00531075" w:rsidRDefault="00531075" w:rsidP="00531075">
      <w:pPr>
        <w:pStyle w:val="ListParagraph"/>
        <w:ind w:left="450"/>
      </w:pPr>
    </w:p>
    <w:p w14:paraId="4C86BE67" w14:textId="5660B807" w:rsidR="00582712" w:rsidRPr="00331B6F" w:rsidRDefault="00582712" w:rsidP="00FF2590">
      <w:pPr>
        <w:pStyle w:val="ListParagraph"/>
        <w:numPr>
          <w:ilvl w:val="0"/>
          <w:numId w:val="48"/>
        </w:numPr>
        <w:ind w:left="450"/>
        <w:rPr>
          <w:b/>
          <w:bCs/>
          <w:rPrChange w:id="9520" w:author="Rafi Aziizi" w:date="2021-11-12T10:56:00Z">
            <w:rPr>
              <w:b/>
              <w:bCs/>
              <w:highlight w:val="cyan"/>
            </w:rPr>
          </w:rPrChange>
        </w:rPr>
      </w:pPr>
      <w:r w:rsidRPr="00331B6F">
        <w:rPr>
          <w:b/>
          <w:bCs/>
          <w:rPrChange w:id="9521" w:author="Rafi Aziizi" w:date="2021-11-12T10:56:00Z">
            <w:rPr>
              <w:b/>
              <w:bCs/>
              <w:highlight w:val="cyan"/>
            </w:rPr>
          </w:rPrChange>
        </w:rPr>
        <w:t>Tabel Admin</w:t>
      </w:r>
    </w:p>
    <w:p w14:paraId="6F441C7C" w14:textId="01FEDBAA" w:rsidR="009B575D" w:rsidDel="00D21903" w:rsidRDefault="009B575D" w:rsidP="00EB3EE8">
      <w:pPr>
        <w:ind w:firstLine="450"/>
        <w:rPr>
          <w:del w:id="9522" w:author="chaniaayulestari@outlook.com" w:date="2021-11-13T14:17:00Z"/>
          <w:lang w:eastAsia="en-US"/>
        </w:rPr>
      </w:pPr>
      <w:r w:rsidRPr="009B575D">
        <w:t xml:space="preserve">Tabel </w:t>
      </w:r>
      <w:r w:rsidR="00531075">
        <w:t>a</w:t>
      </w:r>
      <w:r>
        <w:t>dmin</w:t>
      </w:r>
      <w:r w:rsidRPr="009B575D">
        <w:t xml:space="preserve"> terdapat pada </w:t>
      </w:r>
      <w:r w:rsidRPr="009B575D">
        <w:rPr>
          <w:i/>
          <w:iCs/>
        </w:rPr>
        <w:t>class</w:t>
      </w:r>
      <w:r w:rsidRPr="009B575D">
        <w:t xml:space="preserve"> </w:t>
      </w:r>
      <w:r>
        <w:t>admin</w:t>
      </w:r>
      <w:r w:rsidR="00531075">
        <w:t>. Tabel</w:t>
      </w:r>
      <w:r w:rsidRPr="009B575D">
        <w:t xml:space="preserve"> ini memiliki beberapa </w:t>
      </w:r>
      <w:r w:rsidRPr="00531075">
        <w:rPr>
          <w:i/>
          <w:iCs/>
        </w:rPr>
        <w:t>field</w:t>
      </w:r>
      <w:r w:rsidRPr="009B575D">
        <w:t xml:space="preserve"> seperti </w:t>
      </w:r>
      <w:ins w:id="9523" w:author="Rafi Aziizi" w:date="2021-11-14T10:15:00Z">
        <w:r w:rsidR="00ED47C8" w:rsidRPr="009B575D">
          <w:t xml:space="preserve">pada </w:t>
        </w:r>
        <w:r w:rsidR="00ED47C8">
          <w:t>tabel dibawah ini</w:t>
        </w:r>
        <w:r w:rsidR="00ED47C8">
          <w:rPr>
            <w:iCs/>
          </w:rPr>
          <w:t xml:space="preserve">, </w:t>
        </w:r>
      </w:ins>
      <w:del w:id="9524" w:author="Rafi Aziizi" w:date="2021-11-14T10:15:00Z">
        <w:r w:rsidRPr="009B575D" w:rsidDel="00ED47C8">
          <w:delText>pada tab</w:delText>
        </w:r>
        <w:r w:rsidR="00531075" w:rsidDel="00ED47C8">
          <w:delText xml:space="preserve">el 3.23 </w:delText>
        </w:r>
      </w:del>
      <w:r w:rsidR="00531075">
        <w:t xml:space="preserve">dimana tabel ini </w:t>
      </w:r>
      <w:r w:rsidRPr="009B575D">
        <w:t xml:space="preserve">berfungsi untuk mengelola data </w:t>
      </w:r>
      <w:r>
        <w:t>admin</w:t>
      </w:r>
      <w:r w:rsidRPr="009B575D">
        <w:t xml:space="preserve"> yang tersedia pada sistem absensi.</w:t>
      </w:r>
    </w:p>
    <w:p w14:paraId="6D8B2C13" w14:textId="0F111580" w:rsidR="00531075" w:rsidRDefault="00531075">
      <w:pPr>
        <w:ind w:firstLine="450"/>
        <w:pPrChange w:id="9525" w:author="chaniaayulestari@outlook.com" w:date="2021-11-13T14:17:00Z">
          <w:pPr>
            <w:pStyle w:val="Caption"/>
            <w:keepNext/>
            <w:jc w:val="center"/>
          </w:pPr>
        </w:pPrChange>
      </w:pPr>
      <w:del w:id="9526" w:author="chaniaayulestari@outlook.com"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3</w:delText>
        </w:r>
        <w:r w:rsidR="006720D0" w:rsidDel="001A4EEC">
          <w:fldChar w:fldCharType="end"/>
        </w:r>
        <w:r w:rsidDel="001A4EEC">
          <w:delText xml:space="preserve"> </w:delText>
        </w:r>
        <w:r w:rsidR="009E6E1E" w:rsidDel="001A4EEC">
          <w:delText xml:space="preserve">Perancangan </w:delText>
        </w:r>
        <w:r w:rsidDel="001A4EEC">
          <w:delText>Tabel Admin</w:delText>
        </w:r>
      </w:del>
    </w:p>
    <w:p w14:paraId="4983697F" w14:textId="0807E712" w:rsidR="00D21903" w:rsidRDefault="00D21903">
      <w:pPr>
        <w:pStyle w:val="Caption"/>
        <w:keepNext/>
        <w:jc w:val="center"/>
        <w:rPr>
          <w:ins w:id="9527" w:author="chaniaayulestari@outlook.com" w:date="2021-11-13T14:17:00Z"/>
        </w:rPr>
        <w:pPrChange w:id="9528" w:author="chaniaayulestari@outlook.com" w:date="2021-11-13T14:17:00Z">
          <w:pPr/>
        </w:pPrChange>
      </w:pPr>
      <w:bookmarkStart w:id="9529" w:name="_Toc87762763"/>
      <w:ins w:id="9530" w:author="chaniaayulestari@outlook.com" w:date="2021-11-13T14:17:00Z">
        <w:r>
          <w:t xml:space="preserve">Tabel 3. </w:t>
        </w:r>
      </w:ins>
      <w:ins w:id="9531" w:author="Rafi Aziizi" w:date="2021-11-14T11:08:00Z">
        <w:r w:rsidR="001B2DEA">
          <w:fldChar w:fldCharType="begin"/>
        </w:r>
        <w:r w:rsidR="001B2DEA">
          <w:instrText xml:space="preserve"> SEQ Tabel_3. \* ARABIC </w:instrText>
        </w:r>
      </w:ins>
      <w:r w:rsidR="001B2DEA">
        <w:fldChar w:fldCharType="separate"/>
      </w:r>
      <w:ins w:id="9532" w:author="Rafi Aziizi" w:date="2021-11-14T11:08:00Z">
        <w:r w:rsidR="001B2DEA">
          <w:rPr>
            <w:noProof/>
          </w:rPr>
          <w:t>54</w:t>
        </w:r>
        <w:r w:rsidR="001B2DEA">
          <w:fldChar w:fldCharType="end"/>
        </w:r>
      </w:ins>
      <w:ins w:id="9533" w:author="chaniaayulestari@outlook.com" w:date="2021-11-13T14:17:00Z">
        <w:del w:id="9534" w:author="Rafi Aziizi" w:date="2021-11-14T09:52:00Z">
          <w:r w:rsidDel="003640C9">
            <w:fldChar w:fldCharType="begin"/>
          </w:r>
          <w:r w:rsidDel="003640C9">
            <w:delInstrText xml:space="preserve"> SEQ Tabel_3. \* ARABIC </w:delInstrText>
          </w:r>
        </w:del>
      </w:ins>
      <w:del w:id="9535" w:author="Rafi Aziizi" w:date="2021-11-14T09:52:00Z">
        <w:r w:rsidDel="003640C9">
          <w:fldChar w:fldCharType="separate"/>
        </w:r>
      </w:del>
      <w:ins w:id="9536" w:author="chaniaayulestari@outlook.com" w:date="2021-11-14T09:28:00Z">
        <w:del w:id="9537" w:author="Rafi Aziizi" w:date="2021-11-14T09:52:00Z">
          <w:r w:rsidR="0024161C" w:rsidDel="003640C9">
            <w:rPr>
              <w:noProof/>
            </w:rPr>
            <w:delText>53</w:delText>
          </w:r>
        </w:del>
      </w:ins>
      <w:ins w:id="9538" w:author="chaniaayulestari@outlook.com" w:date="2021-11-13T14:25:00Z">
        <w:del w:id="9539" w:author="Rafi Aziizi" w:date="2021-11-14T09:52:00Z">
          <w:r w:rsidR="00456266" w:rsidDel="003640C9">
            <w:rPr>
              <w:noProof/>
            </w:rPr>
            <w:delText>50</w:delText>
          </w:r>
        </w:del>
      </w:ins>
      <w:ins w:id="9540" w:author="chaniaayulestari@outlook.com" w:date="2021-11-13T14:17:00Z">
        <w:del w:id="9541" w:author="Rafi Aziizi" w:date="2021-11-14T09:52:00Z">
          <w:r w:rsidDel="003640C9">
            <w:fldChar w:fldCharType="end"/>
          </w:r>
        </w:del>
        <w:r>
          <w:t xml:space="preserve"> </w:t>
        </w:r>
        <w:r w:rsidRPr="00B615EF">
          <w:t xml:space="preserve">Perancangan Tabel </w:t>
        </w:r>
        <w:r>
          <w:t>Admin</w:t>
        </w:r>
        <w:bookmarkEnd w:id="9529"/>
      </w:ins>
    </w:p>
    <w:tbl>
      <w:tblPr>
        <w:tblStyle w:val="TableGrid"/>
        <w:tblW w:w="0" w:type="auto"/>
        <w:tblLook w:val="04A0" w:firstRow="1" w:lastRow="0" w:firstColumn="1" w:lastColumn="0" w:noHBand="0" w:noVBand="1"/>
      </w:tblPr>
      <w:tblGrid>
        <w:gridCol w:w="1981"/>
        <w:gridCol w:w="1982"/>
        <w:gridCol w:w="1982"/>
        <w:gridCol w:w="1982"/>
      </w:tblGrid>
      <w:tr w:rsidR="006828A2" w14:paraId="526A24EF" w14:textId="77777777" w:rsidTr="00531075">
        <w:tc>
          <w:tcPr>
            <w:tcW w:w="1981" w:type="dxa"/>
            <w:shd w:val="clear" w:color="auto" w:fill="9CC2E5" w:themeFill="accent5" w:themeFillTint="99"/>
          </w:tcPr>
          <w:p w14:paraId="48FC2A7A"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CF65CF8"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25956FB"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186AC090" w14:textId="77777777" w:rsidR="006828A2" w:rsidRPr="006828A2" w:rsidRDefault="006828A2" w:rsidP="00FE7724">
            <w:pPr>
              <w:jc w:val="center"/>
              <w:rPr>
                <w:b/>
                <w:bCs/>
              </w:rPr>
            </w:pPr>
            <w:r w:rsidRPr="006828A2">
              <w:rPr>
                <w:b/>
                <w:bCs/>
              </w:rPr>
              <w:t>Key</w:t>
            </w:r>
          </w:p>
        </w:tc>
      </w:tr>
      <w:tr w:rsidR="006828A2" w14:paraId="1FED2D9F" w14:textId="77777777" w:rsidTr="00FE7724">
        <w:tc>
          <w:tcPr>
            <w:tcW w:w="1981" w:type="dxa"/>
          </w:tcPr>
          <w:p w14:paraId="4D17CFBF" w14:textId="2C441D11" w:rsidR="006828A2" w:rsidRDefault="00FE7724" w:rsidP="00FE7724">
            <w:r>
              <w:t>idadmin</w:t>
            </w:r>
          </w:p>
        </w:tc>
        <w:tc>
          <w:tcPr>
            <w:tcW w:w="1982" w:type="dxa"/>
          </w:tcPr>
          <w:p w14:paraId="2589B3F2" w14:textId="73107C9C" w:rsidR="006828A2" w:rsidRDefault="00FE7724" w:rsidP="00C60063">
            <w:pPr>
              <w:jc w:val="center"/>
            </w:pPr>
            <w:r>
              <w:t>varchar</w:t>
            </w:r>
          </w:p>
        </w:tc>
        <w:tc>
          <w:tcPr>
            <w:tcW w:w="1982" w:type="dxa"/>
          </w:tcPr>
          <w:p w14:paraId="2EC9116C" w14:textId="278DC41B" w:rsidR="006828A2" w:rsidRDefault="00FE7724" w:rsidP="00C60063">
            <w:pPr>
              <w:jc w:val="center"/>
            </w:pPr>
            <w:r>
              <w:t>15</w:t>
            </w:r>
          </w:p>
        </w:tc>
        <w:tc>
          <w:tcPr>
            <w:tcW w:w="1982" w:type="dxa"/>
          </w:tcPr>
          <w:p w14:paraId="72AE3326" w14:textId="4179EFDB" w:rsidR="006828A2" w:rsidRDefault="00FE7724" w:rsidP="00C60063">
            <w:pPr>
              <w:jc w:val="center"/>
            </w:pPr>
            <w:r>
              <w:t>Primary Key</w:t>
            </w:r>
          </w:p>
        </w:tc>
      </w:tr>
      <w:tr w:rsidR="006828A2" w14:paraId="6D1C5172" w14:textId="77777777" w:rsidTr="00FE7724">
        <w:tc>
          <w:tcPr>
            <w:tcW w:w="1981" w:type="dxa"/>
          </w:tcPr>
          <w:p w14:paraId="68FBE721" w14:textId="62B0CC09" w:rsidR="006828A2" w:rsidRDefault="00FE7724" w:rsidP="00FE7724">
            <w:r>
              <w:t>nip</w:t>
            </w:r>
          </w:p>
        </w:tc>
        <w:tc>
          <w:tcPr>
            <w:tcW w:w="1982" w:type="dxa"/>
          </w:tcPr>
          <w:p w14:paraId="22DEC9F0" w14:textId="243D6E59" w:rsidR="006828A2" w:rsidRDefault="00FE7724" w:rsidP="00C60063">
            <w:pPr>
              <w:jc w:val="center"/>
            </w:pPr>
            <w:r>
              <w:t>varchar</w:t>
            </w:r>
          </w:p>
        </w:tc>
        <w:tc>
          <w:tcPr>
            <w:tcW w:w="1982" w:type="dxa"/>
          </w:tcPr>
          <w:p w14:paraId="57F5B3B5" w14:textId="642A7F6B" w:rsidR="006828A2" w:rsidRDefault="00FE7724" w:rsidP="00C60063">
            <w:pPr>
              <w:jc w:val="center"/>
            </w:pPr>
            <w:r>
              <w:t>15</w:t>
            </w:r>
          </w:p>
        </w:tc>
        <w:tc>
          <w:tcPr>
            <w:tcW w:w="1982" w:type="dxa"/>
          </w:tcPr>
          <w:p w14:paraId="07FC1773" w14:textId="44C69AD8" w:rsidR="006828A2" w:rsidRDefault="00FE7724" w:rsidP="00C60063">
            <w:pPr>
              <w:jc w:val="center"/>
            </w:pPr>
            <w:r>
              <w:t>Foreign Key</w:t>
            </w:r>
          </w:p>
        </w:tc>
      </w:tr>
      <w:tr w:rsidR="006828A2" w14:paraId="3B7A907F" w14:textId="77777777" w:rsidTr="00FE7724">
        <w:tc>
          <w:tcPr>
            <w:tcW w:w="1981" w:type="dxa"/>
          </w:tcPr>
          <w:p w14:paraId="726D64DE" w14:textId="42ECCEB2" w:rsidR="006828A2" w:rsidRDefault="00FE7724" w:rsidP="00FE7724">
            <w:r>
              <w:t>nama</w:t>
            </w:r>
          </w:p>
        </w:tc>
        <w:tc>
          <w:tcPr>
            <w:tcW w:w="1982" w:type="dxa"/>
          </w:tcPr>
          <w:p w14:paraId="69C38C8F" w14:textId="77C9A0DA" w:rsidR="006828A2" w:rsidRDefault="00FE7724" w:rsidP="00C60063">
            <w:pPr>
              <w:jc w:val="center"/>
            </w:pPr>
            <w:r>
              <w:t>varchar</w:t>
            </w:r>
          </w:p>
        </w:tc>
        <w:tc>
          <w:tcPr>
            <w:tcW w:w="1982" w:type="dxa"/>
          </w:tcPr>
          <w:p w14:paraId="0DF44A28" w14:textId="6926D78E" w:rsidR="006828A2" w:rsidRDefault="00FE7724" w:rsidP="00C60063">
            <w:pPr>
              <w:jc w:val="center"/>
            </w:pPr>
            <w:r>
              <w:t>45</w:t>
            </w:r>
          </w:p>
        </w:tc>
        <w:tc>
          <w:tcPr>
            <w:tcW w:w="1982" w:type="dxa"/>
          </w:tcPr>
          <w:p w14:paraId="6FCD8BD6" w14:textId="122F27B0" w:rsidR="006828A2" w:rsidRDefault="00FE7724" w:rsidP="00C60063">
            <w:pPr>
              <w:jc w:val="center"/>
            </w:pPr>
            <w:r>
              <w:t>-</w:t>
            </w:r>
          </w:p>
        </w:tc>
      </w:tr>
      <w:tr w:rsidR="00FE7724" w14:paraId="557F7440" w14:textId="77777777" w:rsidTr="00FE7724">
        <w:tc>
          <w:tcPr>
            <w:tcW w:w="1981" w:type="dxa"/>
          </w:tcPr>
          <w:p w14:paraId="4C5696C1" w14:textId="46403908" w:rsidR="00FE7724" w:rsidRDefault="00FE7724" w:rsidP="00FE7724">
            <w:r>
              <w:t>username</w:t>
            </w:r>
          </w:p>
        </w:tc>
        <w:tc>
          <w:tcPr>
            <w:tcW w:w="1982" w:type="dxa"/>
          </w:tcPr>
          <w:p w14:paraId="30E24BAC" w14:textId="382BAFEE" w:rsidR="00FE7724" w:rsidRDefault="00FE7724" w:rsidP="00C60063">
            <w:pPr>
              <w:jc w:val="center"/>
            </w:pPr>
            <w:r>
              <w:t>varchar</w:t>
            </w:r>
          </w:p>
        </w:tc>
        <w:tc>
          <w:tcPr>
            <w:tcW w:w="1982" w:type="dxa"/>
          </w:tcPr>
          <w:p w14:paraId="747DCBFD" w14:textId="2F4674E1" w:rsidR="00FE7724" w:rsidRDefault="00FE7724" w:rsidP="00C60063">
            <w:pPr>
              <w:jc w:val="center"/>
            </w:pPr>
            <w:r>
              <w:t>30</w:t>
            </w:r>
          </w:p>
        </w:tc>
        <w:tc>
          <w:tcPr>
            <w:tcW w:w="1982" w:type="dxa"/>
          </w:tcPr>
          <w:p w14:paraId="1907A631" w14:textId="36124EE6" w:rsidR="00FE7724" w:rsidRDefault="00FE7724" w:rsidP="00C60063">
            <w:pPr>
              <w:jc w:val="center"/>
            </w:pPr>
            <w:r>
              <w:t>-</w:t>
            </w:r>
          </w:p>
        </w:tc>
      </w:tr>
      <w:tr w:rsidR="00FE7724" w14:paraId="184C3FE6" w14:textId="77777777" w:rsidTr="00FE7724">
        <w:tc>
          <w:tcPr>
            <w:tcW w:w="1981" w:type="dxa"/>
          </w:tcPr>
          <w:p w14:paraId="0EE1D60F" w14:textId="200EBCBB" w:rsidR="00FE7724" w:rsidRDefault="00FE7724" w:rsidP="00FE7724">
            <w:r>
              <w:t>password</w:t>
            </w:r>
          </w:p>
        </w:tc>
        <w:tc>
          <w:tcPr>
            <w:tcW w:w="1982" w:type="dxa"/>
          </w:tcPr>
          <w:p w14:paraId="08DDA7F0" w14:textId="0BFBAD6A" w:rsidR="00FE7724" w:rsidRDefault="00FE7724" w:rsidP="00C60063">
            <w:pPr>
              <w:jc w:val="center"/>
            </w:pPr>
            <w:r>
              <w:t>varchar</w:t>
            </w:r>
          </w:p>
        </w:tc>
        <w:tc>
          <w:tcPr>
            <w:tcW w:w="1982" w:type="dxa"/>
          </w:tcPr>
          <w:p w14:paraId="3A80554A" w14:textId="396FC0C6" w:rsidR="00FE7724" w:rsidRDefault="00156F99" w:rsidP="00C60063">
            <w:pPr>
              <w:jc w:val="center"/>
            </w:pPr>
            <w:r>
              <w:t>5</w:t>
            </w:r>
            <w:r w:rsidR="00FE7724">
              <w:t>0</w:t>
            </w:r>
          </w:p>
        </w:tc>
        <w:tc>
          <w:tcPr>
            <w:tcW w:w="1982" w:type="dxa"/>
          </w:tcPr>
          <w:p w14:paraId="6854CD13" w14:textId="77699DBA" w:rsidR="00FE7724" w:rsidRDefault="00FE7724" w:rsidP="00C60063">
            <w:pPr>
              <w:jc w:val="center"/>
            </w:pPr>
            <w:r>
              <w:t>-</w:t>
            </w:r>
          </w:p>
        </w:tc>
      </w:tr>
      <w:tr w:rsidR="00FE7724" w14:paraId="70E85C55" w14:textId="77777777" w:rsidTr="00FE7724">
        <w:tc>
          <w:tcPr>
            <w:tcW w:w="1981" w:type="dxa"/>
          </w:tcPr>
          <w:p w14:paraId="589849BC" w14:textId="58253780" w:rsidR="00FE7724" w:rsidRDefault="00FE7724" w:rsidP="00FE7724">
            <w:r>
              <w:t>level</w:t>
            </w:r>
          </w:p>
        </w:tc>
        <w:tc>
          <w:tcPr>
            <w:tcW w:w="1982" w:type="dxa"/>
          </w:tcPr>
          <w:p w14:paraId="65519759" w14:textId="3008DA1A" w:rsidR="00FE7724" w:rsidRDefault="007C5FA9" w:rsidP="00C60063">
            <w:pPr>
              <w:jc w:val="center"/>
            </w:pPr>
            <w:ins w:id="9542" w:author="Rafi Aziizi" w:date="2021-11-12T10:49:00Z">
              <w:r>
                <w:t>integer</w:t>
              </w:r>
            </w:ins>
            <w:del w:id="9543" w:author="Rafi Aziizi" w:date="2021-11-12T10:49:00Z">
              <w:r w:rsidR="00FE7724" w:rsidDel="007C5FA9">
                <w:delText>int</w:delText>
              </w:r>
            </w:del>
          </w:p>
        </w:tc>
        <w:tc>
          <w:tcPr>
            <w:tcW w:w="1982" w:type="dxa"/>
          </w:tcPr>
          <w:p w14:paraId="06281A4F" w14:textId="35433267" w:rsidR="00FE7724" w:rsidRDefault="00FE7724" w:rsidP="00C60063">
            <w:pPr>
              <w:jc w:val="center"/>
            </w:pPr>
            <w:r>
              <w:t>2</w:t>
            </w:r>
          </w:p>
        </w:tc>
        <w:tc>
          <w:tcPr>
            <w:tcW w:w="1982" w:type="dxa"/>
          </w:tcPr>
          <w:p w14:paraId="4B860E88" w14:textId="29D4D00C" w:rsidR="00FE7724" w:rsidRDefault="00FE7724" w:rsidP="00C60063">
            <w:pPr>
              <w:jc w:val="center"/>
            </w:pPr>
            <w:r>
              <w:t>-</w:t>
            </w:r>
          </w:p>
        </w:tc>
      </w:tr>
      <w:tr w:rsidR="00723DD6" w14:paraId="42C5D836" w14:textId="77777777" w:rsidTr="00FE7724">
        <w:tc>
          <w:tcPr>
            <w:tcW w:w="1981" w:type="dxa"/>
          </w:tcPr>
          <w:p w14:paraId="29891E59" w14:textId="5AD7655F" w:rsidR="00723DD6" w:rsidRDefault="00723DD6" w:rsidP="00FE7724">
            <w:r>
              <w:t>status</w:t>
            </w:r>
          </w:p>
        </w:tc>
        <w:tc>
          <w:tcPr>
            <w:tcW w:w="1982" w:type="dxa"/>
          </w:tcPr>
          <w:p w14:paraId="0C5E0F6E" w14:textId="32EBCB49" w:rsidR="00723DD6" w:rsidRDefault="00723DD6" w:rsidP="00C60063">
            <w:pPr>
              <w:jc w:val="center"/>
            </w:pPr>
            <w:r>
              <w:t>varchar</w:t>
            </w:r>
          </w:p>
        </w:tc>
        <w:tc>
          <w:tcPr>
            <w:tcW w:w="1982" w:type="dxa"/>
          </w:tcPr>
          <w:p w14:paraId="0F82B34C" w14:textId="7BFC4B49" w:rsidR="00723DD6" w:rsidRDefault="00723DD6" w:rsidP="00C60063">
            <w:pPr>
              <w:jc w:val="center"/>
            </w:pPr>
            <w:r>
              <w:t>15</w:t>
            </w:r>
          </w:p>
        </w:tc>
        <w:tc>
          <w:tcPr>
            <w:tcW w:w="1982" w:type="dxa"/>
          </w:tcPr>
          <w:p w14:paraId="24253743" w14:textId="18E12AA1" w:rsidR="00723DD6" w:rsidRDefault="00723DD6" w:rsidP="00C60063">
            <w:pPr>
              <w:jc w:val="center"/>
            </w:pPr>
            <w:r>
              <w:t>-</w:t>
            </w:r>
          </w:p>
        </w:tc>
      </w:tr>
    </w:tbl>
    <w:p w14:paraId="5E0ABD8C" w14:textId="77777777" w:rsidR="00EC722E" w:rsidRDefault="00EC722E" w:rsidP="006828A2"/>
    <w:p w14:paraId="7E88DE96" w14:textId="7C911C2E" w:rsidR="00582712" w:rsidRPr="00331B6F" w:rsidRDefault="00582712" w:rsidP="00FF2590">
      <w:pPr>
        <w:pStyle w:val="ListParagraph"/>
        <w:numPr>
          <w:ilvl w:val="0"/>
          <w:numId w:val="48"/>
        </w:numPr>
        <w:ind w:left="450"/>
        <w:rPr>
          <w:b/>
          <w:bCs/>
          <w:rPrChange w:id="9544" w:author="Rafi Aziizi" w:date="2021-11-12T10:56:00Z">
            <w:rPr>
              <w:b/>
              <w:bCs/>
              <w:highlight w:val="cyan"/>
            </w:rPr>
          </w:rPrChange>
        </w:rPr>
      </w:pPr>
      <w:r w:rsidRPr="00331B6F">
        <w:rPr>
          <w:b/>
          <w:bCs/>
          <w:rPrChange w:id="9545" w:author="Rafi Aziizi" w:date="2021-11-12T10:56:00Z">
            <w:rPr>
              <w:b/>
              <w:bCs/>
              <w:highlight w:val="cyan"/>
            </w:rPr>
          </w:rPrChange>
        </w:rPr>
        <w:t>Tabel Walikelas</w:t>
      </w:r>
    </w:p>
    <w:p w14:paraId="65F309CB" w14:textId="7A58842E" w:rsidR="009B575D" w:rsidDel="00D21903" w:rsidRDefault="009B575D" w:rsidP="00EB3EE8">
      <w:pPr>
        <w:ind w:firstLine="450"/>
        <w:rPr>
          <w:del w:id="9546" w:author="chaniaayulestari@outlook.com" w:date="2021-11-13T14:17:00Z"/>
          <w:lang w:eastAsia="en-US"/>
        </w:rPr>
      </w:pPr>
      <w:r w:rsidRPr="009B575D">
        <w:lastRenderedPageBreak/>
        <w:t xml:space="preserve">Tabel </w:t>
      </w:r>
      <w:r w:rsidR="009E6E1E">
        <w:t>w</w:t>
      </w:r>
      <w:r>
        <w:t>alikelas</w:t>
      </w:r>
      <w:r w:rsidRPr="009B575D">
        <w:t xml:space="preserve"> terdapat pada </w:t>
      </w:r>
      <w:r w:rsidRPr="009B575D">
        <w:rPr>
          <w:i/>
          <w:iCs/>
        </w:rPr>
        <w:t>class</w:t>
      </w:r>
      <w:r w:rsidRPr="009B575D">
        <w:t xml:space="preserve"> </w:t>
      </w:r>
      <w:r>
        <w:t>walikelas</w:t>
      </w:r>
      <w:r w:rsidR="00531075">
        <w:t>.</w:t>
      </w:r>
      <w:r w:rsidRPr="009B575D">
        <w:t xml:space="preserve"> </w:t>
      </w:r>
      <w:r w:rsidR="00531075">
        <w:t>T</w:t>
      </w:r>
      <w:r w:rsidRPr="009B575D">
        <w:t xml:space="preserve">abel ini memiliki beberapa </w:t>
      </w:r>
      <w:r w:rsidRPr="00531075">
        <w:rPr>
          <w:i/>
          <w:iCs/>
        </w:rPr>
        <w:t>field</w:t>
      </w:r>
      <w:r w:rsidRPr="009B575D">
        <w:t xml:space="preserve"> seperti </w:t>
      </w:r>
      <w:ins w:id="9547" w:author="Rafi Aziizi" w:date="2021-11-14T10:15:00Z">
        <w:r w:rsidR="00ED47C8" w:rsidRPr="009B575D">
          <w:t xml:space="preserve">pada </w:t>
        </w:r>
        <w:r w:rsidR="00ED47C8">
          <w:t>tabel dibawah ini</w:t>
        </w:r>
        <w:r w:rsidR="00ED47C8">
          <w:rPr>
            <w:iCs/>
          </w:rPr>
          <w:t xml:space="preserve">, </w:t>
        </w:r>
      </w:ins>
      <w:del w:id="9548" w:author="Rafi Aziizi" w:date="2021-11-14T10:15:00Z">
        <w:r w:rsidRPr="009B575D" w:rsidDel="00ED47C8">
          <w:delText xml:space="preserve">pada </w:delText>
        </w:r>
        <w:r w:rsidR="00531075" w:rsidDel="00ED47C8">
          <w:delText xml:space="preserve">tabel 3.24. </w:delText>
        </w:r>
      </w:del>
      <w:r w:rsidR="00531075">
        <w:t>dimana tabel ini</w:t>
      </w:r>
      <w:r w:rsidRPr="009B575D">
        <w:t xml:space="preserve"> berfungsi untuk mengelola data </w:t>
      </w:r>
      <w:r>
        <w:t>walikelas</w:t>
      </w:r>
      <w:r w:rsidRPr="009B575D">
        <w:t xml:space="preserve"> yang tersedia pada sistem absensi.</w:t>
      </w:r>
    </w:p>
    <w:p w14:paraId="582474E8" w14:textId="1719AFDB" w:rsidR="00531075" w:rsidRDefault="00531075">
      <w:pPr>
        <w:ind w:firstLine="450"/>
        <w:pPrChange w:id="9549" w:author="chaniaayulestari@outlook.com" w:date="2021-11-13T14:17:00Z">
          <w:pPr>
            <w:pStyle w:val="Caption"/>
            <w:keepNext/>
            <w:jc w:val="center"/>
          </w:pPr>
        </w:pPrChange>
      </w:pPr>
      <w:del w:id="9550" w:author="chaniaayulestari@outlook.com"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4</w:delText>
        </w:r>
        <w:r w:rsidR="006720D0" w:rsidDel="001A4EEC">
          <w:fldChar w:fldCharType="end"/>
        </w:r>
        <w:r w:rsidR="009E6E1E" w:rsidDel="001A4EEC">
          <w:delText xml:space="preserve"> Perancangan</w:delText>
        </w:r>
        <w:r w:rsidDel="001A4EEC">
          <w:delText xml:space="preserve"> Tabel Walikelas</w:delText>
        </w:r>
      </w:del>
    </w:p>
    <w:p w14:paraId="2524C9F1" w14:textId="07AF28EB" w:rsidR="00D21903" w:rsidRDefault="00D21903">
      <w:pPr>
        <w:pStyle w:val="Caption"/>
        <w:keepNext/>
        <w:jc w:val="center"/>
        <w:rPr>
          <w:ins w:id="9551" w:author="chaniaayulestari@outlook.com" w:date="2021-11-13T14:18:00Z"/>
        </w:rPr>
        <w:pPrChange w:id="9552" w:author="chaniaayulestari@outlook.com" w:date="2021-11-13T14:18:00Z">
          <w:pPr/>
        </w:pPrChange>
      </w:pPr>
      <w:bookmarkStart w:id="9553" w:name="_Toc87762764"/>
      <w:ins w:id="9554" w:author="chaniaayulestari@outlook.com" w:date="2021-11-13T14:18:00Z">
        <w:r>
          <w:t xml:space="preserve">Tabel 3. </w:t>
        </w:r>
      </w:ins>
      <w:ins w:id="9555" w:author="Rafi Aziizi" w:date="2021-11-14T11:08:00Z">
        <w:r w:rsidR="001B2DEA">
          <w:fldChar w:fldCharType="begin"/>
        </w:r>
        <w:r w:rsidR="001B2DEA">
          <w:instrText xml:space="preserve"> SEQ Tabel_3. \* ARABIC </w:instrText>
        </w:r>
      </w:ins>
      <w:r w:rsidR="001B2DEA">
        <w:fldChar w:fldCharType="separate"/>
      </w:r>
      <w:ins w:id="9556" w:author="Rafi Aziizi" w:date="2021-11-14T11:08:00Z">
        <w:r w:rsidR="001B2DEA">
          <w:rPr>
            <w:noProof/>
          </w:rPr>
          <w:t>55</w:t>
        </w:r>
        <w:r w:rsidR="001B2DEA">
          <w:fldChar w:fldCharType="end"/>
        </w:r>
      </w:ins>
      <w:ins w:id="9557" w:author="chaniaayulestari@outlook.com" w:date="2021-11-13T14:18:00Z">
        <w:del w:id="9558" w:author="Rafi Aziizi" w:date="2021-11-14T09:52:00Z">
          <w:r w:rsidDel="003640C9">
            <w:fldChar w:fldCharType="begin"/>
          </w:r>
          <w:r w:rsidDel="003640C9">
            <w:delInstrText xml:space="preserve"> SEQ Tabel_3. \* ARABIC </w:delInstrText>
          </w:r>
        </w:del>
      </w:ins>
      <w:del w:id="9559" w:author="Rafi Aziizi" w:date="2021-11-14T09:52:00Z">
        <w:r w:rsidDel="003640C9">
          <w:fldChar w:fldCharType="separate"/>
        </w:r>
      </w:del>
      <w:ins w:id="9560" w:author="chaniaayulestari@outlook.com" w:date="2021-11-14T09:28:00Z">
        <w:del w:id="9561" w:author="Rafi Aziizi" w:date="2021-11-14T09:52:00Z">
          <w:r w:rsidR="0024161C" w:rsidDel="003640C9">
            <w:rPr>
              <w:noProof/>
            </w:rPr>
            <w:delText>54</w:delText>
          </w:r>
        </w:del>
      </w:ins>
      <w:ins w:id="9562" w:author="chaniaayulestari@outlook.com" w:date="2021-11-13T14:25:00Z">
        <w:del w:id="9563" w:author="Rafi Aziizi" w:date="2021-11-14T09:52:00Z">
          <w:r w:rsidR="00456266" w:rsidDel="003640C9">
            <w:rPr>
              <w:noProof/>
            </w:rPr>
            <w:delText>51</w:delText>
          </w:r>
        </w:del>
      </w:ins>
      <w:ins w:id="9564" w:author="chaniaayulestari@outlook.com" w:date="2021-11-13T14:18:00Z">
        <w:del w:id="9565" w:author="Rafi Aziizi" w:date="2021-11-14T09:52:00Z">
          <w:r w:rsidDel="003640C9">
            <w:fldChar w:fldCharType="end"/>
          </w:r>
        </w:del>
        <w:r>
          <w:t xml:space="preserve"> </w:t>
        </w:r>
        <w:r w:rsidRPr="00F32B15">
          <w:t xml:space="preserve">Perancangan Tabel </w:t>
        </w:r>
        <w:r>
          <w:t>Walikelas</w:t>
        </w:r>
        <w:bookmarkEnd w:id="9553"/>
      </w:ins>
    </w:p>
    <w:tbl>
      <w:tblPr>
        <w:tblStyle w:val="TableGrid"/>
        <w:tblW w:w="0" w:type="auto"/>
        <w:tblLook w:val="04A0" w:firstRow="1" w:lastRow="0" w:firstColumn="1" w:lastColumn="0" w:noHBand="0" w:noVBand="1"/>
      </w:tblPr>
      <w:tblGrid>
        <w:gridCol w:w="1981"/>
        <w:gridCol w:w="1982"/>
        <w:gridCol w:w="1982"/>
        <w:gridCol w:w="1982"/>
      </w:tblGrid>
      <w:tr w:rsidR="006828A2" w14:paraId="38B90DE1" w14:textId="77777777" w:rsidTr="00531075">
        <w:tc>
          <w:tcPr>
            <w:tcW w:w="1981" w:type="dxa"/>
            <w:shd w:val="clear" w:color="auto" w:fill="9CC2E5" w:themeFill="accent5" w:themeFillTint="99"/>
          </w:tcPr>
          <w:p w14:paraId="2B7066C2"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1222E5CA"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D63608"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37E3C994" w14:textId="77777777" w:rsidR="006828A2" w:rsidRPr="006828A2" w:rsidRDefault="006828A2" w:rsidP="00FE7724">
            <w:pPr>
              <w:jc w:val="center"/>
              <w:rPr>
                <w:b/>
                <w:bCs/>
              </w:rPr>
            </w:pPr>
            <w:r w:rsidRPr="006828A2">
              <w:rPr>
                <w:b/>
                <w:bCs/>
              </w:rPr>
              <w:t>Key</w:t>
            </w:r>
          </w:p>
        </w:tc>
      </w:tr>
      <w:tr w:rsidR="00FE7724" w14:paraId="0112E5EA" w14:textId="77777777" w:rsidTr="00FE7724">
        <w:tc>
          <w:tcPr>
            <w:tcW w:w="1981" w:type="dxa"/>
          </w:tcPr>
          <w:p w14:paraId="2E5645C9" w14:textId="01A31330" w:rsidR="00FE7724" w:rsidRDefault="00FE7724" w:rsidP="00FE7724">
            <w:r>
              <w:t>idwalikelas</w:t>
            </w:r>
          </w:p>
        </w:tc>
        <w:tc>
          <w:tcPr>
            <w:tcW w:w="1982" w:type="dxa"/>
          </w:tcPr>
          <w:p w14:paraId="3EBFE9B7" w14:textId="788ECB12" w:rsidR="00FE7724" w:rsidRDefault="00FE7724" w:rsidP="00723DD6">
            <w:pPr>
              <w:jc w:val="center"/>
            </w:pPr>
            <w:r>
              <w:t>varchar</w:t>
            </w:r>
          </w:p>
        </w:tc>
        <w:tc>
          <w:tcPr>
            <w:tcW w:w="1982" w:type="dxa"/>
          </w:tcPr>
          <w:p w14:paraId="6375E613" w14:textId="49F296AD" w:rsidR="00FE7724" w:rsidRDefault="00FE7724" w:rsidP="00723DD6">
            <w:pPr>
              <w:jc w:val="center"/>
            </w:pPr>
            <w:r>
              <w:t>15</w:t>
            </w:r>
          </w:p>
        </w:tc>
        <w:tc>
          <w:tcPr>
            <w:tcW w:w="1982" w:type="dxa"/>
          </w:tcPr>
          <w:p w14:paraId="3D084384" w14:textId="441158C4" w:rsidR="00FE7724" w:rsidRDefault="00FE7724" w:rsidP="00723DD6">
            <w:pPr>
              <w:jc w:val="center"/>
            </w:pPr>
            <w:r>
              <w:t>Primary Key</w:t>
            </w:r>
          </w:p>
        </w:tc>
      </w:tr>
      <w:tr w:rsidR="00FE7724" w14:paraId="1306C9CB" w14:textId="77777777" w:rsidTr="00FE7724">
        <w:tc>
          <w:tcPr>
            <w:tcW w:w="1981" w:type="dxa"/>
          </w:tcPr>
          <w:p w14:paraId="4D0AF602" w14:textId="0A31C55B" w:rsidR="00FE7724" w:rsidRDefault="00FE7724" w:rsidP="00FE7724">
            <w:r>
              <w:t>nip</w:t>
            </w:r>
          </w:p>
        </w:tc>
        <w:tc>
          <w:tcPr>
            <w:tcW w:w="1982" w:type="dxa"/>
          </w:tcPr>
          <w:p w14:paraId="388C86D1" w14:textId="4B45AECA" w:rsidR="00FE7724" w:rsidRDefault="00FE7724" w:rsidP="00C60063">
            <w:pPr>
              <w:jc w:val="center"/>
            </w:pPr>
            <w:r>
              <w:t>varchar</w:t>
            </w:r>
          </w:p>
        </w:tc>
        <w:tc>
          <w:tcPr>
            <w:tcW w:w="1982" w:type="dxa"/>
          </w:tcPr>
          <w:p w14:paraId="021CC7F0" w14:textId="7A8B3FF7" w:rsidR="00FE7724" w:rsidRDefault="00FE7724" w:rsidP="00C60063">
            <w:pPr>
              <w:jc w:val="center"/>
            </w:pPr>
            <w:r>
              <w:t>15</w:t>
            </w:r>
          </w:p>
        </w:tc>
        <w:tc>
          <w:tcPr>
            <w:tcW w:w="1982" w:type="dxa"/>
          </w:tcPr>
          <w:p w14:paraId="252EE4A8" w14:textId="1E380FE1" w:rsidR="00FE7724" w:rsidRDefault="00FE7724" w:rsidP="00C60063">
            <w:pPr>
              <w:jc w:val="center"/>
            </w:pPr>
            <w:r>
              <w:t>Foreign Key</w:t>
            </w:r>
          </w:p>
        </w:tc>
      </w:tr>
      <w:tr w:rsidR="00977902" w14:paraId="4339791B" w14:textId="77777777" w:rsidTr="00FE7724">
        <w:tc>
          <w:tcPr>
            <w:tcW w:w="1981" w:type="dxa"/>
          </w:tcPr>
          <w:p w14:paraId="0D65AFAA" w14:textId="6D12A2A0" w:rsidR="00977902" w:rsidRDefault="00977902" w:rsidP="00FE7724">
            <w:r>
              <w:t>nk</w:t>
            </w:r>
          </w:p>
        </w:tc>
        <w:tc>
          <w:tcPr>
            <w:tcW w:w="1982" w:type="dxa"/>
          </w:tcPr>
          <w:p w14:paraId="1110B8F8" w14:textId="04AD701C" w:rsidR="00977902" w:rsidRDefault="00977902" w:rsidP="00C60063">
            <w:pPr>
              <w:jc w:val="center"/>
            </w:pPr>
            <w:r>
              <w:t>varchar</w:t>
            </w:r>
          </w:p>
        </w:tc>
        <w:tc>
          <w:tcPr>
            <w:tcW w:w="1982" w:type="dxa"/>
          </w:tcPr>
          <w:p w14:paraId="4994BC03" w14:textId="3B62E49F" w:rsidR="00977902" w:rsidRDefault="00977902" w:rsidP="00C60063">
            <w:pPr>
              <w:jc w:val="center"/>
            </w:pPr>
            <w:r>
              <w:t>15</w:t>
            </w:r>
          </w:p>
        </w:tc>
        <w:tc>
          <w:tcPr>
            <w:tcW w:w="1982" w:type="dxa"/>
          </w:tcPr>
          <w:p w14:paraId="69FDA896" w14:textId="5315BA9C" w:rsidR="00977902" w:rsidRDefault="00977902" w:rsidP="00C60063">
            <w:pPr>
              <w:jc w:val="center"/>
            </w:pPr>
            <w:r>
              <w:t>Foreign Key</w:t>
            </w:r>
          </w:p>
        </w:tc>
      </w:tr>
      <w:tr w:rsidR="00FE7724" w14:paraId="5041A37D" w14:textId="77777777" w:rsidTr="00FE7724">
        <w:tc>
          <w:tcPr>
            <w:tcW w:w="1981" w:type="dxa"/>
          </w:tcPr>
          <w:p w14:paraId="114544AE" w14:textId="5D4C186C" w:rsidR="00FE7724" w:rsidRDefault="00FE7724" w:rsidP="00FE7724">
            <w:r>
              <w:t>nama</w:t>
            </w:r>
          </w:p>
        </w:tc>
        <w:tc>
          <w:tcPr>
            <w:tcW w:w="1982" w:type="dxa"/>
          </w:tcPr>
          <w:p w14:paraId="29688182" w14:textId="4B4F6063" w:rsidR="00FE7724" w:rsidRDefault="00FE7724" w:rsidP="00C60063">
            <w:pPr>
              <w:jc w:val="center"/>
            </w:pPr>
            <w:r>
              <w:t>varchar</w:t>
            </w:r>
          </w:p>
        </w:tc>
        <w:tc>
          <w:tcPr>
            <w:tcW w:w="1982" w:type="dxa"/>
          </w:tcPr>
          <w:p w14:paraId="293D17D8" w14:textId="4B21CDC2" w:rsidR="00FE7724" w:rsidRDefault="00FE7724" w:rsidP="00C60063">
            <w:pPr>
              <w:jc w:val="center"/>
            </w:pPr>
            <w:r>
              <w:t>45</w:t>
            </w:r>
          </w:p>
        </w:tc>
        <w:tc>
          <w:tcPr>
            <w:tcW w:w="1982" w:type="dxa"/>
          </w:tcPr>
          <w:p w14:paraId="27C8751D" w14:textId="67C5EEEC" w:rsidR="00FE7724" w:rsidRDefault="00FE7724" w:rsidP="00C60063">
            <w:pPr>
              <w:jc w:val="center"/>
            </w:pPr>
            <w:r>
              <w:t>-</w:t>
            </w:r>
          </w:p>
        </w:tc>
      </w:tr>
      <w:tr w:rsidR="00FE7724" w14:paraId="10EC9274" w14:textId="77777777" w:rsidTr="00FE7724">
        <w:tc>
          <w:tcPr>
            <w:tcW w:w="1981" w:type="dxa"/>
          </w:tcPr>
          <w:p w14:paraId="4231E8ED" w14:textId="66DF1614" w:rsidR="00FE7724" w:rsidRDefault="00FE7724" w:rsidP="00FE7724">
            <w:r>
              <w:t>email</w:t>
            </w:r>
          </w:p>
        </w:tc>
        <w:tc>
          <w:tcPr>
            <w:tcW w:w="1982" w:type="dxa"/>
          </w:tcPr>
          <w:p w14:paraId="0FC1B526" w14:textId="3F318A1C" w:rsidR="00FE7724" w:rsidRDefault="00FE7724" w:rsidP="00C60063">
            <w:pPr>
              <w:jc w:val="center"/>
            </w:pPr>
            <w:r>
              <w:t>varchar</w:t>
            </w:r>
          </w:p>
        </w:tc>
        <w:tc>
          <w:tcPr>
            <w:tcW w:w="1982" w:type="dxa"/>
          </w:tcPr>
          <w:p w14:paraId="154F3F9C" w14:textId="6ADF5C06" w:rsidR="00FE7724" w:rsidRDefault="00FE7724" w:rsidP="00C60063">
            <w:pPr>
              <w:jc w:val="center"/>
            </w:pPr>
            <w:r>
              <w:t>45</w:t>
            </w:r>
          </w:p>
        </w:tc>
        <w:tc>
          <w:tcPr>
            <w:tcW w:w="1982" w:type="dxa"/>
          </w:tcPr>
          <w:p w14:paraId="1C47FE1E" w14:textId="2F6BB8D0" w:rsidR="00FE7724" w:rsidRDefault="00FE7724" w:rsidP="00C60063">
            <w:pPr>
              <w:jc w:val="center"/>
            </w:pPr>
            <w:r>
              <w:t>-</w:t>
            </w:r>
          </w:p>
        </w:tc>
      </w:tr>
      <w:tr w:rsidR="00FE7724" w14:paraId="6BF810FE" w14:textId="77777777" w:rsidTr="00FE7724">
        <w:tc>
          <w:tcPr>
            <w:tcW w:w="1981" w:type="dxa"/>
          </w:tcPr>
          <w:p w14:paraId="4CF0D952" w14:textId="6C05187D" w:rsidR="00FE7724" w:rsidRDefault="00FE7724" w:rsidP="00FE7724">
            <w:r>
              <w:t>jeniskelamin</w:t>
            </w:r>
          </w:p>
        </w:tc>
        <w:tc>
          <w:tcPr>
            <w:tcW w:w="1982" w:type="dxa"/>
          </w:tcPr>
          <w:p w14:paraId="4ECDFF5F" w14:textId="6A8C2D56" w:rsidR="00FE7724" w:rsidRDefault="00FE7724" w:rsidP="00C60063">
            <w:pPr>
              <w:jc w:val="center"/>
            </w:pPr>
            <w:r>
              <w:t>varchar</w:t>
            </w:r>
          </w:p>
        </w:tc>
        <w:tc>
          <w:tcPr>
            <w:tcW w:w="1982" w:type="dxa"/>
          </w:tcPr>
          <w:p w14:paraId="4FCABE85" w14:textId="15DA3623" w:rsidR="00FE7724" w:rsidRDefault="00FE7724" w:rsidP="00C60063">
            <w:pPr>
              <w:jc w:val="center"/>
            </w:pPr>
            <w:r>
              <w:t>15</w:t>
            </w:r>
          </w:p>
        </w:tc>
        <w:tc>
          <w:tcPr>
            <w:tcW w:w="1982" w:type="dxa"/>
          </w:tcPr>
          <w:p w14:paraId="2FFBDA72" w14:textId="529DDEAD" w:rsidR="00FE7724" w:rsidRDefault="00FE7724" w:rsidP="00C60063">
            <w:pPr>
              <w:jc w:val="center"/>
            </w:pPr>
            <w:r>
              <w:t>-</w:t>
            </w:r>
          </w:p>
        </w:tc>
      </w:tr>
      <w:tr w:rsidR="00FE7724" w14:paraId="7DF05A8A" w14:textId="77777777" w:rsidTr="00FE7724">
        <w:tc>
          <w:tcPr>
            <w:tcW w:w="1981" w:type="dxa"/>
          </w:tcPr>
          <w:p w14:paraId="4A4A13C3" w14:textId="23A1B572" w:rsidR="00FE7724" w:rsidRDefault="00FE7724" w:rsidP="00FE7724">
            <w:r>
              <w:t>notlp</w:t>
            </w:r>
          </w:p>
        </w:tc>
        <w:tc>
          <w:tcPr>
            <w:tcW w:w="1982" w:type="dxa"/>
          </w:tcPr>
          <w:p w14:paraId="16E4ED52" w14:textId="1EB41BEE" w:rsidR="00FE7724" w:rsidRDefault="00FE7724" w:rsidP="00C60063">
            <w:pPr>
              <w:jc w:val="center"/>
            </w:pPr>
            <w:r>
              <w:t>varchar</w:t>
            </w:r>
          </w:p>
        </w:tc>
        <w:tc>
          <w:tcPr>
            <w:tcW w:w="1982" w:type="dxa"/>
          </w:tcPr>
          <w:p w14:paraId="67710F38" w14:textId="6F5B9C2D" w:rsidR="00FE7724" w:rsidRDefault="00FE7724" w:rsidP="00C60063">
            <w:pPr>
              <w:jc w:val="center"/>
            </w:pPr>
            <w:r>
              <w:t>15</w:t>
            </w:r>
          </w:p>
        </w:tc>
        <w:tc>
          <w:tcPr>
            <w:tcW w:w="1982" w:type="dxa"/>
          </w:tcPr>
          <w:p w14:paraId="7761CC87" w14:textId="0D7467E5" w:rsidR="00FE7724" w:rsidRDefault="00FE7724" w:rsidP="00C60063">
            <w:pPr>
              <w:jc w:val="center"/>
            </w:pPr>
            <w:r>
              <w:t>-</w:t>
            </w:r>
          </w:p>
        </w:tc>
      </w:tr>
      <w:tr w:rsidR="00FE7724" w14:paraId="3ADC6B42" w14:textId="77777777" w:rsidTr="00FE7724">
        <w:tc>
          <w:tcPr>
            <w:tcW w:w="1981" w:type="dxa"/>
          </w:tcPr>
          <w:p w14:paraId="3C47659A" w14:textId="5F882377" w:rsidR="00FE7724" w:rsidRDefault="00FE7724" w:rsidP="00FE7724">
            <w:r>
              <w:t>alamat</w:t>
            </w:r>
          </w:p>
        </w:tc>
        <w:tc>
          <w:tcPr>
            <w:tcW w:w="1982" w:type="dxa"/>
          </w:tcPr>
          <w:p w14:paraId="1A119220" w14:textId="7EA02B36" w:rsidR="00FE7724" w:rsidRDefault="00FE7724" w:rsidP="00C60063">
            <w:pPr>
              <w:jc w:val="center"/>
            </w:pPr>
            <w:r>
              <w:t>varchar</w:t>
            </w:r>
          </w:p>
        </w:tc>
        <w:tc>
          <w:tcPr>
            <w:tcW w:w="1982" w:type="dxa"/>
          </w:tcPr>
          <w:p w14:paraId="2F1F8C8C" w14:textId="342B4B05" w:rsidR="00FE7724" w:rsidRDefault="00FE7724" w:rsidP="00C60063">
            <w:pPr>
              <w:jc w:val="center"/>
            </w:pPr>
            <w:del w:id="9566" w:author="Rafi Aziizi" w:date="2021-11-14T19:59:00Z">
              <w:r w:rsidDel="002C3CA5">
                <w:delText>45</w:delText>
              </w:r>
            </w:del>
            <w:ins w:id="9567" w:author="Rafi Aziizi" w:date="2021-11-14T19:59:00Z">
              <w:r w:rsidR="002C3CA5">
                <w:t>100</w:t>
              </w:r>
            </w:ins>
          </w:p>
        </w:tc>
        <w:tc>
          <w:tcPr>
            <w:tcW w:w="1982" w:type="dxa"/>
          </w:tcPr>
          <w:p w14:paraId="685FB62B" w14:textId="45C275E3" w:rsidR="00FE7724" w:rsidRDefault="00FE7724" w:rsidP="00C60063">
            <w:pPr>
              <w:jc w:val="center"/>
            </w:pPr>
            <w:r>
              <w:t>-</w:t>
            </w:r>
          </w:p>
        </w:tc>
      </w:tr>
      <w:tr w:rsidR="00723DD6" w14:paraId="14A8C993" w14:textId="77777777" w:rsidTr="00FE7724">
        <w:tc>
          <w:tcPr>
            <w:tcW w:w="1981" w:type="dxa"/>
          </w:tcPr>
          <w:p w14:paraId="79161101" w14:textId="0A2A30AB" w:rsidR="00723DD6" w:rsidRDefault="00723DD6" w:rsidP="00FE7724">
            <w:r>
              <w:t>status</w:t>
            </w:r>
          </w:p>
        </w:tc>
        <w:tc>
          <w:tcPr>
            <w:tcW w:w="1982" w:type="dxa"/>
          </w:tcPr>
          <w:p w14:paraId="5E9739CA" w14:textId="57BCB8E7" w:rsidR="00723DD6" w:rsidRDefault="00723DD6" w:rsidP="00C60063">
            <w:pPr>
              <w:jc w:val="center"/>
            </w:pPr>
            <w:r>
              <w:t>varchar</w:t>
            </w:r>
          </w:p>
        </w:tc>
        <w:tc>
          <w:tcPr>
            <w:tcW w:w="1982" w:type="dxa"/>
          </w:tcPr>
          <w:p w14:paraId="6A90DFE9" w14:textId="07D9E2D9" w:rsidR="00723DD6" w:rsidRDefault="00723DD6" w:rsidP="00C60063">
            <w:pPr>
              <w:jc w:val="center"/>
            </w:pPr>
            <w:r>
              <w:t>15</w:t>
            </w:r>
          </w:p>
        </w:tc>
        <w:tc>
          <w:tcPr>
            <w:tcW w:w="1982" w:type="dxa"/>
          </w:tcPr>
          <w:p w14:paraId="52EACC34" w14:textId="4CE0571A" w:rsidR="00723DD6" w:rsidRDefault="00723DD6" w:rsidP="00C60063">
            <w:pPr>
              <w:jc w:val="center"/>
            </w:pPr>
            <w:r>
              <w:t>-</w:t>
            </w:r>
          </w:p>
        </w:tc>
      </w:tr>
    </w:tbl>
    <w:p w14:paraId="4EFD6968" w14:textId="77777777" w:rsidR="006828A2" w:rsidRDefault="006828A2" w:rsidP="006828A2"/>
    <w:p w14:paraId="4050A5D5" w14:textId="55BE2531" w:rsidR="00582712" w:rsidRPr="00331B6F" w:rsidRDefault="00582712" w:rsidP="00FF2590">
      <w:pPr>
        <w:pStyle w:val="ListParagraph"/>
        <w:numPr>
          <w:ilvl w:val="0"/>
          <w:numId w:val="48"/>
        </w:numPr>
        <w:ind w:left="450"/>
        <w:rPr>
          <w:b/>
          <w:bCs/>
          <w:rPrChange w:id="9568" w:author="Rafi Aziizi" w:date="2021-11-12T10:56:00Z">
            <w:rPr>
              <w:b/>
              <w:bCs/>
              <w:highlight w:val="cyan"/>
            </w:rPr>
          </w:rPrChange>
        </w:rPr>
      </w:pPr>
      <w:r w:rsidRPr="00331B6F">
        <w:rPr>
          <w:b/>
          <w:bCs/>
          <w:rPrChange w:id="9569" w:author="Rafi Aziizi" w:date="2021-11-12T10:56:00Z">
            <w:rPr>
              <w:b/>
              <w:bCs/>
              <w:highlight w:val="cyan"/>
            </w:rPr>
          </w:rPrChange>
        </w:rPr>
        <w:t>Tabel Kelas</w:t>
      </w:r>
    </w:p>
    <w:p w14:paraId="7AA5BA64" w14:textId="509A87C8" w:rsidR="009B575D" w:rsidDel="00D21903" w:rsidRDefault="009B575D" w:rsidP="00CA43C8">
      <w:pPr>
        <w:ind w:firstLine="450"/>
        <w:rPr>
          <w:del w:id="9570" w:author="chaniaayulestari@outlook.com" w:date="2021-11-13T14:18:00Z"/>
          <w:lang w:eastAsia="en-US"/>
        </w:rPr>
      </w:pPr>
      <w:r w:rsidRPr="009B575D">
        <w:t xml:space="preserve">Tabel </w:t>
      </w:r>
      <w:r w:rsidR="009E6E1E">
        <w:t>k</w:t>
      </w:r>
      <w:r>
        <w:t>elas</w:t>
      </w:r>
      <w:r w:rsidRPr="009B575D">
        <w:t xml:space="preserve"> terdapat pada </w:t>
      </w:r>
      <w:r w:rsidRPr="009B575D">
        <w:rPr>
          <w:i/>
          <w:iCs/>
        </w:rPr>
        <w:t>class</w:t>
      </w:r>
      <w:r w:rsidRPr="009B575D">
        <w:t xml:space="preserve"> </w:t>
      </w:r>
      <w:r>
        <w:t>kelas</w:t>
      </w:r>
      <w:r w:rsidRPr="009B575D">
        <w:t>, dimana tabel ini memiliki beberapa</w:t>
      </w:r>
      <w:r w:rsidRPr="00531075">
        <w:rPr>
          <w:i/>
          <w:iCs/>
        </w:rPr>
        <w:t xml:space="preserve"> field</w:t>
      </w:r>
      <w:r w:rsidRPr="009B575D">
        <w:t xml:space="preserve"> seperti </w:t>
      </w:r>
      <w:ins w:id="9571" w:author="Rafi Aziizi" w:date="2021-11-14T10:15:00Z">
        <w:r w:rsidR="00ED47C8" w:rsidRPr="009B575D">
          <w:t xml:space="preserve">pada </w:t>
        </w:r>
        <w:r w:rsidR="00ED47C8">
          <w:t>tabel dibawah ini</w:t>
        </w:r>
        <w:r w:rsidR="00ED47C8">
          <w:rPr>
            <w:iCs/>
          </w:rPr>
          <w:t>.</w:t>
        </w:r>
      </w:ins>
      <w:del w:id="9572" w:author="Rafi Aziizi" w:date="2021-11-14T10:15:00Z">
        <w:r w:rsidRPr="009B575D" w:rsidDel="00ED47C8">
          <w:delText xml:space="preserve">pada </w:delText>
        </w:r>
        <w:r w:rsidR="00531075" w:rsidDel="00ED47C8">
          <w:delText>tabel 3.25.</w:delText>
        </w:r>
      </w:del>
      <w:r w:rsidR="00531075">
        <w:t xml:space="preserve"> tabel ini </w:t>
      </w:r>
      <w:r w:rsidRPr="009B575D">
        <w:t xml:space="preserve">berfungsi untuk mengelola data </w:t>
      </w:r>
      <w:r w:rsidR="006638B8">
        <w:t>kelas</w:t>
      </w:r>
      <w:r w:rsidRPr="009B575D">
        <w:t xml:space="preserve"> yang tersedia pada sistem absensi.</w:t>
      </w:r>
    </w:p>
    <w:p w14:paraId="793AE17D" w14:textId="04F8DE48" w:rsidR="00531075" w:rsidRDefault="00531075">
      <w:pPr>
        <w:ind w:firstLine="450"/>
        <w:pPrChange w:id="9573" w:author="chaniaayulestari@outlook.com" w:date="2021-11-13T14:22:00Z">
          <w:pPr>
            <w:pStyle w:val="Caption"/>
            <w:keepNext/>
            <w:jc w:val="center"/>
          </w:pPr>
        </w:pPrChange>
      </w:pPr>
      <w:del w:id="9574" w:author="chaniaayulestari@outlook.com"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5</w:delText>
        </w:r>
        <w:r w:rsidR="006720D0" w:rsidDel="001A4EEC">
          <w:fldChar w:fldCharType="end"/>
        </w:r>
        <w:r w:rsidR="009E6E1E" w:rsidRPr="009E6E1E" w:rsidDel="001A4EEC">
          <w:delText xml:space="preserve"> </w:delText>
        </w:r>
        <w:r w:rsidR="009E6E1E" w:rsidDel="001A4EEC">
          <w:delText xml:space="preserve">Perancangan </w:delText>
        </w:r>
        <w:r w:rsidDel="001A4EEC">
          <w:delText>Tabel Kelas</w:delText>
        </w:r>
      </w:del>
    </w:p>
    <w:p w14:paraId="18BB9705" w14:textId="5B855A36" w:rsidR="00D21903" w:rsidRDefault="00D21903">
      <w:pPr>
        <w:pStyle w:val="Caption"/>
        <w:keepNext/>
        <w:jc w:val="center"/>
        <w:rPr>
          <w:ins w:id="9575" w:author="chaniaayulestari@outlook.com" w:date="2021-11-13T14:18:00Z"/>
        </w:rPr>
        <w:pPrChange w:id="9576" w:author="chaniaayulestari@outlook.com" w:date="2021-11-13T14:18:00Z">
          <w:pPr/>
        </w:pPrChange>
      </w:pPr>
      <w:bookmarkStart w:id="9577" w:name="_Toc87762765"/>
      <w:ins w:id="9578" w:author="chaniaayulestari@outlook.com" w:date="2021-11-13T14:18:00Z">
        <w:r>
          <w:t xml:space="preserve">Tabel 3. </w:t>
        </w:r>
      </w:ins>
      <w:ins w:id="9579" w:author="Rafi Aziizi" w:date="2021-11-14T11:08:00Z">
        <w:r w:rsidR="001B2DEA">
          <w:fldChar w:fldCharType="begin"/>
        </w:r>
        <w:r w:rsidR="001B2DEA">
          <w:instrText xml:space="preserve"> SEQ Tabel_3. \* ARABIC </w:instrText>
        </w:r>
      </w:ins>
      <w:r w:rsidR="001B2DEA">
        <w:fldChar w:fldCharType="separate"/>
      </w:r>
      <w:ins w:id="9580" w:author="Rafi Aziizi" w:date="2021-11-14T11:08:00Z">
        <w:r w:rsidR="001B2DEA">
          <w:rPr>
            <w:noProof/>
          </w:rPr>
          <w:t>56</w:t>
        </w:r>
        <w:r w:rsidR="001B2DEA">
          <w:fldChar w:fldCharType="end"/>
        </w:r>
      </w:ins>
      <w:ins w:id="9581" w:author="chaniaayulestari@outlook.com" w:date="2021-11-13T14:18:00Z">
        <w:del w:id="9582" w:author="Rafi Aziizi" w:date="2021-11-14T09:52:00Z">
          <w:r w:rsidDel="003640C9">
            <w:fldChar w:fldCharType="begin"/>
          </w:r>
          <w:r w:rsidDel="003640C9">
            <w:delInstrText xml:space="preserve"> SEQ Tabel_3. \* ARABIC </w:delInstrText>
          </w:r>
        </w:del>
      </w:ins>
      <w:del w:id="9583" w:author="Rafi Aziizi" w:date="2021-11-14T09:52:00Z">
        <w:r w:rsidDel="003640C9">
          <w:fldChar w:fldCharType="separate"/>
        </w:r>
      </w:del>
      <w:ins w:id="9584" w:author="chaniaayulestari@outlook.com" w:date="2021-11-14T09:28:00Z">
        <w:del w:id="9585" w:author="Rafi Aziizi" w:date="2021-11-14T09:52:00Z">
          <w:r w:rsidR="0024161C" w:rsidDel="003640C9">
            <w:rPr>
              <w:noProof/>
            </w:rPr>
            <w:delText>55</w:delText>
          </w:r>
        </w:del>
      </w:ins>
      <w:ins w:id="9586" w:author="chaniaayulestari@outlook.com" w:date="2021-11-13T14:25:00Z">
        <w:del w:id="9587" w:author="Rafi Aziizi" w:date="2021-11-14T09:52:00Z">
          <w:r w:rsidR="00456266" w:rsidDel="003640C9">
            <w:rPr>
              <w:noProof/>
            </w:rPr>
            <w:delText>52</w:delText>
          </w:r>
        </w:del>
      </w:ins>
      <w:ins w:id="9588" w:author="chaniaayulestari@outlook.com" w:date="2021-11-13T14:18:00Z">
        <w:del w:id="9589" w:author="Rafi Aziizi" w:date="2021-11-14T09:52:00Z">
          <w:r w:rsidDel="003640C9">
            <w:fldChar w:fldCharType="end"/>
          </w:r>
        </w:del>
        <w:r>
          <w:t xml:space="preserve"> </w:t>
        </w:r>
        <w:r w:rsidRPr="009C5AF2">
          <w:t xml:space="preserve">Perancangan Tabel </w:t>
        </w:r>
        <w:r>
          <w:t>Kelas</w:t>
        </w:r>
        <w:bookmarkEnd w:id="9577"/>
      </w:ins>
    </w:p>
    <w:tbl>
      <w:tblPr>
        <w:tblStyle w:val="TableGrid"/>
        <w:tblW w:w="0" w:type="auto"/>
        <w:tblLook w:val="04A0" w:firstRow="1" w:lastRow="0" w:firstColumn="1" w:lastColumn="0" w:noHBand="0" w:noVBand="1"/>
      </w:tblPr>
      <w:tblGrid>
        <w:gridCol w:w="1981"/>
        <w:gridCol w:w="1982"/>
        <w:gridCol w:w="1982"/>
        <w:gridCol w:w="1982"/>
      </w:tblGrid>
      <w:tr w:rsidR="006828A2" w14:paraId="137A5D3A" w14:textId="77777777" w:rsidTr="00531075">
        <w:tc>
          <w:tcPr>
            <w:tcW w:w="1981" w:type="dxa"/>
            <w:shd w:val="clear" w:color="auto" w:fill="9CC2E5" w:themeFill="accent5" w:themeFillTint="99"/>
          </w:tcPr>
          <w:p w14:paraId="46F4D63E"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39CBED6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5E687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3D9BED2" w14:textId="77777777" w:rsidR="006828A2" w:rsidRPr="006828A2" w:rsidRDefault="006828A2" w:rsidP="00FE7724">
            <w:pPr>
              <w:jc w:val="center"/>
              <w:rPr>
                <w:b/>
                <w:bCs/>
              </w:rPr>
            </w:pPr>
            <w:r w:rsidRPr="006828A2">
              <w:rPr>
                <w:b/>
                <w:bCs/>
              </w:rPr>
              <w:t>Key</w:t>
            </w:r>
          </w:p>
        </w:tc>
      </w:tr>
      <w:tr w:rsidR="006828A2" w14:paraId="40EF8D32" w14:textId="77777777" w:rsidTr="00FE7724">
        <w:tc>
          <w:tcPr>
            <w:tcW w:w="1981" w:type="dxa"/>
          </w:tcPr>
          <w:p w14:paraId="585732DD" w14:textId="2E1E86F1" w:rsidR="006828A2" w:rsidRDefault="00FE7724" w:rsidP="00FE7724">
            <w:r>
              <w:t>nk</w:t>
            </w:r>
          </w:p>
        </w:tc>
        <w:tc>
          <w:tcPr>
            <w:tcW w:w="1982" w:type="dxa"/>
          </w:tcPr>
          <w:p w14:paraId="24473C5A" w14:textId="5583812F" w:rsidR="006828A2" w:rsidRDefault="00462CE8" w:rsidP="00C60063">
            <w:pPr>
              <w:jc w:val="center"/>
            </w:pPr>
            <w:r>
              <w:t>varchar</w:t>
            </w:r>
          </w:p>
        </w:tc>
        <w:tc>
          <w:tcPr>
            <w:tcW w:w="1982" w:type="dxa"/>
          </w:tcPr>
          <w:p w14:paraId="5BE30A08" w14:textId="36ADB2B7" w:rsidR="006828A2" w:rsidRDefault="00FE7724" w:rsidP="00C60063">
            <w:pPr>
              <w:jc w:val="center"/>
            </w:pPr>
            <w:r>
              <w:t>15</w:t>
            </w:r>
          </w:p>
        </w:tc>
        <w:tc>
          <w:tcPr>
            <w:tcW w:w="1982" w:type="dxa"/>
          </w:tcPr>
          <w:p w14:paraId="3004BDBB" w14:textId="46A42EF4" w:rsidR="006828A2" w:rsidRDefault="00FE7724" w:rsidP="00C60063">
            <w:pPr>
              <w:jc w:val="center"/>
            </w:pPr>
            <w:r>
              <w:t>Primary Key</w:t>
            </w:r>
          </w:p>
        </w:tc>
      </w:tr>
      <w:tr w:rsidR="006828A2" w14:paraId="4FB747A9" w14:textId="77777777" w:rsidTr="00FE7724">
        <w:tc>
          <w:tcPr>
            <w:tcW w:w="1981" w:type="dxa"/>
          </w:tcPr>
          <w:p w14:paraId="41087DF9" w14:textId="1D6CF692" w:rsidR="006828A2" w:rsidRDefault="00FE7724" w:rsidP="00FE7724">
            <w:r>
              <w:t>idwalikelas</w:t>
            </w:r>
          </w:p>
        </w:tc>
        <w:tc>
          <w:tcPr>
            <w:tcW w:w="1982" w:type="dxa"/>
          </w:tcPr>
          <w:p w14:paraId="7DD585E1" w14:textId="623C9B72" w:rsidR="006828A2" w:rsidRDefault="00462CE8" w:rsidP="00C60063">
            <w:pPr>
              <w:jc w:val="center"/>
            </w:pPr>
            <w:r>
              <w:t>varchar</w:t>
            </w:r>
          </w:p>
        </w:tc>
        <w:tc>
          <w:tcPr>
            <w:tcW w:w="1982" w:type="dxa"/>
          </w:tcPr>
          <w:p w14:paraId="037E136F" w14:textId="69514955" w:rsidR="006828A2" w:rsidRDefault="00FE7724" w:rsidP="00C60063">
            <w:pPr>
              <w:jc w:val="center"/>
            </w:pPr>
            <w:r>
              <w:t>15</w:t>
            </w:r>
          </w:p>
        </w:tc>
        <w:tc>
          <w:tcPr>
            <w:tcW w:w="1982" w:type="dxa"/>
          </w:tcPr>
          <w:p w14:paraId="16BC4532" w14:textId="58666193" w:rsidR="006828A2" w:rsidRDefault="00FE7724" w:rsidP="00C60063">
            <w:pPr>
              <w:jc w:val="center"/>
            </w:pPr>
            <w:r>
              <w:t>Foreign Key</w:t>
            </w:r>
          </w:p>
        </w:tc>
      </w:tr>
      <w:tr w:rsidR="006828A2" w14:paraId="2130B08F" w14:textId="77777777" w:rsidTr="00FE7724">
        <w:tc>
          <w:tcPr>
            <w:tcW w:w="1981" w:type="dxa"/>
          </w:tcPr>
          <w:p w14:paraId="4544F696" w14:textId="34F7588C" w:rsidR="006828A2" w:rsidRDefault="00FE7724" w:rsidP="00FE7724">
            <w:r>
              <w:t>namakelas</w:t>
            </w:r>
          </w:p>
        </w:tc>
        <w:tc>
          <w:tcPr>
            <w:tcW w:w="1982" w:type="dxa"/>
          </w:tcPr>
          <w:p w14:paraId="01B4AA51" w14:textId="6C488190" w:rsidR="006828A2" w:rsidRDefault="00462CE8" w:rsidP="00C60063">
            <w:pPr>
              <w:jc w:val="center"/>
            </w:pPr>
            <w:r>
              <w:t>varchar</w:t>
            </w:r>
          </w:p>
        </w:tc>
        <w:tc>
          <w:tcPr>
            <w:tcW w:w="1982" w:type="dxa"/>
          </w:tcPr>
          <w:p w14:paraId="0AF6A664" w14:textId="28E67B06" w:rsidR="006828A2" w:rsidRDefault="00FE7724" w:rsidP="00C60063">
            <w:pPr>
              <w:jc w:val="center"/>
            </w:pPr>
            <w:r>
              <w:t>15</w:t>
            </w:r>
          </w:p>
        </w:tc>
        <w:tc>
          <w:tcPr>
            <w:tcW w:w="1982" w:type="dxa"/>
          </w:tcPr>
          <w:p w14:paraId="335A1051" w14:textId="6ABA2AC1" w:rsidR="006828A2" w:rsidRDefault="00FE7724" w:rsidP="00C60063">
            <w:pPr>
              <w:jc w:val="center"/>
            </w:pPr>
            <w:r>
              <w:t>-</w:t>
            </w:r>
          </w:p>
        </w:tc>
      </w:tr>
      <w:tr w:rsidR="00FE7724" w14:paraId="3499704E" w14:textId="77777777" w:rsidTr="00FE7724">
        <w:tc>
          <w:tcPr>
            <w:tcW w:w="1981" w:type="dxa"/>
          </w:tcPr>
          <w:p w14:paraId="7BE222D7" w14:textId="568E7B44" w:rsidR="00FE7724" w:rsidRDefault="00FE7724" w:rsidP="00FE7724">
            <w:r>
              <w:t>angkatan</w:t>
            </w:r>
          </w:p>
        </w:tc>
        <w:tc>
          <w:tcPr>
            <w:tcW w:w="1982" w:type="dxa"/>
          </w:tcPr>
          <w:p w14:paraId="2D5F8100" w14:textId="533B45E1" w:rsidR="00FE7724" w:rsidRDefault="007C5FA9" w:rsidP="00C60063">
            <w:pPr>
              <w:jc w:val="center"/>
            </w:pPr>
            <w:ins w:id="9590" w:author="Rafi Aziizi" w:date="2021-11-12T10:49:00Z">
              <w:r>
                <w:t>integer</w:t>
              </w:r>
            </w:ins>
            <w:del w:id="9591" w:author="Rafi Aziizi" w:date="2021-11-12T10:49:00Z">
              <w:r w:rsidR="00462CE8" w:rsidDel="007C5FA9">
                <w:delText>int</w:delText>
              </w:r>
            </w:del>
          </w:p>
        </w:tc>
        <w:tc>
          <w:tcPr>
            <w:tcW w:w="1982" w:type="dxa"/>
          </w:tcPr>
          <w:p w14:paraId="43E4B03F" w14:textId="33C34526" w:rsidR="00FE7724" w:rsidRDefault="00FE7724" w:rsidP="00C60063">
            <w:pPr>
              <w:jc w:val="center"/>
            </w:pPr>
            <w:r>
              <w:t>5</w:t>
            </w:r>
          </w:p>
        </w:tc>
        <w:tc>
          <w:tcPr>
            <w:tcW w:w="1982" w:type="dxa"/>
          </w:tcPr>
          <w:p w14:paraId="374A3329" w14:textId="03070C9A" w:rsidR="00FE7724" w:rsidRDefault="00FE7724" w:rsidP="00C60063">
            <w:pPr>
              <w:jc w:val="center"/>
            </w:pPr>
            <w:r>
              <w:t>-</w:t>
            </w:r>
          </w:p>
        </w:tc>
      </w:tr>
      <w:tr w:rsidR="00FE7724" w14:paraId="581691A9" w14:textId="77777777" w:rsidTr="00FE7724">
        <w:tc>
          <w:tcPr>
            <w:tcW w:w="1981" w:type="dxa"/>
          </w:tcPr>
          <w:p w14:paraId="7B827EB2" w14:textId="14F9E4CB" w:rsidR="00FE7724" w:rsidRDefault="00FE7724" w:rsidP="00FE7724">
            <w:r>
              <w:t>jurusan</w:t>
            </w:r>
          </w:p>
        </w:tc>
        <w:tc>
          <w:tcPr>
            <w:tcW w:w="1982" w:type="dxa"/>
          </w:tcPr>
          <w:p w14:paraId="58437BA2" w14:textId="6EB35D58" w:rsidR="00FE7724" w:rsidRDefault="00462CE8" w:rsidP="00C60063">
            <w:pPr>
              <w:jc w:val="center"/>
            </w:pPr>
            <w:r>
              <w:t>varchar</w:t>
            </w:r>
          </w:p>
        </w:tc>
        <w:tc>
          <w:tcPr>
            <w:tcW w:w="1982" w:type="dxa"/>
          </w:tcPr>
          <w:p w14:paraId="2FEAD131" w14:textId="00C58D5C" w:rsidR="00FE7724" w:rsidRDefault="00FE7724" w:rsidP="00C60063">
            <w:pPr>
              <w:jc w:val="center"/>
            </w:pPr>
            <w:r>
              <w:t>15</w:t>
            </w:r>
          </w:p>
        </w:tc>
        <w:tc>
          <w:tcPr>
            <w:tcW w:w="1982" w:type="dxa"/>
          </w:tcPr>
          <w:p w14:paraId="5E680862" w14:textId="407B254B" w:rsidR="00FE7724" w:rsidRDefault="00FE7724" w:rsidP="00C60063">
            <w:pPr>
              <w:jc w:val="center"/>
            </w:pPr>
            <w:r>
              <w:t>-</w:t>
            </w:r>
          </w:p>
        </w:tc>
      </w:tr>
      <w:tr w:rsidR="00723DD6" w14:paraId="41C142EB" w14:textId="77777777" w:rsidTr="00FE7724">
        <w:tc>
          <w:tcPr>
            <w:tcW w:w="1981" w:type="dxa"/>
          </w:tcPr>
          <w:p w14:paraId="5FBCE63A" w14:textId="5B002CFF" w:rsidR="00723DD6" w:rsidRDefault="00723DD6" w:rsidP="00FE7724">
            <w:r>
              <w:t>semester</w:t>
            </w:r>
          </w:p>
        </w:tc>
        <w:tc>
          <w:tcPr>
            <w:tcW w:w="1982" w:type="dxa"/>
          </w:tcPr>
          <w:p w14:paraId="6CD92BB7" w14:textId="666AD57B" w:rsidR="00723DD6" w:rsidRDefault="00723DD6" w:rsidP="00C60063">
            <w:pPr>
              <w:jc w:val="center"/>
            </w:pPr>
            <w:r>
              <w:t>varchar</w:t>
            </w:r>
          </w:p>
        </w:tc>
        <w:tc>
          <w:tcPr>
            <w:tcW w:w="1982" w:type="dxa"/>
          </w:tcPr>
          <w:p w14:paraId="626EF3DB" w14:textId="51C2C3A6" w:rsidR="00723DD6" w:rsidRDefault="00723DD6" w:rsidP="00C60063">
            <w:pPr>
              <w:jc w:val="center"/>
            </w:pPr>
            <w:r>
              <w:t>10</w:t>
            </w:r>
          </w:p>
        </w:tc>
        <w:tc>
          <w:tcPr>
            <w:tcW w:w="1982" w:type="dxa"/>
          </w:tcPr>
          <w:p w14:paraId="558DF372" w14:textId="37D89185" w:rsidR="00723DD6" w:rsidRDefault="00723DD6" w:rsidP="00C60063">
            <w:pPr>
              <w:jc w:val="center"/>
            </w:pPr>
            <w:r>
              <w:t>-</w:t>
            </w:r>
          </w:p>
        </w:tc>
      </w:tr>
      <w:tr w:rsidR="00723DD6" w14:paraId="11AD2A1F" w14:textId="77777777" w:rsidTr="00FE7724">
        <w:tc>
          <w:tcPr>
            <w:tcW w:w="1981" w:type="dxa"/>
          </w:tcPr>
          <w:p w14:paraId="1196CECB" w14:textId="08B53965" w:rsidR="00723DD6" w:rsidRDefault="00723DD6" w:rsidP="00FE7724">
            <w:r>
              <w:t>tahunajaran</w:t>
            </w:r>
          </w:p>
        </w:tc>
        <w:tc>
          <w:tcPr>
            <w:tcW w:w="1982" w:type="dxa"/>
          </w:tcPr>
          <w:p w14:paraId="618805A1" w14:textId="15C93782" w:rsidR="00723DD6" w:rsidRDefault="00723DD6" w:rsidP="00C60063">
            <w:pPr>
              <w:jc w:val="center"/>
            </w:pPr>
            <w:r>
              <w:t>varchar</w:t>
            </w:r>
          </w:p>
        </w:tc>
        <w:tc>
          <w:tcPr>
            <w:tcW w:w="1982" w:type="dxa"/>
          </w:tcPr>
          <w:p w14:paraId="3A4CE10F" w14:textId="6E496FCD" w:rsidR="00723DD6" w:rsidRDefault="00723DD6" w:rsidP="00C60063">
            <w:pPr>
              <w:jc w:val="center"/>
            </w:pPr>
            <w:r>
              <w:t>10</w:t>
            </w:r>
          </w:p>
        </w:tc>
        <w:tc>
          <w:tcPr>
            <w:tcW w:w="1982" w:type="dxa"/>
          </w:tcPr>
          <w:p w14:paraId="3262C1AF" w14:textId="125302FD" w:rsidR="00723DD6" w:rsidRDefault="00723DD6" w:rsidP="00C60063">
            <w:pPr>
              <w:jc w:val="center"/>
            </w:pPr>
            <w:r>
              <w:t>-</w:t>
            </w:r>
          </w:p>
        </w:tc>
      </w:tr>
      <w:tr w:rsidR="00723DD6" w14:paraId="0F8CFECD" w14:textId="77777777" w:rsidTr="00FE7724">
        <w:tc>
          <w:tcPr>
            <w:tcW w:w="1981" w:type="dxa"/>
          </w:tcPr>
          <w:p w14:paraId="65B15662" w14:textId="790391FB" w:rsidR="00723DD6" w:rsidRDefault="00723DD6" w:rsidP="00FE7724">
            <w:r>
              <w:t>jl</w:t>
            </w:r>
          </w:p>
        </w:tc>
        <w:tc>
          <w:tcPr>
            <w:tcW w:w="1982" w:type="dxa"/>
          </w:tcPr>
          <w:p w14:paraId="5F4BED21" w14:textId="7C83889F" w:rsidR="00723DD6" w:rsidRDefault="007C5FA9" w:rsidP="00C60063">
            <w:pPr>
              <w:jc w:val="center"/>
            </w:pPr>
            <w:ins w:id="9592" w:author="Rafi Aziizi" w:date="2021-11-12T10:49:00Z">
              <w:r>
                <w:t>integer</w:t>
              </w:r>
            </w:ins>
            <w:del w:id="9593" w:author="Rafi Aziizi" w:date="2021-11-12T10:49:00Z">
              <w:r w:rsidR="00723DD6" w:rsidDel="007C5FA9">
                <w:delText>int</w:delText>
              </w:r>
            </w:del>
          </w:p>
        </w:tc>
        <w:tc>
          <w:tcPr>
            <w:tcW w:w="1982" w:type="dxa"/>
          </w:tcPr>
          <w:p w14:paraId="7ED4EAAB" w14:textId="5FCE340C" w:rsidR="00723DD6" w:rsidRDefault="00723DD6" w:rsidP="00C60063">
            <w:pPr>
              <w:jc w:val="center"/>
            </w:pPr>
            <w:r>
              <w:t>3</w:t>
            </w:r>
          </w:p>
        </w:tc>
        <w:tc>
          <w:tcPr>
            <w:tcW w:w="1982" w:type="dxa"/>
          </w:tcPr>
          <w:p w14:paraId="493BA09A" w14:textId="04AFA4F4" w:rsidR="00723DD6" w:rsidRDefault="00723DD6" w:rsidP="00C60063">
            <w:pPr>
              <w:jc w:val="center"/>
            </w:pPr>
            <w:r>
              <w:t>-</w:t>
            </w:r>
          </w:p>
        </w:tc>
      </w:tr>
      <w:tr w:rsidR="00723DD6" w14:paraId="657211AB" w14:textId="77777777" w:rsidTr="00FE7724">
        <w:tc>
          <w:tcPr>
            <w:tcW w:w="1981" w:type="dxa"/>
          </w:tcPr>
          <w:p w14:paraId="75A487C3" w14:textId="3B159357" w:rsidR="00723DD6" w:rsidRDefault="00723DD6" w:rsidP="00FE7724">
            <w:r>
              <w:t>jp</w:t>
            </w:r>
          </w:p>
        </w:tc>
        <w:tc>
          <w:tcPr>
            <w:tcW w:w="1982" w:type="dxa"/>
          </w:tcPr>
          <w:p w14:paraId="43F93834" w14:textId="45B4C2ED" w:rsidR="00723DD6" w:rsidRDefault="007C5FA9" w:rsidP="00C60063">
            <w:pPr>
              <w:jc w:val="center"/>
            </w:pPr>
            <w:ins w:id="9594" w:author="Rafi Aziizi" w:date="2021-11-12T10:49:00Z">
              <w:r>
                <w:t>integer</w:t>
              </w:r>
            </w:ins>
            <w:del w:id="9595" w:author="Rafi Aziizi" w:date="2021-11-12T10:49:00Z">
              <w:r w:rsidR="00723DD6" w:rsidDel="007C5FA9">
                <w:delText>int</w:delText>
              </w:r>
            </w:del>
          </w:p>
        </w:tc>
        <w:tc>
          <w:tcPr>
            <w:tcW w:w="1982" w:type="dxa"/>
          </w:tcPr>
          <w:p w14:paraId="4AEE002D" w14:textId="3DA8C8BB" w:rsidR="00723DD6" w:rsidRDefault="00723DD6" w:rsidP="00C60063">
            <w:pPr>
              <w:jc w:val="center"/>
            </w:pPr>
            <w:r>
              <w:t>3</w:t>
            </w:r>
          </w:p>
        </w:tc>
        <w:tc>
          <w:tcPr>
            <w:tcW w:w="1982" w:type="dxa"/>
          </w:tcPr>
          <w:p w14:paraId="27899DA9" w14:textId="0F2981DB" w:rsidR="00723DD6" w:rsidRDefault="00723DD6" w:rsidP="00C60063">
            <w:pPr>
              <w:jc w:val="center"/>
            </w:pPr>
            <w:r>
              <w:t>-</w:t>
            </w:r>
          </w:p>
        </w:tc>
      </w:tr>
      <w:tr w:rsidR="00723DD6" w14:paraId="6D3116CC" w14:textId="77777777" w:rsidTr="00FE7724">
        <w:tc>
          <w:tcPr>
            <w:tcW w:w="1981" w:type="dxa"/>
          </w:tcPr>
          <w:p w14:paraId="1D8969B4" w14:textId="505EED0E" w:rsidR="00723DD6" w:rsidRDefault="00723DD6" w:rsidP="00FE7724">
            <w:r>
              <w:t>js</w:t>
            </w:r>
          </w:p>
        </w:tc>
        <w:tc>
          <w:tcPr>
            <w:tcW w:w="1982" w:type="dxa"/>
          </w:tcPr>
          <w:p w14:paraId="3BA8DE61" w14:textId="15078BC0" w:rsidR="00723DD6" w:rsidRDefault="007C5FA9" w:rsidP="00C60063">
            <w:pPr>
              <w:jc w:val="center"/>
            </w:pPr>
            <w:ins w:id="9596" w:author="Rafi Aziizi" w:date="2021-11-12T10:49:00Z">
              <w:r>
                <w:t>integer</w:t>
              </w:r>
            </w:ins>
            <w:del w:id="9597" w:author="Rafi Aziizi" w:date="2021-11-12T10:49:00Z">
              <w:r w:rsidR="00723DD6" w:rsidDel="007C5FA9">
                <w:delText>int</w:delText>
              </w:r>
            </w:del>
          </w:p>
        </w:tc>
        <w:tc>
          <w:tcPr>
            <w:tcW w:w="1982" w:type="dxa"/>
          </w:tcPr>
          <w:p w14:paraId="58680DB9" w14:textId="56D6B034" w:rsidR="00723DD6" w:rsidRDefault="00723DD6" w:rsidP="00C60063">
            <w:pPr>
              <w:jc w:val="center"/>
            </w:pPr>
            <w:r>
              <w:t>3</w:t>
            </w:r>
          </w:p>
        </w:tc>
        <w:tc>
          <w:tcPr>
            <w:tcW w:w="1982" w:type="dxa"/>
          </w:tcPr>
          <w:p w14:paraId="2AE34DEC" w14:textId="0532AEBC" w:rsidR="00723DD6" w:rsidRDefault="00723DD6" w:rsidP="00C60063">
            <w:pPr>
              <w:jc w:val="center"/>
            </w:pPr>
            <w:r>
              <w:t>-</w:t>
            </w:r>
          </w:p>
        </w:tc>
      </w:tr>
    </w:tbl>
    <w:p w14:paraId="1F83D5AE" w14:textId="77777777" w:rsidR="00C60063" w:rsidRDefault="00C60063" w:rsidP="006828A2"/>
    <w:p w14:paraId="323AA5CD" w14:textId="52F82968" w:rsidR="00582712" w:rsidRPr="00331B6F" w:rsidRDefault="006828A2" w:rsidP="00FF2590">
      <w:pPr>
        <w:pStyle w:val="ListParagraph"/>
        <w:numPr>
          <w:ilvl w:val="0"/>
          <w:numId w:val="48"/>
        </w:numPr>
        <w:ind w:left="450"/>
        <w:rPr>
          <w:b/>
          <w:bCs/>
          <w:rPrChange w:id="9598" w:author="Rafi Aziizi" w:date="2021-11-12T10:57:00Z">
            <w:rPr>
              <w:b/>
              <w:bCs/>
              <w:highlight w:val="cyan"/>
            </w:rPr>
          </w:rPrChange>
        </w:rPr>
      </w:pPr>
      <w:r w:rsidRPr="00331B6F">
        <w:rPr>
          <w:b/>
          <w:bCs/>
          <w:rPrChange w:id="9599" w:author="Rafi Aziizi" w:date="2021-11-12T10:57:00Z">
            <w:rPr>
              <w:b/>
              <w:bCs/>
              <w:highlight w:val="cyan"/>
            </w:rPr>
          </w:rPrChange>
        </w:rPr>
        <w:lastRenderedPageBreak/>
        <w:t>Tabel RFID Log</w:t>
      </w:r>
    </w:p>
    <w:p w14:paraId="15594ACF" w14:textId="5F71D895" w:rsidR="006638B8" w:rsidDel="00D21903" w:rsidRDefault="006638B8" w:rsidP="00531075">
      <w:pPr>
        <w:ind w:firstLine="450"/>
        <w:rPr>
          <w:del w:id="9600" w:author="chaniaayulestari@outlook.com" w:date="2021-11-13T14:22:00Z"/>
          <w:lang w:eastAsia="en-US"/>
        </w:rPr>
      </w:pPr>
      <w:r>
        <w:t>T</w:t>
      </w:r>
      <w:r w:rsidRPr="009B575D">
        <w:t xml:space="preserve">abel </w:t>
      </w:r>
      <w:r>
        <w:t xml:space="preserve">RFID Log </w:t>
      </w:r>
      <w:r w:rsidRPr="009B575D">
        <w:t xml:space="preserve">ini memiliki beberapa </w:t>
      </w:r>
      <w:r w:rsidRPr="00531075">
        <w:rPr>
          <w:i/>
          <w:iCs/>
        </w:rPr>
        <w:t>field</w:t>
      </w:r>
      <w:r w:rsidRPr="009B575D">
        <w:t xml:space="preserve"> seperti </w:t>
      </w:r>
      <w:ins w:id="9601" w:author="Rafi Aziizi" w:date="2021-11-14T10:16:00Z">
        <w:r w:rsidR="00ED47C8" w:rsidRPr="009B575D">
          <w:t xml:space="preserve">pada </w:t>
        </w:r>
        <w:r w:rsidR="00ED47C8">
          <w:t>tabel dibawah ini</w:t>
        </w:r>
        <w:r w:rsidR="00ED47C8">
          <w:rPr>
            <w:iCs/>
          </w:rPr>
          <w:t xml:space="preserve">, </w:t>
        </w:r>
      </w:ins>
      <w:del w:id="9602" w:author="Rafi Aziizi" w:date="2021-11-14T10:16:00Z">
        <w:r w:rsidRPr="009B575D" w:rsidDel="00ED47C8">
          <w:delText>pada t</w:delText>
        </w:r>
        <w:r w:rsidR="00531075" w:rsidDel="00ED47C8">
          <w:delText xml:space="preserve">abel 3.27. </w:delText>
        </w:r>
      </w:del>
      <w:r w:rsidR="00531075">
        <w:t xml:space="preserve">dimana tabel ini </w:t>
      </w:r>
      <w:r w:rsidRPr="009B575D">
        <w:t xml:space="preserve">berfungsi untuk </w:t>
      </w:r>
      <w:r>
        <w:t xml:space="preserve">penyimpanan </w:t>
      </w:r>
      <w:r w:rsidRPr="009B575D">
        <w:t>data</w:t>
      </w:r>
      <w:r>
        <w:t xml:space="preserve"> rfid sementara</w:t>
      </w:r>
      <w:r w:rsidRPr="009B575D">
        <w:t xml:space="preserve"> yang tersedia pada sistem absensi.</w:t>
      </w:r>
    </w:p>
    <w:p w14:paraId="7C0CFD2B" w14:textId="0B304382" w:rsidR="00531075" w:rsidRDefault="00531075">
      <w:pPr>
        <w:ind w:firstLine="450"/>
        <w:pPrChange w:id="9603" w:author="chaniaayulestari@outlook.com" w:date="2021-11-13T14:22:00Z">
          <w:pPr>
            <w:pStyle w:val="Caption"/>
            <w:keepNext/>
            <w:jc w:val="center"/>
          </w:pPr>
        </w:pPrChange>
      </w:pPr>
      <w:del w:id="9604" w:author="chaniaayulestari@outlook.com" w:date="2021-11-13T13:40: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6</w:delText>
        </w:r>
        <w:r w:rsidR="006720D0" w:rsidDel="001A4EEC">
          <w:fldChar w:fldCharType="end"/>
        </w:r>
        <w:r w:rsidDel="001A4EEC">
          <w:delText xml:space="preserve"> </w:delText>
        </w:r>
        <w:r w:rsidR="009E6E1E" w:rsidDel="001A4EEC">
          <w:delText xml:space="preserve">Perancangan </w:delText>
        </w:r>
        <w:r w:rsidDel="001A4EEC">
          <w:delText>Tabel RFID Log</w:delText>
        </w:r>
      </w:del>
    </w:p>
    <w:p w14:paraId="45D8C69D" w14:textId="160A6101" w:rsidR="00D21903" w:rsidRDefault="00D21903">
      <w:pPr>
        <w:pStyle w:val="Caption"/>
        <w:keepNext/>
        <w:jc w:val="center"/>
        <w:rPr>
          <w:ins w:id="9605" w:author="chaniaayulestari@outlook.com" w:date="2021-11-13T14:22:00Z"/>
        </w:rPr>
        <w:pPrChange w:id="9606" w:author="chaniaayulestari@outlook.com" w:date="2021-11-13T14:23:00Z">
          <w:pPr/>
        </w:pPrChange>
      </w:pPr>
      <w:bookmarkStart w:id="9607" w:name="_Toc87762766"/>
      <w:ins w:id="9608" w:author="chaniaayulestari@outlook.com" w:date="2021-11-13T14:22:00Z">
        <w:r>
          <w:t xml:space="preserve">Tabel 3. </w:t>
        </w:r>
      </w:ins>
      <w:ins w:id="9609" w:author="Rafi Aziizi" w:date="2021-11-14T11:08:00Z">
        <w:r w:rsidR="001B2DEA">
          <w:fldChar w:fldCharType="begin"/>
        </w:r>
        <w:r w:rsidR="001B2DEA">
          <w:instrText xml:space="preserve"> SEQ Tabel_3. \* ARABIC </w:instrText>
        </w:r>
      </w:ins>
      <w:r w:rsidR="001B2DEA">
        <w:fldChar w:fldCharType="separate"/>
      </w:r>
      <w:ins w:id="9610" w:author="Rafi Aziizi" w:date="2021-11-14T11:08:00Z">
        <w:r w:rsidR="001B2DEA">
          <w:rPr>
            <w:noProof/>
          </w:rPr>
          <w:t>57</w:t>
        </w:r>
        <w:r w:rsidR="001B2DEA">
          <w:fldChar w:fldCharType="end"/>
        </w:r>
      </w:ins>
      <w:ins w:id="9611" w:author="chaniaayulestari@outlook.com" w:date="2021-11-13T14:22:00Z">
        <w:del w:id="9612" w:author="Rafi Aziizi" w:date="2021-11-14T09:52:00Z">
          <w:r w:rsidDel="003640C9">
            <w:fldChar w:fldCharType="begin"/>
          </w:r>
          <w:r w:rsidDel="003640C9">
            <w:delInstrText xml:space="preserve"> SEQ Tabel_3. \* ARABIC </w:delInstrText>
          </w:r>
        </w:del>
      </w:ins>
      <w:del w:id="9613" w:author="Rafi Aziizi" w:date="2021-11-14T09:52:00Z">
        <w:r w:rsidDel="003640C9">
          <w:fldChar w:fldCharType="separate"/>
        </w:r>
      </w:del>
      <w:ins w:id="9614" w:author="chaniaayulestari@outlook.com" w:date="2021-11-14T09:28:00Z">
        <w:del w:id="9615" w:author="Rafi Aziizi" w:date="2021-11-14T09:52:00Z">
          <w:r w:rsidR="0024161C" w:rsidDel="003640C9">
            <w:rPr>
              <w:noProof/>
            </w:rPr>
            <w:delText>56</w:delText>
          </w:r>
        </w:del>
      </w:ins>
      <w:ins w:id="9616" w:author="chaniaayulestari@outlook.com" w:date="2021-11-13T14:25:00Z">
        <w:del w:id="9617" w:author="Rafi Aziizi" w:date="2021-11-14T09:52:00Z">
          <w:r w:rsidR="00456266" w:rsidDel="003640C9">
            <w:rPr>
              <w:noProof/>
            </w:rPr>
            <w:delText>53</w:delText>
          </w:r>
        </w:del>
      </w:ins>
      <w:ins w:id="9618" w:author="chaniaayulestari@outlook.com" w:date="2021-11-13T14:22:00Z">
        <w:del w:id="9619" w:author="Rafi Aziizi" w:date="2021-11-14T09:52:00Z">
          <w:r w:rsidDel="003640C9">
            <w:fldChar w:fldCharType="end"/>
          </w:r>
        </w:del>
        <w:r>
          <w:t xml:space="preserve"> Perancangan Tabel RFID Log</w:t>
        </w:r>
        <w:bookmarkEnd w:id="9607"/>
      </w:ins>
    </w:p>
    <w:tbl>
      <w:tblPr>
        <w:tblStyle w:val="TableGrid"/>
        <w:tblW w:w="0" w:type="auto"/>
        <w:tblLook w:val="04A0" w:firstRow="1" w:lastRow="0" w:firstColumn="1" w:lastColumn="0" w:noHBand="0" w:noVBand="1"/>
      </w:tblPr>
      <w:tblGrid>
        <w:gridCol w:w="1981"/>
        <w:gridCol w:w="1982"/>
        <w:gridCol w:w="1982"/>
        <w:gridCol w:w="1982"/>
      </w:tblGrid>
      <w:tr w:rsidR="006828A2" w14:paraId="224D6E6A" w14:textId="77777777" w:rsidTr="00531075">
        <w:tc>
          <w:tcPr>
            <w:tcW w:w="1981" w:type="dxa"/>
            <w:shd w:val="clear" w:color="auto" w:fill="9CC2E5" w:themeFill="accent5" w:themeFillTint="99"/>
          </w:tcPr>
          <w:p w14:paraId="40DEDC0B"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0AC570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2E92A65E"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05384B" w14:textId="77777777" w:rsidR="006828A2" w:rsidRPr="006828A2" w:rsidRDefault="006828A2" w:rsidP="00FE7724">
            <w:pPr>
              <w:jc w:val="center"/>
              <w:rPr>
                <w:b/>
                <w:bCs/>
              </w:rPr>
            </w:pPr>
            <w:r w:rsidRPr="006828A2">
              <w:rPr>
                <w:b/>
                <w:bCs/>
              </w:rPr>
              <w:t>Key</w:t>
            </w:r>
          </w:p>
        </w:tc>
      </w:tr>
      <w:tr w:rsidR="006828A2" w14:paraId="07FB9A5E" w14:textId="77777777" w:rsidTr="00FE7724">
        <w:tc>
          <w:tcPr>
            <w:tcW w:w="1981" w:type="dxa"/>
          </w:tcPr>
          <w:p w14:paraId="0F9191D5" w14:textId="7A7DFAC5" w:rsidR="006828A2" w:rsidRDefault="00462CE8" w:rsidP="00FE7724">
            <w:r>
              <w:t>no</w:t>
            </w:r>
          </w:p>
        </w:tc>
        <w:tc>
          <w:tcPr>
            <w:tcW w:w="1982" w:type="dxa"/>
          </w:tcPr>
          <w:p w14:paraId="5E944A21" w14:textId="6DC3D6EB" w:rsidR="006828A2" w:rsidRDefault="007C5FA9" w:rsidP="00C60063">
            <w:pPr>
              <w:jc w:val="center"/>
            </w:pPr>
            <w:ins w:id="9620" w:author="Rafi Aziizi" w:date="2021-11-12T10:49:00Z">
              <w:r>
                <w:t>integer</w:t>
              </w:r>
            </w:ins>
            <w:del w:id="9621" w:author="Rafi Aziizi" w:date="2021-11-12T10:49:00Z">
              <w:r w:rsidR="00462CE8" w:rsidDel="007C5FA9">
                <w:delText>int</w:delText>
              </w:r>
            </w:del>
          </w:p>
        </w:tc>
        <w:tc>
          <w:tcPr>
            <w:tcW w:w="1982" w:type="dxa"/>
          </w:tcPr>
          <w:p w14:paraId="79ECC534" w14:textId="65FCE3BB" w:rsidR="006828A2" w:rsidRDefault="00462CE8" w:rsidP="00C60063">
            <w:pPr>
              <w:jc w:val="center"/>
            </w:pPr>
            <w:r>
              <w:t>255</w:t>
            </w:r>
          </w:p>
        </w:tc>
        <w:tc>
          <w:tcPr>
            <w:tcW w:w="1982" w:type="dxa"/>
          </w:tcPr>
          <w:p w14:paraId="0B564757" w14:textId="5E773D57" w:rsidR="006828A2" w:rsidRDefault="00462CE8" w:rsidP="00C60063">
            <w:pPr>
              <w:jc w:val="center"/>
            </w:pPr>
            <w:r>
              <w:t>Primary Key</w:t>
            </w:r>
          </w:p>
        </w:tc>
      </w:tr>
      <w:tr w:rsidR="006828A2" w14:paraId="4DE6219E" w14:textId="77777777" w:rsidTr="00FE7724">
        <w:tc>
          <w:tcPr>
            <w:tcW w:w="1981" w:type="dxa"/>
          </w:tcPr>
          <w:p w14:paraId="5A5DBFBE" w14:textId="7E9689B8" w:rsidR="006828A2" w:rsidRDefault="00462CE8" w:rsidP="00FE7724">
            <w:r>
              <w:t>idrfid</w:t>
            </w:r>
          </w:p>
        </w:tc>
        <w:tc>
          <w:tcPr>
            <w:tcW w:w="1982" w:type="dxa"/>
          </w:tcPr>
          <w:p w14:paraId="5991D3AF" w14:textId="5FF4EACF" w:rsidR="006828A2" w:rsidRDefault="00462CE8" w:rsidP="00C60063">
            <w:pPr>
              <w:tabs>
                <w:tab w:val="center" w:pos="883"/>
              </w:tabs>
              <w:jc w:val="center"/>
            </w:pPr>
            <w:r>
              <w:t>varchar</w:t>
            </w:r>
          </w:p>
        </w:tc>
        <w:tc>
          <w:tcPr>
            <w:tcW w:w="1982" w:type="dxa"/>
          </w:tcPr>
          <w:p w14:paraId="4A72BD7C" w14:textId="70F867DD" w:rsidR="006828A2" w:rsidRDefault="00462CE8" w:rsidP="00C60063">
            <w:pPr>
              <w:jc w:val="center"/>
            </w:pPr>
            <w:r>
              <w:t>15</w:t>
            </w:r>
          </w:p>
        </w:tc>
        <w:tc>
          <w:tcPr>
            <w:tcW w:w="1982" w:type="dxa"/>
          </w:tcPr>
          <w:p w14:paraId="2EDC20E1" w14:textId="7A7F0461" w:rsidR="006828A2" w:rsidRDefault="00462CE8" w:rsidP="00C60063">
            <w:pPr>
              <w:jc w:val="center"/>
            </w:pPr>
            <w:r>
              <w:t>-</w:t>
            </w:r>
          </w:p>
        </w:tc>
      </w:tr>
    </w:tbl>
    <w:p w14:paraId="4665DC16" w14:textId="0E24B8E8" w:rsidR="00C42EE7" w:rsidRDefault="00C42EE7" w:rsidP="003D3D0F"/>
    <w:p w14:paraId="13A7918B" w14:textId="59A25F37" w:rsidR="00375190" w:rsidRPr="00331B6F" w:rsidRDefault="00375190" w:rsidP="00375190">
      <w:pPr>
        <w:pStyle w:val="ListParagraph"/>
        <w:numPr>
          <w:ilvl w:val="0"/>
          <w:numId w:val="48"/>
        </w:numPr>
        <w:ind w:left="426"/>
        <w:rPr>
          <w:b/>
          <w:bCs/>
          <w:rPrChange w:id="9622" w:author="Rafi Aziizi" w:date="2021-11-12T10:57:00Z">
            <w:rPr>
              <w:b/>
              <w:bCs/>
              <w:highlight w:val="cyan"/>
            </w:rPr>
          </w:rPrChange>
        </w:rPr>
      </w:pPr>
      <w:r w:rsidRPr="00331B6F">
        <w:rPr>
          <w:b/>
          <w:bCs/>
          <w:rPrChange w:id="9623" w:author="Rafi Aziizi" w:date="2021-11-12T10:57:00Z">
            <w:rPr>
              <w:b/>
              <w:bCs/>
              <w:highlight w:val="cyan"/>
            </w:rPr>
          </w:rPrChange>
        </w:rPr>
        <w:t xml:space="preserve">Tabel </w:t>
      </w:r>
      <w:r w:rsidR="006720D0" w:rsidRPr="00331B6F">
        <w:rPr>
          <w:b/>
          <w:bCs/>
          <w:rPrChange w:id="9624" w:author="Rafi Aziizi" w:date="2021-11-12T10:57:00Z">
            <w:rPr>
              <w:b/>
              <w:bCs/>
              <w:highlight w:val="cyan"/>
            </w:rPr>
          </w:rPrChange>
        </w:rPr>
        <w:t>Semester</w:t>
      </w:r>
    </w:p>
    <w:p w14:paraId="00D53808" w14:textId="67241AFC" w:rsidR="006720D0" w:rsidDel="00D21903" w:rsidRDefault="006720D0" w:rsidP="00CA43C8">
      <w:pPr>
        <w:ind w:firstLine="426"/>
        <w:rPr>
          <w:del w:id="9625" w:author="chaniaayulestari@outlook.com" w:date="2021-11-13T14:23:00Z"/>
          <w:lang w:eastAsia="en-US"/>
        </w:rPr>
      </w:pPr>
      <w:r>
        <w:t>T</w:t>
      </w:r>
      <w:r w:rsidRPr="009B575D">
        <w:t xml:space="preserve">abel </w:t>
      </w:r>
      <w:r w:rsidR="009E6E1E">
        <w:t>s</w:t>
      </w:r>
      <w:r>
        <w:t xml:space="preserve">emester </w:t>
      </w:r>
      <w:r w:rsidRPr="009B575D">
        <w:t xml:space="preserve">ini memiliki beberapa </w:t>
      </w:r>
      <w:r w:rsidRPr="006720D0">
        <w:rPr>
          <w:i/>
          <w:iCs/>
        </w:rPr>
        <w:t>field</w:t>
      </w:r>
      <w:r w:rsidRPr="009B575D">
        <w:t xml:space="preserve"> seperti </w:t>
      </w:r>
      <w:ins w:id="9626" w:author="Rafi Aziizi" w:date="2021-11-14T10:16:00Z">
        <w:r w:rsidR="00ED47C8" w:rsidRPr="009B575D">
          <w:t xml:space="preserve">pada </w:t>
        </w:r>
        <w:r w:rsidR="00ED47C8">
          <w:t>tabel dibawah ini</w:t>
        </w:r>
        <w:r w:rsidR="00ED47C8">
          <w:rPr>
            <w:iCs/>
          </w:rPr>
          <w:t xml:space="preserve">, </w:t>
        </w:r>
      </w:ins>
      <w:del w:id="9627" w:author="Rafi Aziizi" w:date="2021-11-14T10:16:00Z">
        <w:r w:rsidRPr="009B575D" w:rsidDel="00ED47C8">
          <w:delText>pada t</w:delText>
        </w:r>
        <w:r w:rsidDel="00ED47C8">
          <w:delText xml:space="preserve">abel 3.27. </w:delText>
        </w:r>
      </w:del>
      <w:r>
        <w:t xml:space="preserve">dimana tabel ini </w:t>
      </w:r>
      <w:r w:rsidRPr="009B575D">
        <w:t xml:space="preserve">berfungsi untuk </w:t>
      </w:r>
      <w:r>
        <w:t xml:space="preserve">penyimpanan </w:t>
      </w:r>
      <w:r w:rsidRPr="009B575D">
        <w:t>data</w:t>
      </w:r>
      <w:r>
        <w:t xml:space="preserve"> tanggal awal hingga tanggal akhir </w:t>
      </w:r>
      <w:r w:rsidR="009E6E1E">
        <w:t xml:space="preserve">semester sesuai dengan yang telah </w:t>
      </w:r>
      <w:r>
        <w:t>ditentukan oleh pihak admin.</w:t>
      </w:r>
    </w:p>
    <w:p w14:paraId="3D460D8E" w14:textId="3441B19E" w:rsidR="006720D0" w:rsidRDefault="006720D0">
      <w:pPr>
        <w:ind w:firstLine="426"/>
        <w:pPrChange w:id="9628" w:author="chaniaayulestari@outlook.com" w:date="2021-11-13T14:23:00Z">
          <w:pPr>
            <w:pStyle w:val="Caption"/>
            <w:keepNext/>
            <w:jc w:val="center"/>
          </w:pPr>
        </w:pPrChange>
      </w:pPr>
      <w:del w:id="9629" w:author="chaniaayulestari@outlook.com" w:date="2021-11-13T13:40:00Z">
        <w:r w:rsidDel="001A4EEC">
          <w:delText xml:space="preserve">Table 3. </w:delText>
        </w:r>
        <w:r w:rsidDel="001A4EEC">
          <w:fldChar w:fldCharType="begin"/>
        </w:r>
        <w:r w:rsidDel="001A4EEC">
          <w:delInstrText xml:space="preserve"> SEQ Table_3. \* ARABIC </w:delInstrText>
        </w:r>
        <w:r w:rsidDel="001A4EEC">
          <w:fldChar w:fldCharType="separate"/>
        </w:r>
        <w:r w:rsidR="00A911C8" w:rsidDel="001A4EEC">
          <w:rPr>
            <w:noProof/>
          </w:rPr>
          <w:delText>27</w:delText>
        </w:r>
        <w:r w:rsidDel="001A4EEC">
          <w:fldChar w:fldCharType="end"/>
        </w:r>
        <w:r w:rsidR="009E6E1E" w:rsidRPr="009E6E1E" w:rsidDel="001A4EEC">
          <w:delText xml:space="preserve"> </w:delText>
        </w:r>
        <w:r w:rsidR="009E6E1E" w:rsidDel="001A4EEC">
          <w:delText>Perancangan</w:delText>
        </w:r>
        <w:r w:rsidDel="001A4EEC">
          <w:delText xml:space="preserve"> Tabel Semester</w:delText>
        </w:r>
      </w:del>
    </w:p>
    <w:p w14:paraId="59420115" w14:textId="25A29C19" w:rsidR="00D21903" w:rsidRDefault="00D21903">
      <w:pPr>
        <w:pStyle w:val="Caption"/>
        <w:keepNext/>
        <w:jc w:val="center"/>
        <w:rPr>
          <w:ins w:id="9630" w:author="chaniaayulestari@outlook.com" w:date="2021-11-13T14:23:00Z"/>
        </w:rPr>
        <w:pPrChange w:id="9631" w:author="chaniaayulestari@outlook.com" w:date="2021-11-13T14:23:00Z">
          <w:pPr/>
        </w:pPrChange>
      </w:pPr>
      <w:bookmarkStart w:id="9632" w:name="_Toc87762767"/>
      <w:ins w:id="9633" w:author="chaniaayulestari@outlook.com" w:date="2021-11-13T14:23:00Z">
        <w:r>
          <w:t xml:space="preserve">Tabel 3. </w:t>
        </w:r>
      </w:ins>
      <w:ins w:id="9634" w:author="Rafi Aziizi" w:date="2021-11-14T11:08:00Z">
        <w:r w:rsidR="001B2DEA">
          <w:fldChar w:fldCharType="begin"/>
        </w:r>
        <w:r w:rsidR="001B2DEA">
          <w:instrText xml:space="preserve"> SEQ Tabel_3. \* ARABIC </w:instrText>
        </w:r>
      </w:ins>
      <w:r w:rsidR="001B2DEA">
        <w:fldChar w:fldCharType="separate"/>
      </w:r>
      <w:ins w:id="9635" w:author="Rafi Aziizi" w:date="2021-11-14T11:08:00Z">
        <w:r w:rsidR="001B2DEA">
          <w:rPr>
            <w:noProof/>
          </w:rPr>
          <w:t>58</w:t>
        </w:r>
        <w:r w:rsidR="001B2DEA">
          <w:fldChar w:fldCharType="end"/>
        </w:r>
      </w:ins>
      <w:ins w:id="9636" w:author="chaniaayulestari@outlook.com" w:date="2021-11-13T14:23:00Z">
        <w:del w:id="9637" w:author="Rafi Aziizi" w:date="2021-11-14T09:52:00Z">
          <w:r w:rsidDel="003640C9">
            <w:fldChar w:fldCharType="begin"/>
          </w:r>
          <w:r w:rsidDel="003640C9">
            <w:delInstrText xml:space="preserve"> SEQ Tabel_3. \* ARABIC </w:delInstrText>
          </w:r>
        </w:del>
      </w:ins>
      <w:del w:id="9638" w:author="Rafi Aziizi" w:date="2021-11-14T09:52:00Z">
        <w:r w:rsidDel="003640C9">
          <w:fldChar w:fldCharType="separate"/>
        </w:r>
      </w:del>
      <w:ins w:id="9639" w:author="chaniaayulestari@outlook.com" w:date="2021-11-14T09:28:00Z">
        <w:del w:id="9640" w:author="Rafi Aziizi" w:date="2021-11-14T09:52:00Z">
          <w:r w:rsidR="0024161C" w:rsidDel="003640C9">
            <w:rPr>
              <w:noProof/>
            </w:rPr>
            <w:delText>57</w:delText>
          </w:r>
        </w:del>
      </w:ins>
      <w:ins w:id="9641" w:author="chaniaayulestari@outlook.com" w:date="2021-11-13T14:25:00Z">
        <w:del w:id="9642" w:author="Rafi Aziizi" w:date="2021-11-14T09:52:00Z">
          <w:r w:rsidR="00456266" w:rsidDel="003640C9">
            <w:rPr>
              <w:noProof/>
            </w:rPr>
            <w:delText>54</w:delText>
          </w:r>
        </w:del>
      </w:ins>
      <w:ins w:id="9643" w:author="chaniaayulestari@outlook.com" w:date="2021-11-13T14:23:00Z">
        <w:del w:id="9644" w:author="Rafi Aziizi" w:date="2021-11-14T09:52:00Z">
          <w:r w:rsidDel="003640C9">
            <w:fldChar w:fldCharType="end"/>
          </w:r>
        </w:del>
        <w:r>
          <w:t xml:space="preserve"> Perancangan Tabel Semester</w:t>
        </w:r>
        <w:bookmarkEnd w:id="9632"/>
      </w:ins>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5CCBF534" w14:textId="77777777" w:rsidTr="00C53A83">
        <w:tc>
          <w:tcPr>
            <w:tcW w:w="1981" w:type="dxa"/>
            <w:shd w:val="clear" w:color="auto" w:fill="9CC2E5" w:themeFill="accent5" w:themeFillTint="99"/>
          </w:tcPr>
          <w:p w14:paraId="16C58A55" w14:textId="77777777" w:rsidR="006720D0" w:rsidRPr="006828A2" w:rsidRDefault="006720D0" w:rsidP="00C53A83">
            <w:pPr>
              <w:jc w:val="center"/>
              <w:rPr>
                <w:b/>
                <w:bCs/>
              </w:rPr>
            </w:pPr>
            <w:r w:rsidRPr="006828A2">
              <w:rPr>
                <w:b/>
                <w:bCs/>
              </w:rPr>
              <w:t>Field</w:t>
            </w:r>
          </w:p>
        </w:tc>
        <w:tc>
          <w:tcPr>
            <w:tcW w:w="1982" w:type="dxa"/>
            <w:shd w:val="clear" w:color="auto" w:fill="9CC2E5" w:themeFill="accent5" w:themeFillTint="99"/>
          </w:tcPr>
          <w:p w14:paraId="3358AC22" w14:textId="77777777" w:rsidR="006720D0" w:rsidRPr="006828A2" w:rsidRDefault="006720D0" w:rsidP="00C53A83">
            <w:pPr>
              <w:jc w:val="center"/>
              <w:rPr>
                <w:b/>
                <w:bCs/>
              </w:rPr>
            </w:pPr>
            <w:r w:rsidRPr="006828A2">
              <w:rPr>
                <w:b/>
                <w:bCs/>
              </w:rPr>
              <w:t>Type</w:t>
            </w:r>
          </w:p>
        </w:tc>
        <w:tc>
          <w:tcPr>
            <w:tcW w:w="1982" w:type="dxa"/>
            <w:shd w:val="clear" w:color="auto" w:fill="9CC2E5" w:themeFill="accent5" w:themeFillTint="99"/>
          </w:tcPr>
          <w:p w14:paraId="6BD0523D" w14:textId="77777777" w:rsidR="006720D0" w:rsidRPr="006828A2" w:rsidRDefault="006720D0" w:rsidP="00C53A83">
            <w:pPr>
              <w:jc w:val="center"/>
              <w:rPr>
                <w:b/>
                <w:bCs/>
              </w:rPr>
            </w:pPr>
            <w:r w:rsidRPr="006828A2">
              <w:rPr>
                <w:b/>
                <w:bCs/>
              </w:rPr>
              <w:t>Width</w:t>
            </w:r>
          </w:p>
        </w:tc>
        <w:tc>
          <w:tcPr>
            <w:tcW w:w="1982" w:type="dxa"/>
            <w:shd w:val="clear" w:color="auto" w:fill="9CC2E5" w:themeFill="accent5" w:themeFillTint="99"/>
          </w:tcPr>
          <w:p w14:paraId="31EFEFB6" w14:textId="77777777" w:rsidR="006720D0" w:rsidRPr="006828A2" w:rsidRDefault="006720D0" w:rsidP="00C53A83">
            <w:pPr>
              <w:jc w:val="center"/>
              <w:rPr>
                <w:b/>
                <w:bCs/>
              </w:rPr>
            </w:pPr>
            <w:r w:rsidRPr="006828A2">
              <w:rPr>
                <w:b/>
                <w:bCs/>
              </w:rPr>
              <w:t>Key</w:t>
            </w:r>
          </w:p>
        </w:tc>
      </w:tr>
      <w:tr w:rsidR="006720D0" w14:paraId="6019A503" w14:textId="77777777" w:rsidTr="00C53A83">
        <w:tc>
          <w:tcPr>
            <w:tcW w:w="1981" w:type="dxa"/>
          </w:tcPr>
          <w:p w14:paraId="178AAECC" w14:textId="428205FB" w:rsidR="006720D0" w:rsidRDefault="006720D0" w:rsidP="00C53A83">
            <w:r>
              <w:t>idsemester</w:t>
            </w:r>
          </w:p>
        </w:tc>
        <w:tc>
          <w:tcPr>
            <w:tcW w:w="1982" w:type="dxa"/>
          </w:tcPr>
          <w:p w14:paraId="3E6098F5" w14:textId="2756AB59" w:rsidR="006720D0" w:rsidRDefault="006720D0" w:rsidP="00C53A83">
            <w:pPr>
              <w:jc w:val="center"/>
            </w:pPr>
            <w:r>
              <w:t>varchar</w:t>
            </w:r>
          </w:p>
        </w:tc>
        <w:tc>
          <w:tcPr>
            <w:tcW w:w="1982" w:type="dxa"/>
          </w:tcPr>
          <w:p w14:paraId="1AD8C879" w14:textId="7E3BAEFC" w:rsidR="006720D0" w:rsidRDefault="006720D0" w:rsidP="00C53A83">
            <w:pPr>
              <w:jc w:val="center"/>
            </w:pPr>
            <w:r>
              <w:t>15</w:t>
            </w:r>
          </w:p>
        </w:tc>
        <w:tc>
          <w:tcPr>
            <w:tcW w:w="1982" w:type="dxa"/>
          </w:tcPr>
          <w:p w14:paraId="098F78CA" w14:textId="77777777" w:rsidR="006720D0" w:rsidRDefault="006720D0" w:rsidP="00C53A83">
            <w:pPr>
              <w:jc w:val="center"/>
            </w:pPr>
            <w:r>
              <w:t>Primary Key</w:t>
            </w:r>
          </w:p>
        </w:tc>
      </w:tr>
      <w:tr w:rsidR="006720D0" w14:paraId="0064EE83" w14:textId="77777777" w:rsidTr="00C53A83">
        <w:tc>
          <w:tcPr>
            <w:tcW w:w="1981" w:type="dxa"/>
          </w:tcPr>
          <w:p w14:paraId="52DC56CE" w14:textId="5E286BFA" w:rsidR="006720D0" w:rsidRDefault="006720D0" w:rsidP="00C53A83">
            <w:r>
              <w:t>nama</w:t>
            </w:r>
          </w:p>
        </w:tc>
        <w:tc>
          <w:tcPr>
            <w:tcW w:w="1982" w:type="dxa"/>
          </w:tcPr>
          <w:p w14:paraId="69FAFA32" w14:textId="77777777" w:rsidR="006720D0" w:rsidRDefault="006720D0" w:rsidP="00C53A83">
            <w:pPr>
              <w:tabs>
                <w:tab w:val="center" w:pos="883"/>
              </w:tabs>
              <w:jc w:val="center"/>
            </w:pPr>
            <w:r>
              <w:t>varchar</w:t>
            </w:r>
          </w:p>
        </w:tc>
        <w:tc>
          <w:tcPr>
            <w:tcW w:w="1982" w:type="dxa"/>
          </w:tcPr>
          <w:p w14:paraId="5C5D3671" w14:textId="77777777" w:rsidR="006720D0" w:rsidRDefault="006720D0" w:rsidP="00C53A83">
            <w:pPr>
              <w:jc w:val="center"/>
            </w:pPr>
            <w:r>
              <w:t>15</w:t>
            </w:r>
          </w:p>
        </w:tc>
        <w:tc>
          <w:tcPr>
            <w:tcW w:w="1982" w:type="dxa"/>
          </w:tcPr>
          <w:p w14:paraId="7EFE6490" w14:textId="77777777" w:rsidR="006720D0" w:rsidRDefault="006720D0" w:rsidP="00C53A83">
            <w:pPr>
              <w:jc w:val="center"/>
            </w:pPr>
            <w:r>
              <w:t>-</w:t>
            </w:r>
          </w:p>
        </w:tc>
      </w:tr>
      <w:tr w:rsidR="006720D0" w14:paraId="70A2F6C4" w14:textId="77777777" w:rsidTr="00C53A83">
        <w:tc>
          <w:tcPr>
            <w:tcW w:w="1981" w:type="dxa"/>
          </w:tcPr>
          <w:p w14:paraId="7150070C" w14:textId="59E031D6" w:rsidR="006720D0" w:rsidRDefault="006720D0" w:rsidP="00C53A83">
            <w:r>
              <w:t>status</w:t>
            </w:r>
          </w:p>
        </w:tc>
        <w:tc>
          <w:tcPr>
            <w:tcW w:w="1982" w:type="dxa"/>
          </w:tcPr>
          <w:p w14:paraId="262B3E3D" w14:textId="3A22099F" w:rsidR="006720D0" w:rsidRDefault="006720D0" w:rsidP="00C53A83">
            <w:pPr>
              <w:tabs>
                <w:tab w:val="center" w:pos="883"/>
              </w:tabs>
              <w:jc w:val="center"/>
            </w:pPr>
            <w:r>
              <w:t>varchar</w:t>
            </w:r>
          </w:p>
        </w:tc>
        <w:tc>
          <w:tcPr>
            <w:tcW w:w="1982" w:type="dxa"/>
          </w:tcPr>
          <w:p w14:paraId="63FF6CC5" w14:textId="4584FC97" w:rsidR="006720D0" w:rsidRDefault="006720D0" w:rsidP="00C53A83">
            <w:pPr>
              <w:jc w:val="center"/>
            </w:pPr>
            <w:r>
              <w:t>15</w:t>
            </w:r>
          </w:p>
        </w:tc>
        <w:tc>
          <w:tcPr>
            <w:tcW w:w="1982" w:type="dxa"/>
          </w:tcPr>
          <w:p w14:paraId="58FCADC3" w14:textId="19DB00B4" w:rsidR="006720D0" w:rsidRDefault="006720D0" w:rsidP="00C53A83">
            <w:pPr>
              <w:jc w:val="center"/>
            </w:pPr>
            <w:r>
              <w:t>-</w:t>
            </w:r>
          </w:p>
        </w:tc>
      </w:tr>
      <w:tr w:rsidR="006720D0" w14:paraId="45F00AE4" w14:textId="77777777" w:rsidTr="00C53A83">
        <w:tc>
          <w:tcPr>
            <w:tcW w:w="1981" w:type="dxa"/>
          </w:tcPr>
          <w:p w14:paraId="5A958968" w14:textId="4B6F1D52" w:rsidR="006720D0" w:rsidRDefault="006720D0" w:rsidP="00C53A83">
            <w:r>
              <w:t>tahunajaran</w:t>
            </w:r>
          </w:p>
        </w:tc>
        <w:tc>
          <w:tcPr>
            <w:tcW w:w="1982" w:type="dxa"/>
          </w:tcPr>
          <w:p w14:paraId="35C52EC7" w14:textId="530179D4" w:rsidR="006720D0" w:rsidRDefault="006720D0" w:rsidP="00C53A83">
            <w:pPr>
              <w:tabs>
                <w:tab w:val="center" w:pos="883"/>
              </w:tabs>
              <w:jc w:val="center"/>
            </w:pPr>
            <w:r>
              <w:t>varchar</w:t>
            </w:r>
          </w:p>
        </w:tc>
        <w:tc>
          <w:tcPr>
            <w:tcW w:w="1982" w:type="dxa"/>
          </w:tcPr>
          <w:p w14:paraId="68A05385" w14:textId="749474BD" w:rsidR="006720D0" w:rsidRDefault="006720D0" w:rsidP="00C53A83">
            <w:pPr>
              <w:jc w:val="center"/>
            </w:pPr>
            <w:r>
              <w:t>15</w:t>
            </w:r>
          </w:p>
        </w:tc>
        <w:tc>
          <w:tcPr>
            <w:tcW w:w="1982" w:type="dxa"/>
          </w:tcPr>
          <w:p w14:paraId="69B0FD3D" w14:textId="01B6B6B0" w:rsidR="006720D0" w:rsidRDefault="006720D0" w:rsidP="00C53A83">
            <w:pPr>
              <w:jc w:val="center"/>
            </w:pPr>
            <w:r>
              <w:t>-</w:t>
            </w:r>
          </w:p>
        </w:tc>
      </w:tr>
      <w:tr w:rsidR="006720D0" w14:paraId="61E5D017" w14:textId="77777777" w:rsidTr="00C53A83">
        <w:tc>
          <w:tcPr>
            <w:tcW w:w="1981" w:type="dxa"/>
          </w:tcPr>
          <w:p w14:paraId="60666AE7" w14:textId="0363BEFC" w:rsidR="006720D0" w:rsidRDefault="006720D0" w:rsidP="00C53A83">
            <w:r>
              <w:t>tanggalpertama</w:t>
            </w:r>
          </w:p>
        </w:tc>
        <w:tc>
          <w:tcPr>
            <w:tcW w:w="1982" w:type="dxa"/>
          </w:tcPr>
          <w:p w14:paraId="542019CA" w14:textId="00CECB1E" w:rsidR="006720D0" w:rsidRDefault="006720D0" w:rsidP="00C53A83">
            <w:pPr>
              <w:tabs>
                <w:tab w:val="center" w:pos="883"/>
              </w:tabs>
              <w:jc w:val="center"/>
            </w:pPr>
            <w:r>
              <w:t>date</w:t>
            </w:r>
          </w:p>
        </w:tc>
        <w:tc>
          <w:tcPr>
            <w:tcW w:w="1982" w:type="dxa"/>
          </w:tcPr>
          <w:p w14:paraId="6E8A31E6" w14:textId="368E39B7" w:rsidR="006720D0" w:rsidRDefault="006720D0" w:rsidP="00C53A83">
            <w:pPr>
              <w:jc w:val="center"/>
            </w:pPr>
            <w:r>
              <w:t>-</w:t>
            </w:r>
          </w:p>
        </w:tc>
        <w:tc>
          <w:tcPr>
            <w:tcW w:w="1982" w:type="dxa"/>
          </w:tcPr>
          <w:p w14:paraId="46A92463" w14:textId="598B2161" w:rsidR="006720D0" w:rsidRDefault="006720D0" w:rsidP="00C53A83">
            <w:pPr>
              <w:jc w:val="center"/>
            </w:pPr>
            <w:r>
              <w:t>-</w:t>
            </w:r>
          </w:p>
        </w:tc>
      </w:tr>
      <w:tr w:rsidR="006720D0" w14:paraId="01BAE6EC" w14:textId="77777777" w:rsidTr="00C53A83">
        <w:tc>
          <w:tcPr>
            <w:tcW w:w="1981" w:type="dxa"/>
          </w:tcPr>
          <w:p w14:paraId="02D34382" w14:textId="082283A9" w:rsidR="006720D0" w:rsidRDefault="006720D0" w:rsidP="00C53A83">
            <w:r>
              <w:t>tanggalterakhir</w:t>
            </w:r>
          </w:p>
        </w:tc>
        <w:tc>
          <w:tcPr>
            <w:tcW w:w="1982" w:type="dxa"/>
          </w:tcPr>
          <w:p w14:paraId="7DD1766A" w14:textId="3D9920DB" w:rsidR="006720D0" w:rsidRDefault="006720D0" w:rsidP="00C53A83">
            <w:pPr>
              <w:tabs>
                <w:tab w:val="center" w:pos="883"/>
              </w:tabs>
              <w:jc w:val="center"/>
            </w:pPr>
            <w:r>
              <w:t>date</w:t>
            </w:r>
          </w:p>
        </w:tc>
        <w:tc>
          <w:tcPr>
            <w:tcW w:w="1982" w:type="dxa"/>
          </w:tcPr>
          <w:p w14:paraId="67B8B672" w14:textId="0948F840" w:rsidR="006720D0" w:rsidRDefault="006720D0" w:rsidP="00C53A83">
            <w:pPr>
              <w:jc w:val="center"/>
            </w:pPr>
            <w:r>
              <w:t>-</w:t>
            </w:r>
          </w:p>
        </w:tc>
        <w:tc>
          <w:tcPr>
            <w:tcW w:w="1982" w:type="dxa"/>
          </w:tcPr>
          <w:p w14:paraId="343C2096" w14:textId="498C5CDC" w:rsidR="006720D0" w:rsidRDefault="006720D0" w:rsidP="00C53A83">
            <w:pPr>
              <w:jc w:val="center"/>
            </w:pPr>
            <w:r>
              <w:t>-</w:t>
            </w:r>
          </w:p>
        </w:tc>
      </w:tr>
    </w:tbl>
    <w:p w14:paraId="452BB2B9" w14:textId="77777777" w:rsidR="006720D0" w:rsidRPr="006720D0" w:rsidRDefault="006720D0" w:rsidP="006720D0">
      <w:pPr>
        <w:ind w:left="66"/>
        <w:rPr>
          <w:b/>
          <w:bCs/>
        </w:rPr>
      </w:pPr>
    </w:p>
    <w:p w14:paraId="511C028C" w14:textId="51CC34A9" w:rsidR="00375190" w:rsidRPr="00331B6F" w:rsidRDefault="00723DD6" w:rsidP="00375190">
      <w:pPr>
        <w:pStyle w:val="ListParagraph"/>
        <w:numPr>
          <w:ilvl w:val="0"/>
          <w:numId w:val="48"/>
        </w:numPr>
        <w:ind w:left="426"/>
        <w:rPr>
          <w:b/>
          <w:bCs/>
          <w:rPrChange w:id="9645" w:author="Rafi Aziizi" w:date="2021-11-12T10:57:00Z">
            <w:rPr>
              <w:b/>
              <w:bCs/>
              <w:highlight w:val="yellow"/>
            </w:rPr>
          </w:rPrChange>
        </w:rPr>
      </w:pPr>
      <w:r w:rsidRPr="00331B6F">
        <w:rPr>
          <w:b/>
          <w:bCs/>
          <w:rPrChange w:id="9646" w:author="Rafi Aziizi" w:date="2021-11-12T10:57:00Z">
            <w:rPr>
              <w:b/>
              <w:bCs/>
              <w:highlight w:val="yellow"/>
            </w:rPr>
          </w:rPrChange>
        </w:rPr>
        <w:t>Tabel</w:t>
      </w:r>
      <w:r w:rsidR="006720D0" w:rsidRPr="00331B6F">
        <w:rPr>
          <w:b/>
          <w:bCs/>
          <w:rPrChange w:id="9647" w:author="Rafi Aziizi" w:date="2021-11-12T10:57:00Z">
            <w:rPr>
              <w:b/>
              <w:bCs/>
              <w:highlight w:val="yellow"/>
            </w:rPr>
          </w:rPrChange>
        </w:rPr>
        <w:t xml:space="preserve"> History</w:t>
      </w:r>
      <w:ins w:id="9648" w:author="Rafi Aziizi" w:date="2021-11-14T11:06:00Z">
        <w:r w:rsidR="001B2DEA">
          <w:rPr>
            <w:b/>
            <w:bCs/>
          </w:rPr>
          <w:t xml:space="preserve"> A</w:t>
        </w:r>
      </w:ins>
      <w:del w:id="9649" w:author="Rafi Aziizi" w:date="2021-11-14T11:06:00Z">
        <w:r w:rsidR="006720D0" w:rsidRPr="00331B6F" w:rsidDel="001B2DEA">
          <w:rPr>
            <w:b/>
            <w:bCs/>
            <w:rPrChange w:id="9650" w:author="Rafi Aziizi" w:date="2021-11-12T10:57:00Z">
              <w:rPr>
                <w:b/>
                <w:bCs/>
                <w:highlight w:val="yellow"/>
              </w:rPr>
            </w:rPrChange>
          </w:rPr>
          <w:delText>a</w:delText>
        </w:r>
      </w:del>
      <w:r w:rsidR="006720D0" w:rsidRPr="00331B6F">
        <w:rPr>
          <w:b/>
          <w:bCs/>
          <w:rPrChange w:id="9651" w:author="Rafi Aziizi" w:date="2021-11-12T10:57:00Z">
            <w:rPr>
              <w:b/>
              <w:bCs/>
              <w:highlight w:val="yellow"/>
            </w:rPr>
          </w:rPrChange>
        </w:rPr>
        <w:t>bsen</w:t>
      </w:r>
    </w:p>
    <w:p w14:paraId="4E99EE62" w14:textId="629B45A1" w:rsidR="006720D0" w:rsidDel="00D21903" w:rsidRDefault="006720D0" w:rsidP="006720D0">
      <w:pPr>
        <w:ind w:firstLine="426"/>
        <w:rPr>
          <w:del w:id="9652" w:author="chaniaayulestari@outlook.com" w:date="2021-11-13T14:23:00Z"/>
        </w:rPr>
      </w:pPr>
      <w:r>
        <w:t>T</w:t>
      </w:r>
      <w:r w:rsidRPr="009B575D">
        <w:t xml:space="preserve">abel </w:t>
      </w:r>
      <w:r w:rsidR="009E6E1E">
        <w:t>h</w:t>
      </w:r>
      <w:r>
        <w:t>istory</w:t>
      </w:r>
      <w:ins w:id="9653" w:author="Rafi Aziizi" w:date="2021-11-14T11:08:00Z">
        <w:r w:rsidR="001B2DEA">
          <w:t xml:space="preserve"> </w:t>
        </w:r>
      </w:ins>
      <w:r>
        <w:t xml:space="preserve">absen </w:t>
      </w:r>
      <w:r w:rsidRPr="009B575D">
        <w:t xml:space="preserve">ini memiliki beberapa </w:t>
      </w:r>
      <w:r w:rsidRPr="006720D0">
        <w:rPr>
          <w:i/>
          <w:iCs/>
        </w:rPr>
        <w:t>field</w:t>
      </w:r>
      <w:r w:rsidRPr="009B575D">
        <w:t xml:space="preserve"> seperti </w:t>
      </w:r>
      <w:ins w:id="9654" w:author="Rafi Aziizi" w:date="2021-11-14T10:16:00Z">
        <w:r w:rsidR="00ED47C8" w:rsidRPr="009B575D">
          <w:t xml:space="preserve">pada </w:t>
        </w:r>
        <w:r w:rsidR="00ED47C8">
          <w:t>tabel dibawah ini</w:t>
        </w:r>
        <w:r w:rsidR="00ED47C8">
          <w:rPr>
            <w:iCs/>
          </w:rPr>
          <w:t xml:space="preserve">, </w:t>
        </w:r>
      </w:ins>
      <w:del w:id="9655" w:author="Rafi Aziizi" w:date="2021-11-14T10:16:00Z">
        <w:r w:rsidRPr="009B575D" w:rsidDel="00ED47C8">
          <w:delText>pada t</w:delText>
        </w:r>
        <w:r w:rsidDel="00ED47C8">
          <w:delText xml:space="preserve">abel 3.28. </w:delText>
        </w:r>
      </w:del>
      <w:r>
        <w:t xml:space="preserve">dimana tabel ini </w:t>
      </w:r>
      <w:r w:rsidRPr="009B575D">
        <w:t xml:space="preserve">berfungsi untuk </w:t>
      </w:r>
      <w:r>
        <w:t>menyimpan data history absen untuk seluruh siswa.</w:t>
      </w:r>
    </w:p>
    <w:p w14:paraId="6314402A" w14:textId="4AB47DC8" w:rsidR="006720D0" w:rsidRDefault="006720D0">
      <w:pPr>
        <w:ind w:firstLine="426"/>
        <w:pPrChange w:id="9656" w:author="chaniaayulestari@outlook.com" w:date="2021-11-13T14:23:00Z">
          <w:pPr>
            <w:pStyle w:val="Caption"/>
            <w:keepNext/>
            <w:jc w:val="center"/>
          </w:pPr>
        </w:pPrChange>
      </w:pPr>
      <w:del w:id="9657" w:author="chaniaayulestari@outlook.com" w:date="2021-11-13T13:40:00Z">
        <w:r w:rsidDel="001A4EEC">
          <w:delText xml:space="preserve">Table 3. </w:delText>
        </w:r>
        <w:r w:rsidDel="001A4EEC">
          <w:fldChar w:fldCharType="begin"/>
        </w:r>
        <w:r w:rsidDel="001A4EEC">
          <w:delInstrText xml:space="preserve"> SEQ Table_3. \* ARABIC </w:delInstrText>
        </w:r>
        <w:r w:rsidDel="001A4EEC">
          <w:fldChar w:fldCharType="separate"/>
        </w:r>
        <w:r w:rsidR="00A911C8" w:rsidDel="001A4EEC">
          <w:rPr>
            <w:noProof/>
          </w:rPr>
          <w:delText>28</w:delText>
        </w:r>
        <w:r w:rsidDel="001A4EEC">
          <w:fldChar w:fldCharType="end"/>
        </w:r>
        <w:r w:rsidDel="001A4EEC">
          <w:delText xml:space="preserve"> </w:delText>
        </w:r>
        <w:r w:rsidR="009E6E1E" w:rsidDel="001A4EEC">
          <w:delText xml:space="preserve">Perancangan </w:delText>
        </w:r>
        <w:r w:rsidDel="001A4EEC">
          <w:delText>Tabel historyabsen</w:delText>
        </w:r>
      </w:del>
    </w:p>
    <w:p w14:paraId="65BDF722" w14:textId="320D149C" w:rsidR="00D21903" w:rsidRDefault="00D21903">
      <w:pPr>
        <w:pStyle w:val="Caption"/>
        <w:keepNext/>
        <w:jc w:val="center"/>
        <w:rPr>
          <w:ins w:id="9658" w:author="chaniaayulestari@outlook.com" w:date="2021-11-13T14:24:00Z"/>
        </w:rPr>
        <w:pPrChange w:id="9659" w:author="chaniaayulestari@outlook.com" w:date="2021-11-13T14:24:00Z">
          <w:pPr/>
        </w:pPrChange>
      </w:pPr>
      <w:bookmarkStart w:id="9660" w:name="_Toc87762768"/>
      <w:ins w:id="9661" w:author="chaniaayulestari@outlook.com" w:date="2021-11-13T14:24:00Z">
        <w:r>
          <w:t xml:space="preserve">Tabel 3. </w:t>
        </w:r>
      </w:ins>
      <w:ins w:id="9662" w:author="Rafi Aziizi" w:date="2021-11-14T11:08:00Z">
        <w:r w:rsidR="001B2DEA">
          <w:fldChar w:fldCharType="begin"/>
        </w:r>
        <w:r w:rsidR="001B2DEA">
          <w:instrText xml:space="preserve"> SEQ Tabel_3. \* ARABIC </w:instrText>
        </w:r>
      </w:ins>
      <w:r w:rsidR="001B2DEA">
        <w:fldChar w:fldCharType="separate"/>
      </w:r>
      <w:ins w:id="9663" w:author="Rafi Aziizi" w:date="2021-11-14T11:08:00Z">
        <w:r w:rsidR="001B2DEA">
          <w:rPr>
            <w:noProof/>
          </w:rPr>
          <w:t>59</w:t>
        </w:r>
        <w:r w:rsidR="001B2DEA">
          <w:fldChar w:fldCharType="end"/>
        </w:r>
      </w:ins>
      <w:ins w:id="9664" w:author="chaniaayulestari@outlook.com" w:date="2021-11-13T14:24:00Z">
        <w:del w:id="9665" w:author="Rafi Aziizi" w:date="2021-11-14T09:52:00Z">
          <w:r w:rsidDel="003640C9">
            <w:fldChar w:fldCharType="begin"/>
          </w:r>
          <w:r w:rsidDel="003640C9">
            <w:delInstrText xml:space="preserve"> SEQ Tabel_3. \* ARABIC </w:delInstrText>
          </w:r>
        </w:del>
      </w:ins>
      <w:del w:id="9666" w:author="Rafi Aziizi" w:date="2021-11-14T09:52:00Z">
        <w:r w:rsidDel="003640C9">
          <w:fldChar w:fldCharType="separate"/>
        </w:r>
      </w:del>
      <w:ins w:id="9667" w:author="chaniaayulestari@outlook.com" w:date="2021-11-14T09:28:00Z">
        <w:del w:id="9668" w:author="Rafi Aziizi" w:date="2021-11-14T09:52:00Z">
          <w:r w:rsidR="0024161C" w:rsidDel="003640C9">
            <w:rPr>
              <w:noProof/>
            </w:rPr>
            <w:delText>58</w:delText>
          </w:r>
        </w:del>
      </w:ins>
      <w:ins w:id="9669" w:author="chaniaayulestari@outlook.com" w:date="2021-11-13T14:25:00Z">
        <w:del w:id="9670" w:author="Rafi Aziizi" w:date="2021-11-14T09:52:00Z">
          <w:r w:rsidR="00456266" w:rsidDel="003640C9">
            <w:rPr>
              <w:noProof/>
            </w:rPr>
            <w:delText>55</w:delText>
          </w:r>
        </w:del>
      </w:ins>
      <w:ins w:id="9671" w:author="chaniaayulestari@outlook.com" w:date="2021-11-13T14:24:00Z">
        <w:del w:id="9672" w:author="Rafi Aziizi" w:date="2021-11-14T09:52:00Z">
          <w:r w:rsidDel="003640C9">
            <w:fldChar w:fldCharType="end"/>
          </w:r>
        </w:del>
        <w:r>
          <w:t xml:space="preserve"> Perancangan Tabel History</w:t>
        </w:r>
      </w:ins>
      <w:bookmarkEnd w:id="9660"/>
      <w:ins w:id="9673" w:author="Rafi Aziizi" w:date="2021-11-14T11:07:00Z">
        <w:r w:rsidR="001B2DEA">
          <w:t xml:space="preserve"> Absen</w:t>
        </w:r>
      </w:ins>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603D6F28" w14:textId="77777777" w:rsidTr="00C53A83">
        <w:tc>
          <w:tcPr>
            <w:tcW w:w="1981" w:type="dxa"/>
            <w:shd w:val="clear" w:color="auto" w:fill="9CC2E5" w:themeFill="accent5" w:themeFillTint="99"/>
          </w:tcPr>
          <w:p w14:paraId="2DDD339A" w14:textId="77777777" w:rsidR="006720D0" w:rsidRPr="006828A2" w:rsidRDefault="006720D0" w:rsidP="00C53A83">
            <w:pPr>
              <w:jc w:val="center"/>
              <w:rPr>
                <w:b/>
                <w:bCs/>
              </w:rPr>
            </w:pPr>
            <w:r w:rsidRPr="006828A2">
              <w:rPr>
                <w:b/>
                <w:bCs/>
              </w:rPr>
              <w:t>Field</w:t>
            </w:r>
          </w:p>
        </w:tc>
        <w:tc>
          <w:tcPr>
            <w:tcW w:w="1982" w:type="dxa"/>
            <w:shd w:val="clear" w:color="auto" w:fill="9CC2E5" w:themeFill="accent5" w:themeFillTint="99"/>
          </w:tcPr>
          <w:p w14:paraId="1A117037" w14:textId="77777777" w:rsidR="006720D0" w:rsidRPr="006828A2" w:rsidRDefault="006720D0" w:rsidP="00C53A83">
            <w:pPr>
              <w:jc w:val="center"/>
              <w:rPr>
                <w:b/>
                <w:bCs/>
              </w:rPr>
            </w:pPr>
            <w:r w:rsidRPr="006828A2">
              <w:rPr>
                <w:b/>
                <w:bCs/>
              </w:rPr>
              <w:t>Type</w:t>
            </w:r>
          </w:p>
        </w:tc>
        <w:tc>
          <w:tcPr>
            <w:tcW w:w="1982" w:type="dxa"/>
            <w:shd w:val="clear" w:color="auto" w:fill="9CC2E5" w:themeFill="accent5" w:themeFillTint="99"/>
          </w:tcPr>
          <w:p w14:paraId="2A0ABC95" w14:textId="77777777" w:rsidR="006720D0" w:rsidRPr="006828A2" w:rsidRDefault="006720D0" w:rsidP="00C53A83">
            <w:pPr>
              <w:jc w:val="center"/>
              <w:rPr>
                <w:b/>
                <w:bCs/>
              </w:rPr>
            </w:pPr>
            <w:r w:rsidRPr="006828A2">
              <w:rPr>
                <w:b/>
                <w:bCs/>
              </w:rPr>
              <w:t>Width</w:t>
            </w:r>
          </w:p>
        </w:tc>
        <w:tc>
          <w:tcPr>
            <w:tcW w:w="1982" w:type="dxa"/>
            <w:shd w:val="clear" w:color="auto" w:fill="9CC2E5" w:themeFill="accent5" w:themeFillTint="99"/>
          </w:tcPr>
          <w:p w14:paraId="78F1685B" w14:textId="77777777" w:rsidR="006720D0" w:rsidRPr="006828A2" w:rsidRDefault="006720D0" w:rsidP="00C53A83">
            <w:pPr>
              <w:jc w:val="center"/>
              <w:rPr>
                <w:b/>
                <w:bCs/>
              </w:rPr>
            </w:pPr>
            <w:r w:rsidRPr="006828A2">
              <w:rPr>
                <w:b/>
                <w:bCs/>
              </w:rPr>
              <w:t>Key</w:t>
            </w:r>
          </w:p>
        </w:tc>
      </w:tr>
      <w:tr w:rsidR="006720D0" w14:paraId="36F0C468" w14:textId="77777777" w:rsidTr="00C53A83">
        <w:tc>
          <w:tcPr>
            <w:tcW w:w="1981" w:type="dxa"/>
          </w:tcPr>
          <w:p w14:paraId="2FDE345D" w14:textId="77777777" w:rsidR="006720D0" w:rsidRDefault="006720D0" w:rsidP="00C53A83">
            <w:r>
              <w:t>idabsen</w:t>
            </w:r>
          </w:p>
        </w:tc>
        <w:tc>
          <w:tcPr>
            <w:tcW w:w="1982" w:type="dxa"/>
          </w:tcPr>
          <w:p w14:paraId="7A8B9DA9" w14:textId="0D282D0D" w:rsidR="006720D0" w:rsidRDefault="007C5FA9" w:rsidP="00C53A83">
            <w:pPr>
              <w:jc w:val="center"/>
            </w:pPr>
            <w:ins w:id="9674" w:author="Rafi Aziizi" w:date="2021-11-12T10:50:00Z">
              <w:r>
                <w:t>integer</w:t>
              </w:r>
            </w:ins>
            <w:del w:id="9675" w:author="Rafi Aziizi" w:date="2021-11-12T10:50:00Z">
              <w:r w:rsidR="00156F99" w:rsidDel="007C5FA9">
                <w:delText>int</w:delText>
              </w:r>
            </w:del>
          </w:p>
        </w:tc>
        <w:tc>
          <w:tcPr>
            <w:tcW w:w="1982" w:type="dxa"/>
          </w:tcPr>
          <w:p w14:paraId="592C6058" w14:textId="230E4251" w:rsidR="006720D0" w:rsidRDefault="00156F99" w:rsidP="00C53A83">
            <w:pPr>
              <w:jc w:val="center"/>
            </w:pPr>
            <w:r>
              <w:t>25</w:t>
            </w:r>
            <w:r w:rsidR="006720D0">
              <w:t>5</w:t>
            </w:r>
          </w:p>
        </w:tc>
        <w:tc>
          <w:tcPr>
            <w:tcW w:w="1982" w:type="dxa"/>
          </w:tcPr>
          <w:p w14:paraId="1678E4DE" w14:textId="77777777" w:rsidR="006720D0" w:rsidRDefault="006720D0" w:rsidP="00C53A83">
            <w:pPr>
              <w:jc w:val="center"/>
            </w:pPr>
            <w:r>
              <w:t>Primary Key</w:t>
            </w:r>
          </w:p>
        </w:tc>
      </w:tr>
      <w:tr w:rsidR="006720D0" w14:paraId="4CCB8344" w14:textId="77777777" w:rsidTr="00C53A83">
        <w:tc>
          <w:tcPr>
            <w:tcW w:w="1981" w:type="dxa"/>
          </w:tcPr>
          <w:p w14:paraId="4DABA69E" w14:textId="77777777" w:rsidR="006720D0" w:rsidRDefault="006720D0" w:rsidP="00C53A83">
            <w:r>
              <w:t>idrfid</w:t>
            </w:r>
          </w:p>
        </w:tc>
        <w:tc>
          <w:tcPr>
            <w:tcW w:w="1982" w:type="dxa"/>
          </w:tcPr>
          <w:p w14:paraId="4D23D743" w14:textId="77777777" w:rsidR="006720D0" w:rsidRDefault="006720D0" w:rsidP="00C53A83">
            <w:pPr>
              <w:jc w:val="center"/>
            </w:pPr>
            <w:r>
              <w:t>varchar</w:t>
            </w:r>
          </w:p>
        </w:tc>
        <w:tc>
          <w:tcPr>
            <w:tcW w:w="1982" w:type="dxa"/>
          </w:tcPr>
          <w:p w14:paraId="7305F356" w14:textId="77777777" w:rsidR="006720D0" w:rsidRDefault="006720D0" w:rsidP="00C53A83">
            <w:pPr>
              <w:jc w:val="center"/>
            </w:pPr>
            <w:r>
              <w:t>15</w:t>
            </w:r>
          </w:p>
        </w:tc>
        <w:tc>
          <w:tcPr>
            <w:tcW w:w="1982" w:type="dxa"/>
          </w:tcPr>
          <w:p w14:paraId="46552DD1" w14:textId="38D99C05" w:rsidR="006720D0" w:rsidRDefault="00156F99" w:rsidP="00C53A83">
            <w:pPr>
              <w:jc w:val="center"/>
            </w:pPr>
            <w:r>
              <w:t>-</w:t>
            </w:r>
          </w:p>
        </w:tc>
      </w:tr>
      <w:tr w:rsidR="006720D0" w14:paraId="44809454" w14:textId="77777777" w:rsidTr="00C53A83">
        <w:tc>
          <w:tcPr>
            <w:tcW w:w="1981" w:type="dxa"/>
          </w:tcPr>
          <w:p w14:paraId="3677A776" w14:textId="77777777" w:rsidR="006720D0" w:rsidRDefault="006720D0" w:rsidP="00C53A83">
            <w:r>
              <w:t>nk</w:t>
            </w:r>
          </w:p>
        </w:tc>
        <w:tc>
          <w:tcPr>
            <w:tcW w:w="1982" w:type="dxa"/>
          </w:tcPr>
          <w:p w14:paraId="276038F4" w14:textId="77777777" w:rsidR="006720D0" w:rsidRDefault="006720D0" w:rsidP="00C53A83">
            <w:pPr>
              <w:jc w:val="center"/>
            </w:pPr>
            <w:r>
              <w:t>varchar</w:t>
            </w:r>
          </w:p>
        </w:tc>
        <w:tc>
          <w:tcPr>
            <w:tcW w:w="1982" w:type="dxa"/>
          </w:tcPr>
          <w:p w14:paraId="3175AF60" w14:textId="77777777" w:rsidR="006720D0" w:rsidRDefault="006720D0" w:rsidP="00C53A83">
            <w:pPr>
              <w:jc w:val="center"/>
            </w:pPr>
            <w:r>
              <w:t>15</w:t>
            </w:r>
          </w:p>
        </w:tc>
        <w:tc>
          <w:tcPr>
            <w:tcW w:w="1982" w:type="dxa"/>
          </w:tcPr>
          <w:p w14:paraId="0AD5BB56" w14:textId="2A8E7C22" w:rsidR="006720D0" w:rsidRDefault="00156F99" w:rsidP="00C53A83">
            <w:pPr>
              <w:jc w:val="center"/>
            </w:pPr>
            <w:r>
              <w:t>-</w:t>
            </w:r>
          </w:p>
        </w:tc>
      </w:tr>
      <w:tr w:rsidR="006720D0" w14:paraId="6B7FD740" w14:textId="77777777" w:rsidTr="00C53A83">
        <w:tc>
          <w:tcPr>
            <w:tcW w:w="1981" w:type="dxa"/>
          </w:tcPr>
          <w:p w14:paraId="13C73C4D" w14:textId="77777777" w:rsidR="006720D0" w:rsidRDefault="006720D0" w:rsidP="00C53A83">
            <w:r>
              <w:t>nis</w:t>
            </w:r>
          </w:p>
        </w:tc>
        <w:tc>
          <w:tcPr>
            <w:tcW w:w="1982" w:type="dxa"/>
          </w:tcPr>
          <w:p w14:paraId="5D610B05" w14:textId="77777777" w:rsidR="006720D0" w:rsidRDefault="006720D0" w:rsidP="00C53A83">
            <w:pPr>
              <w:jc w:val="center"/>
            </w:pPr>
            <w:r>
              <w:t>varchar</w:t>
            </w:r>
          </w:p>
        </w:tc>
        <w:tc>
          <w:tcPr>
            <w:tcW w:w="1982" w:type="dxa"/>
          </w:tcPr>
          <w:p w14:paraId="6EF0AFBB" w14:textId="77777777" w:rsidR="006720D0" w:rsidRDefault="006720D0" w:rsidP="00C53A83">
            <w:pPr>
              <w:jc w:val="center"/>
            </w:pPr>
            <w:r>
              <w:t>15</w:t>
            </w:r>
          </w:p>
        </w:tc>
        <w:tc>
          <w:tcPr>
            <w:tcW w:w="1982" w:type="dxa"/>
          </w:tcPr>
          <w:p w14:paraId="22928EDF" w14:textId="728B0A0C" w:rsidR="006720D0" w:rsidRDefault="00156F99" w:rsidP="00C53A83">
            <w:pPr>
              <w:jc w:val="center"/>
            </w:pPr>
            <w:r>
              <w:t>-</w:t>
            </w:r>
          </w:p>
        </w:tc>
      </w:tr>
      <w:tr w:rsidR="006720D0" w14:paraId="550F7D76" w14:textId="77777777" w:rsidTr="00C53A83">
        <w:tc>
          <w:tcPr>
            <w:tcW w:w="1981" w:type="dxa"/>
          </w:tcPr>
          <w:p w14:paraId="2271B514" w14:textId="77777777" w:rsidR="006720D0" w:rsidRDefault="006720D0" w:rsidP="00C53A83">
            <w:r>
              <w:lastRenderedPageBreak/>
              <w:t>nama</w:t>
            </w:r>
          </w:p>
        </w:tc>
        <w:tc>
          <w:tcPr>
            <w:tcW w:w="1982" w:type="dxa"/>
          </w:tcPr>
          <w:p w14:paraId="7F3C796F" w14:textId="77777777" w:rsidR="006720D0" w:rsidRDefault="006720D0" w:rsidP="00C53A83">
            <w:pPr>
              <w:jc w:val="center"/>
            </w:pPr>
            <w:r>
              <w:t>varchar</w:t>
            </w:r>
          </w:p>
        </w:tc>
        <w:tc>
          <w:tcPr>
            <w:tcW w:w="1982" w:type="dxa"/>
          </w:tcPr>
          <w:p w14:paraId="4E0B87DE" w14:textId="77777777" w:rsidR="006720D0" w:rsidRDefault="006720D0" w:rsidP="00C53A83">
            <w:pPr>
              <w:jc w:val="center"/>
            </w:pPr>
            <w:r>
              <w:t>45</w:t>
            </w:r>
          </w:p>
        </w:tc>
        <w:tc>
          <w:tcPr>
            <w:tcW w:w="1982" w:type="dxa"/>
          </w:tcPr>
          <w:p w14:paraId="2B6822E5" w14:textId="77777777" w:rsidR="006720D0" w:rsidRDefault="006720D0" w:rsidP="00C53A83">
            <w:pPr>
              <w:jc w:val="center"/>
            </w:pPr>
            <w:r>
              <w:t>-</w:t>
            </w:r>
          </w:p>
        </w:tc>
      </w:tr>
      <w:tr w:rsidR="006720D0" w14:paraId="658677BB" w14:textId="77777777" w:rsidTr="00C53A83">
        <w:tc>
          <w:tcPr>
            <w:tcW w:w="1981" w:type="dxa"/>
          </w:tcPr>
          <w:p w14:paraId="4E4D02A4" w14:textId="77777777" w:rsidR="006720D0" w:rsidRDefault="006720D0" w:rsidP="00C53A83">
            <w:r>
              <w:t>tanggal</w:t>
            </w:r>
          </w:p>
        </w:tc>
        <w:tc>
          <w:tcPr>
            <w:tcW w:w="1982" w:type="dxa"/>
          </w:tcPr>
          <w:p w14:paraId="7B6B2132" w14:textId="77777777" w:rsidR="006720D0" w:rsidRDefault="006720D0" w:rsidP="00C53A83">
            <w:pPr>
              <w:jc w:val="center"/>
            </w:pPr>
            <w:r>
              <w:t>date</w:t>
            </w:r>
          </w:p>
        </w:tc>
        <w:tc>
          <w:tcPr>
            <w:tcW w:w="1982" w:type="dxa"/>
          </w:tcPr>
          <w:p w14:paraId="57E57047" w14:textId="1A005278" w:rsidR="006720D0" w:rsidRDefault="000E5B70" w:rsidP="00C53A83">
            <w:pPr>
              <w:jc w:val="center"/>
            </w:pPr>
            <w:ins w:id="9676" w:author="Rafi Aziizi" w:date="2021-11-14T20:00:00Z">
              <w:r>
                <w:t>-</w:t>
              </w:r>
            </w:ins>
          </w:p>
        </w:tc>
        <w:tc>
          <w:tcPr>
            <w:tcW w:w="1982" w:type="dxa"/>
          </w:tcPr>
          <w:p w14:paraId="18112A0A" w14:textId="77777777" w:rsidR="006720D0" w:rsidRDefault="006720D0" w:rsidP="00C53A83">
            <w:pPr>
              <w:jc w:val="center"/>
            </w:pPr>
            <w:r>
              <w:t>-</w:t>
            </w:r>
          </w:p>
        </w:tc>
      </w:tr>
      <w:tr w:rsidR="006720D0" w14:paraId="33DA15A7" w14:textId="77777777" w:rsidTr="00C53A83">
        <w:tc>
          <w:tcPr>
            <w:tcW w:w="1981" w:type="dxa"/>
          </w:tcPr>
          <w:p w14:paraId="72AC2051" w14:textId="77777777" w:rsidR="006720D0" w:rsidRDefault="006720D0" w:rsidP="00C53A83">
            <w:r>
              <w:t>jam</w:t>
            </w:r>
          </w:p>
        </w:tc>
        <w:tc>
          <w:tcPr>
            <w:tcW w:w="1982" w:type="dxa"/>
          </w:tcPr>
          <w:p w14:paraId="5060A608" w14:textId="77777777" w:rsidR="006720D0" w:rsidRDefault="006720D0" w:rsidP="00C53A83">
            <w:pPr>
              <w:jc w:val="center"/>
            </w:pPr>
            <w:r>
              <w:t>time</w:t>
            </w:r>
          </w:p>
        </w:tc>
        <w:tc>
          <w:tcPr>
            <w:tcW w:w="1982" w:type="dxa"/>
          </w:tcPr>
          <w:p w14:paraId="26CE5C3F" w14:textId="196893F9" w:rsidR="006720D0" w:rsidRDefault="000E5B70" w:rsidP="00C53A83">
            <w:pPr>
              <w:jc w:val="center"/>
            </w:pPr>
            <w:ins w:id="9677" w:author="Rafi Aziizi" w:date="2021-11-14T20:00:00Z">
              <w:r>
                <w:t>-</w:t>
              </w:r>
            </w:ins>
          </w:p>
        </w:tc>
        <w:tc>
          <w:tcPr>
            <w:tcW w:w="1982" w:type="dxa"/>
          </w:tcPr>
          <w:p w14:paraId="55B5A079" w14:textId="77777777" w:rsidR="006720D0" w:rsidRDefault="006720D0" w:rsidP="00C53A83">
            <w:pPr>
              <w:jc w:val="center"/>
            </w:pPr>
            <w:r>
              <w:t>-</w:t>
            </w:r>
          </w:p>
        </w:tc>
      </w:tr>
      <w:tr w:rsidR="006720D0" w14:paraId="0A9DD248" w14:textId="77777777" w:rsidTr="00C53A83">
        <w:tc>
          <w:tcPr>
            <w:tcW w:w="1981" w:type="dxa"/>
          </w:tcPr>
          <w:p w14:paraId="507D7D63" w14:textId="77777777" w:rsidR="006720D0" w:rsidRDefault="006720D0" w:rsidP="00C53A83">
            <w:r>
              <w:t>status</w:t>
            </w:r>
          </w:p>
        </w:tc>
        <w:tc>
          <w:tcPr>
            <w:tcW w:w="1982" w:type="dxa"/>
          </w:tcPr>
          <w:p w14:paraId="79401102" w14:textId="77777777" w:rsidR="006720D0" w:rsidRDefault="006720D0" w:rsidP="00C53A83">
            <w:pPr>
              <w:jc w:val="center"/>
            </w:pPr>
            <w:r>
              <w:t>varchar</w:t>
            </w:r>
          </w:p>
        </w:tc>
        <w:tc>
          <w:tcPr>
            <w:tcW w:w="1982" w:type="dxa"/>
          </w:tcPr>
          <w:p w14:paraId="29D975F6" w14:textId="77777777" w:rsidR="006720D0" w:rsidRDefault="006720D0" w:rsidP="00C53A83">
            <w:pPr>
              <w:jc w:val="center"/>
            </w:pPr>
            <w:r>
              <w:t>15</w:t>
            </w:r>
          </w:p>
        </w:tc>
        <w:tc>
          <w:tcPr>
            <w:tcW w:w="1982" w:type="dxa"/>
          </w:tcPr>
          <w:p w14:paraId="168F1824" w14:textId="77777777" w:rsidR="006720D0" w:rsidRDefault="006720D0" w:rsidP="00C53A83">
            <w:pPr>
              <w:jc w:val="center"/>
            </w:pPr>
            <w:r>
              <w:t>-</w:t>
            </w:r>
          </w:p>
        </w:tc>
      </w:tr>
    </w:tbl>
    <w:p w14:paraId="48856F93" w14:textId="0CFF37ED" w:rsidR="006720D0" w:rsidRDefault="006720D0" w:rsidP="006720D0">
      <w:pPr>
        <w:pStyle w:val="ListParagraph"/>
        <w:ind w:left="426"/>
        <w:rPr>
          <w:b/>
          <w:bCs/>
        </w:rPr>
      </w:pPr>
    </w:p>
    <w:p w14:paraId="3D10BB8D" w14:textId="465534FF" w:rsidR="001B2DEA" w:rsidRDefault="001B2DEA" w:rsidP="00375190">
      <w:pPr>
        <w:pStyle w:val="ListParagraph"/>
        <w:numPr>
          <w:ilvl w:val="0"/>
          <w:numId w:val="48"/>
        </w:numPr>
        <w:ind w:left="426"/>
        <w:rPr>
          <w:ins w:id="9678" w:author="Rafi Aziizi" w:date="2021-11-14T11:08:00Z"/>
          <w:b/>
          <w:bCs/>
        </w:rPr>
      </w:pPr>
      <w:ins w:id="9679" w:author="Rafi Aziizi" w:date="2021-11-14T11:06:00Z">
        <w:r>
          <w:rPr>
            <w:b/>
            <w:bCs/>
          </w:rPr>
          <w:t>Tabel History Siswa</w:t>
        </w:r>
      </w:ins>
    </w:p>
    <w:p w14:paraId="4DDEEDFE" w14:textId="0E5B4667" w:rsidR="001B2DEA" w:rsidRPr="001B2DEA" w:rsidRDefault="001B2DEA">
      <w:pPr>
        <w:ind w:firstLine="426"/>
        <w:rPr>
          <w:ins w:id="9680" w:author="Rafi Aziizi" w:date="2021-11-14T11:07:00Z"/>
          <w:b/>
          <w:bCs/>
          <w:rPrChange w:id="9681" w:author="Rafi Aziizi" w:date="2021-11-14T11:08:00Z">
            <w:rPr>
              <w:ins w:id="9682" w:author="Rafi Aziizi" w:date="2021-11-14T11:07:00Z"/>
            </w:rPr>
          </w:rPrChange>
        </w:rPr>
        <w:pPrChange w:id="9683" w:author="Rafi Aziizi" w:date="2021-11-14T11:08:00Z">
          <w:pPr>
            <w:pStyle w:val="ListParagraph"/>
            <w:numPr>
              <w:numId w:val="48"/>
            </w:numPr>
            <w:ind w:left="426" w:hanging="360"/>
          </w:pPr>
        </w:pPrChange>
      </w:pPr>
      <w:ins w:id="9684" w:author="Rafi Aziizi" w:date="2021-11-14T11:08:00Z">
        <w:r>
          <w:t>T</w:t>
        </w:r>
        <w:r w:rsidRPr="009B575D">
          <w:t xml:space="preserve">abel </w:t>
        </w:r>
        <w:r>
          <w:t xml:space="preserve">history siswa </w:t>
        </w:r>
        <w:r w:rsidRPr="009B575D">
          <w:t xml:space="preserve">ini memiliki beberapa </w:t>
        </w:r>
        <w:r w:rsidRPr="006720D0">
          <w:rPr>
            <w:i/>
            <w:iCs/>
          </w:rPr>
          <w:t>field</w:t>
        </w:r>
        <w:r w:rsidRPr="009B575D">
          <w:t xml:space="preserve"> seperti pada </w:t>
        </w:r>
        <w:r>
          <w:t>tabel dibawah ini</w:t>
        </w:r>
        <w:r>
          <w:rPr>
            <w:iCs/>
          </w:rPr>
          <w:t xml:space="preserve">, </w:t>
        </w:r>
        <w:r>
          <w:t xml:space="preserve">dimana tabel ini </w:t>
        </w:r>
        <w:r w:rsidRPr="009B575D">
          <w:t xml:space="preserve">berfungsi untuk </w:t>
        </w:r>
        <w:r>
          <w:t>menyimpan data seluruh siswa</w:t>
        </w:r>
      </w:ins>
      <w:ins w:id="9685" w:author="Rafi Aziizi" w:date="2021-11-14T11:09:00Z">
        <w:r>
          <w:t xml:space="preserve"> yang sudah tidak aktif</w:t>
        </w:r>
      </w:ins>
      <w:ins w:id="9686" w:author="Rafi Aziizi" w:date="2021-11-14T11:08:00Z">
        <w:r>
          <w:t>.</w:t>
        </w:r>
      </w:ins>
    </w:p>
    <w:p w14:paraId="36418438" w14:textId="3D8EEE9E" w:rsidR="001B2DEA" w:rsidRDefault="001B2DEA">
      <w:pPr>
        <w:pStyle w:val="Caption"/>
        <w:keepNext/>
        <w:jc w:val="center"/>
        <w:rPr>
          <w:ins w:id="9687" w:author="Rafi Aziizi" w:date="2021-11-14T11:07:00Z"/>
        </w:rPr>
        <w:pPrChange w:id="9688" w:author="Rafi Aziizi" w:date="2021-11-14T11:07:00Z">
          <w:pPr/>
        </w:pPrChange>
      </w:pPr>
      <w:ins w:id="9689" w:author="Rafi Aziizi" w:date="2021-11-14T11:07:00Z">
        <w:r>
          <w:t xml:space="preserve">Tabel 3. </w:t>
        </w:r>
      </w:ins>
      <w:ins w:id="9690" w:author="Rafi Aziizi" w:date="2021-11-14T11:08:00Z">
        <w:r>
          <w:fldChar w:fldCharType="begin"/>
        </w:r>
        <w:r>
          <w:instrText xml:space="preserve"> SEQ Tabel_3. \* ARABIC </w:instrText>
        </w:r>
      </w:ins>
      <w:r>
        <w:fldChar w:fldCharType="separate"/>
      </w:r>
      <w:ins w:id="9691" w:author="Rafi Aziizi" w:date="2021-11-14T11:08:00Z">
        <w:r>
          <w:rPr>
            <w:noProof/>
          </w:rPr>
          <w:t>60</w:t>
        </w:r>
        <w:r>
          <w:fldChar w:fldCharType="end"/>
        </w:r>
      </w:ins>
      <w:ins w:id="9692" w:author="Rafi Aziizi" w:date="2021-11-14T11:07:00Z">
        <w:r>
          <w:t xml:space="preserve"> Perancangan Tabel History Siswa</w:t>
        </w:r>
      </w:ins>
    </w:p>
    <w:tbl>
      <w:tblPr>
        <w:tblStyle w:val="TableGrid"/>
        <w:tblW w:w="0" w:type="auto"/>
        <w:tblLook w:val="04A0" w:firstRow="1" w:lastRow="0" w:firstColumn="1" w:lastColumn="0" w:noHBand="0" w:noVBand="1"/>
      </w:tblPr>
      <w:tblGrid>
        <w:gridCol w:w="1981"/>
        <w:gridCol w:w="1982"/>
        <w:gridCol w:w="1982"/>
        <w:gridCol w:w="1982"/>
      </w:tblGrid>
      <w:tr w:rsidR="001B2DEA" w14:paraId="37E0B1B9" w14:textId="77777777" w:rsidTr="00631ED2">
        <w:trPr>
          <w:ins w:id="9693" w:author="Rafi Aziizi" w:date="2021-11-14T11:07:00Z"/>
        </w:trPr>
        <w:tc>
          <w:tcPr>
            <w:tcW w:w="1981" w:type="dxa"/>
            <w:shd w:val="clear" w:color="auto" w:fill="9CC2E5" w:themeFill="accent5" w:themeFillTint="99"/>
          </w:tcPr>
          <w:p w14:paraId="0E5C34B4" w14:textId="77777777" w:rsidR="001B2DEA" w:rsidRPr="006828A2" w:rsidRDefault="001B2DEA" w:rsidP="00631ED2">
            <w:pPr>
              <w:jc w:val="center"/>
              <w:rPr>
                <w:ins w:id="9694" w:author="Rafi Aziizi" w:date="2021-11-14T11:07:00Z"/>
                <w:b/>
                <w:bCs/>
              </w:rPr>
            </w:pPr>
            <w:ins w:id="9695" w:author="Rafi Aziizi" w:date="2021-11-14T11:07:00Z">
              <w:r w:rsidRPr="006828A2">
                <w:rPr>
                  <w:b/>
                  <w:bCs/>
                </w:rPr>
                <w:t>Field</w:t>
              </w:r>
            </w:ins>
          </w:p>
        </w:tc>
        <w:tc>
          <w:tcPr>
            <w:tcW w:w="1982" w:type="dxa"/>
            <w:shd w:val="clear" w:color="auto" w:fill="9CC2E5" w:themeFill="accent5" w:themeFillTint="99"/>
          </w:tcPr>
          <w:p w14:paraId="025E8901" w14:textId="77777777" w:rsidR="001B2DEA" w:rsidRPr="006828A2" w:rsidRDefault="001B2DEA" w:rsidP="00631ED2">
            <w:pPr>
              <w:jc w:val="center"/>
              <w:rPr>
                <w:ins w:id="9696" w:author="Rafi Aziizi" w:date="2021-11-14T11:07:00Z"/>
                <w:b/>
                <w:bCs/>
              </w:rPr>
            </w:pPr>
            <w:ins w:id="9697" w:author="Rafi Aziizi" w:date="2021-11-14T11:07:00Z">
              <w:r w:rsidRPr="006828A2">
                <w:rPr>
                  <w:b/>
                  <w:bCs/>
                </w:rPr>
                <w:t>Type</w:t>
              </w:r>
            </w:ins>
          </w:p>
        </w:tc>
        <w:tc>
          <w:tcPr>
            <w:tcW w:w="1982" w:type="dxa"/>
            <w:shd w:val="clear" w:color="auto" w:fill="9CC2E5" w:themeFill="accent5" w:themeFillTint="99"/>
          </w:tcPr>
          <w:p w14:paraId="7FBA93E5" w14:textId="77777777" w:rsidR="001B2DEA" w:rsidRPr="006828A2" w:rsidRDefault="001B2DEA" w:rsidP="00631ED2">
            <w:pPr>
              <w:jc w:val="center"/>
              <w:rPr>
                <w:ins w:id="9698" w:author="Rafi Aziizi" w:date="2021-11-14T11:07:00Z"/>
                <w:b/>
                <w:bCs/>
              </w:rPr>
            </w:pPr>
            <w:ins w:id="9699" w:author="Rafi Aziizi" w:date="2021-11-14T11:07:00Z">
              <w:r w:rsidRPr="006828A2">
                <w:rPr>
                  <w:b/>
                  <w:bCs/>
                </w:rPr>
                <w:t>Width</w:t>
              </w:r>
            </w:ins>
          </w:p>
        </w:tc>
        <w:tc>
          <w:tcPr>
            <w:tcW w:w="1982" w:type="dxa"/>
            <w:shd w:val="clear" w:color="auto" w:fill="9CC2E5" w:themeFill="accent5" w:themeFillTint="99"/>
          </w:tcPr>
          <w:p w14:paraId="33C8C2AA" w14:textId="77777777" w:rsidR="001B2DEA" w:rsidRPr="006828A2" w:rsidRDefault="001B2DEA" w:rsidP="00631ED2">
            <w:pPr>
              <w:jc w:val="center"/>
              <w:rPr>
                <w:ins w:id="9700" w:author="Rafi Aziizi" w:date="2021-11-14T11:07:00Z"/>
                <w:b/>
                <w:bCs/>
              </w:rPr>
            </w:pPr>
            <w:ins w:id="9701" w:author="Rafi Aziizi" w:date="2021-11-14T11:07:00Z">
              <w:r w:rsidRPr="006828A2">
                <w:rPr>
                  <w:b/>
                  <w:bCs/>
                </w:rPr>
                <w:t>Key</w:t>
              </w:r>
            </w:ins>
          </w:p>
        </w:tc>
      </w:tr>
      <w:tr w:rsidR="001B2DEA" w14:paraId="11DB6E75" w14:textId="77777777" w:rsidTr="00631ED2">
        <w:trPr>
          <w:ins w:id="9702" w:author="Rafi Aziizi" w:date="2021-11-14T11:07:00Z"/>
        </w:trPr>
        <w:tc>
          <w:tcPr>
            <w:tcW w:w="1981" w:type="dxa"/>
          </w:tcPr>
          <w:p w14:paraId="420EE85D" w14:textId="77777777" w:rsidR="001B2DEA" w:rsidRDefault="001B2DEA" w:rsidP="00631ED2">
            <w:pPr>
              <w:rPr>
                <w:ins w:id="9703" w:author="Rafi Aziizi" w:date="2021-11-14T11:07:00Z"/>
              </w:rPr>
            </w:pPr>
            <w:ins w:id="9704" w:author="Rafi Aziizi" w:date="2021-11-14T11:07:00Z">
              <w:r>
                <w:t>nis</w:t>
              </w:r>
            </w:ins>
          </w:p>
        </w:tc>
        <w:tc>
          <w:tcPr>
            <w:tcW w:w="1982" w:type="dxa"/>
          </w:tcPr>
          <w:p w14:paraId="50F50FAD" w14:textId="77777777" w:rsidR="001B2DEA" w:rsidRDefault="001B2DEA" w:rsidP="00631ED2">
            <w:pPr>
              <w:jc w:val="center"/>
              <w:rPr>
                <w:ins w:id="9705" w:author="Rafi Aziizi" w:date="2021-11-14T11:07:00Z"/>
              </w:rPr>
            </w:pPr>
            <w:ins w:id="9706" w:author="Rafi Aziizi" w:date="2021-11-14T11:07:00Z">
              <w:r>
                <w:t>varchar</w:t>
              </w:r>
            </w:ins>
          </w:p>
        </w:tc>
        <w:tc>
          <w:tcPr>
            <w:tcW w:w="1982" w:type="dxa"/>
          </w:tcPr>
          <w:p w14:paraId="64673C28" w14:textId="77777777" w:rsidR="001B2DEA" w:rsidRDefault="001B2DEA" w:rsidP="00631ED2">
            <w:pPr>
              <w:jc w:val="center"/>
              <w:rPr>
                <w:ins w:id="9707" w:author="Rafi Aziizi" w:date="2021-11-14T11:07:00Z"/>
              </w:rPr>
            </w:pPr>
            <w:ins w:id="9708" w:author="Rafi Aziizi" w:date="2021-11-14T11:07:00Z">
              <w:r>
                <w:t>15</w:t>
              </w:r>
            </w:ins>
          </w:p>
        </w:tc>
        <w:tc>
          <w:tcPr>
            <w:tcW w:w="1982" w:type="dxa"/>
          </w:tcPr>
          <w:p w14:paraId="677BC257" w14:textId="06F60E66" w:rsidR="001B2DEA" w:rsidRDefault="001B2DEA" w:rsidP="00631ED2">
            <w:pPr>
              <w:jc w:val="center"/>
              <w:rPr>
                <w:ins w:id="9709" w:author="Rafi Aziizi" w:date="2021-11-14T11:07:00Z"/>
              </w:rPr>
            </w:pPr>
            <w:ins w:id="9710" w:author="Rafi Aziizi" w:date="2021-11-14T11:10:00Z">
              <w:r>
                <w:t>-</w:t>
              </w:r>
            </w:ins>
          </w:p>
        </w:tc>
      </w:tr>
      <w:tr w:rsidR="001B2DEA" w14:paraId="263A834F" w14:textId="77777777" w:rsidTr="00631ED2">
        <w:trPr>
          <w:ins w:id="9711" w:author="Rafi Aziizi" w:date="2021-11-14T11:07:00Z"/>
        </w:trPr>
        <w:tc>
          <w:tcPr>
            <w:tcW w:w="1981" w:type="dxa"/>
          </w:tcPr>
          <w:p w14:paraId="2A2932BB" w14:textId="77777777" w:rsidR="001B2DEA" w:rsidRDefault="001B2DEA" w:rsidP="00631ED2">
            <w:pPr>
              <w:rPr>
                <w:ins w:id="9712" w:author="Rafi Aziizi" w:date="2021-11-14T11:07:00Z"/>
              </w:rPr>
            </w:pPr>
            <w:ins w:id="9713" w:author="Rafi Aziizi" w:date="2021-11-14T11:07:00Z">
              <w:r>
                <w:t>idrfid</w:t>
              </w:r>
            </w:ins>
          </w:p>
        </w:tc>
        <w:tc>
          <w:tcPr>
            <w:tcW w:w="1982" w:type="dxa"/>
          </w:tcPr>
          <w:p w14:paraId="098BFA91" w14:textId="77777777" w:rsidR="001B2DEA" w:rsidRPr="006828A2" w:rsidRDefault="001B2DEA" w:rsidP="00631ED2">
            <w:pPr>
              <w:jc w:val="center"/>
              <w:rPr>
                <w:ins w:id="9714" w:author="Rafi Aziizi" w:date="2021-11-14T11:07:00Z"/>
              </w:rPr>
            </w:pPr>
            <w:ins w:id="9715" w:author="Rafi Aziizi" w:date="2021-11-14T11:07:00Z">
              <w:r w:rsidRPr="006828A2">
                <w:t>varchar</w:t>
              </w:r>
            </w:ins>
          </w:p>
        </w:tc>
        <w:tc>
          <w:tcPr>
            <w:tcW w:w="1982" w:type="dxa"/>
          </w:tcPr>
          <w:p w14:paraId="5A183CDA" w14:textId="77777777" w:rsidR="001B2DEA" w:rsidRDefault="001B2DEA" w:rsidP="00631ED2">
            <w:pPr>
              <w:jc w:val="center"/>
              <w:rPr>
                <w:ins w:id="9716" w:author="Rafi Aziizi" w:date="2021-11-14T11:07:00Z"/>
              </w:rPr>
            </w:pPr>
            <w:ins w:id="9717" w:author="Rafi Aziizi" w:date="2021-11-14T11:07:00Z">
              <w:r>
                <w:t>15</w:t>
              </w:r>
            </w:ins>
          </w:p>
        </w:tc>
        <w:tc>
          <w:tcPr>
            <w:tcW w:w="1982" w:type="dxa"/>
          </w:tcPr>
          <w:p w14:paraId="6EE36F87" w14:textId="2B7A5141" w:rsidR="001B2DEA" w:rsidRDefault="001B2DEA" w:rsidP="00631ED2">
            <w:pPr>
              <w:jc w:val="center"/>
              <w:rPr>
                <w:ins w:id="9718" w:author="Rafi Aziizi" w:date="2021-11-14T11:07:00Z"/>
              </w:rPr>
            </w:pPr>
            <w:ins w:id="9719" w:author="Rafi Aziizi" w:date="2021-11-14T11:10:00Z">
              <w:r>
                <w:t>-</w:t>
              </w:r>
            </w:ins>
          </w:p>
        </w:tc>
      </w:tr>
      <w:tr w:rsidR="001B2DEA" w14:paraId="2C28985C" w14:textId="77777777" w:rsidTr="00631ED2">
        <w:trPr>
          <w:ins w:id="9720" w:author="Rafi Aziizi" w:date="2021-11-14T11:07:00Z"/>
        </w:trPr>
        <w:tc>
          <w:tcPr>
            <w:tcW w:w="1981" w:type="dxa"/>
          </w:tcPr>
          <w:p w14:paraId="2DCC2B84" w14:textId="77777777" w:rsidR="001B2DEA" w:rsidRDefault="001B2DEA" w:rsidP="00631ED2">
            <w:pPr>
              <w:rPr>
                <w:ins w:id="9721" w:author="Rafi Aziizi" w:date="2021-11-14T11:07:00Z"/>
              </w:rPr>
            </w:pPr>
            <w:ins w:id="9722" w:author="Rafi Aziizi" w:date="2021-11-14T11:07:00Z">
              <w:r>
                <w:t>nk</w:t>
              </w:r>
            </w:ins>
          </w:p>
        </w:tc>
        <w:tc>
          <w:tcPr>
            <w:tcW w:w="1982" w:type="dxa"/>
          </w:tcPr>
          <w:p w14:paraId="0CAE3B2D" w14:textId="77777777" w:rsidR="001B2DEA" w:rsidRPr="006828A2" w:rsidRDefault="001B2DEA" w:rsidP="00631ED2">
            <w:pPr>
              <w:jc w:val="center"/>
              <w:rPr>
                <w:ins w:id="9723" w:author="Rafi Aziizi" w:date="2021-11-14T11:07:00Z"/>
              </w:rPr>
            </w:pPr>
            <w:ins w:id="9724" w:author="Rafi Aziizi" w:date="2021-11-14T11:07:00Z">
              <w:r w:rsidRPr="006828A2">
                <w:t>varchar</w:t>
              </w:r>
            </w:ins>
          </w:p>
        </w:tc>
        <w:tc>
          <w:tcPr>
            <w:tcW w:w="1982" w:type="dxa"/>
          </w:tcPr>
          <w:p w14:paraId="1320E71F" w14:textId="77777777" w:rsidR="001B2DEA" w:rsidRDefault="001B2DEA" w:rsidP="00631ED2">
            <w:pPr>
              <w:jc w:val="center"/>
              <w:rPr>
                <w:ins w:id="9725" w:author="Rafi Aziizi" w:date="2021-11-14T11:07:00Z"/>
              </w:rPr>
            </w:pPr>
            <w:ins w:id="9726" w:author="Rafi Aziizi" w:date="2021-11-14T11:07:00Z">
              <w:r>
                <w:t>15</w:t>
              </w:r>
            </w:ins>
          </w:p>
        </w:tc>
        <w:tc>
          <w:tcPr>
            <w:tcW w:w="1982" w:type="dxa"/>
          </w:tcPr>
          <w:p w14:paraId="704F4575" w14:textId="2B1DF8A0" w:rsidR="001B2DEA" w:rsidRDefault="001B2DEA" w:rsidP="00631ED2">
            <w:pPr>
              <w:jc w:val="center"/>
              <w:rPr>
                <w:ins w:id="9727" w:author="Rafi Aziizi" w:date="2021-11-14T11:07:00Z"/>
              </w:rPr>
            </w:pPr>
            <w:ins w:id="9728" w:author="Rafi Aziizi" w:date="2021-11-14T11:10:00Z">
              <w:r>
                <w:t>-</w:t>
              </w:r>
            </w:ins>
          </w:p>
        </w:tc>
      </w:tr>
      <w:tr w:rsidR="001B2DEA" w14:paraId="6D4C307E" w14:textId="77777777" w:rsidTr="00631ED2">
        <w:trPr>
          <w:ins w:id="9729" w:author="Rafi Aziizi" w:date="2021-11-14T11:07:00Z"/>
        </w:trPr>
        <w:tc>
          <w:tcPr>
            <w:tcW w:w="1981" w:type="dxa"/>
          </w:tcPr>
          <w:p w14:paraId="2C69C8D4" w14:textId="77777777" w:rsidR="001B2DEA" w:rsidRDefault="001B2DEA" w:rsidP="00631ED2">
            <w:pPr>
              <w:rPr>
                <w:ins w:id="9730" w:author="Rafi Aziizi" w:date="2021-11-14T11:07:00Z"/>
              </w:rPr>
            </w:pPr>
            <w:ins w:id="9731" w:author="Rafi Aziizi" w:date="2021-11-14T11:07:00Z">
              <w:r>
                <w:t>idwalikelas</w:t>
              </w:r>
            </w:ins>
          </w:p>
        </w:tc>
        <w:tc>
          <w:tcPr>
            <w:tcW w:w="1982" w:type="dxa"/>
          </w:tcPr>
          <w:p w14:paraId="714A4AD3" w14:textId="77777777" w:rsidR="001B2DEA" w:rsidRPr="006828A2" w:rsidRDefault="001B2DEA" w:rsidP="00631ED2">
            <w:pPr>
              <w:jc w:val="center"/>
              <w:rPr>
                <w:ins w:id="9732" w:author="Rafi Aziizi" w:date="2021-11-14T11:07:00Z"/>
              </w:rPr>
            </w:pPr>
            <w:ins w:id="9733" w:author="Rafi Aziizi" w:date="2021-11-14T11:07:00Z">
              <w:r w:rsidRPr="006828A2">
                <w:t>varchar</w:t>
              </w:r>
            </w:ins>
          </w:p>
        </w:tc>
        <w:tc>
          <w:tcPr>
            <w:tcW w:w="1982" w:type="dxa"/>
          </w:tcPr>
          <w:p w14:paraId="4A256A60" w14:textId="77777777" w:rsidR="001B2DEA" w:rsidRDefault="001B2DEA" w:rsidP="00631ED2">
            <w:pPr>
              <w:jc w:val="center"/>
              <w:rPr>
                <w:ins w:id="9734" w:author="Rafi Aziizi" w:date="2021-11-14T11:07:00Z"/>
              </w:rPr>
            </w:pPr>
            <w:ins w:id="9735" w:author="Rafi Aziizi" w:date="2021-11-14T11:07:00Z">
              <w:r>
                <w:t>15</w:t>
              </w:r>
            </w:ins>
          </w:p>
        </w:tc>
        <w:tc>
          <w:tcPr>
            <w:tcW w:w="1982" w:type="dxa"/>
          </w:tcPr>
          <w:p w14:paraId="186ECA1B" w14:textId="713F3781" w:rsidR="001B2DEA" w:rsidRDefault="001B2DEA" w:rsidP="00631ED2">
            <w:pPr>
              <w:jc w:val="center"/>
              <w:rPr>
                <w:ins w:id="9736" w:author="Rafi Aziizi" w:date="2021-11-14T11:07:00Z"/>
              </w:rPr>
            </w:pPr>
            <w:ins w:id="9737" w:author="Rafi Aziizi" w:date="2021-11-14T11:10:00Z">
              <w:r>
                <w:t>-</w:t>
              </w:r>
            </w:ins>
          </w:p>
        </w:tc>
      </w:tr>
      <w:tr w:rsidR="001B2DEA" w14:paraId="0A49BFE0" w14:textId="77777777" w:rsidTr="00631ED2">
        <w:trPr>
          <w:ins w:id="9738" w:author="Rafi Aziizi" w:date="2021-11-14T11:07:00Z"/>
        </w:trPr>
        <w:tc>
          <w:tcPr>
            <w:tcW w:w="1981" w:type="dxa"/>
          </w:tcPr>
          <w:p w14:paraId="1EED44F1" w14:textId="77777777" w:rsidR="001B2DEA" w:rsidRDefault="001B2DEA" w:rsidP="00631ED2">
            <w:pPr>
              <w:rPr>
                <w:ins w:id="9739" w:author="Rafi Aziizi" w:date="2021-11-14T11:07:00Z"/>
              </w:rPr>
            </w:pPr>
            <w:ins w:id="9740" w:author="Rafi Aziizi" w:date="2021-11-14T11:07:00Z">
              <w:r>
                <w:t>nama</w:t>
              </w:r>
            </w:ins>
          </w:p>
        </w:tc>
        <w:tc>
          <w:tcPr>
            <w:tcW w:w="1982" w:type="dxa"/>
          </w:tcPr>
          <w:p w14:paraId="0F7A8C13" w14:textId="77777777" w:rsidR="001B2DEA" w:rsidRPr="006828A2" w:rsidRDefault="001B2DEA" w:rsidP="00631ED2">
            <w:pPr>
              <w:jc w:val="center"/>
              <w:rPr>
                <w:ins w:id="9741" w:author="Rafi Aziizi" w:date="2021-11-14T11:07:00Z"/>
              </w:rPr>
            </w:pPr>
            <w:ins w:id="9742" w:author="Rafi Aziizi" w:date="2021-11-14T11:07:00Z">
              <w:r w:rsidRPr="006828A2">
                <w:t>varchar</w:t>
              </w:r>
            </w:ins>
          </w:p>
        </w:tc>
        <w:tc>
          <w:tcPr>
            <w:tcW w:w="1982" w:type="dxa"/>
          </w:tcPr>
          <w:p w14:paraId="6B5C630E" w14:textId="77777777" w:rsidR="001B2DEA" w:rsidRDefault="001B2DEA" w:rsidP="00631ED2">
            <w:pPr>
              <w:jc w:val="center"/>
              <w:rPr>
                <w:ins w:id="9743" w:author="Rafi Aziizi" w:date="2021-11-14T11:07:00Z"/>
              </w:rPr>
            </w:pPr>
            <w:ins w:id="9744" w:author="Rafi Aziizi" w:date="2021-11-14T11:07:00Z">
              <w:r>
                <w:t>45</w:t>
              </w:r>
            </w:ins>
          </w:p>
        </w:tc>
        <w:tc>
          <w:tcPr>
            <w:tcW w:w="1982" w:type="dxa"/>
          </w:tcPr>
          <w:p w14:paraId="52510C17" w14:textId="77777777" w:rsidR="001B2DEA" w:rsidRDefault="001B2DEA" w:rsidP="00631ED2">
            <w:pPr>
              <w:jc w:val="center"/>
              <w:rPr>
                <w:ins w:id="9745" w:author="Rafi Aziizi" w:date="2021-11-14T11:07:00Z"/>
              </w:rPr>
            </w:pPr>
            <w:ins w:id="9746" w:author="Rafi Aziizi" w:date="2021-11-14T11:07:00Z">
              <w:r>
                <w:t>-</w:t>
              </w:r>
            </w:ins>
          </w:p>
        </w:tc>
      </w:tr>
      <w:tr w:rsidR="001B2DEA" w14:paraId="5D47F9BA" w14:textId="77777777" w:rsidTr="00631ED2">
        <w:trPr>
          <w:ins w:id="9747" w:author="Rafi Aziizi" w:date="2021-11-14T11:07:00Z"/>
        </w:trPr>
        <w:tc>
          <w:tcPr>
            <w:tcW w:w="1981" w:type="dxa"/>
          </w:tcPr>
          <w:p w14:paraId="4A52AEF8" w14:textId="77777777" w:rsidR="001B2DEA" w:rsidRDefault="001B2DEA" w:rsidP="00631ED2">
            <w:pPr>
              <w:rPr>
                <w:ins w:id="9748" w:author="Rafi Aziizi" w:date="2021-11-14T11:07:00Z"/>
              </w:rPr>
            </w:pPr>
            <w:ins w:id="9749" w:author="Rafi Aziizi" w:date="2021-11-14T11:07:00Z">
              <w:r>
                <w:t>alamat</w:t>
              </w:r>
            </w:ins>
          </w:p>
        </w:tc>
        <w:tc>
          <w:tcPr>
            <w:tcW w:w="1982" w:type="dxa"/>
          </w:tcPr>
          <w:p w14:paraId="610F3B94" w14:textId="77777777" w:rsidR="001B2DEA" w:rsidRPr="006828A2" w:rsidRDefault="001B2DEA" w:rsidP="00631ED2">
            <w:pPr>
              <w:jc w:val="center"/>
              <w:rPr>
                <w:ins w:id="9750" w:author="Rafi Aziizi" w:date="2021-11-14T11:07:00Z"/>
              </w:rPr>
            </w:pPr>
            <w:ins w:id="9751" w:author="Rafi Aziizi" w:date="2021-11-14T11:07:00Z">
              <w:r w:rsidRPr="006828A2">
                <w:t>varchar</w:t>
              </w:r>
            </w:ins>
          </w:p>
        </w:tc>
        <w:tc>
          <w:tcPr>
            <w:tcW w:w="1982" w:type="dxa"/>
          </w:tcPr>
          <w:p w14:paraId="206D94A7" w14:textId="5C3ABDEC" w:rsidR="001B2DEA" w:rsidRDefault="002C3CA5" w:rsidP="00631ED2">
            <w:pPr>
              <w:jc w:val="center"/>
              <w:rPr>
                <w:ins w:id="9752" w:author="Rafi Aziizi" w:date="2021-11-14T11:07:00Z"/>
              </w:rPr>
            </w:pPr>
            <w:ins w:id="9753" w:author="Rafi Aziizi" w:date="2021-11-14T19:59:00Z">
              <w:r>
                <w:t>100</w:t>
              </w:r>
            </w:ins>
          </w:p>
        </w:tc>
        <w:tc>
          <w:tcPr>
            <w:tcW w:w="1982" w:type="dxa"/>
          </w:tcPr>
          <w:p w14:paraId="26EC961F" w14:textId="77777777" w:rsidR="001B2DEA" w:rsidRDefault="001B2DEA" w:rsidP="00631ED2">
            <w:pPr>
              <w:jc w:val="center"/>
              <w:rPr>
                <w:ins w:id="9754" w:author="Rafi Aziizi" w:date="2021-11-14T11:07:00Z"/>
              </w:rPr>
            </w:pPr>
            <w:ins w:id="9755" w:author="Rafi Aziizi" w:date="2021-11-14T11:07:00Z">
              <w:r>
                <w:t>-</w:t>
              </w:r>
            </w:ins>
          </w:p>
        </w:tc>
      </w:tr>
      <w:tr w:rsidR="001B2DEA" w14:paraId="7E929B48" w14:textId="77777777" w:rsidTr="00631ED2">
        <w:trPr>
          <w:ins w:id="9756" w:author="Rafi Aziizi" w:date="2021-11-14T11:07:00Z"/>
        </w:trPr>
        <w:tc>
          <w:tcPr>
            <w:tcW w:w="1981" w:type="dxa"/>
          </w:tcPr>
          <w:p w14:paraId="2D4445F0" w14:textId="77777777" w:rsidR="001B2DEA" w:rsidRDefault="001B2DEA" w:rsidP="00631ED2">
            <w:pPr>
              <w:rPr>
                <w:ins w:id="9757" w:author="Rafi Aziizi" w:date="2021-11-14T11:07:00Z"/>
              </w:rPr>
            </w:pPr>
            <w:ins w:id="9758" w:author="Rafi Aziizi" w:date="2021-11-14T11:07:00Z">
              <w:r>
                <w:t>jeniskelamin</w:t>
              </w:r>
            </w:ins>
          </w:p>
        </w:tc>
        <w:tc>
          <w:tcPr>
            <w:tcW w:w="1982" w:type="dxa"/>
          </w:tcPr>
          <w:p w14:paraId="2F3BDB36" w14:textId="77777777" w:rsidR="001B2DEA" w:rsidRPr="006828A2" w:rsidRDefault="001B2DEA" w:rsidP="00631ED2">
            <w:pPr>
              <w:jc w:val="center"/>
              <w:rPr>
                <w:ins w:id="9759" w:author="Rafi Aziizi" w:date="2021-11-14T11:07:00Z"/>
              </w:rPr>
            </w:pPr>
            <w:ins w:id="9760" w:author="Rafi Aziizi" w:date="2021-11-14T11:07:00Z">
              <w:r w:rsidRPr="006828A2">
                <w:t>varchar</w:t>
              </w:r>
            </w:ins>
          </w:p>
        </w:tc>
        <w:tc>
          <w:tcPr>
            <w:tcW w:w="1982" w:type="dxa"/>
          </w:tcPr>
          <w:p w14:paraId="265563FC" w14:textId="77777777" w:rsidR="001B2DEA" w:rsidRDefault="001B2DEA" w:rsidP="00631ED2">
            <w:pPr>
              <w:jc w:val="center"/>
              <w:rPr>
                <w:ins w:id="9761" w:author="Rafi Aziizi" w:date="2021-11-14T11:07:00Z"/>
              </w:rPr>
            </w:pPr>
            <w:ins w:id="9762" w:author="Rafi Aziizi" w:date="2021-11-14T11:07:00Z">
              <w:r>
                <w:t>15</w:t>
              </w:r>
            </w:ins>
          </w:p>
        </w:tc>
        <w:tc>
          <w:tcPr>
            <w:tcW w:w="1982" w:type="dxa"/>
          </w:tcPr>
          <w:p w14:paraId="34E98B52" w14:textId="77777777" w:rsidR="001B2DEA" w:rsidRDefault="001B2DEA" w:rsidP="00631ED2">
            <w:pPr>
              <w:jc w:val="center"/>
              <w:rPr>
                <w:ins w:id="9763" w:author="Rafi Aziizi" w:date="2021-11-14T11:07:00Z"/>
              </w:rPr>
            </w:pPr>
            <w:ins w:id="9764" w:author="Rafi Aziizi" w:date="2021-11-14T11:07:00Z">
              <w:r>
                <w:t>-</w:t>
              </w:r>
            </w:ins>
          </w:p>
        </w:tc>
      </w:tr>
      <w:tr w:rsidR="001B2DEA" w14:paraId="6DD32339" w14:textId="77777777" w:rsidTr="00631ED2">
        <w:trPr>
          <w:ins w:id="9765" w:author="Rafi Aziizi" w:date="2021-11-14T11:07:00Z"/>
        </w:trPr>
        <w:tc>
          <w:tcPr>
            <w:tcW w:w="1981" w:type="dxa"/>
          </w:tcPr>
          <w:p w14:paraId="595C18D5" w14:textId="77777777" w:rsidR="001B2DEA" w:rsidRDefault="001B2DEA" w:rsidP="00631ED2">
            <w:pPr>
              <w:rPr>
                <w:ins w:id="9766" w:author="Rafi Aziizi" w:date="2021-11-14T11:07:00Z"/>
              </w:rPr>
            </w:pPr>
            <w:ins w:id="9767" w:author="Rafi Aziizi" w:date="2021-11-14T11:07:00Z">
              <w:r>
                <w:t>email</w:t>
              </w:r>
            </w:ins>
          </w:p>
        </w:tc>
        <w:tc>
          <w:tcPr>
            <w:tcW w:w="1982" w:type="dxa"/>
          </w:tcPr>
          <w:p w14:paraId="3D319100" w14:textId="77777777" w:rsidR="001B2DEA" w:rsidRPr="006828A2" w:rsidRDefault="001B2DEA" w:rsidP="00631ED2">
            <w:pPr>
              <w:jc w:val="center"/>
              <w:rPr>
                <w:ins w:id="9768" w:author="Rafi Aziizi" w:date="2021-11-14T11:07:00Z"/>
              </w:rPr>
            </w:pPr>
            <w:ins w:id="9769" w:author="Rafi Aziizi" w:date="2021-11-14T11:07:00Z">
              <w:r w:rsidRPr="006828A2">
                <w:t>varchar</w:t>
              </w:r>
            </w:ins>
          </w:p>
        </w:tc>
        <w:tc>
          <w:tcPr>
            <w:tcW w:w="1982" w:type="dxa"/>
          </w:tcPr>
          <w:p w14:paraId="31947CE0" w14:textId="77777777" w:rsidR="001B2DEA" w:rsidRDefault="001B2DEA" w:rsidP="00631ED2">
            <w:pPr>
              <w:jc w:val="center"/>
              <w:rPr>
                <w:ins w:id="9770" w:author="Rafi Aziizi" w:date="2021-11-14T11:07:00Z"/>
              </w:rPr>
            </w:pPr>
            <w:ins w:id="9771" w:author="Rafi Aziizi" w:date="2021-11-14T11:07:00Z">
              <w:r>
                <w:t>45</w:t>
              </w:r>
            </w:ins>
          </w:p>
        </w:tc>
        <w:tc>
          <w:tcPr>
            <w:tcW w:w="1982" w:type="dxa"/>
          </w:tcPr>
          <w:p w14:paraId="288768FB" w14:textId="77777777" w:rsidR="001B2DEA" w:rsidRDefault="001B2DEA" w:rsidP="00631ED2">
            <w:pPr>
              <w:jc w:val="center"/>
              <w:rPr>
                <w:ins w:id="9772" w:author="Rafi Aziizi" w:date="2021-11-14T11:07:00Z"/>
              </w:rPr>
            </w:pPr>
            <w:ins w:id="9773" w:author="Rafi Aziizi" w:date="2021-11-14T11:07:00Z">
              <w:r>
                <w:t>-</w:t>
              </w:r>
            </w:ins>
          </w:p>
        </w:tc>
      </w:tr>
      <w:tr w:rsidR="001B2DEA" w14:paraId="1F630F8D" w14:textId="77777777" w:rsidTr="00631ED2">
        <w:trPr>
          <w:ins w:id="9774" w:author="Rafi Aziizi" w:date="2021-11-14T11:07:00Z"/>
        </w:trPr>
        <w:tc>
          <w:tcPr>
            <w:tcW w:w="1981" w:type="dxa"/>
          </w:tcPr>
          <w:p w14:paraId="57FB2AD5" w14:textId="77777777" w:rsidR="001B2DEA" w:rsidRDefault="001B2DEA" w:rsidP="00631ED2">
            <w:pPr>
              <w:rPr>
                <w:ins w:id="9775" w:author="Rafi Aziizi" w:date="2021-11-14T11:07:00Z"/>
              </w:rPr>
            </w:pPr>
            <w:ins w:id="9776" w:author="Rafi Aziizi" w:date="2021-11-14T11:07:00Z">
              <w:r>
                <w:t>notlp</w:t>
              </w:r>
            </w:ins>
          </w:p>
        </w:tc>
        <w:tc>
          <w:tcPr>
            <w:tcW w:w="1982" w:type="dxa"/>
          </w:tcPr>
          <w:p w14:paraId="59A70139" w14:textId="77777777" w:rsidR="001B2DEA" w:rsidRPr="006828A2" w:rsidRDefault="001B2DEA" w:rsidP="00631ED2">
            <w:pPr>
              <w:jc w:val="center"/>
              <w:rPr>
                <w:ins w:id="9777" w:author="Rafi Aziizi" w:date="2021-11-14T11:07:00Z"/>
              </w:rPr>
            </w:pPr>
            <w:ins w:id="9778" w:author="Rafi Aziizi" w:date="2021-11-14T11:07:00Z">
              <w:r w:rsidRPr="006828A2">
                <w:t>varchar</w:t>
              </w:r>
            </w:ins>
          </w:p>
        </w:tc>
        <w:tc>
          <w:tcPr>
            <w:tcW w:w="1982" w:type="dxa"/>
          </w:tcPr>
          <w:p w14:paraId="76E6CB5C" w14:textId="77777777" w:rsidR="001B2DEA" w:rsidRDefault="001B2DEA" w:rsidP="00631ED2">
            <w:pPr>
              <w:jc w:val="center"/>
              <w:rPr>
                <w:ins w:id="9779" w:author="Rafi Aziizi" w:date="2021-11-14T11:07:00Z"/>
              </w:rPr>
            </w:pPr>
            <w:ins w:id="9780" w:author="Rafi Aziizi" w:date="2021-11-14T11:07:00Z">
              <w:r>
                <w:t>15</w:t>
              </w:r>
            </w:ins>
          </w:p>
        </w:tc>
        <w:tc>
          <w:tcPr>
            <w:tcW w:w="1982" w:type="dxa"/>
          </w:tcPr>
          <w:p w14:paraId="0F147898" w14:textId="77777777" w:rsidR="001B2DEA" w:rsidRDefault="001B2DEA" w:rsidP="00631ED2">
            <w:pPr>
              <w:jc w:val="center"/>
              <w:rPr>
                <w:ins w:id="9781" w:author="Rafi Aziizi" w:date="2021-11-14T11:07:00Z"/>
              </w:rPr>
            </w:pPr>
            <w:ins w:id="9782" w:author="Rafi Aziizi" w:date="2021-11-14T11:07:00Z">
              <w:r>
                <w:t>-</w:t>
              </w:r>
            </w:ins>
          </w:p>
        </w:tc>
      </w:tr>
      <w:tr w:rsidR="001B2DEA" w14:paraId="3409C177" w14:textId="77777777" w:rsidTr="00631ED2">
        <w:trPr>
          <w:ins w:id="9783" w:author="Rafi Aziizi" w:date="2021-11-14T11:07:00Z"/>
        </w:trPr>
        <w:tc>
          <w:tcPr>
            <w:tcW w:w="1981" w:type="dxa"/>
          </w:tcPr>
          <w:p w14:paraId="36584DC5" w14:textId="77777777" w:rsidR="001B2DEA" w:rsidRDefault="001B2DEA" w:rsidP="00631ED2">
            <w:pPr>
              <w:rPr>
                <w:ins w:id="9784" w:author="Rafi Aziizi" w:date="2021-11-14T11:07:00Z"/>
              </w:rPr>
            </w:pPr>
            <w:ins w:id="9785" w:author="Rafi Aziizi" w:date="2021-11-14T11:07:00Z">
              <w:r>
                <w:t>namaortu</w:t>
              </w:r>
            </w:ins>
          </w:p>
        </w:tc>
        <w:tc>
          <w:tcPr>
            <w:tcW w:w="1982" w:type="dxa"/>
          </w:tcPr>
          <w:p w14:paraId="74AC4539" w14:textId="77777777" w:rsidR="001B2DEA" w:rsidRPr="006828A2" w:rsidRDefault="001B2DEA" w:rsidP="00631ED2">
            <w:pPr>
              <w:jc w:val="center"/>
              <w:rPr>
                <w:ins w:id="9786" w:author="Rafi Aziizi" w:date="2021-11-14T11:07:00Z"/>
              </w:rPr>
            </w:pPr>
            <w:ins w:id="9787" w:author="Rafi Aziizi" w:date="2021-11-14T11:07:00Z">
              <w:r w:rsidRPr="006828A2">
                <w:t>varchar</w:t>
              </w:r>
            </w:ins>
          </w:p>
        </w:tc>
        <w:tc>
          <w:tcPr>
            <w:tcW w:w="1982" w:type="dxa"/>
          </w:tcPr>
          <w:p w14:paraId="0FE88090" w14:textId="77777777" w:rsidR="001B2DEA" w:rsidRDefault="001B2DEA" w:rsidP="00631ED2">
            <w:pPr>
              <w:jc w:val="center"/>
              <w:rPr>
                <w:ins w:id="9788" w:author="Rafi Aziizi" w:date="2021-11-14T11:07:00Z"/>
              </w:rPr>
            </w:pPr>
            <w:ins w:id="9789" w:author="Rafi Aziizi" w:date="2021-11-14T11:07:00Z">
              <w:r>
                <w:t>15</w:t>
              </w:r>
            </w:ins>
          </w:p>
        </w:tc>
        <w:tc>
          <w:tcPr>
            <w:tcW w:w="1982" w:type="dxa"/>
          </w:tcPr>
          <w:p w14:paraId="6598DAAB" w14:textId="77777777" w:rsidR="001B2DEA" w:rsidRDefault="001B2DEA" w:rsidP="00631ED2">
            <w:pPr>
              <w:jc w:val="center"/>
              <w:rPr>
                <w:ins w:id="9790" w:author="Rafi Aziizi" w:date="2021-11-14T11:07:00Z"/>
              </w:rPr>
            </w:pPr>
            <w:ins w:id="9791" w:author="Rafi Aziizi" w:date="2021-11-14T11:07:00Z">
              <w:r>
                <w:t>-</w:t>
              </w:r>
            </w:ins>
          </w:p>
        </w:tc>
      </w:tr>
      <w:tr w:rsidR="001B2DEA" w14:paraId="2671D1E6" w14:textId="77777777" w:rsidTr="00631ED2">
        <w:trPr>
          <w:ins w:id="9792" w:author="Rafi Aziizi" w:date="2021-11-14T11:07:00Z"/>
        </w:trPr>
        <w:tc>
          <w:tcPr>
            <w:tcW w:w="1981" w:type="dxa"/>
          </w:tcPr>
          <w:p w14:paraId="754FC8EB" w14:textId="77777777" w:rsidR="001B2DEA" w:rsidRDefault="001B2DEA" w:rsidP="00631ED2">
            <w:pPr>
              <w:rPr>
                <w:ins w:id="9793" w:author="Rafi Aziizi" w:date="2021-11-14T11:07:00Z"/>
              </w:rPr>
            </w:pPr>
            <w:ins w:id="9794" w:author="Rafi Aziizi" w:date="2021-11-14T11:07:00Z">
              <w:r>
                <w:t>noortu</w:t>
              </w:r>
            </w:ins>
          </w:p>
        </w:tc>
        <w:tc>
          <w:tcPr>
            <w:tcW w:w="1982" w:type="dxa"/>
          </w:tcPr>
          <w:p w14:paraId="10DBE5A5" w14:textId="77777777" w:rsidR="001B2DEA" w:rsidRPr="006828A2" w:rsidRDefault="001B2DEA" w:rsidP="00631ED2">
            <w:pPr>
              <w:jc w:val="center"/>
              <w:rPr>
                <w:ins w:id="9795" w:author="Rafi Aziizi" w:date="2021-11-14T11:07:00Z"/>
              </w:rPr>
            </w:pPr>
            <w:ins w:id="9796" w:author="Rafi Aziizi" w:date="2021-11-14T11:07:00Z">
              <w:r w:rsidRPr="006828A2">
                <w:t>varchar</w:t>
              </w:r>
            </w:ins>
          </w:p>
        </w:tc>
        <w:tc>
          <w:tcPr>
            <w:tcW w:w="1982" w:type="dxa"/>
          </w:tcPr>
          <w:p w14:paraId="5F05B199" w14:textId="77777777" w:rsidR="001B2DEA" w:rsidRDefault="001B2DEA" w:rsidP="00631ED2">
            <w:pPr>
              <w:jc w:val="center"/>
              <w:rPr>
                <w:ins w:id="9797" w:author="Rafi Aziizi" w:date="2021-11-14T11:07:00Z"/>
              </w:rPr>
            </w:pPr>
            <w:ins w:id="9798" w:author="Rafi Aziizi" w:date="2021-11-14T11:07:00Z">
              <w:r>
                <w:t>15</w:t>
              </w:r>
            </w:ins>
          </w:p>
        </w:tc>
        <w:tc>
          <w:tcPr>
            <w:tcW w:w="1982" w:type="dxa"/>
          </w:tcPr>
          <w:p w14:paraId="787B1F6F" w14:textId="77777777" w:rsidR="001B2DEA" w:rsidRDefault="001B2DEA" w:rsidP="00631ED2">
            <w:pPr>
              <w:keepNext/>
              <w:jc w:val="center"/>
              <w:rPr>
                <w:ins w:id="9799" w:author="Rafi Aziizi" w:date="2021-11-14T11:07:00Z"/>
              </w:rPr>
            </w:pPr>
            <w:ins w:id="9800" w:author="Rafi Aziizi" w:date="2021-11-14T11:07:00Z">
              <w:r>
                <w:t>-</w:t>
              </w:r>
            </w:ins>
          </w:p>
        </w:tc>
      </w:tr>
      <w:tr w:rsidR="001B2DEA" w14:paraId="5016F4DE" w14:textId="77777777" w:rsidTr="00631ED2">
        <w:trPr>
          <w:ins w:id="9801" w:author="Rafi Aziizi" w:date="2021-11-14T11:07:00Z"/>
        </w:trPr>
        <w:tc>
          <w:tcPr>
            <w:tcW w:w="1981" w:type="dxa"/>
          </w:tcPr>
          <w:p w14:paraId="778E1FAC" w14:textId="77777777" w:rsidR="001B2DEA" w:rsidRDefault="001B2DEA" w:rsidP="00631ED2">
            <w:pPr>
              <w:rPr>
                <w:ins w:id="9802" w:author="Rafi Aziizi" w:date="2021-11-14T11:07:00Z"/>
              </w:rPr>
            </w:pPr>
            <w:ins w:id="9803" w:author="Rafi Aziizi" w:date="2021-11-14T11:07:00Z">
              <w:r>
                <w:t>status</w:t>
              </w:r>
            </w:ins>
          </w:p>
        </w:tc>
        <w:tc>
          <w:tcPr>
            <w:tcW w:w="1982" w:type="dxa"/>
          </w:tcPr>
          <w:p w14:paraId="2261EF64" w14:textId="77777777" w:rsidR="001B2DEA" w:rsidRPr="006828A2" w:rsidRDefault="001B2DEA" w:rsidP="00631ED2">
            <w:pPr>
              <w:jc w:val="center"/>
              <w:rPr>
                <w:ins w:id="9804" w:author="Rafi Aziizi" w:date="2021-11-14T11:07:00Z"/>
              </w:rPr>
            </w:pPr>
            <w:ins w:id="9805" w:author="Rafi Aziizi" w:date="2021-11-14T11:07:00Z">
              <w:r>
                <w:t>varchar</w:t>
              </w:r>
            </w:ins>
          </w:p>
        </w:tc>
        <w:tc>
          <w:tcPr>
            <w:tcW w:w="1982" w:type="dxa"/>
          </w:tcPr>
          <w:p w14:paraId="22298401" w14:textId="77777777" w:rsidR="001B2DEA" w:rsidRDefault="001B2DEA" w:rsidP="00631ED2">
            <w:pPr>
              <w:jc w:val="center"/>
              <w:rPr>
                <w:ins w:id="9806" w:author="Rafi Aziizi" w:date="2021-11-14T11:07:00Z"/>
              </w:rPr>
            </w:pPr>
            <w:ins w:id="9807" w:author="Rafi Aziizi" w:date="2021-11-14T11:07:00Z">
              <w:r>
                <w:t>15</w:t>
              </w:r>
            </w:ins>
          </w:p>
        </w:tc>
        <w:tc>
          <w:tcPr>
            <w:tcW w:w="1982" w:type="dxa"/>
          </w:tcPr>
          <w:p w14:paraId="2DB9E871" w14:textId="77777777" w:rsidR="001B2DEA" w:rsidRDefault="001B2DEA" w:rsidP="00631ED2">
            <w:pPr>
              <w:keepNext/>
              <w:jc w:val="center"/>
              <w:rPr>
                <w:ins w:id="9808" w:author="Rafi Aziizi" w:date="2021-11-14T11:07:00Z"/>
              </w:rPr>
            </w:pPr>
            <w:ins w:id="9809" w:author="Rafi Aziizi" w:date="2021-11-14T11:07:00Z">
              <w:r>
                <w:t>-</w:t>
              </w:r>
            </w:ins>
          </w:p>
        </w:tc>
      </w:tr>
    </w:tbl>
    <w:p w14:paraId="53C1E145" w14:textId="77777777" w:rsidR="001B2DEA" w:rsidRPr="001B2DEA" w:rsidRDefault="001B2DEA">
      <w:pPr>
        <w:rPr>
          <w:ins w:id="9810" w:author="Rafi Aziizi" w:date="2021-11-14T11:06:00Z"/>
          <w:b/>
          <w:bCs/>
          <w:rPrChange w:id="9811" w:author="Rafi Aziizi" w:date="2021-11-14T11:07:00Z">
            <w:rPr>
              <w:ins w:id="9812" w:author="Rafi Aziizi" w:date="2021-11-14T11:06:00Z"/>
            </w:rPr>
          </w:rPrChange>
        </w:rPr>
        <w:pPrChange w:id="9813" w:author="Rafi Aziizi" w:date="2021-11-14T11:07:00Z">
          <w:pPr>
            <w:pStyle w:val="ListParagraph"/>
            <w:numPr>
              <w:numId w:val="48"/>
            </w:numPr>
            <w:ind w:left="426" w:hanging="360"/>
          </w:pPr>
        </w:pPrChange>
      </w:pPr>
    </w:p>
    <w:p w14:paraId="6E572519" w14:textId="4D57E291" w:rsidR="00723DD6" w:rsidRPr="00331B6F" w:rsidRDefault="00723DD6" w:rsidP="00375190">
      <w:pPr>
        <w:pStyle w:val="ListParagraph"/>
        <w:numPr>
          <w:ilvl w:val="0"/>
          <w:numId w:val="48"/>
        </w:numPr>
        <w:ind w:left="426"/>
        <w:rPr>
          <w:b/>
          <w:bCs/>
          <w:rPrChange w:id="9814" w:author="Rafi Aziizi" w:date="2021-11-12T10:57:00Z">
            <w:rPr>
              <w:b/>
              <w:bCs/>
              <w:highlight w:val="yellow"/>
            </w:rPr>
          </w:rPrChange>
        </w:rPr>
      </w:pPr>
      <w:r w:rsidRPr="00331B6F">
        <w:rPr>
          <w:b/>
          <w:bCs/>
          <w:rPrChange w:id="9815" w:author="Rafi Aziizi" w:date="2021-11-12T10:57:00Z">
            <w:rPr>
              <w:b/>
              <w:bCs/>
              <w:highlight w:val="yellow"/>
            </w:rPr>
          </w:rPrChange>
        </w:rPr>
        <w:t>Tabel</w:t>
      </w:r>
      <w:r w:rsidR="006720D0" w:rsidRPr="00331B6F">
        <w:rPr>
          <w:b/>
          <w:bCs/>
          <w:rPrChange w:id="9816" w:author="Rafi Aziizi" w:date="2021-11-12T10:57:00Z">
            <w:rPr>
              <w:b/>
              <w:bCs/>
              <w:highlight w:val="yellow"/>
            </w:rPr>
          </w:rPrChange>
        </w:rPr>
        <w:t xml:space="preserve"> History</w:t>
      </w:r>
      <w:ins w:id="9817" w:author="Rafi Aziizi" w:date="2021-11-14T11:06:00Z">
        <w:r w:rsidR="001B2DEA">
          <w:rPr>
            <w:b/>
            <w:bCs/>
          </w:rPr>
          <w:t xml:space="preserve"> L</w:t>
        </w:r>
      </w:ins>
      <w:del w:id="9818" w:author="Rafi Aziizi" w:date="2021-11-14T11:06:00Z">
        <w:r w:rsidR="006720D0" w:rsidRPr="00331B6F" w:rsidDel="001B2DEA">
          <w:rPr>
            <w:b/>
            <w:bCs/>
            <w:rPrChange w:id="9819" w:author="Rafi Aziizi" w:date="2021-11-12T10:57:00Z">
              <w:rPr>
                <w:b/>
                <w:bCs/>
                <w:highlight w:val="yellow"/>
              </w:rPr>
            </w:rPrChange>
          </w:rPr>
          <w:delText>l</w:delText>
        </w:r>
      </w:del>
      <w:r w:rsidR="006720D0" w:rsidRPr="00331B6F">
        <w:rPr>
          <w:b/>
          <w:bCs/>
          <w:rPrChange w:id="9820" w:author="Rafi Aziizi" w:date="2021-11-12T10:57:00Z">
            <w:rPr>
              <w:b/>
              <w:bCs/>
              <w:highlight w:val="yellow"/>
            </w:rPr>
          </w:rPrChange>
        </w:rPr>
        <w:t>apabsen</w:t>
      </w:r>
    </w:p>
    <w:p w14:paraId="3103B517" w14:textId="5E778074" w:rsidR="006720D0" w:rsidDel="00456266" w:rsidRDefault="006720D0" w:rsidP="006720D0">
      <w:pPr>
        <w:ind w:firstLine="426"/>
        <w:rPr>
          <w:del w:id="9821" w:author="chaniaayulestari@outlook.com" w:date="2021-11-13T14:24:00Z"/>
        </w:rPr>
      </w:pPr>
      <w:r>
        <w:t>T</w:t>
      </w:r>
      <w:r w:rsidRPr="009B575D">
        <w:t xml:space="preserve">abel </w:t>
      </w:r>
      <w:r w:rsidR="009E6E1E">
        <w:t>h</w:t>
      </w:r>
      <w:r>
        <w:t>istory</w:t>
      </w:r>
      <w:ins w:id="9822" w:author="Rafi Aziizi" w:date="2021-11-14T11:07:00Z">
        <w:r w:rsidR="001B2DEA">
          <w:t xml:space="preserve"> </w:t>
        </w:r>
      </w:ins>
      <w:r>
        <w:t xml:space="preserve">lapabsen </w:t>
      </w:r>
      <w:r w:rsidRPr="009B575D">
        <w:t xml:space="preserve">ini memiliki beberapa </w:t>
      </w:r>
      <w:r w:rsidRPr="006720D0">
        <w:rPr>
          <w:i/>
          <w:iCs/>
        </w:rPr>
        <w:t>field</w:t>
      </w:r>
      <w:r w:rsidRPr="009B575D">
        <w:t xml:space="preserve"> seperti </w:t>
      </w:r>
      <w:ins w:id="9823" w:author="Rafi Aziizi" w:date="2021-11-14T10:16:00Z">
        <w:r w:rsidR="00ED47C8" w:rsidRPr="009B575D">
          <w:t xml:space="preserve">pada </w:t>
        </w:r>
        <w:r w:rsidR="00ED47C8">
          <w:t>tabel dibawah ini</w:t>
        </w:r>
        <w:r w:rsidR="00ED47C8">
          <w:rPr>
            <w:iCs/>
          </w:rPr>
          <w:t xml:space="preserve">, </w:t>
        </w:r>
      </w:ins>
      <w:del w:id="9824" w:author="Rafi Aziizi" w:date="2021-11-14T10:16:00Z">
        <w:r w:rsidRPr="009B575D" w:rsidDel="00ED47C8">
          <w:delText>pada t</w:delText>
        </w:r>
        <w:r w:rsidDel="00ED47C8">
          <w:delText>abel 3.2</w:delText>
        </w:r>
        <w:r w:rsidR="00A911C8" w:rsidDel="00ED47C8">
          <w:delText>9</w:delText>
        </w:r>
        <w:r w:rsidDel="00ED47C8">
          <w:delText xml:space="preserve">. </w:delText>
        </w:r>
      </w:del>
      <w:r>
        <w:t xml:space="preserve">dimana tabel ini </w:t>
      </w:r>
      <w:r w:rsidRPr="009B575D">
        <w:t xml:space="preserve">berfungsi untuk </w:t>
      </w:r>
      <w:r>
        <w:t xml:space="preserve">menyimpan data history </w:t>
      </w:r>
      <w:r w:rsidR="00A911C8">
        <w:t xml:space="preserve">laporan </w:t>
      </w:r>
      <w:r>
        <w:t>absen untuk seluruh siswa.</w:t>
      </w:r>
    </w:p>
    <w:p w14:paraId="0D2E59AF" w14:textId="18E8FD84" w:rsidR="00A911C8" w:rsidDel="001B2DEA" w:rsidRDefault="00A911C8">
      <w:pPr>
        <w:ind w:firstLine="426"/>
        <w:rPr>
          <w:del w:id="9825" w:author="Rafi Aziizi" w:date="2021-11-14T11:08:00Z"/>
        </w:rPr>
        <w:pPrChange w:id="9826" w:author="chaniaayulestari@outlook.com" w:date="2021-11-13T14:24:00Z">
          <w:pPr>
            <w:pStyle w:val="Caption"/>
            <w:keepNext/>
            <w:jc w:val="center"/>
          </w:pPr>
        </w:pPrChange>
      </w:pPr>
      <w:del w:id="9827" w:author="chaniaayulestari@outlook.com" w:date="2021-11-13T13:40:00Z">
        <w:r w:rsidDel="001A4EEC">
          <w:delText xml:space="preserve">Table 3. </w:delText>
        </w:r>
        <w:r w:rsidDel="001A4EEC">
          <w:fldChar w:fldCharType="begin"/>
        </w:r>
        <w:r w:rsidDel="001A4EEC">
          <w:delInstrText xml:space="preserve"> SEQ Table_3. \* ARABIC </w:delInstrText>
        </w:r>
        <w:r w:rsidDel="001A4EEC">
          <w:fldChar w:fldCharType="separate"/>
        </w:r>
        <w:r w:rsidDel="001A4EEC">
          <w:rPr>
            <w:noProof/>
          </w:rPr>
          <w:delText>29</w:delText>
        </w:r>
        <w:r w:rsidDel="001A4EEC">
          <w:fldChar w:fldCharType="end"/>
        </w:r>
        <w:r w:rsidDel="001A4EEC">
          <w:delText xml:space="preserve"> </w:delText>
        </w:r>
        <w:r w:rsidR="009E6E1E" w:rsidDel="001A4EEC">
          <w:delText xml:space="preserve">Perancangan </w:delText>
        </w:r>
        <w:r w:rsidDel="001A4EEC">
          <w:delText>Tabel historylapabsen</w:delText>
        </w:r>
      </w:del>
    </w:p>
    <w:p w14:paraId="355A4BC3" w14:textId="2B43AE03" w:rsidR="00456266" w:rsidRDefault="00456266">
      <w:pPr>
        <w:ind w:firstLine="426"/>
        <w:rPr>
          <w:ins w:id="9828" w:author="chaniaayulestari@outlook.com" w:date="2021-11-13T14:25:00Z"/>
        </w:rPr>
        <w:pPrChange w:id="9829" w:author="Rafi Aziizi" w:date="2021-11-14T11:08:00Z">
          <w:pPr/>
        </w:pPrChange>
      </w:pPr>
      <w:bookmarkStart w:id="9830" w:name="_Toc87762769"/>
      <w:ins w:id="9831" w:author="chaniaayulestari@outlook.com" w:date="2021-11-13T14:25:00Z">
        <w:del w:id="9832" w:author="Rafi Aziizi" w:date="2021-11-14T11:07:00Z">
          <w:r w:rsidDel="001B2DEA">
            <w:delText xml:space="preserve">Tabel 3. </w:delText>
          </w:r>
        </w:del>
        <w:del w:id="9833" w:author="Rafi Aziizi" w:date="2021-11-14T09:52:00Z">
          <w:r w:rsidDel="003640C9">
            <w:fldChar w:fldCharType="begin"/>
          </w:r>
          <w:r w:rsidDel="003640C9">
            <w:delInstrText xml:space="preserve"> SEQ Tabel_3. \* ARABIC </w:delInstrText>
          </w:r>
        </w:del>
      </w:ins>
      <w:del w:id="9834" w:author="Rafi Aziizi" w:date="2021-11-14T09:52:00Z">
        <w:r w:rsidDel="003640C9">
          <w:fldChar w:fldCharType="separate"/>
        </w:r>
      </w:del>
      <w:ins w:id="9835" w:author="chaniaayulestari@outlook.com" w:date="2021-11-14T09:28:00Z">
        <w:del w:id="9836" w:author="Rafi Aziizi" w:date="2021-11-14T09:52:00Z">
          <w:r w:rsidR="0024161C" w:rsidDel="003640C9">
            <w:rPr>
              <w:noProof/>
            </w:rPr>
            <w:delText>59</w:delText>
          </w:r>
        </w:del>
      </w:ins>
      <w:ins w:id="9837" w:author="chaniaayulestari@outlook.com" w:date="2021-11-13T14:25:00Z">
        <w:del w:id="9838" w:author="Rafi Aziizi" w:date="2021-11-14T09:52:00Z">
          <w:r w:rsidDel="003640C9">
            <w:rPr>
              <w:noProof/>
            </w:rPr>
            <w:delText>56</w:delText>
          </w:r>
          <w:r w:rsidDel="003640C9">
            <w:fldChar w:fldCharType="end"/>
          </w:r>
        </w:del>
        <w:del w:id="9839" w:author="Rafi Aziizi" w:date="2021-11-14T11:07:00Z">
          <w:r w:rsidDel="001B2DEA">
            <w:delText xml:space="preserve"> Perancangan Tabel Lapoean Absen</w:delText>
          </w:r>
        </w:del>
        <w:bookmarkEnd w:id="9830"/>
      </w:ins>
    </w:p>
    <w:p w14:paraId="1BA1C16C" w14:textId="2BF0DCE0" w:rsidR="001B2DEA" w:rsidRDefault="001B2DEA">
      <w:pPr>
        <w:pStyle w:val="Caption"/>
        <w:keepNext/>
        <w:jc w:val="center"/>
        <w:rPr>
          <w:ins w:id="9840" w:author="Rafi Aziizi" w:date="2021-11-14T11:08:00Z"/>
        </w:rPr>
        <w:pPrChange w:id="9841" w:author="Rafi Aziizi" w:date="2021-11-14T11:08:00Z">
          <w:pPr/>
        </w:pPrChange>
      </w:pPr>
      <w:ins w:id="9842" w:author="Rafi Aziizi" w:date="2021-11-14T11:08:00Z">
        <w:r>
          <w:t xml:space="preserve">Tabel 3. </w:t>
        </w:r>
        <w:r>
          <w:fldChar w:fldCharType="begin"/>
        </w:r>
        <w:r>
          <w:instrText xml:space="preserve"> SEQ Tabel_3. \* ARABIC </w:instrText>
        </w:r>
      </w:ins>
      <w:r>
        <w:fldChar w:fldCharType="separate"/>
      </w:r>
      <w:ins w:id="9843" w:author="Rafi Aziizi" w:date="2021-11-14T11:08:00Z">
        <w:r>
          <w:rPr>
            <w:noProof/>
          </w:rPr>
          <w:t>61</w:t>
        </w:r>
        <w:r>
          <w:fldChar w:fldCharType="end"/>
        </w:r>
        <w:r>
          <w:t xml:space="preserve"> Perancangan Table History Lapabsen</w:t>
        </w:r>
      </w:ins>
    </w:p>
    <w:tbl>
      <w:tblPr>
        <w:tblStyle w:val="TableGrid"/>
        <w:tblW w:w="0" w:type="auto"/>
        <w:tblLook w:val="04A0" w:firstRow="1" w:lastRow="0" w:firstColumn="1" w:lastColumn="0" w:noHBand="0" w:noVBand="1"/>
      </w:tblPr>
      <w:tblGrid>
        <w:gridCol w:w="1981"/>
        <w:gridCol w:w="1982"/>
        <w:gridCol w:w="1982"/>
        <w:gridCol w:w="1982"/>
      </w:tblGrid>
      <w:tr w:rsidR="00A911C8" w:rsidRPr="006828A2" w14:paraId="331F6029" w14:textId="77777777" w:rsidTr="00C53A83">
        <w:tc>
          <w:tcPr>
            <w:tcW w:w="1981" w:type="dxa"/>
            <w:shd w:val="clear" w:color="auto" w:fill="9CC2E5" w:themeFill="accent5" w:themeFillTint="99"/>
          </w:tcPr>
          <w:p w14:paraId="07EB2502" w14:textId="77777777" w:rsidR="00A911C8" w:rsidRPr="006828A2" w:rsidRDefault="00A911C8" w:rsidP="00C53A83">
            <w:pPr>
              <w:jc w:val="center"/>
              <w:rPr>
                <w:b/>
                <w:bCs/>
              </w:rPr>
            </w:pPr>
            <w:r w:rsidRPr="006828A2">
              <w:rPr>
                <w:b/>
                <w:bCs/>
              </w:rPr>
              <w:t>Field</w:t>
            </w:r>
          </w:p>
        </w:tc>
        <w:tc>
          <w:tcPr>
            <w:tcW w:w="1982" w:type="dxa"/>
            <w:shd w:val="clear" w:color="auto" w:fill="9CC2E5" w:themeFill="accent5" w:themeFillTint="99"/>
          </w:tcPr>
          <w:p w14:paraId="62F764D6" w14:textId="77777777" w:rsidR="00A911C8" w:rsidRPr="006828A2" w:rsidRDefault="00A911C8" w:rsidP="00C53A83">
            <w:pPr>
              <w:jc w:val="center"/>
              <w:rPr>
                <w:b/>
                <w:bCs/>
              </w:rPr>
            </w:pPr>
            <w:r w:rsidRPr="006828A2">
              <w:rPr>
                <w:b/>
                <w:bCs/>
              </w:rPr>
              <w:t>Type</w:t>
            </w:r>
          </w:p>
        </w:tc>
        <w:tc>
          <w:tcPr>
            <w:tcW w:w="1982" w:type="dxa"/>
            <w:shd w:val="clear" w:color="auto" w:fill="9CC2E5" w:themeFill="accent5" w:themeFillTint="99"/>
          </w:tcPr>
          <w:p w14:paraId="47E45EE7" w14:textId="77777777" w:rsidR="00A911C8" w:rsidRPr="006828A2" w:rsidRDefault="00A911C8" w:rsidP="00C53A83">
            <w:pPr>
              <w:jc w:val="center"/>
              <w:rPr>
                <w:b/>
                <w:bCs/>
              </w:rPr>
            </w:pPr>
            <w:r w:rsidRPr="006828A2">
              <w:rPr>
                <w:b/>
                <w:bCs/>
              </w:rPr>
              <w:t>Width</w:t>
            </w:r>
          </w:p>
        </w:tc>
        <w:tc>
          <w:tcPr>
            <w:tcW w:w="1982" w:type="dxa"/>
            <w:shd w:val="clear" w:color="auto" w:fill="9CC2E5" w:themeFill="accent5" w:themeFillTint="99"/>
          </w:tcPr>
          <w:p w14:paraId="1F1992BF" w14:textId="77777777" w:rsidR="00A911C8" w:rsidRPr="006828A2" w:rsidRDefault="00A911C8" w:rsidP="00C53A83">
            <w:pPr>
              <w:jc w:val="center"/>
              <w:rPr>
                <w:b/>
                <w:bCs/>
              </w:rPr>
            </w:pPr>
            <w:r w:rsidRPr="006828A2">
              <w:rPr>
                <w:b/>
                <w:bCs/>
              </w:rPr>
              <w:t>Key</w:t>
            </w:r>
          </w:p>
        </w:tc>
      </w:tr>
      <w:tr w:rsidR="00A911C8" w14:paraId="6660B97C" w14:textId="77777777" w:rsidTr="00C53A83">
        <w:tc>
          <w:tcPr>
            <w:tcW w:w="1981" w:type="dxa"/>
          </w:tcPr>
          <w:p w14:paraId="55B8D644" w14:textId="77777777" w:rsidR="00A911C8" w:rsidRDefault="00A911C8" w:rsidP="00C53A83">
            <w:r>
              <w:t>idlapabsen</w:t>
            </w:r>
          </w:p>
        </w:tc>
        <w:tc>
          <w:tcPr>
            <w:tcW w:w="1982" w:type="dxa"/>
          </w:tcPr>
          <w:p w14:paraId="2F00D295" w14:textId="77777777" w:rsidR="00A911C8" w:rsidRDefault="00A911C8" w:rsidP="00C53A83">
            <w:pPr>
              <w:jc w:val="center"/>
            </w:pPr>
            <w:r>
              <w:t>varchar</w:t>
            </w:r>
          </w:p>
        </w:tc>
        <w:tc>
          <w:tcPr>
            <w:tcW w:w="1982" w:type="dxa"/>
          </w:tcPr>
          <w:p w14:paraId="4D9B7CD6" w14:textId="77777777" w:rsidR="00A911C8" w:rsidRDefault="00A911C8" w:rsidP="00C53A83">
            <w:pPr>
              <w:jc w:val="center"/>
            </w:pPr>
            <w:r>
              <w:t>15</w:t>
            </w:r>
          </w:p>
        </w:tc>
        <w:tc>
          <w:tcPr>
            <w:tcW w:w="1982" w:type="dxa"/>
          </w:tcPr>
          <w:p w14:paraId="61110E5C" w14:textId="03935658" w:rsidR="00A911C8" w:rsidRDefault="00156F99" w:rsidP="00C53A83">
            <w:pPr>
              <w:jc w:val="center"/>
            </w:pPr>
            <w:r>
              <w:t>-</w:t>
            </w:r>
          </w:p>
        </w:tc>
      </w:tr>
      <w:tr w:rsidR="00A911C8" w14:paraId="74B4549E" w14:textId="77777777" w:rsidTr="00C53A83">
        <w:tc>
          <w:tcPr>
            <w:tcW w:w="1981" w:type="dxa"/>
          </w:tcPr>
          <w:p w14:paraId="27B8B0A0" w14:textId="77777777" w:rsidR="00A911C8" w:rsidRDefault="00A911C8" w:rsidP="00C53A83">
            <w:r>
              <w:t>idwalikelas</w:t>
            </w:r>
          </w:p>
        </w:tc>
        <w:tc>
          <w:tcPr>
            <w:tcW w:w="1982" w:type="dxa"/>
          </w:tcPr>
          <w:p w14:paraId="735CB726" w14:textId="77777777" w:rsidR="00A911C8" w:rsidRDefault="00A911C8" w:rsidP="00C53A83">
            <w:pPr>
              <w:jc w:val="center"/>
            </w:pPr>
            <w:r>
              <w:t>varchar</w:t>
            </w:r>
          </w:p>
        </w:tc>
        <w:tc>
          <w:tcPr>
            <w:tcW w:w="1982" w:type="dxa"/>
          </w:tcPr>
          <w:p w14:paraId="46EB2284" w14:textId="77777777" w:rsidR="00A911C8" w:rsidRDefault="00A911C8" w:rsidP="00C53A83">
            <w:pPr>
              <w:jc w:val="center"/>
            </w:pPr>
            <w:r>
              <w:t>15</w:t>
            </w:r>
          </w:p>
        </w:tc>
        <w:tc>
          <w:tcPr>
            <w:tcW w:w="1982" w:type="dxa"/>
          </w:tcPr>
          <w:p w14:paraId="45980994" w14:textId="0852FBE3" w:rsidR="00A911C8" w:rsidRDefault="00156F99" w:rsidP="00C53A83">
            <w:pPr>
              <w:jc w:val="center"/>
            </w:pPr>
            <w:r>
              <w:t>-</w:t>
            </w:r>
          </w:p>
        </w:tc>
      </w:tr>
      <w:tr w:rsidR="00A911C8" w14:paraId="02ECFBB2" w14:textId="77777777" w:rsidTr="00C53A83">
        <w:tc>
          <w:tcPr>
            <w:tcW w:w="1981" w:type="dxa"/>
          </w:tcPr>
          <w:p w14:paraId="451F3A25" w14:textId="77777777" w:rsidR="00A911C8" w:rsidRDefault="00A911C8" w:rsidP="00C53A83">
            <w:r>
              <w:lastRenderedPageBreak/>
              <w:t>nis</w:t>
            </w:r>
          </w:p>
        </w:tc>
        <w:tc>
          <w:tcPr>
            <w:tcW w:w="1982" w:type="dxa"/>
          </w:tcPr>
          <w:p w14:paraId="5A0663F3" w14:textId="77777777" w:rsidR="00A911C8" w:rsidRDefault="00A911C8" w:rsidP="00C53A83">
            <w:pPr>
              <w:jc w:val="center"/>
            </w:pPr>
            <w:r>
              <w:t>varchar</w:t>
            </w:r>
          </w:p>
        </w:tc>
        <w:tc>
          <w:tcPr>
            <w:tcW w:w="1982" w:type="dxa"/>
          </w:tcPr>
          <w:p w14:paraId="42353832" w14:textId="77777777" w:rsidR="00A911C8" w:rsidRDefault="00A911C8" w:rsidP="00C53A83">
            <w:pPr>
              <w:jc w:val="center"/>
            </w:pPr>
            <w:r>
              <w:t>15</w:t>
            </w:r>
          </w:p>
        </w:tc>
        <w:tc>
          <w:tcPr>
            <w:tcW w:w="1982" w:type="dxa"/>
          </w:tcPr>
          <w:p w14:paraId="0EB9A49E" w14:textId="7A5F4D84" w:rsidR="00A911C8" w:rsidRDefault="00156F99" w:rsidP="00C53A83">
            <w:pPr>
              <w:jc w:val="center"/>
            </w:pPr>
            <w:r>
              <w:t>-</w:t>
            </w:r>
          </w:p>
        </w:tc>
      </w:tr>
      <w:tr w:rsidR="00A911C8" w14:paraId="6199ED4C" w14:textId="77777777" w:rsidTr="00C53A83">
        <w:tc>
          <w:tcPr>
            <w:tcW w:w="1981" w:type="dxa"/>
          </w:tcPr>
          <w:p w14:paraId="58809B47" w14:textId="77777777" w:rsidR="00A911C8" w:rsidRDefault="00A911C8" w:rsidP="00C53A83">
            <w:r>
              <w:t>nk</w:t>
            </w:r>
          </w:p>
        </w:tc>
        <w:tc>
          <w:tcPr>
            <w:tcW w:w="1982" w:type="dxa"/>
          </w:tcPr>
          <w:p w14:paraId="58D1D4CD" w14:textId="77777777" w:rsidR="00A911C8" w:rsidRDefault="00A911C8" w:rsidP="00C53A83">
            <w:pPr>
              <w:jc w:val="center"/>
            </w:pPr>
            <w:r>
              <w:t>varchar</w:t>
            </w:r>
          </w:p>
        </w:tc>
        <w:tc>
          <w:tcPr>
            <w:tcW w:w="1982" w:type="dxa"/>
          </w:tcPr>
          <w:p w14:paraId="04DD9D6F" w14:textId="77777777" w:rsidR="00A911C8" w:rsidRDefault="00A911C8" w:rsidP="00C53A83">
            <w:pPr>
              <w:jc w:val="center"/>
            </w:pPr>
            <w:r>
              <w:t>15</w:t>
            </w:r>
          </w:p>
        </w:tc>
        <w:tc>
          <w:tcPr>
            <w:tcW w:w="1982" w:type="dxa"/>
          </w:tcPr>
          <w:p w14:paraId="44ED6073" w14:textId="349A8CD6" w:rsidR="00A911C8" w:rsidRDefault="00156F99" w:rsidP="00C53A83">
            <w:pPr>
              <w:jc w:val="center"/>
            </w:pPr>
            <w:r>
              <w:t>-</w:t>
            </w:r>
          </w:p>
        </w:tc>
      </w:tr>
      <w:tr w:rsidR="00A911C8" w14:paraId="74515DA9" w14:textId="77777777" w:rsidTr="00C53A83">
        <w:tc>
          <w:tcPr>
            <w:tcW w:w="1981" w:type="dxa"/>
          </w:tcPr>
          <w:p w14:paraId="69316E6C" w14:textId="77777777" w:rsidR="00A911C8" w:rsidRDefault="00A911C8" w:rsidP="00C53A83">
            <w:r>
              <w:t>nama</w:t>
            </w:r>
          </w:p>
        </w:tc>
        <w:tc>
          <w:tcPr>
            <w:tcW w:w="1982" w:type="dxa"/>
          </w:tcPr>
          <w:p w14:paraId="28662211" w14:textId="77777777" w:rsidR="00A911C8" w:rsidRDefault="00A911C8" w:rsidP="00C53A83">
            <w:pPr>
              <w:jc w:val="center"/>
            </w:pPr>
            <w:r>
              <w:t>varchar</w:t>
            </w:r>
          </w:p>
        </w:tc>
        <w:tc>
          <w:tcPr>
            <w:tcW w:w="1982" w:type="dxa"/>
          </w:tcPr>
          <w:p w14:paraId="7135B12D" w14:textId="77777777" w:rsidR="00A911C8" w:rsidRDefault="00A911C8" w:rsidP="00C53A83">
            <w:pPr>
              <w:jc w:val="center"/>
            </w:pPr>
            <w:r>
              <w:t>45</w:t>
            </w:r>
          </w:p>
        </w:tc>
        <w:tc>
          <w:tcPr>
            <w:tcW w:w="1982" w:type="dxa"/>
          </w:tcPr>
          <w:p w14:paraId="33DB04BC" w14:textId="7C7B39CB" w:rsidR="00A911C8" w:rsidRDefault="00156F99" w:rsidP="00C53A83">
            <w:pPr>
              <w:jc w:val="center"/>
            </w:pPr>
            <w:r>
              <w:t>-</w:t>
            </w:r>
          </w:p>
        </w:tc>
      </w:tr>
      <w:tr w:rsidR="00A911C8" w14:paraId="465C5520" w14:textId="77777777" w:rsidTr="00C53A83">
        <w:tc>
          <w:tcPr>
            <w:tcW w:w="1981" w:type="dxa"/>
          </w:tcPr>
          <w:p w14:paraId="70831387" w14:textId="77777777" w:rsidR="00A911C8" w:rsidRDefault="00A911C8" w:rsidP="00C53A83">
            <w:r>
              <w:t>hadir</w:t>
            </w:r>
          </w:p>
        </w:tc>
        <w:tc>
          <w:tcPr>
            <w:tcW w:w="1982" w:type="dxa"/>
          </w:tcPr>
          <w:p w14:paraId="6F911B0D" w14:textId="30139391" w:rsidR="00A911C8" w:rsidRDefault="007C5FA9" w:rsidP="00C53A83">
            <w:pPr>
              <w:jc w:val="center"/>
            </w:pPr>
            <w:ins w:id="9844" w:author="Rafi Aziizi" w:date="2021-11-12T10:50:00Z">
              <w:r>
                <w:t>integer</w:t>
              </w:r>
            </w:ins>
            <w:del w:id="9845" w:author="Rafi Aziizi" w:date="2021-11-12T10:50:00Z">
              <w:r w:rsidR="00A911C8" w:rsidDel="007C5FA9">
                <w:delText>int</w:delText>
              </w:r>
            </w:del>
          </w:p>
        </w:tc>
        <w:tc>
          <w:tcPr>
            <w:tcW w:w="1982" w:type="dxa"/>
          </w:tcPr>
          <w:p w14:paraId="2CC7A90D" w14:textId="77777777" w:rsidR="00A911C8" w:rsidRDefault="00A911C8" w:rsidP="00C53A83">
            <w:pPr>
              <w:jc w:val="center"/>
            </w:pPr>
            <w:r>
              <w:t>3</w:t>
            </w:r>
          </w:p>
        </w:tc>
        <w:tc>
          <w:tcPr>
            <w:tcW w:w="1982" w:type="dxa"/>
          </w:tcPr>
          <w:p w14:paraId="02AD1DC9" w14:textId="77777777" w:rsidR="00A911C8" w:rsidRDefault="00A911C8" w:rsidP="00C53A83">
            <w:pPr>
              <w:jc w:val="center"/>
            </w:pPr>
            <w:r>
              <w:t>-</w:t>
            </w:r>
          </w:p>
        </w:tc>
      </w:tr>
      <w:tr w:rsidR="00A911C8" w14:paraId="2DEFE4C8" w14:textId="77777777" w:rsidTr="00C53A83">
        <w:tc>
          <w:tcPr>
            <w:tcW w:w="1981" w:type="dxa"/>
          </w:tcPr>
          <w:p w14:paraId="5F3A93CD" w14:textId="77777777" w:rsidR="00A911C8" w:rsidRDefault="00A911C8" w:rsidP="00C53A83">
            <w:r>
              <w:t>sakit</w:t>
            </w:r>
          </w:p>
        </w:tc>
        <w:tc>
          <w:tcPr>
            <w:tcW w:w="1982" w:type="dxa"/>
          </w:tcPr>
          <w:p w14:paraId="654514E2" w14:textId="76FE3A99" w:rsidR="00A911C8" w:rsidRDefault="007C5FA9" w:rsidP="00C53A83">
            <w:pPr>
              <w:jc w:val="center"/>
            </w:pPr>
            <w:ins w:id="9846" w:author="Rafi Aziizi" w:date="2021-11-12T10:50:00Z">
              <w:r>
                <w:t>integer</w:t>
              </w:r>
            </w:ins>
            <w:del w:id="9847" w:author="Rafi Aziizi" w:date="2021-11-12T10:50:00Z">
              <w:r w:rsidR="00A911C8" w:rsidDel="007C5FA9">
                <w:delText>int</w:delText>
              </w:r>
            </w:del>
          </w:p>
        </w:tc>
        <w:tc>
          <w:tcPr>
            <w:tcW w:w="1982" w:type="dxa"/>
          </w:tcPr>
          <w:p w14:paraId="263F1425" w14:textId="77777777" w:rsidR="00A911C8" w:rsidRDefault="00A911C8" w:rsidP="00C53A83">
            <w:pPr>
              <w:jc w:val="center"/>
            </w:pPr>
            <w:r>
              <w:t>3</w:t>
            </w:r>
          </w:p>
        </w:tc>
        <w:tc>
          <w:tcPr>
            <w:tcW w:w="1982" w:type="dxa"/>
          </w:tcPr>
          <w:p w14:paraId="5CF49473" w14:textId="77777777" w:rsidR="00A911C8" w:rsidRDefault="00A911C8" w:rsidP="00C53A83">
            <w:pPr>
              <w:jc w:val="center"/>
            </w:pPr>
            <w:r>
              <w:t>-</w:t>
            </w:r>
          </w:p>
        </w:tc>
      </w:tr>
      <w:tr w:rsidR="00A911C8" w14:paraId="33216557" w14:textId="77777777" w:rsidTr="00C53A83">
        <w:tc>
          <w:tcPr>
            <w:tcW w:w="1981" w:type="dxa"/>
          </w:tcPr>
          <w:p w14:paraId="6728A0CC" w14:textId="77777777" w:rsidR="00A911C8" w:rsidRDefault="00A911C8" w:rsidP="00C53A83">
            <w:r>
              <w:t>izin</w:t>
            </w:r>
          </w:p>
        </w:tc>
        <w:tc>
          <w:tcPr>
            <w:tcW w:w="1982" w:type="dxa"/>
          </w:tcPr>
          <w:p w14:paraId="1CADB1A4" w14:textId="306098F1" w:rsidR="00A911C8" w:rsidRDefault="007C5FA9" w:rsidP="00C53A83">
            <w:pPr>
              <w:jc w:val="center"/>
            </w:pPr>
            <w:ins w:id="9848" w:author="Rafi Aziizi" w:date="2021-11-12T10:50:00Z">
              <w:r>
                <w:t>integer</w:t>
              </w:r>
            </w:ins>
            <w:del w:id="9849" w:author="Rafi Aziizi" w:date="2021-11-12T10:50:00Z">
              <w:r w:rsidR="00A911C8" w:rsidDel="007C5FA9">
                <w:delText>int</w:delText>
              </w:r>
            </w:del>
          </w:p>
        </w:tc>
        <w:tc>
          <w:tcPr>
            <w:tcW w:w="1982" w:type="dxa"/>
          </w:tcPr>
          <w:p w14:paraId="4E8499E6" w14:textId="77777777" w:rsidR="00A911C8" w:rsidRDefault="00A911C8" w:rsidP="00C53A83">
            <w:pPr>
              <w:jc w:val="center"/>
            </w:pPr>
            <w:r>
              <w:t>3</w:t>
            </w:r>
          </w:p>
        </w:tc>
        <w:tc>
          <w:tcPr>
            <w:tcW w:w="1982" w:type="dxa"/>
          </w:tcPr>
          <w:p w14:paraId="5010E4AB" w14:textId="77777777" w:rsidR="00A911C8" w:rsidRDefault="00A911C8" w:rsidP="00C53A83">
            <w:pPr>
              <w:jc w:val="center"/>
            </w:pPr>
            <w:r>
              <w:t>-</w:t>
            </w:r>
          </w:p>
        </w:tc>
      </w:tr>
      <w:tr w:rsidR="00A911C8" w14:paraId="5847548E" w14:textId="77777777" w:rsidTr="00C53A83">
        <w:tc>
          <w:tcPr>
            <w:tcW w:w="1981" w:type="dxa"/>
          </w:tcPr>
          <w:p w14:paraId="23397FB1" w14:textId="77777777" w:rsidR="00A911C8" w:rsidRDefault="00A911C8" w:rsidP="00C53A83">
            <w:r>
              <w:t>alpha</w:t>
            </w:r>
          </w:p>
        </w:tc>
        <w:tc>
          <w:tcPr>
            <w:tcW w:w="1982" w:type="dxa"/>
          </w:tcPr>
          <w:p w14:paraId="6FE46EE8" w14:textId="718E244E" w:rsidR="00A911C8" w:rsidRDefault="007C5FA9" w:rsidP="00C53A83">
            <w:pPr>
              <w:jc w:val="center"/>
            </w:pPr>
            <w:ins w:id="9850" w:author="Rafi Aziizi" w:date="2021-11-12T10:50:00Z">
              <w:r>
                <w:t>integer</w:t>
              </w:r>
            </w:ins>
            <w:del w:id="9851" w:author="Rafi Aziizi" w:date="2021-11-12T10:50:00Z">
              <w:r w:rsidR="00A911C8" w:rsidDel="007C5FA9">
                <w:delText>int</w:delText>
              </w:r>
            </w:del>
          </w:p>
        </w:tc>
        <w:tc>
          <w:tcPr>
            <w:tcW w:w="1982" w:type="dxa"/>
          </w:tcPr>
          <w:p w14:paraId="297FB0AB" w14:textId="77777777" w:rsidR="00A911C8" w:rsidRDefault="00A911C8" w:rsidP="00C53A83">
            <w:pPr>
              <w:jc w:val="center"/>
            </w:pPr>
            <w:r>
              <w:t>3</w:t>
            </w:r>
          </w:p>
        </w:tc>
        <w:tc>
          <w:tcPr>
            <w:tcW w:w="1982" w:type="dxa"/>
          </w:tcPr>
          <w:p w14:paraId="22A969AA" w14:textId="77777777" w:rsidR="00A911C8" w:rsidRDefault="00A911C8" w:rsidP="00C53A83">
            <w:pPr>
              <w:jc w:val="center"/>
            </w:pPr>
            <w:r>
              <w:t>-</w:t>
            </w:r>
          </w:p>
        </w:tc>
      </w:tr>
      <w:tr w:rsidR="00A911C8" w14:paraId="5CF140A6" w14:textId="77777777" w:rsidTr="00C53A83">
        <w:tc>
          <w:tcPr>
            <w:tcW w:w="1981" w:type="dxa"/>
          </w:tcPr>
          <w:p w14:paraId="4383B576" w14:textId="77777777" w:rsidR="00A911C8" w:rsidRDefault="00A911C8" w:rsidP="00C53A83">
            <w:r>
              <w:t>terlambat</w:t>
            </w:r>
          </w:p>
        </w:tc>
        <w:tc>
          <w:tcPr>
            <w:tcW w:w="1982" w:type="dxa"/>
          </w:tcPr>
          <w:p w14:paraId="2ED53C98" w14:textId="0E76C134" w:rsidR="00A911C8" w:rsidRDefault="007C5FA9" w:rsidP="00C53A83">
            <w:pPr>
              <w:jc w:val="center"/>
            </w:pPr>
            <w:ins w:id="9852" w:author="Rafi Aziizi" w:date="2021-11-12T10:50:00Z">
              <w:r>
                <w:t>integer</w:t>
              </w:r>
            </w:ins>
            <w:del w:id="9853" w:author="Rafi Aziizi" w:date="2021-11-12T10:50:00Z">
              <w:r w:rsidR="00A911C8" w:rsidDel="007C5FA9">
                <w:delText>int</w:delText>
              </w:r>
            </w:del>
          </w:p>
        </w:tc>
        <w:tc>
          <w:tcPr>
            <w:tcW w:w="1982" w:type="dxa"/>
          </w:tcPr>
          <w:p w14:paraId="45826D0F" w14:textId="77777777" w:rsidR="00A911C8" w:rsidRDefault="00A911C8" w:rsidP="00C53A83">
            <w:pPr>
              <w:jc w:val="center"/>
            </w:pPr>
            <w:r>
              <w:t>3</w:t>
            </w:r>
          </w:p>
        </w:tc>
        <w:tc>
          <w:tcPr>
            <w:tcW w:w="1982" w:type="dxa"/>
          </w:tcPr>
          <w:p w14:paraId="379EAA1F" w14:textId="77777777" w:rsidR="00A911C8" w:rsidRDefault="00A911C8" w:rsidP="00C53A83">
            <w:pPr>
              <w:jc w:val="center"/>
            </w:pPr>
            <w:r>
              <w:t>-</w:t>
            </w:r>
          </w:p>
        </w:tc>
      </w:tr>
      <w:tr w:rsidR="00A911C8" w14:paraId="3BD08074" w14:textId="77777777" w:rsidTr="00C53A83">
        <w:tc>
          <w:tcPr>
            <w:tcW w:w="1981" w:type="dxa"/>
          </w:tcPr>
          <w:p w14:paraId="2E4A14E5" w14:textId="77777777" w:rsidR="00A911C8" w:rsidRDefault="00A911C8" w:rsidP="00C53A83">
            <w:r>
              <w:t>status</w:t>
            </w:r>
          </w:p>
        </w:tc>
        <w:tc>
          <w:tcPr>
            <w:tcW w:w="1982" w:type="dxa"/>
          </w:tcPr>
          <w:p w14:paraId="6B1060F1" w14:textId="77777777" w:rsidR="00A911C8" w:rsidRDefault="00A911C8" w:rsidP="00C53A83">
            <w:pPr>
              <w:jc w:val="center"/>
            </w:pPr>
            <w:r>
              <w:t>varchar</w:t>
            </w:r>
          </w:p>
        </w:tc>
        <w:tc>
          <w:tcPr>
            <w:tcW w:w="1982" w:type="dxa"/>
          </w:tcPr>
          <w:p w14:paraId="6E63EFE4" w14:textId="77777777" w:rsidR="00A911C8" w:rsidRDefault="00A911C8" w:rsidP="00C53A83">
            <w:pPr>
              <w:jc w:val="center"/>
            </w:pPr>
            <w:r>
              <w:t>15</w:t>
            </w:r>
          </w:p>
        </w:tc>
        <w:tc>
          <w:tcPr>
            <w:tcW w:w="1982" w:type="dxa"/>
          </w:tcPr>
          <w:p w14:paraId="0AF6DEDD" w14:textId="77777777" w:rsidR="00A911C8" w:rsidRDefault="00A911C8" w:rsidP="00C53A83">
            <w:pPr>
              <w:jc w:val="center"/>
            </w:pPr>
            <w:r>
              <w:t>-</w:t>
            </w:r>
          </w:p>
        </w:tc>
      </w:tr>
    </w:tbl>
    <w:p w14:paraId="5F56C909" w14:textId="664750D6" w:rsidR="006720D0" w:rsidDel="001B2DEA" w:rsidRDefault="006720D0" w:rsidP="003D3D0F">
      <w:pPr>
        <w:rPr>
          <w:del w:id="9854" w:author="chaniaayulestari@outlook.com" w:date="2021-11-14T06:15:00Z"/>
          <w:b/>
          <w:bCs/>
        </w:rPr>
      </w:pPr>
    </w:p>
    <w:p w14:paraId="197820C7" w14:textId="645044F5" w:rsidR="00723DD6" w:rsidRPr="00531075" w:rsidDel="00546D1E" w:rsidRDefault="00723DD6" w:rsidP="00375190">
      <w:pPr>
        <w:pStyle w:val="ListParagraph"/>
        <w:numPr>
          <w:ilvl w:val="0"/>
          <w:numId w:val="48"/>
        </w:numPr>
        <w:ind w:left="426"/>
        <w:rPr>
          <w:del w:id="9855" w:author="chaniaayulestari@outlook.com" w:date="2021-11-14T06:15:00Z"/>
          <w:b/>
          <w:bCs/>
        </w:rPr>
      </w:pPr>
      <w:del w:id="9856" w:author="chaniaayulestari@outlook.com" w:date="2021-11-14T06:15:00Z">
        <w:r w:rsidDel="00546D1E">
          <w:rPr>
            <w:b/>
            <w:bCs/>
          </w:rPr>
          <w:delText>Tabel</w:delText>
        </w:r>
        <w:r w:rsidR="006720D0" w:rsidDel="00546D1E">
          <w:rPr>
            <w:b/>
            <w:bCs/>
          </w:rPr>
          <w:delText xml:space="preserve"> </w:delText>
        </w:r>
      </w:del>
    </w:p>
    <w:p w14:paraId="31D66424" w14:textId="77777777" w:rsidR="00375190" w:rsidRPr="00EC4B61" w:rsidRDefault="00375190" w:rsidP="003D3D0F"/>
    <w:p w14:paraId="2B20D692" w14:textId="0F4BFF59" w:rsidR="00926DA8" w:rsidRDefault="00926DA8" w:rsidP="00932121">
      <w:pPr>
        <w:pStyle w:val="Heading3"/>
        <w:numPr>
          <w:ilvl w:val="0"/>
          <w:numId w:val="127"/>
        </w:numPr>
        <w:tabs>
          <w:tab w:val="left" w:pos="851"/>
        </w:tabs>
        <w:ind w:left="426" w:hanging="426"/>
      </w:pPr>
      <w:bookmarkStart w:id="9857" w:name="_heading=h.111kx3o"/>
      <w:bookmarkStart w:id="9858" w:name="_Toc80034254"/>
      <w:bookmarkStart w:id="9859" w:name="_Toc83115754"/>
      <w:bookmarkEnd w:id="9857"/>
      <w:r>
        <w:t>Perancangan Antarmuka</w:t>
      </w:r>
      <w:bookmarkEnd w:id="9858"/>
      <w:bookmarkEnd w:id="9859"/>
    </w:p>
    <w:p w14:paraId="5CF8B780" w14:textId="2E9ABFFE" w:rsidR="00926DA8" w:rsidRDefault="00C570CE" w:rsidP="00C570CE">
      <w:pPr>
        <w:ind w:firstLine="851"/>
        <w:rPr>
          <w:rFonts w:eastAsia="Calibri"/>
        </w:rPr>
      </w:pPr>
      <w:r w:rsidRPr="00C570CE">
        <w:rPr>
          <w:color w:val="000000" w:themeColor="text1"/>
        </w:rPr>
        <w:t xml:space="preserve">Perancangan antarmuka merupakan </w:t>
      </w:r>
      <w:r>
        <w:rPr>
          <w:color w:val="000000" w:themeColor="text1"/>
        </w:rPr>
        <w:t xml:space="preserve">gambaran </w:t>
      </w:r>
      <w:r w:rsidRPr="00C570CE">
        <w:rPr>
          <w:color w:val="000000" w:themeColor="text1"/>
        </w:rPr>
        <w:t xml:space="preserve">tampilan yang akan digunakan pada </w:t>
      </w:r>
      <w:r w:rsidRPr="00C570CE">
        <w:rPr>
          <w:rFonts w:eastAsia="Calibri"/>
          <w:lang w:val="id-ID"/>
        </w:rPr>
        <w:t>Sistem</w:t>
      </w:r>
      <w:r>
        <w:rPr>
          <w:rFonts w:eastAsia="Calibri"/>
        </w:rPr>
        <w:t xml:space="preserve"> Absensi Menggunakan </w:t>
      </w:r>
      <w:r w:rsidRPr="006C5FEA">
        <w:rPr>
          <w:rFonts w:eastAsia="Calibri"/>
          <w:i/>
          <w:iCs/>
        </w:rPr>
        <w:t>Radio Frequency Identification</w:t>
      </w:r>
      <w:r>
        <w:rPr>
          <w:rFonts w:eastAsia="Calibri"/>
        </w:rPr>
        <w:t xml:space="preserve"> pada SMK Cendekia Batujajar</w:t>
      </w:r>
      <w:r w:rsidR="006C5FEA">
        <w:rPr>
          <w:rFonts w:eastAsia="Calibri"/>
        </w:rPr>
        <w:t>.</w:t>
      </w:r>
    </w:p>
    <w:p w14:paraId="17C16B34" w14:textId="4CA9AB78" w:rsidR="00DE4C8E" w:rsidRPr="00331B6F" w:rsidRDefault="00AB7B78">
      <w:pPr>
        <w:pStyle w:val="ListParagraph"/>
        <w:numPr>
          <w:ilvl w:val="0"/>
          <w:numId w:val="43"/>
        </w:numPr>
        <w:shd w:val="clear" w:color="auto" w:fill="FFFFFF" w:themeFill="background1"/>
        <w:ind w:left="426"/>
        <w:rPr>
          <w:rFonts w:eastAsia="Calibri"/>
          <w:b/>
          <w:bCs/>
        </w:rPr>
        <w:pPrChange w:id="9860" w:author="Rafi Aziizi" w:date="2021-11-12T10:57:00Z">
          <w:pPr>
            <w:pStyle w:val="ListParagraph"/>
            <w:numPr>
              <w:numId w:val="43"/>
            </w:numPr>
            <w:shd w:val="clear" w:color="auto" w:fill="FFD966" w:themeFill="accent4" w:themeFillTint="99"/>
            <w:ind w:left="426" w:hanging="360"/>
          </w:pPr>
        </w:pPrChange>
      </w:pPr>
      <w:r w:rsidRPr="00331B6F">
        <w:rPr>
          <w:rFonts w:eastAsia="Calibri"/>
          <w:b/>
          <w:bCs/>
        </w:rPr>
        <w:t xml:space="preserve">Antarmuka </w:t>
      </w:r>
      <w:r w:rsidR="00DE4C8E" w:rsidRPr="00331B6F">
        <w:rPr>
          <w:rFonts w:eastAsia="Calibri"/>
          <w:b/>
          <w:bCs/>
        </w:rPr>
        <w:t>Registrasi</w:t>
      </w:r>
    </w:p>
    <w:p w14:paraId="5E8DF640" w14:textId="7011A6BE" w:rsidR="00DE4852" w:rsidRDefault="00DE4852" w:rsidP="00CA20F1">
      <w:pPr>
        <w:pStyle w:val="ListParagraph"/>
        <w:ind w:left="0" w:firstLine="426"/>
        <w:rPr>
          <w:rFonts w:eastAsia="Calibri"/>
        </w:rPr>
      </w:pPr>
      <w:r>
        <w:rPr>
          <w:rFonts w:eastAsia="Calibri"/>
        </w:rPr>
        <w:t xml:space="preserve">Rancangan antarmuka ini berfungsi untuk mendaftarkan diri sebagai admin pemegang sistem baik </w:t>
      </w:r>
      <w:r w:rsidR="00977902">
        <w:rPr>
          <w:rFonts w:eastAsia="Calibri"/>
        </w:rPr>
        <w:t xml:space="preserve">sebagai </w:t>
      </w:r>
      <w:r>
        <w:rPr>
          <w:rFonts w:eastAsia="Calibri"/>
        </w:rPr>
        <w:t xml:space="preserve">kepala sekolah ataupun bagian IT dengan mengisi </w:t>
      </w:r>
      <w:r w:rsidRPr="00DE4852">
        <w:rPr>
          <w:rFonts w:eastAsia="Calibri"/>
          <w:i/>
          <w:iCs/>
        </w:rPr>
        <w:t>form</w:t>
      </w:r>
      <w:r>
        <w:rPr>
          <w:rFonts w:eastAsia="Calibri"/>
        </w:rPr>
        <w:t xml:space="preserve"> ya</w:t>
      </w:r>
      <w:r w:rsidR="00436415">
        <w:rPr>
          <w:rFonts w:eastAsia="Calibri"/>
        </w:rPr>
        <w:t>n</w:t>
      </w:r>
      <w:r>
        <w:rPr>
          <w:rFonts w:eastAsia="Calibri"/>
        </w:rPr>
        <w:t xml:space="preserve">g telah disediakan seperti </w:t>
      </w:r>
      <w:r w:rsidRPr="00DE4852">
        <w:rPr>
          <w:rFonts w:eastAsia="Calibri"/>
          <w:i/>
          <w:iCs/>
        </w:rPr>
        <w:t>username, password</w:t>
      </w:r>
      <w:r>
        <w:rPr>
          <w:rFonts w:eastAsia="Calibri"/>
        </w:rPr>
        <w:t xml:space="preserve"> dan lainnya</w:t>
      </w:r>
      <w:r w:rsidR="00436415">
        <w:rPr>
          <w:rFonts w:eastAsia="Calibri"/>
        </w:rPr>
        <w:t xml:space="preserve">. Setiap admin baik kepala sekolah ataupun bagian IT harus didaftarkan oleh </w:t>
      </w:r>
      <w:r w:rsidR="006C5FEA">
        <w:rPr>
          <w:rFonts w:eastAsia="Calibri"/>
        </w:rPr>
        <w:t>guru</w:t>
      </w:r>
      <w:r w:rsidR="00436415">
        <w:rPr>
          <w:rFonts w:eastAsia="Calibri"/>
        </w:rPr>
        <w:t xml:space="preserve"> BK.</w:t>
      </w:r>
    </w:p>
    <w:p w14:paraId="5268817A" w14:textId="2412BD04" w:rsidR="00845F78" w:rsidRDefault="00333EBA" w:rsidP="00333EBA">
      <w:pPr>
        <w:jc w:val="left"/>
      </w:pPr>
      <w:r>
        <w:rPr>
          <w:noProof/>
        </w:rPr>
        <w:drawing>
          <wp:anchor distT="0" distB="0" distL="114300" distR="114300" simplePos="0" relativeHeight="251507200" behindDoc="1" locked="0" layoutInCell="1" allowOverlap="1" wp14:anchorId="5CB5D9A6" wp14:editId="780B7278">
            <wp:simplePos x="0" y="0"/>
            <wp:positionH relativeFrom="margin">
              <wp:align>center</wp:align>
            </wp:positionH>
            <wp:positionV relativeFrom="paragraph">
              <wp:posOffset>9413</wp:posOffset>
            </wp:positionV>
            <wp:extent cx="4180854" cy="2381459"/>
            <wp:effectExtent l="0" t="0" r="0" b="0"/>
            <wp:wrapNone/>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180854" cy="238145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5FF0C1" w14:textId="432C1A00" w:rsidR="00CA20F1" w:rsidRDefault="00CA20F1" w:rsidP="009E085A">
      <w:pPr>
        <w:jc w:val="center"/>
      </w:pPr>
    </w:p>
    <w:p w14:paraId="0BFA04FF" w14:textId="3D78455D" w:rsidR="00CA20F1" w:rsidRDefault="00CA20F1" w:rsidP="009E085A">
      <w:pPr>
        <w:jc w:val="center"/>
      </w:pPr>
    </w:p>
    <w:p w14:paraId="05C6769B" w14:textId="708ACB69" w:rsidR="00CA20F1" w:rsidRDefault="00CA20F1" w:rsidP="009E085A">
      <w:pPr>
        <w:jc w:val="center"/>
      </w:pPr>
    </w:p>
    <w:p w14:paraId="62B8C250" w14:textId="7CA8A066" w:rsidR="00CA20F1" w:rsidRDefault="00CA20F1" w:rsidP="009E085A">
      <w:pPr>
        <w:jc w:val="center"/>
      </w:pPr>
    </w:p>
    <w:p w14:paraId="4DE42154" w14:textId="0C0C8C7B" w:rsidR="00CA20F1" w:rsidRDefault="00CA20F1" w:rsidP="009E085A">
      <w:pPr>
        <w:jc w:val="center"/>
      </w:pPr>
    </w:p>
    <w:p w14:paraId="6C98978F" w14:textId="0129A660" w:rsidR="00CA20F1" w:rsidRDefault="00CA20F1" w:rsidP="009E085A">
      <w:pPr>
        <w:jc w:val="center"/>
      </w:pPr>
    </w:p>
    <w:p w14:paraId="2252A70B" w14:textId="75BD0682" w:rsidR="00CA20F1" w:rsidRDefault="00CA20F1" w:rsidP="009E085A">
      <w:pPr>
        <w:jc w:val="center"/>
      </w:pPr>
    </w:p>
    <w:p w14:paraId="26479341" w14:textId="4B9E56E2" w:rsidR="00CA20F1" w:rsidRDefault="00CA20F1" w:rsidP="009E085A">
      <w:pPr>
        <w:jc w:val="center"/>
      </w:pPr>
    </w:p>
    <w:p w14:paraId="5C7CBC15" w14:textId="7DEA01EA" w:rsidR="00CA20F1" w:rsidRDefault="00ED34E2" w:rsidP="006C5FEA">
      <w:ins w:id="9861" w:author="chaniaayulestari@outlook.com" w:date="2021-11-13T20:59:00Z">
        <w:r>
          <w:rPr>
            <w:noProof/>
          </w:rPr>
          <w:pict w14:anchorId="41E74130">
            <v:shape id="_x0000_s1223" type="#_x0000_t202" style="position:absolute;left:0;text-align:left;margin-left:33.8pt;margin-top:6.4pt;width:329.2pt;height:15.35pt;z-index:251753984;mso-position-horizontal-relative:text;mso-position-vertical-relative:text" stroked="f">
              <v:textbox inset="0,0,0,0">
                <w:txbxContent>
                  <w:p w14:paraId="5FBCA5BA" w14:textId="5F2F2590" w:rsidR="00ED34E2" w:rsidRPr="009443D7" w:rsidRDefault="00ED34E2">
                    <w:pPr>
                      <w:pStyle w:val="Caption"/>
                      <w:jc w:val="center"/>
                      <w:rPr>
                        <w:noProof/>
                      </w:rPr>
                      <w:pPrChange w:id="9862" w:author="chaniaayulestari@outlook.com" w:date="2021-11-13T20:59:00Z">
                        <w:pPr/>
                      </w:pPrChange>
                    </w:pPr>
                    <w:bookmarkStart w:id="9863" w:name="_Toc87731487"/>
                    <w:ins w:id="9864" w:author="chaniaayulestari@outlook.com" w:date="2021-11-13T20:59:00Z">
                      <w:r>
                        <w:t xml:space="preserve">Gambar 3. </w:t>
                      </w:r>
                      <w:r>
                        <w:fldChar w:fldCharType="begin"/>
                      </w:r>
                      <w:r>
                        <w:instrText xml:space="preserve"> SEQ Gambar___3. \* ARABIC </w:instrText>
                      </w:r>
                    </w:ins>
                    <w:r>
                      <w:fldChar w:fldCharType="separate"/>
                    </w:r>
                    <w:ins w:id="9865" w:author="Rafi Aziizi" w:date="2021-11-15T16:05:00Z">
                      <w:r w:rsidR="00BF7B94">
                        <w:rPr>
                          <w:noProof/>
                        </w:rPr>
                        <w:t>56</w:t>
                      </w:r>
                    </w:ins>
                    <w:ins w:id="9866" w:author="chaniaayulestari@outlook.com" w:date="2021-11-13T21:25:00Z">
                      <w:del w:id="9867" w:author="Rafi Aziizi" w:date="2021-11-14T09:53:00Z">
                        <w:r w:rsidDel="00590A19">
                          <w:rPr>
                            <w:noProof/>
                          </w:rPr>
                          <w:delText>52</w:delText>
                        </w:r>
                      </w:del>
                    </w:ins>
                    <w:ins w:id="9868" w:author="chaniaayulestari@outlook.com" w:date="2021-11-13T20:59:00Z">
                      <w:r>
                        <w:fldChar w:fldCharType="end"/>
                      </w:r>
                      <w:r>
                        <w:t xml:space="preserve"> Perancangan Antarmuka Registrasi</w:t>
                      </w:r>
                    </w:ins>
                    <w:bookmarkEnd w:id="9863"/>
                  </w:p>
                </w:txbxContent>
              </v:textbox>
            </v:shape>
          </w:pict>
        </w:r>
      </w:ins>
      <w:del w:id="9869" w:author="chaniaayulestari@outlook.com" w:date="2021-11-13T14:25:00Z">
        <w:r>
          <w:rPr>
            <w:noProof/>
          </w:rPr>
          <w:pict w14:anchorId="38804930">
            <v:shape id="Text Box 96" o:spid="_x0000_s1112" type="#_x0000_t202" style="position:absolute;left:0;text-align:left;margin-left:23.45pt;margin-top:3.3pt;width:346.7pt;height:.05pt;z-index:-2516628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" stroked="f">
              <v:textbox style="mso-fit-shape-to-text:t" inset="0,0,0,0">
                <w:txbxContent>
                  <w:p w14:paraId="01069579" w14:textId="5428D1D7" w:rsidR="00ED34E2" w:rsidRPr="00B46080" w:rsidRDefault="00ED34E2" w:rsidP="00436415">
                    <w:pPr>
                      <w:pStyle w:val="Caption"/>
                      <w:jc w:val="center"/>
                      <w:rPr>
                        <w:noProof/>
                        <w:sz w:val="24"/>
                        <w:szCs w:val="24"/>
                      </w:rPr>
                    </w:pPr>
                    <w:r>
                      <w:t xml:space="preserve">Gambar 3. </w:t>
                    </w:r>
                    <w:ins w:id="9870" w:author="chaniaayulestari@outlook.com" w:date="2021-11-13T13:45:00Z">
                      <w:r>
                        <w:fldChar w:fldCharType="begin"/>
                      </w:r>
                      <w:r>
                        <w:instrText xml:space="preserve"> SEQ Gambar_3. \* ARABIC </w:instrText>
                      </w:r>
                    </w:ins>
                    <w:r>
                      <w:fldChar w:fldCharType="separate"/>
                    </w:r>
                    <w:ins w:id="9871" w:author="chaniaayulestari@outlook.com" w:date="2021-11-13T13:45:00Z">
                      <w:r>
                        <w:rPr>
                          <w:noProof/>
                        </w:rPr>
                        <w:t>18</w:t>
                      </w:r>
                      <w:r>
                        <w:fldChar w:fldCharType="end"/>
                      </w:r>
                    </w:ins>
                    <w:del w:id="987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1</w:delText>
                      </w:r>
                      <w:r w:rsidDel="006D26FE">
                        <w:fldChar w:fldCharType="end"/>
                      </w:r>
                    </w:del>
                    <w:r>
                      <w:t xml:space="preserve"> Antarmuka Registrasi</w:t>
                    </w:r>
                  </w:p>
                  <w:p w14:paraId="74A0FFA5" w14:textId="77777777" w:rsidR="00ED34E2" w:rsidRDefault="00ED34E2"/>
                  <w:p w14:paraId="2497BDC5" w14:textId="5F7C6217" w:rsidR="00ED34E2" w:rsidRPr="00B46080" w:rsidRDefault="00ED34E2" w:rsidP="00436415">
                    <w:pPr>
                      <w:pStyle w:val="Caption"/>
                      <w:jc w:val="center"/>
                      <w:rPr>
                        <w:noProof/>
                        <w:sz w:val="24"/>
                        <w:szCs w:val="24"/>
                      </w:rPr>
                    </w:pPr>
                    <w:ins w:id="9873" w:author="chaniaayulestari@outlook.com" w:date="2021-11-13T15:09:00Z">
                      <w:r>
                        <w:t xml:space="preserve">Gambar 3. </w:t>
                      </w:r>
                      <w:r>
                        <w:fldChar w:fldCharType="begin"/>
                      </w:r>
                      <w:r>
                        <w:instrText xml:space="preserve"> SEQ Gambar__3. \* ARABIC </w:instrText>
                      </w:r>
                    </w:ins>
                    <w:r>
                      <w:fldChar w:fldCharType="separate"/>
                    </w:r>
                    <w:ins w:id="9874" w:author="chaniaayulestari@outlook.com" w:date="2021-11-13T19:48:00Z">
                      <w:r>
                        <w:rPr>
                          <w:noProof/>
                        </w:rPr>
                        <w:t>64</w:t>
                      </w:r>
                    </w:ins>
                    <w:ins w:id="9875" w:author="chaniaayulestari@outlook.com" w:date="2021-11-13T15:09:00Z">
                      <w:r>
                        <w:fldChar w:fldCharType="end"/>
                      </w:r>
                      <w:r>
                        <w:t xml:space="preserve"> </w:t>
                      </w:r>
                      <w:r w:rsidRPr="00143CDA">
                        <w:t xml:space="preserve">Perancangan Antarmuka </w:t>
                      </w:r>
                      <w:r>
                        <w:t>Login</w:t>
                      </w:r>
                    </w:ins>
                    <w:r>
                      <w:t xml:space="preserve">Gambar 3. </w:t>
                    </w:r>
                    <w:ins w:id="9876" w:author="chaniaayulestari@outlook.com" w:date="2021-11-13T13:45:00Z">
                      <w:r>
                        <w:fldChar w:fldCharType="begin"/>
                      </w:r>
                      <w:r>
                        <w:instrText xml:space="preserve"> SEQ Gambar_3. \* ARABIC </w:instrText>
                      </w:r>
                    </w:ins>
                    <w:r>
                      <w:fldChar w:fldCharType="separate"/>
                    </w:r>
                    <w:ins w:id="9877" w:author="chaniaayulestari@outlook.com" w:date="2021-11-13T13:45:00Z">
                      <w:r>
                        <w:rPr>
                          <w:noProof/>
                        </w:rPr>
                        <w:t>18</w:t>
                      </w:r>
                      <w:r>
                        <w:fldChar w:fldCharType="end"/>
                      </w:r>
                    </w:ins>
                    <w:del w:id="987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1</w:delText>
                      </w:r>
                      <w:r w:rsidDel="006D26FE">
                        <w:fldChar w:fldCharType="end"/>
                      </w:r>
                    </w:del>
                    <w:r>
                      <w:t xml:space="preserve"> Antarmuka Registrasi</w:t>
                    </w:r>
                  </w:p>
                </w:txbxContent>
              </v:textbox>
              <w10:wrap anchorx="margin"/>
            </v:shape>
          </w:pict>
        </w:r>
      </w:del>
    </w:p>
    <w:p w14:paraId="0A635B62" w14:textId="4D7FF26E" w:rsidR="00C570CE" w:rsidRPr="00436415" w:rsidRDefault="00AB7B78">
      <w:pPr>
        <w:pStyle w:val="ListParagraph"/>
        <w:numPr>
          <w:ilvl w:val="0"/>
          <w:numId w:val="43"/>
        </w:numPr>
        <w:shd w:val="clear" w:color="auto" w:fill="FFFFFF" w:themeFill="background1"/>
        <w:ind w:left="426"/>
        <w:rPr>
          <w:rFonts w:eastAsia="Calibri"/>
          <w:b/>
          <w:bCs/>
        </w:rPr>
        <w:pPrChange w:id="9879" w:author="Rafi Aziizi" w:date="2021-11-12T10:57:00Z">
          <w:pPr>
            <w:pStyle w:val="ListParagraph"/>
            <w:numPr>
              <w:numId w:val="43"/>
            </w:numPr>
            <w:shd w:val="clear" w:color="auto" w:fill="FFD966" w:themeFill="accent4" w:themeFillTint="99"/>
            <w:ind w:left="426" w:hanging="360"/>
          </w:pPr>
        </w:pPrChange>
      </w:pPr>
      <w:r>
        <w:rPr>
          <w:rFonts w:eastAsia="Calibri"/>
          <w:b/>
          <w:bCs/>
        </w:rPr>
        <w:t>Antarmuka</w:t>
      </w:r>
      <w:r w:rsidRPr="00436415">
        <w:rPr>
          <w:rFonts w:eastAsia="Calibri"/>
          <w:b/>
          <w:bCs/>
        </w:rPr>
        <w:t xml:space="preserve"> </w:t>
      </w:r>
      <w:r w:rsidR="00C570CE" w:rsidRPr="00436415">
        <w:rPr>
          <w:rFonts w:eastAsia="Calibri"/>
          <w:b/>
          <w:bCs/>
        </w:rPr>
        <w:t>Login</w:t>
      </w:r>
    </w:p>
    <w:p w14:paraId="06DD4307" w14:textId="275B6039" w:rsidR="00061CCF" w:rsidDel="00ED47C8" w:rsidRDefault="00061CCF">
      <w:pPr>
        <w:keepNext/>
        <w:ind w:firstLine="426"/>
        <w:rPr>
          <w:del w:id="9880" w:author="chaniaayulestari@outlook.com" w:date="2021-11-13T14:25:00Z"/>
          <w:i/>
          <w:iCs/>
        </w:rPr>
      </w:pPr>
      <w:r w:rsidRPr="00061CCF">
        <w:rPr>
          <w:lang w:val="id-ID"/>
        </w:rPr>
        <w:lastRenderedPageBreak/>
        <w:t>R</w:t>
      </w:r>
      <w:r>
        <w:t xml:space="preserve">ancangan antarmuka tampilan halaman </w:t>
      </w:r>
      <w:r w:rsidRPr="00061CCF">
        <w:rPr>
          <w:i/>
        </w:rPr>
        <w:t>login</w:t>
      </w:r>
      <w:r>
        <w:t xml:space="preserve"> berfungsi untuk pengguna masuk ke dalam sistem.</w:t>
      </w:r>
      <w:r w:rsidRPr="00061CCF">
        <w:rPr>
          <w:lang w:val="id-ID"/>
        </w:rPr>
        <w:t xml:space="preserve"> Masukkan</w:t>
      </w:r>
      <w:r w:rsidR="00436415">
        <w:t xml:space="preserve"> data </w:t>
      </w:r>
      <w:r w:rsidRPr="00061CCF">
        <w:rPr>
          <w:lang w:val="id-ID"/>
        </w:rPr>
        <w:t xml:space="preserve">dalam </w:t>
      </w:r>
      <w:r w:rsidR="00436415">
        <w:t xml:space="preserve">halaman </w:t>
      </w:r>
      <w:r w:rsidR="00436415" w:rsidRPr="00436415">
        <w:rPr>
          <w:i/>
          <w:iCs/>
        </w:rPr>
        <w:t>l</w:t>
      </w:r>
      <w:r w:rsidRPr="00436415">
        <w:rPr>
          <w:i/>
          <w:iCs/>
          <w:lang w:val="id-ID"/>
        </w:rPr>
        <w:t>ogin</w:t>
      </w:r>
      <w:r w:rsidRPr="00061CCF">
        <w:rPr>
          <w:lang w:val="id-ID"/>
        </w:rPr>
        <w:t xml:space="preserve"> ini adalah </w:t>
      </w:r>
      <w:r w:rsidRPr="00061CCF">
        <w:rPr>
          <w:i/>
          <w:iCs/>
          <w:lang w:val="id-ID"/>
        </w:rPr>
        <w:t>Username</w:t>
      </w:r>
      <w:r w:rsidRPr="00061CCF">
        <w:rPr>
          <w:lang w:val="id-ID"/>
        </w:rPr>
        <w:t xml:space="preserve"> yang memiliki hak akses dan </w:t>
      </w:r>
      <w:r w:rsidRPr="00061CCF">
        <w:rPr>
          <w:i/>
          <w:iCs/>
        </w:rPr>
        <w:t>Password.</w:t>
      </w:r>
    </w:p>
    <w:p w14:paraId="4C47216F" w14:textId="5FDA6AB3" w:rsidR="00ED47C8" w:rsidRDefault="00ED47C8">
      <w:pPr>
        <w:keepNext/>
        <w:rPr>
          <w:ins w:id="9881" w:author="Rafi Aziizi" w:date="2021-11-14T10:17:00Z"/>
          <w:i/>
          <w:iCs/>
        </w:rPr>
        <w:pPrChange w:id="9882" w:author="Rafi Aziizi" w:date="2021-11-14T10:17:00Z">
          <w:pPr>
            <w:keepNext/>
            <w:ind w:firstLine="426"/>
          </w:pPr>
        </w:pPrChange>
      </w:pPr>
    </w:p>
    <w:p w14:paraId="593C4AE3" w14:textId="7911DBF3" w:rsidR="00ED47C8" w:rsidRDefault="00ED47C8" w:rsidP="00061CCF">
      <w:pPr>
        <w:keepNext/>
        <w:ind w:firstLine="426"/>
        <w:rPr>
          <w:ins w:id="9883" w:author="Rafi Aziizi" w:date="2021-11-14T10:17:00Z"/>
          <w:i/>
          <w:iCs/>
        </w:rPr>
      </w:pPr>
    </w:p>
    <w:p w14:paraId="3D2FF249" w14:textId="736EC1D8" w:rsidR="00ED47C8" w:rsidRDefault="00ED47C8" w:rsidP="00061CCF">
      <w:pPr>
        <w:keepNext/>
        <w:ind w:firstLine="426"/>
        <w:rPr>
          <w:ins w:id="9884" w:author="Rafi Aziizi" w:date="2021-11-14T10:17:00Z"/>
          <w:i/>
          <w:iCs/>
        </w:rPr>
      </w:pPr>
    </w:p>
    <w:p w14:paraId="5DC0C5B6" w14:textId="476DB3E1" w:rsidR="00ED47C8" w:rsidRDefault="00ED47C8" w:rsidP="00061CCF">
      <w:pPr>
        <w:keepNext/>
        <w:ind w:firstLine="426"/>
        <w:rPr>
          <w:ins w:id="9885" w:author="Rafi Aziizi" w:date="2021-11-14T10:17:00Z"/>
          <w:i/>
          <w:iCs/>
        </w:rPr>
      </w:pPr>
    </w:p>
    <w:p w14:paraId="569A93A2" w14:textId="77777777" w:rsidR="00ED47C8" w:rsidRDefault="00ED47C8" w:rsidP="00061CCF">
      <w:pPr>
        <w:keepNext/>
        <w:ind w:firstLine="426"/>
        <w:rPr>
          <w:ins w:id="9886" w:author="Rafi Aziizi" w:date="2021-11-14T10:16:00Z"/>
          <w:i/>
          <w:iCs/>
        </w:rPr>
      </w:pPr>
    </w:p>
    <w:p w14:paraId="43066621" w14:textId="34351E7E" w:rsidR="00436415" w:rsidDel="00ED47C8" w:rsidRDefault="00436415" w:rsidP="00ED47C8">
      <w:pPr>
        <w:keepNext/>
        <w:rPr>
          <w:del w:id="9887" w:author="chaniaayulestari@outlook.com" w:date="2021-11-13T14:25:00Z"/>
          <w:b/>
          <w:bCs/>
        </w:rPr>
      </w:pPr>
    </w:p>
    <w:p w14:paraId="74DFA0EF" w14:textId="77777777" w:rsidR="00ED47C8" w:rsidRDefault="00ED47C8">
      <w:pPr>
        <w:rPr>
          <w:ins w:id="9888" w:author="Rafi Aziizi" w:date="2021-11-14T10:17:00Z"/>
          <w:b/>
          <w:bCs/>
        </w:rPr>
      </w:pPr>
    </w:p>
    <w:p w14:paraId="7EC1761A" w14:textId="77777777" w:rsidR="00333EBA" w:rsidDel="00C1342F" w:rsidRDefault="00333EBA">
      <w:pPr>
        <w:rPr>
          <w:del w:id="9889" w:author="chaniaayulestari@outlook.com" w:date="2021-11-13T14:25:00Z"/>
          <w:b/>
          <w:bCs/>
        </w:rPr>
      </w:pPr>
    </w:p>
    <w:p w14:paraId="0810CC14" w14:textId="38491F13" w:rsidR="00436415" w:rsidRDefault="00436415">
      <w:pPr>
        <w:keepNext/>
        <w:rPr>
          <w:b/>
          <w:bCs/>
        </w:rPr>
        <w:pPrChange w:id="9890" w:author="Rafi Aziizi" w:date="2021-11-14T10:17:00Z">
          <w:pPr>
            <w:jc w:val="center"/>
          </w:pPr>
        </w:pPrChange>
      </w:pPr>
    </w:p>
    <w:p w14:paraId="35DE2C22" w14:textId="7436F8F0" w:rsidR="00436415" w:rsidDel="00C1342F" w:rsidRDefault="00436415" w:rsidP="009E085A">
      <w:pPr>
        <w:jc w:val="center"/>
        <w:rPr>
          <w:del w:id="9891" w:author="chaniaayulestari@outlook.com" w:date="2021-11-13T14:25:00Z"/>
          <w:b/>
          <w:bCs/>
        </w:rPr>
      </w:pPr>
    </w:p>
    <w:p w14:paraId="3FEA858D" w14:textId="7BF914A2" w:rsidR="00436415" w:rsidDel="00C1342F" w:rsidRDefault="00436415" w:rsidP="009E085A">
      <w:pPr>
        <w:jc w:val="center"/>
        <w:rPr>
          <w:del w:id="9892" w:author="chaniaayulestari@outlook.com" w:date="2021-11-13T14:25:00Z"/>
          <w:b/>
          <w:bCs/>
        </w:rPr>
      </w:pPr>
    </w:p>
    <w:p w14:paraId="444CD8DB" w14:textId="1D997806" w:rsidR="00343467" w:rsidDel="00C1342F" w:rsidRDefault="00343467" w:rsidP="009E085A">
      <w:pPr>
        <w:jc w:val="center"/>
        <w:rPr>
          <w:del w:id="9893" w:author="chaniaayulestari@outlook.com" w:date="2021-11-13T14:25:00Z"/>
          <w:b/>
          <w:bCs/>
        </w:rPr>
      </w:pPr>
    </w:p>
    <w:p w14:paraId="40A7A951" w14:textId="1C7F6680" w:rsidR="00436415" w:rsidRDefault="00333EBA" w:rsidP="009E085A">
      <w:pPr>
        <w:jc w:val="center"/>
        <w:rPr>
          <w:b/>
          <w:bCs/>
        </w:rPr>
      </w:pPr>
      <w:r>
        <w:rPr>
          <w:noProof/>
        </w:rPr>
        <w:drawing>
          <wp:anchor distT="0" distB="0" distL="114300" distR="114300" simplePos="0" relativeHeight="251505152" behindDoc="1" locked="0" layoutInCell="1" allowOverlap="1" wp14:anchorId="04E6CA27" wp14:editId="6A33523D">
            <wp:simplePos x="0" y="0"/>
            <wp:positionH relativeFrom="margin">
              <wp:align>center</wp:align>
            </wp:positionH>
            <wp:positionV relativeFrom="paragraph">
              <wp:posOffset>8506</wp:posOffset>
            </wp:positionV>
            <wp:extent cx="4170072" cy="2383200"/>
            <wp:effectExtent l="0" t="0" r="1905"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170072" cy="2383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10B42C" w14:textId="6AC2740C" w:rsidR="00436415" w:rsidRDefault="00436415" w:rsidP="009E085A">
      <w:pPr>
        <w:jc w:val="center"/>
        <w:rPr>
          <w:b/>
          <w:bCs/>
        </w:rPr>
      </w:pPr>
    </w:p>
    <w:p w14:paraId="519F615C" w14:textId="6A66EC19" w:rsidR="00436415" w:rsidRDefault="00436415" w:rsidP="009E085A">
      <w:pPr>
        <w:jc w:val="center"/>
        <w:rPr>
          <w:b/>
          <w:bCs/>
        </w:rPr>
      </w:pPr>
    </w:p>
    <w:p w14:paraId="14CE6681" w14:textId="7016061C" w:rsidR="00EC722E" w:rsidRDefault="00EC722E" w:rsidP="009E085A">
      <w:pPr>
        <w:jc w:val="center"/>
        <w:rPr>
          <w:b/>
          <w:bCs/>
        </w:rPr>
      </w:pPr>
    </w:p>
    <w:p w14:paraId="4002936D" w14:textId="77777777" w:rsidR="008C621C" w:rsidRDefault="008C621C" w:rsidP="009E085A">
      <w:pPr>
        <w:jc w:val="center"/>
        <w:rPr>
          <w:b/>
          <w:bCs/>
        </w:rPr>
      </w:pPr>
    </w:p>
    <w:p w14:paraId="1D864C26" w14:textId="77777777" w:rsidR="008C621C" w:rsidRDefault="008C621C" w:rsidP="009E085A">
      <w:pPr>
        <w:jc w:val="center"/>
        <w:rPr>
          <w:b/>
          <w:bCs/>
        </w:rPr>
      </w:pPr>
    </w:p>
    <w:p w14:paraId="36C1BCC4" w14:textId="77777777" w:rsidR="008C621C" w:rsidRDefault="008C621C" w:rsidP="009E085A">
      <w:pPr>
        <w:jc w:val="center"/>
        <w:rPr>
          <w:b/>
          <w:bCs/>
        </w:rPr>
      </w:pPr>
    </w:p>
    <w:p w14:paraId="05E97E03" w14:textId="77777777" w:rsidR="008C621C" w:rsidRDefault="008C621C" w:rsidP="009E085A">
      <w:pPr>
        <w:jc w:val="center"/>
        <w:rPr>
          <w:b/>
          <w:bCs/>
        </w:rPr>
      </w:pPr>
    </w:p>
    <w:p w14:paraId="6940BB5B" w14:textId="77777777" w:rsidR="008C621C" w:rsidRDefault="008C621C" w:rsidP="009E085A">
      <w:pPr>
        <w:jc w:val="center"/>
        <w:rPr>
          <w:b/>
          <w:bCs/>
        </w:rPr>
      </w:pPr>
    </w:p>
    <w:p w14:paraId="599314A0" w14:textId="5E8C039B" w:rsidR="008C621C" w:rsidRDefault="00ED34E2">
      <w:pPr>
        <w:rPr>
          <w:b/>
          <w:bCs/>
        </w:rPr>
        <w:pPrChange w:id="9894" w:author="chaniaayulestari@outlook.com" w:date="2021-11-13T15:11:00Z">
          <w:pPr>
            <w:jc w:val="center"/>
          </w:pPr>
        </w:pPrChange>
      </w:pPr>
      <w:ins w:id="9895" w:author="chaniaayulestari@outlook.com" w:date="2021-11-13T20:59:00Z">
        <w:r>
          <w:rPr>
            <w:noProof/>
          </w:rPr>
          <w:pict w14:anchorId="253F724F">
            <v:shape id="_x0000_s1224" type="#_x0000_t202" style="position:absolute;left:0;text-align:left;margin-left:34.15pt;margin-top:6.5pt;width:328.35pt;height:12.3pt;z-index:251755008;mso-position-horizontal-relative:text;mso-position-vertical-relative:text" stroked="f">
              <v:textbox inset="0,0,0,0">
                <w:txbxContent>
                  <w:p w14:paraId="0E111333" w14:textId="33CE96B8" w:rsidR="00ED34E2" w:rsidRPr="00CD1C77" w:rsidRDefault="00ED34E2">
                    <w:pPr>
                      <w:pStyle w:val="Caption"/>
                      <w:jc w:val="center"/>
                      <w:rPr>
                        <w:noProof/>
                      </w:rPr>
                      <w:pPrChange w:id="9896" w:author="chaniaayulestari@outlook.com" w:date="2021-11-13T21:00:00Z">
                        <w:pPr>
                          <w:jc w:val="center"/>
                        </w:pPr>
                      </w:pPrChange>
                    </w:pPr>
                    <w:bookmarkStart w:id="9897" w:name="_Toc87731488"/>
                    <w:ins w:id="9898" w:author="chaniaayulestari@outlook.com" w:date="2021-11-13T20:59:00Z">
                      <w:r>
                        <w:t xml:space="preserve">Gambar 3. </w:t>
                      </w:r>
                      <w:r>
                        <w:fldChar w:fldCharType="begin"/>
                      </w:r>
                      <w:r>
                        <w:instrText xml:space="preserve"> SEQ Gambar___3. \* ARABIC </w:instrText>
                      </w:r>
                    </w:ins>
                    <w:r>
                      <w:fldChar w:fldCharType="separate"/>
                    </w:r>
                    <w:ins w:id="9899" w:author="Rafi Aziizi" w:date="2021-11-15T16:05:00Z">
                      <w:r w:rsidR="00BF7B94">
                        <w:rPr>
                          <w:noProof/>
                        </w:rPr>
                        <w:t>57</w:t>
                      </w:r>
                    </w:ins>
                    <w:ins w:id="9900" w:author="chaniaayulestari@outlook.com" w:date="2021-11-13T21:25:00Z">
                      <w:del w:id="9901" w:author="Rafi Aziizi" w:date="2021-11-14T09:53:00Z">
                        <w:r w:rsidDel="00590A19">
                          <w:rPr>
                            <w:noProof/>
                          </w:rPr>
                          <w:delText>53</w:delText>
                        </w:r>
                      </w:del>
                    </w:ins>
                    <w:ins w:id="9902" w:author="chaniaayulestari@outlook.com" w:date="2021-11-13T20:59:00Z">
                      <w:r>
                        <w:fldChar w:fldCharType="end"/>
                      </w:r>
                      <w:r>
                        <w:t xml:space="preserve"> </w:t>
                      </w:r>
                      <w:r w:rsidRPr="00C62839">
                        <w:t xml:space="preserve">Perancangan Antarmuka </w:t>
                      </w:r>
                      <w:r>
                        <w:t xml:space="preserve"> Login</w:t>
                      </w:r>
                    </w:ins>
                    <w:bookmarkEnd w:id="9897"/>
                  </w:p>
                </w:txbxContent>
              </v:textbox>
            </v:shape>
          </w:pict>
        </w:r>
      </w:ins>
      <w:del w:id="9903" w:author="chaniaayulestari@outlook.com" w:date="2021-11-13T14:25:00Z">
        <w:r>
          <w:rPr>
            <w:noProof/>
          </w:rPr>
          <w:pict w14:anchorId="2C241214">
            <v:shape id="Text Box 97" o:spid="_x0000_s1110" type="#_x0000_t202" style="position:absolute;left:0;text-align:left;margin-left:25.8pt;margin-top:3.05pt;width:345.75pt;height:.05pt;z-index:-2516618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" stroked="f">
              <v:textbox style="mso-fit-shape-to-text:t" inset="0,0,0,0">
                <w:txbxContent>
                  <w:p w14:paraId="3A58FDA2" w14:textId="05E566CC" w:rsidR="00ED34E2" w:rsidRPr="006B6695" w:rsidRDefault="00ED34E2" w:rsidP="00436415">
                    <w:pPr>
                      <w:pStyle w:val="Caption"/>
                      <w:jc w:val="center"/>
                      <w:rPr>
                        <w:noProof/>
                        <w:sz w:val="24"/>
                        <w:szCs w:val="24"/>
                      </w:rPr>
                    </w:pPr>
                    <w:r>
                      <w:t xml:space="preserve">Gambar 3. </w:t>
                    </w:r>
                    <w:ins w:id="9904" w:author="chaniaayulestari@outlook.com" w:date="2021-11-13T13:45:00Z">
                      <w:r>
                        <w:fldChar w:fldCharType="begin"/>
                      </w:r>
                      <w:r>
                        <w:instrText xml:space="preserve"> SEQ Gambar_3. \* ARABIC </w:instrText>
                      </w:r>
                    </w:ins>
                    <w:r>
                      <w:fldChar w:fldCharType="separate"/>
                    </w:r>
                    <w:ins w:id="9905" w:author="chaniaayulestari@outlook.com" w:date="2021-11-13T13:45:00Z">
                      <w:r>
                        <w:rPr>
                          <w:noProof/>
                        </w:rPr>
                        <w:t>19</w:t>
                      </w:r>
                      <w:r>
                        <w:fldChar w:fldCharType="end"/>
                      </w:r>
                    </w:ins>
                    <w:del w:id="990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2</w:delText>
                      </w:r>
                      <w:r w:rsidDel="006D26FE">
                        <w:fldChar w:fldCharType="end"/>
                      </w:r>
                    </w:del>
                    <w:r>
                      <w:t xml:space="preserve"> Antarmuka Login</w:t>
                    </w:r>
                  </w:p>
                  <w:p w14:paraId="0306F996" w14:textId="77777777" w:rsidR="00ED34E2" w:rsidRDefault="00ED34E2"/>
                  <w:p w14:paraId="0FB243FA" w14:textId="3DA198C7" w:rsidR="00ED34E2" w:rsidRPr="006B6695" w:rsidRDefault="00ED34E2" w:rsidP="00436415">
                    <w:pPr>
                      <w:pStyle w:val="Caption"/>
                      <w:jc w:val="center"/>
                      <w:rPr>
                        <w:noProof/>
                        <w:sz w:val="24"/>
                        <w:szCs w:val="24"/>
                      </w:rPr>
                    </w:pPr>
                    <w:ins w:id="9907" w:author="chaniaayulestari@outlook.com" w:date="2021-11-13T15:10:00Z">
                      <w:r>
                        <w:t xml:space="preserve">Gambar 3. </w:t>
                      </w:r>
                      <w:r>
                        <w:fldChar w:fldCharType="begin"/>
                      </w:r>
                      <w:r>
                        <w:instrText xml:space="preserve"> SEQ Gambar__3. \* ARABIC </w:instrText>
                      </w:r>
                    </w:ins>
                    <w:r>
                      <w:fldChar w:fldCharType="separate"/>
                    </w:r>
                    <w:ins w:id="9908" w:author="chaniaayulestari@outlook.com" w:date="2021-11-13T19:48:00Z">
                      <w:r>
                        <w:rPr>
                          <w:noProof/>
                        </w:rPr>
                        <w:t>65</w:t>
                      </w:r>
                    </w:ins>
                    <w:ins w:id="9909" w:author="chaniaayulestari@outlook.com" w:date="2021-11-13T15:10:00Z">
                      <w:r>
                        <w:fldChar w:fldCharType="end"/>
                      </w:r>
                      <w:r>
                        <w:t xml:space="preserve"> </w:t>
                      </w:r>
                      <w:r w:rsidRPr="00776185">
                        <w:t xml:space="preserve">Perancangan Antarmuka </w:t>
                      </w:r>
                      <w:r>
                        <w:t>Dashboard</w:t>
                      </w:r>
                    </w:ins>
                    <w:r>
                      <w:t xml:space="preserve">Gambar 3. </w:t>
                    </w:r>
                    <w:ins w:id="9910" w:author="chaniaayulestari@outlook.com" w:date="2021-11-13T13:45:00Z">
                      <w:r>
                        <w:fldChar w:fldCharType="begin"/>
                      </w:r>
                      <w:r>
                        <w:instrText xml:space="preserve"> SEQ Gambar_3. \* ARABIC </w:instrText>
                      </w:r>
                    </w:ins>
                    <w:r>
                      <w:fldChar w:fldCharType="separate"/>
                    </w:r>
                    <w:ins w:id="9911" w:author="chaniaayulestari@outlook.com" w:date="2021-11-13T13:45:00Z">
                      <w:r>
                        <w:rPr>
                          <w:noProof/>
                        </w:rPr>
                        <w:t>19</w:t>
                      </w:r>
                      <w:r>
                        <w:fldChar w:fldCharType="end"/>
                      </w:r>
                    </w:ins>
                    <w:del w:id="991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2</w:delText>
                      </w:r>
                      <w:r w:rsidDel="006D26FE">
                        <w:fldChar w:fldCharType="end"/>
                      </w:r>
                    </w:del>
                    <w:r>
                      <w:t xml:space="preserve"> Antarmuka Login</w:t>
                    </w:r>
                  </w:p>
                </w:txbxContent>
              </v:textbox>
              <w10:wrap anchorx="margin"/>
            </v:shape>
          </w:pict>
        </w:r>
      </w:del>
    </w:p>
    <w:p w14:paraId="7CACF4DE" w14:textId="05F0706F" w:rsidR="00C570CE" w:rsidRPr="00436415" w:rsidRDefault="00AB7B78">
      <w:pPr>
        <w:pStyle w:val="ListParagraph"/>
        <w:numPr>
          <w:ilvl w:val="0"/>
          <w:numId w:val="43"/>
        </w:numPr>
        <w:shd w:val="clear" w:color="auto" w:fill="FFFFFF" w:themeFill="background1"/>
        <w:ind w:left="426"/>
        <w:rPr>
          <w:rFonts w:eastAsia="Calibri"/>
          <w:b/>
          <w:bCs/>
        </w:rPr>
        <w:pPrChange w:id="9913" w:author="Rafi Aziizi" w:date="2021-11-12T10:57:00Z">
          <w:pPr>
            <w:pStyle w:val="ListParagraph"/>
            <w:numPr>
              <w:numId w:val="43"/>
            </w:numPr>
            <w:shd w:val="clear" w:color="auto" w:fill="DBDBDB" w:themeFill="accent3" w:themeFillTint="66"/>
            <w:ind w:left="426" w:hanging="360"/>
          </w:pPr>
        </w:pPrChange>
      </w:pPr>
      <w:r>
        <w:rPr>
          <w:rFonts w:eastAsia="Calibri"/>
          <w:b/>
          <w:bCs/>
        </w:rPr>
        <w:t>Antarmuka</w:t>
      </w:r>
      <w:r w:rsidRPr="00436415">
        <w:rPr>
          <w:rFonts w:eastAsia="Calibri"/>
          <w:b/>
          <w:bCs/>
        </w:rPr>
        <w:t xml:space="preserve"> </w:t>
      </w:r>
      <w:r w:rsidR="00C570CE" w:rsidRPr="00436415">
        <w:rPr>
          <w:rFonts w:eastAsia="Calibri"/>
          <w:b/>
          <w:bCs/>
        </w:rPr>
        <w:t>Dashboard</w:t>
      </w:r>
      <w:del w:id="9914" w:author="Rafi Aziizi" w:date="2021-11-12T10:57:00Z">
        <w:r w:rsidR="00F90E48" w:rsidDel="00331B6F">
          <w:rPr>
            <w:rFonts w:eastAsia="Calibri"/>
            <w:b/>
            <w:bCs/>
          </w:rPr>
          <w:delText xml:space="preserve"> (REVISI)</w:delText>
        </w:r>
      </w:del>
    </w:p>
    <w:p w14:paraId="024C35E3" w14:textId="15586872" w:rsidR="00343467" w:rsidDel="00ED47C8" w:rsidRDefault="00343467" w:rsidP="00436415">
      <w:pPr>
        <w:ind w:firstLine="360"/>
        <w:rPr>
          <w:ins w:id="9915" w:author="chaniaayulestari@outlook.com" w:date="2021-11-13T21:00:00Z"/>
          <w:del w:id="9916" w:author="Rafi Aziizi" w:date="2021-11-14T10:17:00Z"/>
        </w:rPr>
      </w:pPr>
      <w:r w:rsidRPr="00061CCF">
        <w:rPr>
          <w:lang w:val="id-ID"/>
        </w:rPr>
        <w:t>R</w:t>
      </w:r>
      <w:r>
        <w:t xml:space="preserve">ancangan antarmuka tampilan </w:t>
      </w:r>
      <w:r>
        <w:rPr>
          <w:i/>
        </w:rPr>
        <w:t xml:space="preserve">dashboard </w:t>
      </w:r>
      <w:r w:rsidR="00436415">
        <w:rPr>
          <w:iCs/>
        </w:rPr>
        <w:t xml:space="preserve">ini </w:t>
      </w:r>
      <w:r>
        <w:t>berfungsi untuk menapilkan beberapa informasi mengenai segala hal yang berkaitan dengan absen siswa baik mengenaik kehadiran, laporan dan lainnya.</w:t>
      </w:r>
    </w:p>
    <w:p w14:paraId="7BAB8965" w14:textId="77777777" w:rsidR="00754ADD" w:rsidDel="00ED47C8" w:rsidRDefault="00754ADD" w:rsidP="00436415">
      <w:pPr>
        <w:ind w:firstLine="360"/>
        <w:rPr>
          <w:del w:id="9917" w:author="Rafi Aziizi" w:date="2021-11-14T10:17:00Z"/>
        </w:rPr>
      </w:pPr>
    </w:p>
    <w:p w14:paraId="1DF7E865" w14:textId="77777777" w:rsidR="00546D1E" w:rsidDel="00ED47C8" w:rsidRDefault="00546D1E" w:rsidP="009E085A">
      <w:pPr>
        <w:jc w:val="center"/>
        <w:rPr>
          <w:ins w:id="9918" w:author="chaniaayulestari@outlook.com" w:date="2021-11-14T06:15:00Z"/>
          <w:del w:id="9919" w:author="Rafi Aziizi" w:date="2021-11-14T10:17:00Z"/>
        </w:rPr>
      </w:pPr>
    </w:p>
    <w:p w14:paraId="3DF2117F" w14:textId="77777777" w:rsidR="00546D1E" w:rsidRDefault="00546D1E">
      <w:pPr>
        <w:ind w:firstLine="360"/>
        <w:rPr>
          <w:ins w:id="9920" w:author="chaniaayulestari@outlook.com" w:date="2021-11-14T06:15:00Z"/>
        </w:rPr>
        <w:pPrChange w:id="9921" w:author="Rafi Aziizi" w:date="2021-11-14T10:17:00Z">
          <w:pPr>
            <w:jc w:val="center"/>
          </w:pPr>
        </w:pPrChange>
      </w:pPr>
    </w:p>
    <w:p w14:paraId="6A23BE2F" w14:textId="4A9B2BF4" w:rsidR="00436415" w:rsidRDefault="008C621C" w:rsidP="009E085A">
      <w:pPr>
        <w:jc w:val="center"/>
      </w:pPr>
      <w:r>
        <w:rPr>
          <w:noProof/>
        </w:rPr>
        <w:drawing>
          <wp:anchor distT="0" distB="0" distL="114300" distR="114300" simplePos="0" relativeHeight="251506176" behindDoc="1" locked="0" layoutInCell="1" allowOverlap="1" wp14:anchorId="70DEA7AE" wp14:editId="4DE6D6AF">
            <wp:simplePos x="0" y="0"/>
            <wp:positionH relativeFrom="margin">
              <wp:posOffset>398145</wp:posOffset>
            </wp:positionH>
            <wp:positionV relativeFrom="paragraph">
              <wp:posOffset>12700</wp:posOffset>
            </wp:positionV>
            <wp:extent cx="4179600" cy="2383068"/>
            <wp:effectExtent l="0" t="0" r="0"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179600" cy="238306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739CE6" w14:textId="77777777" w:rsidR="00333EBA" w:rsidRDefault="00333EBA" w:rsidP="009E085A">
      <w:pPr>
        <w:jc w:val="center"/>
      </w:pPr>
    </w:p>
    <w:p w14:paraId="65382F65" w14:textId="31216C0E" w:rsidR="00436415" w:rsidRDefault="00436415" w:rsidP="009E085A">
      <w:pPr>
        <w:jc w:val="center"/>
      </w:pPr>
    </w:p>
    <w:p w14:paraId="24BC7574" w14:textId="4F57FF1A" w:rsidR="00436415" w:rsidRDefault="00436415" w:rsidP="009E085A">
      <w:pPr>
        <w:jc w:val="center"/>
      </w:pPr>
    </w:p>
    <w:p w14:paraId="34F8957F" w14:textId="12917668" w:rsidR="00436415" w:rsidRDefault="00436415" w:rsidP="009E085A">
      <w:pPr>
        <w:jc w:val="center"/>
      </w:pPr>
    </w:p>
    <w:p w14:paraId="593558DC" w14:textId="5E92F43C" w:rsidR="009E085A" w:rsidRDefault="009E085A" w:rsidP="009E085A">
      <w:pPr>
        <w:jc w:val="center"/>
      </w:pPr>
    </w:p>
    <w:p w14:paraId="6B3E351D" w14:textId="557AFB7D" w:rsidR="00436415" w:rsidRDefault="00436415" w:rsidP="009E085A">
      <w:pPr>
        <w:jc w:val="center"/>
      </w:pPr>
    </w:p>
    <w:p w14:paraId="6A0EDB06" w14:textId="56F5759B" w:rsidR="00436415" w:rsidRDefault="00436415" w:rsidP="009E085A">
      <w:pPr>
        <w:jc w:val="center"/>
      </w:pPr>
    </w:p>
    <w:p w14:paraId="21ADA1E3" w14:textId="1D284E7E" w:rsidR="00436415" w:rsidRDefault="00436415" w:rsidP="009E085A">
      <w:pPr>
        <w:jc w:val="center"/>
      </w:pPr>
    </w:p>
    <w:p w14:paraId="5E94E9EE" w14:textId="090616A5" w:rsidR="00CF3937" w:rsidDel="00ED47C8" w:rsidRDefault="00ED34E2" w:rsidP="001166CB">
      <w:pPr>
        <w:rPr>
          <w:ins w:id="9922" w:author="chaniaayulestari@outlook.com" w:date="2021-11-13T21:01:00Z"/>
          <w:del w:id="9923" w:author="Rafi Aziizi" w:date="2021-11-14T10:17:00Z"/>
        </w:rPr>
      </w:pPr>
      <w:ins w:id="9924" w:author="chaniaayulestari@outlook.com" w:date="2021-11-13T21:00:00Z">
        <w:r>
          <w:rPr>
            <w:noProof/>
          </w:rPr>
          <w:pict w14:anchorId="39822A7D">
            <v:shape id="_x0000_s1225" type="#_x0000_t202" style="position:absolute;left:0;text-align:left;margin-left:25.45pt;margin-top:6.8pt;width:335pt;height:11.65pt;z-index:251756032;mso-position-horizontal-relative:text;mso-position-vertical-relative:text" stroked="f">
              <v:textbox inset="0,0,0,0">
                <w:txbxContent>
                  <w:p w14:paraId="51A4D334" w14:textId="12D6EC9E" w:rsidR="00ED34E2" w:rsidRPr="003F26A5" w:rsidDel="00CF3937" w:rsidRDefault="00ED34E2">
                    <w:pPr>
                      <w:pStyle w:val="Caption"/>
                      <w:jc w:val="center"/>
                      <w:rPr>
                        <w:del w:id="9925" w:author="chaniaayulestari@outlook.com" w:date="2021-11-13T21:00:00Z"/>
                        <w:noProof/>
                      </w:rPr>
                      <w:pPrChange w:id="9926" w:author="chaniaayulestari@outlook.com" w:date="2021-11-13T21:00:00Z">
                        <w:pPr>
                          <w:jc w:val="center"/>
                        </w:pPr>
                      </w:pPrChange>
                    </w:pPr>
                    <w:bookmarkStart w:id="9927" w:name="_Toc87731489"/>
                    <w:ins w:id="9928" w:author="chaniaayulestari@outlook.com" w:date="2021-11-13T21:00:00Z">
                      <w:r>
                        <w:t xml:space="preserve">Gambar 3. </w:t>
                      </w:r>
                      <w:r>
                        <w:rPr>
                          <w:i w:val="0"/>
                          <w:iCs w:val="0"/>
                        </w:rPr>
                        <w:fldChar w:fldCharType="begin"/>
                      </w:r>
                      <w:r>
                        <w:instrText xml:space="preserve"> SEQ Gambar___3. \* ARABIC </w:instrText>
                      </w:r>
                    </w:ins>
                    <w:r>
                      <w:rPr>
                        <w:i w:val="0"/>
                        <w:iCs w:val="0"/>
                      </w:rPr>
                      <w:fldChar w:fldCharType="separate"/>
                    </w:r>
                    <w:ins w:id="9929" w:author="Rafi Aziizi" w:date="2021-11-15T16:05:00Z">
                      <w:r w:rsidR="00BF7B94">
                        <w:rPr>
                          <w:noProof/>
                        </w:rPr>
                        <w:t>58</w:t>
                      </w:r>
                    </w:ins>
                    <w:ins w:id="9930" w:author="chaniaayulestari@outlook.com" w:date="2021-11-13T21:25:00Z">
                      <w:del w:id="9931" w:author="Rafi Aziizi" w:date="2021-11-14T09:53:00Z">
                        <w:r w:rsidDel="00590A19">
                          <w:rPr>
                            <w:noProof/>
                          </w:rPr>
                          <w:delText>54</w:delText>
                        </w:r>
                      </w:del>
                    </w:ins>
                    <w:ins w:id="9932" w:author="chaniaayulestari@outlook.com" w:date="2021-11-13T21:00:00Z">
                      <w:r>
                        <w:rPr>
                          <w:i w:val="0"/>
                          <w:iCs w:val="0"/>
                        </w:rPr>
                        <w:fldChar w:fldCharType="end"/>
                      </w:r>
                      <w:r>
                        <w:t xml:space="preserve"> </w:t>
                      </w:r>
                      <w:r w:rsidRPr="00ED292A">
                        <w:t xml:space="preserve">Perancangan Antarmuka </w:t>
                      </w:r>
                      <w:r>
                        <w:t>Dashboard</w:t>
                      </w:r>
                    </w:ins>
                    <w:bookmarkEnd w:id="9927"/>
                  </w:p>
                  <w:p w14:paraId="4749F1F1" w14:textId="77777777" w:rsidR="00ED34E2" w:rsidRDefault="00ED34E2">
                    <w:pPr>
                      <w:pStyle w:val="Caption"/>
                      <w:jc w:val="center"/>
                      <w:pPrChange w:id="9933" w:author="chaniaayulestari@outlook.com" w:date="2021-11-13T21:00:00Z">
                        <w:pPr/>
                      </w:pPrChange>
                    </w:pPr>
                  </w:p>
                </w:txbxContent>
              </v:textbox>
            </v:shape>
          </w:pict>
        </w:r>
      </w:ins>
    </w:p>
    <w:p w14:paraId="249C6174" w14:textId="0E9354FA" w:rsidR="00436415" w:rsidDel="00CF3937" w:rsidRDefault="00ED34E2">
      <w:pPr>
        <w:rPr>
          <w:del w:id="9934" w:author="chaniaayulestari@outlook.com" w:date="2021-11-13T21:01:00Z"/>
        </w:rPr>
      </w:pPr>
      <w:del w:id="9935" w:author="chaniaayulestari@outlook.com" w:date="2021-11-13T14:25:00Z">
        <w:r>
          <w:rPr>
            <w:noProof/>
          </w:rPr>
          <w:pict w14:anchorId="5B92B2C4">
            <v:shape id="Text Box 98" o:spid="_x0000_s1108" type="#_x0000_t202" style="position:absolute;left:0;text-align:left;margin-left:25.1pt;margin-top:3.25pt;width:346.6pt;height:.05pt;z-index:-25166080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" stroked="f">
              <v:textbox style="mso-next-textbox:#Text Box 98;mso-fit-shape-to-text:t" inset="0,0,0,0">
                <w:txbxContent>
                  <w:p w14:paraId="0E365E18" w14:textId="64A88C86" w:rsidR="00ED34E2" w:rsidRPr="009B05BB" w:rsidRDefault="00ED34E2" w:rsidP="00436415">
                    <w:pPr>
                      <w:pStyle w:val="Caption"/>
                      <w:jc w:val="center"/>
                      <w:rPr>
                        <w:noProof/>
                        <w:sz w:val="24"/>
                        <w:szCs w:val="24"/>
                      </w:rPr>
                    </w:pPr>
                    <w:r>
                      <w:t xml:space="preserve">Gambar 3. </w:t>
                    </w:r>
                    <w:ins w:id="9936" w:author="chaniaayulestari@outlook.com" w:date="2021-11-13T13:45:00Z">
                      <w:r>
                        <w:fldChar w:fldCharType="begin"/>
                      </w:r>
                      <w:r>
                        <w:instrText xml:space="preserve"> SEQ Gambar_3. \* ARABIC </w:instrText>
                      </w:r>
                    </w:ins>
                    <w:r>
                      <w:fldChar w:fldCharType="separate"/>
                    </w:r>
                    <w:ins w:id="9937" w:author="chaniaayulestari@outlook.com" w:date="2021-11-13T13:45:00Z">
                      <w:r>
                        <w:rPr>
                          <w:noProof/>
                        </w:rPr>
                        <w:t>20</w:t>
                      </w:r>
                      <w:r>
                        <w:fldChar w:fldCharType="end"/>
                      </w:r>
                    </w:ins>
                    <w:del w:id="993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3</w:delText>
                      </w:r>
                      <w:r w:rsidDel="006D26FE">
                        <w:fldChar w:fldCharType="end"/>
                      </w:r>
                    </w:del>
                    <w:r>
                      <w:t xml:space="preserve"> Antarmuka Dashboard</w:t>
                    </w:r>
                  </w:p>
                  <w:p w14:paraId="56C472A5" w14:textId="77777777" w:rsidR="00ED34E2" w:rsidRDefault="00ED34E2"/>
                  <w:p w14:paraId="0E45FB2A" w14:textId="496EF90F" w:rsidR="00ED34E2" w:rsidRPr="009B05BB" w:rsidRDefault="00ED34E2" w:rsidP="00436415">
                    <w:pPr>
                      <w:pStyle w:val="Caption"/>
                      <w:jc w:val="center"/>
                      <w:rPr>
                        <w:noProof/>
                        <w:sz w:val="24"/>
                        <w:szCs w:val="24"/>
                      </w:rPr>
                    </w:pPr>
                    <w:ins w:id="9939" w:author="chaniaayulestari@outlook.com" w:date="2021-11-13T15:10:00Z">
                      <w:r>
                        <w:t xml:space="preserve">Gambar 3. </w:t>
                      </w:r>
                      <w:r>
                        <w:fldChar w:fldCharType="begin"/>
                      </w:r>
                      <w:r>
                        <w:instrText xml:space="preserve"> SEQ Gambar__3. \* ARABIC </w:instrText>
                      </w:r>
                    </w:ins>
                    <w:r>
                      <w:fldChar w:fldCharType="separate"/>
                    </w:r>
                    <w:ins w:id="9940" w:author="chaniaayulestari@outlook.com" w:date="2021-11-13T19:48:00Z">
                      <w:r>
                        <w:rPr>
                          <w:noProof/>
                        </w:rPr>
                        <w:t>66</w:t>
                      </w:r>
                    </w:ins>
                    <w:ins w:id="9941" w:author="chaniaayulestari@outlook.com" w:date="2021-11-13T15:10:00Z">
                      <w:r>
                        <w:fldChar w:fldCharType="end"/>
                      </w:r>
                      <w:r>
                        <w:t xml:space="preserve"> Perancangan Antarmuka Menu Utama</w:t>
                      </w:r>
                    </w:ins>
                    <w:r>
                      <w:t xml:space="preserve">Gambar 3. </w:t>
                    </w:r>
                    <w:ins w:id="9942" w:author="chaniaayulestari@outlook.com" w:date="2021-11-13T13:45:00Z">
                      <w:r>
                        <w:fldChar w:fldCharType="begin"/>
                      </w:r>
                      <w:r>
                        <w:instrText xml:space="preserve"> SEQ Gambar_3. \* ARABIC </w:instrText>
                      </w:r>
                    </w:ins>
                    <w:r>
                      <w:fldChar w:fldCharType="separate"/>
                    </w:r>
                    <w:ins w:id="9943" w:author="chaniaayulestari@outlook.com" w:date="2021-11-13T13:45:00Z">
                      <w:r>
                        <w:rPr>
                          <w:noProof/>
                        </w:rPr>
                        <w:t>20</w:t>
                      </w:r>
                      <w:r>
                        <w:fldChar w:fldCharType="end"/>
                      </w:r>
                    </w:ins>
                    <w:del w:id="994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3</w:delText>
                      </w:r>
                      <w:r w:rsidDel="006D26FE">
                        <w:fldChar w:fldCharType="end"/>
                      </w:r>
                    </w:del>
                    <w:r>
                      <w:t xml:space="preserve"> Antarmuka Dashboard</w:t>
                    </w:r>
                  </w:p>
                </w:txbxContent>
              </v:textbox>
              <w10:wrap anchorx="margin"/>
            </v:shape>
          </w:pict>
        </w:r>
      </w:del>
    </w:p>
    <w:p w14:paraId="6E8CB3B3" w14:textId="3C5DCBF4" w:rsidR="00C10E66" w:rsidRPr="00CF3937" w:rsidDel="00CF3937" w:rsidRDefault="00AB7B78">
      <w:pPr>
        <w:rPr>
          <w:del w:id="9945" w:author="chaniaayulestari@outlook.com" w:date="2021-11-13T21:05:00Z"/>
          <w:rFonts w:eastAsia="Calibri"/>
          <w:b/>
          <w:bCs/>
          <w:rPrChange w:id="9946" w:author="chaniaayulestari@outlook.com" w:date="2021-11-13T21:05:00Z">
            <w:rPr>
              <w:del w:id="9947" w:author="chaniaayulestari@outlook.com" w:date="2021-11-13T21:05:00Z"/>
              <w:rFonts w:eastAsia="Calibri"/>
            </w:rPr>
          </w:rPrChange>
        </w:rPr>
        <w:pPrChange w:id="9948" w:author="Rafi Aziizi" w:date="2021-11-14T10:17:00Z">
          <w:pPr>
            <w:pStyle w:val="ListParagraph"/>
            <w:numPr>
              <w:numId w:val="43"/>
            </w:numPr>
            <w:shd w:val="clear" w:color="auto" w:fill="FFE599" w:themeFill="accent4" w:themeFillTint="66"/>
            <w:ind w:left="426" w:hanging="360"/>
          </w:pPr>
        </w:pPrChange>
      </w:pPr>
      <w:del w:id="9949" w:author="chaniaayulestari@outlook.com" w:date="2021-11-13T21:05:00Z">
        <w:r w:rsidRPr="00CF3937" w:rsidDel="00CF3937">
          <w:rPr>
            <w:rFonts w:eastAsia="Calibri"/>
            <w:b/>
            <w:bCs/>
            <w:rPrChange w:id="9950" w:author="chaniaayulestari@outlook.com" w:date="2021-11-13T21:05:00Z">
              <w:rPr>
                <w:rFonts w:eastAsia="Calibri"/>
              </w:rPr>
            </w:rPrChange>
          </w:rPr>
          <w:delText xml:space="preserve">Antarmuka </w:delText>
        </w:r>
        <w:r w:rsidR="00C10E66" w:rsidRPr="00CF3937" w:rsidDel="00CF3937">
          <w:rPr>
            <w:rFonts w:eastAsia="Calibri"/>
            <w:b/>
            <w:bCs/>
            <w:rPrChange w:id="9951" w:author="chaniaayulestari@outlook.com" w:date="2021-11-13T21:05:00Z">
              <w:rPr>
                <w:rFonts w:eastAsia="Calibri"/>
              </w:rPr>
            </w:rPrChange>
          </w:rPr>
          <w:delText>Menu Utama</w:delText>
        </w:r>
      </w:del>
    </w:p>
    <w:p w14:paraId="27FF3CF3" w14:textId="7F87F029" w:rsidR="00C10E66" w:rsidDel="00CF3937" w:rsidRDefault="00C10E66">
      <w:pPr>
        <w:rPr>
          <w:moveFrom w:id="9952" w:author="chaniaayulestari@outlook.com" w:date="2021-11-13T21:05:00Z"/>
          <w:rFonts w:eastAsia="Calibri"/>
        </w:rPr>
        <w:pPrChange w:id="9953" w:author="Rafi Aziizi" w:date="2021-11-14T10:17:00Z">
          <w:pPr>
            <w:pStyle w:val="ListParagraph"/>
            <w:ind w:left="0" w:firstLine="426"/>
          </w:pPr>
        </w:pPrChange>
      </w:pPr>
      <w:moveFromRangeStart w:id="9954" w:author="chaniaayulestari@outlook.com" w:date="2021-11-13T21:05:00Z" w:name="move87729945"/>
      <w:moveFrom w:id="9955" w:author="chaniaayulestari@outlook.com" w:date="2021-11-13T21:05:00Z">
        <w:r w:rsidDel="00CF3937">
          <w:rPr>
            <w:rFonts w:eastAsia="Calibri"/>
          </w:rPr>
          <w:t>Rancangan halaman ini akan menampilkan seluruh menu yang disediakan oleh sistem.</w:t>
        </w:r>
      </w:moveFrom>
    </w:p>
    <w:moveFromRangeEnd w:id="9954"/>
    <w:p w14:paraId="7198685C" w14:textId="4C7A55C0" w:rsidR="008C621C" w:rsidDel="00CF3937" w:rsidRDefault="00CF3937">
      <w:pPr>
        <w:rPr>
          <w:del w:id="9956" w:author="chaniaayulestari@outlook.com" w:date="2021-11-13T21:05:00Z"/>
          <w:rFonts w:eastAsia="Calibri"/>
        </w:rPr>
        <w:pPrChange w:id="9957" w:author="Rafi Aziizi" w:date="2021-11-14T10:17:00Z">
          <w:pPr>
            <w:pStyle w:val="ListParagraph"/>
            <w:ind w:left="0" w:firstLine="426"/>
          </w:pPr>
        </w:pPrChange>
      </w:pPr>
      <w:del w:id="9958" w:author="chaniaayulestari@outlook.com" w:date="2021-11-13T21:05:00Z">
        <w:r w:rsidDel="00CF3937">
          <w:rPr>
            <w:noProof/>
          </w:rPr>
          <w:drawing>
            <wp:anchor distT="0" distB="0" distL="114300" distR="114300" simplePos="0" relativeHeight="251600384" behindDoc="1" locked="0" layoutInCell="1" allowOverlap="1" wp14:anchorId="4B80D13F" wp14:editId="2BC6E053">
              <wp:simplePos x="0" y="0"/>
              <wp:positionH relativeFrom="margin">
                <wp:posOffset>433705</wp:posOffset>
              </wp:positionH>
              <wp:positionV relativeFrom="paragraph">
                <wp:posOffset>58494</wp:posOffset>
              </wp:positionV>
              <wp:extent cx="4169291" cy="2379600"/>
              <wp:effectExtent l="0" t="0" r="3175" b="1905"/>
              <wp:wrapNone/>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169291" cy="2379600"/>
                      </a:xfrm>
                      <a:prstGeom prst="rect">
                        <a:avLst/>
                      </a:prstGeom>
                      <a:noFill/>
                      <a:ln>
                        <a:noFill/>
                      </a:ln>
                    </pic:spPr>
                  </pic:pic>
                </a:graphicData>
              </a:graphic>
              <wp14:sizeRelH relativeFrom="page">
                <wp14:pctWidth>0</wp14:pctWidth>
              </wp14:sizeRelH>
              <wp14:sizeRelV relativeFrom="page">
                <wp14:pctHeight>0</wp14:pctHeight>
              </wp14:sizeRelV>
            </wp:anchor>
          </w:drawing>
        </w:r>
      </w:del>
    </w:p>
    <w:p w14:paraId="66223CAA" w14:textId="5908A91D" w:rsidR="00436D78" w:rsidDel="00717822" w:rsidRDefault="00436D78">
      <w:pPr>
        <w:rPr>
          <w:del w:id="9959" w:author="chaniaayulestari@outlook.com" w:date="2021-11-13T15:11:00Z"/>
          <w:rFonts w:eastAsia="Calibri"/>
        </w:rPr>
        <w:pPrChange w:id="9960" w:author="Rafi Aziizi" w:date="2021-11-14T10:17:00Z">
          <w:pPr>
            <w:pStyle w:val="ListParagraph"/>
            <w:ind w:left="0" w:firstLine="426"/>
          </w:pPr>
        </w:pPrChange>
      </w:pPr>
    </w:p>
    <w:p w14:paraId="6657E22E" w14:textId="3C4CAEE7" w:rsidR="00436D78" w:rsidDel="00717822" w:rsidRDefault="00436D78">
      <w:pPr>
        <w:rPr>
          <w:del w:id="9961" w:author="chaniaayulestari@outlook.com" w:date="2021-11-13T15:11:00Z"/>
          <w:rFonts w:eastAsia="Calibri"/>
        </w:rPr>
        <w:pPrChange w:id="9962" w:author="Rafi Aziizi" w:date="2021-11-14T10:17:00Z">
          <w:pPr>
            <w:pStyle w:val="ListParagraph"/>
            <w:ind w:left="0" w:firstLine="426"/>
          </w:pPr>
        </w:pPrChange>
      </w:pPr>
    </w:p>
    <w:p w14:paraId="3BEAF014" w14:textId="64DEA6F0" w:rsidR="008C621C" w:rsidDel="00717822" w:rsidRDefault="008C621C">
      <w:pPr>
        <w:rPr>
          <w:del w:id="9963" w:author="chaniaayulestari@outlook.com" w:date="2021-11-13T15:11:00Z"/>
          <w:rFonts w:eastAsia="Calibri"/>
        </w:rPr>
        <w:pPrChange w:id="9964" w:author="Rafi Aziizi" w:date="2021-11-14T10:17:00Z">
          <w:pPr>
            <w:pStyle w:val="ListParagraph"/>
            <w:ind w:left="0" w:firstLine="426"/>
          </w:pPr>
        </w:pPrChange>
      </w:pPr>
    </w:p>
    <w:p w14:paraId="2E81AE19" w14:textId="0C387457" w:rsidR="001166CB" w:rsidDel="00CF3937" w:rsidRDefault="001166CB">
      <w:pPr>
        <w:rPr>
          <w:del w:id="9965" w:author="chaniaayulestari@outlook.com" w:date="2021-11-13T21:05:00Z"/>
          <w:rFonts w:eastAsia="Calibri"/>
        </w:rPr>
        <w:pPrChange w:id="9966" w:author="Rafi Aziizi" w:date="2021-11-14T10:17:00Z">
          <w:pPr>
            <w:pStyle w:val="ListParagraph"/>
            <w:ind w:left="0" w:firstLine="426"/>
          </w:pPr>
        </w:pPrChange>
      </w:pPr>
    </w:p>
    <w:p w14:paraId="28A7B336" w14:textId="6CD3F7A2" w:rsidR="00C10E66" w:rsidDel="00CF3937" w:rsidRDefault="00C10E66">
      <w:pPr>
        <w:rPr>
          <w:del w:id="9967" w:author="chaniaayulestari@outlook.com" w:date="2021-11-13T21:05:00Z"/>
          <w:rFonts w:eastAsia="Calibri"/>
        </w:rPr>
        <w:pPrChange w:id="9968" w:author="Rafi Aziizi" w:date="2021-11-14T10:17:00Z">
          <w:pPr>
            <w:pStyle w:val="ListParagraph"/>
            <w:ind w:left="426"/>
          </w:pPr>
        </w:pPrChange>
      </w:pPr>
    </w:p>
    <w:p w14:paraId="509568C0" w14:textId="1ACFED60" w:rsidR="00C10E66" w:rsidDel="00CF3937" w:rsidRDefault="00C10E66">
      <w:pPr>
        <w:rPr>
          <w:del w:id="9969" w:author="chaniaayulestari@outlook.com" w:date="2021-11-13T21:05:00Z"/>
          <w:rFonts w:eastAsia="Calibri"/>
        </w:rPr>
        <w:pPrChange w:id="9970" w:author="Rafi Aziizi" w:date="2021-11-14T10:17:00Z">
          <w:pPr>
            <w:pStyle w:val="ListParagraph"/>
            <w:ind w:left="426"/>
          </w:pPr>
        </w:pPrChange>
      </w:pPr>
    </w:p>
    <w:p w14:paraId="53CA4851" w14:textId="35D24887" w:rsidR="00C10E66" w:rsidDel="00CF3937" w:rsidRDefault="00C10E66">
      <w:pPr>
        <w:rPr>
          <w:del w:id="9971" w:author="chaniaayulestari@outlook.com" w:date="2021-11-13T21:05:00Z"/>
          <w:rFonts w:eastAsia="Calibri"/>
        </w:rPr>
        <w:pPrChange w:id="9972" w:author="Rafi Aziizi" w:date="2021-11-14T10:17:00Z">
          <w:pPr>
            <w:pStyle w:val="ListParagraph"/>
            <w:ind w:left="426"/>
          </w:pPr>
        </w:pPrChange>
      </w:pPr>
    </w:p>
    <w:p w14:paraId="03D59ACF" w14:textId="5F3535E9" w:rsidR="00C10E66" w:rsidDel="00CF3937" w:rsidRDefault="00C10E66">
      <w:pPr>
        <w:rPr>
          <w:del w:id="9973" w:author="chaniaayulestari@outlook.com" w:date="2021-11-13T21:05:00Z"/>
          <w:rFonts w:eastAsia="Calibri"/>
        </w:rPr>
        <w:pPrChange w:id="9974" w:author="Rafi Aziizi" w:date="2021-11-14T10:17:00Z">
          <w:pPr>
            <w:pStyle w:val="ListParagraph"/>
            <w:ind w:left="426"/>
          </w:pPr>
        </w:pPrChange>
      </w:pPr>
    </w:p>
    <w:p w14:paraId="10539C75" w14:textId="176227CE" w:rsidR="00C10E66" w:rsidDel="00CF3937" w:rsidRDefault="00C10E66">
      <w:pPr>
        <w:rPr>
          <w:del w:id="9975" w:author="chaniaayulestari@outlook.com" w:date="2021-11-13T21:05:00Z"/>
          <w:rFonts w:eastAsia="Calibri"/>
        </w:rPr>
        <w:pPrChange w:id="9976" w:author="Rafi Aziizi" w:date="2021-11-14T10:17:00Z">
          <w:pPr>
            <w:pStyle w:val="ListParagraph"/>
            <w:ind w:left="426"/>
          </w:pPr>
        </w:pPrChange>
      </w:pPr>
    </w:p>
    <w:p w14:paraId="1F55CFFA" w14:textId="2B9DBC7D" w:rsidR="00C10E66" w:rsidDel="00CF3937" w:rsidRDefault="00C10E66">
      <w:pPr>
        <w:rPr>
          <w:del w:id="9977" w:author="chaniaayulestari@outlook.com" w:date="2021-11-13T21:05:00Z"/>
          <w:rFonts w:eastAsia="Calibri"/>
        </w:rPr>
        <w:pPrChange w:id="9978" w:author="Rafi Aziizi" w:date="2021-11-14T10:17:00Z">
          <w:pPr>
            <w:pStyle w:val="ListParagraph"/>
            <w:ind w:left="426"/>
          </w:pPr>
        </w:pPrChange>
      </w:pPr>
    </w:p>
    <w:p w14:paraId="2002F1D2" w14:textId="5D54D928" w:rsidR="00C10E66" w:rsidDel="00CF3937" w:rsidRDefault="00C10E66">
      <w:pPr>
        <w:rPr>
          <w:del w:id="9979" w:author="chaniaayulestari@outlook.com" w:date="2021-11-13T21:05:00Z"/>
          <w:rFonts w:eastAsia="Calibri"/>
        </w:rPr>
        <w:pPrChange w:id="9980" w:author="Rafi Aziizi" w:date="2021-11-14T10:17:00Z">
          <w:pPr>
            <w:pStyle w:val="ListParagraph"/>
            <w:ind w:left="426"/>
          </w:pPr>
        </w:pPrChange>
      </w:pPr>
    </w:p>
    <w:p w14:paraId="4204B6EC" w14:textId="69ECADFC" w:rsidR="00C10E66" w:rsidDel="00CF3937" w:rsidRDefault="00C10E66">
      <w:pPr>
        <w:rPr>
          <w:del w:id="9981" w:author="chaniaayulestari@outlook.com" w:date="2021-11-13T21:05:00Z"/>
          <w:rFonts w:eastAsia="Calibri"/>
        </w:rPr>
        <w:pPrChange w:id="9982" w:author="Rafi Aziizi" w:date="2021-11-14T10:17:00Z">
          <w:pPr>
            <w:pStyle w:val="ListParagraph"/>
            <w:ind w:left="426"/>
          </w:pPr>
        </w:pPrChange>
      </w:pPr>
    </w:p>
    <w:p w14:paraId="3C664B25" w14:textId="08A031EE" w:rsidR="00C10E66" w:rsidRDefault="00ED34E2">
      <w:pPr>
        <w:rPr>
          <w:rFonts w:eastAsia="Calibri"/>
        </w:rPr>
        <w:pPrChange w:id="9983" w:author="Rafi Aziizi" w:date="2021-11-14T10:17:00Z">
          <w:pPr>
            <w:pStyle w:val="ListParagraph"/>
            <w:ind w:left="426"/>
          </w:pPr>
        </w:pPrChange>
      </w:pPr>
      <w:del w:id="9984" w:author="chaniaayulestari@outlook.com" w:date="2021-11-13T14:26:00Z">
        <w:r>
          <w:rPr>
            <w:noProof/>
          </w:rPr>
          <w:pict w14:anchorId="7826EEB3">
            <v:shape id="Text Box 264" o:spid="_x0000_s1106" type="#_x0000_t202" style="position:absolute;left:0;text-align:left;margin-left:38.65pt;margin-top:4.4pt;width:318.9pt;height:.05pt;z-index:-2516413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" stroked="f">
              <v:textbox style="mso-fit-shape-to-text:t" inset="0,0,0,0">
                <w:txbxContent>
                  <w:p w14:paraId="600CE9C6" w14:textId="4DC95E91" w:rsidR="00ED34E2" w:rsidRPr="00C81D50" w:rsidRDefault="00ED34E2" w:rsidP="00C10E66">
                    <w:pPr>
                      <w:pStyle w:val="Caption"/>
                      <w:jc w:val="center"/>
                      <w:rPr>
                        <w:noProof/>
                        <w:sz w:val="24"/>
                        <w:szCs w:val="24"/>
                      </w:rPr>
                    </w:pPr>
                    <w:r>
                      <w:t xml:space="preserve">Gambar 3. </w:t>
                    </w:r>
                    <w:ins w:id="9985" w:author="chaniaayulestari@outlook.com" w:date="2021-11-13T13:45:00Z">
                      <w:r>
                        <w:fldChar w:fldCharType="begin"/>
                      </w:r>
                      <w:r>
                        <w:instrText xml:space="preserve"> SEQ Gambar_3. \* ARABIC </w:instrText>
                      </w:r>
                    </w:ins>
                    <w:r>
                      <w:fldChar w:fldCharType="separate"/>
                    </w:r>
                    <w:ins w:id="9986" w:author="chaniaayulestari@outlook.com" w:date="2021-11-13T13:45:00Z">
                      <w:r>
                        <w:rPr>
                          <w:noProof/>
                        </w:rPr>
                        <w:t>21</w:t>
                      </w:r>
                      <w:r>
                        <w:fldChar w:fldCharType="end"/>
                      </w:r>
                    </w:ins>
                    <w:del w:id="998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4</w:delText>
                      </w:r>
                      <w:r w:rsidDel="006D26FE">
                        <w:fldChar w:fldCharType="end"/>
                      </w:r>
                    </w:del>
                    <w:r>
                      <w:t xml:space="preserve"> Antarmuka Menu Utama</w:t>
                    </w:r>
                  </w:p>
                  <w:p w14:paraId="6A7139C1" w14:textId="77777777" w:rsidR="00ED34E2" w:rsidRDefault="00ED34E2"/>
                  <w:p w14:paraId="35F68404" w14:textId="14C17F60" w:rsidR="00ED34E2" w:rsidRPr="00C81D50" w:rsidRDefault="00ED34E2" w:rsidP="00C10E66">
                    <w:pPr>
                      <w:pStyle w:val="Caption"/>
                      <w:jc w:val="center"/>
                      <w:rPr>
                        <w:noProof/>
                        <w:sz w:val="24"/>
                        <w:szCs w:val="24"/>
                      </w:rPr>
                    </w:pPr>
                    <w:ins w:id="9988" w:author="chaniaayulestari@outlook.com" w:date="2021-11-13T15:11:00Z">
                      <w:r>
                        <w:t xml:space="preserve">Gambar 3. </w:t>
                      </w:r>
                      <w:r>
                        <w:fldChar w:fldCharType="begin"/>
                      </w:r>
                      <w:r>
                        <w:instrText xml:space="preserve"> SEQ Gambar__3. \* ARABIC </w:instrText>
                      </w:r>
                    </w:ins>
                    <w:r>
                      <w:fldChar w:fldCharType="separate"/>
                    </w:r>
                    <w:ins w:id="9989" w:author="chaniaayulestari@outlook.com" w:date="2021-11-13T19:48:00Z">
                      <w:r>
                        <w:rPr>
                          <w:noProof/>
                        </w:rPr>
                        <w:t>67</w:t>
                      </w:r>
                    </w:ins>
                    <w:ins w:id="9990" w:author="chaniaayulestari@outlook.com" w:date="2021-11-13T15:11:00Z">
                      <w:r>
                        <w:fldChar w:fldCharType="end"/>
                      </w:r>
                      <w:r>
                        <w:t xml:space="preserve"> </w:t>
                      </w:r>
                      <w:r w:rsidRPr="00B629A9">
                        <w:t xml:space="preserve">Perancangan Antarmuka </w:t>
                      </w:r>
                      <w:r>
                        <w:t>Data</w:t>
                      </w:r>
                    </w:ins>
                    <w:ins w:id="9991" w:author="chaniaayulestari@outlook.com" w:date="2021-11-13T15:12:00Z">
                      <w:r>
                        <w:t xml:space="preserve"> S</w:t>
                      </w:r>
                    </w:ins>
                    <w:ins w:id="9992" w:author="chaniaayulestari@outlook.com" w:date="2021-11-13T15:11:00Z">
                      <w:r>
                        <w:t>iswa</w:t>
                      </w:r>
                    </w:ins>
                    <w:r>
                      <w:t xml:space="preserve">Gambar 3. </w:t>
                    </w:r>
                    <w:ins w:id="9993" w:author="chaniaayulestari@outlook.com" w:date="2021-11-13T13:45:00Z">
                      <w:r>
                        <w:fldChar w:fldCharType="begin"/>
                      </w:r>
                      <w:r>
                        <w:instrText xml:space="preserve"> SEQ Gambar_3. \* ARABIC </w:instrText>
                      </w:r>
                    </w:ins>
                    <w:r>
                      <w:fldChar w:fldCharType="separate"/>
                    </w:r>
                    <w:ins w:id="9994" w:author="chaniaayulestari@outlook.com" w:date="2021-11-13T13:45:00Z">
                      <w:r>
                        <w:rPr>
                          <w:noProof/>
                        </w:rPr>
                        <w:t>21</w:t>
                      </w:r>
                      <w:r>
                        <w:fldChar w:fldCharType="end"/>
                      </w:r>
                    </w:ins>
                    <w:del w:id="999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4</w:delText>
                      </w:r>
                      <w:r w:rsidDel="006D26FE">
                        <w:fldChar w:fldCharType="end"/>
                      </w:r>
                    </w:del>
                    <w:r>
                      <w:t xml:space="preserve"> Antarmuka Menu Utama</w:t>
                    </w:r>
                  </w:p>
                </w:txbxContent>
              </v:textbox>
              <w10:wrap anchorx="margin"/>
            </v:shape>
          </w:pict>
        </w:r>
      </w:del>
    </w:p>
    <w:p w14:paraId="57460834" w14:textId="029ECE38" w:rsidR="00CF3937" w:rsidRDefault="00CF3937">
      <w:pPr>
        <w:pStyle w:val="ListParagraph"/>
        <w:numPr>
          <w:ilvl w:val="0"/>
          <w:numId w:val="43"/>
        </w:numPr>
        <w:shd w:val="clear" w:color="auto" w:fill="FFFFFF" w:themeFill="background1"/>
        <w:ind w:left="426"/>
        <w:rPr>
          <w:ins w:id="9996" w:author="Rafi Aziizi" w:date="2021-11-14T10:18:00Z"/>
          <w:rFonts w:eastAsia="Calibri"/>
          <w:b/>
          <w:bCs/>
        </w:rPr>
      </w:pPr>
      <w:ins w:id="9997" w:author="chaniaayulestari@outlook.com" w:date="2021-11-13T21:05:00Z">
        <w:r>
          <w:rPr>
            <w:rFonts w:eastAsia="Calibri"/>
            <w:b/>
            <w:bCs/>
          </w:rPr>
          <w:t>Antarmuka Menu Utama</w:t>
        </w:r>
      </w:ins>
    </w:p>
    <w:p w14:paraId="2159F085" w14:textId="71D81D00" w:rsidR="00ED47C8" w:rsidRPr="00ED47C8" w:rsidRDefault="00ED47C8">
      <w:pPr>
        <w:shd w:val="clear" w:color="auto" w:fill="FFFFFF" w:themeFill="background1"/>
        <w:ind w:firstLine="426"/>
        <w:rPr>
          <w:ins w:id="9998" w:author="chaniaayulestari@outlook.com" w:date="2021-11-13T21:05:00Z"/>
          <w:rFonts w:eastAsia="Calibri"/>
          <w:b/>
          <w:bCs/>
          <w:rPrChange w:id="9999" w:author="Rafi Aziizi" w:date="2021-11-14T10:18:00Z">
            <w:rPr>
              <w:ins w:id="10000" w:author="chaniaayulestari@outlook.com" w:date="2021-11-13T21:05:00Z"/>
              <w:rFonts w:eastAsia="Calibri"/>
            </w:rPr>
          </w:rPrChange>
        </w:rPr>
        <w:pPrChange w:id="10001" w:author="Rafi Aziizi" w:date="2021-11-14T10:18:00Z">
          <w:pPr>
            <w:pStyle w:val="ListParagraph"/>
            <w:numPr>
              <w:numId w:val="43"/>
            </w:numPr>
            <w:shd w:val="clear" w:color="auto" w:fill="FFFFFF" w:themeFill="background1"/>
            <w:ind w:left="426" w:hanging="360"/>
          </w:pPr>
        </w:pPrChange>
      </w:pPr>
      <w:ins w:id="10002" w:author="Rafi Aziizi" w:date="2021-11-14T10:18:00Z">
        <w:r w:rsidRPr="00CF3937">
          <w:rPr>
            <w:rFonts w:eastAsia="Calibri"/>
          </w:rPr>
          <w:t>Rancangan halaman ini akan menampilkan seluruh menu yang disediakan oleh sistem.</w:t>
        </w:r>
      </w:ins>
    </w:p>
    <w:p w14:paraId="0A351938" w14:textId="71C7373B" w:rsidR="00CF3937" w:rsidRPr="00CF3937" w:rsidDel="00ED47C8" w:rsidRDefault="00ED34E2">
      <w:pPr>
        <w:ind w:firstLine="426"/>
        <w:rPr>
          <w:del w:id="10003" w:author="Rafi Aziizi" w:date="2021-11-14T10:18:00Z"/>
          <w:moveTo w:id="10004" w:author="chaniaayulestari@outlook.com" w:date="2021-11-13T21:05:00Z"/>
          <w:rFonts w:eastAsia="Calibri"/>
        </w:rPr>
        <w:pPrChange w:id="10005" w:author="chaniaayulestari@outlook.com" w:date="2021-11-13T21:05:00Z">
          <w:pPr>
            <w:pStyle w:val="ListParagraph"/>
            <w:numPr>
              <w:numId w:val="43"/>
            </w:numPr>
            <w:ind w:left="1571" w:hanging="360"/>
          </w:pPr>
        </w:pPrChange>
      </w:pPr>
      <w:ins w:id="10006" w:author="chaniaayulestari@outlook.com" w:date="2021-11-13T21:06:00Z">
        <w:r>
          <w:rPr>
            <w:noProof/>
          </w:rPr>
          <w:pict w14:anchorId="7D9AEE8D">
            <v:shape id="_x0000_s1229" type="#_x0000_t202" style="position:absolute;left:0;text-align:left;margin-left:15.2pt;margin-top:193.05pt;width:328.25pt;height:20.35pt;z-index:251757056;mso-position-horizontal-relative:text;mso-position-vertical-relative:text" stroked="f">
              <v:textbox style="mso-next-textbox:#_x0000_s1229;mso-fit-shape-to-text:t" inset="0,0,0,0">
                <w:txbxContent>
                  <w:p w14:paraId="3BBE84EB" w14:textId="3F5E809A" w:rsidR="00ED34E2" w:rsidRPr="006C0768" w:rsidRDefault="00ED34E2">
                    <w:pPr>
                      <w:pStyle w:val="Caption"/>
                      <w:jc w:val="center"/>
                      <w:rPr>
                        <w:noProof/>
                      </w:rPr>
                      <w:pPrChange w:id="10007" w:author="chaniaayulestari@outlook.com" w:date="2021-11-13T21:06:00Z">
                        <w:pPr>
                          <w:ind w:firstLine="426"/>
                        </w:pPr>
                      </w:pPrChange>
                    </w:pPr>
                    <w:bookmarkStart w:id="10008" w:name="_Toc87731490"/>
                    <w:ins w:id="10009" w:author="chaniaayulestari@outlook.com" w:date="2021-11-13T21:06:00Z">
                      <w:r>
                        <w:t xml:space="preserve">Gambar 3. </w:t>
                      </w:r>
                      <w:r>
                        <w:fldChar w:fldCharType="begin"/>
                      </w:r>
                      <w:r>
                        <w:instrText xml:space="preserve"> SEQ Gambar___3. \* ARABIC </w:instrText>
                      </w:r>
                    </w:ins>
                    <w:r>
                      <w:fldChar w:fldCharType="separate"/>
                    </w:r>
                    <w:ins w:id="10010" w:author="Rafi Aziizi" w:date="2021-11-15T16:05:00Z">
                      <w:r w:rsidR="00BF7B94">
                        <w:rPr>
                          <w:noProof/>
                        </w:rPr>
                        <w:t>59</w:t>
                      </w:r>
                    </w:ins>
                    <w:ins w:id="10011" w:author="chaniaayulestari@outlook.com" w:date="2021-11-13T21:25:00Z">
                      <w:del w:id="10012" w:author="Rafi Aziizi" w:date="2021-11-14T09:53:00Z">
                        <w:r w:rsidDel="00590A19">
                          <w:rPr>
                            <w:noProof/>
                          </w:rPr>
                          <w:delText>55</w:delText>
                        </w:r>
                      </w:del>
                    </w:ins>
                    <w:ins w:id="10013" w:author="chaniaayulestari@outlook.com" w:date="2021-11-13T21:06:00Z">
                      <w:r>
                        <w:fldChar w:fldCharType="end"/>
                      </w:r>
                      <w:r>
                        <w:t xml:space="preserve"> Perancangan Antarmuka Menu Utama</w:t>
                      </w:r>
                    </w:ins>
                    <w:bookmarkEnd w:id="10008"/>
                  </w:p>
                </w:txbxContent>
              </v:textbox>
            </v:shape>
          </w:pict>
        </w:r>
      </w:ins>
      <w:ins w:id="10014" w:author="chaniaayulestari@outlook.com" w:date="2021-11-13T21:05:00Z">
        <w:r w:rsidR="00CF3937">
          <w:rPr>
            <w:noProof/>
          </w:rPr>
          <w:drawing>
            <wp:inline distT="0" distB="0" distL="0" distR="0" wp14:anchorId="0BC54EA4" wp14:editId="0798A773">
              <wp:extent cx="4169291" cy="2379600"/>
              <wp:effectExtent l="0" t="0" r="0"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169291" cy="2379600"/>
                      </a:xfrm>
                      <a:prstGeom prst="rect">
                        <a:avLst/>
                      </a:prstGeom>
                      <a:noFill/>
                      <a:ln>
                        <a:noFill/>
                      </a:ln>
                    </pic:spPr>
                  </pic:pic>
                </a:graphicData>
              </a:graphic>
            </wp:inline>
          </w:drawing>
        </w:r>
      </w:ins>
      <w:moveToRangeStart w:id="10015" w:author="chaniaayulestari@outlook.com" w:date="2021-11-13T21:05:00Z" w:name="move87729945"/>
      <w:moveTo w:id="10016" w:author="chaniaayulestari@outlook.com" w:date="2021-11-13T21:05:00Z">
        <w:del w:id="10017" w:author="Rafi Aziizi" w:date="2021-11-14T10:17:00Z">
          <w:r w:rsidR="00CF3937" w:rsidRPr="00CF3937" w:rsidDel="00ED47C8">
            <w:rPr>
              <w:rFonts w:eastAsia="Calibri"/>
            </w:rPr>
            <w:delText>Rancangan halaman ini akan menampilkan seluruh menu yang disediakan oleh sistem.</w:delText>
          </w:r>
        </w:del>
      </w:moveTo>
    </w:p>
    <w:moveToRangeEnd w:id="10015"/>
    <w:p w14:paraId="7ECFEFF2" w14:textId="4645B144" w:rsidR="00CF3937" w:rsidDel="00ED47C8" w:rsidRDefault="00CF3937" w:rsidP="00CF3937">
      <w:pPr>
        <w:pStyle w:val="ListParagraph"/>
        <w:shd w:val="clear" w:color="auto" w:fill="FFFFFF" w:themeFill="background1"/>
        <w:ind w:left="426"/>
        <w:rPr>
          <w:ins w:id="10018" w:author="chaniaayulestari@outlook.com" w:date="2021-11-13T21:06:00Z"/>
          <w:del w:id="10019" w:author="Rafi Aziizi" w:date="2021-11-14T10:18:00Z"/>
          <w:rFonts w:eastAsia="Calibri"/>
          <w:b/>
          <w:bCs/>
        </w:rPr>
      </w:pPr>
    </w:p>
    <w:p w14:paraId="342BD365" w14:textId="41FDAAA3" w:rsidR="00CF3937" w:rsidRPr="00ED47C8" w:rsidRDefault="00CF3937">
      <w:pPr>
        <w:ind w:firstLine="426"/>
        <w:rPr>
          <w:ins w:id="10020" w:author="chaniaayulestari@outlook.com" w:date="2021-11-13T21:06:00Z"/>
          <w:rFonts w:eastAsia="Calibri"/>
          <w:b/>
          <w:bCs/>
          <w:rPrChange w:id="10021" w:author="Rafi Aziizi" w:date="2021-11-14T10:18:00Z">
            <w:rPr>
              <w:ins w:id="10022" w:author="chaniaayulestari@outlook.com" w:date="2021-11-13T21:06:00Z"/>
              <w:rFonts w:eastAsia="Calibri"/>
            </w:rPr>
          </w:rPrChange>
        </w:rPr>
        <w:pPrChange w:id="10023" w:author="Rafi Aziizi" w:date="2021-11-14T10:18:00Z">
          <w:pPr>
            <w:pStyle w:val="ListParagraph"/>
            <w:shd w:val="clear" w:color="auto" w:fill="FFFFFF" w:themeFill="background1"/>
            <w:ind w:left="426"/>
          </w:pPr>
        </w:pPrChange>
      </w:pPr>
    </w:p>
    <w:p w14:paraId="18F04F67" w14:textId="71EF812A" w:rsidR="00CF3937" w:rsidDel="00ED47C8" w:rsidRDefault="00CF3937" w:rsidP="00CF3937">
      <w:pPr>
        <w:pStyle w:val="ListParagraph"/>
        <w:shd w:val="clear" w:color="auto" w:fill="FFFFFF" w:themeFill="background1"/>
        <w:ind w:left="426"/>
        <w:rPr>
          <w:ins w:id="10024" w:author="chaniaayulestari@outlook.com" w:date="2021-11-13T21:06:00Z"/>
          <w:del w:id="10025" w:author="Rafi Aziizi" w:date="2021-11-14T10:18:00Z"/>
          <w:rFonts w:eastAsia="Calibri"/>
          <w:b/>
          <w:bCs/>
        </w:rPr>
      </w:pPr>
    </w:p>
    <w:p w14:paraId="16066F3B" w14:textId="03F48B33" w:rsidR="00CF3937" w:rsidRPr="00ED47C8" w:rsidDel="00ED47C8" w:rsidRDefault="00CF3937">
      <w:pPr>
        <w:shd w:val="clear" w:color="auto" w:fill="FFFFFF" w:themeFill="background1"/>
        <w:rPr>
          <w:ins w:id="10026" w:author="chaniaayulestari@outlook.com" w:date="2021-11-13T21:06:00Z"/>
          <w:del w:id="10027" w:author="Rafi Aziizi" w:date="2021-11-14T10:18:00Z"/>
          <w:rFonts w:eastAsia="Calibri"/>
          <w:b/>
          <w:bCs/>
          <w:rPrChange w:id="10028" w:author="Rafi Aziizi" w:date="2021-11-14T10:18:00Z">
            <w:rPr>
              <w:ins w:id="10029" w:author="chaniaayulestari@outlook.com" w:date="2021-11-13T21:06:00Z"/>
              <w:del w:id="10030" w:author="Rafi Aziizi" w:date="2021-11-14T10:18:00Z"/>
              <w:rFonts w:eastAsia="Calibri"/>
            </w:rPr>
          </w:rPrChange>
        </w:rPr>
        <w:pPrChange w:id="10031" w:author="Rafi Aziizi" w:date="2021-11-14T10:18:00Z">
          <w:pPr>
            <w:pStyle w:val="ListParagraph"/>
            <w:shd w:val="clear" w:color="auto" w:fill="FFFFFF" w:themeFill="background1"/>
            <w:ind w:left="426"/>
          </w:pPr>
        </w:pPrChange>
      </w:pPr>
    </w:p>
    <w:p w14:paraId="0208D39A" w14:textId="27AA78D7" w:rsidR="00CF3937" w:rsidDel="00ED47C8" w:rsidRDefault="00CF3937" w:rsidP="00CF3937">
      <w:pPr>
        <w:pStyle w:val="ListParagraph"/>
        <w:shd w:val="clear" w:color="auto" w:fill="FFFFFF" w:themeFill="background1"/>
        <w:ind w:left="426"/>
        <w:rPr>
          <w:ins w:id="10032" w:author="chaniaayulestari@outlook.com" w:date="2021-11-13T21:06:00Z"/>
          <w:del w:id="10033" w:author="Rafi Aziizi" w:date="2021-11-14T10:18:00Z"/>
          <w:rFonts w:eastAsia="Calibri"/>
          <w:b/>
          <w:bCs/>
        </w:rPr>
      </w:pPr>
    </w:p>
    <w:p w14:paraId="51EA84EE" w14:textId="2CFA917A" w:rsidR="00CF3937" w:rsidDel="00ED47C8" w:rsidRDefault="00CF3937" w:rsidP="00CF3937">
      <w:pPr>
        <w:pStyle w:val="ListParagraph"/>
        <w:shd w:val="clear" w:color="auto" w:fill="FFFFFF" w:themeFill="background1"/>
        <w:ind w:left="426"/>
        <w:rPr>
          <w:ins w:id="10034" w:author="chaniaayulestari@outlook.com" w:date="2021-11-13T21:06:00Z"/>
          <w:del w:id="10035" w:author="Rafi Aziizi" w:date="2021-11-14T10:18:00Z"/>
          <w:rFonts w:eastAsia="Calibri"/>
          <w:b/>
          <w:bCs/>
        </w:rPr>
      </w:pPr>
    </w:p>
    <w:p w14:paraId="23ABC831" w14:textId="102BD599" w:rsidR="00CF3937" w:rsidDel="00ED47C8" w:rsidRDefault="00CF3937" w:rsidP="00CF3937">
      <w:pPr>
        <w:pStyle w:val="ListParagraph"/>
        <w:shd w:val="clear" w:color="auto" w:fill="FFFFFF" w:themeFill="background1"/>
        <w:ind w:left="426"/>
        <w:rPr>
          <w:ins w:id="10036" w:author="chaniaayulestari@outlook.com" w:date="2021-11-13T21:06:00Z"/>
          <w:del w:id="10037" w:author="Rafi Aziizi" w:date="2021-11-14T10:18:00Z"/>
          <w:rFonts w:eastAsia="Calibri"/>
          <w:b/>
          <w:bCs/>
        </w:rPr>
      </w:pPr>
    </w:p>
    <w:p w14:paraId="7CAE013B" w14:textId="3A722C8B" w:rsidR="00CF3937" w:rsidDel="00ED47C8" w:rsidRDefault="00CF3937" w:rsidP="00CF3937">
      <w:pPr>
        <w:pStyle w:val="ListParagraph"/>
        <w:shd w:val="clear" w:color="auto" w:fill="FFFFFF" w:themeFill="background1"/>
        <w:ind w:left="426"/>
        <w:rPr>
          <w:ins w:id="10038" w:author="chaniaayulestari@outlook.com" w:date="2021-11-13T21:06:00Z"/>
          <w:del w:id="10039" w:author="Rafi Aziizi" w:date="2021-11-14T10:18:00Z"/>
          <w:rFonts w:eastAsia="Calibri"/>
          <w:b/>
          <w:bCs/>
        </w:rPr>
      </w:pPr>
    </w:p>
    <w:p w14:paraId="4923B0EE" w14:textId="23D0E884" w:rsidR="00CF3937" w:rsidDel="00ED47C8" w:rsidRDefault="00CF3937" w:rsidP="00CF3937">
      <w:pPr>
        <w:pStyle w:val="ListParagraph"/>
        <w:shd w:val="clear" w:color="auto" w:fill="FFFFFF" w:themeFill="background1"/>
        <w:ind w:left="426"/>
        <w:rPr>
          <w:ins w:id="10040" w:author="chaniaayulestari@outlook.com" w:date="2021-11-13T21:06:00Z"/>
          <w:del w:id="10041" w:author="Rafi Aziizi" w:date="2021-11-14T10:18:00Z"/>
          <w:rFonts w:eastAsia="Calibri"/>
          <w:b/>
          <w:bCs/>
        </w:rPr>
      </w:pPr>
    </w:p>
    <w:p w14:paraId="2074D8EF" w14:textId="77777777" w:rsidR="00CF3937" w:rsidRPr="00ED47C8" w:rsidRDefault="00CF3937">
      <w:pPr>
        <w:shd w:val="clear" w:color="auto" w:fill="FFFFFF" w:themeFill="background1"/>
        <w:rPr>
          <w:ins w:id="10042" w:author="chaniaayulestari@outlook.com" w:date="2021-11-13T21:05:00Z"/>
          <w:rFonts w:eastAsia="Calibri"/>
          <w:b/>
          <w:bCs/>
          <w:rPrChange w:id="10043" w:author="Rafi Aziizi" w:date="2021-11-14T10:18:00Z">
            <w:rPr>
              <w:ins w:id="10044" w:author="chaniaayulestari@outlook.com" w:date="2021-11-13T21:05:00Z"/>
              <w:rFonts w:eastAsia="Calibri"/>
            </w:rPr>
          </w:rPrChange>
        </w:rPr>
        <w:pPrChange w:id="10045" w:author="Rafi Aziizi" w:date="2021-11-14T10:18:00Z">
          <w:pPr>
            <w:pStyle w:val="ListParagraph"/>
            <w:numPr>
              <w:numId w:val="43"/>
            </w:numPr>
            <w:shd w:val="clear" w:color="auto" w:fill="FFFFFF" w:themeFill="background1"/>
            <w:ind w:left="426" w:hanging="360"/>
          </w:pPr>
        </w:pPrChange>
      </w:pPr>
    </w:p>
    <w:p w14:paraId="2EDA363B" w14:textId="1D155AB8" w:rsidR="00C570CE" w:rsidRPr="00436415" w:rsidRDefault="00AB7B78">
      <w:pPr>
        <w:pStyle w:val="ListParagraph"/>
        <w:numPr>
          <w:ilvl w:val="0"/>
          <w:numId w:val="43"/>
        </w:numPr>
        <w:shd w:val="clear" w:color="auto" w:fill="FFFFFF" w:themeFill="background1"/>
        <w:ind w:left="426"/>
        <w:rPr>
          <w:rFonts w:eastAsia="Calibri"/>
          <w:b/>
          <w:bCs/>
        </w:rPr>
        <w:pPrChange w:id="10046"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436415">
        <w:rPr>
          <w:rFonts w:eastAsia="Calibri"/>
          <w:b/>
          <w:bCs/>
        </w:rPr>
        <w:t xml:space="preserve"> </w:t>
      </w:r>
      <w:r w:rsidR="00C570CE" w:rsidRPr="00436415">
        <w:rPr>
          <w:rFonts w:eastAsia="Calibri"/>
          <w:b/>
          <w:bCs/>
        </w:rPr>
        <w:t>Data Siswa</w:t>
      </w:r>
    </w:p>
    <w:p w14:paraId="35C41548" w14:textId="63FC9896" w:rsidR="009D7EEE" w:rsidDel="00ED47C8" w:rsidRDefault="008E6E4E" w:rsidP="00436415">
      <w:pPr>
        <w:pStyle w:val="ListParagraph"/>
        <w:ind w:left="0" w:firstLine="284"/>
        <w:rPr>
          <w:ins w:id="10047" w:author="chaniaayulestari@outlook.com" w:date="2021-11-13T21:06:00Z"/>
          <w:del w:id="10048" w:author="Rafi Aziizi" w:date="2021-11-14T10:18:00Z"/>
          <w:rFonts w:eastAsia="Calibri"/>
        </w:rPr>
      </w:pPr>
      <w:r>
        <w:rPr>
          <w:rFonts w:eastAsia="Calibri"/>
        </w:rPr>
        <w:t>Rancangan antarmuka tampilan halaman data siswa ini akan menampilkan seluruh siswa yang ada sesua</w:t>
      </w:r>
      <w:r w:rsidR="00DE4C8E">
        <w:rPr>
          <w:rFonts w:eastAsia="Calibri"/>
        </w:rPr>
        <w:t>i</w:t>
      </w:r>
      <w:r>
        <w:rPr>
          <w:rFonts w:eastAsia="Calibri"/>
        </w:rPr>
        <w:t xml:space="preserve"> dengan </w:t>
      </w:r>
      <w:r w:rsidRPr="008E6E4E">
        <w:rPr>
          <w:rFonts w:eastAsia="Calibri"/>
          <w:i/>
          <w:iCs/>
        </w:rPr>
        <w:t>database.</w:t>
      </w:r>
      <w:r>
        <w:rPr>
          <w:rFonts w:eastAsia="Calibri"/>
        </w:rPr>
        <w:t xml:space="preserve"> </w:t>
      </w:r>
      <w:r w:rsidR="00DE4C8E">
        <w:rPr>
          <w:rFonts w:eastAsia="Calibri"/>
        </w:rPr>
        <w:t>pada halaman ini ditambahkan fitur yang dapat menambahkan siswa, serta mencari data siswa berdasarkan NIS</w:t>
      </w:r>
      <w:r w:rsidR="009D7EEE">
        <w:rPr>
          <w:rFonts w:eastAsia="Calibri"/>
        </w:rPr>
        <w:t xml:space="preserve"> atau status siswa</w:t>
      </w:r>
      <w:r w:rsidR="00DE4C8E">
        <w:rPr>
          <w:rFonts w:eastAsia="Calibri"/>
        </w:rPr>
        <w:t xml:space="preserve">. Selain itu juga pada halaman ini terdapat </w:t>
      </w:r>
      <w:r w:rsidR="00485E6F">
        <w:rPr>
          <w:rFonts w:eastAsia="Calibri"/>
        </w:rPr>
        <w:t xml:space="preserve">beberapa </w:t>
      </w:r>
      <w:r w:rsidR="00DE4C8E">
        <w:rPr>
          <w:rFonts w:eastAsia="Calibri"/>
          <w:i/>
          <w:iCs/>
        </w:rPr>
        <w:t xml:space="preserve">button </w:t>
      </w:r>
      <w:r w:rsidR="00DE4C8E">
        <w:rPr>
          <w:rFonts w:eastAsia="Calibri"/>
        </w:rPr>
        <w:t>yang dapat meng</w:t>
      </w:r>
      <w:r w:rsidR="00485E6F">
        <w:rPr>
          <w:rFonts w:eastAsia="Calibri"/>
        </w:rPr>
        <w:t>a</w:t>
      </w:r>
      <w:r w:rsidR="00DE4C8E">
        <w:rPr>
          <w:rFonts w:eastAsia="Calibri"/>
        </w:rPr>
        <w:t>kses kehalaman profil siswa</w:t>
      </w:r>
      <w:r w:rsidR="00485E6F">
        <w:rPr>
          <w:rFonts w:eastAsia="Calibri"/>
        </w:rPr>
        <w:t>, dan riwayat siswa</w:t>
      </w:r>
      <w:r w:rsidR="00DE4C8E">
        <w:rPr>
          <w:rFonts w:eastAsia="Calibri"/>
        </w:rPr>
        <w:t>.</w:t>
      </w:r>
    </w:p>
    <w:p w14:paraId="6C76A92D" w14:textId="77777777" w:rsidR="00CF3937" w:rsidRPr="00ED47C8" w:rsidRDefault="00CF3937">
      <w:pPr>
        <w:pStyle w:val="ListParagraph"/>
        <w:ind w:left="0" w:firstLine="284"/>
        <w:rPr>
          <w:rFonts w:eastAsia="Calibri"/>
        </w:rPr>
      </w:pPr>
    </w:p>
    <w:p w14:paraId="2EC14922" w14:textId="2F936848" w:rsidR="008E6E4E" w:rsidRDefault="00436D78" w:rsidP="00436415">
      <w:pPr>
        <w:pStyle w:val="ListParagraph"/>
        <w:ind w:left="0" w:firstLine="284"/>
        <w:rPr>
          <w:rFonts w:eastAsia="Calibri"/>
        </w:rPr>
      </w:pPr>
      <w:r>
        <w:rPr>
          <w:noProof/>
        </w:rPr>
        <w:drawing>
          <wp:anchor distT="0" distB="0" distL="114300" distR="114300" simplePos="0" relativeHeight="251508224" behindDoc="1" locked="0" layoutInCell="1" allowOverlap="1" wp14:anchorId="73D04513" wp14:editId="065C8B59">
            <wp:simplePos x="0" y="0"/>
            <wp:positionH relativeFrom="margin">
              <wp:posOffset>451373</wp:posOffset>
            </wp:positionH>
            <wp:positionV relativeFrom="paragraph">
              <wp:posOffset>9525</wp:posOffset>
            </wp:positionV>
            <wp:extent cx="4177590" cy="2379600"/>
            <wp:effectExtent l="0" t="0" r="0" b="1905"/>
            <wp:wrapNone/>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r w:rsidR="00DE4C8E">
        <w:rPr>
          <w:rFonts w:eastAsia="Calibri"/>
        </w:rPr>
        <w:t xml:space="preserve"> </w:t>
      </w:r>
    </w:p>
    <w:p w14:paraId="249D0B13" w14:textId="2F2D72DB" w:rsidR="00EC722E" w:rsidRDefault="00EC722E" w:rsidP="00436415">
      <w:pPr>
        <w:pStyle w:val="ListParagraph"/>
        <w:ind w:left="0" w:firstLine="284"/>
        <w:rPr>
          <w:rFonts w:eastAsia="Calibri"/>
        </w:rPr>
      </w:pPr>
    </w:p>
    <w:p w14:paraId="7D9C0CED" w14:textId="63812564" w:rsidR="00EC722E" w:rsidRPr="00DE4C8E" w:rsidRDefault="00EC722E" w:rsidP="00436415">
      <w:pPr>
        <w:pStyle w:val="ListParagraph"/>
        <w:ind w:left="0" w:firstLine="284"/>
        <w:rPr>
          <w:rFonts w:eastAsia="Calibri"/>
        </w:rPr>
      </w:pPr>
    </w:p>
    <w:p w14:paraId="1D90E677" w14:textId="45AF4225" w:rsidR="00DE4C8E" w:rsidRDefault="00DE4C8E" w:rsidP="009E085A">
      <w:pPr>
        <w:jc w:val="center"/>
        <w:rPr>
          <w:b/>
          <w:bCs/>
        </w:rPr>
      </w:pPr>
    </w:p>
    <w:p w14:paraId="3CAF2D03" w14:textId="18C27728" w:rsidR="00436415" w:rsidRDefault="00436415" w:rsidP="009E085A">
      <w:pPr>
        <w:jc w:val="center"/>
        <w:rPr>
          <w:b/>
          <w:bCs/>
        </w:rPr>
      </w:pPr>
    </w:p>
    <w:p w14:paraId="74A781E3" w14:textId="46C006F5" w:rsidR="00436415" w:rsidRDefault="00436415" w:rsidP="009E085A">
      <w:pPr>
        <w:jc w:val="center"/>
        <w:rPr>
          <w:b/>
          <w:bCs/>
        </w:rPr>
      </w:pPr>
    </w:p>
    <w:p w14:paraId="76942EDD" w14:textId="2265F71D" w:rsidR="00436415" w:rsidRDefault="00436415" w:rsidP="009E085A">
      <w:pPr>
        <w:jc w:val="center"/>
        <w:rPr>
          <w:b/>
          <w:bCs/>
        </w:rPr>
      </w:pPr>
    </w:p>
    <w:p w14:paraId="269CA5FB" w14:textId="6298683F" w:rsidR="00436415" w:rsidRDefault="00436415" w:rsidP="009E085A">
      <w:pPr>
        <w:jc w:val="center"/>
        <w:rPr>
          <w:b/>
          <w:bCs/>
        </w:rPr>
      </w:pPr>
    </w:p>
    <w:p w14:paraId="0BE41F78" w14:textId="7FF20360" w:rsidR="00436415" w:rsidRDefault="00436415" w:rsidP="009E085A">
      <w:pPr>
        <w:jc w:val="center"/>
        <w:rPr>
          <w:b/>
          <w:bCs/>
        </w:rPr>
      </w:pPr>
    </w:p>
    <w:p w14:paraId="6342E453" w14:textId="45146C12" w:rsidR="00436415" w:rsidRDefault="00ED34E2">
      <w:pPr>
        <w:rPr>
          <w:b/>
          <w:bCs/>
        </w:rPr>
        <w:pPrChange w:id="10049" w:author="chaniaayulestari@outlook.com" w:date="2021-11-13T15:12:00Z">
          <w:pPr>
            <w:jc w:val="center"/>
          </w:pPr>
        </w:pPrChange>
      </w:pPr>
      <w:ins w:id="10050" w:author="chaniaayulestari@outlook.com" w:date="2021-11-13T21:07:00Z">
        <w:r>
          <w:rPr>
            <w:noProof/>
          </w:rPr>
          <w:pict w14:anchorId="635788C0">
            <v:shape id="_x0000_s1230" type="#_x0000_t202" style="position:absolute;left:0;text-align:left;margin-left:35.5pt;margin-top:6.3pt;width:328.9pt;height:13.65pt;z-index:251758080;mso-position-horizontal-relative:text;mso-position-vertical-relative:text" stroked="f">
              <v:textbox inset="0,0,0,0">
                <w:txbxContent>
                  <w:p w14:paraId="30262BC8" w14:textId="44D77B29" w:rsidR="00ED34E2" w:rsidRPr="006A69D6" w:rsidRDefault="00ED34E2">
                    <w:pPr>
                      <w:pStyle w:val="Caption"/>
                      <w:jc w:val="center"/>
                      <w:rPr>
                        <w:noProof/>
                      </w:rPr>
                      <w:pPrChange w:id="10051" w:author="chaniaayulestari@outlook.com" w:date="2021-11-13T21:07:00Z">
                        <w:pPr>
                          <w:pStyle w:val="ListParagraph"/>
                          <w:ind w:firstLine="284"/>
                        </w:pPr>
                      </w:pPrChange>
                    </w:pPr>
                    <w:bookmarkStart w:id="10052" w:name="_Toc87731491"/>
                    <w:ins w:id="10053" w:author="chaniaayulestari@outlook.com" w:date="2021-11-13T21:07:00Z">
                      <w:r>
                        <w:t xml:space="preserve">Gambar 3. </w:t>
                      </w:r>
                      <w:r>
                        <w:fldChar w:fldCharType="begin"/>
                      </w:r>
                      <w:r>
                        <w:instrText xml:space="preserve"> SEQ Gambar___3. \* ARABIC </w:instrText>
                      </w:r>
                    </w:ins>
                    <w:r>
                      <w:fldChar w:fldCharType="separate"/>
                    </w:r>
                    <w:ins w:id="10054" w:author="Rafi Aziizi" w:date="2021-11-15T16:05:00Z">
                      <w:r w:rsidR="00BF7B94">
                        <w:rPr>
                          <w:noProof/>
                        </w:rPr>
                        <w:t>60</w:t>
                      </w:r>
                    </w:ins>
                    <w:ins w:id="10055" w:author="chaniaayulestari@outlook.com" w:date="2021-11-13T21:25:00Z">
                      <w:del w:id="10056" w:author="Rafi Aziizi" w:date="2021-11-14T09:53:00Z">
                        <w:r w:rsidDel="00590A19">
                          <w:rPr>
                            <w:noProof/>
                          </w:rPr>
                          <w:delText>56</w:delText>
                        </w:r>
                      </w:del>
                    </w:ins>
                    <w:ins w:id="10057" w:author="chaniaayulestari@outlook.com" w:date="2021-11-13T21:07:00Z">
                      <w:r>
                        <w:fldChar w:fldCharType="end"/>
                      </w:r>
                      <w:r>
                        <w:t xml:space="preserve"> Perancangan Antarmuka Data Siswa</w:t>
                      </w:r>
                    </w:ins>
                    <w:bookmarkEnd w:id="10052"/>
                  </w:p>
                </w:txbxContent>
              </v:textbox>
            </v:shape>
          </w:pict>
        </w:r>
      </w:ins>
      <w:del w:id="10058" w:author="chaniaayulestari@outlook.com" w:date="2021-11-13T14:26:00Z">
        <w:r>
          <w:rPr>
            <w:noProof/>
          </w:rPr>
          <w:pict w14:anchorId="2492F3D2">
            <v:shape id="Text Box 99" o:spid="_x0000_s1104" type="#_x0000_t202" style="position:absolute;left:0;text-align:left;margin-left:0;margin-top:4.75pt;width:346.85pt;height:.05pt;z-index:-25165977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" stroked="f">
              <v:textbox style="mso-fit-shape-to-text:t" inset="0,0,0,0">
                <w:txbxContent>
                  <w:p w14:paraId="1B359C7E" w14:textId="1360AE82" w:rsidR="00ED34E2" w:rsidRPr="00245C9E" w:rsidRDefault="00ED34E2" w:rsidP="00436415">
                    <w:pPr>
                      <w:pStyle w:val="Caption"/>
                      <w:jc w:val="center"/>
                      <w:rPr>
                        <w:noProof/>
                        <w:sz w:val="24"/>
                        <w:szCs w:val="24"/>
                      </w:rPr>
                    </w:pPr>
                    <w:r>
                      <w:t xml:space="preserve">Gambar 3. </w:t>
                    </w:r>
                    <w:ins w:id="10059" w:author="chaniaayulestari@outlook.com" w:date="2021-11-13T13:45:00Z">
                      <w:r>
                        <w:fldChar w:fldCharType="begin"/>
                      </w:r>
                      <w:r>
                        <w:instrText xml:space="preserve"> SEQ Gambar_3. \* ARABIC </w:instrText>
                      </w:r>
                    </w:ins>
                    <w:r>
                      <w:fldChar w:fldCharType="separate"/>
                    </w:r>
                    <w:ins w:id="10060" w:author="chaniaayulestari@outlook.com" w:date="2021-11-13T13:45:00Z">
                      <w:r>
                        <w:rPr>
                          <w:noProof/>
                        </w:rPr>
                        <w:t>22</w:t>
                      </w:r>
                      <w:r>
                        <w:fldChar w:fldCharType="end"/>
                      </w:r>
                    </w:ins>
                    <w:del w:id="1006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5</w:delText>
                      </w:r>
                      <w:r w:rsidDel="006D26FE">
                        <w:fldChar w:fldCharType="end"/>
                      </w:r>
                    </w:del>
                    <w:r>
                      <w:t xml:space="preserve"> Antarmuka Data Siswa</w:t>
                    </w:r>
                  </w:p>
                  <w:p w14:paraId="72C15ADF" w14:textId="77777777" w:rsidR="00ED34E2" w:rsidRDefault="00ED34E2"/>
                  <w:p w14:paraId="1F06A23A" w14:textId="7EC819B0" w:rsidR="00ED34E2" w:rsidRPr="00245C9E" w:rsidRDefault="00ED34E2" w:rsidP="00436415">
                    <w:pPr>
                      <w:pStyle w:val="Caption"/>
                      <w:jc w:val="center"/>
                      <w:rPr>
                        <w:noProof/>
                        <w:sz w:val="24"/>
                        <w:szCs w:val="24"/>
                      </w:rPr>
                    </w:pPr>
                    <w:ins w:id="10062" w:author="chaniaayulestari@outlook.com" w:date="2021-11-13T15:12:00Z">
                      <w:r>
                        <w:t xml:space="preserve">Gambar 3. </w:t>
                      </w:r>
                      <w:r>
                        <w:fldChar w:fldCharType="begin"/>
                      </w:r>
                      <w:r>
                        <w:instrText xml:space="preserve"> SEQ Gambar__3. \* ARABIC </w:instrText>
                      </w:r>
                    </w:ins>
                    <w:r>
                      <w:fldChar w:fldCharType="separate"/>
                    </w:r>
                    <w:ins w:id="10063" w:author="chaniaayulestari@outlook.com" w:date="2021-11-13T19:48:00Z">
                      <w:r>
                        <w:rPr>
                          <w:noProof/>
                        </w:rPr>
                        <w:t>68</w:t>
                      </w:r>
                    </w:ins>
                    <w:ins w:id="10064" w:author="chaniaayulestari@outlook.com" w:date="2021-11-13T15:12:00Z">
                      <w:r>
                        <w:fldChar w:fldCharType="end"/>
                      </w:r>
                      <w:r>
                        <w:t xml:space="preserve"> </w:t>
                      </w:r>
                      <w:r w:rsidRPr="009F3A67">
                        <w:t xml:space="preserve">Perancangan Antarmuka </w:t>
                      </w:r>
                      <w:r>
                        <w:t>Profil Siswa</w:t>
                      </w:r>
                    </w:ins>
                    <w:r>
                      <w:t xml:space="preserve">Gambar 3. </w:t>
                    </w:r>
                    <w:ins w:id="10065" w:author="chaniaayulestari@outlook.com" w:date="2021-11-13T13:45:00Z">
                      <w:r>
                        <w:fldChar w:fldCharType="begin"/>
                      </w:r>
                      <w:r>
                        <w:instrText xml:space="preserve"> SEQ Gambar_3. \* ARABIC </w:instrText>
                      </w:r>
                    </w:ins>
                    <w:r>
                      <w:fldChar w:fldCharType="separate"/>
                    </w:r>
                    <w:ins w:id="10066" w:author="chaniaayulestari@outlook.com" w:date="2021-11-13T13:45:00Z">
                      <w:r>
                        <w:rPr>
                          <w:noProof/>
                        </w:rPr>
                        <w:t>22</w:t>
                      </w:r>
                      <w:r>
                        <w:fldChar w:fldCharType="end"/>
                      </w:r>
                    </w:ins>
                    <w:del w:id="1006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5</w:delText>
                      </w:r>
                      <w:r w:rsidDel="006D26FE">
                        <w:fldChar w:fldCharType="end"/>
                      </w:r>
                    </w:del>
                    <w:r>
                      <w:t xml:space="preserve"> Antarmuka Data Siswa</w:t>
                    </w:r>
                  </w:p>
                </w:txbxContent>
              </v:textbox>
              <w10:wrap anchorx="page"/>
            </v:shape>
          </w:pict>
        </w:r>
      </w:del>
    </w:p>
    <w:p w14:paraId="630CAF53" w14:textId="6F0E83F6" w:rsidR="00C570CE" w:rsidRPr="00436415" w:rsidRDefault="00AB7B78">
      <w:pPr>
        <w:pStyle w:val="ListParagraph"/>
        <w:numPr>
          <w:ilvl w:val="0"/>
          <w:numId w:val="43"/>
        </w:numPr>
        <w:shd w:val="clear" w:color="auto" w:fill="FFFFFF" w:themeFill="background1"/>
        <w:ind w:left="426"/>
        <w:rPr>
          <w:rFonts w:eastAsia="Calibri"/>
          <w:b/>
          <w:bCs/>
        </w:rPr>
        <w:pPrChange w:id="10068" w:author="Rafi Aziizi" w:date="2021-11-12T10:57:00Z">
          <w:pPr>
            <w:pStyle w:val="ListParagraph"/>
            <w:numPr>
              <w:numId w:val="43"/>
            </w:numPr>
            <w:shd w:val="clear" w:color="auto" w:fill="FFE599" w:themeFill="accent4" w:themeFillTint="66"/>
            <w:ind w:left="426" w:hanging="360"/>
          </w:pPr>
        </w:pPrChange>
      </w:pPr>
      <w:r>
        <w:rPr>
          <w:rFonts w:eastAsia="Calibri"/>
          <w:b/>
          <w:bCs/>
        </w:rPr>
        <w:lastRenderedPageBreak/>
        <w:t>Antarmuka</w:t>
      </w:r>
      <w:r w:rsidRPr="00436415">
        <w:rPr>
          <w:rFonts w:eastAsia="Calibri"/>
          <w:b/>
          <w:bCs/>
        </w:rPr>
        <w:t xml:space="preserve"> </w:t>
      </w:r>
      <w:r w:rsidR="00C570CE" w:rsidRPr="00436415">
        <w:rPr>
          <w:rFonts w:eastAsia="Calibri"/>
          <w:b/>
          <w:bCs/>
        </w:rPr>
        <w:t>P</w:t>
      </w:r>
      <w:r w:rsidR="009E085A" w:rsidRPr="00436415">
        <w:rPr>
          <w:rFonts w:eastAsia="Calibri"/>
          <w:b/>
          <w:bCs/>
        </w:rPr>
        <w:t>r</w:t>
      </w:r>
      <w:r w:rsidR="00C570CE" w:rsidRPr="00436415">
        <w:rPr>
          <w:rFonts w:eastAsia="Calibri"/>
          <w:b/>
          <w:bCs/>
        </w:rPr>
        <w:t>ofil Siswa</w:t>
      </w:r>
    </w:p>
    <w:p w14:paraId="76742CAB" w14:textId="2DED062B" w:rsidR="00845F78" w:rsidRDefault="00845F78" w:rsidP="00845F78">
      <w:pPr>
        <w:pStyle w:val="ListParagraph"/>
        <w:ind w:left="0" w:firstLine="426"/>
        <w:rPr>
          <w:rFonts w:eastAsia="Calibri"/>
        </w:rPr>
      </w:pPr>
      <w:r>
        <w:rPr>
          <w:rFonts w:eastAsia="Calibri"/>
        </w:rPr>
        <w:t>Rancangan halaman profil siswa ini akan menampilkan seluruh data siswa yang bersangkutan dari mulai NIS hingga nomor orang tua</w:t>
      </w:r>
      <w:r w:rsidR="00A56BCA">
        <w:rPr>
          <w:rFonts w:eastAsia="Calibri"/>
        </w:rPr>
        <w:t xml:space="preserve"> dan juga disediakan </w:t>
      </w:r>
      <w:r w:rsidR="00A56BCA" w:rsidRPr="00A56BCA">
        <w:rPr>
          <w:rFonts w:eastAsia="Calibri"/>
          <w:i/>
          <w:iCs/>
        </w:rPr>
        <w:t>button</w:t>
      </w:r>
      <w:r w:rsidR="00A56BCA">
        <w:rPr>
          <w:rFonts w:eastAsia="Calibri"/>
        </w:rPr>
        <w:t xml:space="preserve"> yang dapat menampilkan riwayat absen.</w:t>
      </w:r>
      <w:r w:rsidR="006E5616">
        <w:rPr>
          <w:rFonts w:eastAsia="Calibri"/>
        </w:rPr>
        <w:t xml:space="preserve"> Selain itu juga, pada halaman ini admin dapat melakukan edit data apabila terdapat kesalahan dalam input data siswa.</w:t>
      </w:r>
    </w:p>
    <w:p w14:paraId="164162B8" w14:textId="4D53B2DF" w:rsidR="00FD6684" w:rsidRDefault="00ED34E2" w:rsidP="009E085A">
      <w:pPr>
        <w:jc w:val="center"/>
        <w:rPr>
          <w:b/>
          <w:bCs/>
        </w:rPr>
      </w:pPr>
      <w:ins w:id="10069" w:author="chaniaayulestari@outlook.com" w:date="2021-11-13T21:07:00Z">
        <w:r>
          <w:rPr>
            <w:noProof/>
          </w:rPr>
          <w:pict w14:anchorId="7F31770C">
            <v:shape id="_x0000_s1231" type="#_x0000_t202" style="position:absolute;left:0;text-align:left;margin-left:31.6pt;margin-top:192.05pt;width:328.9pt;height:.05pt;z-index:251759104;mso-position-horizontal-relative:text;mso-position-vertical-relative:text" stroked="f">
              <v:textbox style="mso-fit-shape-to-text:t" inset="0,0,0,0">
                <w:txbxContent>
                  <w:p w14:paraId="27B10684" w14:textId="25FDFDE5" w:rsidR="00ED34E2" w:rsidRPr="00AB0D42" w:rsidRDefault="00ED34E2">
                    <w:pPr>
                      <w:pStyle w:val="Caption"/>
                      <w:jc w:val="center"/>
                      <w:rPr>
                        <w:noProof/>
                      </w:rPr>
                      <w:pPrChange w:id="10070" w:author="chaniaayulestari@outlook.com" w:date="2021-11-13T21:08:00Z">
                        <w:pPr>
                          <w:jc w:val="center"/>
                        </w:pPr>
                      </w:pPrChange>
                    </w:pPr>
                    <w:bookmarkStart w:id="10071" w:name="_Toc87731492"/>
                    <w:ins w:id="10072" w:author="chaniaayulestari@outlook.com" w:date="2021-11-13T21:07:00Z">
                      <w:r>
                        <w:t xml:space="preserve">Gambar 3. </w:t>
                      </w:r>
                      <w:r>
                        <w:fldChar w:fldCharType="begin"/>
                      </w:r>
                      <w:r>
                        <w:instrText xml:space="preserve"> SEQ Gambar___3. \* ARABIC </w:instrText>
                      </w:r>
                    </w:ins>
                    <w:r>
                      <w:fldChar w:fldCharType="separate"/>
                    </w:r>
                    <w:ins w:id="10073" w:author="Rafi Aziizi" w:date="2021-11-15T16:05:00Z">
                      <w:r w:rsidR="00BF7B94">
                        <w:rPr>
                          <w:noProof/>
                        </w:rPr>
                        <w:t>61</w:t>
                      </w:r>
                    </w:ins>
                    <w:ins w:id="10074" w:author="chaniaayulestari@outlook.com" w:date="2021-11-13T21:25:00Z">
                      <w:del w:id="10075" w:author="Rafi Aziizi" w:date="2021-11-14T09:53:00Z">
                        <w:r w:rsidDel="00590A19">
                          <w:rPr>
                            <w:noProof/>
                          </w:rPr>
                          <w:delText>57</w:delText>
                        </w:r>
                      </w:del>
                    </w:ins>
                    <w:ins w:id="10076" w:author="chaniaayulestari@outlook.com" w:date="2021-11-13T21:07:00Z">
                      <w:r>
                        <w:fldChar w:fldCharType="end"/>
                      </w:r>
                      <w:r>
                        <w:t xml:space="preserve"> Perancangan Antarmuka Profile</w:t>
                      </w:r>
                    </w:ins>
                    <w:ins w:id="10077" w:author="chaniaayulestari@outlook.com" w:date="2021-11-13T21:08:00Z">
                      <w:r>
                        <w:t xml:space="preserve"> Siswa</w:t>
                      </w:r>
                    </w:ins>
                    <w:bookmarkEnd w:id="10071"/>
                  </w:p>
                </w:txbxContent>
              </v:textbox>
            </v:shape>
          </w:pict>
        </w:r>
      </w:ins>
      <w:r w:rsidR="00436D78">
        <w:rPr>
          <w:noProof/>
        </w:rPr>
        <w:drawing>
          <wp:anchor distT="0" distB="0" distL="114300" distR="114300" simplePos="0" relativeHeight="251542016" behindDoc="1" locked="0" layoutInCell="1" allowOverlap="1" wp14:anchorId="7EE22A58" wp14:editId="275A7B06">
            <wp:simplePos x="0" y="0"/>
            <wp:positionH relativeFrom="margin">
              <wp:posOffset>401432</wp:posOffset>
            </wp:positionH>
            <wp:positionV relativeFrom="paragraph">
              <wp:posOffset>2540</wp:posOffset>
            </wp:positionV>
            <wp:extent cx="4177590" cy="2379600"/>
            <wp:effectExtent l="0" t="0" r="0" b="1905"/>
            <wp:wrapNone/>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FC4DE2" w14:textId="232A3673" w:rsidR="00FD6684" w:rsidRDefault="00FD6684" w:rsidP="009E085A">
      <w:pPr>
        <w:jc w:val="center"/>
        <w:rPr>
          <w:b/>
          <w:bCs/>
        </w:rPr>
      </w:pPr>
    </w:p>
    <w:p w14:paraId="3698927E" w14:textId="766C2EF7" w:rsidR="00FD6684" w:rsidRDefault="00FD6684" w:rsidP="009E085A">
      <w:pPr>
        <w:jc w:val="center"/>
        <w:rPr>
          <w:b/>
          <w:bCs/>
        </w:rPr>
      </w:pPr>
    </w:p>
    <w:p w14:paraId="1AFC29F8" w14:textId="4D9E0E60" w:rsidR="00FD6684" w:rsidRDefault="00FD6684" w:rsidP="009E085A">
      <w:pPr>
        <w:jc w:val="center"/>
        <w:rPr>
          <w:b/>
          <w:bCs/>
        </w:rPr>
      </w:pPr>
    </w:p>
    <w:p w14:paraId="439A64EC" w14:textId="0DA5E5C5" w:rsidR="00485E6F" w:rsidRDefault="00485E6F" w:rsidP="009E085A">
      <w:pPr>
        <w:jc w:val="center"/>
        <w:rPr>
          <w:b/>
          <w:bCs/>
        </w:rPr>
      </w:pPr>
    </w:p>
    <w:p w14:paraId="306C6EB0" w14:textId="4ADF31A6" w:rsidR="00485E6F" w:rsidRDefault="00485E6F" w:rsidP="009E085A">
      <w:pPr>
        <w:jc w:val="center"/>
        <w:rPr>
          <w:b/>
          <w:bCs/>
        </w:rPr>
      </w:pPr>
    </w:p>
    <w:p w14:paraId="6F8093BB" w14:textId="77777777" w:rsidR="00485E6F" w:rsidRDefault="00485E6F" w:rsidP="009E085A">
      <w:pPr>
        <w:jc w:val="center"/>
        <w:rPr>
          <w:b/>
          <w:bCs/>
        </w:rPr>
      </w:pPr>
    </w:p>
    <w:p w14:paraId="557A1F43" w14:textId="77777777" w:rsidR="00FD6684" w:rsidRDefault="00FD6684" w:rsidP="009E085A">
      <w:pPr>
        <w:jc w:val="center"/>
        <w:rPr>
          <w:b/>
          <w:bCs/>
        </w:rPr>
      </w:pPr>
    </w:p>
    <w:p w14:paraId="3DF3AD8A" w14:textId="34B5BC3D" w:rsidR="00FD6684" w:rsidRDefault="00FD6684" w:rsidP="009E085A">
      <w:pPr>
        <w:jc w:val="center"/>
        <w:rPr>
          <w:b/>
          <w:bCs/>
        </w:rPr>
      </w:pPr>
    </w:p>
    <w:p w14:paraId="0EF47C71" w14:textId="734AEBED" w:rsidR="00FD6684" w:rsidRDefault="00ED34E2">
      <w:pPr>
        <w:rPr>
          <w:ins w:id="10078" w:author="Rafi Aziizi" w:date="2021-11-14T10:18:00Z"/>
          <w:b/>
          <w:bCs/>
        </w:rPr>
      </w:pPr>
      <w:del w:id="10079" w:author="chaniaayulestari@outlook.com" w:date="2021-11-13T14:26:00Z">
        <w:r>
          <w:rPr>
            <w:noProof/>
          </w:rPr>
          <w:pict w14:anchorId="6721E1BB">
            <v:shape id="Text Box 118" o:spid="_x0000_s1102" type="#_x0000_t202" style="position:absolute;left:0;text-align:left;margin-left:0;margin-top:3.8pt;width:317.3pt;height:.05pt;z-index:-2516474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" stroked="f">
              <v:textbox style="mso-fit-shape-to-text:t" inset="0,0,0,0">
                <w:txbxContent>
                  <w:p w14:paraId="6CA5D2A9" w14:textId="5F1A9E8B" w:rsidR="00ED34E2" w:rsidRPr="00FD6684" w:rsidRDefault="00ED34E2" w:rsidP="00FD6684">
                    <w:pPr>
                      <w:pStyle w:val="Caption"/>
                      <w:jc w:val="center"/>
                    </w:pPr>
                    <w:r>
                      <w:t xml:space="preserve">Gambar 3. </w:t>
                    </w:r>
                    <w:ins w:id="10080" w:author="chaniaayulestari@outlook.com" w:date="2021-11-13T13:45:00Z">
                      <w:r>
                        <w:fldChar w:fldCharType="begin"/>
                      </w:r>
                      <w:r>
                        <w:instrText xml:space="preserve"> SEQ Gambar_3. \* ARABIC </w:instrText>
                      </w:r>
                    </w:ins>
                    <w:r>
                      <w:fldChar w:fldCharType="separate"/>
                    </w:r>
                    <w:ins w:id="10081" w:author="chaniaayulestari@outlook.com" w:date="2021-11-13T13:45:00Z">
                      <w:r>
                        <w:rPr>
                          <w:noProof/>
                        </w:rPr>
                        <w:t>23</w:t>
                      </w:r>
                      <w:r>
                        <w:fldChar w:fldCharType="end"/>
                      </w:r>
                    </w:ins>
                    <w:del w:id="1008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6</w:delText>
                      </w:r>
                      <w:r w:rsidDel="006D26FE">
                        <w:fldChar w:fldCharType="end"/>
                      </w:r>
                    </w:del>
                    <w:r>
                      <w:t xml:space="preserve"> Antarmuka Profile Siswa</w:t>
                    </w:r>
                  </w:p>
                  <w:p w14:paraId="308F803A" w14:textId="77777777" w:rsidR="00ED34E2" w:rsidRDefault="00ED34E2"/>
                  <w:p w14:paraId="020C56C8" w14:textId="0C36FB07" w:rsidR="00ED34E2" w:rsidRPr="00FD6684" w:rsidRDefault="00ED34E2" w:rsidP="00FD6684">
                    <w:pPr>
                      <w:pStyle w:val="Caption"/>
                      <w:jc w:val="center"/>
                    </w:pPr>
                    <w:ins w:id="10083" w:author="chaniaayulestari@outlook.com" w:date="2021-11-13T15:13:00Z">
                      <w:r>
                        <w:t xml:space="preserve">Gambar 3. </w:t>
                      </w:r>
                      <w:r>
                        <w:fldChar w:fldCharType="begin"/>
                      </w:r>
                      <w:r>
                        <w:instrText xml:space="preserve"> SEQ Gambar__3. \* ARABIC </w:instrText>
                      </w:r>
                    </w:ins>
                    <w:r>
                      <w:fldChar w:fldCharType="separate"/>
                    </w:r>
                    <w:ins w:id="10084" w:author="chaniaayulestari@outlook.com" w:date="2021-11-13T19:48:00Z">
                      <w:r>
                        <w:rPr>
                          <w:noProof/>
                        </w:rPr>
                        <w:t>69</w:t>
                      </w:r>
                    </w:ins>
                    <w:ins w:id="10085" w:author="chaniaayulestari@outlook.com" w:date="2021-11-13T15:13:00Z">
                      <w:r>
                        <w:fldChar w:fldCharType="end"/>
                      </w:r>
                      <w:r>
                        <w:t xml:space="preserve"> </w:t>
                      </w:r>
                      <w:r w:rsidRPr="00DA3F4C">
                        <w:t xml:space="preserve">Perancangan Antarmuka </w:t>
                      </w:r>
                      <w:r>
                        <w:t>Data Guru</w:t>
                      </w:r>
                    </w:ins>
                    <w:r>
                      <w:t xml:space="preserve">Gambar 3. </w:t>
                    </w:r>
                    <w:ins w:id="10086" w:author="chaniaayulestari@outlook.com" w:date="2021-11-13T13:45:00Z">
                      <w:r>
                        <w:fldChar w:fldCharType="begin"/>
                      </w:r>
                      <w:r>
                        <w:instrText xml:space="preserve"> SEQ Gambar_3. \* ARABIC </w:instrText>
                      </w:r>
                    </w:ins>
                    <w:r>
                      <w:fldChar w:fldCharType="separate"/>
                    </w:r>
                    <w:ins w:id="10087" w:author="chaniaayulestari@outlook.com" w:date="2021-11-13T13:45:00Z">
                      <w:r>
                        <w:rPr>
                          <w:noProof/>
                        </w:rPr>
                        <w:t>23</w:t>
                      </w:r>
                      <w:r>
                        <w:fldChar w:fldCharType="end"/>
                      </w:r>
                    </w:ins>
                    <w:del w:id="1008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6</w:delText>
                      </w:r>
                      <w:r w:rsidDel="006D26FE">
                        <w:fldChar w:fldCharType="end"/>
                      </w:r>
                    </w:del>
                    <w:r>
                      <w:t xml:space="preserve"> Antarmuka Profile Siswa</w:t>
                    </w:r>
                  </w:p>
                </w:txbxContent>
              </v:textbox>
              <w10:wrap anchorx="margin"/>
            </v:shape>
          </w:pict>
        </w:r>
      </w:del>
    </w:p>
    <w:p w14:paraId="1C49D73D" w14:textId="77777777" w:rsidR="00ED47C8" w:rsidRDefault="00ED47C8">
      <w:pPr>
        <w:rPr>
          <w:b/>
          <w:bCs/>
        </w:rPr>
        <w:pPrChange w:id="10089" w:author="chaniaayulestari@outlook.com" w:date="2021-11-13T15:12:00Z">
          <w:pPr>
            <w:jc w:val="center"/>
          </w:pPr>
        </w:pPrChange>
      </w:pPr>
    </w:p>
    <w:p w14:paraId="434D4710" w14:textId="642364BF" w:rsidR="00C570CE" w:rsidRPr="00A56BCA" w:rsidRDefault="00AB7B78">
      <w:pPr>
        <w:pStyle w:val="ListParagraph"/>
        <w:numPr>
          <w:ilvl w:val="0"/>
          <w:numId w:val="43"/>
        </w:numPr>
        <w:shd w:val="clear" w:color="auto" w:fill="FFFFFF" w:themeFill="background1"/>
        <w:ind w:left="426"/>
        <w:rPr>
          <w:rFonts w:eastAsia="Calibri"/>
          <w:b/>
          <w:bCs/>
        </w:rPr>
        <w:pPrChange w:id="10090"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A56BCA">
        <w:rPr>
          <w:rFonts w:eastAsia="Calibri"/>
          <w:b/>
          <w:bCs/>
        </w:rPr>
        <w:t xml:space="preserve"> </w:t>
      </w:r>
      <w:r w:rsidR="00C570CE" w:rsidRPr="00A56BCA">
        <w:rPr>
          <w:rFonts w:eastAsia="Calibri"/>
          <w:b/>
          <w:bCs/>
        </w:rPr>
        <w:t>Data Guru</w:t>
      </w:r>
    </w:p>
    <w:p w14:paraId="5242FDF3" w14:textId="1C6740D7" w:rsidR="00DE4C8E" w:rsidRDefault="00DE4C8E" w:rsidP="00DE4C8E">
      <w:pPr>
        <w:ind w:firstLine="426"/>
        <w:rPr>
          <w:rFonts w:eastAsia="Calibri"/>
        </w:rPr>
      </w:pPr>
      <w:r w:rsidRPr="00DE4C8E">
        <w:rPr>
          <w:rFonts w:eastAsia="Calibri"/>
        </w:rPr>
        <w:t xml:space="preserve">Rancangan antarmuka tampilan halaman data </w:t>
      </w:r>
      <w:r>
        <w:rPr>
          <w:rFonts w:eastAsia="Calibri"/>
        </w:rPr>
        <w:t>guru</w:t>
      </w:r>
      <w:r w:rsidRPr="00DE4C8E">
        <w:rPr>
          <w:rFonts w:eastAsia="Calibri"/>
        </w:rPr>
        <w:t xml:space="preserve"> ini akan menampilkan seluruh </w:t>
      </w:r>
      <w:r>
        <w:rPr>
          <w:rFonts w:eastAsia="Calibri"/>
        </w:rPr>
        <w:t>guru</w:t>
      </w:r>
      <w:r w:rsidRPr="00DE4C8E">
        <w:rPr>
          <w:rFonts w:eastAsia="Calibri"/>
        </w:rPr>
        <w:t xml:space="preserve"> yang ada sesua</w:t>
      </w:r>
      <w:r>
        <w:rPr>
          <w:rFonts w:eastAsia="Calibri"/>
        </w:rPr>
        <w:t>i</w:t>
      </w:r>
      <w:r w:rsidRPr="00DE4C8E">
        <w:rPr>
          <w:rFonts w:eastAsia="Calibri"/>
        </w:rPr>
        <w:t xml:space="preserve"> dengan </w:t>
      </w:r>
      <w:r w:rsidRPr="00DE4C8E">
        <w:rPr>
          <w:rFonts w:eastAsia="Calibri"/>
          <w:i/>
          <w:iCs/>
        </w:rPr>
        <w:t>database.</w:t>
      </w:r>
      <w:r w:rsidRPr="00DE4C8E">
        <w:rPr>
          <w:rFonts w:eastAsia="Calibri"/>
        </w:rPr>
        <w:t xml:space="preserve"> pada halaman i</w:t>
      </w:r>
      <w:r>
        <w:rPr>
          <w:rFonts w:eastAsia="Calibri"/>
        </w:rPr>
        <w:t>n</w:t>
      </w:r>
      <w:r w:rsidRPr="00DE4C8E">
        <w:rPr>
          <w:rFonts w:eastAsia="Calibri"/>
        </w:rPr>
        <w:t xml:space="preserve">i ditambahkan fitur yang dapat menambahkan </w:t>
      </w:r>
      <w:r>
        <w:rPr>
          <w:rFonts w:eastAsia="Calibri"/>
        </w:rPr>
        <w:t>guru</w:t>
      </w:r>
      <w:r w:rsidRPr="00DE4C8E">
        <w:rPr>
          <w:rFonts w:eastAsia="Calibri"/>
        </w:rPr>
        <w:t xml:space="preserve">, serta mencari data </w:t>
      </w:r>
      <w:r>
        <w:rPr>
          <w:rFonts w:eastAsia="Calibri"/>
        </w:rPr>
        <w:t>guru</w:t>
      </w:r>
      <w:r w:rsidRPr="00DE4C8E">
        <w:rPr>
          <w:rFonts w:eastAsia="Calibri"/>
        </w:rPr>
        <w:t xml:space="preserve"> berdasarkan NI</w:t>
      </w:r>
      <w:r>
        <w:rPr>
          <w:rFonts w:eastAsia="Calibri"/>
        </w:rPr>
        <w:t>P</w:t>
      </w:r>
      <w:r w:rsidR="00485E6F">
        <w:rPr>
          <w:rFonts w:eastAsia="Calibri"/>
        </w:rPr>
        <w:t xml:space="preserve"> ataupun status</w:t>
      </w:r>
      <w:r w:rsidRPr="00DE4C8E">
        <w:rPr>
          <w:rFonts w:eastAsia="Calibri"/>
        </w:rPr>
        <w:t xml:space="preserve">. Selain itu juga pada halaman ini terdapat </w:t>
      </w:r>
      <w:r w:rsidRPr="00DE4C8E">
        <w:rPr>
          <w:rFonts w:eastAsia="Calibri"/>
          <w:i/>
          <w:iCs/>
        </w:rPr>
        <w:t xml:space="preserve">button </w:t>
      </w:r>
      <w:r w:rsidRPr="00DE4C8E">
        <w:rPr>
          <w:rFonts w:eastAsia="Calibri"/>
        </w:rPr>
        <w:t xml:space="preserve">yang dapat mengkases kehalaman profil </w:t>
      </w:r>
      <w:r>
        <w:rPr>
          <w:rFonts w:eastAsia="Calibri"/>
        </w:rPr>
        <w:t>guru</w:t>
      </w:r>
      <w:r w:rsidRPr="00DE4C8E">
        <w:rPr>
          <w:rFonts w:eastAsia="Calibri"/>
        </w:rPr>
        <w:t xml:space="preserve">. </w:t>
      </w:r>
    </w:p>
    <w:p w14:paraId="49233968" w14:textId="402F2E0E" w:rsidR="00D3729B" w:rsidDel="00ED47C8" w:rsidRDefault="00ED47C8" w:rsidP="00DE4C8E">
      <w:pPr>
        <w:ind w:firstLine="426"/>
        <w:rPr>
          <w:del w:id="10091" w:author="Rafi Aziizi" w:date="2021-11-14T10:18:00Z"/>
          <w:rFonts w:eastAsia="Calibri"/>
        </w:rPr>
      </w:pPr>
      <w:r>
        <w:rPr>
          <w:noProof/>
        </w:rPr>
        <w:drawing>
          <wp:anchor distT="0" distB="0" distL="114300" distR="114300" simplePos="0" relativeHeight="251601408" behindDoc="1" locked="0" layoutInCell="1" allowOverlap="1" wp14:anchorId="2B5BB5A2" wp14:editId="552E56AB">
            <wp:simplePos x="0" y="0"/>
            <wp:positionH relativeFrom="margin">
              <wp:posOffset>421640</wp:posOffset>
            </wp:positionH>
            <wp:positionV relativeFrom="paragraph">
              <wp:posOffset>13023</wp:posOffset>
            </wp:positionV>
            <wp:extent cx="4177030" cy="2379345"/>
            <wp:effectExtent l="0" t="0" r="0" b="0"/>
            <wp:wrapNone/>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177030" cy="23793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D804AD" w14:textId="77777777" w:rsidR="00ED47C8" w:rsidRDefault="00ED47C8" w:rsidP="00DE4C8E">
      <w:pPr>
        <w:ind w:firstLine="426"/>
        <w:rPr>
          <w:ins w:id="10092" w:author="Rafi Aziizi" w:date="2021-11-14T10:18:00Z"/>
          <w:rFonts w:eastAsia="Calibri"/>
        </w:rPr>
      </w:pPr>
    </w:p>
    <w:p w14:paraId="4EE10DCD" w14:textId="77777777" w:rsidR="00436D78" w:rsidRPr="00DE4C8E" w:rsidRDefault="00436D78" w:rsidP="00DE4C8E">
      <w:pPr>
        <w:ind w:firstLine="426"/>
        <w:rPr>
          <w:rFonts w:eastAsia="Calibri"/>
        </w:rPr>
      </w:pPr>
    </w:p>
    <w:p w14:paraId="3477D8A7" w14:textId="2D37656D" w:rsidR="00A56BCA" w:rsidRDefault="00A56BCA" w:rsidP="009E085A"/>
    <w:p w14:paraId="6A8E1216" w14:textId="6D06A088" w:rsidR="00A56BCA" w:rsidRDefault="00A56BCA" w:rsidP="009E085A">
      <w:pPr>
        <w:rPr>
          <w:ins w:id="10093" w:author="Rafi Aziizi" w:date="2021-11-14T10:18:00Z"/>
        </w:rPr>
      </w:pPr>
    </w:p>
    <w:p w14:paraId="32496C41" w14:textId="77777777" w:rsidR="00ED47C8" w:rsidRDefault="00ED47C8" w:rsidP="009E085A"/>
    <w:p w14:paraId="0D06D21E" w14:textId="77777777" w:rsidR="00ED47C8" w:rsidRDefault="00ED47C8" w:rsidP="009E085A"/>
    <w:p w14:paraId="1C7D7FB0" w14:textId="15CA211E" w:rsidR="00A56BCA" w:rsidRDefault="00A56BCA" w:rsidP="009E085A"/>
    <w:p w14:paraId="2E468A5D" w14:textId="37AD600C" w:rsidR="00A56BCA" w:rsidRDefault="00A56BCA" w:rsidP="009E085A"/>
    <w:p w14:paraId="4A1A4BE7" w14:textId="72FFF1A0" w:rsidR="00A56BCA" w:rsidRDefault="00A56BCA" w:rsidP="009E085A"/>
    <w:p w14:paraId="16E4A1D2" w14:textId="0885BF4D" w:rsidR="00A56BCA" w:rsidRDefault="00ED34E2" w:rsidP="009E085A">
      <w:ins w:id="10094" w:author="chaniaayulestari@outlook.com" w:date="2021-11-13T21:08:00Z">
        <w:r>
          <w:rPr>
            <w:noProof/>
          </w:rPr>
          <w:pict w14:anchorId="19F370D1">
            <v:shape id="_x0000_s1232" type="#_x0000_t202" style="position:absolute;left:0;text-align:left;margin-left:33.2pt;margin-top:8.45pt;width:328.9pt;height:14.9pt;z-index:251760128;mso-position-horizontal-relative:text;mso-position-vertical-relative:text" stroked="f">
              <v:textbox inset="0,0,0,0">
                <w:txbxContent>
                  <w:p w14:paraId="2B3BBEFE" w14:textId="402E6D87" w:rsidR="00ED34E2" w:rsidRPr="00C92C75" w:rsidRDefault="00ED34E2">
                    <w:pPr>
                      <w:pStyle w:val="Caption"/>
                      <w:jc w:val="center"/>
                      <w:rPr>
                        <w:noProof/>
                      </w:rPr>
                      <w:pPrChange w:id="10095" w:author="chaniaayulestari@outlook.com" w:date="2021-11-13T21:08:00Z">
                        <w:pPr>
                          <w:ind w:firstLine="426"/>
                        </w:pPr>
                      </w:pPrChange>
                    </w:pPr>
                    <w:bookmarkStart w:id="10096" w:name="_Toc87731493"/>
                    <w:ins w:id="10097" w:author="chaniaayulestari@outlook.com" w:date="2021-11-13T21:08:00Z">
                      <w:r>
                        <w:t xml:space="preserve">Gambar 3. </w:t>
                      </w:r>
                      <w:r>
                        <w:fldChar w:fldCharType="begin"/>
                      </w:r>
                      <w:r>
                        <w:instrText xml:space="preserve"> SEQ Gambar___3. \* ARABIC </w:instrText>
                      </w:r>
                    </w:ins>
                    <w:r>
                      <w:fldChar w:fldCharType="separate"/>
                    </w:r>
                    <w:ins w:id="10098" w:author="Rafi Aziizi" w:date="2021-11-15T16:05:00Z">
                      <w:r w:rsidR="00BF7B94">
                        <w:rPr>
                          <w:noProof/>
                        </w:rPr>
                        <w:t>62</w:t>
                      </w:r>
                    </w:ins>
                    <w:ins w:id="10099" w:author="chaniaayulestari@outlook.com" w:date="2021-11-13T21:25:00Z">
                      <w:del w:id="10100" w:author="Rafi Aziizi" w:date="2021-11-14T09:53:00Z">
                        <w:r w:rsidDel="00590A19">
                          <w:rPr>
                            <w:noProof/>
                          </w:rPr>
                          <w:delText>58</w:delText>
                        </w:r>
                      </w:del>
                    </w:ins>
                    <w:ins w:id="10101" w:author="chaniaayulestari@outlook.com" w:date="2021-11-13T21:08:00Z">
                      <w:r>
                        <w:fldChar w:fldCharType="end"/>
                      </w:r>
                      <w:r>
                        <w:t xml:space="preserve"> Perancangan Antarmuka Data Guru</w:t>
                      </w:r>
                    </w:ins>
                    <w:bookmarkEnd w:id="10096"/>
                  </w:p>
                </w:txbxContent>
              </v:textbox>
            </v:shape>
          </w:pict>
        </w:r>
      </w:ins>
    </w:p>
    <w:p w14:paraId="6CBAB014" w14:textId="130A2DA5" w:rsidR="00A56BCA" w:rsidRDefault="00ED34E2" w:rsidP="009E085A">
      <w:pPr>
        <w:rPr>
          <w:ins w:id="10102" w:author="chaniaayulestari@outlook.com" w:date="2021-11-13T21:08:00Z"/>
        </w:rPr>
      </w:pPr>
      <w:del w:id="10103" w:author="chaniaayulestari@outlook.com" w:date="2021-11-13T14:26:00Z">
        <w:r>
          <w:rPr>
            <w:noProof/>
          </w:rPr>
          <w:pict w14:anchorId="66BCC8AC">
            <v:shape id="Text Box 100" o:spid="_x0000_s1100" type="#_x0000_t202" style="position:absolute;left:0;text-align:left;margin-left:27.2pt;margin-top:.95pt;width:342.45pt;height:.05pt;z-index:-2516587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" stroked="f">
              <v:textbox style="mso-fit-shape-to-text:t" inset="0,0,0,0">
                <w:txbxContent>
                  <w:p w14:paraId="3B7F1A61" w14:textId="2E4639D0" w:rsidR="00ED34E2" w:rsidRPr="005A6EFD" w:rsidRDefault="00ED34E2" w:rsidP="00A56BCA">
                    <w:pPr>
                      <w:pStyle w:val="Caption"/>
                      <w:jc w:val="center"/>
                      <w:rPr>
                        <w:noProof/>
                        <w:sz w:val="24"/>
                        <w:szCs w:val="24"/>
                      </w:rPr>
                    </w:pPr>
                    <w:r>
                      <w:t xml:space="preserve">Gambar 3. </w:t>
                    </w:r>
                    <w:ins w:id="10104" w:author="chaniaayulestari@outlook.com" w:date="2021-11-13T13:45:00Z">
                      <w:r>
                        <w:fldChar w:fldCharType="begin"/>
                      </w:r>
                      <w:r>
                        <w:instrText xml:space="preserve"> SEQ Gambar_3. \* ARABIC </w:instrText>
                      </w:r>
                    </w:ins>
                    <w:r>
                      <w:fldChar w:fldCharType="separate"/>
                    </w:r>
                    <w:ins w:id="10105" w:author="chaniaayulestari@outlook.com" w:date="2021-11-13T13:45:00Z">
                      <w:r>
                        <w:rPr>
                          <w:noProof/>
                        </w:rPr>
                        <w:t>24</w:t>
                      </w:r>
                      <w:r>
                        <w:fldChar w:fldCharType="end"/>
                      </w:r>
                    </w:ins>
                    <w:del w:id="1010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7</w:delText>
                      </w:r>
                      <w:r w:rsidDel="006D26FE">
                        <w:fldChar w:fldCharType="end"/>
                      </w:r>
                    </w:del>
                    <w:r>
                      <w:t xml:space="preserve"> Antarmuka Data Guru</w:t>
                    </w:r>
                  </w:p>
                  <w:p w14:paraId="1623D1A2" w14:textId="77777777" w:rsidR="00ED34E2" w:rsidRDefault="00ED34E2"/>
                  <w:p w14:paraId="5BEE56FF" w14:textId="772DF7E2" w:rsidR="00ED34E2" w:rsidRPr="005A6EFD" w:rsidRDefault="00ED34E2" w:rsidP="00A56BCA">
                    <w:pPr>
                      <w:pStyle w:val="Caption"/>
                      <w:jc w:val="center"/>
                      <w:rPr>
                        <w:noProof/>
                        <w:sz w:val="24"/>
                        <w:szCs w:val="24"/>
                      </w:rPr>
                    </w:pPr>
                    <w:ins w:id="10107" w:author="chaniaayulestari@outlook.com" w:date="2021-11-13T15:13:00Z">
                      <w:r>
                        <w:t xml:space="preserve">Gambar 3. </w:t>
                      </w:r>
                      <w:r>
                        <w:fldChar w:fldCharType="begin"/>
                      </w:r>
                      <w:r>
                        <w:instrText xml:space="preserve"> SEQ Gambar__3. \* ARABIC </w:instrText>
                      </w:r>
                    </w:ins>
                    <w:r>
                      <w:fldChar w:fldCharType="separate"/>
                    </w:r>
                    <w:ins w:id="10108" w:author="chaniaayulestari@outlook.com" w:date="2021-11-13T19:48:00Z">
                      <w:r>
                        <w:rPr>
                          <w:noProof/>
                        </w:rPr>
                        <w:t>70</w:t>
                      </w:r>
                    </w:ins>
                    <w:ins w:id="10109" w:author="chaniaayulestari@outlook.com" w:date="2021-11-13T15:13:00Z">
                      <w:r>
                        <w:fldChar w:fldCharType="end"/>
                      </w:r>
                      <w:r>
                        <w:t xml:space="preserve"> </w:t>
                      </w:r>
                      <w:r w:rsidRPr="00097E10">
                        <w:t xml:space="preserve">Perancangan Antarmuka </w:t>
                      </w:r>
                      <w:r>
                        <w:t>Profile Guru</w:t>
                      </w:r>
                    </w:ins>
                    <w:r>
                      <w:t xml:space="preserve">Gambar 3. </w:t>
                    </w:r>
                    <w:ins w:id="10110" w:author="chaniaayulestari@outlook.com" w:date="2021-11-13T13:45:00Z">
                      <w:r>
                        <w:fldChar w:fldCharType="begin"/>
                      </w:r>
                      <w:r>
                        <w:instrText xml:space="preserve"> SEQ Gambar_3. \* ARABIC </w:instrText>
                      </w:r>
                    </w:ins>
                    <w:r>
                      <w:fldChar w:fldCharType="separate"/>
                    </w:r>
                    <w:ins w:id="10111" w:author="chaniaayulestari@outlook.com" w:date="2021-11-13T13:45:00Z">
                      <w:r>
                        <w:rPr>
                          <w:noProof/>
                        </w:rPr>
                        <w:t>24</w:t>
                      </w:r>
                      <w:r>
                        <w:fldChar w:fldCharType="end"/>
                      </w:r>
                    </w:ins>
                    <w:del w:id="1011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7</w:delText>
                      </w:r>
                      <w:r w:rsidDel="006D26FE">
                        <w:fldChar w:fldCharType="end"/>
                      </w:r>
                    </w:del>
                    <w:r>
                      <w:t xml:space="preserve"> Antarmuka Data Guru</w:t>
                    </w:r>
                  </w:p>
                </w:txbxContent>
              </v:textbox>
              <w10:wrap anchorx="margin"/>
            </v:shape>
          </w:pict>
        </w:r>
      </w:del>
    </w:p>
    <w:p w14:paraId="39AF90BF" w14:textId="72D1A0AD" w:rsidR="00CF3937" w:rsidDel="00CF3937" w:rsidRDefault="00CF3937" w:rsidP="009E085A">
      <w:pPr>
        <w:rPr>
          <w:del w:id="10113" w:author="chaniaayulestari@outlook.com" w:date="2021-11-13T21:09:00Z"/>
        </w:rPr>
      </w:pPr>
    </w:p>
    <w:p w14:paraId="2BD0FA60" w14:textId="66E0FD9F" w:rsidR="00C570CE" w:rsidRPr="00A56BCA" w:rsidRDefault="00AB7B78">
      <w:pPr>
        <w:pStyle w:val="ListParagraph"/>
        <w:numPr>
          <w:ilvl w:val="0"/>
          <w:numId w:val="43"/>
        </w:numPr>
        <w:shd w:val="clear" w:color="auto" w:fill="FFFFFF" w:themeFill="background1"/>
        <w:ind w:left="426"/>
        <w:rPr>
          <w:rFonts w:eastAsia="Calibri"/>
          <w:b/>
          <w:bCs/>
        </w:rPr>
        <w:pPrChange w:id="10114"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A56BCA">
        <w:rPr>
          <w:rFonts w:eastAsia="Calibri"/>
          <w:b/>
          <w:bCs/>
        </w:rPr>
        <w:t xml:space="preserve"> </w:t>
      </w:r>
      <w:r w:rsidR="00C570CE" w:rsidRPr="00A56BCA">
        <w:rPr>
          <w:rFonts w:eastAsia="Calibri"/>
          <w:b/>
          <w:bCs/>
        </w:rPr>
        <w:t>Profil Guru</w:t>
      </w:r>
    </w:p>
    <w:p w14:paraId="73148724" w14:textId="27ED151F" w:rsidR="00845F78" w:rsidRDefault="00845F78" w:rsidP="00845F78">
      <w:pPr>
        <w:ind w:firstLine="426"/>
        <w:rPr>
          <w:rFonts w:eastAsia="Calibri"/>
        </w:rPr>
      </w:pPr>
      <w:r w:rsidRPr="00845F78">
        <w:rPr>
          <w:rFonts w:eastAsia="Calibri"/>
        </w:rPr>
        <w:t>Rancangan halaman profil</w:t>
      </w:r>
      <w:r>
        <w:rPr>
          <w:rFonts w:eastAsia="Calibri"/>
        </w:rPr>
        <w:t xml:space="preserve"> guru</w:t>
      </w:r>
      <w:r w:rsidRPr="00845F78">
        <w:rPr>
          <w:rFonts w:eastAsia="Calibri"/>
        </w:rPr>
        <w:t xml:space="preserve"> ini akan menampilkan seluruh data </w:t>
      </w:r>
      <w:r>
        <w:rPr>
          <w:rFonts w:eastAsia="Calibri"/>
        </w:rPr>
        <w:t>guru</w:t>
      </w:r>
      <w:r w:rsidRPr="00845F78">
        <w:rPr>
          <w:rFonts w:eastAsia="Calibri"/>
        </w:rPr>
        <w:t xml:space="preserve"> yang bersangkutan dari mulai NI</w:t>
      </w:r>
      <w:r>
        <w:rPr>
          <w:rFonts w:eastAsia="Calibri"/>
        </w:rPr>
        <w:t>P</w:t>
      </w:r>
      <w:r w:rsidR="00A56BCA">
        <w:rPr>
          <w:rFonts w:eastAsia="Calibri"/>
        </w:rPr>
        <w:t xml:space="preserve"> </w:t>
      </w:r>
      <w:r w:rsidRPr="00845F78">
        <w:rPr>
          <w:rFonts w:eastAsia="Calibri"/>
        </w:rPr>
        <w:t xml:space="preserve">hingga </w:t>
      </w:r>
      <w:r w:rsidR="00A56BCA">
        <w:rPr>
          <w:rFonts w:eastAsia="Calibri"/>
        </w:rPr>
        <w:t>alamat.</w:t>
      </w:r>
      <w:r w:rsidR="006E5616">
        <w:rPr>
          <w:rFonts w:eastAsia="Calibri"/>
        </w:rPr>
        <w:t xml:space="preserve"> </w:t>
      </w:r>
      <w:r w:rsidR="00A56BCA">
        <w:rPr>
          <w:rFonts w:eastAsia="Calibri"/>
        </w:rPr>
        <w:t>P</w:t>
      </w:r>
      <w:r w:rsidR="006E5616">
        <w:rPr>
          <w:rFonts w:eastAsia="Calibri"/>
        </w:rPr>
        <w:t>ada halaman ini</w:t>
      </w:r>
      <w:r w:rsidR="00A56BCA">
        <w:rPr>
          <w:rFonts w:eastAsia="Calibri"/>
        </w:rPr>
        <w:t xml:space="preserve">, </w:t>
      </w:r>
      <w:r w:rsidR="006E5616">
        <w:rPr>
          <w:rFonts w:eastAsia="Calibri"/>
        </w:rPr>
        <w:t>admin dapat melakukan edit data apabila terdapat kesalahan dalam input data guru.</w:t>
      </w:r>
    </w:p>
    <w:p w14:paraId="43DEBA66" w14:textId="672502BB" w:rsidR="00C60063" w:rsidRPr="00845F78" w:rsidRDefault="00ED34E2" w:rsidP="00845F78">
      <w:pPr>
        <w:ind w:firstLine="426"/>
        <w:rPr>
          <w:rFonts w:eastAsia="Calibri"/>
        </w:rPr>
      </w:pPr>
      <w:ins w:id="10115" w:author="chaniaayulestari@outlook.com" w:date="2021-11-13T21:10:00Z">
        <w:r>
          <w:rPr>
            <w:noProof/>
          </w:rPr>
          <w:pict w14:anchorId="63CDC8F7">
            <v:shape id="_x0000_s1233" type="#_x0000_t202" style="position:absolute;left:0;text-align:left;margin-left:34pt;margin-top:195.5pt;width:328.9pt;height:.05pt;z-index:251761152;mso-position-horizontal-relative:text;mso-position-vertical-relative:text" stroked="f">
              <v:textbox style="mso-fit-shape-to-text:t" inset="0,0,0,0">
                <w:txbxContent>
                  <w:p w14:paraId="68A398AD" w14:textId="5C9DDBE8" w:rsidR="00ED34E2" w:rsidRPr="00610982" w:rsidRDefault="00ED34E2">
                    <w:pPr>
                      <w:pStyle w:val="Caption"/>
                      <w:jc w:val="center"/>
                      <w:rPr>
                        <w:noProof/>
                      </w:rPr>
                      <w:pPrChange w:id="10116" w:author="chaniaayulestari@outlook.com" w:date="2021-11-13T21:10:00Z">
                        <w:pPr>
                          <w:ind w:firstLine="426"/>
                        </w:pPr>
                      </w:pPrChange>
                    </w:pPr>
                    <w:bookmarkStart w:id="10117" w:name="_Toc87731494"/>
                    <w:ins w:id="10118" w:author="chaniaayulestari@outlook.com" w:date="2021-11-13T21:10:00Z">
                      <w:r>
                        <w:t xml:space="preserve">Gambar 3. </w:t>
                      </w:r>
                      <w:r>
                        <w:fldChar w:fldCharType="begin"/>
                      </w:r>
                      <w:r>
                        <w:instrText xml:space="preserve"> SEQ Gambar___3. \* ARABIC </w:instrText>
                      </w:r>
                    </w:ins>
                    <w:r>
                      <w:fldChar w:fldCharType="separate"/>
                    </w:r>
                    <w:ins w:id="10119" w:author="Rafi Aziizi" w:date="2021-11-15T16:05:00Z">
                      <w:r w:rsidR="00BF7B94">
                        <w:rPr>
                          <w:noProof/>
                        </w:rPr>
                        <w:t>63</w:t>
                      </w:r>
                    </w:ins>
                    <w:ins w:id="10120" w:author="chaniaayulestari@outlook.com" w:date="2021-11-13T21:25:00Z">
                      <w:del w:id="10121" w:author="Rafi Aziizi" w:date="2021-11-14T09:53:00Z">
                        <w:r w:rsidDel="00590A19">
                          <w:rPr>
                            <w:noProof/>
                          </w:rPr>
                          <w:delText>59</w:delText>
                        </w:r>
                      </w:del>
                    </w:ins>
                    <w:ins w:id="10122" w:author="chaniaayulestari@outlook.com" w:date="2021-11-13T21:10:00Z">
                      <w:r>
                        <w:fldChar w:fldCharType="end"/>
                      </w:r>
                      <w:r>
                        <w:t xml:space="preserve"> Perancangan Profile Guru</w:t>
                      </w:r>
                    </w:ins>
                    <w:bookmarkEnd w:id="10117"/>
                  </w:p>
                </w:txbxContent>
              </v:textbox>
            </v:shape>
          </w:pict>
        </w:r>
      </w:ins>
      <w:r w:rsidR="00CF3937">
        <w:rPr>
          <w:noProof/>
        </w:rPr>
        <w:drawing>
          <wp:anchor distT="0" distB="0" distL="114300" distR="114300" simplePos="0" relativeHeight="251509248" behindDoc="1" locked="0" layoutInCell="1" allowOverlap="1" wp14:anchorId="1C02A98B" wp14:editId="6DBFAE84">
            <wp:simplePos x="0" y="0"/>
            <wp:positionH relativeFrom="margin">
              <wp:posOffset>431800</wp:posOffset>
            </wp:positionH>
            <wp:positionV relativeFrom="paragraph">
              <wp:posOffset>46429</wp:posOffset>
            </wp:positionV>
            <wp:extent cx="4177590" cy="2379600"/>
            <wp:effectExtent l="0" t="0" r="0" b="1905"/>
            <wp:wrapNone/>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C2E8DA" w14:textId="6904A8EE" w:rsidR="00845F78" w:rsidRDefault="00845F78" w:rsidP="009E085A">
      <w:pPr>
        <w:jc w:val="center"/>
      </w:pPr>
    </w:p>
    <w:p w14:paraId="1C100806" w14:textId="77777777" w:rsidR="00436D78" w:rsidRDefault="00436D78" w:rsidP="009E085A">
      <w:pPr>
        <w:jc w:val="center"/>
      </w:pPr>
    </w:p>
    <w:p w14:paraId="1AA5A887" w14:textId="603F0A00" w:rsidR="00A56BCA" w:rsidRDefault="00A56BCA" w:rsidP="009E085A">
      <w:pPr>
        <w:jc w:val="center"/>
      </w:pPr>
    </w:p>
    <w:p w14:paraId="6D6F7C5C" w14:textId="6902D7DF" w:rsidR="00A56BCA" w:rsidRDefault="00A56BCA" w:rsidP="009E085A">
      <w:pPr>
        <w:jc w:val="center"/>
      </w:pPr>
    </w:p>
    <w:p w14:paraId="2D2068FE" w14:textId="4F68B017" w:rsidR="00A56BCA" w:rsidRDefault="00A56BCA" w:rsidP="009E085A">
      <w:pPr>
        <w:jc w:val="center"/>
      </w:pPr>
    </w:p>
    <w:p w14:paraId="7E3837B2" w14:textId="4DBDA398" w:rsidR="00A56BCA" w:rsidRDefault="00A56BCA" w:rsidP="009E085A">
      <w:pPr>
        <w:jc w:val="center"/>
      </w:pPr>
    </w:p>
    <w:p w14:paraId="7F39E8D7" w14:textId="6BA66C26" w:rsidR="00A56BCA" w:rsidRDefault="00A56BCA" w:rsidP="009E085A">
      <w:pPr>
        <w:jc w:val="center"/>
      </w:pPr>
    </w:p>
    <w:p w14:paraId="6A8FEB4F" w14:textId="2E431921" w:rsidR="00A56BCA" w:rsidRDefault="00A56BCA" w:rsidP="009E085A">
      <w:pPr>
        <w:jc w:val="center"/>
      </w:pPr>
    </w:p>
    <w:p w14:paraId="5F27E240" w14:textId="0CBA52F6" w:rsidR="00A56BCA" w:rsidRDefault="00ED34E2" w:rsidP="009E085A">
      <w:pPr>
        <w:jc w:val="center"/>
      </w:pPr>
      <w:del w:id="10123" w:author="chaniaayulestari@outlook.com" w:date="2021-11-13T14:26:00Z">
        <w:r>
          <w:rPr>
            <w:noProof/>
          </w:rPr>
          <w:pict w14:anchorId="6C4ACD7E">
            <v:shape id="Text Box 101" o:spid="_x0000_s1098" type="#_x0000_t202" style="position:absolute;left:0;text-align:left;margin-left:0;margin-top:21.15pt;width:320.65pt;height:.05pt;z-index:-25165772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" stroked="f">
              <v:textbox style="mso-fit-shape-to-text:t" inset="0,0,0,0">
                <w:txbxContent>
                  <w:p w14:paraId="7F0C9C3D" w14:textId="1F00F652" w:rsidR="00ED34E2" w:rsidRPr="008F05DB" w:rsidRDefault="00ED34E2" w:rsidP="00A56BCA">
                    <w:pPr>
                      <w:pStyle w:val="Caption"/>
                      <w:jc w:val="center"/>
                      <w:rPr>
                        <w:noProof/>
                        <w:sz w:val="24"/>
                        <w:szCs w:val="24"/>
                      </w:rPr>
                    </w:pPr>
                    <w:r>
                      <w:t xml:space="preserve">Gambar 3. </w:t>
                    </w:r>
                    <w:ins w:id="10124" w:author="chaniaayulestari@outlook.com" w:date="2021-11-13T13:45:00Z">
                      <w:r>
                        <w:fldChar w:fldCharType="begin"/>
                      </w:r>
                      <w:r>
                        <w:instrText xml:space="preserve"> SEQ Gambar_3. \* ARABIC </w:instrText>
                      </w:r>
                    </w:ins>
                    <w:r>
                      <w:fldChar w:fldCharType="separate"/>
                    </w:r>
                    <w:ins w:id="10125" w:author="chaniaayulestari@outlook.com" w:date="2021-11-13T13:45:00Z">
                      <w:r>
                        <w:rPr>
                          <w:noProof/>
                        </w:rPr>
                        <w:t>25</w:t>
                      </w:r>
                      <w:r>
                        <w:fldChar w:fldCharType="end"/>
                      </w:r>
                    </w:ins>
                    <w:del w:id="1012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8</w:delText>
                      </w:r>
                      <w:r w:rsidDel="006D26FE">
                        <w:fldChar w:fldCharType="end"/>
                      </w:r>
                    </w:del>
                    <w:r>
                      <w:t xml:space="preserve"> Antarmuka Profile Guru</w:t>
                    </w:r>
                  </w:p>
                  <w:p w14:paraId="21D2B970" w14:textId="77777777" w:rsidR="00ED34E2" w:rsidRDefault="00ED34E2"/>
                  <w:p w14:paraId="171BECD8" w14:textId="2C20B91B" w:rsidR="00ED34E2" w:rsidRPr="008F05DB" w:rsidRDefault="00ED34E2" w:rsidP="00A56BCA">
                    <w:pPr>
                      <w:pStyle w:val="Caption"/>
                      <w:jc w:val="center"/>
                      <w:rPr>
                        <w:noProof/>
                        <w:sz w:val="24"/>
                        <w:szCs w:val="24"/>
                      </w:rPr>
                    </w:pPr>
                    <w:ins w:id="10127" w:author="chaniaayulestari@outlook.com" w:date="2021-11-13T15:14:00Z">
                      <w:r>
                        <w:t xml:space="preserve">Gambar 3. </w:t>
                      </w:r>
                      <w:r>
                        <w:fldChar w:fldCharType="begin"/>
                      </w:r>
                      <w:r>
                        <w:instrText xml:space="preserve"> SEQ Gambar__3. \* ARABIC </w:instrText>
                      </w:r>
                    </w:ins>
                    <w:r>
                      <w:fldChar w:fldCharType="separate"/>
                    </w:r>
                    <w:ins w:id="10128" w:author="chaniaayulestari@outlook.com" w:date="2021-11-13T19:48:00Z">
                      <w:r>
                        <w:rPr>
                          <w:noProof/>
                        </w:rPr>
                        <w:t>71</w:t>
                      </w:r>
                    </w:ins>
                    <w:ins w:id="10129" w:author="chaniaayulestari@outlook.com" w:date="2021-11-13T15:14:00Z">
                      <w:r>
                        <w:fldChar w:fldCharType="end"/>
                      </w:r>
                      <w:r>
                        <w:t xml:space="preserve"> </w:t>
                      </w:r>
                      <w:r w:rsidRPr="007D3577">
                        <w:t xml:space="preserve">Perancangan Antarmuka </w:t>
                      </w:r>
                      <w:r>
                        <w:t>Data Admin</w:t>
                      </w:r>
                    </w:ins>
                    <w:r>
                      <w:t xml:space="preserve">Gambar 3. </w:t>
                    </w:r>
                    <w:ins w:id="10130" w:author="chaniaayulestari@outlook.com" w:date="2021-11-13T13:45:00Z">
                      <w:r>
                        <w:fldChar w:fldCharType="begin"/>
                      </w:r>
                      <w:r>
                        <w:instrText xml:space="preserve"> SEQ Gambar_3. \* ARABIC </w:instrText>
                      </w:r>
                    </w:ins>
                    <w:r>
                      <w:fldChar w:fldCharType="separate"/>
                    </w:r>
                    <w:ins w:id="10131" w:author="chaniaayulestari@outlook.com" w:date="2021-11-13T13:45:00Z">
                      <w:r>
                        <w:rPr>
                          <w:noProof/>
                        </w:rPr>
                        <w:t>25</w:t>
                      </w:r>
                      <w:r>
                        <w:fldChar w:fldCharType="end"/>
                      </w:r>
                    </w:ins>
                    <w:del w:id="1013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8</w:delText>
                      </w:r>
                      <w:r w:rsidDel="006D26FE">
                        <w:fldChar w:fldCharType="end"/>
                      </w:r>
                    </w:del>
                    <w:r>
                      <w:t xml:space="preserve"> Antarmuka Profile Guru</w:t>
                    </w:r>
                  </w:p>
                </w:txbxContent>
              </v:textbox>
              <w10:wrap anchorx="margin"/>
            </v:shape>
          </w:pict>
        </w:r>
      </w:del>
    </w:p>
    <w:p w14:paraId="7F1ADCCC" w14:textId="46E46CE9" w:rsidR="00D3729B" w:rsidRDefault="00B937F2" w:rsidP="00B937F2">
      <w:pPr>
        <w:tabs>
          <w:tab w:val="left" w:pos="3307"/>
          <w:tab w:val="center" w:pos="3968"/>
        </w:tabs>
        <w:jc w:val="left"/>
        <w:rPr>
          <w:ins w:id="10133" w:author="chaniaayulestari@outlook.com" w:date="2021-11-13T15:14:00Z"/>
        </w:rPr>
      </w:pPr>
      <w:r>
        <w:tab/>
      </w:r>
    </w:p>
    <w:p w14:paraId="4432FEE9" w14:textId="45F8CA87" w:rsidR="00A362FD" w:rsidDel="00A362FD" w:rsidRDefault="00A362FD" w:rsidP="00B937F2">
      <w:pPr>
        <w:tabs>
          <w:tab w:val="left" w:pos="3307"/>
          <w:tab w:val="center" w:pos="3968"/>
        </w:tabs>
        <w:jc w:val="left"/>
        <w:rPr>
          <w:del w:id="10134" w:author="chaniaayulestari@outlook.com" w:date="2021-11-13T15:14:00Z"/>
        </w:rPr>
      </w:pPr>
    </w:p>
    <w:p w14:paraId="3BFDB0DE" w14:textId="4B15C0BD" w:rsidR="00C570CE" w:rsidRPr="00A56BCA" w:rsidRDefault="00AB7B78">
      <w:pPr>
        <w:pStyle w:val="ListParagraph"/>
        <w:numPr>
          <w:ilvl w:val="0"/>
          <w:numId w:val="43"/>
        </w:numPr>
        <w:shd w:val="clear" w:color="auto" w:fill="FFFFFF" w:themeFill="background1"/>
        <w:ind w:left="426"/>
        <w:rPr>
          <w:rFonts w:eastAsia="Calibri"/>
          <w:b/>
          <w:bCs/>
        </w:rPr>
        <w:pPrChange w:id="10135" w:author="Rafi Aziizi" w:date="2021-11-12T10:57:00Z">
          <w:pPr>
            <w:pStyle w:val="ListParagraph"/>
            <w:numPr>
              <w:numId w:val="43"/>
            </w:numPr>
            <w:shd w:val="clear" w:color="auto" w:fill="DBDBDB" w:themeFill="accent3" w:themeFillTint="66"/>
            <w:ind w:left="426" w:hanging="360"/>
          </w:pPr>
        </w:pPrChange>
      </w:pPr>
      <w:r>
        <w:rPr>
          <w:rFonts w:eastAsia="Calibri"/>
          <w:b/>
          <w:bCs/>
        </w:rPr>
        <w:t>Antarmuka</w:t>
      </w:r>
      <w:r w:rsidRPr="00A56BCA">
        <w:rPr>
          <w:rFonts w:eastAsia="Calibri"/>
          <w:b/>
          <w:bCs/>
        </w:rPr>
        <w:t xml:space="preserve"> </w:t>
      </w:r>
      <w:r w:rsidR="00C570CE" w:rsidRPr="00A56BCA">
        <w:rPr>
          <w:rFonts w:eastAsia="Calibri"/>
          <w:b/>
          <w:bCs/>
        </w:rPr>
        <w:t>Data Admin</w:t>
      </w:r>
      <w:del w:id="10136" w:author="Rafi Aziizi" w:date="2021-11-12T10:57:00Z">
        <w:r w:rsidR="00F90E48" w:rsidDel="00331B6F">
          <w:rPr>
            <w:rFonts w:eastAsia="Calibri"/>
            <w:b/>
            <w:bCs/>
          </w:rPr>
          <w:delText xml:space="preserve"> (REVISI</w:delText>
        </w:r>
      </w:del>
    </w:p>
    <w:p w14:paraId="57E8C518" w14:textId="66A8EA57" w:rsidR="00845F78" w:rsidRDefault="006E5616" w:rsidP="000F7801">
      <w:pPr>
        <w:pStyle w:val="ListParagraph"/>
        <w:ind w:left="0" w:firstLine="426"/>
        <w:rPr>
          <w:rFonts w:eastAsia="Calibri"/>
        </w:rPr>
      </w:pPr>
      <w:r>
        <w:rPr>
          <w:rFonts w:eastAsia="Calibri"/>
        </w:rPr>
        <w:t xml:space="preserve">Rancangan halaman data admin akan menampilkan seluruh </w:t>
      </w:r>
      <w:r w:rsidRPr="00B937F2">
        <w:rPr>
          <w:rFonts w:eastAsia="Calibri"/>
          <w:i/>
          <w:iCs/>
        </w:rPr>
        <w:t xml:space="preserve">user </w:t>
      </w:r>
      <w:r>
        <w:rPr>
          <w:rFonts w:eastAsia="Calibri"/>
        </w:rPr>
        <w:t xml:space="preserve">yang dapat menggunakan </w:t>
      </w:r>
      <w:r w:rsidR="000F7801">
        <w:rPr>
          <w:rFonts w:eastAsia="Calibri"/>
        </w:rPr>
        <w:t>sistem. Namun, halaman ini hanya akan ditampilkan apabila hak a</w:t>
      </w:r>
      <w:r w:rsidR="00A56BCA">
        <w:rPr>
          <w:rFonts w:eastAsia="Calibri"/>
        </w:rPr>
        <w:t>k</w:t>
      </w:r>
      <w:r w:rsidR="000F7801">
        <w:rPr>
          <w:rFonts w:eastAsia="Calibri"/>
        </w:rPr>
        <w:t xml:space="preserve">ses yang digunakan </w:t>
      </w:r>
      <w:r w:rsidR="00971251">
        <w:rPr>
          <w:rFonts w:eastAsia="Calibri"/>
        </w:rPr>
        <w:t>admin</w:t>
      </w:r>
      <w:r w:rsidR="000F7801">
        <w:rPr>
          <w:rFonts w:eastAsia="Calibri"/>
        </w:rPr>
        <w:t xml:space="preserve"> yaitu sebagai guru BK. Sehingga guru BK dapat melakukan tambah data ataupun hapus data admin.</w:t>
      </w:r>
    </w:p>
    <w:p w14:paraId="547EF449" w14:textId="33A22035" w:rsidR="00A56BCA" w:rsidRDefault="00ED34E2" w:rsidP="009E085A">
      <w:pPr>
        <w:jc w:val="center"/>
      </w:pPr>
      <w:ins w:id="10137" w:author="chaniaayulestari@outlook.com" w:date="2021-11-13T15:14:00Z">
        <w:del w:id="10138" w:author="Rafi Aziizi" w:date="2021-11-14T10:19:00Z">
          <w:r>
            <w:rPr>
              <w:noProof/>
            </w:rPr>
            <w:lastRenderedPageBreak/>
            <w:pict w14:anchorId="5F7FDCD3">
              <v:shape id="Text Box 337" o:spid="_x0000_s1097" type="#_x0000_t202" style="position:absolute;left:0;text-align:left;margin-left:34pt;margin-top:193.55pt;width:328.9pt;height:.05pt;z-index:-25158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" stroked="f">
                <v:textbox style="mso-fit-shape-to-text:t" inset="0,0,0,0">
                  <w:txbxContent>
                    <w:p w14:paraId="3257F40C" w14:textId="529E7968" w:rsidR="00ED34E2" w:rsidRPr="00287617" w:rsidRDefault="00ED34E2">
                      <w:pPr>
                        <w:pStyle w:val="Caption"/>
                        <w:jc w:val="center"/>
                        <w:rPr>
                          <w:noProof/>
                        </w:rPr>
                        <w:pPrChange w:id="10139" w:author="chaniaayulestari@outlook.com" w:date="2021-11-13T15:14:00Z">
                          <w:pPr>
                            <w:jc w:val="center"/>
                          </w:pPr>
                        </w:pPrChange>
                      </w:pPr>
                      <w:bookmarkStart w:id="10140" w:name="_Toc87729232"/>
                      <w:ins w:id="10141" w:author="chaniaayulestari@outlook.com" w:date="2021-11-13T15:14:00Z">
                        <w:r>
                          <w:t xml:space="preserve">Gambar 3. </w:t>
                        </w:r>
                        <w:r>
                          <w:fldChar w:fldCharType="begin"/>
                        </w:r>
                        <w:r>
                          <w:instrText xml:space="preserve"> SEQ Gambar__3. \* ARABIC </w:instrText>
                        </w:r>
                      </w:ins>
                      <w:r>
                        <w:fldChar w:fldCharType="separate"/>
                      </w:r>
                      <w:ins w:id="10142" w:author="chaniaayulestari@outlook.com" w:date="2021-11-13T19:48:00Z">
                        <w:r>
                          <w:rPr>
                            <w:noProof/>
                          </w:rPr>
                          <w:t>71</w:t>
                        </w:r>
                      </w:ins>
                      <w:ins w:id="10143" w:author="chaniaayulestari@outlook.com" w:date="2021-11-13T15:14:00Z">
                        <w:r>
                          <w:fldChar w:fldCharType="end"/>
                        </w:r>
                        <w:r>
                          <w:t xml:space="preserve"> </w:t>
                        </w:r>
                        <w:r w:rsidRPr="007D3577">
                          <w:t xml:space="preserve">Perancangan Antarmuka </w:t>
                        </w:r>
                        <w:r>
                          <w:t>Data Admin</w:t>
                        </w:r>
                      </w:ins>
                    </w:p>
                    <w:p w14:paraId="733A3FEE" w14:textId="77777777" w:rsidR="00ED34E2" w:rsidRDefault="00ED34E2"/>
                    <w:p w14:paraId="0CE49BB3" w14:textId="1CB389EB" w:rsidR="00ED34E2" w:rsidRPr="00287617" w:rsidRDefault="00ED34E2">
                      <w:pPr>
                        <w:pStyle w:val="Caption"/>
                        <w:jc w:val="center"/>
                        <w:rPr>
                          <w:noProof/>
                        </w:rPr>
                        <w:pPrChange w:id="10144" w:author="chaniaayulestari@outlook.com" w:date="2021-11-13T15:14:00Z">
                          <w:pPr>
                            <w:jc w:val="center"/>
                          </w:pPr>
                        </w:pPrChange>
                      </w:pPr>
                      <w:ins w:id="10145" w:author="chaniaayulestari@outlook.com" w:date="2021-11-13T15:14:00Z">
                        <w:r>
                          <w:t xml:space="preserve">Gambar 3. </w:t>
                        </w:r>
                        <w:r>
                          <w:fldChar w:fldCharType="begin"/>
                        </w:r>
                        <w:r>
                          <w:instrText xml:space="preserve"> SEQ Gambar__3. \* ARABIC </w:instrText>
                        </w:r>
                      </w:ins>
                      <w:r>
                        <w:fldChar w:fldCharType="separate"/>
                      </w:r>
                      <w:ins w:id="10146" w:author="chaniaayulestari@outlook.com" w:date="2021-11-13T19:48:00Z">
                        <w:r>
                          <w:rPr>
                            <w:noProof/>
                          </w:rPr>
                          <w:t>71</w:t>
                        </w:r>
                      </w:ins>
                      <w:ins w:id="10147" w:author="chaniaayulestari@outlook.com" w:date="2021-11-13T15:14:00Z">
                        <w:r>
                          <w:fldChar w:fldCharType="end"/>
                        </w:r>
                        <w:r>
                          <w:t xml:space="preserve"> </w:t>
                        </w:r>
                        <w:r w:rsidRPr="007D3577">
                          <w:t xml:space="preserve">Perancangan Antarmuka </w:t>
                        </w:r>
                        <w:r>
                          <w:t>Data Admin</w:t>
                        </w:r>
                      </w:ins>
                      <w:bookmarkEnd w:id="10140"/>
                    </w:p>
                  </w:txbxContent>
                </v:textbox>
              </v:shape>
            </w:pict>
          </w:r>
        </w:del>
      </w:ins>
      <w:ins w:id="10148" w:author="Rafi Aziizi" w:date="2021-11-14T10:19:00Z">
        <w:r>
          <w:rPr>
            <w:noProof/>
          </w:rPr>
          <w:pict w14:anchorId="3AB8C41B">
            <v:shape id="_x0000_s1294" type="#_x0000_t202" style="position:absolute;left:0;text-align:left;margin-left:34pt;margin-top:193.55pt;width:328.9pt;height:.05pt;z-index:251777536;mso-position-horizontal-relative:text;mso-position-vertical-relative:text" stroked="f">
              <v:textbox style="mso-fit-shape-to-text:t" inset="0,0,0,0">
                <w:txbxContent>
                  <w:p w14:paraId="5D482436" w14:textId="320E9205" w:rsidR="00ED34E2" w:rsidRPr="00872EE9" w:rsidRDefault="00ED34E2">
                    <w:pPr>
                      <w:pStyle w:val="Caption"/>
                      <w:jc w:val="center"/>
                      <w:rPr>
                        <w:noProof/>
                      </w:rPr>
                      <w:pPrChange w:id="10149" w:author="Rafi Aziizi" w:date="2021-11-14T10:19:00Z">
                        <w:pPr>
                          <w:jc w:val="center"/>
                        </w:pPr>
                      </w:pPrChange>
                    </w:pPr>
                    <w:ins w:id="10150" w:author="Rafi Aziizi" w:date="2021-11-14T10:19:00Z">
                      <w:r>
                        <w:t xml:space="preserve">Gambar   3. </w:t>
                      </w:r>
                      <w:r>
                        <w:fldChar w:fldCharType="begin"/>
                      </w:r>
                      <w:r>
                        <w:instrText xml:space="preserve"> SEQ Gambar___3. \* ARABIC </w:instrText>
                      </w:r>
                    </w:ins>
                    <w:r>
                      <w:fldChar w:fldCharType="separate"/>
                    </w:r>
                    <w:ins w:id="10151" w:author="Rafi Aziizi" w:date="2021-11-15T16:05:00Z">
                      <w:r w:rsidR="00BF7B94">
                        <w:rPr>
                          <w:noProof/>
                        </w:rPr>
                        <w:t>64</w:t>
                      </w:r>
                    </w:ins>
                    <w:ins w:id="10152" w:author="Rafi Aziizi" w:date="2021-11-14T10:19:00Z">
                      <w:r>
                        <w:fldChar w:fldCharType="end"/>
                      </w:r>
                      <w:r>
                        <w:t xml:space="preserve"> </w:t>
                      </w:r>
                    </w:ins>
                    <w:ins w:id="10153" w:author="Rafi Aziizi" w:date="2021-11-14T10:20:00Z">
                      <w:r>
                        <w:t>Perancangan Data Admin</w:t>
                      </w:r>
                    </w:ins>
                  </w:p>
                </w:txbxContent>
              </v:textbox>
            </v:shape>
          </w:pict>
        </w:r>
      </w:ins>
      <w:r w:rsidR="00436D78">
        <w:rPr>
          <w:noProof/>
        </w:rPr>
        <w:drawing>
          <wp:inline distT="0" distB="0" distL="0" distR="0" wp14:anchorId="7D1D9429" wp14:editId="6D96FA55">
            <wp:extent cx="4177590" cy="2379600"/>
            <wp:effectExtent l="0" t="0" r="0"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inline>
        </w:drawing>
      </w:r>
    </w:p>
    <w:p w14:paraId="171CA1A6" w14:textId="6AB98EF3" w:rsidR="00A56BCA" w:rsidDel="00ED47C8" w:rsidRDefault="00A56BCA" w:rsidP="009E085A">
      <w:pPr>
        <w:jc w:val="center"/>
        <w:rPr>
          <w:del w:id="10154" w:author="Rafi Aziizi" w:date="2021-11-14T10:20:00Z"/>
        </w:rPr>
      </w:pPr>
    </w:p>
    <w:p w14:paraId="522CBEF0" w14:textId="6A4FBD28" w:rsidR="00DE13F7" w:rsidDel="00ED47C8" w:rsidRDefault="00DE13F7" w:rsidP="009E085A">
      <w:pPr>
        <w:jc w:val="center"/>
        <w:rPr>
          <w:del w:id="10155" w:author="Rafi Aziizi" w:date="2021-11-14T10:20:00Z"/>
        </w:rPr>
      </w:pPr>
    </w:p>
    <w:p w14:paraId="1018A94F" w14:textId="30A38DEF" w:rsidR="00A56BCA" w:rsidDel="00ED47C8" w:rsidRDefault="00A56BCA" w:rsidP="009E085A">
      <w:pPr>
        <w:jc w:val="center"/>
        <w:rPr>
          <w:del w:id="10156" w:author="Rafi Aziizi" w:date="2021-11-14T10:20:00Z"/>
        </w:rPr>
      </w:pPr>
    </w:p>
    <w:p w14:paraId="0D88CB17" w14:textId="53E3ECD9" w:rsidR="00A56BCA" w:rsidDel="00ED47C8" w:rsidRDefault="00A56BCA" w:rsidP="009E085A">
      <w:pPr>
        <w:jc w:val="center"/>
        <w:rPr>
          <w:del w:id="10157" w:author="Rafi Aziizi" w:date="2021-11-14T10:20:00Z"/>
        </w:rPr>
      </w:pPr>
    </w:p>
    <w:p w14:paraId="6A022336" w14:textId="6F0DBB69" w:rsidR="00A56BCA" w:rsidDel="00ED47C8" w:rsidRDefault="00A56BCA" w:rsidP="009E085A">
      <w:pPr>
        <w:jc w:val="center"/>
        <w:rPr>
          <w:del w:id="10158" w:author="Rafi Aziizi" w:date="2021-11-14T10:20:00Z"/>
        </w:rPr>
      </w:pPr>
    </w:p>
    <w:p w14:paraId="7E3C0C9C" w14:textId="77777777" w:rsidR="00B937F2" w:rsidDel="00ED47C8" w:rsidRDefault="00B937F2" w:rsidP="009E085A">
      <w:pPr>
        <w:jc w:val="center"/>
        <w:rPr>
          <w:del w:id="10159" w:author="Rafi Aziizi" w:date="2021-11-14T10:20:00Z"/>
        </w:rPr>
      </w:pPr>
    </w:p>
    <w:p w14:paraId="414DEA3A" w14:textId="77777777" w:rsidR="00B937F2" w:rsidDel="00ED47C8" w:rsidRDefault="00B937F2" w:rsidP="009E085A">
      <w:pPr>
        <w:jc w:val="center"/>
        <w:rPr>
          <w:del w:id="10160" w:author="Rafi Aziizi" w:date="2021-11-14T10:20:00Z"/>
        </w:rPr>
      </w:pPr>
    </w:p>
    <w:p w14:paraId="054B4562" w14:textId="77777777" w:rsidR="00B937F2" w:rsidDel="00ED47C8" w:rsidRDefault="00B937F2" w:rsidP="009E085A">
      <w:pPr>
        <w:jc w:val="center"/>
        <w:rPr>
          <w:del w:id="10161" w:author="Rafi Aziizi" w:date="2021-11-14T10:20:00Z"/>
        </w:rPr>
      </w:pPr>
    </w:p>
    <w:p w14:paraId="7CDBA174" w14:textId="63358625" w:rsidR="00A56BCA" w:rsidRDefault="00ED34E2">
      <w:pPr>
        <w:pPrChange w:id="10162" w:author="Rafi Aziizi" w:date="2021-11-14T10:20:00Z">
          <w:pPr>
            <w:jc w:val="center"/>
          </w:pPr>
        </w:pPrChange>
      </w:pPr>
      <w:del w:id="10163" w:author="chaniaayulestari@outlook.com" w:date="2021-11-13T14:26:00Z">
        <w:r>
          <w:rPr>
            <w:noProof/>
          </w:rPr>
          <w:pict w14:anchorId="7F14FCDC">
            <v:shape id="Text Box 102" o:spid="_x0000_s1096" type="#_x0000_t202" style="position:absolute;left:0;text-align:left;margin-left:0;margin-top:4.5pt;width:318.9pt;height:.05pt;z-index:-2516567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" stroked="f">
              <v:textbox style="mso-next-textbox:#Text Box 102;mso-fit-shape-to-text:t" inset="0,0,0,0">
                <w:txbxContent>
                  <w:p w14:paraId="49131FB9" w14:textId="655B14C8" w:rsidR="00ED34E2" w:rsidRPr="002828D8" w:rsidRDefault="00ED34E2" w:rsidP="00A56BCA">
                    <w:pPr>
                      <w:pStyle w:val="Caption"/>
                      <w:jc w:val="center"/>
                      <w:rPr>
                        <w:noProof/>
                        <w:sz w:val="24"/>
                        <w:szCs w:val="24"/>
                      </w:rPr>
                    </w:pPr>
                    <w:r>
                      <w:t xml:space="preserve">Gambar 3. </w:t>
                    </w:r>
                    <w:ins w:id="10164" w:author="chaniaayulestari@outlook.com" w:date="2021-11-13T13:45:00Z">
                      <w:r>
                        <w:fldChar w:fldCharType="begin"/>
                      </w:r>
                      <w:r>
                        <w:instrText xml:space="preserve"> SEQ Gambar_3. \* ARABIC </w:instrText>
                      </w:r>
                    </w:ins>
                    <w:r>
                      <w:fldChar w:fldCharType="separate"/>
                    </w:r>
                    <w:ins w:id="10165" w:author="chaniaayulestari@outlook.com" w:date="2021-11-13T13:45:00Z">
                      <w:r>
                        <w:rPr>
                          <w:noProof/>
                        </w:rPr>
                        <w:t>26</w:t>
                      </w:r>
                      <w:r>
                        <w:fldChar w:fldCharType="end"/>
                      </w:r>
                    </w:ins>
                    <w:del w:id="1016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9</w:delText>
                      </w:r>
                      <w:r w:rsidDel="006D26FE">
                        <w:fldChar w:fldCharType="end"/>
                      </w:r>
                    </w:del>
                    <w:r>
                      <w:t xml:space="preserve"> Antarmuka Data Admin</w:t>
                    </w:r>
                  </w:p>
                  <w:p w14:paraId="7DB4D2E5" w14:textId="77777777" w:rsidR="00ED34E2" w:rsidRDefault="00ED34E2"/>
                  <w:p w14:paraId="529E7F98" w14:textId="1D0BA177" w:rsidR="00ED34E2" w:rsidRPr="002828D8" w:rsidRDefault="00ED34E2" w:rsidP="00A56BCA">
                    <w:pPr>
                      <w:pStyle w:val="Caption"/>
                      <w:jc w:val="center"/>
                      <w:rPr>
                        <w:noProof/>
                        <w:sz w:val="24"/>
                        <w:szCs w:val="24"/>
                      </w:rPr>
                    </w:pPr>
                    <w:r>
                      <w:t xml:space="preserve">Gambar 3. </w:t>
                    </w:r>
                    <w:ins w:id="10167" w:author="chaniaayulestari@outlook.com" w:date="2021-11-13T13:45:00Z">
                      <w:r>
                        <w:fldChar w:fldCharType="begin"/>
                      </w:r>
                      <w:r>
                        <w:instrText xml:space="preserve"> SEQ Gambar_3. \* ARABIC </w:instrText>
                      </w:r>
                    </w:ins>
                    <w:r>
                      <w:fldChar w:fldCharType="separate"/>
                    </w:r>
                    <w:ins w:id="10168" w:author="chaniaayulestari@outlook.com" w:date="2021-11-13T13:45:00Z">
                      <w:r>
                        <w:rPr>
                          <w:noProof/>
                        </w:rPr>
                        <w:t>26</w:t>
                      </w:r>
                      <w:r>
                        <w:fldChar w:fldCharType="end"/>
                      </w:r>
                    </w:ins>
                    <w:del w:id="1016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9</w:delText>
                      </w:r>
                      <w:r w:rsidDel="006D26FE">
                        <w:fldChar w:fldCharType="end"/>
                      </w:r>
                    </w:del>
                    <w:r>
                      <w:t xml:space="preserve"> Antarmuka Data Admin</w:t>
                    </w:r>
                  </w:p>
                </w:txbxContent>
              </v:textbox>
              <w10:wrap anchorx="margin"/>
            </v:shape>
          </w:pict>
        </w:r>
      </w:del>
    </w:p>
    <w:p w14:paraId="122F5D4D" w14:textId="5F0F0433" w:rsidR="00B937F2" w:rsidRDefault="00AB7B78" w:rsidP="00B937F2">
      <w:pPr>
        <w:pStyle w:val="ListParagraph"/>
        <w:numPr>
          <w:ilvl w:val="0"/>
          <w:numId w:val="43"/>
        </w:numPr>
        <w:ind w:left="426"/>
        <w:rPr>
          <w:rFonts w:eastAsia="Calibri"/>
          <w:b/>
          <w:bCs/>
        </w:rPr>
      </w:pPr>
      <w:r>
        <w:rPr>
          <w:rFonts w:eastAsia="Calibri"/>
          <w:b/>
          <w:bCs/>
        </w:rPr>
        <w:t xml:space="preserve">Antarmuka </w:t>
      </w:r>
      <w:r w:rsidR="00B937F2">
        <w:rPr>
          <w:rFonts w:eastAsia="Calibri"/>
          <w:b/>
          <w:bCs/>
        </w:rPr>
        <w:t>Kelola Semester</w:t>
      </w:r>
    </w:p>
    <w:p w14:paraId="7C77B929" w14:textId="3F859A30" w:rsidR="00B937F2" w:rsidRDefault="00B937F2" w:rsidP="00B937F2">
      <w:pPr>
        <w:pStyle w:val="ListParagraph"/>
        <w:ind w:left="0" w:firstLine="426"/>
        <w:rPr>
          <w:rFonts w:eastAsia="Calibri"/>
        </w:rPr>
      </w:pPr>
      <w:r w:rsidRPr="00B937F2">
        <w:rPr>
          <w:rFonts w:eastAsia="Calibri"/>
        </w:rPr>
        <w:t xml:space="preserve">Rancangan pada halaman ini akan digunakan untuk menampikan </w:t>
      </w:r>
      <w:r w:rsidR="005516E7">
        <w:rPr>
          <w:rFonts w:eastAsia="Calibri"/>
        </w:rPr>
        <w:t>dan melakukan pengaturan terhadap semester yang akan dijalankan sehingga pada halamn ini dapat dilakukan penambahan, pembaharuan serta penghapusan data.</w:t>
      </w:r>
    </w:p>
    <w:p w14:paraId="69594C73" w14:textId="3530D76A" w:rsidR="005516E7" w:rsidDel="007E3876" w:rsidRDefault="00ED34E2" w:rsidP="00B937F2">
      <w:pPr>
        <w:pStyle w:val="ListParagraph"/>
        <w:ind w:left="426"/>
        <w:rPr>
          <w:del w:id="10170" w:author="chaniaayulestari@outlook.com" w:date="2021-11-13T14:26:00Z"/>
          <w:rFonts w:eastAsia="Calibri"/>
          <w:b/>
          <w:bCs/>
        </w:rPr>
      </w:pPr>
      <w:del w:id="10171" w:author="chaniaayulestari@outlook.com" w:date="2021-11-13T14:26:00Z">
        <w:r>
          <w:rPr>
            <w:noProof/>
          </w:rPr>
          <w:pict w14:anchorId="623F65CA">
            <v:shape id="Text Box 287" o:spid="_x0000_s1095" type="#_x0000_t202" style="position:absolute;left:0;text-align:left;margin-left:31.35pt;margin-top:196.9pt;width:337.8pt;height:.05pt;z-index:-25164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" stroked="f">
              <v:textbox style="mso-fit-shape-to-text:t" inset="0,0,0,0">
                <w:txbxContent>
                  <w:p w14:paraId="5BF932DA" w14:textId="4247A468" w:rsidR="00ED34E2" w:rsidRPr="00F6449D" w:rsidRDefault="00ED34E2" w:rsidP="005516E7">
                    <w:pPr>
                      <w:pStyle w:val="Caption"/>
                      <w:jc w:val="center"/>
                      <w:rPr>
                        <w:noProof/>
                        <w:sz w:val="24"/>
                        <w:szCs w:val="24"/>
                      </w:rPr>
                    </w:pPr>
                    <w:r>
                      <w:t xml:space="preserve">Gambar 3. </w:t>
                    </w:r>
                    <w:ins w:id="10172" w:author="chaniaayulestari@outlook.com" w:date="2021-11-13T13:45:00Z">
                      <w:r>
                        <w:fldChar w:fldCharType="begin"/>
                      </w:r>
                      <w:r>
                        <w:instrText xml:space="preserve"> SEQ Gambar_3. \* ARABIC </w:instrText>
                      </w:r>
                    </w:ins>
                    <w:r>
                      <w:fldChar w:fldCharType="separate"/>
                    </w:r>
                    <w:ins w:id="10173" w:author="chaniaayulestari@outlook.com" w:date="2021-11-13T13:45:00Z">
                      <w:r>
                        <w:rPr>
                          <w:noProof/>
                        </w:rPr>
                        <w:t>27</w:t>
                      </w:r>
                      <w:r>
                        <w:fldChar w:fldCharType="end"/>
                      </w:r>
                    </w:ins>
                    <w:del w:id="1017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0</w:delText>
                      </w:r>
                      <w:r w:rsidDel="006D26FE">
                        <w:fldChar w:fldCharType="end"/>
                      </w:r>
                    </w:del>
                    <w:r>
                      <w:t xml:space="preserve"> Antarmuka Kelola Semester</w:t>
                    </w:r>
                  </w:p>
                  <w:p w14:paraId="0220B089" w14:textId="77777777" w:rsidR="00ED34E2" w:rsidRDefault="00ED34E2"/>
                  <w:p w14:paraId="0B70B2F2" w14:textId="3B213B5B" w:rsidR="00ED34E2" w:rsidRPr="00F6449D" w:rsidRDefault="00ED34E2" w:rsidP="005516E7">
                    <w:pPr>
                      <w:pStyle w:val="Caption"/>
                      <w:jc w:val="center"/>
                      <w:rPr>
                        <w:noProof/>
                        <w:sz w:val="24"/>
                        <w:szCs w:val="24"/>
                      </w:rPr>
                    </w:pPr>
                    <w:r>
                      <w:t xml:space="preserve">Gambar 3. </w:t>
                    </w:r>
                    <w:ins w:id="10175" w:author="chaniaayulestari@outlook.com" w:date="2021-11-13T13:45:00Z">
                      <w:r>
                        <w:fldChar w:fldCharType="begin"/>
                      </w:r>
                      <w:r>
                        <w:instrText xml:space="preserve"> SEQ Gambar_3. \* ARABIC </w:instrText>
                      </w:r>
                    </w:ins>
                    <w:r>
                      <w:fldChar w:fldCharType="separate"/>
                    </w:r>
                    <w:ins w:id="10176" w:author="chaniaayulestari@outlook.com" w:date="2021-11-13T13:45:00Z">
                      <w:r>
                        <w:rPr>
                          <w:noProof/>
                        </w:rPr>
                        <w:t>27</w:t>
                      </w:r>
                      <w:r>
                        <w:fldChar w:fldCharType="end"/>
                      </w:r>
                    </w:ins>
                    <w:del w:id="1017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0</w:delText>
                      </w:r>
                      <w:r w:rsidDel="006D26FE">
                        <w:fldChar w:fldCharType="end"/>
                      </w:r>
                    </w:del>
                    <w:r>
                      <w:t xml:space="preserve"> Antarmuka Kelola Semester</w:t>
                    </w:r>
                  </w:p>
                </w:txbxContent>
              </v:textbox>
            </v:shape>
          </w:pict>
        </w:r>
      </w:del>
    </w:p>
    <w:p w14:paraId="3028FB59" w14:textId="1749E3A1" w:rsidR="00B937F2" w:rsidDel="00C1342F" w:rsidRDefault="00B937F2">
      <w:pPr>
        <w:rPr>
          <w:del w:id="10178" w:author="chaniaayulestari@outlook.com" w:date="2021-11-13T14:26:00Z"/>
          <w:rFonts w:eastAsia="Calibri"/>
          <w:b/>
          <w:bCs/>
        </w:rPr>
        <w:pPrChange w:id="10179" w:author="chaniaayulestari@outlook.com" w:date="2021-11-13T14:26:00Z">
          <w:pPr>
            <w:pStyle w:val="ListParagraph"/>
            <w:ind w:left="426"/>
          </w:pPr>
        </w:pPrChange>
      </w:pPr>
    </w:p>
    <w:p w14:paraId="66C00FC6" w14:textId="516179B4" w:rsidR="005516E7" w:rsidDel="00ED47C8" w:rsidRDefault="00ED34E2" w:rsidP="00B937F2">
      <w:pPr>
        <w:pStyle w:val="ListParagraph"/>
        <w:ind w:left="426"/>
        <w:rPr>
          <w:del w:id="10180" w:author="Rafi Aziizi" w:date="2021-11-14T10:20:00Z"/>
          <w:rFonts w:eastAsia="Calibri"/>
          <w:b/>
          <w:bCs/>
        </w:rPr>
      </w:pPr>
      <w:del w:id="10181" w:author="chaniaayulestari@outlook.com" w:date="2021-11-13T14:26:00Z">
        <w:r>
          <w:rPr>
            <w:noProof/>
          </w:rPr>
          <w:pict w14:anchorId="061D9FEF">
            <v:shape id="Text Box 302" o:spid="_x0000_s1094" type="#_x0000_t202" style="position:absolute;left:0;text-align:left;margin-left:33.2pt;margin-top:191.55pt;width:328.9pt;height:.05pt;z-index:-251639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" stroked="f">
              <v:textbox style="mso-fit-shape-to-text:t" inset="0,0,0,0">
                <w:txbxContent>
                  <w:p w14:paraId="0F3ADF7C" w14:textId="2166EED9" w:rsidR="00ED34E2" w:rsidRPr="00B03FA0" w:rsidRDefault="00ED34E2" w:rsidP="003748F7">
                    <w:pPr>
                      <w:pStyle w:val="Caption"/>
                      <w:jc w:val="center"/>
                      <w:rPr>
                        <w:noProof/>
                        <w:sz w:val="24"/>
                        <w:szCs w:val="24"/>
                      </w:rPr>
                    </w:pPr>
                    <w:r>
                      <w:t xml:space="preserve">Gambar 3. </w:t>
                    </w:r>
                    <w:ins w:id="10182" w:author="chaniaayulestari@outlook.com" w:date="2021-11-13T13:45:00Z">
                      <w:r>
                        <w:fldChar w:fldCharType="begin"/>
                      </w:r>
                      <w:r>
                        <w:instrText xml:space="preserve"> SEQ Gambar_3. \* ARABIC </w:instrText>
                      </w:r>
                    </w:ins>
                    <w:r>
                      <w:fldChar w:fldCharType="separate"/>
                    </w:r>
                    <w:ins w:id="10183" w:author="chaniaayulestari@outlook.com" w:date="2021-11-13T13:45:00Z">
                      <w:r>
                        <w:rPr>
                          <w:noProof/>
                        </w:rPr>
                        <w:t>28</w:t>
                      </w:r>
                      <w:r>
                        <w:fldChar w:fldCharType="end"/>
                      </w:r>
                    </w:ins>
                    <w:del w:id="1018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1</w:delText>
                      </w:r>
                      <w:r w:rsidDel="006D26FE">
                        <w:fldChar w:fldCharType="end"/>
                      </w:r>
                    </w:del>
                    <w:r>
                      <w:t xml:space="preserve"> Antarmuka Kelola Semester</w:t>
                    </w:r>
                  </w:p>
                  <w:p w14:paraId="609C54D0" w14:textId="77777777" w:rsidR="00ED34E2" w:rsidRDefault="00ED34E2"/>
                  <w:p w14:paraId="75C0D33A" w14:textId="686E9550" w:rsidR="00ED34E2" w:rsidRPr="00B03FA0" w:rsidRDefault="00ED34E2" w:rsidP="003748F7">
                    <w:pPr>
                      <w:pStyle w:val="Caption"/>
                      <w:jc w:val="center"/>
                      <w:rPr>
                        <w:noProof/>
                        <w:sz w:val="24"/>
                        <w:szCs w:val="24"/>
                      </w:rPr>
                    </w:pPr>
                    <w:ins w:id="10185" w:author="chaniaayulestari@outlook.com" w:date="2021-11-13T15:16:00Z">
                      <w:r>
                        <w:t xml:space="preserve">Gambar 3. </w:t>
                      </w:r>
                      <w:r>
                        <w:fldChar w:fldCharType="begin"/>
                      </w:r>
                      <w:r>
                        <w:instrText xml:space="preserve"> SEQ Gambar__3. \* ARABIC </w:instrText>
                      </w:r>
                    </w:ins>
                    <w:r>
                      <w:fldChar w:fldCharType="separate"/>
                    </w:r>
                    <w:ins w:id="10186" w:author="chaniaayulestari@outlook.com" w:date="2021-11-13T19:48:00Z">
                      <w:r>
                        <w:rPr>
                          <w:noProof/>
                        </w:rPr>
                        <w:t>72</w:t>
                      </w:r>
                    </w:ins>
                    <w:ins w:id="10187" w:author="chaniaayulestari@outlook.com" w:date="2021-11-13T15:16:00Z">
                      <w:r>
                        <w:fldChar w:fldCharType="end"/>
                      </w:r>
                      <w:r>
                        <w:t xml:space="preserve"> </w:t>
                      </w:r>
                      <w:r w:rsidRPr="002F4995">
                        <w:t xml:space="preserve">Perancangan Antarmuka </w:t>
                      </w:r>
                      <w:r>
                        <w:t>Kelola Semester</w:t>
                      </w:r>
                    </w:ins>
                    <w:r>
                      <w:t xml:space="preserve">Gambar 3. </w:t>
                    </w:r>
                    <w:ins w:id="10188" w:author="chaniaayulestari@outlook.com" w:date="2021-11-13T13:45:00Z">
                      <w:r>
                        <w:fldChar w:fldCharType="begin"/>
                      </w:r>
                      <w:r>
                        <w:instrText xml:space="preserve"> SEQ Gambar_3. \* ARABIC </w:instrText>
                      </w:r>
                    </w:ins>
                    <w:r>
                      <w:fldChar w:fldCharType="separate"/>
                    </w:r>
                    <w:ins w:id="10189" w:author="chaniaayulestari@outlook.com" w:date="2021-11-13T13:45:00Z">
                      <w:r>
                        <w:rPr>
                          <w:noProof/>
                        </w:rPr>
                        <w:t>28</w:t>
                      </w:r>
                      <w:r>
                        <w:fldChar w:fldCharType="end"/>
                      </w:r>
                    </w:ins>
                    <w:del w:id="1019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1</w:delText>
                      </w:r>
                      <w:r w:rsidDel="006D26FE">
                        <w:fldChar w:fldCharType="end"/>
                      </w:r>
                    </w:del>
                    <w:r>
                      <w:t xml:space="preserve"> Antarmuka Kelola Semester</w:t>
                    </w:r>
                  </w:p>
                </w:txbxContent>
              </v:textbox>
            </v:shape>
          </w:pict>
        </w:r>
      </w:del>
      <w:r w:rsidR="003748F7">
        <w:rPr>
          <w:noProof/>
        </w:rPr>
        <w:drawing>
          <wp:inline distT="0" distB="0" distL="0" distR="0" wp14:anchorId="314F396E" wp14:editId="540E7CCC">
            <wp:extent cx="4177590" cy="2379600"/>
            <wp:effectExtent l="0" t="0" r="0"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inline>
        </w:drawing>
      </w:r>
    </w:p>
    <w:p w14:paraId="7607E365" w14:textId="5DE01B96" w:rsidR="005516E7" w:rsidDel="00ED47C8" w:rsidRDefault="005516E7" w:rsidP="00B937F2">
      <w:pPr>
        <w:pStyle w:val="ListParagraph"/>
        <w:ind w:left="426"/>
        <w:rPr>
          <w:del w:id="10191" w:author="Rafi Aziizi" w:date="2021-11-14T10:20:00Z"/>
          <w:rFonts w:eastAsia="Calibri"/>
          <w:b/>
          <w:bCs/>
        </w:rPr>
      </w:pPr>
    </w:p>
    <w:p w14:paraId="7AC91421" w14:textId="0F162662" w:rsidR="005516E7" w:rsidDel="00ED47C8" w:rsidRDefault="005516E7" w:rsidP="00B937F2">
      <w:pPr>
        <w:pStyle w:val="ListParagraph"/>
        <w:ind w:left="426"/>
        <w:rPr>
          <w:del w:id="10192" w:author="Rafi Aziizi" w:date="2021-11-14T10:20:00Z"/>
          <w:rFonts w:eastAsia="Calibri"/>
          <w:b/>
          <w:bCs/>
        </w:rPr>
      </w:pPr>
    </w:p>
    <w:p w14:paraId="5FCB42C2" w14:textId="13CCFF6B" w:rsidR="005516E7" w:rsidDel="00ED47C8" w:rsidRDefault="005516E7" w:rsidP="00B937F2">
      <w:pPr>
        <w:pStyle w:val="ListParagraph"/>
        <w:ind w:left="426"/>
        <w:rPr>
          <w:del w:id="10193" w:author="Rafi Aziizi" w:date="2021-11-14T10:20:00Z"/>
          <w:rFonts w:eastAsia="Calibri"/>
          <w:b/>
          <w:bCs/>
        </w:rPr>
      </w:pPr>
    </w:p>
    <w:p w14:paraId="3A6F77C6" w14:textId="1168C926" w:rsidR="005516E7" w:rsidDel="00ED47C8" w:rsidRDefault="005516E7" w:rsidP="00B937F2">
      <w:pPr>
        <w:pStyle w:val="ListParagraph"/>
        <w:ind w:left="426"/>
        <w:rPr>
          <w:del w:id="10194" w:author="Rafi Aziizi" w:date="2021-11-14T10:20:00Z"/>
          <w:rFonts w:eastAsia="Calibri"/>
          <w:b/>
          <w:bCs/>
        </w:rPr>
      </w:pPr>
    </w:p>
    <w:p w14:paraId="7BF961BC" w14:textId="29276C93" w:rsidR="003748F7" w:rsidDel="00ED47C8" w:rsidRDefault="003748F7" w:rsidP="00B937F2">
      <w:pPr>
        <w:pStyle w:val="ListParagraph"/>
        <w:ind w:left="426"/>
        <w:rPr>
          <w:del w:id="10195" w:author="Rafi Aziizi" w:date="2021-11-14T10:20:00Z"/>
          <w:rFonts w:eastAsia="Calibri"/>
          <w:b/>
          <w:bCs/>
        </w:rPr>
      </w:pPr>
    </w:p>
    <w:p w14:paraId="687CFFDE" w14:textId="1E70D7E5" w:rsidR="003748F7" w:rsidDel="00ED47C8" w:rsidRDefault="003748F7" w:rsidP="00B937F2">
      <w:pPr>
        <w:pStyle w:val="ListParagraph"/>
        <w:ind w:left="426"/>
        <w:rPr>
          <w:del w:id="10196" w:author="Rafi Aziizi" w:date="2021-11-14T10:20:00Z"/>
          <w:rFonts w:eastAsia="Calibri"/>
          <w:b/>
          <w:bCs/>
        </w:rPr>
      </w:pPr>
    </w:p>
    <w:p w14:paraId="6A172369" w14:textId="14B66E54" w:rsidR="003748F7" w:rsidDel="00ED47C8" w:rsidRDefault="003748F7" w:rsidP="00B937F2">
      <w:pPr>
        <w:pStyle w:val="ListParagraph"/>
        <w:ind w:left="426"/>
        <w:rPr>
          <w:del w:id="10197" w:author="Rafi Aziizi" w:date="2021-11-14T10:20:00Z"/>
          <w:rFonts w:eastAsia="Calibri"/>
          <w:b/>
          <w:bCs/>
        </w:rPr>
      </w:pPr>
    </w:p>
    <w:p w14:paraId="35B357AB" w14:textId="3C371C14" w:rsidR="003748F7" w:rsidRPr="00ED47C8" w:rsidRDefault="003748F7">
      <w:pPr>
        <w:pStyle w:val="ListParagraph"/>
        <w:ind w:left="426"/>
        <w:rPr>
          <w:rFonts w:eastAsia="Calibri"/>
        </w:rPr>
      </w:pPr>
    </w:p>
    <w:p w14:paraId="293D06C1" w14:textId="2386BEB7" w:rsidR="003748F7" w:rsidRDefault="00ED34E2" w:rsidP="00B937F2">
      <w:pPr>
        <w:pStyle w:val="ListParagraph"/>
        <w:ind w:left="426"/>
        <w:rPr>
          <w:rFonts w:eastAsia="Calibri"/>
          <w:b/>
          <w:bCs/>
        </w:rPr>
      </w:pPr>
      <w:ins w:id="10198" w:author="chaniaayulestari@outlook.com" w:date="2021-11-13T21:10:00Z">
        <w:r>
          <w:rPr>
            <w:noProof/>
          </w:rPr>
          <w:pict w14:anchorId="3BDE0773">
            <v:shape id="_x0000_s1234" type="#_x0000_t202" style="position:absolute;left:0;text-align:left;margin-left:23.05pt;margin-top:.5pt;width:328.9pt;height:11.95pt;z-index:251762176;mso-position-horizontal-relative:text;mso-position-vertical-relative:text" stroked="f">
              <v:textbox inset="0,0,0,0">
                <w:txbxContent>
                  <w:p w14:paraId="4FD08BA3" w14:textId="2CBD99E7" w:rsidR="00ED34E2" w:rsidRPr="0053657E" w:rsidRDefault="00ED34E2">
                    <w:pPr>
                      <w:pStyle w:val="Caption"/>
                      <w:jc w:val="center"/>
                      <w:rPr>
                        <w:noProof/>
                      </w:rPr>
                      <w:pPrChange w:id="10199" w:author="chaniaayulestari@outlook.com" w:date="2021-11-13T21:10:00Z">
                        <w:pPr>
                          <w:pStyle w:val="ListParagraph"/>
                          <w:ind w:left="426"/>
                        </w:pPr>
                      </w:pPrChange>
                    </w:pPr>
                    <w:bookmarkStart w:id="10200" w:name="_Toc87731495"/>
                    <w:ins w:id="10201" w:author="chaniaayulestari@outlook.com" w:date="2021-11-13T21:10:00Z">
                      <w:r>
                        <w:t xml:space="preserve">Gambar 3. </w:t>
                      </w:r>
                      <w:r>
                        <w:fldChar w:fldCharType="begin"/>
                      </w:r>
                      <w:r>
                        <w:instrText xml:space="preserve"> SEQ Gambar___3. \* ARABIC </w:instrText>
                      </w:r>
                    </w:ins>
                    <w:r>
                      <w:fldChar w:fldCharType="separate"/>
                    </w:r>
                    <w:ins w:id="10202" w:author="Rafi Aziizi" w:date="2021-11-15T16:05:00Z">
                      <w:r w:rsidR="00BF7B94">
                        <w:rPr>
                          <w:noProof/>
                        </w:rPr>
                        <w:t>65</w:t>
                      </w:r>
                    </w:ins>
                    <w:ins w:id="10203" w:author="chaniaayulestari@outlook.com" w:date="2021-11-13T21:25:00Z">
                      <w:del w:id="10204" w:author="Rafi Aziizi" w:date="2021-11-14T09:53:00Z">
                        <w:r w:rsidDel="00590A19">
                          <w:rPr>
                            <w:noProof/>
                          </w:rPr>
                          <w:delText>60</w:delText>
                        </w:r>
                      </w:del>
                    </w:ins>
                    <w:ins w:id="10205" w:author="chaniaayulestari@outlook.com" w:date="2021-11-13T21:10:00Z">
                      <w:r>
                        <w:fldChar w:fldCharType="end"/>
                      </w:r>
                      <w:r>
                        <w:t xml:space="preserve"> Perancangan Antarmuka Kelola Semester</w:t>
                      </w:r>
                    </w:ins>
                    <w:bookmarkEnd w:id="10200"/>
                  </w:p>
                </w:txbxContent>
              </v:textbox>
            </v:shape>
          </w:pict>
        </w:r>
      </w:ins>
    </w:p>
    <w:p w14:paraId="2E0C016E" w14:textId="311D2036" w:rsidR="00C570CE" w:rsidRPr="00A56BCA" w:rsidRDefault="00AB7B78" w:rsidP="00B937F2">
      <w:pPr>
        <w:pStyle w:val="ListParagraph"/>
        <w:numPr>
          <w:ilvl w:val="0"/>
          <w:numId w:val="43"/>
        </w:numPr>
        <w:ind w:left="426"/>
        <w:rPr>
          <w:rFonts w:eastAsia="Calibri"/>
          <w:b/>
          <w:bCs/>
        </w:rPr>
      </w:pPr>
      <w:r>
        <w:rPr>
          <w:rFonts w:eastAsia="Calibri"/>
          <w:b/>
          <w:bCs/>
        </w:rPr>
        <w:t>Antarmuka</w:t>
      </w:r>
      <w:r w:rsidRPr="00A56BCA">
        <w:rPr>
          <w:rFonts w:eastAsia="Calibri"/>
          <w:b/>
          <w:bCs/>
        </w:rPr>
        <w:t xml:space="preserve"> </w:t>
      </w:r>
      <w:r w:rsidR="00C570CE" w:rsidRPr="00A56BCA">
        <w:rPr>
          <w:rFonts w:eastAsia="Calibri"/>
          <w:b/>
          <w:bCs/>
        </w:rPr>
        <w:t>Absen</w:t>
      </w:r>
    </w:p>
    <w:p w14:paraId="07371D38" w14:textId="7E027300" w:rsidR="00971251" w:rsidDel="00ED47C8" w:rsidRDefault="00971251" w:rsidP="00971251">
      <w:pPr>
        <w:pStyle w:val="ListParagraph"/>
        <w:ind w:left="0" w:firstLine="426"/>
        <w:rPr>
          <w:ins w:id="10206" w:author="chaniaayulestari@outlook.com" w:date="2021-11-13T21:10:00Z"/>
          <w:del w:id="10207" w:author="Rafi Aziizi" w:date="2021-11-14T10:20:00Z"/>
          <w:rFonts w:eastAsia="Calibri"/>
        </w:rPr>
      </w:pPr>
      <w:r>
        <w:rPr>
          <w:rFonts w:eastAsia="Calibri"/>
        </w:rPr>
        <w:t xml:space="preserve">Rancangan pada halaman ini akan digunakan untuk menampikan data </w:t>
      </w:r>
      <w:r w:rsidRPr="00971251">
        <w:rPr>
          <w:rFonts w:eastAsia="Calibri"/>
          <w:i/>
          <w:iCs/>
        </w:rPr>
        <w:t xml:space="preserve">real time </w:t>
      </w:r>
      <w:r>
        <w:rPr>
          <w:rFonts w:eastAsia="Calibri"/>
        </w:rPr>
        <w:t xml:space="preserve">absen siswa sesuai </w:t>
      </w:r>
      <w:r>
        <w:rPr>
          <w:rFonts w:eastAsia="Calibri"/>
          <w:i/>
          <w:iCs/>
        </w:rPr>
        <w:t xml:space="preserve">database. </w:t>
      </w:r>
      <w:r>
        <w:rPr>
          <w:rFonts w:eastAsia="Calibri"/>
        </w:rPr>
        <w:t>pada halaman ini admin dapat melakukan cari data berdasarkan NIS dan mengubah status.</w:t>
      </w:r>
    </w:p>
    <w:p w14:paraId="3F02C302" w14:textId="77777777" w:rsidR="00CF3937" w:rsidRPr="00ED47C8" w:rsidRDefault="00CF3937">
      <w:pPr>
        <w:pStyle w:val="ListParagraph"/>
        <w:ind w:left="0" w:firstLine="426"/>
        <w:rPr>
          <w:rFonts w:eastAsia="Calibri"/>
        </w:rPr>
      </w:pPr>
    </w:p>
    <w:p w14:paraId="0DBC7E41" w14:textId="53EF8BE4" w:rsidR="00A56BCA" w:rsidRDefault="003748F7" w:rsidP="009E085A">
      <w:pPr>
        <w:jc w:val="center"/>
        <w:rPr>
          <w:b/>
          <w:bCs/>
        </w:rPr>
      </w:pPr>
      <w:r>
        <w:rPr>
          <w:noProof/>
        </w:rPr>
        <w:drawing>
          <wp:anchor distT="0" distB="0" distL="114300" distR="114300" simplePos="0" relativeHeight="251510272" behindDoc="1" locked="0" layoutInCell="1" allowOverlap="1" wp14:anchorId="7CBB5D02" wp14:editId="4AD689EE">
            <wp:simplePos x="0" y="0"/>
            <wp:positionH relativeFrom="margin">
              <wp:align>center</wp:align>
            </wp:positionH>
            <wp:positionV relativeFrom="paragraph">
              <wp:posOffset>4019</wp:posOffset>
            </wp:positionV>
            <wp:extent cx="4177590" cy="2379600"/>
            <wp:effectExtent l="0" t="0" r="0" b="1905"/>
            <wp:wrapNone/>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2EE924" w14:textId="77777777" w:rsidR="003748F7" w:rsidRDefault="003748F7" w:rsidP="009E085A">
      <w:pPr>
        <w:jc w:val="center"/>
        <w:rPr>
          <w:b/>
          <w:bCs/>
        </w:rPr>
      </w:pPr>
    </w:p>
    <w:p w14:paraId="38E8B736" w14:textId="7D22F962" w:rsidR="00A56BCA" w:rsidRDefault="00A56BCA" w:rsidP="009E085A">
      <w:pPr>
        <w:jc w:val="center"/>
        <w:rPr>
          <w:b/>
          <w:bCs/>
        </w:rPr>
      </w:pPr>
    </w:p>
    <w:p w14:paraId="14C2B123" w14:textId="20B6ECB9" w:rsidR="00A56BCA" w:rsidRDefault="00A56BCA" w:rsidP="009E085A">
      <w:pPr>
        <w:jc w:val="center"/>
        <w:rPr>
          <w:b/>
          <w:bCs/>
        </w:rPr>
      </w:pPr>
    </w:p>
    <w:p w14:paraId="0E7D8B10" w14:textId="2AA8CB3C" w:rsidR="00FD5B17" w:rsidRDefault="00FD5B17" w:rsidP="009E085A">
      <w:pPr>
        <w:jc w:val="center"/>
        <w:rPr>
          <w:b/>
          <w:bCs/>
        </w:rPr>
      </w:pPr>
    </w:p>
    <w:p w14:paraId="1BF6C6EE" w14:textId="6E75A061" w:rsidR="00A56BCA" w:rsidRDefault="00A56BCA" w:rsidP="009E085A">
      <w:pPr>
        <w:jc w:val="center"/>
        <w:rPr>
          <w:b/>
          <w:bCs/>
        </w:rPr>
      </w:pPr>
    </w:p>
    <w:p w14:paraId="0E08D269" w14:textId="4DA4348C" w:rsidR="00A56BCA" w:rsidRDefault="00A56BCA" w:rsidP="009E085A">
      <w:pPr>
        <w:jc w:val="center"/>
        <w:rPr>
          <w:b/>
          <w:bCs/>
        </w:rPr>
      </w:pPr>
    </w:p>
    <w:p w14:paraId="65D818AD" w14:textId="57A9B322" w:rsidR="00A56BCA" w:rsidRDefault="00A56BCA" w:rsidP="009E085A">
      <w:pPr>
        <w:jc w:val="center"/>
        <w:rPr>
          <w:b/>
          <w:bCs/>
        </w:rPr>
      </w:pPr>
    </w:p>
    <w:p w14:paraId="277BD8A1" w14:textId="28DA9954" w:rsidR="00A56BCA" w:rsidRDefault="00A56BCA" w:rsidP="009E085A">
      <w:pPr>
        <w:jc w:val="center"/>
        <w:rPr>
          <w:b/>
          <w:bCs/>
        </w:rPr>
      </w:pPr>
    </w:p>
    <w:p w14:paraId="0978C7CA" w14:textId="27D6852B" w:rsidR="00A56BCA" w:rsidRDefault="00ED34E2" w:rsidP="009E085A">
      <w:pPr>
        <w:jc w:val="center"/>
        <w:rPr>
          <w:b/>
          <w:bCs/>
        </w:rPr>
      </w:pPr>
      <w:ins w:id="10208" w:author="chaniaayulestari@outlook.com" w:date="2021-11-13T21:11:00Z">
        <w:r>
          <w:rPr>
            <w:noProof/>
          </w:rPr>
          <w:pict w14:anchorId="5FC4258C">
            <v:shape id="_x0000_s1235" type="#_x0000_t202" style="position:absolute;left:0;text-align:left;margin-left:34pt;margin-top:5.85pt;width:328.9pt;height:13.45pt;z-index:251763200;mso-position-horizontal-relative:text;mso-position-vertical-relative:text" stroked="f">
              <v:textbox inset="0,0,0,0">
                <w:txbxContent>
                  <w:p w14:paraId="02E14D1F" w14:textId="21A29EE4" w:rsidR="00ED34E2" w:rsidRPr="001E7A63" w:rsidRDefault="00ED34E2">
                    <w:pPr>
                      <w:pStyle w:val="Caption"/>
                      <w:jc w:val="center"/>
                      <w:rPr>
                        <w:noProof/>
                      </w:rPr>
                      <w:pPrChange w:id="10209" w:author="chaniaayulestari@outlook.com" w:date="2021-11-13T21:11:00Z">
                        <w:pPr>
                          <w:jc w:val="center"/>
                        </w:pPr>
                      </w:pPrChange>
                    </w:pPr>
                    <w:bookmarkStart w:id="10210" w:name="_Toc87731496"/>
                    <w:ins w:id="10211" w:author="chaniaayulestari@outlook.com" w:date="2021-11-13T21:11:00Z">
                      <w:r>
                        <w:t xml:space="preserve">Gambar 3. </w:t>
                      </w:r>
                      <w:r>
                        <w:fldChar w:fldCharType="begin"/>
                      </w:r>
                      <w:r>
                        <w:instrText xml:space="preserve"> SEQ Gambar___3. \* ARABIC </w:instrText>
                      </w:r>
                    </w:ins>
                    <w:r>
                      <w:fldChar w:fldCharType="separate"/>
                    </w:r>
                    <w:ins w:id="10212" w:author="Rafi Aziizi" w:date="2021-11-15T16:05:00Z">
                      <w:r w:rsidR="00BF7B94">
                        <w:rPr>
                          <w:noProof/>
                        </w:rPr>
                        <w:t>66</w:t>
                      </w:r>
                    </w:ins>
                    <w:ins w:id="10213" w:author="chaniaayulestari@outlook.com" w:date="2021-11-13T21:25:00Z">
                      <w:del w:id="10214" w:author="Rafi Aziizi" w:date="2021-11-14T09:53:00Z">
                        <w:r w:rsidDel="00590A19">
                          <w:rPr>
                            <w:noProof/>
                          </w:rPr>
                          <w:delText>61</w:delText>
                        </w:r>
                      </w:del>
                    </w:ins>
                    <w:ins w:id="10215" w:author="chaniaayulestari@outlook.com" w:date="2021-11-13T21:11:00Z">
                      <w:r>
                        <w:fldChar w:fldCharType="end"/>
                      </w:r>
                      <w:r>
                        <w:t xml:space="preserve"> Perancangan Antarmuka Data Absensi</w:t>
                      </w:r>
                    </w:ins>
                    <w:bookmarkEnd w:id="10210"/>
                  </w:p>
                </w:txbxContent>
              </v:textbox>
            </v:shape>
          </w:pict>
        </w:r>
      </w:ins>
      <w:del w:id="10216" w:author="chaniaayulestari@outlook.com" w:date="2021-11-13T14:26:00Z">
        <w:r>
          <w:rPr>
            <w:noProof/>
          </w:rPr>
          <w:pict w14:anchorId="6F75AA4B">
            <v:shape id="Text Box 103" o:spid="_x0000_s1091" type="#_x0000_t202" style="position:absolute;left:0;text-align:left;margin-left:0;margin-top:3.65pt;width:319.65pt;height:.05pt;z-index:-2516556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" stroked="f">
              <v:textbox style="mso-fit-shape-to-text:t" inset="0,0,0,0">
                <w:txbxContent>
                  <w:p w14:paraId="74BE5DB3" w14:textId="49144BB3" w:rsidR="00ED34E2" w:rsidRPr="00C60063" w:rsidRDefault="00ED34E2" w:rsidP="00C60063">
                    <w:pPr>
                      <w:pStyle w:val="Caption"/>
                      <w:jc w:val="center"/>
                    </w:pPr>
                    <w:r>
                      <w:t xml:space="preserve">Gambar 3. </w:t>
                    </w:r>
                    <w:ins w:id="10217" w:author="chaniaayulestari@outlook.com" w:date="2021-11-13T13:45:00Z">
                      <w:r>
                        <w:fldChar w:fldCharType="begin"/>
                      </w:r>
                      <w:r>
                        <w:instrText xml:space="preserve"> SEQ Gambar_3. \* ARABIC </w:instrText>
                      </w:r>
                    </w:ins>
                    <w:r>
                      <w:fldChar w:fldCharType="separate"/>
                    </w:r>
                    <w:ins w:id="10218" w:author="chaniaayulestari@outlook.com" w:date="2021-11-13T13:45:00Z">
                      <w:r>
                        <w:rPr>
                          <w:noProof/>
                        </w:rPr>
                        <w:t>29</w:t>
                      </w:r>
                      <w:r>
                        <w:fldChar w:fldCharType="end"/>
                      </w:r>
                    </w:ins>
                    <w:del w:id="1021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2</w:delText>
                      </w:r>
                      <w:r w:rsidDel="006D26FE">
                        <w:fldChar w:fldCharType="end"/>
                      </w:r>
                    </w:del>
                    <w:r>
                      <w:t xml:space="preserve"> Antarmuka Data Absen</w:t>
                    </w:r>
                  </w:p>
                  <w:p w14:paraId="461D9749" w14:textId="77777777" w:rsidR="00ED34E2" w:rsidRDefault="00ED34E2"/>
                  <w:p w14:paraId="7A822503" w14:textId="78419DB6" w:rsidR="00ED34E2" w:rsidRPr="00C60063" w:rsidRDefault="00ED34E2" w:rsidP="00C60063">
                    <w:pPr>
                      <w:pStyle w:val="Caption"/>
                      <w:jc w:val="center"/>
                    </w:pPr>
                    <w:ins w:id="10220" w:author="chaniaayulestari@outlook.com" w:date="2021-11-13T15:17:00Z">
                      <w:r>
                        <w:t xml:space="preserve">Gambar 3. </w:t>
                      </w:r>
                      <w:r>
                        <w:fldChar w:fldCharType="begin"/>
                      </w:r>
                      <w:r>
                        <w:instrText xml:space="preserve"> SEQ Gambar__3. \* ARABIC </w:instrText>
                      </w:r>
                    </w:ins>
                    <w:r>
                      <w:fldChar w:fldCharType="separate"/>
                    </w:r>
                    <w:ins w:id="10221" w:author="chaniaayulestari@outlook.com" w:date="2021-11-13T19:48:00Z">
                      <w:r>
                        <w:rPr>
                          <w:noProof/>
                        </w:rPr>
                        <w:t>74</w:t>
                      </w:r>
                    </w:ins>
                    <w:ins w:id="10222" w:author="chaniaayulestari@outlook.com" w:date="2021-11-13T15:17:00Z">
                      <w:r>
                        <w:fldChar w:fldCharType="end"/>
                      </w:r>
                      <w:r>
                        <w:t xml:space="preserve"> </w:t>
                      </w:r>
                      <w:r w:rsidRPr="00B863D3">
                        <w:t xml:space="preserve">Perancangan Antarmuka </w:t>
                      </w:r>
                      <w:r>
                        <w:t>Data Laporan Absensi</w:t>
                      </w:r>
                    </w:ins>
                    <w:r>
                      <w:t xml:space="preserve">Gambar 3. </w:t>
                    </w:r>
                    <w:ins w:id="10223" w:author="chaniaayulestari@outlook.com" w:date="2021-11-13T13:45:00Z">
                      <w:r>
                        <w:fldChar w:fldCharType="begin"/>
                      </w:r>
                      <w:r>
                        <w:instrText xml:space="preserve"> SEQ Gambar_3. \* ARABIC </w:instrText>
                      </w:r>
                    </w:ins>
                    <w:r>
                      <w:fldChar w:fldCharType="separate"/>
                    </w:r>
                    <w:ins w:id="10224" w:author="chaniaayulestari@outlook.com" w:date="2021-11-13T13:45:00Z">
                      <w:r>
                        <w:rPr>
                          <w:noProof/>
                        </w:rPr>
                        <w:t>29</w:t>
                      </w:r>
                      <w:r>
                        <w:fldChar w:fldCharType="end"/>
                      </w:r>
                    </w:ins>
                    <w:del w:id="1022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2</w:delText>
                      </w:r>
                      <w:r w:rsidDel="006D26FE">
                        <w:fldChar w:fldCharType="end"/>
                      </w:r>
                    </w:del>
                    <w:r>
                      <w:t xml:space="preserve"> Antarmuka Data Absen</w:t>
                    </w:r>
                  </w:p>
                </w:txbxContent>
              </v:textbox>
              <w10:wrap anchorx="margin"/>
            </v:shape>
          </w:pict>
        </w:r>
      </w:del>
    </w:p>
    <w:p w14:paraId="4A784B82" w14:textId="139433AA" w:rsidR="00C570CE" w:rsidRPr="00A56BCA" w:rsidRDefault="00AB7B78">
      <w:pPr>
        <w:pStyle w:val="ListParagraph"/>
        <w:numPr>
          <w:ilvl w:val="0"/>
          <w:numId w:val="43"/>
        </w:numPr>
        <w:shd w:val="clear" w:color="auto" w:fill="FFFFFF" w:themeFill="background1"/>
        <w:ind w:left="426"/>
        <w:rPr>
          <w:rFonts w:eastAsia="Calibri"/>
          <w:b/>
          <w:bCs/>
        </w:rPr>
        <w:pPrChange w:id="10226" w:author="Rafi Aziizi" w:date="2021-11-12T10:57:00Z">
          <w:pPr>
            <w:pStyle w:val="ListParagraph"/>
            <w:numPr>
              <w:numId w:val="43"/>
            </w:numPr>
            <w:shd w:val="clear" w:color="auto" w:fill="DBDBDB" w:themeFill="accent3" w:themeFillTint="66"/>
            <w:ind w:left="426" w:hanging="360"/>
          </w:pPr>
        </w:pPrChange>
      </w:pPr>
      <w:r>
        <w:rPr>
          <w:rFonts w:eastAsia="Calibri"/>
          <w:b/>
          <w:bCs/>
        </w:rPr>
        <w:t>Antarmuka</w:t>
      </w:r>
      <w:r w:rsidRPr="00A56BCA">
        <w:rPr>
          <w:rFonts w:eastAsia="Calibri"/>
          <w:b/>
          <w:bCs/>
        </w:rPr>
        <w:t xml:space="preserve"> </w:t>
      </w:r>
      <w:r w:rsidR="00C570CE" w:rsidRPr="00A56BCA">
        <w:rPr>
          <w:rFonts w:eastAsia="Calibri"/>
          <w:b/>
          <w:bCs/>
        </w:rPr>
        <w:t>Laporan Absen</w:t>
      </w:r>
      <w:r w:rsidR="00F90E48">
        <w:rPr>
          <w:rFonts w:eastAsia="Calibri"/>
          <w:b/>
          <w:bCs/>
        </w:rPr>
        <w:t xml:space="preserve"> </w:t>
      </w:r>
      <w:del w:id="10227" w:author="Rafi Aziizi" w:date="2021-11-12T10:57:00Z">
        <w:r w:rsidR="00F90E48" w:rsidDel="00331B6F">
          <w:rPr>
            <w:rFonts w:eastAsia="Calibri"/>
            <w:b/>
            <w:bCs/>
          </w:rPr>
          <w:delText>(DISCUSS</w:delText>
        </w:r>
      </w:del>
    </w:p>
    <w:p w14:paraId="17E82B70" w14:textId="008910C8" w:rsidR="00013D4B" w:rsidRDefault="00013D4B" w:rsidP="00FD5B17">
      <w:pPr>
        <w:pStyle w:val="ListParagraph"/>
        <w:ind w:left="0" w:firstLine="426"/>
        <w:rPr>
          <w:rFonts w:eastAsia="Calibri"/>
        </w:rPr>
      </w:pPr>
      <w:r>
        <w:rPr>
          <w:rFonts w:eastAsia="Calibri"/>
        </w:rPr>
        <w:t>Rancangan halaman laporan absen ini merupakan halaman yang akan berisikan</w:t>
      </w:r>
      <w:r w:rsidR="00FD5B17">
        <w:rPr>
          <w:rFonts w:eastAsia="Calibri"/>
        </w:rPr>
        <w:t xml:space="preserve"> laporan absen siswa </w:t>
      </w:r>
      <w:r w:rsidR="00A56BCA">
        <w:rPr>
          <w:rFonts w:eastAsia="Calibri"/>
        </w:rPr>
        <w:t xml:space="preserve">berdasarkan </w:t>
      </w:r>
      <w:r w:rsidR="00FD5B17">
        <w:rPr>
          <w:rFonts w:eastAsia="Calibri"/>
        </w:rPr>
        <w:t xml:space="preserve">perkelas </w:t>
      </w:r>
      <w:r w:rsidR="00A56BCA">
        <w:rPr>
          <w:rFonts w:eastAsia="Calibri"/>
        </w:rPr>
        <w:t xml:space="preserve">ataupun lainnya </w:t>
      </w:r>
      <w:r w:rsidR="00FD5B17">
        <w:rPr>
          <w:rFonts w:eastAsia="Calibri"/>
        </w:rPr>
        <w:t>yang digunakan untuk diberikan kepada walikelas masing-masing siswa.</w:t>
      </w:r>
      <w:r>
        <w:rPr>
          <w:rFonts w:eastAsia="Calibri"/>
        </w:rPr>
        <w:t xml:space="preserve"> </w:t>
      </w:r>
      <w:r w:rsidR="00FD5B17">
        <w:rPr>
          <w:rFonts w:eastAsia="Calibri"/>
        </w:rPr>
        <w:t>Pada laporan absen ini terdapat fitur untuk mencetak laporan.</w:t>
      </w:r>
    </w:p>
    <w:p w14:paraId="25557A56" w14:textId="1638EEB1" w:rsidR="0052212A" w:rsidDel="002D7E4B" w:rsidRDefault="0052212A" w:rsidP="00FD5B17">
      <w:pPr>
        <w:pStyle w:val="ListParagraph"/>
        <w:ind w:left="0" w:firstLine="426"/>
        <w:rPr>
          <w:del w:id="10228" w:author="chaniaayulestari@outlook.com" w:date="2021-11-13T14:26:00Z"/>
          <w:rFonts w:eastAsia="Calibri"/>
        </w:rPr>
      </w:pPr>
    </w:p>
    <w:p w14:paraId="335C3BB2" w14:textId="1CDE4C25" w:rsidR="0052212A" w:rsidDel="00C1342F" w:rsidRDefault="0052212A" w:rsidP="00FD5B17">
      <w:pPr>
        <w:pStyle w:val="ListParagraph"/>
        <w:ind w:left="0" w:firstLine="426"/>
        <w:rPr>
          <w:del w:id="10229" w:author="chaniaayulestari@outlook.com" w:date="2021-11-13T14:26:00Z"/>
          <w:rFonts w:eastAsia="Calibri"/>
        </w:rPr>
      </w:pPr>
    </w:p>
    <w:p w14:paraId="6A652A2A" w14:textId="2810B180" w:rsidR="00EC722E" w:rsidRDefault="003748F7" w:rsidP="00FD5B17">
      <w:pPr>
        <w:pStyle w:val="ListParagraph"/>
        <w:ind w:left="0" w:firstLine="426"/>
        <w:rPr>
          <w:rFonts w:eastAsia="Calibri"/>
        </w:rPr>
      </w:pPr>
      <w:r>
        <w:rPr>
          <w:noProof/>
        </w:rPr>
        <w:drawing>
          <wp:anchor distT="0" distB="0" distL="114300" distR="114300" simplePos="0" relativeHeight="251511296" behindDoc="1" locked="0" layoutInCell="1" allowOverlap="1" wp14:anchorId="3ECACEA7" wp14:editId="237657EA">
            <wp:simplePos x="0" y="0"/>
            <wp:positionH relativeFrom="margin">
              <wp:align>center</wp:align>
            </wp:positionH>
            <wp:positionV relativeFrom="paragraph">
              <wp:posOffset>-3175</wp:posOffset>
            </wp:positionV>
            <wp:extent cx="4177590" cy="2379600"/>
            <wp:effectExtent l="0" t="0" r="0" b="1905"/>
            <wp:wrapNone/>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223CBC" w14:textId="77777777" w:rsidR="003748F7" w:rsidRDefault="003748F7" w:rsidP="00FD5B17">
      <w:pPr>
        <w:pStyle w:val="ListParagraph"/>
        <w:ind w:left="0" w:firstLine="426"/>
        <w:rPr>
          <w:rFonts w:eastAsia="Calibri"/>
        </w:rPr>
      </w:pPr>
    </w:p>
    <w:p w14:paraId="6741A649" w14:textId="0B415145" w:rsidR="00A56BCA" w:rsidRDefault="00A56BCA" w:rsidP="009E085A"/>
    <w:p w14:paraId="602783D5" w14:textId="77777777" w:rsidR="00A56BCA" w:rsidRDefault="00A56BCA" w:rsidP="009E085A"/>
    <w:p w14:paraId="091F8D54" w14:textId="48936015" w:rsidR="00A56BCA" w:rsidRDefault="00A56BCA" w:rsidP="009E085A"/>
    <w:p w14:paraId="7F84DBF7" w14:textId="3D6E345A" w:rsidR="00FD5B17" w:rsidRDefault="00FD5B17" w:rsidP="009E085A"/>
    <w:p w14:paraId="47DB33F1" w14:textId="25322F13" w:rsidR="00A56BCA" w:rsidRDefault="00A56BCA" w:rsidP="009E085A"/>
    <w:p w14:paraId="1144C213" w14:textId="15D60209" w:rsidR="00A56BCA" w:rsidRDefault="00A56BCA" w:rsidP="009E085A"/>
    <w:p w14:paraId="4E18D069" w14:textId="3139E919" w:rsidR="00A56BCA" w:rsidRDefault="00A56BCA" w:rsidP="009E085A"/>
    <w:p w14:paraId="06FFF7BD" w14:textId="23765112" w:rsidR="00A56BCA" w:rsidRDefault="00ED34E2" w:rsidP="009E085A">
      <w:ins w:id="10230" w:author="chaniaayulestari@outlook.com" w:date="2021-11-13T21:11:00Z">
        <w:r>
          <w:rPr>
            <w:noProof/>
          </w:rPr>
          <w:pict w14:anchorId="6FF5E713">
            <v:shape id="_x0000_s1236" type="#_x0000_t202" style="position:absolute;left:0;text-align:left;margin-left:35.7pt;margin-top:3.6pt;width:327.2pt;height:12.45pt;z-index:251764224;mso-position-horizontal-relative:text;mso-position-vertical-relative:text" stroked="f">
              <v:textbox inset="0,0,0,0">
                <w:txbxContent>
                  <w:p w14:paraId="47AEC408" w14:textId="045C3FE0" w:rsidR="00ED34E2" w:rsidRPr="007B1FEA" w:rsidRDefault="00ED34E2">
                    <w:pPr>
                      <w:pStyle w:val="Caption"/>
                      <w:jc w:val="center"/>
                      <w:rPr>
                        <w:noProof/>
                      </w:rPr>
                      <w:pPrChange w:id="10231" w:author="chaniaayulestari@outlook.com" w:date="2021-11-13T21:11:00Z">
                        <w:pPr>
                          <w:pStyle w:val="ListParagraph"/>
                          <w:ind w:firstLine="426"/>
                        </w:pPr>
                      </w:pPrChange>
                    </w:pPr>
                    <w:bookmarkStart w:id="10232" w:name="_Toc87731497"/>
                    <w:ins w:id="10233" w:author="chaniaayulestari@outlook.com" w:date="2021-11-13T21:11:00Z">
                      <w:r>
                        <w:t xml:space="preserve">Gambar 3. </w:t>
                      </w:r>
                      <w:r>
                        <w:fldChar w:fldCharType="begin"/>
                      </w:r>
                      <w:r>
                        <w:instrText xml:space="preserve"> SEQ Gambar___3. \* ARABIC </w:instrText>
                      </w:r>
                    </w:ins>
                    <w:r>
                      <w:fldChar w:fldCharType="separate"/>
                    </w:r>
                    <w:ins w:id="10234" w:author="Rafi Aziizi" w:date="2021-11-15T16:05:00Z">
                      <w:r w:rsidR="00BF7B94">
                        <w:rPr>
                          <w:noProof/>
                        </w:rPr>
                        <w:t>67</w:t>
                      </w:r>
                    </w:ins>
                    <w:ins w:id="10235" w:author="chaniaayulestari@outlook.com" w:date="2021-11-13T21:25:00Z">
                      <w:del w:id="10236" w:author="Rafi Aziizi" w:date="2021-11-14T09:53:00Z">
                        <w:r w:rsidDel="00590A19">
                          <w:rPr>
                            <w:noProof/>
                          </w:rPr>
                          <w:delText>62</w:delText>
                        </w:r>
                      </w:del>
                    </w:ins>
                    <w:ins w:id="10237" w:author="chaniaayulestari@outlook.com" w:date="2021-11-13T21:11:00Z">
                      <w:r>
                        <w:fldChar w:fldCharType="end"/>
                      </w:r>
                      <w:r>
                        <w:t xml:space="preserve"> </w:t>
                      </w:r>
                      <w:r w:rsidRPr="00AB4A58">
                        <w:t>Perancangan Antarmuka</w:t>
                      </w:r>
                      <w:r>
                        <w:t>Laporan Absen</w:t>
                      </w:r>
                    </w:ins>
                    <w:bookmarkEnd w:id="10232"/>
                  </w:p>
                </w:txbxContent>
              </v:textbox>
            </v:shape>
          </w:pict>
        </w:r>
      </w:ins>
      <w:del w:id="10238" w:author="chaniaayulestari@outlook.com" w:date="2021-11-13T14:26:00Z">
        <w:r>
          <w:rPr>
            <w:noProof/>
          </w:rPr>
          <w:pict w14:anchorId="534F2F62">
            <v:shape id="Text Box 104" o:spid="_x0000_s1089" type="#_x0000_t202" style="position:absolute;left:0;text-align:left;margin-left:0;margin-top:2.65pt;width:345.4pt;height:.05pt;z-index:-2516546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" stroked="f">
              <v:textbox style="mso-fit-shape-to-text:t" inset="0,0,0,0">
                <w:txbxContent>
                  <w:p w14:paraId="3A54E249" w14:textId="2512F29C" w:rsidR="00ED34E2" w:rsidRPr="006014A1" w:rsidRDefault="00ED34E2" w:rsidP="00A56BCA">
                    <w:pPr>
                      <w:pStyle w:val="Caption"/>
                      <w:jc w:val="center"/>
                      <w:rPr>
                        <w:noProof/>
                        <w:sz w:val="24"/>
                        <w:szCs w:val="24"/>
                      </w:rPr>
                    </w:pPr>
                    <w:r>
                      <w:t xml:space="preserve">Gambar 3. </w:t>
                    </w:r>
                    <w:ins w:id="10239" w:author="chaniaayulestari@outlook.com" w:date="2021-11-13T13:45:00Z">
                      <w:r>
                        <w:fldChar w:fldCharType="begin"/>
                      </w:r>
                      <w:r>
                        <w:instrText xml:space="preserve"> SEQ Gambar_3. \* ARABIC </w:instrText>
                      </w:r>
                    </w:ins>
                    <w:r>
                      <w:fldChar w:fldCharType="separate"/>
                    </w:r>
                    <w:ins w:id="10240" w:author="chaniaayulestari@outlook.com" w:date="2021-11-13T13:45:00Z">
                      <w:r>
                        <w:rPr>
                          <w:noProof/>
                        </w:rPr>
                        <w:t>30</w:t>
                      </w:r>
                      <w:r>
                        <w:fldChar w:fldCharType="end"/>
                      </w:r>
                    </w:ins>
                    <w:del w:id="1024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3</w:delText>
                      </w:r>
                      <w:r w:rsidDel="006D26FE">
                        <w:fldChar w:fldCharType="end"/>
                      </w:r>
                    </w:del>
                    <w:r>
                      <w:t xml:space="preserve"> Antarmuka Laporan Absen</w:t>
                    </w:r>
                  </w:p>
                  <w:p w14:paraId="6579D5AC" w14:textId="77777777" w:rsidR="00ED34E2" w:rsidRDefault="00ED34E2"/>
                  <w:p w14:paraId="272D498E" w14:textId="0E070872" w:rsidR="00ED34E2" w:rsidRPr="006014A1" w:rsidRDefault="00ED34E2" w:rsidP="00A56BCA">
                    <w:pPr>
                      <w:pStyle w:val="Caption"/>
                      <w:jc w:val="center"/>
                      <w:rPr>
                        <w:noProof/>
                        <w:sz w:val="24"/>
                        <w:szCs w:val="24"/>
                      </w:rPr>
                    </w:pPr>
                    <w:r>
                      <w:t xml:space="preserve">Gambar 3. </w:t>
                    </w:r>
                    <w:ins w:id="10242" w:author="chaniaayulestari@outlook.com" w:date="2021-11-13T13:45:00Z">
                      <w:r>
                        <w:fldChar w:fldCharType="begin"/>
                      </w:r>
                      <w:r>
                        <w:instrText xml:space="preserve"> SEQ Gambar_3. \* ARABIC </w:instrText>
                      </w:r>
                    </w:ins>
                    <w:r>
                      <w:fldChar w:fldCharType="separate"/>
                    </w:r>
                    <w:ins w:id="10243" w:author="chaniaayulestari@outlook.com" w:date="2021-11-13T13:45:00Z">
                      <w:r>
                        <w:rPr>
                          <w:noProof/>
                        </w:rPr>
                        <w:t>30</w:t>
                      </w:r>
                      <w:r>
                        <w:fldChar w:fldCharType="end"/>
                      </w:r>
                    </w:ins>
                    <w:del w:id="1024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3</w:delText>
                      </w:r>
                      <w:r w:rsidDel="006D26FE">
                        <w:fldChar w:fldCharType="end"/>
                      </w:r>
                    </w:del>
                    <w:r>
                      <w:t xml:space="preserve"> Antarmuka Laporan Absen</w:t>
                    </w:r>
                  </w:p>
                </w:txbxContent>
              </v:textbox>
              <w10:wrap anchorx="margin"/>
            </v:shape>
          </w:pict>
        </w:r>
      </w:del>
    </w:p>
    <w:p w14:paraId="0999E9E0" w14:textId="0F68BD4B" w:rsidR="00C570CE" w:rsidRPr="00327E19" w:rsidRDefault="00AB7B78">
      <w:pPr>
        <w:pStyle w:val="ListParagraph"/>
        <w:numPr>
          <w:ilvl w:val="0"/>
          <w:numId w:val="43"/>
        </w:numPr>
        <w:shd w:val="clear" w:color="auto" w:fill="FFFFFF" w:themeFill="background1"/>
        <w:ind w:left="426"/>
        <w:rPr>
          <w:rFonts w:eastAsia="Calibri"/>
          <w:b/>
          <w:bCs/>
        </w:rPr>
        <w:pPrChange w:id="10245"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327E19">
        <w:rPr>
          <w:rFonts w:eastAsia="Calibri"/>
          <w:b/>
          <w:bCs/>
        </w:rPr>
        <w:t xml:space="preserve"> </w:t>
      </w:r>
      <w:r w:rsidR="00DC163D" w:rsidRPr="00327E19">
        <w:rPr>
          <w:rFonts w:eastAsia="Calibri"/>
          <w:b/>
          <w:bCs/>
        </w:rPr>
        <w:t xml:space="preserve">Laporan </w:t>
      </w:r>
      <w:r w:rsidR="00C570CE" w:rsidRPr="00327E19">
        <w:rPr>
          <w:rFonts w:eastAsia="Calibri"/>
          <w:b/>
          <w:bCs/>
        </w:rPr>
        <w:t>Siswa Bermasalah</w:t>
      </w:r>
    </w:p>
    <w:p w14:paraId="4B2B4801" w14:textId="76CB3685" w:rsidR="009F3AD9" w:rsidRDefault="009F3AD9" w:rsidP="00AC57A3">
      <w:pPr>
        <w:pStyle w:val="ListParagraph"/>
        <w:ind w:left="0" w:firstLine="426"/>
        <w:rPr>
          <w:rFonts w:eastAsia="Calibri"/>
        </w:rPr>
      </w:pPr>
      <w:r>
        <w:rPr>
          <w:rFonts w:eastAsia="Calibri"/>
        </w:rPr>
        <w:t xml:space="preserve">Rancangan halaman laporan siswa bermasalah ini sama seperti halaman sebelumnya yaitu menampilkan data siswa. Namun, pada halaman ini hanya akan menampilkan data siswa yang berstatus alpha </w:t>
      </w:r>
      <w:r w:rsidR="00AC57A3">
        <w:rPr>
          <w:rFonts w:eastAsia="Calibri"/>
        </w:rPr>
        <w:t xml:space="preserve">lebih dari 3 kali. Untuk fitur nya sendiri </w:t>
      </w:r>
      <w:r w:rsidR="00327E19">
        <w:rPr>
          <w:rFonts w:eastAsia="Calibri"/>
        </w:rPr>
        <w:t>yaitu</w:t>
      </w:r>
      <w:r w:rsidR="00AC57A3">
        <w:rPr>
          <w:rFonts w:eastAsia="Calibri"/>
        </w:rPr>
        <w:t xml:space="preserve"> </w:t>
      </w:r>
      <w:r w:rsidR="00327E19">
        <w:rPr>
          <w:rFonts w:eastAsia="Calibri"/>
        </w:rPr>
        <w:t>lihat</w:t>
      </w:r>
      <w:r w:rsidR="00AC57A3">
        <w:rPr>
          <w:rFonts w:eastAsia="Calibri"/>
        </w:rPr>
        <w:t xml:space="preserve"> data siswa yang nanti nya akan tampil kedalam halaman data profil siswa untuk dilakukan tindakan lanjut.</w:t>
      </w:r>
      <w:r w:rsidR="00A569E9">
        <w:rPr>
          <w:rFonts w:eastAsia="Calibri"/>
        </w:rPr>
        <w:t xml:space="preserve"> Serta terdapat fitur ubah status apabila siswa tersebut telah dilakukan tindakan lanjut oleh pihak sekolah.</w:t>
      </w:r>
    </w:p>
    <w:p w14:paraId="0E38983C" w14:textId="535DB2C0" w:rsidR="00AC57A3" w:rsidRDefault="003748F7" w:rsidP="009E085A">
      <w:pPr>
        <w:jc w:val="center"/>
      </w:pPr>
      <w:r>
        <w:rPr>
          <w:noProof/>
        </w:rPr>
        <w:drawing>
          <wp:anchor distT="0" distB="0" distL="114300" distR="114300" simplePos="0" relativeHeight="251512320" behindDoc="1" locked="0" layoutInCell="1" allowOverlap="1" wp14:anchorId="2A9FD97E" wp14:editId="0E17676E">
            <wp:simplePos x="0" y="0"/>
            <wp:positionH relativeFrom="margin">
              <wp:align>center</wp:align>
            </wp:positionH>
            <wp:positionV relativeFrom="paragraph">
              <wp:posOffset>10412</wp:posOffset>
            </wp:positionV>
            <wp:extent cx="4177590" cy="2379600"/>
            <wp:effectExtent l="0" t="0" r="0" b="1905"/>
            <wp:wrapNone/>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098642" w14:textId="5DCBA0AB" w:rsidR="00327E19" w:rsidRDefault="00327E19" w:rsidP="009E085A">
      <w:pPr>
        <w:jc w:val="center"/>
      </w:pPr>
    </w:p>
    <w:p w14:paraId="090A09E6" w14:textId="19A63056" w:rsidR="00327E19" w:rsidRDefault="00327E19" w:rsidP="009E085A">
      <w:pPr>
        <w:jc w:val="center"/>
      </w:pPr>
    </w:p>
    <w:p w14:paraId="36CD7569" w14:textId="031E1ACF" w:rsidR="00327E19" w:rsidRDefault="00327E19" w:rsidP="009E085A">
      <w:pPr>
        <w:jc w:val="center"/>
      </w:pPr>
    </w:p>
    <w:p w14:paraId="34F72CA0" w14:textId="71830628" w:rsidR="00327E19" w:rsidRDefault="00327E19" w:rsidP="009E085A">
      <w:pPr>
        <w:jc w:val="center"/>
      </w:pPr>
    </w:p>
    <w:p w14:paraId="51A09FDE" w14:textId="26235275" w:rsidR="00327E19" w:rsidRDefault="00327E19" w:rsidP="009E085A">
      <w:pPr>
        <w:jc w:val="center"/>
      </w:pPr>
    </w:p>
    <w:p w14:paraId="262E0C0C" w14:textId="1E2BAB5A" w:rsidR="00327E19" w:rsidRDefault="00327E19" w:rsidP="009E085A">
      <w:pPr>
        <w:jc w:val="center"/>
      </w:pPr>
    </w:p>
    <w:p w14:paraId="07F75CBF" w14:textId="37ADCE86" w:rsidR="00327E19" w:rsidRDefault="00327E19" w:rsidP="009E085A">
      <w:pPr>
        <w:jc w:val="center"/>
      </w:pPr>
    </w:p>
    <w:p w14:paraId="21D8BAEE" w14:textId="77777777" w:rsidR="00327E19" w:rsidRDefault="00327E19" w:rsidP="009E085A">
      <w:pPr>
        <w:jc w:val="center"/>
      </w:pPr>
    </w:p>
    <w:p w14:paraId="1F309CF7" w14:textId="4C9F4D8F" w:rsidR="00327E19" w:rsidRDefault="00ED34E2" w:rsidP="009E085A">
      <w:pPr>
        <w:jc w:val="center"/>
      </w:pPr>
      <w:ins w:id="10246" w:author="chaniaayulestari@outlook.com" w:date="2021-11-13T21:12:00Z">
        <w:r>
          <w:rPr>
            <w:noProof/>
          </w:rPr>
          <w:pict w14:anchorId="3EB4EAB1">
            <v:shape id="_x0000_s1237" type="#_x0000_t202" style="position:absolute;left:0;text-align:left;margin-left:34pt;margin-top:6.35pt;width:328.9pt;height:12pt;z-index:251765248;mso-position-horizontal-relative:text;mso-position-vertical-relative:text" stroked="f">
              <v:textbox inset="0,0,0,0">
                <w:txbxContent>
                  <w:p w14:paraId="3D9C6763" w14:textId="522FDFCC" w:rsidR="00ED34E2" w:rsidRPr="00047AC0" w:rsidRDefault="00ED34E2">
                    <w:pPr>
                      <w:pStyle w:val="Caption"/>
                      <w:jc w:val="center"/>
                      <w:rPr>
                        <w:noProof/>
                      </w:rPr>
                      <w:pPrChange w:id="10247" w:author="chaniaayulestari@outlook.com" w:date="2021-11-13T21:12:00Z">
                        <w:pPr>
                          <w:jc w:val="center"/>
                        </w:pPr>
                      </w:pPrChange>
                    </w:pPr>
                    <w:bookmarkStart w:id="10248" w:name="_Toc87731498"/>
                    <w:ins w:id="10249" w:author="chaniaayulestari@outlook.com" w:date="2021-11-13T21:12:00Z">
                      <w:r>
                        <w:t xml:space="preserve">Gambar 3. </w:t>
                      </w:r>
                      <w:r>
                        <w:fldChar w:fldCharType="begin"/>
                      </w:r>
                      <w:r>
                        <w:instrText xml:space="preserve"> SEQ Gambar___3. \* ARABIC </w:instrText>
                      </w:r>
                    </w:ins>
                    <w:r>
                      <w:fldChar w:fldCharType="separate"/>
                    </w:r>
                    <w:ins w:id="10250" w:author="Rafi Aziizi" w:date="2021-11-15T16:05:00Z">
                      <w:r w:rsidR="00BF7B94">
                        <w:rPr>
                          <w:noProof/>
                        </w:rPr>
                        <w:t>68</w:t>
                      </w:r>
                    </w:ins>
                    <w:ins w:id="10251" w:author="chaniaayulestari@outlook.com" w:date="2021-11-13T21:25:00Z">
                      <w:del w:id="10252" w:author="Rafi Aziizi" w:date="2021-11-14T09:53:00Z">
                        <w:r w:rsidDel="00590A19">
                          <w:rPr>
                            <w:noProof/>
                          </w:rPr>
                          <w:delText>63</w:delText>
                        </w:r>
                      </w:del>
                    </w:ins>
                    <w:ins w:id="10253" w:author="chaniaayulestari@outlook.com" w:date="2021-11-13T21:12:00Z">
                      <w:r>
                        <w:fldChar w:fldCharType="end"/>
                      </w:r>
                      <w:r>
                        <w:t xml:space="preserve"> </w:t>
                      </w:r>
                      <w:r w:rsidRPr="00105BF9">
                        <w:t xml:space="preserve">Perancangan Antarmuka </w:t>
                      </w:r>
                      <w:r>
                        <w:t xml:space="preserve"> Data Siswa</w:t>
                      </w:r>
                    </w:ins>
                    <w:bookmarkEnd w:id="10248"/>
                  </w:p>
                </w:txbxContent>
              </v:textbox>
            </v:shape>
          </w:pict>
        </w:r>
      </w:ins>
      <w:del w:id="10254" w:author="chaniaayulestari@outlook.com" w:date="2021-11-13T14:26:00Z">
        <w:r>
          <w:rPr>
            <w:noProof/>
          </w:rPr>
          <w:pict w14:anchorId="545A6C13">
            <v:shape id="Text Box 105" o:spid="_x0000_s1088" type="#_x0000_t202" style="position:absolute;left:0;text-align:left;margin-left:27.25pt;margin-top:3.25pt;width:342.4pt;height:.05pt;z-index:-2516536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" stroked="f">
              <v:textbox style="mso-fit-shape-to-text:t" inset="0,0,0,0">
                <w:txbxContent>
                  <w:p w14:paraId="2E85F166" w14:textId="31286CBA" w:rsidR="00ED34E2" w:rsidRPr="00AF4D63" w:rsidRDefault="00ED34E2" w:rsidP="00327E19">
                    <w:pPr>
                      <w:pStyle w:val="Caption"/>
                      <w:jc w:val="center"/>
                      <w:rPr>
                        <w:noProof/>
                        <w:sz w:val="24"/>
                        <w:szCs w:val="24"/>
                      </w:rPr>
                    </w:pPr>
                    <w:r>
                      <w:t xml:space="preserve">Gambar 3. </w:t>
                    </w:r>
                    <w:ins w:id="10255" w:author="chaniaayulestari@outlook.com" w:date="2021-11-13T13:45:00Z">
                      <w:r>
                        <w:fldChar w:fldCharType="begin"/>
                      </w:r>
                      <w:r>
                        <w:instrText xml:space="preserve"> SEQ Gambar_3. \* ARABIC </w:instrText>
                      </w:r>
                    </w:ins>
                    <w:r>
                      <w:fldChar w:fldCharType="separate"/>
                    </w:r>
                    <w:ins w:id="10256" w:author="chaniaayulestari@outlook.com" w:date="2021-11-13T13:45:00Z">
                      <w:r>
                        <w:rPr>
                          <w:noProof/>
                        </w:rPr>
                        <w:t>31</w:t>
                      </w:r>
                      <w:r>
                        <w:fldChar w:fldCharType="end"/>
                      </w:r>
                    </w:ins>
                    <w:del w:id="1025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4</w:delText>
                      </w:r>
                      <w:r w:rsidDel="006D26FE">
                        <w:fldChar w:fldCharType="end"/>
                      </w:r>
                    </w:del>
                    <w:r>
                      <w:t xml:space="preserve"> Antarmuka Laporan Siswa Bermasalah</w:t>
                    </w:r>
                  </w:p>
                  <w:p w14:paraId="638AA1CE" w14:textId="77777777" w:rsidR="00ED34E2" w:rsidRDefault="00ED34E2"/>
                  <w:p w14:paraId="6F9E5839" w14:textId="586E4E2D" w:rsidR="00ED34E2" w:rsidRPr="00AF4D63" w:rsidRDefault="00ED34E2" w:rsidP="00327E19">
                    <w:pPr>
                      <w:pStyle w:val="Caption"/>
                      <w:jc w:val="center"/>
                      <w:rPr>
                        <w:noProof/>
                        <w:sz w:val="24"/>
                        <w:szCs w:val="24"/>
                      </w:rPr>
                    </w:pPr>
                    <w:r>
                      <w:t xml:space="preserve">Gambar 3. </w:t>
                    </w:r>
                    <w:ins w:id="10258" w:author="chaniaayulestari@outlook.com" w:date="2021-11-13T13:45:00Z">
                      <w:r>
                        <w:fldChar w:fldCharType="begin"/>
                      </w:r>
                      <w:r>
                        <w:instrText xml:space="preserve"> SEQ Gambar_3. \* ARABIC </w:instrText>
                      </w:r>
                    </w:ins>
                    <w:r>
                      <w:fldChar w:fldCharType="separate"/>
                    </w:r>
                    <w:ins w:id="10259" w:author="chaniaayulestari@outlook.com" w:date="2021-11-13T13:45:00Z">
                      <w:r>
                        <w:rPr>
                          <w:noProof/>
                        </w:rPr>
                        <w:t>31</w:t>
                      </w:r>
                      <w:r>
                        <w:fldChar w:fldCharType="end"/>
                      </w:r>
                    </w:ins>
                    <w:del w:id="1026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4</w:delText>
                      </w:r>
                      <w:r w:rsidDel="006D26FE">
                        <w:fldChar w:fldCharType="end"/>
                      </w:r>
                    </w:del>
                    <w:r>
                      <w:t xml:space="preserve"> Antarmuka Laporan Siswa Bermasalah</w:t>
                    </w:r>
                  </w:p>
                </w:txbxContent>
              </v:textbox>
              <w10:wrap anchorx="margin"/>
            </v:shape>
          </w:pict>
        </w:r>
      </w:del>
    </w:p>
    <w:p w14:paraId="140EA708" w14:textId="1C415D61" w:rsidR="00A569E9" w:rsidRPr="009B398A" w:rsidRDefault="00AB7B78">
      <w:pPr>
        <w:pStyle w:val="ListParagraph"/>
        <w:numPr>
          <w:ilvl w:val="0"/>
          <w:numId w:val="43"/>
        </w:numPr>
        <w:shd w:val="clear" w:color="auto" w:fill="FFFFFF" w:themeFill="background1"/>
        <w:ind w:left="426"/>
        <w:jc w:val="left"/>
        <w:rPr>
          <w:rFonts w:eastAsia="Calibri"/>
          <w:b/>
          <w:bCs/>
        </w:rPr>
        <w:pPrChange w:id="10261" w:author="Rafi Aziizi" w:date="2021-11-12T10:58:00Z">
          <w:pPr>
            <w:pStyle w:val="ListParagraph"/>
            <w:numPr>
              <w:numId w:val="43"/>
            </w:numPr>
            <w:shd w:val="clear" w:color="auto" w:fill="FFE599" w:themeFill="accent4" w:themeFillTint="66"/>
            <w:ind w:left="426" w:hanging="360"/>
            <w:jc w:val="left"/>
          </w:pPr>
        </w:pPrChange>
      </w:pPr>
      <w:r>
        <w:rPr>
          <w:rFonts w:eastAsia="Calibri"/>
          <w:b/>
          <w:bCs/>
        </w:rPr>
        <w:t>Antarmuka</w:t>
      </w:r>
      <w:r w:rsidRPr="009B398A">
        <w:rPr>
          <w:rFonts w:eastAsia="Calibri"/>
          <w:b/>
          <w:bCs/>
        </w:rPr>
        <w:t xml:space="preserve"> </w:t>
      </w:r>
      <w:r w:rsidR="00327E19" w:rsidRPr="009B398A">
        <w:rPr>
          <w:rFonts w:eastAsia="Calibri"/>
          <w:b/>
          <w:bCs/>
        </w:rPr>
        <w:t>Data Form Siswa</w:t>
      </w:r>
    </w:p>
    <w:p w14:paraId="35FF0DAC" w14:textId="4CFF49D8" w:rsidR="009B398A" w:rsidRDefault="009B398A" w:rsidP="009B398A">
      <w:pPr>
        <w:pStyle w:val="ListParagraph"/>
        <w:ind w:left="0" w:firstLine="426"/>
        <w:rPr>
          <w:rFonts w:eastAsia="Calibri"/>
        </w:rPr>
      </w:pPr>
      <w:r>
        <w:rPr>
          <w:rFonts w:eastAsia="Calibri"/>
        </w:rPr>
        <w:t xml:space="preserve">Rancangan pada halaman ini hanya berisikan beberapa </w:t>
      </w:r>
      <w:r w:rsidR="00586A07">
        <w:rPr>
          <w:rFonts w:eastAsia="Calibri"/>
        </w:rPr>
        <w:t xml:space="preserve">informasi </w:t>
      </w:r>
      <w:r w:rsidRPr="009B398A">
        <w:rPr>
          <w:rFonts w:eastAsia="Calibri"/>
          <w:i/>
          <w:iCs/>
        </w:rPr>
        <w:t>field</w:t>
      </w:r>
      <w:r>
        <w:rPr>
          <w:rFonts w:eastAsia="Calibri"/>
          <w:i/>
          <w:iCs/>
        </w:rPr>
        <w:t xml:space="preserve"> </w:t>
      </w:r>
      <w:r>
        <w:rPr>
          <w:rFonts w:eastAsia="Calibri"/>
        </w:rPr>
        <w:t xml:space="preserve">data </w:t>
      </w:r>
      <w:r w:rsidR="00586A07">
        <w:rPr>
          <w:rFonts w:eastAsia="Calibri"/>
        </w:rPr>
        <w:t xml:space="preserve">pribadi siswa </w:t>
      </w:r>
      <w:r>
        <w:rPr>
          <w:rFonts w:eastAsia="Calibri"/>
        </w:rPr>
        <w:t xml:space="preserve">yang digunakan untuk mendaftarkan siswa kedalam sistem. </w:t>
      </w:r>
    </w:p>
    <w:p w14:paraId="78C0C180" w14:textId="678AD833" w:rsidR="003748F7" w:rsidRDefault="00CF3937" w:rsidP="009B398A">
      <w:pPr>
        <w:pStyle w:val="ListParagraph"/>
        <w:ind w:left="0" w:firstLine="426"/>
        <w:rPr>
          <w:rFonts w:eastAsia="Calibri"/>
        </w:rPr>
      </w:pPr>
      <w:r>
        <w:rPr>
          <w:noProof/>
        </w:rPr>
        <w:drawing>
          <wp:anchor distT="0" distB="0" distL="114300" distR="114300" simplePos="0" relativeHeight="251513344" behindDoc="1" locked="0" layoutInCell="1" allowOverlap="1" wp14:anchorId="651825CE" wp14:editId="32E79C03">
            <wp:simplePos x="0" y="0"/>
            <wp:positionH relativeFrom="margin">
              <wp:posOffset>428625</wp:posOffset>
            </wp:positionH>
            <wp:positionV relativeFrom="paragraph">
              <wp:posOffset>15166</wp:posOffset>
            </wp:positionV>
            <wp:extent cx="4160018" cy="2369591"/>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4160018" cy="236959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FD40FF" w14:textId="3569500E" w:rsidR="001F343A" w:rsidRDefault="001F343A" w:rsidP="009B398A">
      <w:pPr>
        <w:pStyle w:val="ListParagraph"/>
        <w:ind w:left="0" w:firstLine="426"/>
        <w:rPr>
          <w:rFonts w:eastAsia="Calibri"/>
        </w:rPr>
      </w:pPr>
    </w:p>
    <w:p w14:paraId="070464F8" w14:textId="58BA3856" w:rsidR="001F343A" w:rsidRDefault="001F343A" w:rsidP="009B398A">
      <w:pPr>
        <w:pStyle w:val="ListParagraph"/>
        <w:ind w:left="0" w:firstLine="426"/>
        <w:rPr>
          <w:rFonts w:eastAsia="Calibri"/>
        </w:rPr>
      </w:pPr>
    </w:p>
    <w:p w14:paraId="5403A685" w14:textId="49EC7FC8" w:rsidR="00595DD2" w:rsidRDefault="00595DD2" w:rsidP="009B398A">
      <w:pPr>
        <w:pStyle w:val="ListParagraph"/>
        <w:ind w:left="0" w:firstLine="426"/>
        <w:rPr>
          <w:rFonts w:eastAsia="Calibri"/>
        </w:rPr>
      </w:pPr>
    </w:p>
    <w:p w14:paraId="5BD8EBE6" w14:textId="0617D601" w:rsidR="001F343A" w:rsidRDefault="001F343A" w:rsidP="009B398A">
      <w:pPr>
        <w:pStyle w:val="ListParagraph"/>
        <w:ind w:left="0" w:firstLine="426"/>
        <w:rPr>
          <w:rFonts w:eastAsia="Calibri"/>
        </w:rPr>
      </w:pPr>
    </w:p>
    <w:p w14:paraId="253C531D" w14:textId="164D44C6" w:rsidR="001F343A" w:rsidRDefault="001F343A" w:rsidP="009B398A">
      <w:pPr>
        <w:pStyle w:val="ListParagraph"/>
        <w:ind w:left="0" w:firstLine="426"/>
        <w:rPr>
          <w:rFonts w:eastAsia="Calibri"/>
        </w:rPr>
      </w:pPr>
    </w:p>
    <w:p w14:paraId="2D540D1D" w14:textId="0C87D952" w:rsidR="001F343A" w:rsidRDefault="001F343A" w:rsidP="009B398A">
      <w:pPr>
        <w:pStyle w:val="ListParagraph"/>
        <w:ind w:left="0" w:firstLine="426"/>
        <w:rPr>
          <w:rFonts w:eastAsia="Calibri"/>
        </w:rPr>
      </w:pPr>
    </w:p>
    <w:p w14:paraId="52A8D2B7" w14:textId="31A88B9A" w:rsidR="001F343A" w:rsidRDefault="001F343A" w:rsidP="009B398A">
      <w:pPr>
        <w:pStyle w:val="ListParagraph"/>
        <w:ind w:left="0" w:firstLine="426"/>
        <w:rPr>
          <w:rFonts w:eastAsia="Calibri"/>
        </w:rPr>
      </w:pPr>
    </w:p>
    <w:p w14:paraId="2A00539C" w14:textId="2479AB93" w:rsidR="001F343A" w:rsidRDefault="001F343A" w:rsidP="009B398A">
      <w:pPr>
        <w:pStyle w:val="ListParagraph"/>
        <w:ind w:left="0" w:firstLine="426"/>
        <w:rPr>
          <w:rFonts w:eastAsia="Calibri"/>
        </w:rPr>
      </w:pPr>
    </w:p>
    <w:p w14:paraId="7B06606D" w14:textId="0F4872A5" w:rsidR="001F343A" w:rsidRDefault="00ED34E2" w:rsidP="009B398A">
      <w:pPr>
        <w:pStyle w:val="ListParagraph"/>
        <w:ind w:left="0" w:firstLine="426"/>
        <w:rPr>
          <w:rFonts w:eastAsia="Calibri"/>
        </w:rPr>
      </w:pPr>
      <w:ins w:id="10262" w:author="chaniaayulestari@outlook.com" w:date="2021-11-13T21:13:00Z">
        <w:r>
          <w:rPr>
            <w:noProof/>
          </w:rPr>
          <w:pict w14:anchorId="2F612341">
            <v:shape id="_x0000_s1238" type="#_x0000_t202" style="position:absolute;left:0;text-align:left;margin-left:33.75pt;margin-top:10.75pt;width:327.55pt;height:12pt;z-index:251766272;mso-position-horizontal-relative:text;mso-position-vertical-relative:text" stroked="f">
              <v:textbox inset="0,0,0,0">
                <w:txbxContent>
                  <w:p w14:paraId="3C924B75" w14:textId="1D653985" w:rsidR="00ED34E2" w:rsidRPr="003C6987" w:rsidDel="00CF3937" w:rsidRDefault="00ED34E2">
                    <w:pPr>
                      <w:pStyle w:val="Caption"/>
                      <w:jc w:val="center"/>
                      <w:rPr>
                        <w:del w:id="10263" w:author="chaniaayulestari@outlook.com" w:date="2021-11-13T21:13:00Z"/>
                        <w:noProof/>
                      </w:rPr>
                      <w:pPrChange w:id="10264" w:author="chaniaayulestari@outlook.com" w:date="2021-11-13T21:13:00Z">
                        <w:pPr>
                          <w:pStyle w:val="ListParagraph"/>
                          <w:ind w:firstLine="426"/>
                        </w:pPr>
                      </w:pPrChange>
                    </w:pPr>
                    <w:bookmarkStart w:id="10265" w:name="_Toc87731499"/>
                    <w:ins w:id="10266" w:author="chaniaayulestari@outlook.com" w:date="2021-11-13T21:13:00Z">
                      <w:r>
                        <w:t xml:space="preserve">Gambar 3. </w:t>
                      </w:r>
                      <w:r>
                        <w:rPr>
                          <w:i w:val="0"/>
                          <w:iCs w:val="0"/>
                        </w:rPr>
                        <w:fldChar w:fldCharType="begin"/>
                      </w:r>
                      <w:r>
                        <w:instrText xml:space="preserve"> SEQ Gambar___3. \* ARABIC </w:instrText>
                      </w:r>
                    </w:ins>
                    <w:r>
                      <w:rPr>
                        <w:i w:val="0"/>
                        <w:iCs w:val="0"/>
                      </w:rPr>
                      <w:fldChar w:fldCharType="separate"/>
                    </w:r>
                    <w:ins w:id="10267" w:author="Rafi Aziizi" w:date="2021-11-15T16:05:00Z">
                      <w:r w:rsidR="00BF7B94">
                        <w:rPr>
                          <w:noProof/>
                        </w:rPr>
                        <w:t>69</w:t>
                      </w:r>
                    </w:ins>
                    <w:ins w:id="10268" w:author="chaniaayulestari@outlook.com" w:date="2021-11-13T21:25:00Z">
                      <w:del w:id="10269" w:author="Rafi Aziizi" w:date="2021-11-14T09:53:00Z">
                        <w:r w:rsidDel="00590A19">
                          <w:rPr>
                            <w:noProof/>
                          </w:rPr>
                          <w:delText>64</w:delText>
                        </w:r>
                      </w:del>
                    </w:ins>
                    <w:ins w:id="10270" w:author="chaniaayulestari@outlook.com" w:date="2021-11-13T21:13:00Z">
                      <w:r>
                        <w:rPr>
                          <w:i w:val="0"/>
                          <w:iCs w:val="0"/>
                        </w:rPr>
                        <w:fldChar w:fldCharType="end"/>
                      </w:r>
                      <w:r>
                        <w:t xml:space="preserve"> Perancangan Antarmuka Tambah Data Siswa</w:t>
                      </w:r>
                    </w:ins>
                    <w:bookmarkEnd w:id="10265"/>
                  </w:p>
                  <w:p w14:paraId="649132EA" w14:textId="77777777" w:rsidR="00ED34E2" w:rsidRDefault="00ED34E2">
                    <w:pPr>
                      <w:pStyle w:val="Caption"/>
                      <w:jc w:val="center"/>
                      <w:pPrChange w:id="10271" w:author="chaniaayulestari@outlook.com" w:date="2021-11-13T21:13:00Z">
                        <w:pPr/>
                      </w:pPrChange>
                    </w:pPr>
                  </w:p>
                </w:txbxContent>
              </v:textbox>
            </v:shape>
          </w:pict>
        </w:r>
      </w:ins>
    </w:p>
    <w:p w14:paraId="38F751D0" w14:textId="6A9FCB55" w:rsidR="001F343A" w:rsidRDefault="00ED34E2" w:rsidP="009B398A">
      <w:pPr>
        <w:pStyle w:val="ListParagraph"/>
        <w:ind w:left="0" w:firstLine="426"/>
        <w:rPr>
          <w:rFonts w:eastAsia="Calibri"/>
        </w:rPr>
      </w:pPr>
      <w:del w:id="10272" w:author="chaniaayulestari@outlook.com" w:date="2021-11-13T14:26:00Z">
        <w:r>
          <w:rPr>
            <w:noProof/>
          </w:rPr>
          <w:pict w14:anchorId="2313D6DA">
            <v:shape id="Text Box 107" o:spid="_x0000_s1087" type="#_x0000_t202" style="position:absolute;left:0;text-align:left;margin-left:0;margin-top:.8pt;width:343.25pt;height:.05pt;z-index:-25165260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" stroked="f">
              <v:textbox style="mso-fit-shape-to-text:t" inset="0,0,0,0">
                <w:txbxContent>
                  <w:p w14:paraId="1016BB97" w14:textId="148BD303" w:rsidR="00ED34E2" w:rsidRPr="00CB63B9" w:rsidRDefault="00ED34E2" w:rsidP="001F343A">
                    <w:pPr>
                      <w:pStyle w:val="Caption"/>
                      <w:jc w:val="center"/>
                      <w:rPr>
                        <w:noProof/>
                        <w:sz w:val="24"/>
                        <w:szCs w:val="24"/>
                      </w:rPr>
                    </w:pPr>
                    <w:r>
                      <w:t xml:space="preserve">Gambar 3. </w:t>
                    </w:r>
                    <w:ins w:id="10273" w:author="chaniaayulestari@outlook.com" w:date="2021-11-13T13:45:00Z">
                      <w:r>
                        <w:fldChar w:fldCharType="begin"/>
                      </w:r>
                      <w:r>
                        <w:instrText xml:space="preserve"> SEQ Gambar_3. \* ARABIC </w:instrText>
                      </w:r>
                    </w:ins>
                    <w:r>
                      <w:fldChar w:fldCharType="separate"/>
                    </w:r>
                    <w:ins w:id="10274" w:author="chaniaayulestari@outlook.com" w:date="2021-11-13T13:45:00Z">
                      <w:r>
                        <w:rPr>
                          <w:noProof/>
                        </w:rPr>
                        <w:t>32</w:t>
                      </w:r>
                      <w:r>
                        <w:fldChar w:fldCharType="end"/>
                      </w:r>
                    </w:ins>
                    <w:del w:id="1027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5</w:delText>
                      </w:r>
                      <w:r w:rsidDel="006D26FE">
                        <w:fldChar w:fldCharType="end"/>
                      </w:r>
                    </w:del>
                    <w:r>
                      <w:t xml:space="preserve"> Antarmuka Form Data Siswa</w:t>
                    </w:r>
                  </w:p>
                  <w:p w14:paraId="53273AC0" w14:textId="77777777" w:rsidR="00ED34E2" w:rsidRDefault="00ED34E2"/>
                  <w:p w14:paraId="49DB5A80" w14:textId="2305C45C" w:rsidR="00ED34E2" w:rsidRPr="00CB63B9" w:rsidRDefault="00ED34E2" w:rsidP="001F343A">
                    <w:pPr>
                      <w:pStyle w:val="Caption"/>
                      <w:jc w:val="center"/>
                      <w:rPr>
                        <w:noProof/>
                        <w:sz w:val="24"/>
                        <w:szCs w:val="24"/>
                      </w:rPr>
                    </w:pPr>
                    <w:r>
                      <w:t xml:space="preserve">Gambar 3. </w:t>
                    </w:r>
                    <w:ins w:id="10276" w:author="chaniaayulestari@outlook.com" w:date="2021-11-13T13:45:00Z">
                      <w:r>
                        <w:fldChar w:fldCharType="begin"/>
                      </w:r>
                      <w:r>
                        <w:instrText xml:space="preserve"> SEQ Gambar_3. \* ARABIC </w:instrText>
                      </w:r>
                    </w:ins>
                    <w:r>
                      <w:fldChar w:fldCharType="separate"/>
                    </w:r>
                    <w:ins w:id="10277" w:author="chaniaayulestari@outlook.com" w:date="2021-11-13T13:45:00Z">
                      <w:r>
                        <w:rPr>
                          <w:noProof/>
                        </w:rPr>
                        <w:t>32</w:t>
                      </w:r>
                      <w:r>
                        <w:fldChar w:fldCharType="end"/>
                      </w:r>
                    </w:ins>
                    <w:del w:id="1027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5</w:delText>
                      </w:r>
                      <w:r w:rsidDel="006D26FE">
                        <w:fldChar w:fldCharType="end"/>
                      </w:r>
                    </w:del>
                    <w:r>
                      <w:t xml:space="preserve"> Antarmuka Form Data Siswa</w:t>
                    </w:r>
                  </w:p>
                </w:txbxContent>
              </v:textbox>
              <w10:wrap anchorx="margin"/>
            </v:shape>
          </w:pict>
        </w:r>
      </w:del>
    </w:p>
    <w:p w14:paraId="1D551108" w14:textId="3E74FFF9" w:rsidR="00327E19" w:rsidRPr="00C87493" w:rsidRDefault="00AB7B78">
      <w:pPr>
        <w:pStyle w:val="ListParagraph"/>
        <w:numPr>
          <w:ilvl w:val="0"/>
          <w:numId w:val="43"/>
        </w:numPr>
        <w:shd w:val="clear" w:color="auto" w:fill="FFFFFF" w:themeFill="background1"/>
        <w:ind w:left="426"/>
        <w:rPr>
          <w:rFonts w:eastAsia="Calibri"/>
          <w:b/>
          <w:bCs/>
        </w:rPr>
        <w:pPrChange w:id="10279"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C87493">
        <w:rPr>
          <w:rFonts w:eastAsia="Calibri"/>
          <w:b/>
          <w:bCs/>
        </w:rPr>
        <w:t xml:space="preserve"> </w:t>
      </w:r>
      <w:r w:rsidR="00327E19" w:rsidRPr="00C87493">
        <w:rPr>
          <w:rFonts w:eastAsia="Calibri"/>
          <w:b/>
          <w:bCs/>
        </w:rPr>
        <w:t>Data Form Guru</w:t>
      </w:r>
    </w:p>
    <w:p w14:paraId="091E09A8" w14:textId="166F50AD" w:rsidR="001F343A" w:rsidDel="00ED47C8" w:rsidRDefault="001F343A" w:rsidP="001F343A">
      <w:pPr>
        <w:ind w:firstLine="426"/>
        <w:rPr>
          <w:ins w:id="10280" w:author="chaniaayulestari@outlook.com" w:date="2021-11-13T21:12:00Z"/>
          <w:del w:id="10281" w:author="Rafi Aziizi" w:date="2021-11-14T10:20:00Z"/>
          <w:rFonts w:eastAsia="Calibri"/>
        </w:rPr>
      </w:pPr>
      <w:r w:rsidRPr="001F343A">
        <w:rPr>
          <w:rFonts w:eastAsia="Calibri"/>
        </w:rPr>
        <w:t xml:space="preserve">Rancangan pada halaman ini hanya berisikan beberapa </w:t>
      </w:r>
      <w:r w:rsidRPr="001F343A">
        <w:rPr>
          <w:rFonts w:eastAsia="Calibri"/>
          <w:i/>
          <w:iCs/>
        </w:rPr>
        <w:t xml:space="preserve">field </w:t>
      </w:r>
      <w:r w:rsidRPr="001F343A">
        <w:rPr>
          <w:rFonts w:eastAsia="Calibri"/>
        </w:rPr>
        <w:t xml:space="preserve">data yang digunakan untuk mendaftarkan </w:t>
      </w:r>
      <w:r>
        <w:rPr>
          <w:rFonts w:eastAsia="Calibri"/>
        </w:rPr>
        <w:t>guru</w:t>
      </w:r>
      <w:r w:rsidRPr="001F343A">
        <w:rPr>
          <w:rFonts w:eastAsia="Calibri"/>
        </w:rPr>
        <w:t xml:space="preserve"> kedalam sistem. </w:t>
      </w:r>
    </w:p>
    <w:p w14:paraId="4776BBA3" w14:textId="31093E4C" w:rsidR="00CF3937" w:rsidDel="00ED47C8" w:rsidRDefault="00CF3937" w:rsidP="001F343A">
      <w:pPr>
        <w:ind w:firstLine="426"/>
        <w:rPr>
          <w:ins w:id="10282" w:author="chaniaayulestari@outlook.com" w:date="2021-11-13T21:12:00Z"/>
          <w:del w:id="10283" w:author="Rafi Aziizi" w:date="2021-11-14T10:20:00Z"/>
          <w:rFonts w:eastAsia="Calibri"/>
        </w:rPr>
      </w:pPr>
    </w:p>
    <w:p w14:paraId="4AA7BA88" w14:textId="77777777" w:rsidR="00CF3937" w:rsidRDefault="00CF3937">
      <w:pPr>
        <w:ind w:firstLine="426"/>
        <w:rPr>
          <w:rFonts w:eastAsia="Calibri"/>
        </w:rPr>
      </w:pPr>
    </w:p>
    <w:p w14:paraId="18B0ECF0" w14:textId="1E984DFC" w:rsidR="001F343A" w:rsidRDefault="007262F1" w:rsidP="001F343A">
      <w:pPr>
        <w:pStyle w:val="ListParagraph"/>
        <w:ind w:left="426"/>
        <w:rPr>
          <w:rFonts w:eastAsia="Calibri"/>
        </w:rPr>
      </w:pPr>
      <w:r>
        <w:rPr>
          <w:noProof/>
        </w:rPr>
        <w:drawing>
          <wp:anchor distT="0" distB="0" distL="114300" distR="114300" simplePos="0" relativeHeight="251514368" behindDoc="1" locked="0" layoutInCell="1" allowOverlap="1" wp14:anchorId="171A075B" wp14:editId="7A58E9A4">
            <wp:simplePos x="0" y="0"/>
            <wp:positionH relativeFrom="margin">
              <wp:align>center</wp:align>
            </wp:positionH>
            <wp:positionV relativeFrom="paragraph">
              <wp:posOffset>-3746</wp:posOffset>
            </wp:positionV>
            <wp:extent cx="4177590" cy="2379600"/>
            <wp:effectExtent l="0" t="0" r="0" b="1905"/>
            <wp:wrapNone/>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EFDA01" w14:textId="7438ABC8" w:rsidR="001F343A" w:rsidRDefault="001F343A" w:rsidP="001F343A">
      <w:pPr>
        <w:pStyle w:val="ListParagraph"/>
        <w:ind w:left="426"/>
        <w:rPr>
          <w:rFonts w:eastAsia="Calibri"/>
        </w:rPr>
      </w:pPr>
    </w:p>
    <w:p w14:paraId="7E682E30" w14:textId="4008545A" w:rsidR="001F343A" w:rsidRDefault="001F343A" w:rsidP="001F343A">
      <w:pPr>
        <w:pStyle w:val="ListParagraph"/>
        <w:ind w:left="426"/>
        <w:rPr>
          <w:rFonts w:eastAsia="Calibri"/>
        </w:rPr>
      </w:pPr>
    </w:p>
    <w:p w14:paraId="6E635ACD" w14:textId="5FA31B06" w:rsidR="001F343A" w:rsidRDefault="001F343A" w:rsidP="001F343A">
      <w:pPr>
        <w:pStyle w:val="ListParagraph"/>
        <w:ind w:left="426"/>
        <w:rPr>
          <w:rFonts w:eastAsia="Calibri"/>
        </w:rPr>
      </w:pPr>
    </w:p>
    <w:p w14:paraId="6162462B" w14:textId="29CA2D87" w:rsidR="001F343A" w:rsidRDefault="001F343A" w:rsidP="001F343A">
      <w:pPr>
        <w:pStyle w:val="ListParagraph"/>
        <w:ind w:left="426"/>
        <w:rPr>
          <w:rFonts w:eastAsia="Calibri"/>
        </w:rPr>
      </w:pPr>
    </w:p>
    <w:p w14:paraId="7FE08DB8" w14:textId="3B9FBC03" w:rsidR="001F343A" w:rsidRDefault="001F343A" w:rsidP="001F343A">
      <w:pPr>
        <w:pStyle w:val="ListParagraph"/>
        <w:ind w:left="426"/>
        <w:rPr>
          <w:rFonts w:eastAsia="Calibri"/>
        </w:rPr>
      </w:pPr>
    </w:p>
    <w:p w14:paraId="79FC8E10" w14:textId="68E2E6E2" w:rsidR="001F343A" w:rsidRDefault="001F343A" w:rsidP="001F343A">
      <w:pPr>
        <w:pStyle w:val="ListParagraph"/>
        <w:ind w:left="426"/>
        <w:rPr>
          <w:rFonts w:eastAsia="Calibri"/>
        </w:rPr>
      </w:pPr>
    </w:p>
    <w:p w14:paraId="63C05BAB" w14:textId="6987CE45" w:rsidR="001F343A" w:rsidRDefault="001F343A" w:rsidP="001F343A">
      <w:pPr>
        <w:pStyle w:val="ListParagraph"/>
        <w:ind w:left="426"/>
        <w:rPr>
          <w:rFonts w:eastAsia="Calibri"/>
        </w:rPr>
      </w:pPr>
    </w:p>
    <w:p w14:paraId="6B015863" w14:textId="32CB742C" w:rsidR="001F343A" w:rsidRDefault="001F343A" w:rsidP="001F343A">
      <w:pPr>
        <w:pStyle w:val="ListParagraph"/>
        <w:ind w:left="426"/>
        <w:rPr>
          <w:rFonts w:eastAsia="Calibri"/>
        </w:rPr>
      </w:pPr>
    </w:p>
    <w:p w14:paraId="4EB12D5B" w14:textId="53F47F15" w:rsidR="001F343A" w:rsidRPr="00C87493" w:rsidRDefault="00ED34E2" w:rsidP="00C87493">
      <w:pPr>
        <w:pStyle w:val="ListParagraph"/>
        <w:ind w:left="426"/>
        <w:rPr>
          <w:rFonts w:eastAsia="Calibri"/>
        </w:rPr>
      </w:pPr>
      <w:ins w:id="10284" w:author="chaniaayulestari@outlook.com" w:date="2021-11-13T21:14:00Z">
        <w:r>
          <w:rPr>
            <w:noProof/>
          </w:rPr>
          <w:pict w14:anchorId="5A948BA5">
            <v:shape id="_x0000_s1239" type="#_x0000_t202" style="position:absolute;left:0;text-align:left;margin-left:34pt;margin-top:5.3pt;width:328.9pt;height:13.65pt;z-index:251767296;mso-position-horizontal-relative:text;mso-position-vertical-relative:text" stroked="f">
              <v:textbox inset="0,0,0,0">
                <w:txbxContent>
                  <w:p w14:paraId="0FBE2D29" w14:textId="44C7C809" w:rsidR="00ED34E2" w:rsidRPr="001E195F" w:rsidDel="00CF3937" w:rsidRDefault="00ED34E2">
                    <w:pPr>
                      <w:pStyle w:val="Caption"/>
                      <w:jc w:val="center"/>
                      <w:rPr>
                        <w:del w:id="10285" w:author="chaniaayulestari@outlook.com" w:date="2021-11-13T21:14:00Z"/>
                        <w:noProof/>
                      </w:rPr>
                      <w:pPrChange w:id="10286" w:author="chaniaayulestari@outlook.com" w:date="2021-11-13T21:14:00Z">
                        <w:pPr>
                          <w:pStyle w:val="ListParagraph"/>
                          <w:ind w:left="426"/>
                        </w:pPr>
                      </w:pPrChange>
                    </w:pPr>
                    <w:bookmarkStart w:id="10287" w:name="_Toc87731500"/>
                    <w:ins w:id="10288" w:author="chaniaayulestari@outlook.com" w:date="2021-11-13T21:14:00Z">
                      <w:r>
                        <w:t xml:space="preserve">Gambar 3. </w:t>
                      </w:r>
                      <w:r>
                        <w:rPr>
                          <w:i w:val="0"/>
                          <w:iCs w:val="0"/>
                        </w:rPr>
                        <w:fldChar w:fldCharType="begin"/>
                      </w:r>
                      <w:r>
                        <w:instrText xml:space="preserve"> SEQ Gambar___3. \* ARABIC </w:instrText>
                      </w:r>
                    </w:ins>
                    <w:r>
                      <w:rPr>
                        <w:i w:val="0"/>
                        <w:iCs w:val="0"/>
                      </w:rPr>
                      <w:fldChar w:fldCharType="separate"/>
                    </w:r>
                    <w:ins w:id="10289" w:author="Rafi Aziizi" w:date="2021-11-15T16:05:00Z">
                      <w:r w:rsidR="00BF7B94">
                        <w:rPr>
                          <w:noProof/>
                        </w:rPr>
                        <w:t>70</w:t>
                      </w:r>
                    </w:ins>
                    <w:ins w:id="10290" w:author="chaniaayulestari@outlook.com" w:date="2021-11-13T21:25:00Z">
                      <w:del w:id="10291" w:author="Rafi Aziizi" w:date="2021-11-14T09:53:00Z">
                        <w:r w:rsidDel="00590A19">
                          <w:rPr>
                            <w:noProof/>
                          </w:rPr>
                          <w:delText>65</w:delText>
                        </w:r>
                      </w:del>
                    </w:ins>
                    <w:ins w:id="10292" w:author="chaniaayulestari@outlook.com" w:date="2021-11-13T21:14:00Z">
                      <w:r>
                        <w:rPr>
                          <w:i w:val="0"/>
                          <w:iCs w:val="0"/>
                        </w:rPr>
                        <w:fldChar w:fldCharType="end"/>
                      </w:r>
                      <w:r>
                        <w:t xml:space="preserve"> </w:t>
                      </w:r>
                      <w:r w:rsidRPr="003B50D7">
                        <w:t>Perancangan Antarmuka</w:t>
                      </w:r>
                      <w:r>
                        <w:t xml:space="preserve"> Tambah Data Guru</w:t>
                      </w:r>
                    </w:ins>
                    <w:bookmarkEnd w:id="10287"/>
                  </w:p>
                  <w:p w14:paraId="526ED2CE" w14:textId="77777777" w:rsidR="00ED34E2" w:rsidRDefault="00ED34E2">
                    <w:pPr>
                      <w:pStyle w:val="Caption"/>
                      <w:jc w:val="center"/>
                      <w:pPrChange w:id="10293" w:author="chaniaayulestari@outlook.com" w:date="2021-11-13T21:14:00Z">
                        <w:pPr/>
                      </w:pPrChange>
                    </w:pPr>
                  </w:p>
                </w:txbxContent>
              </v:textbox>
            </v:shape>
          </w:pict>
        </w:r>
      </w:ins>
      <w:del w:id="10294" w:author="chaniaayulestari@outlook.com" w:date="2021-11-13T14:26:00Z">
        <w:r>
          <w:rPr>
            <w:noProof/>
          </w:rPr>
          <w:pict w14:anchorId="0FB625F6">
            <v:shape id="Text Box 109" o:spid="_x0000_s1086" type="#_x0000_t202" style="position:absolute;left:0;text-align:left;margin-left:0;margin-top:2.95pt;width:339.9pt;height:.05pt;z-index:-2516515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" stroked="f">
              <v:textbox style="mso-fit-shape-to-text:t" inset="0,0,0,0">
                <w:txbxContent>
                  <w:p w14:paraId="01C9E4DD" w14:textId="00F9B628" w:rsidR="00ED34E2" w:rsidRPr="00EB46ED" w:rsidRDefault="00ED34E2" w:rsidP="001F343A">
                    <w:pPr>
                      <w:pStyle w:val="Caption"/>
                      <w:jc w:val="center"/>
                      <w:rPr>
                        <w:noProof/>
                        <w:sz w:val="24"/>
                        <w:szCs w:val="24"/>
                      </w:rPr>
                    </w:pPr>
                    <w:r>
                      <w:t xml:space="preserve">Gambar 3. </w:t>
                    </w:r>
                    <w:ins w:id="10295" w:author="chaniaayulestari@outlook.com" w:date="2021-11-13T13:45:00Z">
                      <w:r>
                        <w:fldChar w:fldCharType="begin"/>
                      </w:r>
                      <w:r>
                        <w:instrText xml:space="preserve"> SEQ Gambar_3. \* ARABIC </w:instrText>
                      </w:r>
                    </w:ins>
                    <w:r>
                      <w:fldChar w:fldCharType="separate"/>
                    </w:r>
                    <w:ins w:id="10296" w:author="chaniaayulestari@outlook.com" w:date="2021-11-13T13:45:00Z">
                      <w:r>
                        <w:rPr>
                          <w:noProof/>
                        </w:rPr>
                        <w:t>33</w:t>
                      </w:r>
                      <w:r>
                        <w:fldChar w:fldCharType="end"/>
                      </w:r>
                    </w:ins>
                    <w:del w:id="1029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6</w:delText>
                      </w:r>
                      <w:r w:rsidDel="006D26FE">
                        <w:fldChar w:fldCharType="end"/>
                      </w:r>
                    </w:del>
                    <w:r>
                      <w:t xml:space="preserve"> Antarmuka form Data Guru</w:t>
                    </w:r>
                  </w:p>
                  <w:p w14:paraId="395DB233" w14:textId="77777777" w:rsidR="00ED34E2" w:rsidRDefault="00ED34E2"/>
                  <w:p w14:paraId="30CEC5FA" w14:textId="5A8A260B" w:rsidR="00ED34E2" w:rsidRPr="00EB46ED" w:rsidRDefault="00ED34E2" w:rsidP="001F343A">
                    <w:pPr>
                      <w:pStyle w:val="Caption"/>
                      <w:jc w:val="center"/>
                      <w:rPr>
                        <w:noProof/>
                        <w:sz w:val="24"/>
                        <w:szCs w:val="24"/>
                      </w:rPr>
                    </w:pPr>
                    <w:r>
                      <w:t xml:space="preserve">Gambar 3. </w:t>
                    </w:r>
                    <w:ins w:id="10298" w:author="chaniaayulestari@outlook.com" w:date="2021-11-13T13:45:00Z">
                      <w:r>
                        <w:fldChar w:fldCharType="begin"/>
                      </w:r>
                      <w:r>
                        <w:instrText xml:space="preserve"> SEQ Gambar_3. \* ARABIC </w:instrText>
                      </w:r>
                    </w:ins>
                    <w:r>
                      <w:fldChar w:fldCharType="separate"/>
                    </w:r>
                    <w:ins w:id="10299" w:author="chaniaayulestari@outlook.com" w:date="2021-11-13T13:45:00Z">
                      <w:r>
                        <w:rPr>
                          <w:noProof/>
                        </w:rPr>
                        <w:t>33</w:t>
                      </w:r>
                      <w:r>
                        <w:fldChar w:fldCharType="end"/>
                      </w:r>
                    </w:ins>
                    <w:del w:id="1030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6</w:delText>
                      </w:r>
                      <w:r w:rsidDel="006D26FE">
                        <w:fldChar w:fldCharType="end"/>
                      </w:r>
                    </w:del>
                    <w:r>
                      <w:t xml:space="preserve"> Antarmuka form Data Guru</w:t>
                    </w:r>
                  </w:p>
                </w:txbxContent>
              </v:textbox>
              <w10:wrap anchorx="margin"/>
            </v:shape>
          </w:pict>
        </w:r>
      </w:del>
    </w:p>
    <w:p w14:paraId="57D110E6" w14:textId="1E38C1B3" w:rsidR="00327E19" w:rsidRPr="00EC722E" w:rsidRDefault="00AB7B78">
      <w:pPr>
        <w:pStyle w:val="ListParagraph"/>
        <w:numPr>
          <w:ilvl w:val="0"/>
          <w:numId w:val="43"/>
        </w:numPr>
        <w:shd w:val="clear" w:color="auto" w:fill="FFFFFF" w:themeFill="background1"/>
        <w:ind w:left="426"/>
        <w:rPr>
          <w:rFonts w:eastAsia="Calibri"/>
          <w:b/>
          <w:bCs/>
        </w:rPr>
        <w:pPrChange w:id="10301"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C722E">
        <w:rPr>
          <w:rFonts w:eastAsia="Calibri"/>
          <w:b/>
          <w:bCs/>
        </w:rPr>
        <w:t xml:space="preserve"> </w:t>
      </w:r>
      <w:r w:rsidR="00327E19" w:rsidRPr="00EC722E">
        <w:rPr>
          <w:rFonts w:eastAsia="Calibri"/>
          <w:b/>
          <w:bCs/>
        </w:rPr>
        <w:t>Data Form Walikelas</w:t>
      </w:r>
    </w:p>
    <w:p w14:paraId="0FB46C07" w14:textId="638B0DD5" w:rsidR="001F343A" w:rsidRDefault="001F343A" w:rsidP="001F343A">
      <w:pPr>
        <w:pStyle w:val="ListParagraph"/>
        <w:ind w:left="0" w:firstLine="426"/>
        <w:rPr>
          <w:rFonts w:eastAsia="Calibri"/>
        </w:rPr>
      </w:pPr>
      <w:r w:rsidRPr="001F343A">
        <w:rPr>
          <w:rFonts w:eastAsia="Calibri"/>
        </w:rPr>
        <w:t xml:space="preserve">Rancangan pada halaman ini hanya berisikan beberapa </w:t>
      </w:r>
      <w:r w:rsidRPr="001F343A">
        <w:rPr>
          <w:rFonts w:eastAsia="Calibri"/>
          <w:i/>
          <w:iCs/>
        </w:rPr>
        <w:t xml:space="preserve">field </w:t>
      </w:r>
      <w:r w:rsidR="00586A07">
        <w:rPr>
          <w:rFonts w:eastAsia="Calibri"/>
          <w:i/>
          <w:iCs/>
        </w:rPr>
        <w:t xml:space="preserve">informasi </w:t>
      </w:r>
      <w:r w:rsidRPr="001F343A">
        <w:rPr>
          <w:rFonts w:eastAsia="Calibri"/>
        </w:rPr>
        <w:t xml:space="preserve">data yang </w:t>
      </w:r>
      <w:r w:rsidR="00586A07">
        <w:rPr>
          <w:rFonts w:eastAsia="Calibri"/>
        </w:rPr>
        <w:t xml:space="preserve">perlu diisi </w:t>
      </w:r>
      <w:r w:rsidRPr="001F343A">
        <w:rPr>
          <w:rFonts w:eastAsia="Calibri"/>
        </w:rPr>
        <w:t>guna</w:t>
      </w:r>
      <w:r w:rsidR="00586A07">
        <w:rPr>
          <w:rFonts w:eastAsia="Calibri"/>
        </w:rPr>
        <w:t xml:space="preserve"> </w:t>
      </w:r>
      <w:r w:rsidRPr="001F343A">
        <w:rPr>
          <w:rFonts w:eastAsia="Calibri"/>
        </w:rPr>
        <w:t xml:space="preserve">untuk mendaftarkan </w:t>
      </w:r>
      <w:r>
        <w:rPr>
          <w:rFonts w:eastAsia="Calibri"/>
        </w:rPr>
        <w:t>guru sebagai walikelas</w:t>
      </w:r>
      <w:r w:rsidRPr="001F343A">
        <w:rPr>
          <w:rFonts w:eastAsia="Calibri"/>
        </w:rPr>
        <w:t xml:space="preserve"> kedalam sistem.</w:t>
      </w:r>
    </w:p>
    <w:p w14:paraId="26501C4F" w14:textId="01C42ABD" w:rsidR="00C87493" w:rsidDel="00C1342F" w:rsidRDefault="00CF3937">
      <w:pPr>
        <w:jc w:val="center"/>
        <w:rPr>
          <w:del w:id="10302" w:author="Rafi Aziizi" w:date="2021-11-12T10:58:00Z"/>
          <w:rFonts w:eastAsia="Calibri"/>
        </w:rPr>
        <w:pPrChange w:id="10303" w:author="Rafi Aziizi" w:date="2021-11-14T10:20:00Z">
          <w:pPr/>
        </w:pPrChange>
      </w:pPr>
      <w:r>
        <w:rPr>
          <w:noProof/>
        </w:rPr>
        <w:drawing>
          <wp:inline distT="0" distB="0" distL="0" distR="0" wp14:anchorId="50F8D6B2" wp14:editId="40082E84">
            <wp:extent cx="4177590" cy="2379600"/>
            <wp:effectExtent l="0" t="0" r="0" b="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inline>
        </w:drawing>
      </w:r>
    </w:p>
    <w:p w14:paraId="399D9962" w14:textId="77777777" w:rsidR="00C87493" w:rsidDel="00331B6F" w:rsidRDefault="00C87493">
      <w:pPr>
        <w:pStyle w:val="ListParagraph"/>
        <w:ind w:left="0" w:firstLine="426"/>
        <w:jc w:val="center"/>
        <w:rPr>
          <w:del w:id="10304" w:author="Rafi Aziizi" w:date="2021-11-12T10:58:00Z"/>
          <w:rFonts w:eastAsia="Calibri"/>
        </w:rPr>
        <w:pPrChange w:id="10305" w:author="Rafi Aziizi" w:date="2021-11-14T10:20:00Z">
          <w:pPr>
            <w:pStyle w:val="ListParagraph"/>
            <w:ind w:left="0" w:firstLine="426"/>
          </w:pPr>
        </w:pPrChange>
      </w:pPr>
    </w:p>
    <w:p w14:paraId="00DF0585" w14:textId="2A294E15" w:rsidR="001F343A" w:rsidDel="00331B6F" w:rsidRDefault="001F343A">
      <w:pPr>
        <w:pStyle w:val="ListParagraph"/>
        <w:ind w:left="0" w:firstLine="426"/>
        <w:jc w:val="center"/>
        <w:rPr>
          <w:del w:id="10306" w:author="Rafi Aziizi" w:date="2021-11-12T10:58:00Z"/>
          <w:rFonts w:eastAsia="Calibri"/>
        </w:rPr>
        <w:pPrChange w:id="10307" w:author="Rafi Aziizi" w:date="2021-11-14T10:20:00Z">
          <w:pPr>
            <w:pStyle w:val="ListParagraph"/>
            <w:ind w:left="0" w:firstLine="426"/>
          </w:pPr>
        </w:pPrChange>
      </w:pPr>
    </w:p>
    <w:p w14:paraId="0DA53CD2" w14:textId="171AF8D1" w:rsidR="007262F1" w:rsidDel="00331B6F" w:rsidRDefault="007262F1">
      <w:pPr>
        <w:pStyle w:val="ListParagraph"/>
        <w:ind w:left="0" w:firstLine="426"/>
        <w:jc w:val="center"/>
        <w:rPr>
          <w:del w:id="10308" w:author="Rafi Aziizi" w:date="2021-11-12T10:58:00Z"/>
          <w:rFonts w:eastAsia="Calibri"/>
        </w:rPr>
        <w:pPrChange w:id="10309" w:author="Rafi Aziizi" w:date="2021-11-14T10:20:00Z">
          <w:pPr>
            <w:pStyle w:val="ListParagraph"/>
            <w:ind w:left="0" w:firstLine="426"/>
          </w:pPr>
        </w:pPrChange>
      </w:pPr>
    </w:p>
    <w:p w14:paraId="00C82A12" w14:textId="1A02943D" w:rsidR="007262F1" w:rsidRPr="00331B6F" w:rsidRDefault="007262F1">
      <w:pPr>
        <w:jc w:val="center"/>
        <w:rPr>
          <w:rFonts w:eastAsia="Calibri"/>
        </w:rPr>
        <w:pPrChange w:id="10310" w:author="Rafi Aziizi" w:date="2021-11-14T10:20:00Z">
          <w:pPr>
            <w:pStyle w:val="ListParagraph"/>
            <w:ind w:left="0" w:firstLine="426"/>
          </w:pPr>
        </w:pPrChange>
      </w:pPr>
    </w:p>
    <w:p w14:paraId="6FFD9544" w14:textId="566E2720" w:rsidR="007262F1" w:rsidDel="0089374A" w:rsidRDefault="00ED34E2" w:rsidP="001F343A">
      <w:pPr>
        <w:pStyle w:val="ListParagraph"/>
        <w:ind w:left="0" w:firstLine="426"/>
        <w:rPr>
          <w:del w:id="10311" w:author="Rafi Aziizi" w:date="2021-11-14T10:20:00Z"/>
          <w:rFonts w:eastAsia="Calibri"/>
        </w:rPr>
      </w:pPr>
      <w:ins w:id="10312" w:author="chaniaayulestari@outlook.com" w:date="2021-11-13T21:14:00Z">
        <w:r>
          <w:rPr>
            <w:noProof/>
          </w:rPr>
          <w:pict w14:anchorId="0055398D">
            <v:shape id="_x0000_s1240" type="#_x0000_t202" style="position:absolute;left:0;text-align:left;margin-left:34pt;margin-top:2.35pt;width:328.9pt;height:12.8pt;z-index:251768320;mso-position-horizontal-relative:text;mso-position-vertical-relative:text" stroked="f">
              <v:textbox inset="0,0,0,0">
                <w:txbxContent>
                  <w:p w14:paraId="608D8A26" w14:textId="1C34C5FD" w:rsidR="00ED34E2" w:rsidRPr="00C10CB1" w:rsidDel="00CF3937" w:rsidRDefault="00ED34E2">
                    <w:pPr>
                      <w:pStyle w:val="Caption"/>
                      <w:jc w:val="center"/>
                      <w:rPr>
                        <w:del w:id="10313" w:author="chaniaayulestari@outlook.com" w:date="2021-11-13T21:14:00Z"/>
                        <w:noProof/>
                      </w:rPr>
                      <w:pPrChange w:id="10314" w:author="chaniaayulestari@outlook.com" w:date="2021-11-13T21:14:00Z">
                        <w:pPr/>
                      </w:pPrChange>
                    </w:pPr>
                    <w:bookmarkStart w:id="10315" w:name="_Toc87731501"/>
                    <w:ins w:id="10316" w:author="chaniaayulestari@outlook.com" w:date="2021-11-13T21:14:00Z">
                      <w:r>
                        <w:t xml:space="preserve">Gambar 3. </w:t>
                      </w:r>
                      <w:r>
                        <w:rPr>
                          <w:i w:val="0"/>
                          <w:iCs w:val="0"/>
                        </w:rPr>
                        <w:fldChar w:fldCharType="begin"/>
                      </w:r>
                      <w:r>
                        <w:instrText xml:space="preserve"> SEQ Gambar___3. \* ARABIC </w:instrText>
                      </w:r>
                    </w:ins>
                    <w:r>
                      <w:rPr>
                        <w:i w:val="0"/>
                        <w:iCs w:val="0"/>
                      </w:rPr>
                      <w:fldChar w:fldCharType="separate"/>
                    </w:r>
                    <w:ins w:id="10317" w:author="Rafi Aziizi" w:date="2021-11-15T16:05:00Z">
                      <w:r w:rsidR="00BF7B94">
                        <w:rPr>
                          <w:noProof/>
                        </w:rPr>
                        <w:t>71</w:t>
                      </w:r>
                    </w:ins>
                    <w:ins w:id="10318" w:author="chaniaayulestari@outlook.com" w:date="2021-11-13T21:25:00Z">
                      <w:del w:id="10319" w:author="Rafi Aziizi" w:date="2021-11-14T09:53:00Z">
                        <w:r w:rsidDel="00590A19">
                          <w:rPr>
                            <w:noProof/>
                          </w:rPr>
                          <w:delText>66</w:delText>
                        </w:r>
                      </w:del>
                    </w:ins>
                    <w:ins w:id="10320" w:author="chaniaayulestari@outlook.com" w:date="2021-11-13T21:14:00Z">
                      <w:r>
                        <w:rPr>
                          <w:i w:val="0"/>
                          <w:iCs w:val="0"/>
                        </w:rPr>
                        <w:fldChar w:fldCharType="end"/>
                      </w:r>
                      <w:r>
                        <w:t xml:space="preserve"> </w:t>
                      </w:r>
                      <w:r w:rsidRPr="00C87E5B">
                        <w:t xml:space="preserve">Perancangan Antarmuka </w:t>
                      </w:r>
                      <w:r>
                        <w:t>Tambah Data Walikelas</w:t>
                      </w:r>
                    </w:ins>
                    <w:bookmarkEnd w:id="10315"/>
                  </w:p>
                  <w:p w14:paraId="4EC650CB" w14:textId="77777777" w:rsidR="00ED34E2" w:rsidRDefault="00ED34E2">
                    <w:pPr>
                      <w:pStyle w:val="Caption"/>
                      <w:jc w:val="center"/>
                      <w:pPrChange w:id="10321" w:author="chaniaayulestari@outlook.com" w:date="2021-11-13T21:14:00Z">
                        <w:pPr/>
                      </w:pPrChange>
                    </w:pPr>
                  </w:p>
                </w:txbxContent>
              </v:textbox>
            </v:shape>
          </w:pict>
        </w:r>
      </w:ins>
    </w:p>
    <w:p w14:paraId="4DC60A2F" w14:textId="77777777" w:rsidR="007262F1" w:rsidDel="0089374A" w:rsidRDefault="007262F1" w:rsidP="001F343A">
      <w:pPr>
        <w:pStyle w:val="ListParagraph"/>
        <w:ind w:left="0" w:firstLine="426"/>
        <w:rPr>
          <w:del w:id="10322" w:author="Rafi Aziizi" w:date="2021-11-14T10:20:00Z"/>
          <w:rFonts w:eastAsia="Calibri"/>
        </w:rPr>
      </w:pPr>
    </w:p>
    <w:p w14:paraId="61DEC1A9" w14:textId="77777777" w:rsidR="007262F1" w:rsidDel="0089374A" w:rsidRDefault="007262F1" w:rsidP="001F343A">
      <w:pPr>
        <w:pStyle w:val="ListParagraph"/>
        <w:ind w:left="0" w:firstLine="426"/>
        <w:rPr>
          <w:del w:id="10323" w:author="Rafi Aziizi" w:date="2021-11-14T10:20:00Z"/>
          <w:rFonts w:eastAsia="Calibri"/>
        </w:rPr>
      </w:pPr>
    </w:p>
    <w:p w14:paraId="31D02A69" w14:textId="19F7CAA6" w:rsidR="007262F1" w:rsidDel="0089374A" w:rsidRDefault="007262F1" w:rsidP="001F343A">
      <w:pPr>
        <w:pStyle w:val="ListParagraph"/>
        <w:ind w:left="0" w:firstLine="426"/>
        <w:rPr>
          <w:del w:id="10324" w:author="Rafi Aziizi" w:date="2021-11-14T10:20:00Z"/>
          <w:rFonts w:eastAsia="Calibri"/>
        </w:rPr>
      </w:pPr>
    </w:p>
    <w:p w14:paraId="5226073D" w14:textId="17F08D33" w:rsidR="007262F1" w:rsidDel="0089374A" w:rsidRDefault="007262F1" w:rsidP="001F343A">
      <w:pPr>
        <w:pStyle w:val="ListParagraph"/>
        <w:ind w:left="0" w:firstLine="426"/>
        <w:rPr>
          <w:del w:id="10325" w:author="Rafi Aziizi" w:date="2021-11-14T10:20:00Z"/>
          <w:rFonts w:eastAsia="Calibri"/>
        </w:rPr>
      </w:pPr>
    </w:p>
    <w:p w14:paraId="02658F6F" w14:textId="0D3C47C1" w:rsidR="007262F1" w:rsidDel="0089374A" w:rsidRDefault="007262F1" w:rsidP="001F343A">
      <w:pPr>
        <w:pStyle w:val="ListParagraph"/>
        <w:ind w:left="0" w:firstLine="426"/>
        <w:rPr>
          <w:del w:id="10326" w:author="Rafi Aziizi" w:date="2021-11-14T10:20:00Z"/>
          <w:rFonts w:eastAsia="Calibri"/>
        </w:rPr>
      </w:pPr>
    </w:p>
    <w:p w14:paraId="5C9973F5" w14:textId="06025B5C" w:rsidR="007262F1" w:rsidDel="0089374A" w:rsidRDefault="007262F1" w:rsidP="001F343A">
      <w:pPr>
        <w:pStyle w:val="ListParagraph"/>
        <w:ind w:left="0" w:firstLine="426"/>
        <w:rPr>
          <w:del w:id="10327" w:author="Rafi Aziizi" w:date="2021-11-14T10:20:00Z"/>
          <w:rFonts w:eastAsia="Calibri"/>
        </w:rPr>
      </w:pPr>
    </w:p>
    <w:p w14:paraId="2377890D" w14:textId="3BD18D24" w:rsidR="007262F1" w:rsidDel="0089374A" w:rsidRDefault="007262F1" w:rsidP="001F343A">
      <w:pPr>
        <w:pStyle w:val="ListParagraph"/>
        <w:ind w:left="0" w:firstLine="426"/>
        <w:rPr>
          <w:del w:id="10328" w:author="Rafi Aziizi" w:date="2021-11-14T10:20:00Z"/>
          <w:rFonts w:eastAsia="Calibri"/>
        </w:rPr>
      </w:pPr>
    </w:p>
    <w:p w14:paraId="71207A9D" w14:textId="57EDBCBB" w:rsidR="007262F1" w:rsidRPr="0089374A" w:rsidDel="0089374A" w:rsidRDefault="007262F1">
      <w:pPr>
        <w:rPr>
          <w:del w:id="10329" w:author="Rafi Aziizi" w:date="2021-11-14T10:21:00Z"/>
          <w:rFonts w:eastAsia="Calibri"/>
        </w:rPr>
        <w:pPrChange w:id="10330" w:author="Rafi Aziizi" w:date="2021-11-14T10:20:00Z">
          <w:pPr>
            <w:pStyle w:val="ListParagraph"/>
            <w:ind w:left="0" w:firstLine="426"/>
          </w:pPr>
        </w:pPrChange>
      </w:pPr>
    </w:p>
    <w:p w14:paraId="3217179A" w14:textId="19570FE4" w:rsidR="007262F1" w:rsidRPr="0089374A" w:rsidRDefault="00ED34E2">
      <w:pPr>
        <w:rPr>
          <w:rFonts w:eastAsia="Calibri"/>
        </w:rPr>
        <w:pPrChange w:id="10331" w:author="Rafi Aziizi" w:date="2021-11-14T10:21:00Z">
          <w:pPr>
            <w:pStyle w:val="ListParagraph"/>
            <w:ind w:left="0" w:firstLine="426"/>
          </w:pPr>
        </w:pPrChange>
      </w:pPr>
      <w:del w:id="10332" w:author="chaniaayulestari@outlook.com" w:date="2021-11-13T14:26:00Z">
        <w:r>
          <w:rPr>
            <w:noProof/>
          </w:rPr>
          <w:pict w14:anchorId="7267F60C">
            <v:shape id="Text Box 111" o:spid="_x0000_s1085" type="#_x0000_t202" style="position:absolute;left:0;text-align:left;margin-left:28.15pt;margin-top:2.35pt;width:339.9pt;height:.05pt;z-index:-2516505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" stroked="f">
              <v:textbox style="mso-fit-shape-to-text:t" inset="0,0,0,0">
                <w:txbxContent>
                  <w:p w14:paraId="3CEA8307" w14:textId="4D9734BD" w:rsidR="00ED34E2" w:rsidRPr="000317BE" w:rsidRDefault="00ED34E2" w:rsidP="001F343A">
                    <w:pPr>
                      <w:pStyle w:val="Caption"/>
                      <w:jc w:val="center"/>
                      <w:rPr>
                        <w:noProof/>
                        <w:sz w:val="24"/>
                        <w:szCs w:val="24"/>
                      </w:rPr>
                    </w:pPr>
                    <w:r>
                      <w:t xml:space="preserve">Gambar 3. </w:t>
                    </w:r>
                    <w:ins w:id="10333" w:author="chaniaayulestari@outlook.com" w:date="2021-11-13T13:45:00Z">
                      <w:r>
                        <w:fldChar w:fldCharType="begin"/>
                      </w:r>
                      <w:r>
                        <w:instrText xml:space="preserve"> SEQ Gambar_3. \* ARABIC </w:instrText>
                      </w:r>
                    </w:ins>
                    <w:r>
                      <w:fldChar w:fldCharType="separate"/>
                    </w:r>
                    <w:ins w:id="10334" w:author="chaniaayulestari@outlook.com" w:date="2021-11-13T13:45:00Z">
                      <w:r>
                        <w:rPr>
                          <w:noProof/>
                        </w:rPr>
                        <w:t>34</w:t>
                      </w:r>
                      <w:r>
                        <w:fldChar w:fldCharType="end"/>
                      </w:r>
                    </w:ins>
                    <w:del w:id="1033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7</w:delText>
                      </w:r>
                      <w:r w:rsidDel="006D26FE">
                        <w:fldChar w:fldCharType="end"/>
                      </w:r>
                    </w:del>
                    <w:r>
                      <w:t xml:space="preserve"> Antarmuka Form Walikelas</w:t>
                    </w:r>
                  </w:p>
                  <w:p w14:paraId="0BB17D03" w14:textId="77777777" w:rsidR="00ED34E2" w:rsidRDefault="00ED34E2"/>
                  <w:p w14:paraId="3E061FB4" w14:textId="33158AEC" w:rsidR="00ED34E2" w:rsidRPr="000317BE" w:rsidRDefault="00ED34E2" w:rsidP="001F343A">
                    <w:pPr>
                      <w:pStyle w:val="Caption"/>
                      <w:jc w:val="center"/>
                      <w:rPr>
                        <w:noProof/>
                        <w:sz w:val="24"/>
                        <w:szCs w:val="24"/>
                      </w:rPr>
                    </w:pPr>
                    <w:r>
                      <w:t xml:space="preserve">Gambar 3. </w:t>
                    </w:r>
                    <w:ins w:id="10336" w:author="chaniaayulestari@outlook.com" w:date="2021-11-13T13:45:00Z">
                      <w:r>
                        <w:fldChar w:fldCharType="begin"/>
                      </w:r>
                      <w:r>
                        <w:instrText xml:space="preserve"> SEQ Gambar_3. \* ARABIC </w:instrText>
                      </w:r>
                    </w:ins>
                    <w:r>
                      <w:fldChar w:fldCharType="separate"/>
                    </w:r>
                    <w:ins w:id="10337" w:author="chaniaayulestari@outlook.com" w:date="2021-11-13T13:45:00Z">
                      <w:r>
                        <w:rPr>
                          <w:noProof/>
                        </w:rPr>
                        <w:t>34</w:t>
                      </w:r>
                      <w:r>
                        <w:fldChar w:fldCharType="end"/>
                      </w:r>
                    </w:ins>
                    <w:del w:id="1033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7</w:delText>
                      </w:r>
                      <w:r w:rsidDel="006D26FE">
                        <w:fldChar w:fldCharType="end"/>
                      </w:r>
                    </w:del>
                    <w:r>
                      <w:t xml:space="preserve"> Antarmuka Form Walikelas</w:t>
                    </w:r>
                  </w:p>
                </w:txbxContent>
              </v:textbox>
              <w10:wrap anchorx="margin"/>
            </v:shape>
          </w:pict>
        </w:r>
      </w:del>
    </w:p>
    <w:p w14:paraId="3759AD1B" w14:textId="7B44FE68" w:rsidR="00327E19" w:rsidRPr="00EB3866" w:rsidRDefault="00AB7B78">
      <w:pPr>
        <w:pStyle w:val="ListParagraph"/>
        <w:numPr>
          <w:ilvl w:val="0"/>
          <w:numId w:val="43"/>
        </w:numPr>
        <w:shd w:val="clear" w:color="auto" w:fill="FFFFFF" w:themeFill="background1"/>
        <w:ind w:left="426"/>
        <w:rPr>
          <w:b/>
          <w:bCs/>
        </w:rPr>
        <w:pPrChange w:id="10339"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B3866">
        <w:rPr>
          <w:b/>
          <w:bCs/>
        </w:rPr>
        <w:t xml:space="preserve"> </w:t>
      </w:r>
      <w:r w:rsidR="00327E19" w:rsidRPr="00EB3866">
        <w:rPr>
          <w:b/>
          <w:bCs/>
        </w:rPr>
        <w:t>Data Form Kelas</w:t>
      </w:r>
    </w:p>
    <w:p w14:paraId="7D04DE90" w14:textId="5294717E" w:rsidR="001F343A" w:rsidDel="0089374A" w:rsidRDefault="001F343A" w:rsidP="001F343A">
      <w:pPr>
        <w:ind w:firstLine="426"/>
        <w:rPr>
          <w:ins w:id="10340" w:author="chaniaayulestari@outlook.com" w:date="2021-11-13T21:15:00Z"/>
          <w:del w:id="10341" w:author="Rafi Aziizi" w:date="2021-11-14T10:21:00Z"/>
          <w:rFonts w:eastAsia="Calibri"/>
        </w:rPr>
      </w:pPr>
      <w:r w:rsidRPr="001F343A">
        <w:rPr>
          <w:rFonts w:eastAsia="Calibri"/>
        </w:rPr>
        <w:t xml:space="preserve">Rancangan pada halaman ini hanya berisikan beberapa </w:t>
      </w:r>
      <w:r w:rsidRPr="001F343A">
        <w:rPr>
          <w:rFonts w:eastAsia="Calibri"/>
          <w:i/>
          <w:iCs/>
        </w:rPr>
        <w:t xml:space="preserve">field </w:t>
      </w:r>
      <w:r w:rsidRPr="001F343A">
        <w:rPr>
          <w:rFonts w:eastAsia="Calibri"/>
        </w:rPr>
        <w:t>data</w:t>
      </w:r>
      <w:r w:rsidR="00586A07">
        <w:rPr>
          <w:rFonts w:eastAsia="Calibri"/>
        </w:rPr>
        <w:t xml:space="preserve"> </w:t>
      </w:r>
      <w:r w:rsidR="00C10E66">
        <w:rPr>
          <w:rFonts w:eastAsia="Calibri"/>
        </w:rPr>
        <w:t xml:space="preserve">yyang perlu diisi </w:t>
      </w:r>
      <w:r w:rsidR="00586A07">
        <w:rPr>
          <w:rFonts w:eastAsia="Calibri"/>
        </w:rPr>
        <w:t xml:space="preserve">mengenai kelas </w:t>
      </w:r>
      <w:r w:rsidRPr="001F343A">
        <w:rPr>
          <w:rFonts w:eastAsia="Calibri"/>
        </w:rPr>
        <w:t xml:space="preserve">yang </w:t>
      </w:r>
      <w:r w:rsidR="00586A07">
        <w:rPr>
          <w:rFonts w:eastAsia="Calibri"/>
        </w:rPr>
        <w:t>akan ditambahkan kedalam siste</w:t>
      </w:r>
      <w:r w:rsidR="00C10E66">
        <w:rPr>
          <w:rFonts w:eastAsia="Calibri"/>
        </w:rPr>
        <w:t>m</w:t>
      </w:r>
      <w:r w:rsidR="00586A07">
        <w:rPr>
          <w:rFonts w:eastAsia="Calibri"/>
        </w:rPr>
        <w:t>.</w:t>
      </w:r>
    </w:p>
    <w:p w14:paraId="23D2CA7D" w14:textId="68AEDD79" w:rsidR="00CF3937" w:rsidDel="0089374A" w:rsidRDefault="00CF3937" w:rsidP="001F343A">
      <w:pPr>
        <w:ind w:firstLine="426"/>
        <w:rPr>
          <w:ins w:id="10342" w:author="chaniaayulestari@outlook.com" w:date="2021-11-13T21:15:00Z"/>
          <w:del w:id="10343" w:author="Rafi Aziizi" w:date="2021-11-14T10:21:00Z"/>
          <w:rFonts w:eastAsia="Calibri"/>
        </w:rPr>
      </w:pPr>
    </w:p>
    <w:p w14:paraId="1773506A" w14:textId="3DE0A3BC" w:rsidR="00CF3937" w:rsidDel="0089374A" w:rsidRDefault="00CF3937" w:rsidP="001F343A">
      <w:pPr>
        <w:ind w:firstLine="426"/>
        <w:rPr>
          <w:ins w:id="10344" w:author="chaniaayulestari@outlook.com" w:date="2021-11-13T21:15:00Z"/>
          <w:del w:id="10345" w:author="Rafi Aziizi" w:date="2021-11-14T10:21:00Z"/>
          <w:rFonts w:eastAsia="Calibri"/>
        </w:rPr>
      </w:pPr>
    </w:p>
    <w:p w14:paraId="6DF64A19" w14:textId="1C858304" w:rsidR="00CF3937" w:rsidDel="0089374A" w:rsidRDefault="00CF3937" w:rsidP="001F343A">
      <w:pPr>
        <w:ind w:firstLine="426"/>
        <w:rPr>
          <w:ins w:id="10346" w:author="chaniaayulestari@outlook.com" w:date="2021-11-13T21:15:00Z"/>
          <w:del w:id="10347" w:author="Rafi Aziizi" w:date="2021-11-14T10:21:00Z"/>
          <w:rFonts w:eastAsia="Calibri"/>
        </w:rPr>
      </w:pPr>
    </w:p>
    <w:p w14:paraId="48FFF384" w14:textId="77777777" w:rsidR="00CF3937" w:rsidRPr="001F343A" w:rsidRDefault="00CF3937">
      <w:pPr>
        <w:ind w:firstLine="426"/>
        <w:rPr>
          <w:rFonts w:eastAsia="Calibri"/>
        </w:rPr>
      </w:pPr>
    </w:p>
    <w:p w14:paraId="5D389412" w14:textId="1DF05A09" w:rsidR="00586A07" w:rsidRDefault="007262F1" w:rsidP="001F343A">
      <w:pPr>
        <w:pStyle w:val="ListParagraph"/>
        <w:ind w:left="426"/>
      </w:pPr>
      <w:r>
        <w:rPr>
          <w:noProof/>
        </w:rPr>
        <w:drawing>
          <wp:anchor distT="0" distB="0" distL="114300" distR="114300" simplePos="0" relativeHeight="251515392" behindDoc="1" locked="0" layoutInCell="1" allowOverlap="1" wp14:anchorId="6AD3A81B" wp14:editId="14ED5433">
            <wp:simplePos x="0" y="0"/>
            <wp:positionH relativeFrom="margin">
              <wp:align>center</wp:align>
            </wp:positionH>
            <wp:positionV relativeFrom="paragraph">
              <wp:posOffset>5443</wp:posOffset>
            </wp:positionV>
            <wp:extent cx="4177590" cy="2379600"/>
            <wp:effectExtent l="0" t="0" r="0" b="1905"/>
            <wp:wrapNone/>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262F1">
        <w:t xml:space="preserve"> </w:t>
      </w:r>
    </w:p>
    <w:p w14:paraId="22F13720" w14:textId="2D9A12F3" w:rsidR="00586A07" w:rsidRDefault="00586A07" w:rsidP="001F343A">
      <w:pPr>
        <w:pStyle w:val="ListParagraph"/>
        <w:ind w:left="426"/>
      </w:pPr>
    </w:p>
    <w:p w14:paraId="0B8AE877" w14:textId="4A290D03" w:rsidR="00586A07" w:rsidRDefault="00586A07" w:rsidP="001F343A">
      <w:pPr>
        <w:pStyle w:val="ListParagraph"/>
        <w:ind w:left="426"/>
      </w:pPr>
    </w:p>
    <w:p w14:paraId="23E51837" w14:textId="69BE2E09" w:rsidR="00586A07" w:rsidRDefault="00586A07" w:rsidP="001F343A">
      <w:pPr>
        <w:pStyle w:val="ListParagraph"/>
        <w:ind w:left="426"/>
      </w:pPr>
    </w:p>
    <w:p w14:paraId="3FF8FF83" w14:textId="28E6D2A1" w:rsidR="00586A07" w:rsidRDefault="00586A07" w:rsidP="001F343A">
      <w:pPr>
        <w:pStyle w:val="ListParagraph"/>
        <w:ind w:left="426"/>
      </w:pPr>
    </w:p>
    <w:p w14:paraId="187EED2B" w14:textId="1E6F1321" w:rsidR="00586A07" w:rsidRDefault="00586A07" w:rsidP="001F343A">
      <w:pPr>
        <w:pStyle w:val="ListParagraph"/>
        <w:ind w:left="426"/>
      </w:pPr>
    </w:p>
    <w:p w14:paraId="0FB06DE4" w14:textId="46911251" w:rsidR="00586A07" w:rsidRDefault="00586A07" w:rsidP="001F343A">
      <w:pPr>
        <w:pStyle w:val="ListParagraph"/>
        <w:ind w:left="426"/>
      </w:pPr>
    </w:p>
    <w:p w14:paraId="5550FA29" w14:textId="3CD9D910" w:rsidR="00586A07" w:rsidRDefault="00586A07" w:rsidP="001F343A">
      <w:pPr>
        <w:pStyle w:val="ListParagraph"/>
        <w:ind w:left="426"/>
      </w:pPr>
    </w:p>
    <w:p w14:paraId="11816496" w14:textId="7438743C" w:rsidR="00586A07" w:rsidRDefault="00586A07" w:rsidP="001F343A">
      <w:pPr>
        <w:pStyle w:val="ListParagraph"/>
        <w:ind w:left="426"/>
      </w:pPr>
    </w:p>
    <w:p w14:paraId="14997029" w14:textId="28BAC5CA" w:rsidR="00586A07" w:rsidRDefault="00ED34E2" w:rsidP="001F343A">
      <w:pPr>
        <w:pStyle w:val="ListParagraph"/>
        <w:ind w:left="426"/>
      </w:pPr>
      <w:ins w:id="10348" w:author="chaniaayulestari@outlook.com" w:date="2021-11-13T21:15:00Z">
        <w:r>
          <w:rPr>
            <w:noProof/>
          </w:rPr>
          <w:pict w14:anchorId="36428859">
            <v:shape id="_x0000_s1241" type="#_x0000_t202" style="position:absolute;left:0;text-align:left;margin-left:34pt;margin-top:5.95pt;width:328.9pt;height:13.65pt;z-index:251769344;mso-position-horizontal-relative:text;mso-position-vertical-relative:text" stroked="f">
              <v:textbox inset="0,0,0,0">
                <w:txbxContent>
                  <w:p w14:paraId="31758F08" w14:textId="73203FA0" w:rsidR="00ED34E2" w:rsidRPr="00C76DF1" w:rsidDel="00CF3937" w:rsidRDefault="00ED34E2">
                    <w:pPr>
                      <w:pStyle w:val="Caption"/>
                      <w:jc w:val="center"/>
                      <w:rPr>
                        <w:del w:id="10349" w:author="chaniaayulestari@outlook.com" w:date="2021-11-13T21:15:00Z"/>
                        <w:noProof/>
                      </w:rPr>
                      <w:pPrChange w:id="10350" w:author="chaniaayulestari@outlook.com" w:date="2021-11-13T21:15:00Z">
                        <w:pPr>
                          <w:pStyle w:val="ListParagraph"/>
                          <w:ind w:left="426"/>
                        </w:pPr>
                      </w:pPrChange>
                    </w:pPr>
                    <w:bookmarkStart w:id="10351" w:name="_Toc87731502"/>
                    <w:ins w:id="10352" w:author="chaniaayulestari@outlook.com" w:date="2021-11-13T21:15:00Z">
                      <w:r>
                        <w:t xml:space="preserve">Gambar 3. </w:t>
                      </w:r>
                      <w:r>
                        <w:rPr>
                          <w:i w:val="0"/>
                          <w:iCs w:val="0"/>
                        </w:rPr>
                        <w:fldChar w:fldCharType="begin"/>
                      </w:r>
                      <w:r>
                        <w:instrText xml:space="preserve"> SEQ Gambar___3. \* ARABIC </w:instrText>
                      </w:r>
                    </w:ins>
                    <w:r>
                      <w:rPr>
                        <w:i w:val="0"/>
                        <w:iCs w:val="0"/>
                      </w:rPr>
                      <w:fldChar w:fldCharType="separate"/>
                    </w:r>
                    <w:ins w:id="10353" w:author="Rafi Aziizi" w:date="2021-11-15T16:05:00Z">
                      <w:r w:rsidR="00BF7B94">
                        <w:rPr>
                          <w:noProof/>
                        </w:rPr>
                        <w:t>72</w:t>
                      </w:r>
                    </w:ins>
                    <w:ins w:id="10354" w:author="chaniaayulestari@outlook.com" w:date="2021-11-13T21:25:00Z">
                      <w:del w:id="10355" w:author="Rafi Aziizi" w:date="2021-11-14T09:53:00Z">
                        <w:r w:rsidDel="00590A19">
                          <w:rPr>
                            <w:noProof/>
                          </w:rPr>
                          <w:delText>67</w:delText>
                        </w:r>
                      </w:del>
                    </w:ins>
                    <w:ins w:id="10356" w:author="chaniaayulestari@outlook.com" w:date="2021-11-13T21:15:00Z">
                      <w:r>
                        <w:rPr>
                          <w:i w:val="0"/>
                          <w:iCs w:val="0"/>
                        </w:rPr>
                        <w:fldChar w:fldCharType="end"/>
                      </w:r>
                      <w:r>
                        <w:t xml:space="preserve"> </w:t>
                      </w:r>
                      <w:r w:rsidRPr="002D5FCC">
                        <w:t xml:space="preserve">Perancangan Antarmuka </w:t>
                      </w:r>
                      <w:r>
                        <w:t xml:space="preserve"> Tambah Data Kelas</w:t>
                      </w:r>
                    </w:ins>
                    <w:bookmarkEnd w:id="10351"/>
                  </w:p>
                  <w:p w14:paraId="0F7D3C09" w14:textId="77777777" w:rsidR="00ED34E2" w:rsidRDefault="00ED34E2">
                    <w:pPr>
                      <w:pStyle w:val="Caption"/>
                      <w:jc w:val="center"/>
                      <w:pPrChange w:id="10357" w:author="chaniaayulestari@outlook.com" w:date="2021-11-13T21:15:00Z">
                        <w:pPr/>
                      </w:pPrChange>
                    </w:pPr>
                  </w:p>
                </w:txbxContent>
              </v:textbox>
            </v:shape>
          </w:pict>
        </w:r>
      </w:ins>
      <w:del w:id="10358" w:author="chaniaayulestari@outlook.com" w:date="2021-11-13T14:27:00Z">
        <w:r>
          <w:rPr>
            <w:noProof/>
          </w:rPr>
          <w:pict w14:anchorId="765DFE8C">
            <v:shape id="Text Box 113" o:spid="_x0000_s1084" type="#_x0000_t202" style="position:absolute;left:0;text-align:left;margin-left:28.8pt;margin-top:3.25pt;width:337.35pt;height:.05pt;z-index:-2516495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" stroked="f">
              <v:textbox style="mso-fit-shape-to-text:t" inset="0,0,0,0">
                <w:txbxContent>
                  <w:p w14:paraId="30941A09" w14:textId="2121EF0D" w:rsidR="00ED34E2" w:rsidRPr="00CD66B2" w:rsidRDefault="00ED34E2" w:rsidP="00586A07">
                    <w:pPr>
                      <w:pStyle w:val="Caption"/>
                      <w:jc w:val="center"/>
                      <w:rPr>
                        <w:noProof/>
                        <w:sz w:val="24"/>
                        <w:szCs w:val="24"/>
                      </w:rPr>
                    </w:pPr>
                    <w:r>
                      <w:t xml:space="preserve">Gambar 3. </w:t>
                    </w:r>
                    <w:ins w:id="10359" w:author="chaniaayulestari@outlook.com" w:date="2021-11-13T13:45:00Z">
                      <w:r>
                        <w:fldChar w:fldCharType="begin"/>
                      </w:r>
                      <w:r>
                        <w:instrText xml:space="preserve"> SEQ Gambar_3. \* ARABIC </w:instrText>
                      </w:r>
                    </w:ins>
                    <w:r>
                      <w:fldChar w:fldCharType="separate"/>
                    </w:r>
                    <w:ins w:id="10360" w:author="chaniaayulestari@outlook.com" w:date="2021-11-13T13:45:00Z">
                      <w:r>
                        <w:rPr>
                          <w:noProof/>
                        </w:rPr>
                        <w:t>35</w:t>
                      </w:r>
                      <w:r>
                        <w:fldChar w:fldCharType="end"/>
                      </w:r>
                    </w:ins>
                    <w:del w:id="1036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8</w:delText>
                      </w:r>
                      <w:r w:rsidDel="006D26FE">
                        <w:fldChar w:fldCharType="end"/>
                      </w:r>
                    </w:del>
                    <w:r>
                      <w:t xml:space="preserve"> Antarmuka form Tambah Kelas</w:t>
                    </w:r>
                  </w:p>
                  <w:p w14:paraId="3CB7A1BD" w14:textId="77777777" w:rsidR="00ED34E2" w:rsidRDefault="00ED34E2"/>
                  <w:p w14:paraId="698FB673" w14:textId="6BC49AA9" w:rsidR="00ED34E2" w:rsidRPr="00CD66B2" w:rsidRDefault="00ED34E2" w:rsidP="00586A07">
                    <w:pPr>
                      <w:pStyle w:val="Caption"/>
                      <w:jc w:val="center"/>
                      <w:rPr>
                        <w:noProof/>
                        <w:sz w:val="24"/>
                        <w:szCs w:val="24"/>
                      </w:rPr>
                    </w:pPr>
                    <w:r>
                      <w:t xml:space="preserve">Gambar 3. </w:t>
                    </w:r>
                    <w:ins w:id="10362" w:author="chaniaayulestari@outlook.com" w:date="2021-11-13T13:45:00Z">
                      <w:r>
                        <w:fldChar w:fldCharType="begin"/>
                      </w:r>
                      <w:r>
                        <w:instrText xml:space="preserve"> SEQ Gambar_3. \* ARABIC </w:instrText>
                      </w:r>
                    </w:ins>
                    <w:r>
                      <w:fldChar w:fldCharType="separate"/>
                    </w:r>
                    <w:ins w:id="10363" w:author="chaniaayulestari@outlook.com" w:date="2021-11-13T13:45:00Z">
                      <w:r>
                        <w:rPr>
                          <w:noProof/>
                        </w:rPr>
                        <w:t>35</w:t>
                      </w:r>
                      <w:r>
                        <w:fldChar w:fldCharType="end"/>
                      </w:r>
                    </w:ins>
                    <w:del w:id="1036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8</w:delText>
                      </w:r>
                      <w:r w:rsidDel="006D26FE">
                        <w:fldChar w:fldCharType="end"/>
                      </w:r>
                    </w:del>
                    <w:r>
                      <w:t xml:space="preserve"> Antarmuka form Tambah Kelas</w:t>
                    </w:r>
                  </w:p>
                </w:txbxContent>
              </v:textbox>
              <w10:wrap anchorx="margin"/>
            </v:shape>
          </w:pict>
        </w:r>
      </w:del>
    </w:p>
    <w:p w14:paraId="0652C4F2" w14:textId="129B13E2" w:rsidR="00327E19" w:rsidRPr="00EB3866" w:rsidRDefault="00AB7B78">
      <w:pPr>
        <w:pStyle w:val="ListParagraph"/>
        <w:numPr>
          <w:ilvl w:val="0"/>
          <w:numId w:val="43"/>
        </w:numPr>
        <w:shd w:val="clear" w:color="auto" w:fill="FFFFFF" w:themeFill="background1"/>
        <w:ind w:left="426"/>
        <w:rPr>
          <w:b/>
          <w:bCs/>
        </w:rPr>
        <w:pPrChange w:id="10365" w:author="Rafi Aziizi" w:date="2021-11-12T10:58:00Z">
          <w:pPr>
            <w:pStyle w:val="ListParagraph"/>
            <w:numPr>
              <w:numId w:val="43"/>
            </w:numPr>
            <w:shd w:val="clear" w:color="auto" w:fill="AEAAAA" w:themeFill="background2" w:themeFillShade="BF"/>
            <w:ind w:left="426" w:hanging="360"/>
          </w:pPr>
        </w:pPrChange>
      </w:pPr>
      <w:r>
        <w:rPr>
          <w:rFonts w:eastAsia="Calibri"/>
          <w:b/>
          <w:bCs/>
        </w:rPr>
        <w:lastRenderedPageBreak/>
        <w:t>Antarmuka</w:t>
      </w:r>
      <w:r w:rsidRPr="00EB3866">
        <w:rPr>
          <w:b/>
          <w:bCs/>
        </w:rPr>
        <w:t xml:space="preserve"> </w:t>
      </w:r>
      <w:r w:rsidR="00327E19" w:rsidRPr="00EB3866">
        <w:rPr>
          <w:b/>
          <w:bCs/>
        </w:rPr>
        <w:t xml:space="preserve">Data </w:t>
      </w:r>
      <w:r w:rsidR="00C10E66" w:rsidRPr="00EB3866">
        <w:rPr>
          <w:b/>
          <w:bCs/>
        </w:rPr>
        <w:t>Anggota Kelas</w:t>
      </w:r>
      <w:r w:rsidR="00A02A29">
        <w:rPr>
          <w:b/>
          <w:bCs/>
        </w:rPr>
        <w:t xml:space="preserve"> </w:t>
      </w:r>
      <w:del w:id="10366" w:author="Rafi Aziizi" w:date="2021-11-12T10:58:00Z">
        <w:r w:rsidR="00A02A29" w:rsidDel="00331B6F">
          <w:rPr>
            <w:b/>
            <w:bCs/>
          </w:rPr>
          <w:delText>(DISCUSS DARI PROFIL WALIKEALS/KELAS)</w:delText>
        </w:r>
      </w:del>
    </w:p>
    <w:p w14:paraId="033F6F91" w14:textId="3E75992A" w:rsidR="00474A17" w:rsidRDefault="00383C6F" w:rsidP="00383C6F">
      <w:pPr>
        <w:pStyle w:val="ListParagraph"/>
        <w:ind w:left="0" w:firstLine="426"/>
      </w:pPr>
      <w:r>
        <w:t>Rancangan tampilan halaman ini akan memuat seluruh anggota siswa yng memiliki nomor kelas yang sama. Dan akan ditampilkan pada saat user melihat profile walikelas.</w:t>
      </w:r>
    </w:p>
    <w:p w14:paraId="4081A75E" w14:textId="684AA082" w:rsidR="007262F1" w:rsidDel="00C1342F" w:rsidRDefault="007262F1">
      <w:pPr>
        <w:rPr>
          <w:del w:id="10367" w:author="Rafi Aziizi" w:date="2021-11-12T10:58:00Z"/>
        </w:rPr>
      </w:pPr>
    </w:p>
    <w:p w14:paraId="6A6A2F22" w14:textId="069F0FD6" w:rsidR="007262F1" w:rsidDel="00331B6F" w:rsidRDefault="007262F1" w:rsidP="00383C6F">
      <w:pPr>
        <w:pStyle w:val="ListParagraph"/>
        <w:ind w:left="0" w:firstLine="426"/>
        <w:rPr>
          <w:del w:id="10368" w:author="Rafi Aziizi" w:date="2021-11-12T10:58:00Z"/>
        </w:rPr>
      </w:pPr>
    </w:p>
    <w:p w14:paraId="1F2F281C" w14:textId="77777777" w:rsidR="007262F1" w:rsidDel="00331B6F" w:rsidRDefault="007262F1" w:rsidP="00383C6F">
      <w:pPr>
        <w:pStyle w:val="ListParagraph"/>
        <w:ind w:left="0" w:firstLine="426"/>
        <w:rPr>
          <w:del w:id="10369" w:author="Rafi Aziizi" w:date="2021-11-12T10:58:00Z"/>
        </w:rPr>
      </w:pPr>
    </w:p>
    <w:p w14:paraId="43664272" w14:textId="2042AAE7" w:rsidR="00977902" w:rsidDel="00CF3937" w:rsidRDefault="00977902">
      <w:pPr>
        <w:rPr>
          <w:del w:id="10370" w:author="chaniaayulestari@outlook.com" w:date="2021-11-13T21:15:00Z"/>
        </w:rPr>
        <w:pPrChange w:id="10371" w:author="Rafi Aziizi" w:date="2021-11-12T10:58:00Z">
          <w:pPr>
            <w:pStyle w:val="ListParagraph"/>
            <w:ind w:left="426"/>
          </w:pPr>
        </w:pPrChange>
      </w:pPr>
    </w:p>
    <w:p w14:paraId="1B22F06C" w14:textId="4DD9A8F0" w:rsidR="00E12981" w:rsidRDefault="007262F1" w:rsidP="00E12981">
      <w:pPr>
        <w:pStyle w:val="ListParagraph"/>
        <w:ind w:left="426"/>
      </w:pPr>
      <w:r>
        <w:rPr>
          <w:noProof/>
        </w:rPr>
        <w:drawing>
          <wp:anchor distT="0" distB="0" distL="114300" distR="114300" simplePos="0" relativeHeight="251516416" behindDoc="1" locked="0" layoutInCell="1" allowOverlap="1" wp14:anchorId="5FDC5F23" wp14:editId="6FC3DE9F">
            <wp:simplePos x="0" y="0"/>
            <wp:positionH relativeFrom="margin">
              <wp:align>center</wp:align>
            </wp:positionH>
            <wp:positionV relativeFrom="paragraph">
              <wp:posOffset>-3810</wp:posOffset>
            </wp:positionV>
            <wp:extent cx="4177590" cy="2379600"/>
            <wp:effectExtent l="0" t="0" r="0" b="1905"/>
            <wp:wrapNone/>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995634" w14:textId="7078897E" w:rsidR="00E12981" w:rsidRDefault="00E12981" w:rsidP="00E12981">
      <w:pPr>
        <w:pStyle w:val="ListParagraph"/>
        <w:ind w:left="426"/>
      </w:pPr>
    </w:p>
    <w:p w14:paraId="0646DA97" w14:textId="0EF99777" w:rsidR="00E12981" w:rsidRDefault="00E12981" w:rsidP="00E12981">
      <w:pPr>
        <w:pStyle w:val="ListParagraph"/>
        <w:ind w:left="426"/>
      </w:pPr>
    </w:p>
    <w:p w14:paraId="18347564" w14:textId="2F8849E8" w:rsidR="00E12981" w:rsidRDefault="00E12981" w:rsidP="00E12981">
      <w:pPr>
        <w:pStyle w:val="ListParagraph"/>
        <w:ind w:left="426"/>
      </w:pPr>
    </w:p>
    <w:p w14:paraId="1A881530" w14:textId="71A185FC" w:rsidR="00E12981" w:rsidRDefault="00E12981" w:rsidP="00E12981">
      <w:pPr>
        <w:pStyle w:val="ListParagraph"/>
        <w:ind w:left="426"/>
      </w:pPr>
    </w:p>
    <w:p w14:paraId="5C9E138D" w14:textId="6BBCDD1A" w:rsidR="00E12981" w:rsidRDefault="00E12981" w:rsidP="00E12981">
      <w:pPr>
        <w:pStyle w:val="ListParagraph"/>
        <w:ind w:left="426"/>
      </w:pPr>
    </w:p>
    <w:p w14:paraId="1A20D93F" w14:textId="1483A070" w:rsidR="00E12981" w:rsidRDefault="00E12981" w:rsidP="00E12981">
      <w:pPr>
        <w:pStyle w:val="ListParagraph"/>
        <w:ind w:left="426"/>
      </w:pPr>
    </w:p>
    <w:p w14:paraId="68FB59BF" w14:textId="439A59D5" w:rsidR="00E12981" w:rsidRDefault="00E12981" w:rsidP="00E12981">
      <w:pPr>
        <w:pStyle w:val="ListParagraph"/>
        <w:ind w:left="426"/>
      </w:pPr>
    </w:p>
    <w:p w14:paraId="06F94F6F" w14:textId="07991954" w:rsidR="00E12981" w:rsidRDefault="00ED34E2" w:rsidP="00E12981">
      <w:pPr>
        <w:pStyle w:val="ListParagraph"/>
        <w:ind w:left="426"/>
      </w:pPr>
      <w:del w:id="10372" w:author="chaniaayulestari@outlook.com" w:date="2021-11-13T14:27:00Z">
        <w:r>
          <w:rPr>
            <w:noProof/>
          </w:rPr>
          <w:pict w14:anchorId="3C9A5419">
            <v:shape id="Text Box 117" o:spid="_x0000_s1083" type="#_x0000_t202" style="position:absolute;left:0;text-align:left;margin-left:30.3pt;margin-top:21.15pt;width:336.2pt;height:.05pt;z-index:-25164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" stroked="f">
              <v:textbox style="mso-fit-shape-to-text:t" inset="0,0,0,0">
                <w:txbxContent>
                  <w:p w14:paraId="09DC0C6B" w14:textId="1787B522" w:rsidR="00ED34E2" w:rsidRPr="006002C3" w:rsidRDefault="00ED34E2" w:rsidP="00E12981">
                    <w:pPr>
                      <w:pStyle w:val="Caption"/>
                      <w:jc w:val="center"/>
                      <w:rPr>
                        <w:noProof/>
                        <w:sz w:val="24"/>
                        <w:szCs w:val="24"/>
                      </w:rPr>
                    </w:pPr>
                    <w:r>
                      <w:t xml:space="preserve">Gambar 3. </w:t>
                    </w:r>
                    <w:ins w:id="10373" w:author="chaniaayulestari@outlook.com" w:date="2021-11-13T13:45:00Z">
                      <w:r>
                        <w:fldChar w:fldCharType="begin"/>
                      </w:r>
                      <w:r>
                        <w:instrText xml:space="preserve"> SEQ Gambar_3. \* ARABIC </w:instrText>
                      </w:r>
                    </w:ins>
                    <w:r>
                      <w:fldChar w:fldCharType="separate"/>
                    </w:r>
                    <w:ins w:id="10374" w:author="chaniaayulestari@outlook.com" w:date="2021-11-13T13:45:00Z">
                      <w:r>
                        <w:rPr>
                          <w:noProof/>
                        </w:rPr>
                        <w:t>36</w:t>
                      </w:r>
                      <w:r>
                        <w:fldChar w:fldCharType="end"/>
                      </w:r>
                    </w:ins>
                    <w:del w:id="1037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9</w:delText>
                      </w:r>
                      <w:r w:rsidDel="006D26FE">
                        <w:fldChar w:fldCharType="end"/>
                      </w:r>
                    </w:del>
                    <w:r>
                      <w:t xml:space="preserve"> Antarmuka Anggota Kelas</w:t>
                    </w:r>
                  </w:p>
                  <w:p w14:paraId="59D509A9" w14:textId="77777777" w:rsidR="00ED34E2" w:rsidRDefault="00ED34E2"/>
                  <w:p w14:paraId="1846E72D" w14:textId="5CE0795A" w:rsidR="00ED34E2" w:rsidRPr="006002C3" w:rsidRDefault="00ED34E2" w:rsidP="00E12981">
                    <w:pPr>
                      <w:pStyle w:val="Caption"/>
                      <w:jc w:val="center"/>
                      <w:rPr>
                        <w:noProof/>
                        <w:sz w:val="24"/>
                        <w:szCs w:val="24"/>
                      </w:rPr>
                    </w:pPr>
                    <w:r>
                      <w:t xml:space="preserve">Gambar 3. </w:t>
                    </w:r>
                    <w:ins w:id="10376" w:author="chaniaayulestari@outlook.com" w:date="2021-11-13T13:45:00Z">
                      <w:r>
                        <w:fldChar w:fldCharType="begin"/>
                      </w:r>
                      <w:r>
                        <w:instrText xml:space="preserve"> SEQ Gambar_3. \* ARABIC </w:instrText>
                      </w:r>
                    </w:ins>
                    <w:r>
                      <w:fldChar w:fldCharType="separate"/>
                    </w:r>
                    <w:ins w:id="10377" w:author="chaniaayulestari@outlook.com" w:date="2021-11-13T13:45:00Z">
                      <w:r>
                        <w:rPr>
                          <w:noProof/>
                        </w:rPr>
                        <w:t>36</w:t>
                      </w:r>
                      <w:r>
                        <w:fldChar w:fldCharType="end"/>
                      </w:r>
                    </w:ins>
                    <w:del w:id="1037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9</w:delText>
                      </w:r>
                      <w:r w:rsidDel="006D26FE">
                        <w:fldChar w:fldCharType="end"/>
                      </w:r>
                    </w:del>
                    <w:r>
                      <w:t xml:space="preserve"> Antarmuka Anggota Kelas</w:t>
                    </w:r>
                  </w:p>
                </w:txbxContent>
              </v:textbox>
            </v:shape>
          </w:pict>
        </w:r>
      </w:del>
    </w:p>
    <w:p w14:paraId="195E6794" w14:textId="3232DB47" w:rsidR="00383C6F" w:rsidRDefault="00ED34E2" w:rsidP="00E12981">
      <w:pPr>
        <w:pStyle w:val="ListParagraph"/>
        <w:ind w:left="426"/>
      </w:pPr>
      <w:ins w:id="10379" w:author="chaniaayulestari@outlook.com" w:date="2021-11-13T21:15:00Z">
        <w:r>
          <w:rPr>
            <w:noProof/>
          </w:rPr>
          <w:pict w14:anchorId="7E0EF257">
            <v:shape id="_x0000_s1242" type="#_x0000_t202" style="position:absolute;left:0;text-align:left;margin-left:34pt;margin-top:5.3pt;width:328.9pt;height:12.55pt;z-index:251770368;mso-position-horizontal-relative:text;mso-position-vertical-relative:text" stroked="f">
              <v:textbox inset="0,0,0,0">
                <w:txbxContent>
                  <w:p w14:paraId="1E73F36F" w14:textId="1FBD2EBB" w:rsidR="00ED34E2" w:rsidRPr="00C516FC" w:rsidRDefault="00ED34E2">
                    <w:pPr>
                      <w:pStyle w:val="Caption"/>
                      <w:jc w:val="center"/>
                      <w:rPr>
                        <w:noProof/>
                      </w:rPr>
                      <w:pPrChange w:id="10380" w:author="chaniaayulestari@outlook.com" w:date="2021-11-13T21:15:00Z">
                        <w:pPr>
                          <w:pStyle w:val="ListParagraph"/>
                          <w:ind w:left="426"/>
                        </w:pPr>
                      </w:pPrChange>
                    </w:pPr>
                    <w:bookmarkStart w:id="10381" w:name="_Toc87731503"/>
                    <w:ins w:id="10382" w:author="chaniaayulestari@outlook.com" w:date="2021-11-13T21:15:00Z">
                      <w:r>
                        <w:t xml:space="preserve">Gambar 3. </w:t>
                      </w:r>
                      <w:r>
                        <w:fldChar w:fldCharType="begin"/>
                      </w:r>
                      <w:r>
                        <w:instrText xml:space="preserve"> SEQ Gambar___3. \* ARABIC </w:instrText>
                      </w:r>
                    </w:ins>
                    <w:r>
                      <w:fldChar w:fldCharType="separate"/>
                    </w:r>
                    <w:ins w:id="10383" w:author="Rafi Aziizi" w:date="2021-11-15T16:05:00Z">
                      <w:r w:rsidR="00BF7B94">
                        <w:rPr>
                          <w:noProof/>
                        </w:rPr>
                        <w:t>73</w:t>
                      </w:r>
                    </w:ins>
                    <w:ins w:id="10384" w:author="chaniaayulestari@outlook.com" w:date="2021-11-13T21:25:00Z">
                      <w:del w:id="10385" w:author="Rafi Aziizi" w:date="2021-11-14T09:53:00Z">
                        <w:r w:rsidDel="00590A19">
                          <w:rPr>
                            <w:noProof/>
                          </w:rPr>
                          <w:delText>68</w:delText>
                        </w:r>
                      </w:del>
                    </w:ins>
                    <w:ins w:id="10386" w:author="chaniaayulestari@outlook.com" w:date="2021-11-13T21:15:00Z">
                      <w:r>
                        <w:fldChar w:fldCharType="end"/>
                      </w:r>
                      <w:r>
                        <w:t xml:space="preserve"> </w:t>
                      </w:r>
                      <w:r w:rsidRPr="00A26849">
                        <w:t xml:space="preserve">Perancangan Antarmuka </w:t>
                      </w:r>
                      <w:r>
                        <w:t xml:space="preserve"> Data Anggota Kelas</w:t>
                      </w:r>
                    </w:ins>
                    <w:bookmarkEnd w:id="10381"/>
                  </w:p>
                  <w:p w14:paraId="7D6BA9AB" w14:textId="77777777" w:rsidR="00ED34E2" w:rsidRDefault="00ED34E2">
                    <w:pPr>
                      <w:jc w:val="center"/>
                      <w:pPrChange w:id="10387" w:author="chaniaayulestari@outlook.com" w:date="2021-11-13T21:15:00Z">
                        <w:pPr/>
                      </w:pPrChange>
                    </w:pPr>
                  </w:p>
                </w:txbxContent>
              </v:textbox>
            </v:shape>
          </w:pict>
        </w:r>
      </w:ins>
    </w:p>
    <w:p w14:paraId="305A2D1D" w14:textId="70098ADF" w:rsidR="00327E19" w:rsidRPr="00EB3866" w:rsidRDefault="00AB7B78">
      <w:pPr>
        <w:pStyle w:val="ListParagraph"/>
        <w:numPr>
          <w:ilvl w:val="0"/>
          <w:numId w:val="43"/>
        </w:numPr>
        <w:shd w:val="clear" w:color="auto" w:fill="FFFFFF" w:themeFill="background1"/>
        <w:ind w:left="426"/>
        <w:rPr>
          <w:b/>
          <w:bCs/>
        </w:rPr>
        <w:pPrChange w:id="10388"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B3866">
        <w:rPr>
          <w:b/>
          <w:bCs/>
        </w:rPr>
        <w:t xml:space="preserve"> </w:t>
      </w:r>
      <w:r w:rsidR="00327E19" w:rsidRPr="00EB3866">
        <w:rPr>
          <w:b/>
          <w:bCs/>
        </w:rPr>
        <w:t>Data Kelas</w:t>
      </w:r>
    </w:p>
    <w:p w14:paraId="35244229" w14:textId="6412EF55" w:rsidR="00383C6F" w:rsidRDefault="00383C6F" w:rsidP="00383C6F">
      <w:pPr>
        <w:ind w:firstLine="426"/>
        <w:rPr>
          <w:ins w:id="10389" w:author="chaniaayulestari@outlook.com" w:date="2021-11-13T21:15:00Z"/>
          <w:rFonts w:eastAsia="Calibri"/>
        </w:rPr>
      </w:pPr>
      <w:r w:rsidRPr="00383C6F">
        <w:rPr>
          <w:rFonts w:eastAsia="Calibri"/>
        </w:rPr>
        <w:t xml:space="preserve">Rancangan antarmuka tampilan halaman data </w:t>
      </w:r>
      <w:r>
        <w:rPr>
          <w:rFonts w:eastAsia="Calibri"/>
        </w:rPr>
        <w:t>kelas</w:t>
      </w:r>
      <w:r w:rsidRPr="00383C6F">
        <w:rPr>
          <w:rFonts w:eastAsia="Calibri"/>
        </w:rPr>
        <w:t xml:space="preserve"> ini akan menampilkan seluruh </w:t>
      </w:r>
      <w:r>
        <w:rPr>
          <w:rFonts w:eastAsia="Calibri"/>
        </w:rPr>
        <w:t>kelas</w:t>
      </w:r>
      <w:r w:rsidRPr="00383C6F">
        <w:rPr>
          <w:rFonts w:eastAsia="Calibri"/>
        </w:rPr>
        <w:t xml:space="preserve"> yang sesuai dengan </w:t>
      </w:r>
      <w:r w:rsidRPr="00383C6F">
        <w:rPr>
          <w:rFonts w:eastAsia="Calibri"/>
          <w:i/>
          <w:iCs/>
        </w:rPr>
        <w:t>database.</w:t>
      </w:r>
      <w:r w:rsidRPr="00383C6F">
        <w:rPr>
          <w:rFonts w:eastAsia="Calibri"/>
        </w:rPr>
        <w:t xml:space="preserve"> pada halaman ini ditambahkan fitur yang dapat menambahkan </w:t>
      </w:r>
      <w:r>
        <w:rPr>
          <w:rFonts w:eastAsia="Calibri"/>
        </w:rPr>
        <w:t>datakelas</w:t>
      </w:r>
      <w:r w:rsidRPr="00383C6F">
        <w:rPr>
          <w:rFonts w:eastAsia="Calibri"/>
        </w:rPr>
        <w:t xml:space="preserve">, serta mencari data </w:t>
      </w:r>
      <w:r>
        <w:rPr>
          <w:rFonts w:eastAsia="Calibri"/>
        </w:rPr>
        <w:t>kelas</w:t>
      </w:r>
      <w:r w:rsidRPr="00383C6F">
        <w:rPr>
          <w:rFonts w:eastAsia="Calibri"/>
        </w:rPr>
        <w:t xml:space="preserve"> berdasarkan </w:t>
      </w:r>
      <w:r>
        <w:rPr>
          <w:rFonts w:eastAsia="Calibri"/>
        </w:rPr>
        <w:t>nomor kelas atau NK</w:t>
      </w:r>
      <w:r w:rsidRPr="00383C6F">
        <w:rPr>
          <w:rFonts w:eastAsia="Calibri"/>
        </w:rPr>
        <w:t xml:space="preserve"> Selain itu juga pada halaman ini terdapat </w:t>
      </w:r>
      <w:r w:rsidRPr="00383C6F">
        <w:rPr>
          <w:rFonts w:eastAsia="Calibri"/>
          <w:i/>
          <w:iCs/>
        </w:rPr>
        <w:t xml:space="preserve">button </w:t>
      </w:r>
      <w:r w:rsidRPr="00383C6F">
        <w:rPr>
          <w:rFonts w:eastAsia="Calibri"/>
        </w:rPr>
        <w:t xml:space="preserve">yang dapat mengkases kehalaman profil </w:t>
      </w:r>
      <w:r>
        <w:rPr>
          <w:rFonts w:eastAsia="Calibri"/>
        </w:rPr>
        <w:t>profil kelas.</w:t>
      </w:r>
      <w:r w:rsidRPr="00383C6F">
        <w:rPr>
          <w:rFonts w:eastAsia="Calibri"/>
        </w:rPr>
        <w:t xml:space="preserve"> </w:t>
      </w:r>
    </w:p>
    <w:p w14:paraId="45748717" w14:textId="77777777" w:rsidR="00CF3937" w:rsidRPr="00383C6F" w:rsidRDefault="00CF3937" w:rsidP="00383C6F">
      <w:pPr>
        <w:ind w:firstLine="426"/>
        <w:rPr>
          <w:rFonts w:eastAsia="Calibri"/>
        </w:rPr>
      </w:pPr>
    </w:p>
    <w:p w14:paraId="58E06F35" w14:textId="0FE1A2D2" w:rsidR="007262F1" w:rsidRDefault="007262F1" w:rsidP="001F343A">
      <w:pPr>
        <w:pStyle w:val="ListParagraph"/>
        <w:ind w:left="426"/>
      </w:pPr>
      <w:r>
        <w:rPr>
          <w:noProof/>
        </w:rPr>
        <w:drawing>
          <wp:anchor distT="0" distB="0" distL="114300" distR="114300" simplePos="0" relativeHeight="251517440" behindDoc="1" locked="0" layoutInCell="1" allowOverlap="1" wp14:anchorId="46F78045" wp14:editId="48407F82">
            <wp:simplePos x="0" y="0"/>
            <wp:positionH relativeFrom="margin">
              <wp:align>center</wp:align>
            </wp:positionH>
            <wp:positionV relativeFrom="paragraph">
              <wp:posOffset>12952</wp:posOffset>
            </wp:positionV>
            <wp:extent cx="4177590" cy="2379600"/>
            <wp:effectExtent l="0" t="0" r="0" b="1905"/>
            <wp:wrapNone/>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120637" w14:textId="13A144C0" w:rsidR="00383C6F" w:rsidRDefault="00383C6F" w:rsidP="001F343A">
      <w:pPr>
        <w:pStyle w:val="ListParagraph"/>
        <w:ind w:left="426"/>
      </w:pPr>
    </w:p>
    <w:p w14:paraId="2CA6888B" w14:textId="77777777" w:rsidR="00383C6F" w:rsidRDefault="00383C6F" w:rsidP="001F343A">
      <w:pPr>
        <w:pStyle w:val="ListParagraph"/>
        <w:ind w:left="426"/>
      </w:pPr>
    </w:p>
    <w:p w14:paraId="46578246" w14:textId="7626E776" w:rsidR="001F343A" w:rsidRDefault="001F343A" w:rsidP="001F343A">
      <w:pPr>
        <w:pStyle w:val="ListParagraph"/>
        <w:ind w:left="426"/>
      </w:pPr>
    </w:p>
    <w:p w14:paraId="4D8A9CEB" w14:textId="2CE59D9F" w:rsidR="00383C6F" w:rsidRDefault="00383C6F" w:rsidP="001F343A">
      <w:pPr>
        <w:pStyle w:val="ListParagraph"/>
        <w:ind w:left="426"/>
      </w:pPr>
    </w:p>
    <w:p w14:paraId="7FDC957B" w14:textId="4C5F7CC7" w:rsidR="00383C6F" w:rsidRDefault="00383C6F" w:rsidP="001F343A">
      <w:pPr>
        <w:pStyle w:val="ListParagraph"/>
        <w:ind w:left="426"/>
      </w:pPr>
    </w:p>
    <w:p w14:paraId="0642CA1E" w14:textId="4B50A2FC" w:rsidR="00383C6F" w:rsidRDefault="00383C6F" w:rsidP="001F343A">
      <w:pPr>
        <w:pStyle w:val="ListParagraph"/>
        <w:ind w:left="426"/>
      </w:pPr>
    </w:p>
    <w:p w14:paraId="6F897F53" w14:textId="08E694EF" w:rsidR="00383C6F" w:rsidRDefault="00383C6F" w:rsidP="001F343A">
      <w:pPr>
        <w:pStyle w:val="ListParagraph"/>
        <w:ind w:left="426"/>
      </w:pPr>
    </w:p>
    <w:p w14:paraId="10EC3905" w14:textId="3A1E9057" w:rsidR="00383C6F" w:rsidRDefault="00383C6F" w:rsidP="001F343A">
      <w:pPr>
        <w:pStyle w:val="ListParagraph"/>
        <w:ind w:left="426"/>
      </w:pPr>
    </w:p>
    <w:p w14:paraId="2310C8A3" w14:textId="5E301772" w:rsidR="00383C6F" w:rsidRDefault="00ED34E2" w:rsidP="001F343A">
      <w:pPr>
        <w:pStyle w:val="ListParagraph"/>
        <w:ind w:left="426"/>
      </w:pPr>
      <w:ins w:id="10390" w:author="chaniaayulestari@outlook.com" w:date="2021-11-13T21:16:00Z">
        <w:r>
          <w:rPr>
            <w:noProof/>
          </w:rPr>
          <w:pict w14:anchorId="125417F2">
            <v:shape id="_x0000_s1243" type="#_x0000_t202" style="position:absolute;left:0;text-align:left;margin-left:34pt;margin-top:6.55pt;width:328.9pt;height:12.8pt;z-index:251771392;mso-position-horizontal-relative:text;mso-position-vertical-relative:text" stroked="f">
              <v:textbox inset="0,0,0,0">
                <w:txbxContent>
                  <w:p w14:paraId="3F275E14" w14:textId="75927B49" w:rsidR="00ED34E2" w:rsidRPr="00427D88" w:rsidDel="00CF3937" w:rsidRDefault="00ED34E2">
                    <w:pPr>
                      <w:pStyle w:val="Caption"/>
                      <w:jc w:val="center"/>
                      <w:rPr>
                        <w:del w:id="10391" w:author="chaniaayulestari@outlook.com" w:date="2021-11-13T21:16:00Z"/>
                        <w:noProof/>
                      </w:rPr>
                      <w:pPrChange w:id="10392" w:author="chaniaayulestari@outlook.com" w:date="2021-11-13T21:16:00Z">
                        <w:pPr>
                          <w:pStyle w:val="ListParagraph"/>
                          <w:ind w:left="426"/>
                        </w:pPr>
                      </w:pPrChange>
                    </w:pPr>
                    <w:bookmarkStart w:id="10393" w:name="_Toc87731504"/>
                    <w:ins w:id="10394" w:author="chaniaayulestari@outlook.com" w:date="2021-11-13T21:16:00Z">
                      <w:r>
                        <w:t xml:space="preserve">Gambar 3. </w:t>
                      </w:r>
                      <w:r>
                        <w:rPr>
                          <w:i w:val="0"/>
                          <w:iCs w:val="0"/>
                        </w:rPr>
                        <w:fldChar w:fldCharType="begin"/>
                      </w:r>
                      <w:r>
                        <w:instrText xml:space="preserve"> SEQ Gambar___3. \* ARABIC </w:instrText>
                      </w:r>
                    </w:ins>
                    <w:r>
                      <w:rPr>
                        <w:i w:val="0"/>
                        <w:iCs w:val="0"/>
                      </w:rPr>
                      <w:fldChar w:fldCharType="separate"/>
                    </w:r>
                    <w:ins w:id="10395" w:author="Rafi Aziizi" w:date="2021-11-15T16:05:00Z">
                      <w:r w:rsidR="00BF7B94">
                        <w:rPr>
                          <w:noProof/>
                        </w:rPr>
                        <w:t>74</w:t>
                      </w:r>
                    </w:ins>
                    <w:ins w:id="10396" w:author="chaniaayulestari@outlook.com" w:date="2021-11-13T21:25:00Z">
                      <w:del w:id="10397" w:author="Rafi Aziizi" w:date="2021-11-14T09:53:00Z">
                        <w:r w:rsidDel="00590A19">
                          <w:rPr>
                            <w:noProof/>
                          </w:rPr>
                          <w:delText>69</w:delText>
                        </w:r>
                      </w:del>
                    </w:ins>
                    <w:ins w:id="10398" w:author="chaniaayulestari@outlook.com" w:date="2021-11-13T21:16:00Z">
                      <w:r>
                        <w:rPr>
                          <w:i w:val="0"/>
                          <w:iCs w:val="0"/>
                        </w:rPr>
                        <w:fldChar w:fldCharType="end"/>
                      </w:r>
                      <w:r>
                        <w:t xml:space="preserve"> </w:t>
                      </w:r>
                      <w:r w:rsidRPr="006F2462">
                        <w:t xml:space="preserve">Perancangan Antarmuka </w:t>
                      </w:r>
                      <w:r>
                        <w:t xml:space="preserve"> Data Kelas</w:t>
                      </w:r>
                    </w:ins>
                    <w:bookmarkEnd w:id="10393"/>
                  </w:p>
                  <w:p w14:paraId="4E5A3618" w14:textId="77777777" w:rsidR="00ED34E2" w:rsidRDefault="00ED34E2">
                    <w:pPr>
                      <w:pStyle w:val="Caption"/>
                      <w:jc w:val="center"/>
                      <w:pPrChange w:id="10399" w:author="chaniaayulestari@outlook.com" w:date="2021-11-13T21:16:00Z">
                        <w:pPr/>
                      </w:pPrChange>
                    </w:pPr>
                  </w:p>
                </w:txbxContent>
              </v:textbox>
            </v:shape>
          </w:pict>
        </w:r>
      </w:ins>
      <w:del w:id="10400" w:author="chaniaayulestari@outlook.com" w:date="2021-11-13T14:27:00Z">
        <w:r>
          <w:rPr>
            <w:noProof/>
          </w:rPr>
          <w:pict w14:anchorId="71A62837">
            <v:shape id="Text Box 121" o:spid="_x0000_s1082" type="#_x0000_t202" style="position:absolute;left:0;text-align:left;margin-left:29.6pt;margin-top:2pt;width:337.65pt;height:.05pt;z-index:-25164646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" stroked="f">
              <v:textbox style="mso-fit-shape-to-text:t" inset="0,0,0,0">
                <w:txbxContent>
                  <w:p w14:paraId="0A629D9A" w14:textId="40746809" w:rsidR="00ED34E2" w:rsidRPr="00923E76" w:rsidRDefault="00ED34E2" w:rsidP="00383C6F">
                    <w:pPr>
                      <w:pStyle w:val="Caption"/>
                      <w:jc w:val="center"/>
                      <w:rPr>
                        <w:noProof/>
                        <w:sz w:val="24"/>
                        <w:szCs w:val="24"/>
                      </w:rPr>
                    </w:pPr>
                    <w:r>
                      <w:t xml:space="preserve">Gambar 3. </w:t>
                    </w:r>
                    <w:ins w:id="10401" w:author="chaniaayulestari@outlook.com" w:date="2021-11-13T13:45:00Z">
                      <w:r>
                        <w:fldChar w:fldCharType="begin"/>
                      </w:r>
                      <w:r>
                        <w:instrText xml:space="preserve"> SEQ Gambar_3. \* ARABIC </w:instrText>
                      </w:r>
                    </w:ins>
                    <w:r>
                      <w:fldChar w:fldCharType="separate"/>
                    </w:r>
                    <w:ins w:id="10402" w:author="chaniaayulestari@outlook.com" w:date="2021-11-13T13:45:00Z">
                      <w:r>
                        <w:rPr>
                          <w:noProof/>
                        </w:rPr>
                        <w:t>37</w:t>
                      </w:r>
                      <w:r>
                        <w:fldChar w:fldCharType="end"/>
                      </w:r>
                    </w:ins>
                    <w:del w:id="1040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0</w:delText>
                      </w:r>
                      <w:r w:rsidDel="006D26FE">
                        <w:fldChar w:fldCharType="end"/>
                      </w:r>
                    </w:del>
                    <w:r>
                      <w:t xml:space="preserve">  Antarmuka Data Kelas</w:t>
                    </w:r>
                  </w:p>
                  <w:p w14:paraId="0444E15C" w14:textId="77777777" w:rsidR="00ED34E2" w:rsidRDefault="00ED34E2"/>
                  <w:p w14:paraId="6B1E90F8" w14:textId="618633AD" w:rsidR="00ED34E2" w:rsidRPr="00923E76" w:rsidRDefault="00ED34E2" w:rsidP="00383C6F">
                    <w:pPr>
                      <w:pStyle w:val="Caption"/>
                      <w:jc w:val="center"/>
                      <w:rPr>
                        <w:noProof/>
                        <w:sz w:val="24"/>
                        <w:szCs w:val="24"/>
                      </w:rPr>
                    </w:pPr>
                    <w:r>
                      <w:t xml:space="preserve">Gambar 3. </w:t>
                    </w:r>
                    <w:ins w:id="10404" w:author="chaniaayulestari@outlook.com" w:date="2021-11-13T13:45:00Z">
                      <w:r>
                        <w:fldChar w:fldCharType="begin"/>
                      </w:r>
                      <w:r>
                        <w:instrText xml:space="preserve"> SEQ Gambar_3. \* ARABIC </w:instrText>
                      </w:r>
                    </w:ins>
                    <w:r>
                      <w:fldChar w:fldCharType="separate"/>
                    </w:r>
                    <w:ins w:id="10405" w:author="chaniaayulestari@outlook.com" w:date="2021-11-13T13:45:00Z">
                      <w:r>
                        <w:rPr>
                          <w:noProof/>
                        </w:rPr>
                        <w:t>37</w:t>
                      </w:r>
                      <w:r>
                        <w:fldChar w:fldCharType="end"/>
                      </w:r>
                    </w:ins>
                    <w:del w:id="1040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0</w:delText>
                      </w:r>
                      <w:r w:rsidDel="006D26FE">
                        <w:fldChar w:fldCharType="end"/>
                      </w:r>
                    </w:del>
                    <w:r>
                      <w:t xml:space="preserve">  Antarmuka Data Kelas</w:t>
                    </w:r>
                  </w:p>
                </w:txbxContent>
              </v:textbox>
              <w10:wrap anchorx="margin"/>
            </v:shape>
          </w:pict>
        </w:r>
      </w:del>
    </w:p>
    <w:p w14:paraId="0E818A07" w14:textId="2A1514C2" w:rsidR="00327E19" w:rsidRPr="00EB3866" w:rsidRDefault="00AB7B78" w:rsidP="00327E19">
      <w:pPr>
        <w:pStyle w:val="ListParagraph"/>
        <w:numPr>
          <w:ilvl w:val="0"/>
          <w:numId w:val="43"/>
        </w:numPr>
        <w:ind w:left="426"/>
        <w:rPr>
          <w:b/>
          <w:bCs/>
        </w:rPr>
      </w:pPr>
      <w:r>
        <w:rPr>
          <w:rFonts w:eastAsia="Calibri"/>
          <w:b/>
          <w:bCs/>
        </w:rPr>
        <w:lastRenderedPageBreak/>
        <w:t>Antarmuka</w:t>
      </w:r>
      <w:r w:rsidRPr="00EB3866">
        <w:rPr>
          <w:b/>
          <w:bCs/>
        </w:rPr>
        <w:t xml:space="preserve"> </w:t>
      </w:r>
      <w:r w:rsidR="00327E19" w:rsidRPr="00EB3866">
        <w:rPr>
          <w:b/>
          <w:bCs/>
        </w:rPr>
        <w:t>Data Profile Kelas</w:t>
      </w:r>
    </w:p>
    <w:p w14:paraId="5C9BACC9" w14:textId="4D76B0BA" w:rsidR="00383C6F" w:rsidRDefault="00383C6F" w:rsidP="00383C6F">
      <w:pPr>
        <w:ind w:left="66" w:firstLine="360"/>
      </w:pPr>
      <w:r w:rsidRPr="00383C6F">
        <w:rPr>
          <w:rFonts w:eastAsia="Calibri"/>
        </w:rPr>
        <w:t xml:space="preserve">Rancangan halaman profil </w:t>
      </w:r>
      <w:r>
        <w:rPr>
          <w:rFonts w:eastAsia="Calibri"/>
        </w:rPr>
        <w:t>kelas</w:t>
      </w:r>
      <w:r w:rsidRPr="00383C6F">
        <w:rPr>
          <w:rFonts w:eastAsia="Calibri"/>
        </w:rPr>
        <w:t xml:space="preserve"> ini akan menampilkan seluruh data </w:t>
      </w:r>
      <w:r>
        <w:rPr>
          <w:rFonts w:eastAsia="Calibri"/>
        </w:rPr>
        <w:t xml:space="preserve">kelas </w:t>
      </w:r>
      <w:r w:rsidRPr="00383C6F">
        <w:rPr>
          <w:rFonts w:eastAsia="Calibri"/>
        </w:rPr>
        <w:t xml:space="preserve">yang bersangkutan dari mulai </w:t>
      </w:r>
      <w:r>
        <w:rPr>
          <w:rFonts w:eastAsia="Calibri"/>
        </w:rPr>
        <w:t>id walikelas dalam kelas</w:t>
      </w:r>
      <w:r w:rsidRPr="00383C6F">
        <w:rPr>
          <w:rFonts w:eastAsia="Calibri"/>
        </w:rPr>
        <w:t xml:space="preserve"> hingga </w:t>
      </w:r>
      <w:r>
        <w:rPr>
          <w:rFonts w:eastAsia="Calibri"/>
        </w:rPr>
        <w:t>jumlah siswa perkelas</w:t>
      </w:r>
      <w:r w:rsidRPr="00383C6F">
        <w:rPr>
          <w:rFonts w:eastAsia="Calibri"/>
        </w:rPr>
        <w:t>. Pada halaman ini, admin dapat melakukan edit data apabila terdapat kesalahan dalam input data kelas</w:t>
      </w:r>
    </w:p>
    <w:p w14:paraId="17924290" w14:textId="636F7997" w:rsidR="005B5632" w:rsidRDefault="005B5632" w:rsidP="001F343A">
      <w:pPr>
        <w:pStyle w:val="ListParagraph"/>
        <w:ind w:left="426"/>
      </w:pPr>
      <w:r>
        <w:rPr>
          <w:noProof/>
        </w:rPr>
        <w:drawing>
          <wp:anchor distT="0" distB="0" distL="114300" distR="114300" simplePos="0" relativeHeight="251518464" behindDoc="1" locked="0" layoutInCell="1" allowOverlap="1" wp14:anchorId="25396A8C" wp14:editId="6D6880E8">
            <wp:simplePos x="0" y="0"/>
            <wp:positionH relativeFrom="margin">
              <wp:align>center</wp:align>
            </wp:positionH>
            <wp:positionV relativeFrom="paragraph">
              <wp:posOffset>7871</wp:posOffset>
            </wp:positionV>
            <wp:extent cx="4177590" cy="2379600"/>
            <wp:effectExtent l="0" t="0" r="0" b="1905"/>
            <wp:wrapNone/>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A7B126" w14:textId="5B54127C" w:rsidR="00383C6F" w:rsidRDefault="00383C6F" w:rsidP="001F343A">
      <w:pPr>
        <w:pStyle w:val="ListParagraph"/>
        <w:ind w:left="426"/>
      </w:pPr>
    </w:p>
    <w:p w14:paraId="2CB5FC51" w14:textId="76546CB3" w:rsidR="00383C6F" w:rsidRDefault="00383C6F" w:rsidP="001F343A">
      <w:pPr>
        <w:pStyle w:val="ListParagraph"/>
        <w:ind w:left="426"/>
      </w:pPr>
    </w:p>
    <w:p w14:paraId="3B92A81A" w14:textId="7C53431A" w:rsidR="001F343A" w:rsidRDefault="001F343A" w:rsidP="001F343A">
      <w:pPr>
        <w:pStyle w:val="ListParagraph"/>
        <w:ind w:left="426"/>
      </w:pPr>
    </w:p>
    <w:p w14:paraId="15BFCD85" w14:textId="207A8D70" w:rsidR="00383C6F" w:rsidRDefault="00383C6F" w:rsidP="001F343A">
      <w:pPr>
        <w:pStyle w:val="ListParagraph"/>
        <w:ind w:left="426"/>
      </w:pPr>
    </w:p>
    <w:p w14:paraId="0E093E51" w14:textId="13A85569" w:rsidR="00383C6F" w:rsidRDefault="00383C6F" w:rsidP="001F343A">
      <w:pPr>
        <w:pStyle w:val="ListParagraph"/>
        <w:ind w:left="426"/>
      </w:pPr>
    </w:p>
    <w:p w14:paraId="3BE16886" w14:textId="510D82F5" w:rsidR="00383C6F" w:rsidRDefault="00383C6F" w:rsidP="001F343A">
      <w:pPr>
        <w:pStyle w:val="ListParagraph"/>
        <w:ind w:left="426"/>
      </w:pPr>
    </w:p>
    <w:p w14:paraId="5DA12FD5" w14:textId="04EC52AC" w:rsidR="00383C6F" w:rsidRDefault="00383C6F" w:rsidP="001F343A">
      <w:pPr>
        <w:pStyle w:val="ListParagraph"/>
        <w:ind w:left="426"/>
      </w:pPr>
    </w:p>
    <w:p w14:paraId="38837838" w14:textId="3CDC99AE" w:rsidR="00383C6F" w:rsidRDefault="00383C6F" w:rsidP="001F343A">
      <w:pPr>
        <w:pStyle w:val="ListParagraph"/>
        <w:ind w:left="426"/>
      </w:pPr>
    </w:p>
    <w:p w14:paraId="0BCB890C" w14:textId="46988E57" w:rsidR="00383C6F" w:rsidRDefault="00ED34E2" w:rsidP="001F343A">
      <w:pPr>
        <w:pStyle w:val="ListParagraph"/>
        <w:ind w:left="426"/>
      </w:pPr>
      <w:ins w:id="10407" w:author="chaniaayulestari@outlook.com" w:date="2021-11-13T21:16:00Z">
        <w:r>
          <w:rPr>
            <w:noProof/>
          </w:rPr>
          <w:pict w14:anchorId="01FA3A9B">
            <v:shape id="_x0000_s1244" type="#_x0000_t202" style="position:absolute;left:0;text-align:left;margin-left:34pt;margin-top:6.15pt;width:328.9pt;height:11.95pt;z-index:251772416;mso-position-horizontal-relative:text;mso-position-vertical-relative:text" stroked="f">
              <v:textbox inset="0,0,0,0">
                <w:txbxContent>
                  <w:p w14:paraId="77A6EF39" w14:textId="3FBA62BD" w:rsidR="00ED34E2" w:rsidRPr="00107715" w:rsidDel="00CF3937" w:rsidRDefault="00ED34E2">
                    <w:pPr>
                      <w:pStyle w:val="Caption"/>
                      <w:jc w:val="center"/>
                      <w:rPr>
                        <w:del w:id="10408" w:author="chaniaayulestari@outlook.com" w:date="2021-11-13T21:16:00Z"/>
                        <w:noProof/>
                      </w:rPr>
                      <w:pPrChange w:id="10409" w:author="chaniaayulestari@outlook.com" w:date="2021-11-13T21:16:00Z">
                        <w:pPr>
                          <w:pStyle w:val="ListParagraph"/>
                          <w:ind w:left="426"/>
                        </w:pPr>
                      </w:pPrChange>
                    </w:pPr>
                    <w:bookmarkStart w:id="10410" w:name="_Toc87731505"/>
                    <w:ins w:id="10411" w:author="chaniaayulestari@outlook.com" w:date="2021-11-13T21:16:00Z">
                      <w:r>
                        <w:t xml:space="preserve">Gambar 3. </w:t>
                      </w:r>
                      <w:r>
                        <w:rPr>
                          <w:i w:val="0"/>
                          <w:iCs w:val="0"/>
                        </w:rPr>
                        <w:fldChar w:fldCharType="begin"/>
                      </w:r>
                      <w:r>
                        <w:instrText xml:space="preserve"> SEQ Gambar___3. \* ARABIC </w:instrText>
                      </w:r>
                    </w:ins>
                    <w:r>
                      <w:rPr>
                        <w:i w:val="0"/>
                        <w:iCs w:val="0"/>
                      </w:rPr>
                      <w:fldChar w:fldCharType="separate"/>
                    </w:r>
                    <w:ins w:id="10412" w:author="Rafi Aziizi" w:date="2021-11-15T16:05:00Z">
                      <w:r w:rsidR="00BF7B94">
                        <w:rPr>
                          <w:noProof/>
                        </w:rPr>
                        <w:t>75</w:t>
                      </w:r>
                    </w:ins>
                    <w:ins w:id="10413" w:author="chaniaayulestari@outlook.com" w:date="2021-11-13T21:25:00Z">
                      <w:del w:id="10414" w:author="Rafi Aziizi" w:date="2021-11-14T09:53:00Z">
                        <w:r w:rsidDel="00590A19">
                          <w:rPr>
                            <w:noProof/>
                          </w:rPr>
                          <w:delText>70</w:delText>
                        </w:r>
                      </w:del>
                    </w:ins>
                    <w:ins w:id="10415" w:author="chaniaayulestari@outlook.com" w:date="2021-11-13T21:16:00Z">
                      <w:r>
                        <w:rPr>
                          <w:i w:val="0"/>
                          <w:iCs w:val="0"/>
                        </w:rPr>
                        <w:fldChar w:fldCharType="end"/>
                      </w:r>
                      <w:r>
                        <w:t xml:space="preserve"> </w:t>
                      </w:r>
                      <w:r w:rsidRPr="00FF07F0">
                        <w:t>Perancangan Antarmuka</w:t>
                      </w:r>
                      <w:r>
                        <w:t xml:space="preserve"> Profile Kelas</w:t>
                      </w:r>
                    </w:ins>
                    <w:bookmarkEnd w:id="10410"/>
                  </w:p>
                  <w:p w14:paraId="40F4BBAA" w14:textId="77777777" w:rsidR="00ED34E2" w:rsidRDefault="00ED34E2">
                    <w:pPr>
                      <w:pStyle w:val="Caption"/>
                      <w:jc w:val="center"/>
                      <w:pPrChange w:id="10416" w:author="chaniaayulestari@outlook.com" w:date="2021-11-13T21:16:00Z">
                        <w:pPr/>
                      </w:pPrChange>
                    </w:pPr>
                  </w:p>
                </w:txbxContent>
              </v:textbox>
            </v:shape>
          </w:pict>
        </w:r>
      </w:ins>
      <w:del w:id="10417" w:author="chaniaayulestari@outlook.com" w:date="2021-11-13T14:27:00Z">
        <w:r>
          <w:rPr>
            <w:noProof/>
          </w:rPr>
          <w:pict w14:anchorId="5C750DF1">
            <v:shape id="Text Box 122" o:spid="_x0000_s1081" type="#_x0000_t202" style="position:absolute;left:0;text-align:left;margin-left:28.9pt;margin-top:4.25pt;width:339.05pt;height:.05pt;z-index:-2516454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" stroked="f">
              <v:textbox style="mso-fit-shape-to-text:t" inset="0,0,0,0">
                <w:txbxContent>
                  <w:p w14:paraId="30208FB3" w14:textId="3A7B8F44" w:rsidR="00ED34E2" w:rsidRPr="003F54A7" w:rsidRDefault="00ED34E2" w:rsidP="00383C6F">
                    <w:pPr>
                      <w:pStyle w:val="Caption"/>
                      <w:jc w:val="center"/>
                      <w:rPr>
                        <w:noProof/>
                        <w:sz w:val="24"/>
                        <w:szCs w:val="24"/>
                      </w:rPr>
                    </w:pPr>
                    <w:r>
                      <w:t xml:space="preserve">Gambar 3. </w:t>
                    </w:r>
                    <w:ins w:id="10418" w:author="chaniaayulestari@outlook.com" w:date="2021-11-13T13:45:00Z">
                      <w:r>
                        <w:fldChar w:fldCharType="begin"/>
                      </w:r>
                      <w:r>
                        <w:instrText xml:space="preserve"> SEQ Gambar_3. \* ARABIC </w:instrText>
                      </w:r>
                    </w:ins>
                    <w:r>
                      <w:fldChar w:fldCharType="separate"/>
                    </w:r>
                    <w:ins w:id="10419" w:author="chaniaayulestari@outlook.com" w:date="2021-11-13T13:45:00Z">
                      <w:r>
                        <w:rPr>
                          <w:noProof/>
                        </w:rPr>
                        <w:t>38</w:t>
                      </w:r>
                      <w:r>
                        <w:fldChar w:fldCharType="end"/>
                      </w:r>
                    </w:ins>
                    <w:del w:id="1042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1</w:delText>
                      </w:r>
                      <w:r w:rsidDel="006D26FE">
                        <w:fldChar w:fldCharType="end"/>
                      </w:r>
                    </w:del>
                    <w:r>
                      <w:t xml:space="preserve"> Antarmuka Profile Kelas</w:t>
                    </w:r>
                  </w:p>
                  <w:p w14:paraId="6C358809" w14:textId="77777777" w:rsidR="00ED34E2" w:rsidRDefault="00ED34E2"/>
                  <w:p w14:paraId="1D0ACDAA" w14:textId="5CB0C272" w:rsidR="00ED34E2" w:rsidRPr="003F54A7" w:rsidRDefault="00ED34E2" w:rsidP="00383C6F">
                    <w:pPr>
                      <w:pStyle w:val="Caption"/>
                      <w:jc w:val="center"/>
                      <w:rPr>
                        <w:noProof/>
                        <w:sz w:val="24"/>
                        <w:szCs w:val="24"/>
                      </w:rPr>
                    </w:pPr>
                    <w:r>
                      <w:t xml:space="preserve">Gambar 3. </w:t>
                    </w:r>
                    <w:ins w:id="10421" w:author="chaniaayulestari@outlook.com" w:date="2021-11-13T13:45:00Z">
                      <w:r>
                        <w:fldChar w:fldCharType="begin"/>
                      </w:r>
                      <w:r>
                        <w:instrText xml:space="preserve"> SEQ Gambar_3. \* ARABIC </w:instrText>
                      </w:r>
                    </w:ins>
                    <w:r>
                      <w:fldChar w:fldCharType="separate"/>
                    </w:r>
                    <w:ins w:id="10422" w:author="chaniaayulestari@outlook.com" w:date="2021-11-13T13:45:00Z">
                      <w:r>
                        <w:rPr>
                          <w:noProof/>
                        </w:rPr>
                        <w:t>38</w:t>
                      </w:r>
                      <w:r>
                        <w:fldChar w:fldCharType="end"/>
                      </w:r>
                    </w:ins>
                    <w:del w:id="1042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1</w:delText>
                      </w:r>
                      <w:r w:rsidDel="006D26FE">
                        <w:fldChar w:fldCharType="end"/>
                      </w:r>
                    </w:del>
                    <w:r>
                      <w:t xml:space="preserve"> Antarmuka Profile Kelas</w:t>
                    </w:r>
                  </w:p>
                </w:txbxContent>
              </v:textbox>
              <w10:wrap anchorx="margin"/>
            </v:shape>
          </w:pict>
        </w:r>
      </w:del>
    </w:p>
    <w:p w14:paraId="23365DFC" w14:textId="36254959" w:rsidR="00383C6F" w:rsidRPr="00EB3866" w:rsidRDefault="00AB7B78">
      <w:pPr>
        <w:pStyle w:val="ListParagraph"/>
        <w:numPr>
          <w:ilvl w:val="0"/>
          <w:numId w:val="43"/>
        </w:numPr>
        <w:shd w:val="clear" w:color="auto" w:fill="FFFFFF" w:themeFill="background1"/>
        <w:ind w:left="426"/>
        <w:rPr>
          <w:b/>
          <w:bCs/>
        </w:rPr>
        <w:pPrChange w:id="10424"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B3866">
        <w:rPr>
          <w:b/>
          <w:bCs/>
        </w:rPr>
        <w:t xml:space="preserve"> </w:t>
      </w:r>
      <w:r w:rsidR="00327E19" w:rsidRPr="00EB3866">
        <w:rPr>
          <w:b/>
          <w:bCs/>
        </w:rPr>
        <w:t>Data Profile Walikelas</w:t>
      </w:r>
    </w:p>
    <w:p w14:paraId="64DCC537" w14:textId="65997C71" w:rsidR="00383C6F" w:rsidRDefault="00383C6F" w:rsidP="00383C6F">
      <w:pPr>
        <w:ind w:left="66" w:firstLine="360"/>
        <w:rPr>
          <w:ins w:id="10425" w:author="chaniaayulestari@outlook.com" w:date="2021-11-13T21:16:00Z"/>
          <w:rFonts w:eastAsia="Calibri"/>
        </w:rPr>
      </w:pPr>
      <w:r w:rsidRPr="00383C6F">
        <w:rPr>
          <w:rFonts w:eastAsia="Calibri"/>
        </w:rPr>
        <w:t xml:space="preserve">Rancangan halaman profil </w:t>
      </w:r>
      <w:r>
        <w:rPr>
          <w:rFonts w:eastAsia="Calibri"/>
        </w:rPr>
        <w:t xml:space="preserve">wali kelas </w:t>
      </w:r>
      <w:r w:rsidRPr="00383C6F">
        <w:rPr>
          <w:rFonts w:eastAsia="Calibri"/>
        </w:rPr>
        <w:t>ini</w:t>
      </w:r>
      <w:r>
        <w:rPr>
          <w:rFonts w:eastAsia="Calibri"/>
        </w:rPr>
        <w:t xml:space="preserve"> sama dengan halaman sebelumnya yatu </w:t>
      </w:r>
      <w:r w:rsidRPr="00383C6F">
        <w:rPr>
          <w:rFonts w:eastAsia="Calibri"/>
        </w:rPr>
        <w:t xml:space="preserve">menampilkan seluruh data yang bersangkutan </w:t>
      </w:r>
      <w:r w:rsidR="00401C86">
        <w:rPr>
          <w:rFonts w:eastAsia="Calibri"/>
        </w:rPr>
        <w:t>dengan walikelas di</w:t>
      </w:r>
      <w:r w:rsidRPr="00383C6F">
        <w:rPr>
          <w:rFonts w:eastAsia="Calibri"/>
        </w:rPr>
        <w:t xml:space="preserve"> mulai </w:t>
      </w:r>
      <w:r w:rsidR="00401C86">
        <w:rPr>
          <w:rFonts w:eastAsia="Calibri"/>
        </w:rPr>
        <w:t xml:space="preserve">dari </w:t>
      </w:r>
      <w:r w:rsidRPr="00383C6F">
        <w:rPr>
          <w:rFonts w:eastAsia="Calibri"/>
        </w:rPr>
        <w:t xml:space="preserve">id walikelas dalam kelas hingga </w:t>
      </w:r>
      <w:r w:rsidR="00401C86">
        <w:rPr>
          <w:rFonts w:eastAsia="Calibri"/>
        </w:rPr>
        <w:t>alamat</w:t>
      </w:r>
      <w:r w:rsidRPr="00383C6F">
        <w:rPr>
          <w:rFonts w:eastAsia="Calibri"/>
        </w:rPr>
        <w:t>. Pada halaman ini, admin dapat melakukan edit data apabila terdapat kesalahan dalam input data kelas</w:t>
      </w:r>
      <w:r w:rsidR="005B5632">
        <w:rPr>
          <w:rFonts w:eastAsia="Calibri"/>
        </w:rPr>
        <w:t>.</w:t>
      </w:r>
    </w:p>
    <w:p w14:paraId="4C47D6EA" w14:textId="77777777" w:rsidR="00CF3937" w:rsidRDefault="00CF3937" w:rsidP="00383C6F">
      <w:pPr>
        <w:ind w:left="66" w:firstLine="360"/>
        <w:rPr>
          <w:rFonts w:eastAsia="Calibri"/>
        </w:rPr>
      </w:pPr>
    </w:p>
    <w:p w14:paraId="6D5747EC" w14:textId="2FD527E3" w:rsidR="005B5632" w:rsidRDefault="005B5632" w:rsidP="00383C6F">
      <w:pPr>
        <w:ind w:left="66" w:firstLine="360"/>
      </w:pPr>
      <w:r>
        <w:rPr>
          <w:noProof/>
        </w:rPr>
        <w:drawing>
          <wp:anchor distT="0" distB="0" distL="114300" distR="114300" simplePos="0" relativeHeight="251519488" behindDoc="1" locked="0" layoutInCell="1" allowOverlap="1" wp14:anchorId="705E847E" wp14:editId="5D262696">
            <wp:simplePos x="0" y="0"/>
            <wp:positionH relativeFrom="margin">
              <wp:align>center</wp:align>
            </wp:positionH>
            <wp:positionV relativeFrom="paragraph">
              <wp:posOffset>2604</wp:posOffset>
            </wp:positionV>
            <wp:extent cx="4177590" cy="2379600"/>
            <wp:effectExtent l="0" t="0" r="0" b="1905"/>
            <wp:wrapNone/>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A4E5FC" w14:textId="77777777" w:rsidR="005B5632" w:rsidRDefault="005B5632" w:rsidP="00383C6F">
      <w:pPr>
        <w:ind w:left="66" w:firstLine="360"/>
      </w:pPr>
    </w:p>
    <w:p w14:paraId="032060B8" w14:textId="0B5F1F90" w:rsidR="00401C86" w:rsidRDefault="00401C86" w:rsidP="001F343A">
      <w:pPr>
        <w:pStyle w:val="ListParagraph"/>
        <w:ind w:left="426"/>
      </w:pPr>
    </w:p>
    <w:p w14:paraId="6C33A2F0" w14:textId="468AF693" w:rsidR="00401C86" w:rsidRDefault="00401C86" w:rsidP="001F343A">
      <w:pPr>
        <w:pStyle w:val="ListParagraph"/>
        <w:ind w:left="426"/>
      </w:pPr>
    </w:p>
    <w:p w14:paraId="30436F9E" w14:textId="7877DC08" w:rsidR="00401C86" w:rsidRDefault="00401C86" w:rsidP="001F343A">
      <w:pPr>
        <w:pStyle w:val="ListParagraph"/>
        <w:ind w:left="426"/>
      </w:pPr>
    </w:p>
    <w:p w14:paraId="3E617C0F" w14:textId="5C0B263C" w:rsidR="00401C86" w:rsidRDefault="00401C86" w:rsidP="001F343A">
      <w:pPr>
        <w:pStyle w:val="ListParagraph"/>
        <w:ind w:left="426"/>
      </w:pPr>
    </w:p>
    <w:p w14:paraId="21275EAC" w14:textId="4FEBC914" w:rsidR="00401C86" w:rsidRDefault="00401C86" w:rsidP="001F343A">
      <w:pPr>
        <w:pStyle w:val="ListParagraph"/>
        <w:ind w:left="426"/>
      </w:pPr>
    </w:p>
    <w:p w14:paraId="6D24DBD9" w14:textId="3E0AB2E3" w:rsidR="00401C86" w:rsidRDefault="00401C86" w:rsidP="001F343A">
      <w:pPr>
        <w:pStyle w:val="ListParagraph"/>
        <w:ind w:left="426"/>
      </w:pPr>
    </w:p>
    <w:p w14:paraId="08D7B050" w14:textId="0C3F22AB" w:rsidR="00401C86" w:rsidRDefault="00401C86" w:rsidP="001F343A">
      <w:pPr>
        <w:pStyle w:val="ListParagraph"/>
        <w:ind w:left="426"/>
      </w:pPr>
    </w:p>
    <w:p w14:paraId="1CE9EFA4" w14:textId="1F68045C" w:rsidR="00401C86" w:rsidRDefault="00ED34E2" w:rsidP="001F343A">
      <w:pPr>
        <w:pStyle w:val="ListParagraph"/>
        <w:ind w:left="426"/>
      </w:pPr>
      <w:ins w:id="10426" w:author="chaniaayulestari@outlook.com" w:date="2021-11-13T21:17:00Z">
        <w:r>
          <w:rPr>
            <w:noProof/>
          </w:rPr>
          <w:pict w14:anchorId="7E4791AE">
            <v:shape id="_x0000_s1245" type="#_x0000_t202" style="position:absolute;left:0;text-align:left;margin-left:34pt;margin-top:5.75pt;width:328.9pt;height:12pt;z-index:251773440;mso-position-horizontal-relative:text;mso-position-vertical-relative:text" stroked="f">
              <v:textbox inset="0,0,0,0">
                <w:txbxContent>
                  <w:p w14:paraId="1AACBA32" w14:textId="6A31324B" w:rsidR="00ED34E2" w:rsidRPr="000268E1" w:rsidDel="00CF3937" w:rsidRDefault="00ED34E2">
                    <w:pPr>
                      <w:pStyle w:val="Caption"/>
                      <w:jc w:val="center"/>
                      <w:rPr>
                        <w:del w:id="10427" w:author="chaniaayulestari@outlook.com" w:date="2021-11-13T21:17:00Z"/>
                        <w:noProof/>
                      </w:rPr>
                      <w:pPrChange w:id="10428" w:author="chaniaayulestari@outlook.com" w:date="2021-11-13T21:17:00Z">
                        <w:pPr>
                          <w:ind w:left="66" w:firstLine="360"/>
                        </w:pPr>
                      </w:pPrChange>
                    </w:pPr>
                    <w:bookmarkStart w:id="10429" w:name="_Toc87731506"/>
                    <w:ins w:id="10430" w:author="chaniaayulestari@outlook.com" w:date="2021-11-13T21:17:00Z">
                      <w:r>
                        <w:t xml:space="preserve">Gambar 3. </w:t>
                      </w:r>
                      <w:r>
                        <w:rPr>
                          <w:i w:val="0"/>
                          <w:iCs w:val="0"/>
                        </w:rPr>
                        <w:fldChar w:fldCharType="begin"/>
                      </w:r>
                      <w:r>
                        <w:instrText xml:space="preserve"> SEQ Gambar___3. \* ARABIC </w:instrText>
                      </w:r>
                    </w:ins>
                    <w:r>
                      <w:rPr>
                        <w:i w:val="0"/>
                        <w:iCs w:val="0"/>
                      </w:rPr>
                      <w:fldChar w:fldCharType="separate"/>
                    </w:r>
                    <w:ins w:id="10431" w:author="Rafi Aziizi" w:date="2021-11-15T16:05:00Z">
                      <w:r w:rsidR="00BF7B94">
                        <w:rPr>
                          <w:noProof/>
                        </w:rPr>
                        <w:t>76</w:t>
                      </w:r>
                    </w:ins>
                    <w:ins w:id="10432" w:author="chaniaayulestari@outlook.com" w:date="2021-11-13T21:25:00Z">
                      <w:del w:id="10433" w:author="Rafi Aziizi" w:date="2021-11-14T09:53:00Z">
                        <w:r w:rsidDel="00590A19">
                          <w:rPr>
                            <w:noProof/>
                          </w:rPr>
                          <w:delText>71</w:delText>
                        </w:r>
                      </w:del>
                    </w:ins>
                    <w:ins w:id="10434" w:author="chaniaayulestari@outlook.com" w:date="2021-11-13T21:17:00Z">
                      <w:r>
                        <w:rPr>
                          <w:i w:val="0"/>
                          <w:iCs w:val="0"/>
                        </w:rPr>
                        <w:fldChar w:fldCharType="end"/>
                      </w:r>
                      <w:r>
                        <w:t xml:space="preserve"> </w:t>
                      </w:r>
                      <w:r w:rsidRPr="000B2DEF">
                        <w:t xml:space="preserve">Perancangan Antarmuka </w:t>
                      </w:r>
                      <w:r>
                        <w:t>Profile Walikelas</w:t>
                      </w:r>
                    </w:ins>
                    <w:bookmarkEnd w:id="10429"/>
                  </w:p>
                  <w:p w14:paraId="776683A5" w14:textId="77777777" w:rsidR="00ED34E2" w:rsidRDefault="00ED34E2">
                    <w:pPr>
                      <w:pStyle w:val="Caption"/>
                      <w:jc w:val="center"/>
                      <w:pPrChange w:id="10435" w:author="chaniaayulestari@outlook.com" w:date="2021-11-13T21:17:00Z">
                        <w:pPr/>
                      </w:pPrChange>
                    </w:pPr>
                  </w:p>
                </w:txbxContent>
              </v:textbox>
            </v:shape>
          </w:pict>
        </w:r>
      </w:ins>
      <w:del w:id="10436" w:author="chaniaayulestari@outlook.com" w:date="2021-11-13T14:27:00Z">
        <w:r>
          <w:rPr>
            <w:noProof/>
          </w:rPr>
          <w:pict w14:anchorId="24D92785">
            <v:shape id="Text Box 257" o:spid="_x0000_s1080" type="#_x0000_t202" style="position:absolute;left:0;text-align:left;margin-left:28.9pt;margin-top:2.65pt;width:339.05pt;height:.05pt;z-index:-2516444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" stroked="f">
              <v:textbox style="mso-fit-shape-to-text:t" inset="0,0,0,0">
                <w:txbxContent>
                  <w:p w14:paraId="509BFA81" w14:textId="18A82ACE" w:rsidR="00ED34E2" w:rsidRPr="00645B38" w:rsidRDefault="00ED34E2" w:rsidP="00401C86">
                    <w:pPr>
                      <w:pStyle w:val="Caption"/>
                      <w:jc w:val="center"/>
                      <w:rPr>
                        <w:noProof/>
                        <w:sz w:val="24"/>
                        <w:szCs w:val="24"/>
                      </w:rPr>
                    </w:pPr>
                    <w:r>
                      <w:t xml:space="preserve">Gambar 3. </w:t>
                    </w:r>
                    <w:ins w:id="10437" w:author="chaniaayulestari@outlook.com" w:date="2021-11-13T13:45:00Z">
                      <w:r>
                        <w:fldChar w:fldCharType="begin"/>
                      </w:r>
                      <w:r>
                        <w:instrText xml:space="preserve"> SEQ Gambar_3. \* ARABIC </w:instrText>
                      </w:r>
                    </w:ins>
                    <w:r>
                      <w:fldChar w:fldCharType="separate"/>
                    </w:r>
                    <w:ins w:id="10438" w:author="chaniaayulestari@outlook.com" w:date="2021-11-13T13:45:00Z">
                      <w:r>
                        <w:rPr>
                          <w:noProof/>
                        </w:rPr>
                        <w:t>39</w:t>
                      </w:r>
                      <w:r>
                        <w:fldChar w:fldCharType="end"/>
                      </w:r>
                    </w:ins>
                    <w:del w:id="1043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2</w:delText>
                      </w:r>
                      <w:r w:rsidDel="006D26FE">
                        <w:fldChar w:fldCharType="end"/>
                      </w:r>
                    </w:del>
                    <w:r>
                      <w:t xml:space="preserve"> Antarmuka Data Profil Walikelas</w:t>
                    </w:r>
                  </w:p>
                  <w:p w14:paraId="0AE61469" w14:textId="77777777" w:rsidR="00ED34E2" w:rsidRDefault="00ED34E2"/>
                  <w:p w14:paraId="6073B3F9" w14:textId="37A9C90D" w:rsidR="00ED34E2" w:rsidRPr="00645B38" w:rsidRDefault="00ED34E2" w:rsidP="00401C86">
                    <w:pPr>
                      <w:pStyle w:val="Caption"/>
                      <w:jc w:val="center"/>
                      <w:rPr>
                        <w:noProof/>
                        <w:sz w:val="24"/>
                        <w:szCs w:val="24"/>
                      </w:rPr>
                    </w:pPr>
                    <w:r>
                      <w:t xml:space="preserve">Gambar 3. </w:t>
                    </w:r>
                    <w:ins w:id="10440" w:author="chaniaayulestari@outlook.com" w:date="2021-11-13T13:45:00Z">
                      <w:r>
                        <w:fldChar w:fldCharType="begin"/>
                      </w:r>
                      <w:r>
                        <w:instrText xml:space="preserve"> SEQ Gambar_3. \* ARABIC </w:instrText>
                      </w:r>
                    </w:ins>
                    <w:r>
                      <w:fldChar w:fldCharType="separate"/>
                    </w:r>
                    <w:ins w:id="10441" w:author="chaniaayulestari@outlook.com" w:date="2021-11-13T13:45:00Z">
                      <w:r>
                        <w:rPr>
                          <w:noProof/>
                        </w:rPr>
                        <w:t>39</w:t>
                      </w:r>
                      <w:r>
                        <w:fldChar w:fldCharType="end"/>
                      </w:r>
                    </w:ins>
                    <w:del w:id="1044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2</w:delText>
                      </w:r>
                      <w:r w:rsidDel="006D26FE">
                        <w:fldChar w:fldCharType="end"/>
                      </w:r>
                    </w:del>
                    <w:r>
                      <w:t xml:space="preserve"> Antarmuka Data Profil Walikelas</w:t>
                    </w:r>
                  </w:p>
                </w:txbxContent>
              </v:textbox>
              <w10:wrap anchorx="margin"/>
            </v:shape>
          </w:pict>
        </w:r>
      </w:del>
    </w:p>
    <w:p w14:paraId="791D6937" w14:textId="044833F0" w:rsidR="00327E19" w:rsidRPr="00EB3866" w:rsidRDefault="00AB7B78" w:rsidP="00327E19">
      <w:pPr>
        <w:pStyle w:val="ListParagraph"/>
        <w:numPr>
          <w:ilvl w:val="0"/>
          <w:numId w:val="43"/>
        </w:numPr>
        <w:ind w:left="426"/>
        <w:rPr>
          <w:b/>
          <w:bCs/>
        </w:rPr>
      </w:pPr>
      <w:r>
        <w:rPr>
          <w:rFonts w:eastAsia="Calibri"/>
          <w:b/>
          <w:bCs/>
        </w:rPr>
        <w:lastRenderedPageBreak/>
        <w:t>Antarmuka</w:t>
      </w:r>
      <w:r w:rsidRPr="00EB3866">
        <w:rPr>
          <w:b/>
          <w:bCs/>
        </w:rPr>
        <w:t xml:space="preserve"> </w:t>
      </w:r>
      <w:r w:rsidR="00327E19" w:rsidRPr="00EB3866">
        <w:rPr>
          <w:b/>
          <w:bCs/>
        </w:rPr>
        <w:t>Data Riwayat Absen</w:t>
      </w:r>
      <w:r w:rsidR="00401C86" w:rsidRPr="00EB3866">
        <w:rPr>
          <w:b/>
          <w:bCs/>
          <w:noProof/>
        </w:rPr>
        <w:t xml:space="preserve"> </w:t>
      </w:r>
    </w:p>
    <w:p w14:paraId="4567012B" w14:textId="3A1F6270" w:rsidR="001F343A" w:rsidRDefault="00401C86" w:rsidP="00C10E66">
      <w:pPr>
        <w:ind w:left="66" w:firstLine="360"/>
      </w:pPr>
      <w:r>
        <w:t>Rancangan Halaman ini berfungsi untuk menampilkan data riwayat absen setiap siswa dimana halaman ini akan ditampilkan apabila</w:t>
      </w:r>
      <w:r w:rsidRPr="00C10E66">
        <w:rPr>
          <w:i/>
          <w:iCs/>
        </w:rPr>
        <w:t xml:space="preserve"> user</w:t>
      </w:r>
      <w:r>
        <w:t xml:space="preserve"> mengakses data profil terlebih dahaulu pada profil siswa</w:t>
      </w:r>
      <w:r w:rsidR="00C10E66">
        <w:t>. Halaman ini disediakan fitur cetak data riwayat absen per siswa guna mempermudah walikelas apabila terjadi sesuatu pada siswa.</w:t>
      </w:r>
    </w:p>
    <w:p w14:paraId="4DF956B9" w14:textId="65AA34C2" w:rsidR="00C10E66" w:rsidRDefault="005B5632" w:rsidP="001F343A">
      <w:pPr>
        <w:pStyle w:val="ListParagraph"/>
        <w:ind w:left="426"/>
        <w:rPr>
          <w:noProof/>
        </w:rPr>
      </w:pPr>
      <w:r>
        <w:rPr>
          <w:noProof/>
        </w:rPr>
        <w:drawing>
          <wp:anchor distT="0" distB="0" distL="114300" distR="114300" simplePos="0" relativeHeight="251520512" behindDoc="1" locked="0" layoutInCell="1" allowOverlap="1" wp14:anchorId="36F30F57" wp14:editId="1BA32E53">
            <wp:simplePos x="0" y="0"/>
            <wp:positionH relativeFrom="margin">
              <wp:align>center</wp:align>
            </wp:positionH>
            <wp:positionV relativeFrom="paragraph">
              <wp:posOffset>-3175</wp:posOffset>
            </wp:positionV>
            <wp:extent cx="4177590" cy="2379600"/>
            <wp:effectExtent l="0" t="0" r="0" b="1905"/>
            <wp:wrapNone/>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8AED50" w14:textId="77777777" w:rsidR="005B5632" w:rsidRDefault="005B5632" w:rsidP="001F343A">
      <w:pPr>
        <w:pStyle w:val="ListParagraph"/>
        <w:ind w:left="426"/>
        <w:rPr>
          <w:noProof/>
        </w:rPr>
      </w:pPr>
    </w:p>
    <w:p w14:paraId="75CF4BCE" w14:textId="77777777" w:rsidR="00C10E66" w:rsidRDefault="00C10E66" w:rsidP="001F343A">
      <w:pPr>
        <w:pStyle w:val="ListParagraph"/>
        <w:ind w:left="426"/>
        <w:rPr>
          <w:noProof/>
        </w:rPr>
      </w:pPr>
    </w:p>
    <w:p w14:paraId="7875769A" w14:textId="09127AA9" w:rsidR="00401C86" w:rsidRDefault="00401C86" w:rsidP="001F343A">
      <w:pPr>
        <w:pStyle w:val="ListParagraph"/>
        <w:ind w:left="426"/>
      </w:pPr>
    </w:p>
    <w:p w14:paraId="24F85D4B" w14:textId="35483887" w:rsidR="00C10E66" w:rsidRDefault="00C10E66" w:rsidP="001F343A">
      <w:pPr>
        <w:pStyle w:val="ListParagraph"/>
        <w:ind w:left="426"/>
      </w:pPr>
    </w:p>
    <w:p w14:paraId="2EAD6AEF" w14:textId="4DEC2F23" w:rsidR="00C10E66" w:rsidRDefault="00C10E66" w:rsidP="001F343A">
      <w:pPr>
        <w:pStyle w:val="ListParagraph"/>
        <w:ind w:left="426"/>
      </w:pPr>
    </w:p>
    <w:p w14:paraId="78D92329" w14:textId="3D26C6BE" w:rsidR="00C10E66" w:rsidRDefault="00C10E66" w:rsidP="001F343A">
      <w:pPr>
        <w:pStyle w:val="ListParagraph"/>
        <w:ind w:left="426"/>
      </w:pPr>
    </w:p>
    <w:p w14:paraId="13A341C4" w14:textId="65FAB9D4" w:rsidR="00C10E66" w:rsidRDefault="00C10E66" w:rsidP="001F343A">
      <w:pPr>
        <w:pStyle w:val="ListParagraph"/>
        <w:ind w:left="426"/>
      </w:pPr>
    </w:p>
    <w:p w14:paraId="29159A15" w14:textId="4DE23A3B" w:rsidR="00C10E66" w:rsidRDefault="00C10E66" w:rsidP="001F343A">
      <w:pPr>
        <w:pStyle w:val="ListParagraph"/>
        <w:ind w:left="426"/>
      </w:pPr>
    </w:p>
    <w:p w14:paraId="6962266C" w14:textId="4DB6E2F9" w:rsidR="00C10E66" w:rsidRDefault="00ED34E2" w:rsidP="001F343A">
      <w:pPr>
        <w:pStyle w:val="ListParagraph"/>
        <w:ind w:left="426"/>
      </w:pPr>
      <w:ins w:id="10443" w:author="chaniaayulestari@outlook.com" w:date="2021-11-13T21:17:00Z">
        <w:r>
          <w:rPr>
            <w:noProof/>
          </w:rPr>
          <w:pict w14:anchorId="3457FC9D">
            <v:shape id="_x0000_s1247" type="#_x0000_t202" style="position:absolute;left:0;text-align:left;margin-left:34pt;margin-top:5.3pt;width:328.9pt;height:11.85pt;z-index:251774464;mso-position-horizontal-relative:text;mso-position-vertical-relative:text" stroked="f">
              <v:textbox inset="0,0,0,0">
                <w:txbxContent>
                  <w:p w14:paraId="2E82E72E" w14:textId="24ECE348" w:rsidR="00ED34E2" w:rsidRPr="00BE2719" w:rsidRDefault="00ED34E2">
                    <w:pPr>
                      <w:pStyle w:val="Caption"/>
                      <w:jc w:val="center"/>
                      <w:rPr>
                        <w:noProof/>
                      </w:rPr>
                      <w:pPrChange w:id="10444" w:author="chaniaayulestari@outlook.com" w:date="2021-11-13T21:18:00Z">
                        <w:pPr>
                          <w:pStyle w:val="ListParagraph"/>
                          <w:ind w:left="426"/>
                        </w:pPr>
                      </w:pPrChange>
                    </w:pPr>
                    <w:bookmarkStart w:id="10445" w:name="_Toc87731507"/>
                    <w:ins w:id="10446" w:author="chaniaayulestari@outlook.com" w:date="2021-11-13T21:17:00Z">
                      <w:r>
                        <w:t xml:space="preserve">Gambar 3. </w:t>
                      </w:r>
                      <w:r>
                        <w:fldChar w:fldCharType="begin"/>
                      </w:r>
                      <w:r>
                        <w:instrText xml:space="preserve"> SEQ Gambar___3. \* ARABIC </w:instrText>
                      </w:r>
                    </w:ins>
                    <w:r>
                      <w:fldChar w:fldCharType="separate"/>
                    </w:r>
                    <w:ins w:id="10447" w:author="Rafi Aziizi" w:date="2021-11-15T16:05:00Z">
                      <w:r w:rsidR="00BF7B94">
                        <w:rPr>
                          <w:noProof/>
                        </w:rPr>
                        <w:t>77</w:t>
                      </w:r>
                    </w:ins>
                    <w:ins w:id="10448" w:author="chaniaayulestari@outlook.com" w:date="2021-11-13T21:25:00Z">
                      <w:del w:id="10449" w:author="Rafi Aziizi" w:date="2021-11-14T09:53:00Z">
                        <w:r w:rsidDel="00590A19">
                          <w:rPr>
                            <w:noProof/>
                          </w:rPr>
                          <w:delText>72</w:delText>
                        </w:r>
                      </w:del>
                    </w:ins>
                    <w:ins w:id="10450" w:author="chaniaayulestari@outlook.com" w:date="2021-11-13T21:17:00Z">
                      <w:r>
                        <w:fldChar w:fldCharType="end"/>
                      </w:r>
                      <w:r>
                        <w:t xml:space="preserve"> </w:t>
                      </w:r>
                      <w:r w:rsidRPr="00784A66">
                        <w:t xml:space="preserve">Perancangan Antarmuka </w:t>
                      </w:r>
                      <w:r>
                        <w:t>Riwayat Absen</w:t>
                      </w:r>
                    </w:ins>
                    <w:bookmarkEnd w:id="10445"/>
                  </w:p>
                </w:txbxContent>
              </v:textbox>
            </v:shape>
          </w:pict>
        </w:r>
      </w:ins>
      <w:del w:id="10451" w:author="chaniaayulestari@outlook.com" w:date="2021-11-13T14:27:00Z">
        <w:r>
          <w:rPr>
            <w:noProof/>
          </w:rPr>
          <w:pict w14:anchorId="14BADCE5">
            <v:shape id="Text Box 259" o:spid="_x0000_s1079" type="#_x0000_t202" style="position:absolute;left:0;text-align:left;margin-left:0;margin-top:1.5pt;width:339.9pt;height:.05pt;z-index:-2516433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" stroked="f">
              <v:textbox style="mso-fit-shape-to-text:t" inset="0,0,0,0">
                <w:txbxContent>
                  <w:p w14:paraId="1EFAFA4C" w14:textId="4A6AB1C4" w:rsidR="00ED34E2" w:rsidRPr="009F0D29" w:rsidRDefault="00ED34E2" w:rsidP="00C10E66">
                    <w:pPr>
                      <w:pStyle w:val="Caption"/>
                      <w:jc w:val="center"/>
                      <w:rPr>
                        <w:noProof/>
                        <w:sz w:val="24"/>
                        <w:szCs w:val="24"/>
                      </w:rPr>
                    </w:pPr>
                    <w:r>
                      <w:t xml:space="preserve">Gambar 3. </w:t>
                    </w:r>
                    <w:ins w:id="10452" w:author="chaniaayulestari@outlook.com" w:date="2021-11-13T13:45:00Z">
                      <w:r>
                        <w:fldChar w:fldCharType="begin"/>
                      </w:r>
                      <w:r>
                        <w:instrText xml:space="preserve"> SEQ Gambar_3. \* ARABIC </w:instrText>
                      </w:r>
                    </w:ins>
                    <w:r>
                      <w:fldChar w:fldCharType="separate"/>
                    </w:r>
                    <w:ins w:id="10453" w:author="chaniaayulestari@outlook.com" w:date="2021-11-13T13:45:00Z">
                      <w:r>
                        <w:rPr>
                          <w:noProof/>
                        </w:rPr>
                        <w:t>40</w:t>
                      </w:r>
                      <w:r>
                        <w:fldChar w:fldCharType="end"/>
                      </w:r>
                    </w:ins>
                    <w:del w:id="1045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3</w:delText>
                      </w:r>
                      <w:r w:rsidDel="006D26FE">
                        <w:fldChar w:fldCharType="end"/>
                      </w:r>
                    </w:del>
                    <w:r>
                      <w:t xml:space="preserve"> Antarmuka Data Riwayat Absen</w:t>
                    </w:r>
                  </w:p>
                  <w:p w14:paraId="1D60F779" w14:textId="77777777" w:rsidR="00ED34E2" w:rsidRDefault="00ED34E2"/>
                  <w:p w14:paraId="320F7174" w14:textId="2C02A9D6" w:rsidR="00ED34E2" w:rsidRPr="009F0D29" w:rsidRDefault="00ED34E2" w:rsidP="00C10E66">
                    <w:pPr>
                      <w:pStyle w:val="Caption"/>
                      <w:jc w:val="center"/>
                      <w:rPr>
                        <w:noProof/>
                        <w:sz w:val="24"/>
                        <w:szCs w:val="24"/>
                      </w:rPr>
                    </w:pPr>
                    <w:r>
                      <w:t xml:space="preserve">Gambar 3. </w:t>
                    </w:r>
                    <w:ins w:id="10455" w:author="chaniaayulestari@outlook.com" w:date="2021-11-13T13:45:00Z">
                      <w:r>
                        <w:fldChar w:fldCharType="begin"/>
                      </w:r>
                      <w:r>
                        <w:instrText xml:space="preserve"> SEQ Gambar_3. \* ARABIC </w:instrText>
                      </w:r>
                    </w:ins>
                    <w:r>
                      <w:fldChar w:fldCharType="separate"/>
                    </w:r>
                    <w:ins w:id="10456" w:author="chaniaayulestari@outlook.com" w:date="2021-11-13T13:45:00Z">
                      <w:r>
                        <w:rPr>
                          <w:noProof/>
                        </w:rPr>
                        <w:t>40</w:t>
                      </w:r>
                      <w:r>
                        <w:fldChar w:fldCharType="end"/>
                      </w:r>
                    </w:ins>
                    <w:del w:id="1045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3</w:delText>
                      </w:r>
                      <w:r w:rsidDel="006D26FE">
                        <w:fldChar w:fldCharType="end"/>
                      </w:r>
                    </w:del>
                    <w:r>
                      <w:t xml:space="preserve"> Antarmuka Data Riwayat Absen</w:t>
                    </w:r>
                  </w:p>
                </w:txbxContent>
              </v:textbox>
              <w10:wrap anchorx="margin"/>
            </v:shape>
          </w:pict>
        </w:r>
      </w:del>
    </w:p>
    <w:p w14:paraId="785A50D2" w14:textId="2DA81776" w:rsidR="00327E19" w:rsidRPr="00EB3866" w:rsidRDefault="00AB7B78">
      <w:pPr>
        <w:pStyle w:val="ListParagraph"/>
        <w:numPr>
          <w:ilvl w:val="0"/>
          <w:numId w:val="43"/>
        </w:numPr>
        <w:shd w:val="clear" w:color="auto" w:fill="FFFFFF" w:themeFill="background1"/>
        <w:ind w:left="426"/>
        <w:rPr>
          <w:b/>
          <w:bCs/>
        </w:rPr>
        <w:pPrChange w:id="10458"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B3866">
        <w:rPr>
          <w:b/>
          <w:bCs/>
        </w:rPr>
        <w:t xml:space="preserve"> </w:t>
      </w:r>
      <w:r w:rsidR="00327E19" w:rsidRPr="00EB3866">
        <w:rPr>
          <w:b/>
          <w:bCs/>
        </w:rPr>
        <w:t>Data Walikelas</w:t>
      </w:r>
    </w:p>
    <w:p w14:paraId="42AF92E4" w14:textId="6FB0C8D3" w:rsidR="00C10E66" w:rsidRDefault="00C10E66" w:rsidP="00C10E66">
      <w:pPr>
        <w:ind w:firstLine="426"/>
        <w:rPr>
          <w:rFonts w:eastAsia="Calibri"/>
        </w:rPr>
      </w:pPr>
      <w:r w:rsidRPr="00C10E66">
        <w:rPr>
          <w:rFonts w:eastAsia="Calibri"/>
        </w:rPr>
        <w:t xml:space="preserve">Rancangan antarmuka tampilan halaman ini akan menampilkan seluruh </w:t>
      </w:r>
      <w:r>
        <w:rPr>
          <w:rFonts w:eastAsia="Calibri"/>
        </w:rPr>
        <w:t>walikelas</w:t>
      </w:r>
      <w:r w:rsidRPr="00C10E66">
        <w:rPr>
          <w:rFonts w:eastAsia="Calibri"/>
        </w:rPr>
        <w:t xml:space="preserve"> yang ada sesuai dengan </w:t>
      </w:r>
      <w:r w:rsidRPr="00C10E66">
        <w:rPr>
          <w:rFonts w:eastAsia="Calibri"/>
          <w:i/>
          <w:iCs/>
        </w:rPr>
        <w:t>database.</w:t>
      </w:r>
      <w:r w:rsidRPr="00C10E66">
        <w:rPr>
          <w:rFonts w:eastAsia="Calibri"/>
        </w:rPr>
        <w:t xml:space="preserve"> pada halaman ini ditambahkan fitur yang dapat menambahkan </w:t>
      </w:r>
      <w:r>
        <w:rPr>
          <w:rFonts w:eastAsia="Calibri"/>
        </w:rPr>
        <w:t>walikelas</w:t>
      </w:r>
      <w:r w:rsidRPr="00C10E66">
        <w:rPr>
          <w:rFonts w:eastAsia="Calibri"/>
        </w:rPr>
        <w:t>, serta mencari data siswa berdasarkan N</w:t>
      </w:r>
      <w:r>
        <w:rPr>
          <w:rFonts w:eastAsia="Calibri"/>
        </w:rPr>
        <w:t>IP</w:t>
      </w:r>
      <w:r w:rsidRPr="00C10E66">
        <w:rPr>
          <w:rFonts w:eastAsia="Calibri"/>
        </w:rPr>
        <w:t xml:space="preserve">. Selain itu juga pada halaman ini terdapat </w:t>
      </w:r>
      <w:r w:rsidRPr="00C10E66">
        <w:rPr>
          <w:rFonts w:eastAsia="Calibri"/>
          <w:i/>
          <w:iCs/>
        </w:rPr>
        <w:t xml:space="preserve">button </w:t>
      </w:r>
      <w:r w:rsidRPr="00C10E66">
        <w:rPr>
          <w:rFonts w:eastAsia="Calibri"/>
        </w:rPr>
        <w:t xml:space="preserve">yang dapat mengkases kehalaman profil </w:t>
      </w:r>
      <w:r>
        <w:rPr>
          <w:rFonts w:eastAsia="Calibri"/>
        </w:rPr>
        <w:t>walikelas</w:t>
      </w:r>
      <w:r w:rsidRPr="00C10E66">
        <w:rPr>
          <w:rFonts w:eastAsia="Calibri"/>
        </w:rPr>
        <w:t xml:space="preserve">. </w:t>
      </w:r>
    </w:p>
    <w:p w14:paraId="19E17615" w14:textId="24706AAB" w:rsidR="00C10E66" w:rsidRDefault="00ED34E2" w:rsidP="001F343A">
      <w:pPr>
        <w:pStyle w:val="ListParagraph"/>
        <w:ind w:left="426"/>
      </w:pPr>
      <w:ins w:id="10459" w:author="chaniaayulestari@outlook.com" w:date="2021-11-13T21:18:00Z">
        <w:r>
          <w:rPr>
            <w:noProof/>
          </w:rPr>
          <w:pict w14:anchorId="66FA8243">
            <v:shape id="_x0000_s1248" type="#_x0000_t202" style="position:absolute;left:0;text-align:left;margin-left:34pt;margin-top:191.95pt;width:328.9pt;height:.05pt;z-index:251775488;mso-position-horizontal-relative:text;mso-position-vertical-relative:text" stroked="f">
              <v:textbox style="mso-fit-shape-to-text:t" inset="0,0,0,0">
                <w:txbxContent>
                  <w:p w14:paraId="33642872" w14:textId="23AD194B" w:rsidR="00ED34E2" w:rsidRPr="00C63BC2" w:rsidDel="00CF3937" w:rsidRDefault="00ED34E2">
                    <w:pPr>
                      <w:pStyle w:val="Caption"/>
                      <w:jc w:val="center"/>
                      <w:rPr>
                        <w:del w:id="10460" w:author="chaniaayulestari@outlook.com" w:date="2021-11-13T21:18:00Z"/>
                        <w:noProof/>
                      </w:rPr>
                      <w:pPrChange w:id="10461" w:author="chaniaayulestari@outlook.com" w:date="2021-11-13T21:18:00Z">
                        <w:pPr>
                          <w:pStyle w:val="ListParagraph"/>
                          <w:ind w:left="426"/>
                        </w:pPr>
                      </w:pPrChange>
                    </w:pPr>
                    <w:bookmarkStart w:id="10462" w:name="_Toc87731508"/>
                    <w:ins w:id="10463" w:author="chaniaayulestari@outlook.com" w:date="2021-11-13T21:18:00Z">
                      <w:r>
                        <w:t xml:space="preserve">Gambar 3. </w:t>
                      </w:r>
                      <w:r>
                        <w:rPr>
                          <w:i w:val="0"/>
                          <w:iCs w:val="0"/>
                        </w:rPr>
                        <w:fldChar w:fldCharType="begin"/>
                      </w:r>
                      <w:r>
                        <w:instrText xml:space="preserve"> SEQ Gambar___3. \* ARABIC </w:instrText>
                      </w:r>
                    </w:ins>
                    <w:r>
                      <w:rPr>
                        <w:i w:val="0"/>
                        <w:iCs w:val="0"/>
                      </w:rPr>
                      <w:fldChar w:fldCharType="separate"/>
                    </w:r>
                    <w:ins w:id="10464" w:author="Rafi Aziizi" w:date="2021-11-15T16:05:00Z">
                      <w:r w:rsidR="00BF7B94">
                        <w:rPr>
                          <w:noProof/>
                        </w:rPr>
                        <w:t>78</w:t>
                      </w:r>
                    </w:ins>
                    <w:ins w:id="10465" w:author="chaniaayulestari@outlook.com" w:date="2021-11-13T21:25:00Z">
                      <w:del w:id="10466" w:author="Rafi Aziizi" w:date="2021-11-14T09:53:00Z">
                        <w:r w:rsidDel="00590A19">
                          <w:rPr>
                            <w:noProof/>
                          </w:rPr>
                          <w:delText>73</w:delText>
                        </w:r>
                      </w:del>
                    </w:ins>
                    <w:ins w:id="10467" w:author="chaniaayulestari@outlook.com" w:date="2021-11-13T21:18:00Z">
                      <w:r>
                        <w:rPr>
                          <w:i w:val="0"/>
                          <w:iCs w:val="0"/>
                        </w:rPr>
                        <w:fldChar w:fldCharType="end"/>
                      </w:r>
                      <w:r>
                        <w:t xml:space="preserve"> </w:t>
                      </w:r>
                      <w:r w:rsidRPr="007363C6">
                        <w:t>Perancangan Antarmuka</w:t>
                      </w:r>
                    </w:ins>
                    <w:ins w:id="10468" w:author="chaniaayulestari@outlook.com" w:date="2021-11-13T21:19:00Z">
                      <w:r>
                        <w:t xml:space="preserve"> Data Walikelas</w:t>
                      </w:r>
                    </w:ins>
                    <w:bookmarkEnd w:id="10462"/>
                  </w:p>
                  <w:p w14:paraId="6A2E5A70" w14:textId="77777777" w:rsidR="00ED34E2" w:rsidRDefault="00ED34E2">
                    <w:pPr>
                      <w:pStyle w:val="Caption"/>
                      <w:jc w:val="center"/>
                      <w:pPrChange w:id="10469" w:author="chaniaayulestari@outlook.com" w:date="2021-11-13T21:18:00Z">
                        <w:pPr/>
                      </w:pPrChange>
                    </w:pPr>
                  </w:p>
                </w:txbxContent>
              </v:textbox>
            </v:shape>
          </w:pict>
        </w:r>
      </w:ins>
      <w:r w:rsidR="005B5632">
        <w:rPr>
          <w:noProof/>
        </w:rPr>
        <w:drawing>
          <wp:anchor distT="0" distB="0" distL="114300" distR="114300" simplePos="0" relativeHeight="251549184" behindDoc="1" locked="0" layoutInCell="1" allowOverlap="1" wp14:anchorId="5B57DBC9" wp14:editId="5E34D3DB">
            <wp:simplePos x="0" y="0"/>
            <wp:positionH relativeFrom="margin">
              <wp:align>center</wp:align>
            </wp:positionH>
            <wp:positionV relativeFrom="paragraph">
              <wp:posOffset>1334</wp:posOffset>
            </wp:positionV>
            <wp:extent cx="4177590" cy="2379600"/>
            <wp:effectExtent l="0" t="0" r="0" b="1905"/>
            <wp:wrapNone/>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B66B76" w14:textId="77777777" w:rsidR="005B5632" w:rsidRDefault="005B5632" w:rsidP="001F343A">
      <w:pPr>
        <w:pStyle w:val="ListParagraph"/>
        <w:ind w:left="426"/>
      </w:pPr>
    </w:p>
    <w:p w14:paraId="1CB31B62" w14:textId="09AD0D2D" w:rsidR="00C10E66" w:rsidRDefault="00C10E66" w:rsidP="001F343A">
      <w:pPr>
        <w:pStyle w:val="ListParagraph"/>
        <w:ind w:left="426"/>
      </w:pPr>
    </w:p>
    <w:p w14:paraId="71FB449E" w14:textId="77777777" w:rsidR="00C10E66" w:rsidRDefault="00C10E66" w:rsidP="001F343A">
      <w:pPr>
        <w:pStyle w:val="ListParagraph"/>
        <w:ind w:left="426"/>
      </w:pPr>
    </w:p>
    <w:p w14:paraId="23E36B3B" w14:textId="77777777" w:rsidR="00C10E66" w:rsidRDefault="00C10E66" w:rsidP="001F343A">
      <w:pPr>
        <w:pStyle w:val="ListParagraph"/>
        <w:ind w:left="426"/>
      </w:pPr>
    </w:p>
    <w:p w14:paraId="0E8B301F" w14:textId="59A81FAB" w:rsidR="00C10E66" w:rsidRDefault="00C10E66" w:rsidP="001F343A">
      <w:pPr>
        <w:pStyle w:val="ListParagraph"/>
        <w:ind w:left="426"/>
        <w:rPr>
          <w:ins w:id="10470" w:author="chaniaayulestari@outlook.com" w:date="2021-11-13T14:27:00Z"/>
        </w:rPr>
      </w:pPr>
    </w:p>
    <w:p w14:paraId="21D3D89C" w14:textId="72B1B739" w:rsidR="00C1342F" w:rsidRDefault="00C1342F" w:rsidP="001F343A">
      <w:pPr>
        <w:pStyle w:val="ListParagraph"/>
        <w:ind w:left="426"/>
        <w:rPr>
          <w:ins w:id="10471" w:author="chaniaayulestari@outlook.com" w:date="2021-11-13T14:27:00Z"/>
        </w:rPr>
      </w:pPr>
    </w:p>
    <w:p w14:paraId="26CEFCC5" w14:textId="6DC3DD2B" w:rsidR="00C1342F" w:rsidRDefault="00C1342F" w:rsidP="001F343A">
      <w:pPr>
        <w:pStyle w:val="ListParagraph"/>
        <w:ind w:left="426"/>
        <w:rPr>
          <w:ins w:id="10472" w:author="chaniaayulestari@outlook.com" w:date="2021-11-13T14:27:00Z"/>
        </w:rPr>
      </w:pPr>
    </w:p>
    <w:p w14:paraId="0E089F07" w14:textId="77777777" w:rsidR="00C1342F" w:rsidRDefault="00C1342F" w:rsidP="001F343A">
      <w:pPr>
        <w:pStyle w:val="ListParagraph"/>
        <w:ind w:left="426"/>
      </w:pPr>
    </w:p>
    <w:p w14:paraId="184F77FD" w14:textId="1B5D16F5" w:rsidR="001F343A" w:rsidRDefault="001F343A" w:rsidP="001F343A">
      <w:pPr>
        <w:pStyle w:val="ListParagraph"/>
        <w:ind w:left="426"/>
      </w:pPr>
    </w:p>
    <w:p w14:paraId="5D466A94" w14:textId="2C6F88B4" w:rsidR="00C10E66" w:rsidRDefault="00C10E66" w:rsidP="001F343A">
      <w:pPr>
        <w:pStyle w:val="ListParagraph"/>
        <w:ind w:left="426"/>
      </w:pPr>
    </w:p>
    <w:p w14:paraId="0A3828CE" w14:textId="103BA145" w:rsidR="00C570CE" w:rsidRPr="00C570CE" w:rsidRDefault="00C570CE" w:rsidP="00C87493">
      <w:pPr>
        <w:pStyle w:val="ListParagraph"/>
        <w:ind w:left="426"/>
        <w:rPr>
          <w:rFonts w:eastAsia="Calibri"/>
        </w:rPr>
        <w:sectPr w:rsidR="00C570CE" w:rsidRPr="00C570CE" w:rsidSect="00436415">
          <w:headerReference w:type="default" r:id="rId142"/>
          <w:footerReference w:type="default" r:id="rId143"/>
          <w:type w:val="continuous"/>
          <w:pgSz w:w="11906" w:h="16838"/>
          <w:pgMar w:top="2268" w:right="1701" w:bottom="1560" w:left="2268" w:header="709" w:footer="709" w:gutter="0"/>
          <w:pgNumType w:start="11"/>
          <w:cols w:space="708"/>
          <w:docGrid w:linePitch="360"/>
        </w:sectPr>
      </w:pPr>
    </w:p>
    <w:p w14:paraId="0E5EDA39" w14:textId="79787310" w:rsidR="00926DA8" w:rsidRDefault="00ED34E2" w:rsidP="00040376">
      <w:del w:id="10473" w:author="chaniaayulestari@outlook.com" w:date="2021-11-13T14:27:00Z">
        <w:r>
          <w:rPr>
            <w:noProof/>
          </w:rPr>
          <w:pict w14:anchorId="67105ACE">
            <v:shape id="Text Box 261" o:spid="_x0000_s1078" type="#_x0000_t202" style="position:absolute;left:0;text-align:left;margin-left:27.9pt;margin-top:23.75pt;width:341.05pt;height:.05pt;z-index:-251642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" stroked="f">
              <v:textbox style="mso-next-textbox:#Text Box 261;mso-fit-shape-to-text:t" inset="0,0,0,0">
                <w:txbxContent>
                  <w:p w14:paraId="21B6005E" w14:textId="1D0AA299" w:rsidR="00ED34E2" w:rsidRPr="004E1599" w:rsidRDefault="00ED34E2" w:rsidP="00C10E66">
                    <w:pPr>
                      <w:pStyle w:val="Caption"/>
                      <w:jc w:val="center"/>
                      <w:rPr>
                        <w:noProof/>
                        <w:sz w:val="24"/>
                        <w:szCs w:val="24"/>
                      </w:rPr>
                    </w:pPr>
                    <w:r>
                      <w:t xml:space="preserve">Gambar 3. </w:t>
                    </w:r>
                    <w:ins w:id="10474" w:author="chaniaayulestari@outlook.com" w:date="2021-11-13T13:45:00Z">
                      <w:r>
                        <w:fldChar w:fldCharType="begin"/>
                      </w:r>
                      <w:r>
                        <w:instrText xml:space="preserve"> SEQ Gambar_3. \* ARABIC </w:instrText>
                      </w:r>
                    </w:ins>
                    <w:r>
                      <w:fldChar w:fldCharType="separate"/>
                    </w:r>
                    <w:ins w:id="10475" w:author="chaniaayulestari@outlook.com" w:date="2021-11-13T13:45:00Z">
                      <w:r>
                        <w:rPr>
                          <w:noProof/>
                        </w:rPr>
                        <w:t>41</w:t>
                      </w:r>
                      <w:r>
                        <w:fldChar w:fldCharType="end"/>
                      </w:r>
                    </w:ins>
                    <w:del w:id="1047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4</w:delText>
                      </w:r>
                      <w:r w:rsidDel="006D26FE">
                        <w:fldChar w:fldCharType="end"/>
                      </w:r>
                    </w:del>
                    <w:r>
                      <w:t xml:space="preserve"> Antarmuka Data Walikelas</w:t>
                    </w:r>
                  </w:p>
                  <w:p w14:paraId="5E38E160" w14:textId="77777777" w:rsidR="00ED34E2" w:rsidRDefault="00ED34E2"/>
                  <w:p w14:paraId="35055C03" w14:textId="472B07CD" w:rsidR="00ED34E2" w:rsidRPr="004E1599" w:rsidRDefault="00ED34E2" w:rsidP="00C10E66">
                    <w:pPr>
                      <w:pStyle w:val="Caption"/>
                      <w:jc w:val="center"/>
                      <w:rPr>
                        <w:noProof/>
                        <w:sz w:val="24"/>
                        <w:szCs w:val="24"/>
                      </w:rPr>
                    </w:pPr>
                    <w:r>
                      <w:t xml:space="preserve">Gambar 3. </w:t>
                    </w:r>
                    <w:ins w:id="10477" w:author="chaniaayulestari@outlook.com" w:date="2021-11-13T13:45:00Z">
                      <w:r>
                        <w:fldChar w:fldCharType="begin"/>
                      </w:r>
                      <w:r>
                        <w:instrText xml:space="preserve"> SEQ Gambar_3. \* ARABIC </w:instrText>
                      </w:r>
                    </w:ins>
                    <w:r>
                      <w:fldChar w:fldCharType="separate"/>
                    </w:r>
                    <w:ins w:id="10478" w:author="chaniaayulestari@outlook.com" w:date="2021-11-13T13:45:00Z">
                      <w:r>
                        <w:rPr>
                          <w:noProof/>
                        </w:rPr>
                        <w:t>41</w:t>
                      </w:r>
                      <w:r>
                        <w:fldChar w:fldCharType="end"/>
                      </w:r>
                    </w:ins>
                    <w:del w:id="1047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4</w:delText>
                      </w:r>
                      <w:r w:rsidDel="006D26FE">
                        <w:fldChar w:fldCharType="end"/>
                      </w:r>
                    </w:del>
                    <w:r>
                      <w:t xml:space="preserve"> Antarmuka Data Walikelas</w:t>
                    </w:r>
                  </w:p>
                </w:txbxContent>
              </v:textbox>
            </v:shape>
          </w:pict>
        </w:r>
      </w:del>
      <w:r w:rsidR="00926DA8">
        <w:br w:type="page"/>
      </w:r>
    </w:p>
    <w:p w14:paraId="284EC86B" w14:textId="06AF8124" w:rsidR="00926DA8" w:rsidRPr="00007BE9" w:rsidRDefault="00926DA8" w:rsidP="00926DA8">
      <w:pPr>
        <w:pStyle w:val="Heading1"/>
        <w:numPr>
          <w:ilvl w:val="0"/>
          <w:numId w:val="0"/>
        </w:numPr>
        <w:rPr>
          <w:szCs w:val="22"/>
          <w:lang w:val="en-US"/>
        </w:rPr>
      </w:pPr>
      <w:bookmarkStart w:id="10480" w:name="_Toc80034255"/>
      <w:bookmarkStart w:id="10481" w:name="_Toc83115755"/>
      <w:r w:rsidRPr="00AA549F">
        <w:rPr>
          <w:szCs w:val="22"/>
        </w:rPr>
        <w:lastRenderedPageBreak/>
        <w:t xml:space="preserve">BAB </w:t>
      </w:r>
      <w:r>
        <w:rPr>
          <w:szCs w:val="22"/>
          <w:lang w:val="en-US"/>
        </w:rPr>
        <w:t>IV</w:t>
      </w:r>
      <w:r w:rsidRPr="00AA549F">
        <w:rPr>
          <w:szCs w:val="22"/>
        </w:rPr>
        <w:t xml:space="preserve"> </w:t>
      </w:r>
      <w:r w:rsidRPr="00AA549F">
        <w:rPr>
          <w:szCs w:val="22"/>
        </w:rPr>
        <w:br w:type="textWrapping" w:clear="all"/>
      </w:r>
      <w:r>
        <w:rPr>
          <w:szCs w:val="22"/>
          <w:lang w:val="en-US"/>
        </w:rPr>
        <w:t>IMPLEMENTASI DAN PENGUJIAN</w:t>
      </w:r>
      <w:bookmarkEnd w:id="10480"/>
      <w:bookmarkEnd w:id="10481"/>
    </w:p>
    <w:p w14:paraId="7D6C07FD" w14:textId="77777777" w:rsidR="00926DA8" w:rsidRPr="00926DA8" w:rsidRDefault="00926DA8" w:rsidP="00926DA8"/>
    <w:p w14:paraId="47FC13A0" w14:textId="72250380" w:rsidR="00926DA8" w:rsidRDefault="00926DA8" w:rsidP="00C93BF7">
      <w:pPr>
        <w:pStyle w:val="Heading2"/>
        <w:numPr>
          <w:ilvl w:val="0"/>
          <w:numId w:val="10"/>
        </w:numPr>
        <w:ind w:left="709" w:hanging="643"/>
        <w:rPr>
          <w:lang w:val="en-US"/>
        </w:rPr>
      </w:pPr>
      <w:bookmarkStart w:id="10482" w:name="_Toc80034256"/>
      <w:bookmarkStart w:id="10483" w:name="_Toc83115756"/>
      <w:r>
        <w:rPr>
          <w:lang w:val="en-US"/>
        </w:rPr>
        <w:t>Implementasi</w:t>
      </w:r>
      <w:bookmarkEnd w:id="10482"/>
      <w:bookmarkEnd w:id="10483"/>
    </w:p>
    <w:p w14:paraId="4A29C204" w14:textId="53DB5BD6" w:rsidR="00C60063" w:rsidRPr="00C60063" w:rsidRDefault="005C4306" w:rsidP="005C4306">
      <w:pPr>
        <w:ind w:firstLine="709"/>
      </w:pPr>
      <w:r>
        <w:t xml:space="preserve">Pada bagian implementasi ini merupakan tahapan penerapan perangkat lunak yang telah dirancang atau di desain pada bab sebelumnya untuk kemudian dijalankan dan dioperasikan. Sistem </w:t>
      </w:r>
      <w:r w:rsidR="00C72689">
        <w:t>absensi ini berisikan beberapa fitur untuk mengelola siswa, guru, absen serta laporan absen</w:t>
      </w:r>
      <w:r w:rsidR="00532FE5">
        <w:t xml:space="preserve"> yang berbasis desktop.</w:t>
      </w:r>
      <w:r w:rsidR="00C72689">
        <w:t xml:space="preserve"> </w:t>
      </w:r>
      <w:r w:rsidR="00AD029D" w:rsidRPr="00302D6D">
        <w:t>Pada pengujian</w:t>
      </w:r>
      <w:r w:rsidR="00AD029D">
        <w:rPr>
          <w:lang w:val="id-ID"/>
        </w:rPr>
        <w:t xml:space="preserve"> ini</w:t>
      </w:r>
      <w:r w:rsidR="00AD029D" w:rsidRPr="00302D6D">
        <w:t xml:space="preserve"> dilakukan secara </w:t>
      </w:r>
      <w:r w:rsidR="00AD029D" w:rsidRPr="00AD029D">
        <w:rPr>
          <w:i/>
          <w:iCs/>
        </w:rPr>
        <w:t>Stand Alone</w:t>
      </w:r>
      <w:r w:rsidR="00AD029D">
        <w:rPr>
          <w:i/>
        </w:rPr>
        <w:t xml:space="preserve"> </w:t>
      </w:r>
      <w:r w:rsidR="00AD029D" w:rsidRPr="00302D6D">
        <w:t xml:space="preserve">yaitu menggunakan komputer pribadi, hal ini dilakukan dengan pertimbangan kemudahan dalam melakukan pengujian </w:t>
      </w:r>
      <w:r w:rsidR="00AD029D" w:rsidRPr="007B0ABA">
        <w:rPr>
          <w:lang w:val="id-ID"/>
        </w:rPr>
        <w:t>sistem</w:t>
      </w:r>
      <w:r w:rsidR="00AD029D" w:rsidRPr="00302D6D">
        <w:t xml:space="preserve"> yang dibuat untuk menguji berdasarkan segi fungsional program.</w:t>
      </w:r>
    </w:p>
    <w:p w14:paraId="08C830E5" w14:textId="1BDEA1D0" w:rsidR="00926DA8" w:rsidRDefault="0082631E" w:rsidP="00D05B9F">
      <w:pPr>
        <w:pStyle w:val="Heading3"/>
        <w:numPr>
          <w:ilvl w:val="0"/>
          <w:numId w:val="11"/>
        </w:numPr>
        <w:ind w:left="426"/>
        <w:rPr>
          <w:lang w:val="en-US"/>
        </w:rPr>
      </w:pPr>
      <w:bookmarkStart w:id="10484" w:name="_Toc80034257"/>
      <w:bookmarkStart w:id="10485" w:name="_Toc83115757"/>
      <w:r>
        <w:rPr>
          <w:lang w:val="en-US"/>
        </w:rPr>
        <w:t>Implementasi Basis Data</w:t>
      </w:r>
      <w:bookmarkEnd w:id="10484"/>
      <w:bookmarkEnd w:id="10485"/>
    </w:p>
    <w:p w14:paraId="3CAB0631" w14:textId="475CDD19" w:rsidR="002B24A0" w:rsidRDefault="00662BB5" w:rsidP="00FF034E">
      <w:pPr>
        <w:ind w:firstLine="709"/>
        <w:rPr>
          <w:color w:val="000000"/>
          <w:lang w:val="en-ID"/>
        </w:rPr>
      </w:pPr>
      <w:r w:rsidRPr="00662BB5">
        <w:rPr>
          <w:color w:val="000000"/>
          <w:lang w:val="en-ID"/>
        </w:rPr>
        <w:t>Implementasi basis data dibuat berdasarkan perancangan basis data pada BAB III yang ada pada sub bab Perancangan Basis Data diimplementasikan menggunakan DBMS (</w:t>
      </w:r>
      <w:r w:rsidRPr="00662BB5">
        <w:rPr>
          <w:i/>
          <w:iCs/>
          <w:color w:val="000000"/>
          <w:lang w:val="en-ID"/>
        </w:rPr>
        <w:t>Database Management System</w:t>
      </w:r>
      <w:r w:rsidRPr="00662BB5">
        <w:rPr>
          <w:color w:val="000000"/>
          <w:lang w:val="en-ID"/>
        </w:rPr>
        <w:t xml:space="preserve">) MySQL. Terdiri dari </w:t>
      </w:r>
      <w:r w:rsidR="00D05B9F">
        <w:rPr>
          <w:color w:val="000000"/>
          <w:lang w:val="en-ID"/>
        </w:rPr>
        <w:t xml:space="preserve">beberapa </w:t>
      </w:r>
      <w:r w:rsidRPr="00662BB5">
        <w:rPr>
          <w:color w:val="000000"/>
          <w:lang w:val="en-ID"/>
        </w:rPr>
        <w:t xml:space="preserve">tabel </w:t>
      </w:r>
      <w:r w:rsidR="00D05B9F">
        <w:rPr>
          <w:color w:val="000000"/>
          <w:lang w:val="en-ID"/>
        </w:rPr>
        <w:t>yang akan di jelaskan pada sub bab berikutnya.</w:t>
      </w:r>
    </w:p>
    <w:p w14:paraId="509AEFA2" w14:textId="02168B3B" w:rsidR="00D05B9F" w:rsidRDefault="00FF034E" w:rsidP="00806706">
      <w:pPr>
        <w:pStyle w:val="ListParagraph"/>
        <w:numPr>
          <w:ilvl w:val="0"/>
          <w:numId w:val="49"/>
        </w:numPr>
        <w:ind w:left="426"/>
        <w:rPr>
          <w:lang w:val="en-ID"/>
        </w:rPr>
      </w:pPr>
      <w:r>
        <w:rPr>
          <w:lang w:val="en-ID"/>
        </w:rPr>
        <w:t xml:space="preserve">Tabel </w:t>
      </w:r>
      <w:r w:rsidR="00CE6828">
        <w:rPr>
          <w:lang w:val="en-ID"/>
        </w:rPr>
        <w:t>S</w:t>
      </w:r>
      <w:r>
        <w:rPr>
          <w:lang w:val="en-ID"/>
        </w:rPr>
        <w:t>iswa</w:t>
      </w:r>
    </w:p>
    <w:p w14:paraId="2AA20FF0" w14:textId="799BBB51" w:rsidR="005B5632" w:rsidRPr="005B5632" w:rsidRDefault="00ED34E2" w:rsidP="005B5632">
      <w:pPr>
        <w:ind w:firstLine="426"/>
        <w:rPr>
          <w:szCs w:val="22"/>
        </w:rPr>
      </w:pPr>
      <w:r>
        <w:rPr>
          <w:noProof/>
        </w:rPr>
        <w:pict w14:anchorId="2639270C">
          <v:shape id="Text Box 322" o:spid="_x0000_s1077" type="#_x0000_t202" style="position:absolute;left:0;text-align:left;margin-left:1.35pt;margin-top:40.35pt;width:393.95pt;height:12.65pt;z-index:-2516382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" stroked="f">
            <v:textbox style="mso-next-textbox:#Text Box 322" inset="0,0,0,0">
              <w:txbxContent>
                <w:p w14:paraId="10048CA5" w14:textId="233220FF" w:rsidR="00ED34E2" w:rsidRPr="00E42F16" w:rsidRDefault="00ED34E2" w:rsidP="00C94D36">
                  <w:pPr>
                    <w:pStyle w:val="Caption"/>
                    <w:jc w:val="center"/>
                    <w:rPr>
                      <w:noProof/>
                      <w:sz w:val="24"/>
                      <w:szCs w:val="24"/>
                    </w:rPr>
                  </w:pPr>
                  <w:bookmarkStart w:id="10486" w:name="_Toc87731509"/>
                  <w:r>
                    <w:t xml:space="preserve">Gambar 4. </w:t>
                  </w:r>
                  <w:r>
                    <w:fldChar w:fldCharType="begin"/>
                  </w:r>
                  <w:r>
                    <w:instrText xml:space="preserve"> SEQ Gambar_4. \* ARABIC </w:instrText>
                  </w:r>
                  <w:r>
                    <w:fldChar w:fldCharType="separate"/>
                  </w:r>
                  <w:r>
                    <w:rPr>
                      <w:noProof/>
                    </w:rPr>
                    <w:t>1</w:t>
                  </w:r>
                  <w:r>
                    <w:fldChar w:fldCharType="end"/>
                  </w:r>
                  <w:r>
                    <w:t xml:space="preserve"> Tabel Siswa</w:t>
                  </w:r>
                  <w:bookmarkEnd w:id="10486"/>
                </w:p>
                <w:p w14:paraId="19945DCD" w14:textId="77777777" w:rsidR="00ED34E2" w:rsidRDefault="00ED34E2"/>
                <w:p w14:paraId="1AF48C24" w14:textId="6BDF3C5D" w:rsidR="00ED34E2" w:rsidRPr="00E42F16" w:rsidRDefault="00ED34E2" w:rsidP="00C94D36">
                  <w:pPr>
                    <w:pStyle w:val="Caption"/>
                    <w:jc w:val="center"/>
                    <w:rPr>
                      <w:noProof/>
                      <w:sz w:val="24"/>
                      <w:szCs w:val="24"/>
                    </w:rPr>
                  </w:pPr>
                  <w:bookmarkStart w:id="10487" w:name="_Toc87731510"/>
                  <w:r>
                    <w:t xml:space="preserve">Gambar 4. </w:t>
                  </w:r>
                  <w:r>
                    <w:fldChar w:fldCharType="begin"/>
                  </w:r>
                  <w:r>
                    <w:instrText xml:space="preserve"> SEQ Gambar_4. \* ARABIC </w:instrText>
                  </w:r>
                  <w:r>
                    <w:fldChar w:fldCharType="separate"/>
                  </w:r>
                  <w:r>
                    <w:rPr>
                      <w:noProof/>
                    </w:rPr>
                    <w:t>1</w:t>
                  </w:r>
                  <w:r>
                    <w:fldChar w:fldCharType="end"/>
                  </w:r>
                  <w:r>
                    <w:t xml:space="preserve"> Tabel Siswa</w:t>
                  </w:r>
                  <w:bookmarkEnd w:id="10487"/>
                </w:p>
              </w:txbxContent>
            </v:textbox>
            <w10:wrap anchorx="margin"/>
          </v:shape>
        </w:pict>
      </w:r>
      <w:r w:rsidR="005B5632">
        <w:t xml:space="preserve">Implementasi yang dilakukan pada tabel </w:t>
      </w:r>
      <w:r w:rsidR="00C94D36">
        <w:t>siswa</w:t>
      </w:r>
      <w:r w:rsidR="005B5632">
        <w:t xml:space="preserve"> dalam basis data </w:t>
      </w:r>
      <w:r w:rsidR="00C94D36">
        <w:t>sistem absensi SMK Cendekia</w:t>
      </w:r>
      <w:r w:rsidR="005B5632">
        <w:t xml:space="preserve"> ditunjukkan pada Gambar 4.1.</w:t>
      </w:r>
    </w:p>
    <w:p w14:paraId="22AD6E99" w14:textId="62C515B6" w:rsidR="00A911C8" w:rsidRDefault="00C94D36" w:rsidP="00A911C8">
      <w:pPr>
        <w:pStyle w:val="ListParagraph"/>
        <w:ind w:left="426"/>
        <w:rPr>
          <w:lang w:val="en-ID"/>
        </w:rPr>
      </w:pPr>
      <w:del w:id="10488" w:author="Rafi Aziizi" w:date="2021-11-14T20:59:00Z">
        <w:r w:rsidRPr="00A911C8" w:rsidDel="00F065F7">
          <w:rPr>
            <w:noProof/>
            <w:lang w:val="en-ID"/>
          </w:rPr>
          <w:drawing>
            <wp:anchor distT="0" distB="0" distL="114300" distR="114300" simplePos="0" relativeHeight="251526656" behindDoc="1" locked="0" layoutInCell="1" allowOverlap="1" wp14:anchorId="271DC5E9" wp14:editId="3DDECFA5">
              <wp:simplePos x="0" y="0"/>
              <wp:positionH relativeFrom="margin">
                <wp:posOffset>10795</wp:posOffset>
              </wp:positionH>
              <wp:positionV relativeFrom="paragraph">
                <wp:posOffset>217282</wp:posOffset>
              </wp:positionV>
              <wp:extent cx="5003165" cy="2024380"/>
              <wp:effectExtent l="19050" t="19050" r="26035" b="1397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extLst>
                          <a:ext uri="{28A0092B-C50C-407E-A947-70E740481C1C}">
                            <a14:useLocalDpi xmlns:a14="http://schemas.microsoft.com/office/drawing/2010/main" val="0"/>
                          </a:ext>
                        </a:extLst>
                      </a:blip>
                      <a:stretch>
                        <a:fillRect/>
                      </a:stretch>
                    </pic:blipFill>
                    <pic:spPr>
                      <a:xfrm>
                        <a:off x="0" y="0"/>
                        <a:ext cx="5003165" cy="20243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del>
    </w:p>
    <w:p w14:paraId="1944B53C" w14:textId="0F2539F5" w:rsidR="00A911C8" w:rsidDel="00F065F7" w:rsidRDefault="00F065F7">
      <w:pPr>
        <w:rPr>
          <w:del w:id="10489" w:author="Rafi Aziizi" w:date="2021-11-14T21:00:00Z"/>
          <w:lang w:val="en-ID"/>
        </w:rPr>
        <w:pPrChange w:id="10490" w:author="Rafi Aziizi" w:date="2021-11-14T21:02:00Z">
          <w:pPr>
            <w:pStyle w:val="ListParagraph"/>
            <w:ind w:left="426"/>
          </w:pPr>
        </w:pPrChange>
      </w:pPr>
      <w:ins w:id="10491" w:author="Rafi Aziizi" w:date="2021-11-14T20:59:00Z">
        <w:r>
          <w:rPr>
            <w:noProof/>
          </w:rPr>
          <w:drawing>
            <wp:inline distT="0" distB="0" distL="0" distR="0" wp14:anchorId="67174E0A" wp14:editId="41C23848">
              <wp:extent cx="5597716" cy="173355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5602936" cy="1735167"/>
                      </a:xfrm>
                      <a:prstGeom prst="rect">
                        <a:avLst/>
                      </a:prstGeom>
                      <a:noFill/>
                      <a:ln>
                        <a:noFill/>
                      </a:ln>
                    </pic:spPr>
                  </pic:pic>
                </a:graphicData>
              </a:graphic>
            </wp:inline>
          </w:drawing>
        </w:r>
      </w:ins>
    </w:p>
    <w:p w14:paraId="45AF3AA7" w14:textId="77777777" w:rsidR="00A911C8" w:rsidDel="00F065F7" w:rsidRDefault="00A911C8">
      <w:pPr>
        <w:rPr>
          <w:del w:id="10492" w:author="Rafi Aziizi" w:date="2021-11-14T21:00:00Z"/>
          <w:lang w:val="en-ID"/>
        </w:rPr>
        <w:pPrChange w:id="10493" w:author="Rafi Aziizi" w:date="2021-11-14T21:02:00Z">
          <w:pPr>
            <w:pStyle w:val="ListParagraph"/>
            <w:ind w:left="426"/>
          </w:pPr>
        </w:pPrChange>
      </w:pPr>
    </w:p>
    <w:p w14:paraId="73272446" w14:textId="77777777" w:rsidR="00A911C8" w:rsidDel="00F065F7" w:rsidRDefault="00A911C8">
      <w:pPr>
        <w:rPr>
          <w:del w:id="10494" w:author="Rafi Aziizi" w:date="2021-11-14T21:00:00Z"/>
          <w:lang w:val="en-ID"/>
        </w:rPr>
        <w:pPrChange w:id="10495" w:author="Rafi Aziizi" w:date="2021-11-14T21:02:00Z">
          <w:pPr>
            <w:pStyle w:val="ListParagraph"/>
            <w:ind w:left="426"/>
          </w:pPr>
        </w:pPrChange>
      </w:pPr>
    </w:p>
    <w:p w14:paraId="17CD6528" w14:textId="7F06BDEA" w:rsidR="00A911C8" w:rsidDel="00F065F7" w:rsidRDefault="00A911C8">
      <w:pPr>
        <w:rPr>
          <w:del w:id="10496" w:author="Rafi Aziizi" w:date="2021-11-14T21:00:00Z"/>
          <w:lang w:val="en-ID"/>
        </w:rPr>
        <w:pPrChange w:id="10497" w:author="Rafi Aziizi" w:date="2021-11-14T21:02:00Z">
          <w:pPr>
            <w:pStyle w:val="ListParagraph"/>
            <w:ind w:left="426"/>
          </w:pPr>
        </w:pPrChange>
      </w:pPr>
    </w:p>
    <w:p w14:paraId="40B0C91F" w14:textId="2AE8199F" w:rsidR="00A911C8" w:rsidDel="00F065F7" w:rsidRDefault="00A911C8">
      <w:pPr>
        <w:rPr>
          <w:del w:id="10498" w:author="Rafi Aziizi" w:date="2021-11-14T21:00:00Z"/>
          <w:lang w:val="en-ID"/>
        </w:rPr>
        <w:pPrChange w:id="10499" w:author="Rafi Aziizi" w:date="2021-11-14T21:02:00Z">
          <w:pPr>
            <w:pStyle w:val="ListParagraph"/>
            <w:ind w:left="426"/>
          </w:pPr>
        </w:pPrChange>
      </w:pPr>
    </w:p>
    <w:p w14:paraId="252BB21E" w14:textId="185CFC12" w:rsidR="00A911C8" w:rsidDel="00F065F7" w:rsidRDefault="00A911C8">
      <w:pPr>
        <w:rPr>
          <w:del w:id="10500" w:author="Rafi Aziizi" w:date="2021-11-14T21:00:00Z"/>
          <w:lang w:val="en-ID"/>
        </w:rPr>
        <w:pPrChange w:id="10501" w:author="Rafi Aziizi" w:date="2021-11-14T21:02:00Z">
          <w:pPr>
            <w:pStyle w:val="ListParagraph"/>
            <w:ind w:left="426"/>
          </w:pPr>
        </w:pPrChange>
      </w:pPr>
    </w:p>
    <w:p w14:paraId="423F09D8" w14:textId="77777777" w:rsidR="00A911C8" w:rsidDel="00F065F7" w:rsidRDefault="00A911C8">
      <w:pPr>
        <w:rPr>
          <w:del w:id="10502" w:author="Rafi Aziizi" w:date="2021-11-14T20:59:00Z"/>
          <w:lang w:val="en-ID"/>
        </w:rPr>
        <w:pPrChange w:id="10503" w:author="Rafi Aziizi" w:date="2021-11-14T21:02:00Z">
          <w:pPr>
            <w:pStyle w:val="ListParagraph"/>
            <w:ind w:left="426"/>
          </w:pPr>
        </w:pPrChange>
      </w:pPr>
    </w:p>
    <w:p w14:paraId="212D33B6" w14:textId="07696C01" w:rsidR="00A911C8" w:rsidRPr="00F065F7" w:rsidRDefault="00A911C8">
      <w:pPr>
        <w:rPr>
          <w:lang w:val="en-ID"/>
        </w:rPr>
        <w:pPrChange w:id="10504" w:author="Rafi Aziizi" w:date="2021-11-14T21:02:00Z">
          <w:pPr>
            <w:pStyle w:val="ListParagraph"/>
            <w:ind w:left="426"/>
          </w:pPr>
        </w:pPrChange>
      </w:pPr>
    </w:p>
    <w:p w14:paraId="109C40D8" w14:textId="3A081F42" w:rsidR="00FF034E" w:rsidRDefault="00A911C8" w:rsidP="00806706">
      <w:pPr>
        <w:pStyle w:val="ListParagraph"/>
        <w:numPr>
          <w:ilvl w:val="0"/>
          <w:numId w:val="49"/>
        </w:numPr>
        <w:ind w:left="426"/>
        <w:rPr>
          <w:lang w:val="en-ID"/>
        </w:rPr>
      </w:pPr>
      <w:r>
        <w:rPr>
          <w:lang w:val="en-ID"/>
        </w:rPr>
        <w:t>T</w:t>
      </w:r>
      <w:r w:rsidR="00FF034E">
        <w:rPr>
          <w:lang w:val="en-ID"/>
        </w:rPr>
        <w:t xml:space="preserve">abel </w:t>
      </w:r>
      <w:r w:rsidR="00CE6828">
        <w:rPr>
          <w:lang w:val="en-ID"/>
        </w:rPr>
        <w:t>G</w:t>
      </w:r>
      <w:r w:rsidR="00FF034E">
        <w:rPr>
          <w:lang w:val="en-ID"/>
        </w:rPr>
        <w:t>uru</w:t>
      </w:r>
    </w:p>
    <w:p w14:paraId="0BD8216B" w14:textId="5EC2634A" w:rsidR="00C94D36" w:rsidRPr="00C94D36" w:rsidRDefault="00C94D36" w:rsidP="00C94D36">
      <w:pPr>
        <w:ind w:left="66" w:firstLine="360"/>
        <w:rPr>
          <w:lang w:val="en-ID"/>
        </w:rPr>
      </w:pPr>
      <w:r>
        <w:t>Implementasi yang dilakukan pada table guru dalam basis data sistem absensi SMK Cendekia ditunjukkan pada Gambar 4.2</w:t>
      </w:r>
    </w:p>
    <w:p w14:paraId="4DEB8813" w14:textId="14586DFD" w:rsidR="00A911C8" w:rsidRDefault="00ED34E2" w:rsidP="00A911C8">
      <w:pPr>
        <w:pStyle w:val="ListParagraph"/>
        <w:ind w:left="426"/>
        <w:rPr>
          <w:lang w:val="en-ID"/>
        </w:rPr>
      </w:pPr>
      <w:r>
        <w:rPr>
          <w:noProof/>
        </w:rPr>
        <w:pict w14:anchorId="794A98B0">
          <v:shape id="Text Box 323" o:spid="_x0000_s1076" type="#_x0000_t202" style="position:absolute;left:0;text-align:left;margin-left:3.65pt;margin-top:-.25pt;width:391.75pt;height:18.6pt;z-index:-251637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" stroked="f">
            <v:textbox style="mso-next-textbox:#Text Box 323" inset="0,0,0,0">
              <w:txbxContent>
                <w:p w14:paraId="46FDBC3B" w14:textId="78C84FB2" w:rsidR="00ED34E2" w:rsidRPr="000D139D" w:rsidRDefault="00ED34E2" w:rsidP="00C94D36">
                  <w:pPr>
                    <w:pStyle w:val="Caption"/>
                    <w:jc w:val="center"/>
                    <w:rPr>
                      <w:noProof/>
                      <w:sz w:val="24"/>
                      <w:szCs w:val="24"/>
                    </w:rPr>
                  </w:pPr>
                  <w:bookmarkStart w:id="10505" w:name="_Toc87731511"/>
                  <w:r>
                    <w:t xml:space="preserve">Gambar 4. </w:t>
                  </w:r>
                  <w:r>
                    <w:fldChar w:fldCharType="begin"/>
                  </w:r>
                  <w:r>
                    <w:instrText xml:space="preserve"> SEQ Gambar_4. \* ARABIC </w:instrText>
                  </w:r>
                  <w:r>
                    <w:fldChar w:fldCharType="separate"/>
                  </w:r>
                  <w:r>
                    <w:rPr>
                      <w:noProof/>
                    </w:rPr>
                    <w:t>2</w:t>
                  </w:r>
                  <w:r>
                    <w:fldChar w:fldCharType="end"/>
                  </w:r>
                  <w:r>
                    <w:t xml:space="preserve"> Tabel Guru</w:t>
                  </w:r>
                  <w:bookmarkEnd w:id="10505"/>
                </w:p>
                <w:p w14:paraId="0F2B0152" w14:textId="77777777" w:rsidR="00ED34E2" w:rsidRDefault="00ED34E2"/>
                <w:p w14:paraId="5945B67A" w14:textId="7FDE711D" w:rsidR="00ED34E2" w:rsidRPr="000D139D" w:rsidRDefault="00ED34E2" w:rsidP="00C94D36">
                  <w:pPr>
                    <w:pStyle w:val="Caption"/>
                    <w:jc w:val="center"/>
                    <w:rPr>
                      <w:noProof/>
                      <w:sz w:val="24"/>
                      <w:szCs w:val="24"/>
                    </w:rPr>
                  </w:pPr>
                  <w:bookmarkStart w:id="10506" w:name="_Toc87731512"/>
                  <w:r>
                    <w:t xml:space="preserve">Gambar 4. </w:t>
                  </w:r>
                  <w:r>
                    <w:fldChar w:fldCharType="begin"/>
                  </w:r>
                  <w:r>
                    <w:instrText xml:space="preserve"> SEQ Gambar_4. \* ARABIC </w:instrText>
                  </w:r>
                  <w:r>
                    <w:fldChar w:fldCharType="separate"/>
                  </w:r>
                  <w:r>
                    <w:rPr>
                      <w:noProof/>
                    </w:rPr>
                    <w:t>2</w:t>
                  </w:r>
                  <w:r>
                    <w:fldChar w:fldCharType="end"/>
                  </w:r>
                  <w:r>
                    <w:t xml:space="preserve"> Tabel Guru</w:t>
                  </w:r>
                  <w:bookmarkEnd w:id="10506"/>
                </w:p>
              </w:txbxContent>
            </v:textbox>
          </v:shape>
        </w:pict>
      </w:r>
      <w:del w:id="10507" w:author="Rafi Aziizi" w:date="2021-11-14T21:00:00Z">
        <w:r w:rsidR="00C94D36" w:rsidRPr="00A911C8" w:rsidDel="00F065F7">
          <w:rPr>
            <w:noProof/>
            <w:lang w:val="en-ID"/>
          </w:rPr>
          <w:drawing>
            <wp:anchor distT="0" distB="0" distL="114300" distR="114300" simplePos="0" relativeHeight="251527680" behindDoc="1" locked="0" layoutInCell="1" allowOverlap="1" wp14:anchorId="5973AE57" wp14:editId="1F80502A">
              <wp:simplePos x="0" y="0"/>
              <wp:positionH relativeFrom="margin">
                <wp:posOffset>38735</wp:posOffset>
              </wp:positionH>
              <wp:positionV relativeFrom="paragraph">
                <wp:posOffset>244775</wp:posOffset>
              </wp:positionV>
              <wp:extent cx="4975225" cy="1431925"/>
              <wp:effectExtent l="19050" t="19050" r="15875" b="1587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extLst>
                          <a:ext uri="{28A0092B-C50C-407E-A947-70E740481C1C}">
                            <a14:useLocalDpi xmlns:a14="http://schemas.microsoft.com/office/drawing/2010/main" val="0"/>
                          </a:ext>
                        </a:extLst>
                      </a:blip>
                      <a:stretch>
                        <a:fillRect/>
                      </a:stretch>
                    </pic:blipFill>
                    <pic:spPr>
                      <a:xfrm>
                        <a:off x="0" y="0"/>
                        <a:ext cx="4975225" cy="14319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del>
    </w:p>
    <w:p w14:paraId="282B259E" w14:textId="102638BE" w:rsidR="00A911C8" w:rsidRPr="00F065F7" w:rsidDel="00F065F7" w:rsidRDefault="00F065F7">
      <w:pPr>
        <w:rPr>
          <w:del w:id="10508" w:author="Rafi Aziizi" w:date="2021-11-14T21:00:00Z"/>
          <w:lang w:val="en-ID"/>
        </w:rPr>
        <w:pPrChange w:id="10509" w:author="Rafi Aziizi" w:date="2021-11-14T21:00:00Z">
          <w:pPr>
            <w:pStyle w:val="ListParagraph"/>
            <w:ind w:left="426"/>
          </w:pPr>
        </w:pPrChange>
      </w:pPr>
      <w:ins w:id="10510" w:author="Rafi Aziizi" w:date="2021-11-14T21:00:00Z">
        <w:r>
          <w:rPr>
            <w:noProof/>
          </w:rPr>
          <w:lastRenderedPageBreak/>
          <w:drawing>
            <wp:inline distT="0" distB="0" distL="0" distR="0" wp14:anchorId="0ADF6E8F" wp14:editId="0DEDC777">
              <wp:extent cx="5570979" cy="121920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5580323" cy="1221245"/>
                      </a:xfrm>
                      <a:prstGeom prst="rect">
                        <a:avLst/>
                      </a:prstGeom>
                      <a:noFill/>
                      <a:ln>
                        <a:noFill/>
                      </a:ln>
                    </pic:spPr>
                  </pic:pic>
                </a:graphicData>
              </a:graphic>
            </wp:inline>
          </w:drawing>
        </w:r>
      </w:ins>
    </w:p>
    <w:p w14:paraId="1206D882" w14:textId="2BACB457" w:rsidR="00A911C8" w:rsidDel="00F065F7" w:rsidRDefault="00A911C8" w:rsidP="00A911C8">
      <w:pPr>
        <w:pStyle w:val="ListParagraph"/>
        <w:ind w:left="426"/>
        <w:rPr>
          <w:del w:id="10511" w:author="Rafi Aziizi" w:date="2021-11-14T21:00:00Z"/>
          <w:lang w:val="en-ID"/>
        </w:rPr>
      </w:pPr>
    </w:p>
    <w:p w14:paraId="1B8F4187" w14:textId="61D19C4D" w:rsidR="00A911C8" w:rsidDel="00F065F7" w:rsidRDefault="00A911C8" w:rsidP="00A911C8">
      <w:pPr>
        <w:pStyle w:val="ListParagraph"/>
        <w:ind w:left="426"/>
        <w:rPr>
          <w:del w:id="10512" w:author="Rafi Aziizi" w:date="2021-11-14T21:00:00Z"/>
          <w:lang w:val="en-ID"/>
        </w:rPr>
      </w:pPr>
    </w:p>
    <w:p w14:paraId="41662205" w14:textId="0633F0D0" w:rsidR="00A911C8" w:rsidDel="00F065F7" w:rsidRDefault="00A911C8" w:rsidP="00A911C8">
      <w:pPr>
        <w:pStyle w:val="ListParagraph"/>
        <w:ind w:left="426"/>
        <w:rPr>
          <w:del w:id="10513" w:author="Rafi Aziizi" w:date="2021-11-14T21:00:00Z"/>
          <w:lang w:val="en-ID"/>
        </w:rPr>
      </w:pPr>
    </w:p>
    <w:p w14:paraId="11AA0A9F" w14:textId="0B63B81E" w:rsidR="00A911C8" w:rsidDel="00F065F7" w:rsidRDefault="00A911C8" w:rsidP="00A911C8">
      <w:pPr>
        <w:pStyle w:val="ListParagraph"/>
        <w:ind w:left="426"/>
        <w:rPr>
          <w:del w:id="10514" w:author="Rafi Aziizi" w:date="2021-11-14T21:00:00Z"/>
          <w:lang w:val="en-ID"/>
        </w:rPr>
      </w:pPr>
    </w:p>
    <w:p w14:paraId="3A24B5C9" w14:textId="7959320E" w:rsidR="00A911C8" w:rsidRPr="00F065F7" w:rsidRDefault="00A911C8">
      <w:pPr>
        <w:rPr>
          <w:lang w:val="en-ID"/>
        </w:rPr>
        <w:pPrChange w:id="10515" w:author="Rafi Aziizi" w:date="2021-11-14T21:00:00Z">
          <w:pPr>
            <w:pStyle w:val="ListParagraph"/>
            <w:ind w:left="426"/>
          </w:pPr>
        </w:pPrChange>
      </w:pPr>
    </w:p>
    <w:p w14:paraId="78EA998C" w14:textId="7571A3B9" w:rsidR="00FF034E" w:rsidRDefault="00FF034E" w:rsidP="00806706">
      <w:pPr>
        <w:pStyle w:val="ListParagraph"/>
        <w:numPr>
          <w:ilvl w:val="0"/>
          <w:numId w:val="49"/>
        </w:numPr>
        <w:ind w:left="426"/>
        <w:rPr>
          <w:lang w:val="en-ID"/>
        </w:rPr>
      </w:pPr>
      <w:r>
        <w:rPr>
          <w:lang w:val="en-ID"/>
        </w:rPr>
        <w:t xml:space="preserve">Tabel </w:t>
      </w:r>
      <w:r w:rsidR="00CE6828">
        <w:rPr>
          <w:lang w:val="en-ID"/>
        </w:rPr>
        <w:t>W</w:t>
      </w:r>
      <w:r>
        <w:rPr>
          <w:lang w:val="en-ID"/>
        </w:rPr>
        <w:t>alikelas</w:t>
      </w:r>
    </w:p>
    <w:p w14:paraId="73C78A3D" w14:textId="3D5692CC" w:rsidR="00C94D36" w:rsidRPr="00C94D36" w:rsidRDefault="00C94D36" w:rsidP="00C94D36">
      <w:pPr>
        <w:ind w:left="66" w:firstLine="360"/>
        <w:rPr>
          <w:lang w:val="en-ID"/>
        </w:rPr>
      </w:pPr>
      <w:r>
        <w:t>Implementasi yang dilakukan pada tabel walikelas dalam basis data sistem absensi SMK Cendekia ditunjukkan pada Gambar 4.3</w:t>
      </w:r>
    </w:p>
    <w:p w14:paraId="000E8A13" w14:textId="5C5BB6E5" w:rsidR="00A911C8" w:rsidRDefault="00C94D36" w:rsidP="00A911C8">
      <w:pPr>
        <w:pStyle w:val="ListParagraph"/>
        <w:ind w:left="426"/>
        <w:rPr>
          <w:lang w:val="en-ID"/>
        </w:rPr>
      </w:pPr>
      <w:del w:id="10516" w:author="Rafi Aziizi" w:date="2021-11-14T21:00:00Z">
        <w:r w:rsidRPr="00600F07" w:rsidDel="00F065F7">
          <w:rPr>
            <w:noProof/>
            <w:lang w:val="en-ID"/>
          </w:rPr>
          <w:drawing>
            <wp:anchor distT="0" distB="0" distL="114300" distR="114300" simplePos="0" relativeHeight="251537920" behindDoc="1" locked="0" layoutInCell="1" allowOverlap="1" wp14:anchorId="5060E96B" wp14:editId="45844E0D">
              <wp:simplePos x="0" y="0"/>
              <wp:positionH relativeFrom="margin">
                <wp:posOffset>48895</wp:posOffset>
              </wp:positionH>
              <wp:positionV relativeFrom="paragraph">
                <wp:posOffset>221503</wp:posOffset>
              </wp:positionV>
              <wp:extent cx="4982210" cy="1555115"/>
              <wp:effectExtent l="19050" t="19050" r="27940" b="26035"/>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extLst>
                          <a:ext uri="{28A0092B-C50C-407E-A947-70E740481C1C}">
                            <a14:useLocalDpi xmlns:a14="http://schemas.microsoft.com/office/drawing/2010/main" val="0"/>
                          </a:ext>
                        </a:extLst>
                      </a:blip>
                      <a:stretch>
                        <a:fillRect/>
                      </a:stretch>
                    </pic:blipFill>
                    <pic:spPr>
                      <a:xfrm>
                        <a:off x="0" y="0"/>
                        <a:ext cx="4982210" cy="155511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del>
      <w:r w:rsidR="00ED34E2">
        <w:rPr>
          <w:noProof/>
        </w:rPr>
        <w:pict w14:anchorId="116C9DA6">
          <v:shape id="Text Box 324" o:spid="_x0000_s1075" type="#_x0000_t202" style="position:absolute;left:0;text-align:left;margin-left:2728.8pt;margin-top:.8pt;width:392.3pt;height:11.85pt;z-index:-2516362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" stroked="f">
            <v:textbox style="mso-next-textbox:#Text Box 324" inset="0,0,0,0">
              <w:txbxContent>
                <w:p w14:paraId="566292D0" w14:textId="45D5EE44" w:rsidR="00ED34E2" w:rsidRPr="00512572" w:rsidRDefault="00ED34E2" w:rsidP="00C94D36">
                  <w:pPr>
                    <w:pStyle w:val="Caption"/>
                    <w:jc w:val="center"/>
                    <w:rPr>
                      <w:noProof/>
                      <w:sz w:val="24"/>
                      <w:szCs w:val="24"/>
                    </w:rPr>
                  </w:pPr>
                  <w:bookmarkStart w:id="10517" w:name="_Toc87731513"/>
                  <w:r>
                    <w:t xml:space="preserve">Gambar 4. </w:t>
                  </w:r>
                  <w:r>
                    <w:fldChar w:fldCharType="begin"/>
                  </w:r>
                  <w:r>
                    <w:instrText xml:space="preserve"> SEQ Gambar_4. \* ARABIC </w:instrText>
                  </w:r>
                  <w:r>
                    <w:fldChar w:fldCharType="separate"/>
                  </w:r>
                  <w:r>
                    <w:rPr>
                      <w:noProof/>
                    </w:rPr>
                    <w:t>3</w:t>
                  </w:r>
                  <w:r>
                    <w:fldChar w:fldCharType="end"/>
                  </w:r>
                  <w:r>
                    <w:t xml:space="preserve"> Tabel Walikelas</w:t>
                  </w:r>
                  <w:bookmarkEnd w:id="10517"/>
                </w:p>
                <w:p w14:paraId="1EA70B6F" w14:textId="77777777" w:rsidR="00ED34E2" w:rsidRDefault="00ED34E2"/>
                <w:p w14:paraId="79B3AEB2" w14:textId="096E5AF3" w:rsidR="00ED34E2" w:rsidRPr="00512572" w:rsidRDefault="00ED34E2" w:rsidP="00C94D36">
                  <w:pPr>
                    <w:pStyle w:val="Caption"/>
                    <w:jc w:val="center"/>
                    <w:rPr>
                      <w:noProof/>
                      <w:sz w:val="24"/>
                      <w:szCs w:val="24"/>
                    </w:rPr>
                  </w:pPr>
                  <w:bookmarkStart w:id="10518" w:name="_Toc87731514"/>
                  <w:r>
                    <w:t xml:space="preserve">Gambar 4. </w:t>
                  </w:r>
                  <w:r>
                    <w:fldChar w:fldCharType="begin"/>
                  </w:r>
                  <w:r>
                    <w:instrText xml:space="preserve"> SEQ Gambar_4. \* ARABIC </w:instrText>
                  </w:r>
                  <w:r>
                    <w:fldChar w:fldCharType="separate"/>
                  </w:r>
                  <w:r>
                    <w:rPr>
                      <w:noProof/>
                    </w:rPr>
                    <w:t>3</w:t>
                  </w:r>
                  <w:r>
                    <w:fldChar w:fldCharType="end"/>
                  </w:r>
                  <w:r>
                    <w:t xml:space="preserve"> Tabel Walikelas</w:t>
                  </w:r>
                  <w:bookmarkEnd w:id="10518"/>
                </w:p>
              </w:txbxContent>
            </v:textbox>
            <w10:wrap anchorx="margin"/>
          </v:shape>
        </w:pict>
      </w:r>
    </w:p>
    <w:p w14:paraId="1A305C47" w14:textId="2868BC37" w:rsidR="00A911C8" w:rsidDel="00F065F7" w:rsidRDefault="00F065F7">
      <w:pPr>
        <w:rPr>
          <w:del w:id="10519" w:author="Rafi Aziizi" w:date="2021-11-14T21:01:00Z"/>
          <w:lang w:val="en-ID"/>
        </w:rPr>
        <w:pPrChange w:id="10520" w:author="Rafi Aziizi" w:date="2021-11-14T21:02:00Z">
          <w:pPr>
            <w:pStyle w:val="ListParagraph"/>
            <w:ind w:left="426"/>
          </w:pPr>
        </w:pPrChange>
      </w:pPr>
      <w:ins w:id="10521" w:author="Rafi Aziizi" w:date="2021-11-14T21:01:00Z">
        <w:r>
          <w:rPr>
            <w:noProof/>
          </w:rPr>
          <w:drawing>
            <wp:inline distT="0" distB="0" distL="0" distR="0" wp14:anchorId="3BCE83F4" wp14:editId="4F7ABB15">
              <wp:extent cx="5637548" cy="132397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5639892" cy="1324525"/>
                      </a:xfrm>
                      <a:prstGeom prst="rect">
                        <a:avLst/>
                      </a:prstGeom>
                      <a:noFill/>
                      <a:ln>
                        <a:noFill/>
                      </a:ln>
                    </pic:spPr>
                  </pic:pic>
                </a:graphicData>
              </a:graphic>
            </wp:inline>
          </w:drawing>
        </w:r>
      </w:ins>
    </w:p>
    <w:p w14:paraId="67D86217" w14:textId="733806DC" w:rsidR="00A911C8" w:rsidDel="00F065F7" w:rsidRDefault="00A911C8">
      <w:pPr>
        <w:rPr>
          <w:del w:id="10522" w:author="Rafi Aziizi" w:date="2021-11-14T21:01:00Z"/>
          <w:lang w:val="en-ID"/>
        </w:rPr>
        <w:pPrChange w:id="10523" w:author="Rafi Aziizi" w:date="2021-11-14T21:02:00Z">
          <w:pPr>
            <w:pStyle w:val="ListParagraph"/>
            <w:ind w:left="426"/>
          </w:pPr>
        </w:pPrChange>
      </w:pPr>
    </w:p>
    <w:p w14:paraId="476C2573" w14:textId="1AE58C9D" w:rsidR="00A911C8" w:rsidDel="00F065F7" w:rsidRDefault="00A911C8">
      <w:pPr>
        <w:rPr>
          <w:del w:id="10524" w:author="Rafi Aziizi" w:date="2021-11-14T21:01:00Z"/>
          <w:lang w:val="en-ID"/>
        </w:rPr>
        <w:pPrChange w:id="10525" w:author="Rafi Aziizi" w:date="2021-11-14T21:02:00Z">
          <w:pPr>
            <w:pStyle w:val="ListParagraph"/>
            <w:ind w:left="426"/>
          </w:pPr>
        </w:pPrChange>
      </w:pPr>
    </w:p>
    <w:p w14:paraId="735022B9" w14:textId="6450FC2E" w:rsidR="00A911C8" w:rsidDel="00F065F7" w:rsidRDefault="00A911C8">
      <w:pPr>
        <w:rPr>
          <w:del w:id="10526" w:author="Rafi Aziizi" w:date="2021-11-14T21:01:00Z"/>
          <w:lang w:val="en-ID"/>
        </w:rPr>
        <w:pPrChange w:id="10527" w:author="Rafi Aziizi" w:date="2021-11-14T21:02:00Z">
          <w:pPr>
            <w:pStyle w:val="ListParagraph"/>
            <w:ind w:left="426"/>
          </w:pPr>
        </w:pPrChange>
      </w:pPr>
    </w:p>
    <w:p w14:paraId="11E75CFC" w14:textId="78C005B7" w:rsidR="00A911C8" w:rsidDel="00F065F7" w:rsidRDefault="00A911C8">
      <w:pPr>
        <w:rPr>
          <w:del w:id="10528" w:author="Rafi Aziizi" w:date="2021-11-14T21:01:00Z"/>
          <w:lang w:val="en-ID"/>
        </w:rPr>
        <w:pPrChange w:id="10529" w:author="Rafi Aziizi" w:date="2021-11-14T21:02:00Z">
          <w:pPr>
            <w:pStyle w:val="ListParagraph"/>
            <w:ind w:left="426"/>
          </w:pPr>
        </w:pPrChange>
      </w:pPr>
    </w:p>
    <w:p w14:paraId="79A83DFB" w14:textId="77777777" w:rsidR="00A911C8" w:rsidRPr="00F065F7" w:rsidRDefault="00A911C8">
      <w:pPr>
        <w:rPr>
          <w:lang w:val="en-ID"/>
        </w:rPr>
        <w:pPrChange w:id="10530" w:author="Rafi Aziizi" w:date="2021-11-14T21:02:00Z">
          <w:pPr>
            <w:pStyle w:val="ListParagraph"/>
            <w:ind w:left="426"/>
          </w:pPr>
        </w:pPrChange>
      </w:pPr>
    </w:p>
    <w:p w14:paraId="5B3BCF7E" w14:textId="23E914BC" w:rsidR="00FF034E" w:rsidRDefault="00FF034E" w:rsidP="00806706">
      <w:pPr>
        <w:pStyle w:val="ListParagraph"/>
        <w:numPr>
          <w:ilvl w:val="0"/>
          <w:numId w:val="49"/>
        </w:numPr>
        <w:ind w:left="426"/>
        <w:rPr>
          <w:lang w:val="en-ID"/>
        </w:rPr>
      </w:pPr>
      <w:r>
        <w:rPr>
          <w:lang w:val="en-ID"/>
        </w:rPr>
        <w:t xml:space="preserve">Tabel </w:t>
      </w:r>
      <w:r w:rsidR="00CE6828">
        <w:rPr>
          <w:lang w:val="en-ID"/>
        </w:rPr>
        <w:t>A</w:t>
      </w:r>
      <w:r>
        <w:rPr>
          <w:lang w:val="en-ID"/>
        </w:rPr>
        <w:t>dmin</w:t>
      </w:r>
    </w:p>
    <w:p w14:paraId="05BA5CDB" w14:textId="46B94AFF" w:rsidR="00C94D36" w:rsidRPr="00C94D36" w:rsidRDefault="00ED34E2" w:rsidP="00C94D36">
      <w:pPr>
        <w:ind w:left="66" w:firstLine="360"/>
        <w:rPr>
          <w:lang w:val="en-ID"/>
        </w:rPr>
      </w:pPr>
      <w:r>
        <w:rPr>
          <w:noProof/>
        </w:rPr>
        <w:pict w14:anchorId="6E477751">
          <v:shape id="Text Box 325" o:spid="_x0000_s1074" type="#_x0000_t202" style="position:absolute;left:0;text-align:left;margin-left:2716.8pt;margin-top:41.2pt;width:390.8pt;height:15.05pt;z-index:-2516352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" stroked="f">
            <v:textbox style="mso-next-textbox:#Text Box 325" inset="0,0,0,0">
              <w:txbxContent>
                <w:p w14:paraId="50CF40C0" w14:textId="298D2A8E" w:rsidR="00ED34E2" w:rsidRPr="008F1A09" w:rsidRDefault="00ED34E2" w:rsidP="000A514C">
                  <w:pPr>
                    <w:pStyle w:val="Caption"/>
                    <w:jc w:val="center"/>
                    <w:rPr>
                      <w:noProof/>
                      <w:sz w:val="24"/>
                      <w:szCs w:val="24"/>
                    </w:rPr>
                  </w:pPr>
                  <w:bookmarkStart w:id="10531" w:name="_Toc87731515"/>
                  <w:r>
                    <w:t xml:space="preserve">Gambar 4. </w:t>
                  </w:r>
                  <w:r>
                    <w:fldChar w:fldCharType="begin"/>
                  </w:r>
                  <w:r>
                    <w:instrText xml:space="preserve"> SEQ Gambar_4. \* ARABIC </w:instrText>
                  </w:r>
                  <w:r>
                    <w:fldChar w:fldCharType="separate"/>
                  </w:r>
                  <w:r>
                    <w:rPr>
                      <w:noProof/>
                    </w:rPr>
                    <w:t>4</w:t>
                  </w:r>
                  <w:r>
                    <w:fldChar w:fldCharType="end"/>
                  </w:r>
                  <w:r>
                    <w:t xml:space="preserve"> Tabel Admin</w:t>
                  </w:r>
                  <w:bookmarkEnd w:id="10531"/>
                </w:p>
                <w:p w14:paraId="39F3F099" w14:textId="77777777" w:rsidR="00ED34E2" w:rsidRDefault="00ED34E2"/>
                <w:p w14:paraId="543CCE13" w14:textId="5E61F82B" w:rsidR="00ED34E2" w:rsidRPr="008F1A09" w:rsidRDefault="00ED34E2" w:rsidP="000A514C">
                  <w:pPr>
                    <w:pStyle w:val="Caption"/>
                    <w:jc w:val="center"/>
                    <w:rPr>
                      <w:noProof/>
                      <w:sz w:val="24"/>
                      <w:szCs w:val="24"/>
                    </w:rPr>
                  </w:pPr>
                  <w:bookmarkStart w:id="10532" w:name="_Toc87731516"/>
                  <w:r>
                    <w:t xml:space="preserve">Gambar 4. </w:t>
                  </w:r>
                  <w:r>
                    <w:fldChar w:fldCharType="begin"/>
                  </w:r>
                  <w:r>
                    <w:instrText xml:space="preserve"> SEQ Gambar_4. \* ARABIC </w:instrText>
                  </w:r>
                  <w:r>
                    <w:fldChar w:fldCharType="separate"/>
                  </w:r>
                  <w:r>
                    <w:rPr>
                      <w:noProof/>
                    </w:rPr>
                    <w:t>4</w:t>
                  </w:r>
                  <w:r>
                    <w:fldChar w:fldCharType="end"/>
                  </w:r>
                  <w:r>
                    <w:t xml:space="preserve"> Tabel Admin</w:t>
                  </w:r>
                  <w:bookmarkEnd w:id="10532"/>
                </w:p>
              </w:txbxContent>
            </v:textbox>
            <w10:wrap anchorx="margin"/>
          </v:shape>
        </w:pict>
      </w:r>
      <w:r w:rsidR="00C94D36">
        <w:t>Implementasi yang dilakukan pada tabel admin dalam basis data sistem absensi SMK Cendekia ditunjukkan pada Gambar 4.</w:t>
      </w:r>
      <w:r w:rsidR="000A514C">
        <w:t>4</w:t>
      </w:r>
    </w:p>
    <w:p w14:paraId="1810A695" w14:textId="391154C8" w:rsidR="00A911C8" w:rsidRDefault="000A514C" w:rsidP="00A911C8">
      <w:pPr>
        <w:ind w:left="66"/>
        <w:rPr>
          <w:lang w:val="en-ID"/>
        </w:rPr>
      </w:pPr>
      <w:r w:rsidRPr="00A911C8">
        <w:rPr>
          <w:noProof/>
          <w:lang w:val="en-ID"/>
        </w:rPr>
        <w:drawing>
          <wp:anchor distT="0" distB="0" distL="114300" distR="114300" simplePos="0" relativeHeight="251528704" behindDoc="1" locked="0" layoutInCell="1" allowOverlap="1" wp14:anchorId="732DADAB" wp14:editId="6B48FAB9">
            <wp:simplePos x="0" y="0"/>
            <wp:positionH relativeFrom="margin">
              <wp:posOffset>67945</wp:posOffset>
            </wp:positionH>
            <wp:positionV relativeFrom="paragraph">
              <wp:posOffset>192517</wp:posOffset>
            </wp:positionV>
            <wp:extent cx="4963160" cy="1247775"/>
            <wp:effectExtent l="19050" t="19050" r="27940" b="28575"/>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extLst>
                        <a:ext uri="{28A0092B-C50C-407E-A947-70E740481C1C}">
                          <a14:useLocalDpi xmlns:a14="http://schemas.microsoft.com/office/drawing/2010/main" val="0"/>
                        </a:ext>
                      </a:extLst>
                    </a:blip>
                    <a:stretch>
                      <a:fillRect/>
                    </a:stretch>
                  </pic:blipFill>
                  <pic:spPr>
                    <a:xfrm>
                      <a:off x="0" y="0"/>
                      <a:ext cx="4963160" cy="12477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E166E48" w14:textId="3A4A7D35" w:rsidR="00A911C8" w:rsidRDefault="00A911C8" w:rsidP="00A911C8">
      <w:pPr>
        <w:ind w:left="66"/>
        <w:rPr>
          <w:lang w:val="en-ID"/>
        </w:rPr>
      </w:pPr>
    </w:p>
    <w:p w14:paraId="31746AC8" w14:textId="5A3145E2" w:rsidR="00A911C8" w:rsidRDefault="00A911C8" w:rsidP="00A911C8">
      <w:pPr>
        <w:ind w:left="66"/>
        <w:rPr>
          <w:lang w:val="en-ID"/>
        </w:rPr>
      </w:pPr>
    </w:p>
    <w:p w14:paraId="2F52D707" w14:textId="180FFEEA" w:rsidR="00A911C8" w:rsidRDefault="00A911C8" w:rsidP="00A911C8">
      <w:pPr>
        <w:ind w:left="66"/>
        <w:rPr>
          <w:lang w:val="en-ID"/>
        </w:rPr>
      </w:pPr>
    </w:p>
    <w:p w14:paraId="38B3028B" w14:textId="68781A87" w:rsidR="00A911C8" w:rsidRDefault="00A911C8" w:rsidP="00A911C8">
      <w:pPr>
        <w:ind w:left="66"/>
        <w:rPr>
          <w:lang w:val="en-ID"/>
        </w:rPr>
      </w:pPr>
    </w:p>
    <w:p w14:paraId="629E94D1" w14:textId="77777777" w:rsidR="00A911C8" w:rsidRDefault="00A911C8" w:rsidP="00A911C8">
      <w:pPr>
        <w:ind w:left="66"/>
        <w:rPr>
          <w:lang w:val="en-ID"/>
        </w:rPr>
      </w:pPr>
    </w:p>
    <w:p w14:paraId="1A0D98BB" w14:textId="0B3D6E89" w:rsidR="000A514C" w:rsidRDefault="00FF034E" w:rsidP="00806706">
      <w:pPr>
        <w:pStyle w:val="ListParagraph"/>
        <w:numPr>
          <w:ilvl w:val="0"/>
          <w:numId w:val="49"/>
        </w:numPr>
        <w:ind w:left="426"/>
        <w:rPr>
          <w:lang w:val="en-ID"/>
        </w:rPr>
      </w:pPr>
      <w:r>
        <w:rPr>
          <w:lang w:val="en-ID"/>
        </w:rPr>
        <w:t xml:space="preserve">Tabel </w:t>
      </w:r>
      <w:r w:rsidR="00CE6828">
        <w:rPr>
          <w:lang w:val="en-ID"/>
        </w:rPr>
        <w:t>A</w:t>
      </w:r>
      <w:r>
        <w:rPr>
          <w:lang w:val="en-ID"/>
        </w:rPr>
        <w:t>bsen</w:t>
      </w:r>
    </w:p>
    <w:p w14:paraId="744461B6" w14:textId="27487353" w:rsidR="000A514C" w:rsidRDefault="000A514C" w:rsidP="000A514C">
      <w:pPr>
        <w:ind w:left="66" w:firstLine="360"/>
      </w:pPr>
      <w:r>
        <w:t>Implementasi yang dilakukan pada tabel absen dalam basis data sistem absensi SMK Cendekia ditunjukkan pada Gambar 4.5</w:t>
      </w:r>
    </w:p>
    <w:p w14:paraId="217CF306" w14:textId="5183E5AD" w:rsidR="000A514C" w:rsidDel="00F065F7" w:rsidRDefault="000A514C" w:rsidP="000A514C">
      <w:pPr>
        <w:ind w:left="66" w:firstLine="360"/>
        <w:rPr>
          <w:del w:id="10533" w:author="Rafi Aziizi" w:date="2021-11-14T21:02:00Z"/>
        </w:rPr>
      </w:pPr>
    </w:p>
    <w:p w14:paraId="4C0EF60A" w14:textId="77777777" w:rsidR="000A514C" w:rsidRPr="000A514C" w:rsidDel="00F065F7" w:rsidRDefault="000A514C" w:rsidP="000A514C">
      <w:pPr>
        <w:ind w:left="66" w:firstLine="360"/>
        <w:rPr>
          <w:del w:id="10534" w:author="Rafi Aziizi" w:date="2021-11-14T21:02:00Z"/>
          <w:lang w:val="en-ID"/>
        </w:rPr>
      </w:pPr>
    </w:p>
    <w:p w14:paraId="7A64B323" w14:textId="6AF28861" w:rsidR="000A514C" w:rsidRPr="00F065F7" w:rsidRDefault="00ED34E2">
      <w:pPr>
        <w:rPr>
          <w:lang w:val="en-ID"/>
        </w:rPr>
        <w:pPrChange w:id="10535" w:author="Rafi Aziizi" w:date="2021-11-14T21:02:00Z">
          <w:pPr>
            <w:pStyle w:val="ListParagraph"/>
            <w:ind w:left="426"/>
          </w:pPr>
        </w:pPrChange>
      </w:pPr>
      <w:r>
        <w:rPr>
          <w:noProof/>
        </w:rPr>
        <w:pict w14:anchorId="64C4BF7A">
          <v:shape id="Text Box 326" o:spid="_x0000_s1073" type="#_x0000_t202" style="position:absolute;left:0;text-align:left;margin-left:2716.8pt;margin-top:12.4pt;width:390.8pt;height:14.25pt;z-index:-2516341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" stroked="f">
            <v:textbox style="mso-next-textbox:#Text Box 326" inset="0,0,0,0">
              <w:txbxContent>
                <w:p w14:paraId="1855D697" w14:textId="60627044" w:rsidR="00ED34E2" w:rsidRPr="00A960E3" w:rsidRDefault="00ED34E2" w:rsidP="000A514C">
                  <w:pPr>
                    <w:pStyle w:val="Caption"/>
                    <w:jc w:val="center"/>
                    <w:rPr>
                      <w:noProof/>
                      <w:sz w:val="24"/>
                      <w:szCs w:val="24"/>
                    </w:rPr>
                  </w:pPr>
                  <w:bookmarkStart w:id="10536" w:name="_Toc87731517"/>
                  <w:r>
                    <w:t xml:space="preserve">Gambar 4. </w:t>
                  </w:r>
                  <w:r>
                    <w:fldChar w:fldCharType="begin"/>
                  </w:r>
                  <w:r>
                    <w:instrText xml:space="preserve"> SEQ Gambar_4. \* ARABIC </w:instrText>
                  </w:r>
                  <w:r>
                    <w:fldChar w:fldCharType="separate"/>
                  </w:r>
                  <w:r>
                    <w:rPr>
                      <w:noProof/>
                    </w:rPr>
                    <w:t>5</w:t>
                  </w:r>
                  <w:r>
                    <w:fldChar w:fldCharType="end"/>
                  </w:r>
                  <w:r>
                    <w:t xml:space="preserve"> Tabel Absen</w:t>
                  </w:r>
                  <w:bookmarkEnd w:id="10536"/>
                </w:p>
                <w:p w14:paraId="30161CD3" w14:textId="77777777" w:rsidR="00ED34E2" w:rsidRDefault="00ED34E2"/>
                <w:p w14:paraId="0DBB47C9" w14:textId="5B5C8672" w:rsidR="00ED34E2" w:rsidRPr="00A960E3" w:rsidRDefault="00ED34E2" w:rsidP="000A514C">
                  <w:pPr>
                    <w:pStyle w:val="Caption"/>
                    <w:jc w:val="center"/>
                    <w:rPr>
                      <w:noProof/>
                      <w:sz w:val="24"/>
                      <w:szCs w:val="24"/>
                    </w:rPr>
                  </w:pPr>
                  <w:bookmarkStart w:id="10537" w:name="_Toc87731518"/>
                  <w:r>
                    <w:t xml:space="preserve">Gambar 4. </w:t>
                  </w:r>
                  <w:r>
                    <w:fldChar w:fldCharType="begin"/>
                  </w:r>
                  <w:r>
                    <w:instrText xml:space="preserve"> SEQ Gambar_4. \* ARABIC </w:instrText>
                  </w:r>
                  <w:r>
                    <w:fldChar w:fldCharType="separate"/>
                  </w:r>
                  <w:r>
                    <w:rPr>
                      <w:noProof/>
                    </w:rPr>
                    <w:t>5</w:t>
                  </w:r>
                  <w:r>
                    <w:fldChar w:fldCharType="end"/>
                  </w:r>
                  <w:r>
                    <w:t xml:space="preserve"> Tabel Absen</w:t>
                  </w:r>
                  <w:bookmarkEnd w:id="10537"/>
                </w:p>
              </w:txbxContent>
            </v:textbox>
            <w10:wrap anchorx="margin"/>
          </v:shape>
        </w:pict>
      </w:r>
    </w:p>
    <w:p w14:paraId="581695EC" w14:textId="666012D0" w:rsidR="000A514C" w:rsidRPr="000A514C" w:rsidRDefault="000A514C" w:rsidP="000A514C">
      <w:pPr>
        <w:pStyle w:val="ListParagraph"/>
        <w:ind w:left="426"/>
        <w:rPr>
          <w:lang w:val="en-ID"/>
        </w:rPr>
      </w:pPr>
      <w:r w:rsidRPr="00A911C8">
        <w:rPr>
          <w:noProof/>
          <w:lang w:val="en-ID"/>
        </w:rPr>
        <w:drawing>
          <wp:anchor distT="0" distB="0" distL="114300" distR="114300" simplePos="0" relativeHeight="251529728" behindDoc="1" locked="0" layoutInCell="1" allowOverlap="1" wp14:anchorId="5389948D" wp14:editId="69C78B42">
            <wp:simplePos x="0" y="0"/>
            <wp:positionH relativeFrom="margin">
              <wp:posOffset>69627</wp:posOffset>
            </wp:positionH>
            <wp:positionV relativeFrom="paragraph">
              <wp:posOffset>162902</wp:posOffset>
            </wp:positionV>
            <wp:extent cx="4963160" cy="1298575"/>
            <wp:effectExtent l="19050" t="19050" r="27940" b="1587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extLst>
                        <a:ext uri="{28A0092B-C50C-407E-A947-70E740481C1C}">
                          <a14:useLocalDpi xmlns:a14="http://schemas.microsoft.com/office/drawing/2010/main" val="0"/>
                        </a:ext>
                      </a:extLst>
                    </a:blip>
                    <a:stretch>
                      <a:fillRect/>
                    </a:stretch>
                  </pic:blipFill>
                  <pic:spPr>
                    <a:xfrm>
                      <a:off x="0" y="0"/>
                      <a:ext cx="4963160" cy="12985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4F62B24" w14:textId="1EDC1BAF" w:rsidR="00A911C8" w:rsidRDefault="00A911C8" w:rsidP="00A911C8">
      <w:pPr>
        <w:pStyle w:val="ListParagraph"/>
        <w:ind w:left="426"/>
        <w:rPr>
          <w:lang w:val="en-ID"/>
        </w:rPr>
      </w:pPr>
    </w:p>
    <w:p w14:paraId="7D1EC111" w14:textId="0E93D7EE" w:rsidR="00A911C8" w:rsidRDefault="00A911C8" w:rsidP="00A911C8">
      <w:pPr>
        <w:pStyle w:val="ListParagraph"/>
        <w:ind w:left="426"/>
        <w:rPr>
          <w:lang w:val="en-ID"/>
        </w:rPr>
      </w:pPr>
    </w:p>
    <w:p w14:paraId="58CF6BF9" w14:textId="286E173C" w:rsidR="00A911C8" w:rsidDel="00F065F7" w:rsidRDefault="00A911C8" w:rsidP="00A911C8">
      <w:pPr>
        <w:pStyle w:val="ListParagraph"/>
        <w:ind w:left="426"/>
        <w:rPr>
          <w:del w:id="10538" w:author="Rafi Aziizi" w:date="2021-11-14T21:02:00Z"/>
          <w:lang w:val="en-ID"/>
        </w:rPr>
      </w:pPr>
    </w:p>
    <w:p w14:paraId="227E223B" w14:textId="1E203ED1" w:rsidR="00A911C8" w:rsidDel="00F065F7" w:rsidRDefault="00A911C8" w:rsidP="00A911C8">
      <w:pPr>
        <w:pStyle w:val="ListParagraph"/>
        <w:ind w:left="426"/>
        <w:rPr>
          <w:del w:id="10539" w:author="Rafi Aziizi" w:date="2021-11-14T21:02:00Z"/>
          <w:lang w:val="en-ID"/>
        </w:rPr>
      </w:pPr>
    </w:p>
    <w:p w14:paraId="6C35434A" w14:textId="77777777" w:rsidR="000A514C" w:rsidRPr="00F065F7" w:rsidRDefault="000A514C">
      <w:pPr>
        <w:rPr>
          <w:lang w:val="en-ID"/>
        </w:rPr>
        <w:pPrChange w:id="10540" w:author="Rafi Aziizi" w:date="2021-11-14T21:02:00Z">
          <w:pPr>
            <w:pStyle w:val="ListParagraph"/>
            <w:ind w:left="426"/>
          </w:pPr>
        </w:pPrChange>
      </w:pPr>
    </w:p>
    <w:p w14:paraId="47505173" w14:textId="66621484" w:rsidR="00FF034E" w:rsidRDefault="00FF034E" w:rsidP="00806706">
      <w:pPr>
        <w:pStyle w:val="ListParagraph"/>
        <w:numPr>
          <w:ilvl w:val="0"/>
          <w:numId w:val="49"/>
        </w:numPr>
        <w:ind w:left="426"/>
        <w:rPr>
          <w:lang w:val="en-ID"/>
        </w:rPr>
      </w:pPr>
      <w:r>
        <w:rPr>
          <w:lang w:val="en-ID"/>
        </w:rPr>
        <w:lastRenderedPageBreak/>
        <w:t xml:space="preserve">Tabel </w:t>
      </w:r>
      <w:r w:rsidR="00CE6828">
        <w:rPr>
          <w:lang w:val="en-ID"/>
        </w:rPr>
        <w:t>L</w:t>
      </w:r>
      <w:r>
        <w:rPr>
          <w:lang w:val="en-ID"/>
        </w:rPr>
        <w:t xml:space="preserve">aporan </w:t>
      </w:r>
      <w:r w:rsidR="00CE6828">
        <w:rPr>
          <w:lang w:val="en-ID"/>
        </w:rPr>
        <w:t>A</w:t>
      </w:r>
      <w:r>
        <w:rPr>
          <w:lang w:val="en-ID"/>
        </w:rPr>
        <w:t>bsen</w:t>
      </w:r>
    </w:p>
    <w:p w14:paraId="608ACFF6" w14:textId="3CDD196E" w:rsidR="000A514C" w:rsidRPr="000A514C" w:rsidRDefault="000A514C" w:rsidP="000A514C">
      <w:pPr>
        <w:ind w:left="66" w:firstLine="360"/>
        <w:rPr>
          <w:lang w:val="en-ID"/>
        </w:rPr>
      </w:pPr>
      <w:r>
        <w:t>Implementasi yang dilakukan pada tabel laporan absen dalam basis data sistem absensi SMK Cendekia ditunjukkan pada Gambar 4.</w:t>
      </w:r>
      <w:r w:rsidR="00EF196A">
        <w:t>6</w:t>
      </w:r>
    </w:p>
    <w:p w14:paraId="18682A8C" w14:textId="054A20D9" w:rsidR="000A514C" w:rsidRDefault="00ED34E2" w:rsidP="000A514C">
      <w:pPr>
        <w:pStyle w:val="ListParagraph"/>
        <w:ind w:left="426"/>
        <w:rPr>
          <w:lang w:val="en-ID"/>
        </w:rPr>
      </w:pPr>
      <w:r>
        <w:rPr>
          <w:noProof/>
        </w:rPr>
        <w:pict w14:anchorId="5A90EFBE">
          <v:shape id="Text Box 327" o:spid="_x0000_s1072" type="#_x0000_t202" style="position:absolute;left:0;text-align:left;margin-left:3.65pt;margin-top:1.6pt;width:390.5pt;height:16.6pt;z-index:-251633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" stroked="f">
            <v:textbox style="mso-next-textbox:#Text Box 327" inset="0,0,0,0">
              <w:txbxContent>
                <w:p w14:paraId="6E7F8B7F" w14:textId="2B6C1C0A" w:rsidR="00ED34E2" w:rsidRPr="00183161" w:rsidRDefault="00ED34E2" w:rsidP="000A514C">
                  <w:pPr>
                    <w:pStyle w:val="Caption"/>
                    <w:jc w:val="center"/>
                    <w:rPr>
                      <w:noProof/>
                      <w:sz w:val="24"/>
                      <w:szCs w:val="24"/>
                    </w:rPr>
                  </w:pPr>
                  <w:bookmarkStart w:id="10541" w:name="_Toc87731519"/>
                  <w:r>
                    <w:t xml:space="preserve">Gambar 4. </w:t>
                  </w:r>
                  <w:r>
                    <w:fldChar w:fldCharType="begin"/>
                  </w:r>
                  <w:r>
                    <w:instrText xml:space="preserve"> SEQ Gambar_4. \* ARABIC </w:instrText>
                  </w:r>
                  <w:r>
                    <w:fldChar w:fldCharType="separate"/>
                  </w:r>
                  <w:r>
                    <w:rPr>
                      <w:noProof/>
                    </w:rPr>
                    <w:t>6</w:t>
                  </w:r>
                  <w:r>
                    <w:fldChar w:fldCharType="end"/>
                  </w:r>
                  <w:r>
                    <w:t xml:space="preserve"> Tabel Laporan Absen</w:t>
                  </w:r>
                  <w:bookmarkEnd w:id="10541"/>
                </w:p>
                <w:p w14:paraId="2E17707D" w14:textId="77777777" w:rsidR="00ED34E2" w:rsidRDefault="00ED34E2"/>
                <w:p w14:paraId="2BA2BFEE" w14:textId="54432DDF" w:rsidR="00ED34E2" w:rsidRPr="00183161" w:rsidRDefault="00ED34E2" w:rsidP="000A514C">
                  <w:pPr>
                    <w:pStyle w:val="Caption"/>
                    <w:jc w:val="center"/>
                    <w:rPr>
                      <w:noProof/>
                      <w:sz w:val="24"/>
                      <w:szCs w:val="24"/>
                    </w:rPr>
                  </w:pPr>
                  <w:bookmarkStart w:id="10542" w:name="_Toc87731520"/>
                  <w:r>
                    <w:t xml:space="preserve">Gambar 4. </w:t>
                  </w:r>
                  <w:r>
                    <w:fldChar w:fldCharType="begin"/>
                  </w:r>
                  <w:r>
                    <w:instrText xml:space="preserve"> SEQ Gambar_4. \* ARABIC </w:instrText>
                  </w:r>
                  <w:r>
                    <w:fldChar w:fldCharType="separate"/>
                  </w:r>
                  <w:r>
                    <w:rPr>
                      <w:noProof/>
                    </w:rPr>
                    <w:t>6</w:t>
                  </w:r>
                  <w:r>
                    <w:fldChar w:fldCharType="end"/>
                  </w:r>
                  <w:r>
                    <w:t xml:space="preserve"> Tabel Laporan Absen</w:t>
                  </w:r>
                  <w:bookmarkEnd w:id="10542"/>
                </w:p>
              </w:txbxContent>
            </v:textbox>
          </v:shape>
        </w:pict>
      </w:r>
    </w:p>
    <w:p w14:paraId="2316F5DA" w14:textId="4E381379" w:rsidR="000A514C" w:rsidRDefault="000A514C" w:rsidP="000A514C">
      <w:pPr>
        <w:pStyle w:val="ListParagraph"/>
        <w:ind w:left="426"/>
        <w:rPr>
          <w:lang w:val="en-ID"/>
        </w:rPr>
      </w:pPr>
      <w:r w:rsidRPr="00600F07">
        <w:rPr>
          <w:noProof/>
          <w:lang w:val="en-ID"/>
        </w:rPr>
        <w:drawing>
          <wp:anchor distT="0" distB="0" distL="114300" distR="114300" simplePos="0" relativeHeight="251538944" behindDoc="1" locked="0" layoutInCell="1" allowOverlap="1" wp14:anchorId="4224F5A7" wp14:editId="27364D27">
            <wp:simplePos x="0" y="0"/>
            <wp:positionH relativeFrom="margin">
              <wp:posOffset>54610</wp:posOffset>
            </wp:positionH>
            <wp:positionV relativeFrom="paragraph">
              <wp:posOffset>60848</wp:posOffset>
            </wp:positionV>
            <wp:extent cx="4959350" cy="2020570"/>
            <wp:effectExtent l="19050" t="19050" r="12700" b="1778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extLst>
                        <a:ext uri="{28A0092B-C50C-407E-A947-70E740481C1C}">
                          <a14:useLocalDpi xmlns:a14="http://schemas.microsoft.com/office/drawing/2010/main" val="0"/>
                        </a:ext>
                      </a:extLst>
                    </a:blip>
                    <a:stretch>
                      <a:fillRect/>
                    </a:stretch>
                  </pic:blipFill>
                  <pic:spPr>
                    <a:xfrm>
                      <a:off x="0" y="0"/>
                      <a:ext cx="4959350" cy="202057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950DA9D" w14:textId="62AEFD2D" w:rsidR="00D53D78" w:rsidRDefault="00D53D78" w:rsidP="00D53D78">
      <w:pPr>
        <w:pStyle w:val="ListParagraph"/>
        <w:ind w:left="426"/>
        <w:rPr>
          <w:lang w:val="en-ID"/>
        </w:rPr>
      </w:pPr>
    </w:p>
    <w:p w14:paraId="3F30073F" w14:textId="4A9898C0" w:rsidR="00D53D78" w:rsidRDefault="00D53D78" w:rsidP="00D53D78">
      <w:pPr>
        <w:pStyle w:val="ListParagraph"/>
        <w:ind w:left="426"/>
        <w:rPr>
          <w:lang w:val="en-ID"/>
        </w:rPr>
      </w:pPr>
    </w:p>
    <w:p w14:paraId="5B28D3D7" w14:textId="16600187" w:rsidR="00D53D78" w:rsidRDefault="00D53D78" w:rsidP="00D53D78">
      <w:pPr>
        <w:pStyle w:val="ListParagraph"/>
        <w:ind w:left="426"/>
        <w:rPr>
          <w:lang w:val="en-ID"/>
        </w:rPr>
      </w:pPr>
    </w:p>
    <w:p w14:paraId="7C275E79" w14:textId="0D603E46" w:rsidR="00D53D78" w:rsidRDefault="00D53D78" w:rsidP="00D53D78">
      <w:pPr>
        <w:pStyle w:val="ListParagraph"/>
        <w:ind w:left="426"/>
        <w:rPr>
          <w:lang w:val="en-ID"/>
        </w:rPr>
      </w:pPr>
    </w:p>
    <w:p w14:paraId="4041AFB6" w14:textId="32FEC05F" w:rsidR="00D53D78" w:rsidRDefault="00D53D78" w:rsidP="00D53D78">
      <w:pPr>
        <w:pStyle w:val="ListParagraph"/>
        <w:ind w:left="426"/>
        <w:rPr>
          <w:lang w:val="en-ID"/>
        </w:rPr>
      </w:pPr>
    </w:p>
    <w:p w14:paraId="7226BB86" w14:textId="52F4FAAA" w:rsidR="00D53D78" w:rsidRDefault="00D53D78" w:rsidP="00D53D78">
      <w:pPr>
        <w:pStyle w:val="ListParagraph"/>
        <w:ind w:left="426"/>
        <w:rPr>
          <w:lang w:val="en-ID"/>
        </w:rPr>
      </w:pPr>
    </w:p>
    <w:p w14:paraId="1B4136AF" w14:textId="2FDB92C5" w:rsidR="00D53D78" w:rsidRDefault="00D53D78" w:rsidP="00D53D78">
      <w:pPr>
        <w:pStyle w:val="ListParagraph"/>
        <w:ind w:left="426"/>
        <w:rPr>
          <w:lang w:val="en-ID"/>
        </w:rPr>
      </w:pPr>
    </w:p>
    <w:p w14:paraId="6EC83C5B" w14:textId="77777777" w:rsidR="000A514C" w:rsidRDefault="000A514C" w:rsidP="000A514C">
      <w:pPr>
        <w:pStyle w:val="ListParagraph"/>
        <w:ind w:left="426"/>
        <w:rPr>
          <w:lang w:val="en-ID"/>
        </w:rPr>
      </w:pPr>
    </w:p>
    <w:p w14:paraId="0AFBB1A8" w14:textId="2EAC90C0" w:rsidR="00FF034E" w:rsidRDefault="00FF034E" w:rsidP="00806706">
      <w:pPr>
        <w:pStyle w:val="ListParagraph"/>
        <w:numPr>
          <w:ilvl w:val="0"/>
          <w:numId w:val="49"/>
        </w:numPr>
        <w:ind w:left="426"/>
        <w:rPr>
          <w:lang w:val="en-ID"/>
        </w:rPr>
      </w:pPr>
      <w:r>
        <w:rPr>
          <w:lang w:val="en-ID"/>
        </w:rPr>
        <w:t xml:space="preserve">Tabel </w:t>
      </w:r>
      <w:del w:id="10543" w:author="Rafi Aziizi" w:date="2021-11-14T10:22:00Z">
        <w:r w:rsidR="00CE6828" w:rsidDel="0089374A">
          <w:rPr>
            <w:lang w:val="en-ID"/>
          </w:rPr>
          <w:delText>R</w:delText>
        </w:r>
        <w:r w:rsidDel="0089374A">
          <w:rPr>
            <w:lang w:val="en-ID"/>
          </w:rPr>
          <w:delText xml:space="preserve">fid </w:delText>
        </w:r>
      </w:del>
      <w:ins w:id="10544" w:author="Rafi Aziizi" w:date="2021-11-14T10:22:00Z">
        <w:r w:rsidR="0089374A">
          <w:rPr>
            <w:lang w:val="en-ID"/>
          </w:rPr>
          <w:t xml:space="preserve">RFID </w:t>
        </w:r>
      </w:ins>
      <w:r w:rsidR="00CE6828">
        <w:rPr>
          <w:lang w:val="en-ID"/>
        </w:rPr>
        <w:t>L</w:t>
      </w:r>
      <w:r>
        <w:rPr>
          <w:lang w:val="en-ID"/>
        </w:rPr>
        <w:t>og</w:t>
      </w:r>
    </w:p>
    <w:p w14:paraId="29518910" w14:textId="67954D94" w:rsidR="000A514C" w:rsidRPr="000A514C" w:rsidRDefault="00ED34E2" w:rsidP="000A514C">
      <w:pPr>
        <w:ind w:left="66" w:firstLine="360"/>
        <w:rPr>
          <w:lang w:val="en-ID"/>
        </w:rPr>
      </w:pPr>
      <w:r>
        <w:rPr>
          <w:noProof/>
        </w:rPr>
        <w:pict w14:anchorId="455EF978">
          <v:shape id="Text Box 328" o:spid="_x0000_s1071" type="#_x0000_t202" style="position:absolute;left:0;text-align:left;margin-left:4.5pt;margin-top:37.45pt;width:390.8pt;height:13.45pt;z-index:-251632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" stroked="f">
            <v:textbox style="mso-next-textbox:#Text Box 328" inset="0,0,0,0">
              <w:txbxContent>
                <w:p w14:paraId="20A75E18" w14:textId="4270FC20" w:rsidR="00ED34E2" w:rsidRPr="0084574F" w:rsidRDefault="00ED34E2" w:rsidP="00EF196A">
                  <w:pPr>
                    <w:pStyle w:val="Caption"/>
                    <w:jc w:val="center"/>
                    <w:rPr>
                      <w:noProof/>
                      <w:sz w:val="24"/>
                      <w:szCs w:val="24"/>
                    </w:rPr>
                  </w:pPr>
                  <w:bookmarkStart w:id="10545" w:name="_Toc87731521"/>
                  <w:r>
                    <w:t xml:space="preserve">Gambar 4. </w:t>
                  </w:r>
                  <w:r>
                    <w:fldChar w:fldCharType="begin"/>
                  </w:r>
                  <w:r>
                    <w:instrText xml:space="preserve"> SEQ Gambar_4. \* ARABIC </w:instrText>
                  </w:r>
                  <w:r>
                    <w:fldChar w:fldCharType="separate"/>
                  </w:r>
                  <w:r>
                    <w:rPr>
                      <w:noProof/>
                    </w:rPr>
                    <w:t>7</w:t>
                  </w:r>
                  <w:r>
                    <w:fldChar w:fldCharType="end"/>
                  </w:r>
                  <w:r>
                    <w:t xml:space="preserve"> Tabel RFID Log</w:t>
                  </w:r>
                  <w:bookmarkEnd w:id="10545"/>
                </w:p>
                <w:p w14:paraId="4FD17770" w14:textId="77777777" w:rsidR="00ED34E2" w:rsidRDefault="00ED34E2"/>
                <w:p w14:paraId="7EA399ED" w14:textId="31DFF0C9" w:rsidR="00ED34E2" w:rsidRPr="0084574F" w:rsidRDefault="00ED34E2" w:rsidP="00EF196A">
                  <w:pPr>
                    <w:pStyle w:val="Caption"/>
                    <w:jc w:val="center"/>
                    <w:rPr>
                      <w:noProof/>
                      <w:sz w:val="24"/>
                      <w:szCs w:val="24"/>
                    </w:rPr>
                  </w:pPr>
                  <w:bookmarkStart w:id="10546" w:name="_Toc87731522"/>
                  <w:r>
                    <w:t xml:space="preserve">Gambar 4. </w:t>
                  </w:r>
                  <w:r>
                    <w:fldChar w:fldCharType="begin"/>
                  </w:r>
                  <w:r>
                    <w:instrText xml:space="preserve"> SEQ Gambar_4. \* ARABIC </w:instrText>
                  </w:r>
                  <w:r>
                    <w:fldChar w:fldCharType="separate"/>
                  </w:r>
                  <w:r>
                    <w:rPr>
                      <w:noProof/>
                    </w:rPr>
                    <w:t>7</w:t>
                  </w:r>
                  <w:r>
                    <w:fldChar w:fldCharType="end"/>
                  </w:r>
                  <w:r>
                    <w:t xml:space="preserve"> Tabel RFID Log</w:t>
                  </w:r>
                  <w:bookmarkEnd w:id="10546"/>
                </w:p>
              </w:txbxContent>
            </v:textbox>
          </v:shape>
        </w:pict>
      </w:r>
      <w:r w:rsidR="000A514C">
        <w:t xml:space="preserve">Implementasi yang dilakukan pada tabel </w:t>
      </w:r>
      <w:r w:rsidR="00EF196A">
        <w:t>rfid log</w:t>
      </w:r>
      <w:r w:rsidR="000A514C">
        <w:t xml:space="preserve"> dalam basis data sistem absensi SMK Cendekia ditunjukkan pada Gambar 4.</w:t>
      </w:r>
      <w:r w:rsidR="00EF196A">
        <w:t>7</w:t>
      </w:r>
    </w:p>
    <w:p w14:paraId="56B42767" w14:textId="712C98D3" w:rsidR="00D53D78" w:rsidRDefault="00D53D78" w:rsidP="00D53D78">
      <w:pPr>
        <w:pStyle w:val="ListParagraph"/>
        <w:ind w:left="426"/>
        <w:rPr>
          <w:lang w:val="en-ID"/>
        </w:rPr>
      </w:pPr>
      <w:r w:rsidRPr="00D53D78">
        <w:rPr>
          <w:noProof/>
          <w:lang w:val="en-ID"/>
        </w:rPr>
        <w:drawing>
          <wp:anchor distT="0" distB="0" distL="114300" distR="114300" simplePos="0" relativeHeight="251530752" behindDoc="1" locked="0" layoutInCell="1" allowOverlap="1" wp14:anchorId="0AC02F40" wp14:editId="693A9367">
            <wp:simplePos x="0" y="0"/>
            <wp:positionH relativeFrom="margin">
              <wp:posOffset>57262</wp:posOffset>
            </wp:positionH>
            <wp:positionV relativeFrom="paragraph">
              <wp:posOffset>144934</wp:posOffset>
            </wp:positionV>
            <wp:extent cx="4963160" cy="403225"/>
            <wp:effectExtent l="19050" t="19050" r="27940" b="15875"/>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extLst>
                        <a:ext uri="{28A0092B-C50C-407E-A947-70E740481C1C}">
                          <a14:useLocalDpi xmlns:a14="http://schemas.microsoft.com/office/drawing/2010/main" val="0"/>
                        </a:ext>
                      </a:extLst>
                    </a:blip>
                    <a:stretch>
                      <a:fillRect/>
                    </a:stretch>
                  </pic:blipFill>
                  <pic:spPr>
                    <a:xfrm>
                      <a:off x="0" y="0"/>
                      <a:ext cx="4963160" cy="4032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9B69615" w14:textId="443CBFE7" w:rsidR="00D53D78" w:rsidRDefault="00D53D78" w:rsidP="00D53D78">
      <w:pPr>
        <w:pStyle w:val="ListParagraph"/>
        <w:ind w:left="426"/>
        <w:rPr>
          <w:lang w:val="en-ID"/>
        </w:rPr>
      </w:pPr>
    </w:p>
    <w:p w14:paraId="699AD80F" w14:textId="77777777" w:rsidR="00D53D78" w:rsidRDefault="00D53D78" w:rsidP="00D53D78">
      <w:pPr>
        <w:pStyle w:val="ListParagraph"/>
        <w:ind w:left="426"/>
        <w:rPr>
          <w:lang w:val="en-ID"/>
        </w:rPr>
      </w:pPr>
    </w:p>
    <w:p w14:paraId="5B792285" w14:textId="288AECCE" w:rsidR="00FF034E" w:rsidRDefault="00FF034E" w:rsidP="00806706">
      <w:pPr>
        <w:pStyle w:val="ListParagraph"/>
        <w:numPr>
          <w:ilvl w:val="0"/>
          <w:numId w:val="49"/>
        </w:numPr>
        <w:ind w:left="426"/>
        <w:rPr>
          <w:lang w:val="en-ID"/>
        </w:rPr>
      </w:pPr>
      <w:r>
        <w:rPr>
          <w:lang w:val="en-ID"/>
        </w:rPr>
        <w:t>T</w:t>
      </w:r>
      <w:r w:rsidR="00EF196A">
        <w:rPr>
          <w:lang w:val="en-ID"/>
        </w:rPr>
        <w:t>abel</w:t>
      </w:r>
      <w:r>
        <w:rPr>
          <w:lang w:val="en-ID"/>
        </w:rPr>
        <w:t xml:space="preserve"> RFID</w:t>
      </w:r>
    </w:p>
    <w:p w14:paraId="4A479F97" w14:textId="7F883379" w:rsidR="00EF196A" w:rsidDel="00F065F7" w:rsidRDefault="00EF196A" w:rsidP="00EF196A">
      <w:pPr>
        <w:ind w:left="66" w:firstLine="360"/>
        <w:rPr>
          <w:del w:id="10547" w:author="Rafi Aziizi" w:date="2021-11-14T21:02:00Z"/>
        </w:rPr>
      </w:pPr>
      <w:r>
        <w:t>Implementasi yang dilakukan pada table rfid dalam basis data sistem absensi SMK Cendekia ditunjukkan pada Gambar 4.8</w:t>
      </w:r>
    </w:p>
    <w:p w14:paraId="0C42F957" w14:textId="6225957D" w:rsidR="00EF196A" w:rsidDel="00F065F7" w:rsidRDefault="00EF196A" w:rsidP="00EF196A">
      <w:pPr>
        <w:ind w:left="66" w:firstLine="360"/>
        <w:rPr>
          <w:del w:id="10548" w:author="Rafi Aziizi" w:date="2021-11-14T21:02:00Z"/>
        </w:rPr>
      </w:pPr>
    </w:p>
    <w:p w14:paraId="1E6C469B" w14:textId="77777777" w:rsidR="00EF196A" w:rsidRDefault="00EF196A">
      <w:pPr>
        <w:ind w:left="66" w:firstLine="360"/>
      </w:pPr>
    </w:p>
    <w:p w14:paraId="322FFC4E" w14:textId="45DC8FEE" w:rsidR="00EF196A" w:rsidRPr="00EF196A" w:rsidRDefault="00ED34E2" w:rsidP="00EF196A">
      <w:pPr>
        <w:ind w:left="66" w:firstLine="360"/>
        <w:rPr>
          <w:lang w:val="en-ID"/>
        </w:rPr>
      </w:pPr>
      <w:r>
        <w:rPr>
          <w:noProof/>
        </w:rPr>
        <w:pict w14:anchorId="532176EF">
          <v:shape id="Text Box 329" o:spid="_x0000_s1070" type="#_x0000_t202" style="position:absolute;left:0;text-align:left;margin-left:5.3pt;margin-top:-.25pt;width:389.85pt;height:12.65pt;z-index:-2516311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" stroked="f">
            <v:textbox style="mso-next-textbox:#Text Box 329" inset="0,0,0,0">
              <w:txbxContent>
                <w:p w14:paraId="05F2C2DF" w14:textId="44FC0268" w:rsidR="00ED34E2" w:rsidRPr="00E8094C" w:rsidRDefault="00ED34E2" w:rsidP="00EF196A">
                  <w:pPr>
                    <w:pStyle w:val="Caption"/>
                    <w:jc w:val="center"/>
                    <w:rPr>
                      <w:noProof/>
                      <w:sz w:val="24"/>
                      <w:szCs w:val="24"/>
                    </w:rPr>
                  </w:pPr>
                  <w:bookmarkStart w:id="10549" w:name="_Toc87731523"/>
                  <w:r>
                    <w:t xml:space="preserve">Gambar 4. </w:t>
                  </w:r>
                  <w:r>
                    <w:fldChar w:fldCharType="begin"/>
                  </w:r>
                  <w:r>
                    <w:instrText xml:space="preserve"> SEQ Gambar_4. \* ARABIC </w:instrText>
                  </w:r>
                  <w:r>
                    <w:fldChar w:fldCharType="separate"/>
                  </w:r>
                  <w:r>
                    <w:rPr>
                      <w:noProof/>
                    </w:rPr>
                    <w:t>8</w:t>
                  </w:r>
                  <w:r>
                    <w:fldChar w:fldCharType="end"/>
                  </w:r>
                  <w:r>
                    <w:t xml:space="preserve"> Tabel RFID</w:t>
                  </w:r>
                  <w:bookmarkEnd w:id="10549"/>
                </w:p>
                <w:p w14:paraId="4D2AA227" w14:textId="77777777" w:rsidR="00ED34E2" w:rsidRDefault="00ED34E2"/>
                <w:p w14:paraId="001C7600" w14:textId="779B9465" w:rsidR="00ED34E2" w:rsidRPr="00E8094C" w:rsidRDefault="00ED34E2" w:rsidP="00EF196A">
                  <w:pPr>
                    <w:pStyle w:val="Caption"/>
                    <w:jc w:val="center"/>
                    <w:rPr>
                      <w:noProof/>
                      <w:sz w:val="24"/>
                      <w:szCs w:val="24"/>
                    </w:rPr>
                  </w:pPr>
                  <w:bookmarkStart w:id="10550" w:name="_Toc87731524"/>
                  <w:r>
                    <w:t xml:space="preserve">Gambar 4. </w:t>
                  </w:r>
                  <w:r>
                    <w:fldChar w:fldCharType="begin"/>
                  </w:r>
                  <w:r>
                    <w:instrText xml:space="preserve"> SEQ Gambar_4. \* ARABIC </w:instrText>
                  </w:r>
                  <w:r>
                    <w:fldChar w:fldCharType="separate"/>
                  </w:r>
                  <w:r>
                    <w:rPr>
                      <w:noProof/>
                    </w:rPr>
                    <w:t>8</w:t>
                  </w:r>
                  <w:r>
                    <w:fldChar w:fldCharType="end"/>
                  </w:r>
                  <w:r>
                    <w:t xml:space="preserve"> Tabel RFID</w:t>
                  </w:r>
                  <w:bookmarkEnd w:id="10550"/>
                </w:p>
              </w:txbxContent>
            </v:textbox>
            <w10:wrap anchorx="margin"/>
          </v:shape>
        </w:pict>
      </w:r>
      <w:r w:rsidR="00EF196A" w:rsidRPr="00D53D78">
        <w:rPr>
          <w:noProof/>
          <w:lang w:val="en-ID"/>
        </w:rPr>
        <w:drawing>
          <wp:anchor distT="0" distB="0" distL="114300" distR="114300" simplePos="0" relativeHeight="251532800" behindDoc="1" locked="0" layoutInCell="1" allowOverlap="1" wp14:anchorId="273994D1" wp14:editId="0735C624">
            <wp:simplePos x="0" y="0"/>
            <wp:positionH relativeFrom="margin">
              <wp:posOffset>67945</wp:posOffset>
            </wp:positionH>
            <wp:positionV relativeFrom="paragraph">
              <wp:posOffset>195692</wp:posOffset>
            </wp:positionV>
            <wp:extent cx="4951095" cy="762635"/>
            <wp:effectExtent l="19050" t="19050" r="20955" b="18415"/>
            <wp:wrapNone/>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extLst>
                        <a:ext uri="{28A0092B-C50C-407E-A947-70E740481C1C}">
                          <a14:useLocalDpi xmlns:a14="http://schemas.microsoft.com/office/drawing/2010/main" val="0"/>
                        </a:ext>
                      </a:extLst>
                    </a:blip>
                    <a:stretch>
                      <a:fillRect/>
                    </a:stretch>
                  </pic:blipFill>
                  <pic:spPr>
                    <a:xfrm>
                      <a:off x="0" y="0"/>
                      <a:ext cx="4951095" cy="76263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2C2A522" w14:textId="73855134" w:rsidR="00D53D78" w:rsidRDefault="00D53D78" w:rsidP="00D53D78">
      <w:pPr>
        <w:pStyle w:val="ListParagraph"/>
        <w:ind w:left="426"/>
        <w:rPr>
          <w:lang w:val="en-ID"/>
        </w:rPr>
      </w:pPr>
    </w:p>
    <w:p w14:paraId="32F39FD4" w14:textId="5506EC99" w:rsidR="00D53D78" w:rsidRDefault="00D53D78" w:rsidP="00D53D78">
      <w:pPr>
        <w:pStyle w:val="ListParagraph"/>
        <w:ind w:left="426"/>
        <w:rPr>
          <w:lang w:val="en-ID"/>
        </w:rPr>
      </w:pPr>
    </w:p>
    <w:p w14:paraId="05AF9F86" w14:textId="3D878769" w:rsidR="00D53D78" w:rsidRDefault="00D53D78" w:rsidP="00D53D78">
      <w:pPr>
        <w:pStyle w:val="ListParagraph"/>
        <w:ind w:left="426"/>
        <w:rPr>
          <w:lang w:val="en-ID"/>
        </w:rPr>
      </w:pPr>
    </w:p>
    <w:p w14:paraId="00D4DE57" w14:textId="23B10BB9" w:rsidR="00FF034E" w:rsidRDefault="00FF034E" w:rsidP="00806706">
      <w:pPr>
        <w:pStyle w:val="ListParagraph"/>
        <w:numPr>
          <w:ilvl w:val="0"/>
          <w:numId w:val="49"/>
        </w:numPr>
        <w:ind w:left="426"/>
        <w:rPr>
          <w:lang w:val="en-ID"/>
        </w:rPr>
      </w:pPr>
      <w:r>
        <w:rPr>
          <w:lang w:val="en-ID"/>
        </w:rPr>
        <w:t xml:space="preserve">Tabel </w:t>
      </w:r>
      <w:r w:rsidR="00CE6828">
        <w:rPr>
          <w:lang w:val="en-ID"/>
        </w:rPr>
        <w:t>K</w:t>
      </w:r>
      <w:r>
        <w:rPr>
          <w:lang w:val="en-ID"/>
        </w:rPr>
        <w:t>elas</w:t>
      </w:r>
    </w:p>
    <w:p w14:paraId="25664708" w14:textId="608E39A9" w:rsidR="00EF196A" w:rsidRDefault="00ED34E2" w:rsidP="00EF196A">
      <w:pPr>
        <w:ind w:left="66" w:firstLine="360"/>
        <w:rPr>
          <w:ins w:id="10551" w:author="Rafi Aziizi" w:date="2021-11-14T21:02:00Z"/>
        </w:rPr>
      </w:pPr>
      <w:r>
        <w:rPr>
          <w:noProof/>
        </w:rPr>
        <w:pict w14:anchorId="33AE0DBC">
          <v:shape id="Text Box 330" o:spid="_x0000_s1069" type="#_x0000_t202" style="position:absolute;left:0;text-align:left;margin-left:2.1pt;margin-top:35.4pt;width:392.7pt;height:13.45pt;z-index:-251630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" stroked="f">
            <v:textbox style="mso-next-textbox:#Text Box 330" inset="0,0,0,0">
              <w:txbxContent>
                <w:p w14:paraId="5DBC53B5" w14:textId="380E9666" w:rsidR="00ED34E2" w:rsidRPr="004968C6" w:rsidRDefault="00ED34E2" w:rsidP="00EF196A">
                  <w:pPr>
                    <w:pStyle w:val="Caption"/>
                    <w:jc w:val="center"/>
                    <w:rPr>
                      <w:noProof/>
                      <w:sz w:val="24"/>
                      <w:szCs w:val="24"/>
                    </w:rPr>
                  </w:pPr>
                  <w:bookmarkStart w:id="10552" w:name="_Toc87731525"/>
                  <w:r>
                    <w:t xml:space="preserve">Gambar 4. </w:t>
                  </w:r>
                  <w:r>
                    <w:fldChar w:fldCharType="begin"/>
                  </w:r>
                  <w:r>
                    <w:instrText xml:space="preserve"> SEQ Gambar_4. \* ARABIC </w:instrText>
                  </w:r>
                  <w:r>
                    <w:fldChar w:fldCharType="separate"/>
                  </w:r>
                  <w:r>
                    <w:rPr>
                      <w:noProof/>
                    </w:rPr>
                    <w:t>9</w:t>
                  </w:r>
                  <w:r>
                    <w:fldChar w:fldCharType="end"/>
                  </w:r>
                  <w:r>
                    <w:t xml:space="preserve"> Tabel Kelas</w:t>
                  </w:r>
                  <w:bookmarkEnd w:id="10552"/>
                </w:p>
                <w:p w14:paraId="1CE431AE" w14:textId="77777777" w:rsidR="00ED34E2" w:rsidRDefault="00ED34E2"/>
                <w:p w14:paraId="2BB55C8A" w14:textId="79529B67" w:rsidR="00ED34E2" w:rsidRPr="004968C6" w:rsidRDefault="00ED34E2" w:rsidP="00EF196A">
                  <w:pPr>
                    <w:pStyle w:val="Caption"/>
                    <w:jc w:val="center"/>
                    <w:rPr>
                      <w:noProof/>
                      <w:sz w:val="24"/>
                      <w:szCs w:val="24"/>
                    </w:rPr>
                  </w:pPr>
                  <w:bookmarkStart w:id="10553" w:name="_Toc87731526"/>
                  <w:r>
                    <w:t xml:space="preserve">Gambar 4. </w:t>
                  </w:r>
                  <w:r>
                    <w:fldChar w:fldCharType="begin"/>
                  </w:r>
                  <w:r>
                    <w:instrText xml:space="preserve"> SEQ Gambar_4. \* ARABIC </w:instrText>
                  </w:r>
                  <w:r>
                    <w:fldChar w:fldCharType="separate"/>
                  </w:r>
                  <w:r>
                    <w:rPr>
                      <w:noProof/>
                    </w:rPr>
                    <w:t>9</w:t>
                  </w:r>
                  <w:r>
                    <w:fldChar w:fldCharType="end"/>
                  </w:r>
                  <w:r>
                    <w:t xml:space="preserve"> Tabel Kelas</w:t>
                  </w:r>
                  <w:bookmarkEnd w:id="10553"/>
                </w:p>
              </w:txbxContent>
            </v:textbox>
          </v:shape>
        </w:pict>
      </w:r>
      <w:r w:rsidR="00EF196A">
        <w:t>Implementasi yang dilakukan pada tabel kelas dalam basis data sistem absensi SMK Cendekia ditunjukkan pada Gambar 4.9</w:t>
      </w:r>
    </w:p>
    <w:p w14:paraId="4B46E5AE" w14:textId="0D8DE624" w:rsidR="00F065F7" w:rsidRDefault="00F065F7" w:rsidP="00EF196A">
      <w:pPr>
        <w:ind w:left="66" w:firstLine="360"/>
        <w:rPr>
          <w:ins w:id="10554" w:author="Rafi Aziizi" w:date="2021-11-14T21:02:00Z"/>
          <w:lang w:val="en-ID"/>
        </w:rPr>
      </w:pPr>
    </w:p>
    <w:p w14:paraId="17C2B76A" w14:textId="77777777" w:rsidR="00F065F7" w:rsidRPr="00EF196A" w:rsidRDefault="00F065F7" w:rsidP="00EF196A">
      <w:pPr>
        <w:ind w:left="66" w:firstLine="360"/>
        <w:rPr>
          <w:lang w:val="en-ID"/>
        </w:rPr>
      </w:pPr>
    </w:p>
    <w:p w14:paraId="54BC09C3" w14:textId="77777777" w:rsidR="00D53D78" w:rsidRDefault="00D53D78" w:rsidP="00D53D78">
      <w:pPr>
        <w:ind w:left="66"/>
        <w:rPr>
          <w:lang w:val="en-ID"/>
        </w:rPr>
      </w:pPr>
      <w:r w:rsidRPr="00D53D78">
        <w:rPr>
          <w:noProof/>
          <w:lang w:val="en-ID"/>
        </w:rPr>
        <w:lastRenderedPageBreak/>
        <w:drawing>
          <wp:anchor distT="0" distB="0" distL="114300" distR="114300" simplePos="0" relativeHeight="251533824" behindDoc="1" locked="0" layoutInCell="1" allowOverlap="1" wp14:anchorId="37C984A6" wp14:editId="34FEFFE3">
            <wp:simplePos x="0" y="0"/>
            <wp:positionH relativeFrom="margin">
              <wp:posOffset>29845</wp:posOffset>
            </wp:positionH>
            <wp:positionV relativeFrom="paragraph">
              <wp:posOffset>133238</wp:posOffset>
            </wp:positionV>
            <wp:extent cx="4987290" cy="1718945"/>
            <wp:effectExtent l="19050" t="19050" r="22860" b="14605"/>
            <wp:wrapNone/>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extLst>
                        <a:ext uri="{28A0092B-C50C-407E-A947-70E740481C1C}">
                          <a14:useLocalDpi xmlns:a14="http://schemas.microsoft.com/office/drawing/2010/main" val="0"/>
                        </a:ext>
                      </a:extLst>
                    </a:blip>
                    <a:stretch>
                      <a:fillRect/>
                    </a:stretch>
                  </pic:blipFill>
                  <pic:spPr>
                    <a:xfrm>
                      <a:off x="0" y="0"/>
                      <a:ext cx="4987290" cy="17189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C601D7B" w14:textId="644904FA" w:rsidR="00D53D78" w:rsidRDefault="00D53D78" w:rsidP="00D53D78">
      <w:pPr>
        <w:ind w:left="66"/>
        <w:rPr>
          <w:lang w:val="en-ID"/>
        </w:rPr>
      </w:pPr>
    </w:p>
    <w:p w14:paraId="7E3E68CC" w14:textId="0E919FC8" w:rsidR="00D53D78" w:rsidRDefault="00D53D78" w:rsidP="00D53D78">
      <w:pPr>
        <w:ind w:left="66"/>
        <w:rPr>
          <w:lang w:val="en-ID"/>
        </w:rPr>
      </w:pPr>
    </w:p>
    <w:p w14:paraId="03AB6937" w14:textId="61F0273D" w:rsidR="00D53D78" w:rsidRDefault="00D53D78" w:rsidP="00D53D78">
      <w:pPr>
        <w:ind w:left="66"/>
        <w:rPr>
          <w:lang w:val="en-ID"/>
        </w:rPr>
      </w:pPr>
    </w:p>
    <w:p w14:paraId="551E3B35" w14:textId="03D23740" w:rsidR="00D53D78" w:rsidRDefault="00D53D78" w:rsidP="00D53D78">
      <w:pPr>
        <w:ind w:left="66"/>
        <w:rPr>
          <w:lang w:val="en-ID"/>
        </w:rPr>
      </w:pPr>
    </w:p>
    <w:p w14:paraId="329E414E" w14:textId="7C3C29DE" w:rsidR="00D53D78" w:rsidRDefault="00D53D78" w:rsidP="00D53D78">
      <w:pPr>
        <w:ind w:left="66"/>
        <w:rPr>
          <w:lang w:val="en-ID"/>
        </w:rPr>
      </w:pPr>
    </w:p>
    <w:p w14:paraId="2B1F365E" w14:textId="67756C6B" w:rsidR="00D53D78" w:rsidRDefault="00D53D78" w:rsidP="00D53D78">
      <w:pPr>
        <w:ind w:left="66"/>
        <w:rPr>
          <w:lang w:val="en-ID"/>
        </w:rPr>
      </w:pPr>
    </w:p>
    <w:p w14:paraId="1ECD2E86" w14:textId="03F9ADB2" w:rsidR="00D53D78" w:rsidRDefault="00D53D78" w:rsidP="00D53D78">
      <w:pPr>
        <w:ind w:left="66"/>
        <w:rPr>
          <w:lang w:val="en-ID"/>
        </w:rPr>
      </w:pPr>
    </w:p>
    <w:p w14:paraId="683121C6" w14:textId="18C7D3E5" w:rsidR="00A911C8" w:rsidRDefault="00A911C8" w:rsidP="00806706">
      <w:pPr>
        <w:pStyle w:val="ListParagraph"/>
        <w:numPr>
          <w:ilvl w:val="0"/>
          <w:numId w:val="49"/>
        </w:numPr>
        <w:ind w:left="426"/>
        <w:rPr>
          <w:lang w:val="en-ID"/>
        </w:rPr>
      </w:pPr>
      <w:r>
        <w:rPr>
          <w:lang w:val="en-ID"/>
        </w:rPr>
        <w:t>Tabel History</w:t>
      </w:r>
      <w:r w:rsidR="00CE6828">
        <w:rPr>
          <w:lang w:val="en-ID"/>
        </w:rPr>
        <w:t xml:space="preserve"> L</w:t>
      </w:r>
      <w:r>
        <w:rPr>
          <w:lang w:val="en-ID"/>
        </w:rPr>
        <w:t>ap</w:t>
      </w:r>
      <w:r w:rsidR="00CE6828">
        <w:rPr>
          <w:lang w:val="en-ID"/>
        </w:rPr>
        <w:t>oran A</w:t>
      </w:r>
      <w:r>
        <w:rPr>
          <w:lang w:val="en-ID"/>
        </w:rPr>
        <w:t>bsen</w:t>
      </w:r>
    </w:p>
    <w:p w14:paraId="22C022AC" w14:textId="2D78BD98" w:rsidR="00EF196A" w:rsidRPr="00EF196A" w:rsidRDefault="00EF196A" w:rsidP="00EF196A">
      <w:pPr>
        <w:ind w:left="66" w:firstLine="360"/>
        <w:rPr>
          <w:lang w:val="en-ID"/>
        </w:rPr>
      </w:pPr>
      <w:r>
        <w:t xml:space="preserve">Implementasi yang dilakukan pada </w:t>
      </w:r>
      <w:r w:rsidR="00CE6828">
        <w:t xml:space="preserve">table history laporan absen </w:t>
      </w:r>
      <w:r>
        <w:t>dalam basis data sistem absensi SMK Cendekia ditunjukkan pada Gambar 4.10</w:t>
      </w:r>
    </w:p>
    <w:p w14:paraId="05771E25" w14:textId="01FF6D31" w:rsidR="00D53D78" w:rsidRDefault="00ED34E2" w:rsidP="00D53D78">
      <w:pPr>
        <w:ind w:left="66"/>
        <w:rPr>
          <w:lang w:val="en-ID"/>
        </w:rPr>
      </w:pPr>
      <w:r>
        <w:rPr>
          <w:noProof/>
        </w:rPr>
        <w:pict w14:anchorId="11FF1619">
          <v:shape id="Text Box 331" o:spid="_x0000_s1068" type="#_x0000_t202" style="position:absolute;left:0;text-align:left;margin-left:2.1pt;margin-top:.65pt;width:393pt;height:13.45pt;z-index:-251629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" stroked="f">
            <v:textbox style="mso-next-textbox:#Text Box 331" inset="0,0,0,0">
              <w:txbxContent>
                <w:p w14:paraId="304AF640" w14:textId="23B3873A" w:rsidR="00ED34E2" w:rsidRPr="001A6CF3" w:rsidRDefault="00ED34E2" w:rsidP="00CE6828">
                  <w:pPr>
                    <w:pStyle w:val="Caption"/>
                    <w:jc w:val="center"/>
                    <w:rPr>
                      <w:noProof/>
                      <w:sz w:val="24"/>
                      <w:szCs w:val="24"/>
                    </w:rPr>
                  </w:pPr>
                  <w:bookmarkStart w:id="10555" w:name="_Toc87731527"/>
                  <w:r>
                    <w:t xml:space="preserve">Gambar 4. </w:t>
                  </w:r>
                  <w:r>
                    <w:fldChar w:fldCharType="begin"/>
                  </w:r>
                  <w:r>
                    <w:instrText xml:space="preserve"> SEQ Gambar_4. \* ARABIC </w:instrText>
                  </w:r>
                  <w:r>
                    <w:fldChar w:fldCharType="separate"/>
                  </w:r>
                  <w:r>
                    <w:rPr>
                      <w:noProof/>
                    </w:rPr>
                    <w:t>10</w:t>
                  </w:r>
                  <w:r>
                    <w:fldChar w:fldCharType="end"/>
                  </w:r>
                  <w:r>
                    <w:t xml:space="preserve"> Tabel Historiy Laporan Absen</w:t>
                  </w:r>
                  <w:bookmarkEnd w:id="10555"/>
                </w:p>
                <w:p w14:paraId="46D5C460" w14:textId="77777777" w:rsidR="00ED34E2" w:rsidRDefault="00ED34E2"/>
                <w:p w14:paraId="7D0D87AC" w14:textId="11DB6986" w:rsidR="00ED34E2" w:rsidRPr="001A6CF3" w:rsidRDefault="00ED34E2" w:rsidP="00CE6828">
                  <w:pPr>
                    <w:pStyle w:val="Caption"/>
                    <w:jc w:val="center"/>
                    <w:rPr>
                      <w:noProof/>
                      <w:sz w:val="24"/>
                      <w:szCs w:val="24"/>
                    </w:rPr>
                  </w:pPr>
                  <w:bookmarkStart w:id="10556" w:name="_Toc87731528"/>
                  <w:r>
                    <w:t xml:space="preserve">Gambar 4. </w:t>
                  </w:r>
                  <w:r>
                    <w:fldChar w:fldCharType="begin"/>
                  </w:r>
                  <w:r>
                    <w:instrText xml:space="preserve"> SEQ Gambar_4. \* ARABIC </w:instrText>
                  </w:r>
                  <w:r>
                    <w:fldChar w:fldCharType="separate"/>
                  </w:r>
                  <w:r>
                    <w:rPr>
                      <w:noProof/>
                    </w:rPr>
                    <w:t>10</w:t>
                  </w:r>
                  <w:r>
                    <w:fldChar w:fldCharType="end"/>
                  </w:r>
                  <w:r>
                    <w:t xml:space="preserve"> Tabel Historiy Laporan Absen</w:t>
                  </w:r>
                  <w:bookmarkEnd w:id="10556"/>
                </w:p>
              </w:txbxContent>
            </v:textbox>
          </v:shape>
        </w:pict>
      </w:r>
      <w:r w:rsidR="00D53D78" w:rsidRPr="00D53D78">
        <w:rPr>
          <w:noProof/>
          <w:lang w:val="en-ID"/>
        </w:rPr>
        <w:drawing>
          <wp:anchor distT="0" distB="0" distL="114300" distR="114300" simplePos="0" relativeHeight="251534848" behindDoc="1" locked="0" layoutInCell="1" allowOverlap="1" wp14:anchorId="1E183C20" wp14:editId="35AB72C5">
            <wp:simplePos x="0" y="0"/>
            <wp:positionH relativeFrom="margin">
              <wp:align>right</wp:align>
            </wp:positionH>
            <wp:positionV relativeFrom="paragraph">
              <wp:posOffset>228830</wp:posOffset>
            </wp:positionV>
            <wp:extent cx="4991100" cy="1905000"/>
            <wp:effectExtent l="19050" t="19050" r="19050" b="19050"/>
            <wp:wrapNone/>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extLst>
                        <a:ext uri="{28A0092B-C50C-407E-A947-70E740481C1C}">
                          <a14:useLocalDpi xmlns:a14="http://schemas.microsoft.com/office/drawing/2010/main" val="0"/>
                        </a:ext>
                      </a:extLst>
                    </a:blip>
                    <a:stretch>
                      <a:fillRect/>
                    </a:stretch>
                  </pic:blipFill>
                  <pic:spPr>
                    <a:xfrm>
                      <a:off x="0" y="0"/>
                      <a:ext cx="4991100" cy="190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B9BEE18" w14:textId="4BEC0F72" w:rsidR="00D53D78" w:rsidRDefault="00D53D78" w:rsidP="00D53D78">
      <w:pPr>
        <w:ind w:left="66"/>
        <w:rPr>
          <w:lang w:val="en-ID"/>
        </w:rPr>
      </w:pPr>
    </w:p>
    <w:p w14:paraId="72EB4B85" w14:textId="47BD34DD" w:rsidR="00D53D78" w:rsidRDefault="00D53D78" w:rsidP="00D53D78">
      <w:pPr>
        <w:ind w:left="66"/>
        <w:rPr>
          <w:lang w:val="en-ID"/>
        </w:rPr>
      </w:pPr>
    </w:p>
    <w:p w14:paraId="40A1CC64" w14:textId="031AD209" w:rsidR="00D53D78" w:rsidRDefault="00D53D78" w:rsidP="00D53D78">
      <w:pPr>
        <w:ind w:left="66"/>
        <w:rPr>
          <w:lang w:val="en-ID"/>
        </w:rPr>
      </w:pPr>
    </w:p>
    <w:p w14:paraId="7A8B24F5" w14:textId="3A97345F" w:rsidR="00D53D78" w:rsidRDefault="00D53D78" w:rsidP="00D53D78">
      <w:pPr>
        <w:ind w:left="66"/>
        <w:rPr>
          <w:lang w:val="en-ID"/>
        </w:rPr>
      </w:pPr>
    </w:p>
    <w:p w14:paraId="2819397C" w14:textId="6ABF1C04" w:rsidR="00D53D78" w:rsidRDefault="00D53D78" w:rsidP="00D53D78">
      <w:pPr>
        <w:ind w:left="66"/>
        <w:rPr>
          <w:lang w:val="en-ID"/>
        </w:rPr>
      </w:pPr>
    </w:p>
    <w:p w14:paraId="40A2BAB7" w14:textId="3AD2841E" w:rsidR="00D53D78" w:rsidRDefault="00D53D78" w:rsidP="00D53D78">
      <w:pPr>
        <w:ind w:left="66"/>
        <w:rPr>
          <w:lang w:val="en-ID"/>
        </w:rPr>
      </w:pPr>
    </w:p>
    <w:p w14:paraId="1DBE61BF" w14:textId="0357720F" w:rsidR="00D53D78" w:rsidRDefault="00D53D78" w:rsidP="00D53D78">
      <w:pPr>
        <w:ind w:left="66"/>
        <w:rPr>
          <w:lang w:val="en-ID"/>
        </w:rPr>
      </w:pPr>
    </w:p>
    <w:p w14:paraId="4CBF5E33" w14:textId="03C0D477" w:rsidR="00CE6828" w:rsidRDefault="00CE6828" w:rsidP="00D53D78">
      <w:pPr>
        <w:ind w:left="66"/>
        <w:rPr>
          <w:lang w:val="en-ID"/>
        </w:rPr>
      </w:pPr>
    </w:p>
    <w:p w14:paraId="02C88AB8" w14:textId="4C2D083B" w:rsidR="00A911C8" w:rsidRDefault="00A911C8" w:rsidP="00806706">
      <w:pPr>
        <w:pStyle w:val="ListParagraph"/>
        <w:numPr>
          <w:ilvl w:val="0"/>
          <w:numId w:val="49"/>
        </w:numPr>
        <w:ind w:left="426"/>
        <w:rPr>
          <w:lang w:val="en-ID"/>
        </w:rPr>
      </w:pPr>
      <w:r>
        <w:rPr>
          <w:lang w:val="en-ID"/>
        </w:rPr>
        <w:t>Tabel Historyabsen</w:t>
      </w:r>
    </w:p>
    <w:p w14:paraId="76A19C6B" w14:textId="009584EE" w:rsidR="00CE6828" w:rsidDel="00F065F7" w:rsidRDefault="00CE6828" w:rsidP="00CE6828">
      <w:pPr>
        <w:ind w:left="66" w:firstLine="360"/>
        <w:rPr>
          <w:del w:id="10557" w:author="Rafi Aziizi" w:date="2021-11-14T21:02:00Z"/>
        </w:rPr>
      </w:pPr>
      <w:r>
        <w:t>Implementasi yang dilakukan pada tabel history absen dalam basis data sistem absensi SMK Cendekia ditunjukkan pada Gambar 4.11</w:t>
      </w:r>
    </w:p>
    <w:p w14:paraId="03194A26" w14:textId="7C3E434F" w:rsidR="00CE6828" w:rsidRDefault="00CE6828">
      <w:pPr>
        <w:ind w:left="66" w:firstLine="360"/>
      </w:pPr>
    </w:p>
    <w:p w14:paraId="7BA9192E" w14:textId="767051B2" w:rsidR="00CE6828" w:rsidRPr="00CE6828" w:rsidRDefault="00ED34E2" w:rsidP="00CE6828">
      <w:pPr>
        <w:ind w:left="66" w:firstLine="360"/>
        <w:rPr>
          <w:lang w:val="en-ID"/>
        </w:rPr>
      </w:pPr>
      <w:r>
        <w:rPr>
          <w:noProof/>
        </w:rPr>
        <w:pict w14:anchorId="71C039A5">
          <v:shape id="Text Box 332" o:spid="_x0000_s1067" type="#_x0000_t202" style="position:absolute;left:0;text-align:left;margin-left:2.85pt;margin-top:3.6pt;width:393pt;height:20.55pt;z-index:-251628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" stroked="f">
            <v:textbox style="mso-next-textbox:#Text Box 332" inset="0,0,0,0">
              <w:txbxContent>
                <w:p w14:paraId="4DCDC471" w14:textId="17549DBA" w:rsidR="00ED34E2" w:rsidRPr="00C96E42" w:rsidRDefault="00ED34E2" w:rsidP="00CE6828">
                  <w:pPr>
                    <w:pStyle w:val="Caption"/>
                    <w:jc w:val="center"/>
                    <w:rPr>
                      <w:noProof/>
                      <w:sz w:val="24"/>
                      <w:szCs w:val="24"/>
                    </w:rPr>
                  </w:pPr>
                  <w:bookmarkStart w:id="10558" w:name="_Toc87731529"/>
                  <w:r>
                    <w:t xml:space="preserve">Gambar 4. </w:t>
                  </w:r>
                  <w:r>
                    <w:fldChar w:fldCharType="begin"/>
                  </w:r>
                  <w:r>
                    <w:instrText xml:space="preserve"> SEQ Gambar_4. \* ARABIC </w:instrText>
                  </w:r>
                  <w:r>
                    <w:fldChar w:fldCharType="separate"/>
                  </w:r>
                  <w:r>
                    <w:rPr>
                      <w:noProof/>
                    </w:rPr>
                    <w:t>11</w:t>
                  </w:r>
                  <w:r>
                    <w:fldChar w:fldCharType="end"/>
                  </w:r>
                  <w:r>
                    <w:t xml:space="preserve"> Tabel History Absen</w:t>
                  </w:r>
                  <w:bookmarkEnd w:id="10558"/>
                </w:p>
                <w:p w14:paraId="69F5F4A5" w14:textId="77777777" w:rsidR="00ED34E2" w:rsidRDefault="00ED34E2"/>
                <w:p w14:paraId="6ABC78C3" w14:textId="1BB756BA" w:rsidR="00ED34E2" w:rsidRPr="00C96E42" w:rsidRDefault="00ED34E2" w:rsidP="00CE6828">
                  <w:pPr>
                    <w:pStyle w:val="Caption"/>
                    <w:jc w:val="center"/>
                    <w:rPr>
                      <w:noProof/>
                      <w:sz w:val="24"/>
                      <w:szCs w:val="24"/>
                    </w:rPr>
                  </w:pPr>
                  <w:bookmarkStart w:id="10559" w:name="_Toc87731530"/>
                  <w:r>
                    <w:t xml:space="preserve">Gambar 4. </w:t>
                  </w:r>
                  <w:r>
                    <w:fldChar w:fldCharType="begin"/>
                  </w:r>
                  <w:r>
                    <w:instrText xml:space="preserve"> SEQ Gambar_4. \* ARABIC </w:instrText>
                  </w:r>
                  <w:r>
                    <w:fldChar w:fldCharType="separate"/>
                  </w:r>
                  <w:r>
                    <w:rPr>
                      <w:noProof/>
                    </w:rPr>
                    <w:t>11</w:t>
                  </w:r>
                  <w:r>
                    <w:fldChar w:fldCharType="end"/>
                  </w:r>
                  <w:r>
                    <w:t xml:space="preserve"> Tabel History Absen</w:t>
                  </w:r>
                  <w:bookmarkEnd w:id="10559"/>
                </w:p>
              </w:txbxContent>
            </v:textbox>
          </v:shape>
        </w:pict>
      </w:r>
    </w:p>
    <w:p w14:paraId="57DCE7D9" w14:textId="30006E65" w:rsidR="00D53D78" w:rsidRDefault="00D53D78" w:rsidP="00D53D78">
      <w:pPr>
        <w:ind w:left="66"/>
        <w:rPr>
          <w:lang w:val="en-ID"/>
        </w:rPr>
      </w:pPr>
      <w:r w:rsidRPr="00D53D78">
        <w:rPr>
          <w:noProof/>
          <w:lang w:val="en-ID"/>
        </w:rPr>
        <w:drawing>
          <wp:anchor distT="0" distB="0" distL="114300" distR="114300" simplePos="0" relativeHeight="251535872" behindDoc="1" locked="0" layoutInCell="1" allowOverlap="1" wp14:anchorId="2364EF54" wp14:editId="0D5EB81A">
            <wp:simplePos x="0" y="0"/>
            <wp:positionH relativeFrom="margin">
              <wp:align>right</wp:align>
            </wp:positionH>
            <wp:positionV relativeFrom="paragraph">
              <wp:posOffset>78105</wp:posOffset>
            </wp:positionV>
            <wp:extent cx="4991100" cy="1318677"/>
            <wp:effectExtent l="19050" t="19050" r="19050" b="15240"/>
            <wp:wrapNone/>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extLst>
                        <a:ext uri="{28A0092B-C50C-407E-A947-70E740481C1C}">
                          <a14:useLocalDpi xmlns:a14="http://schemas.microsoft.com/office/drawing/2010/main" val="0"/>
                        </a:ext>
                      </a:extLst>
                    </a:blip>
                    <a:stretch>
                      <a:fillRect/>
                    </a:stretch>
                  </pic:blipFill>
                  <pic:spPr>
                    <a:xfrm>
                      <a:off x="0" y="0"/>
                      <a:ext cx="4991100" cy="1318677"/>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17869D5" w14:textId="666654A0" w:rsidR="00D53D78" w:rsidRDefault="00D53D78" w:rsidP="00D53D78">
      <w:pPr>
        <w:ind w:left="66"/>
        <w:rPr>
          <w:lang w:val="en-ID"/>
        </w:rPr>
      </w:pPr>
    </w:p>
    <w:p w14:paraId="50614EB4" w14:textId="37557ABF" w:rsidR="00D53D78" w:rsidRDefault="00D53D78" w:rsidP="00D53D78">
      <w:pPr>
        <w:ind w:left="66"/>
        <w:rPr>
          <w:lang w:val="en-ID"/>
        </w:rPr>
      </w:pPr>
    </w:p>
    <w:p w14:paraId="6552C514" w14:textId="36204843" w:rsidR="00D53D78" w:rsidRDefault="00D53D78" w:rsidP="00D53D78">
      <w:pPr>
        <w:ind w:left="66"/>
        <w:rPr>
          <w:lang w:val="en-ID"/>
        </w:rPr>
      </w:pPr>
    </w:p>
    <w:p w14:paraId="73980460" w14:textId="118FDAED" w:rsidR="00D53D78" w:rsidRDefault="00D53D78" w:rsidP="00D53D78">
      <w:pPr>
        <w:ind w:left="66"/>
        <w:rPr>
          <w:lang w:val="en-ID"/>
        </w:rPr>
      </w:pPr>
    </w:p>
    <w:p w14:paraId="7D6B92F0" w14:textId="4F208C80" w:rsidR="00D53D78" w:rsidRPr="00D53D78" w:rsidRDefault="00D53D78" w:rsidP="00D53D78">
      <w:pPr>
        <w:ind w:left="66"/>
        <w:rPr>
          <w:lang w:val="en-ID"/>
        </w:rPr>
      </w:pPr>
    </w:p>
    <w:p w14:paraId="07B22FFE" w14:textId="0E89C5A8" w:rsidR="00A911C8" w:rsidRDefault="00A911C8" w:rsidP="00806706">
      <w:pPr>
        <w:pStyle w:val="ListParagraph"/>
        <w:numPr>
          <w:ilvl w:val="0"/>
          <w:numId w:val="49"/>
        </w:numPr>
        <w:ind w:left="426"/>
        <w:rPr>
          <w:lang w:val="en-ID"/>
        </w:rPr>
      </w:pPr>
      <w:r>
        <w:rPr>
          <w:lang w:val="en-ID"/>
        </w:rPr>
        <w:t>Tabel Semester</w:t>
      </w:r>
    </w:p>
    <w:p w14:paraId="29002A11" w14:textId="6B48A49E" w:rsidR="00CE6828" w:rsidRPr="00CE6828" w:rsidRDefault="00CE6828" w:rsidP="00CE6828">
      <w:pPr>
        <w:ind w:left="66" w:firstLine="360"/>
        <w:rPr>
          <w:lang w:val="en-ID"/>
        </w:rPr>
      </w:pPr>
      <w:r>
        <w:lastRenderedPageBreak/>
        <w:t>Implementasi yang dilakukan pada tabel semester dalam basis data sistem absensi SMK Cendekia ditunjukkan pada Gambar 4.1</w:t>
      </w:r>
      <w:ins w:id="10560" w:author="Rafi Aziizi" w:date="2021-11-14T21:04:00Z">
        <w:r w:rsidR="0089442F">
          <w:t>2</w:t>
        </w:r>
      </w:ins>
    </w:p>
    <w:p w14:paraId="6C9E9E10" w14:textId="5E118AB5" w:rsidR="00D53D78" w:rsidRDefault="00ED34E2" w:rsidP="00D53D78">
      <w:pPr>
        <w:ind w:left="66"/>
        <w:rPr>
          <w:lang w:val="en-ID"/>
        </w:rPr>
      </w:pPr>
      <w:r>
        <w:rPr>
          <w:noProof/>
        </w:rPr>
        <w:pict w14:anchorId="580BF70D">
          <v:shape id="Text Box 333" o:spid="_x0000_s1066" type="#_x0000_t202" style="position:absolute;left:0;text-align:left;margin-left:2728.4pt;margin-top:.8pt;width:392.25pt;height:19.35pt;z-index:-2516270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" stroked="f">
            <v:textbox style="mso-next-textbox:#Text Box 333" inset="0,0,0,0">
              <w:txbxContent>
                <w:p w14:paraId="27E4B0D5" w14:textId="072E23AE" w:rsidR="00ED34E2" w:rsidRPr="00FD463E" w:rsidRDefault="00ED34E2" w:rsidP="00CE6828">
                  <w:pPr>
                    <w:pStyle w:val="Caption"/>
                    <w:jc w:val="center"/>
                    <w:rPr>
                      <w:noProof/>
                      <w:sz w:val="24"/>
                      <w:szCs w:val="24"/>
                    </w:rPr>
                  </w:pPr>
                  <w:bookmarkStart w:id="10561" w:name="_Toc87731531"/>
                  <w:r>
                    <w:t xml:space="preserve">Gambar 4. </w:t>
                  </w:r>
                  <w:r>
                    <w:fldChar w:fldCharType="begin"/>
                  </w:r>
                  <w:r>
                    <w:instrText xml:space="preserve"> SEQ Gambar_4. \* ARABIC </w:instrText>
                  </w:r>
                  <w:r>
                    <w:fldChar w:fldCharType="separate"/>
                  </w:r>
                  <w:r>
                    <w:rPr>
                      <w:noProof/>
                    </w:rPr>
                    <w:t>12</w:t>
                  </w:r>
                  <w:r>
                    <w:fldChar w:fldCharType="end"/>
                  </w:r>
                  <w:r>
                    <w:t xml:space="preserve"> Tabel Semester</w:t>
                  </w:r>
                  <w:bookmarkEnd w:id="10561"/>
                </w:p>
                <w:p w14:paraId="0B60A3C3" w14:textId="77777777" w:rsidR="00ED34E2" w:rsidRDefault="00ED34E2"/>
                <w:p w14:paraId="7F2E9AED" w14:textId="15773527" w:rsidR="00ED34E2" w:rsidRPr="00FD463E" w:rsidRDefault="00ED34E2" w:rsidP="00CE6828">
                  <w:pPr>
                    <w:pStyle w:val="Caption"/>
                    <w:jc w:val="center"/>
                    <w:rPr>
                      <w:noProof/>
                      <w:sz w:val="24"/>
                      <w:szCs w:val="24"/>
                    </w:rPr>
                  </w:pPr>
                  <w:bookmarkStart w:id="10562" w:name="_Toc87731532"/>
                  <w:r>
                    <w:t xml:space="preserve">Gambar 4. </w:t>
                  </w:r>
                  <w:r>
                    <w:fldChar w:fldCharType="begin"/>
                  </w:r>
                  <w:r>
                    <w:instrText xml:space="preserve"> SEQ Gambar_4. \* ARABIC </w:instrText>
                  </w:r>
                  <w:r>
                    <w:fldChar w:fldCharType="separate"/>
                  </w:r>
                  <w:r>
                    <w:rPr>
                      <w:noProof/>
                    </w:rPr>
                    <w:t>12</w:t>
                  </w:r>
                  <w:r>
                    <w:fldChar w:fldCharType="end"/>
                  </w:r>
                  <w:r>
                    <w:t xml:space="preserve"> Tabel Semester</w:t>
                  </w:r>
                  <w:bookmarkEnd w:id="10562"/>
                </w:p>
              </w:txbxContent>
            </v:textbox>
            <w10:wrap anchorx="margin"/>
          </v:shape>
        </w:pict>
      </w:r>
    </w:p>
    <w:p w14:paraId="348BDE55" w14:textId="4AE1F324" w:rsidR="00D53D78" w:rsidRDefault="00CE6828" w:rsidP="00D53D78">
      <w:pPr>
        <w:ind w:left="66"/>
        <w:rPr>
          <w:lang w:val="en-ID"/>
        </w:rPr>
      </w:pPr>
      <w:r w:rsidRPr="00D53D78">
        <w:rPr>
          <w:noProof/>
          <w:lang w:val="en-ID"/>
        </w:rPr>
        <w:drawing>
          <wp:anchor distT="0" distB="0" distL="114300" distR="114300" simplePos="0" relativeHeight="251536896" behindDoc="1" locked="0" layoutInCell="1" allowOverlap="1" wp14:anchorId="0C01C371" wp14:editId="05C96A55">
            <wp:simplePos x="0" y="0"/>
            <wp:positionH relativeFrom="margin">
              <wp:posOffset>48895</wp:posOffset>
            </wp:positionH>
            <wp:positionV relativeFrom="paragraph">
              <wp:posOffset>15128</wp:posOffset>
            </wp:positionV>
            <wp:extent cx="4981575" cy="1061720"/>
            <wp:effectExtent l="19050" t="19050" r="28575" b="24130"/>
            <wp:wrapNone/>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extLst>
                        <a:ext uri="{28A0092B-C50C-407E-A947-70E740481C1C}">
                          <a14:useLocalDpi xmlns:a14="http://schemas.microsoft.com/office/drawing/2010/main" val="0"/>
                        </a:ext>
                      </a:extLst>
                    </a:blip>
                    <a:stretch>
                      <a:fillRect/>
                    </a:stretch>
                  </pic:blipFill>
                  <pic:spPr>
                    <a:xfrm>
                      <a:off x="0" y="0"/>
                      <a:ext cx="4981575" cy="106172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5AFC13" w14:textId="375769E1" w:rsidR="00D53D78" w:rsidRDefault="00D53D78" w:rsidP="00D53D78">
      <w:pPr>
        <w:ind w:left="66"/>
        <w:rPr>
          <w:lang w:val="en-ID"/>
        </w:rPr>
      </w:pPr>
    </w:p>
    <w:p w14:paraId="5A765241" w14:textId="63CF31D5" w:rsidR="00D53D78" w:rsidRDefault="00D53D78" w:rsidP="00D53D78">
      <w:pPr>
        <w:ind w:left="66"/>
        <w:rPr>
          <w:lang w:val="en-ID"/>
        </w:rPr>
      </w:pPr>
    </w:p>
    <w:p w14:paraId="1BD294B1" w14:textId="7E635E29" w:rsidR="00D53D78" w:rsidRPr="00D53D78" w:rsidRDefault="00D53D78" w:rsidP="00D53D78">
      <w:pPr>
        <w:ind w:left="66"/>
        <w:rPr>
          <w:lang w:val="en-ID"/>
        </w:rPr>
      </w:pPr>
    </w:p>
    <w:p w14:paraId="5928ABB5" w14:textId="6395611E" w:rsidR="00CE6828" w:rsidRDefault="00CE6828" w:rsidP="00AA7D36">
      <w:pPr>
        <w:rPr>
          <w:ins w:id="10563" w:author="Rafi Aziizi" w:date="2021-11-14T21:02:00Z"/>
        </w:rPr>
      </w:pPr>
      <w:bookmarkStart w:id="10564" w:name="_Toc80034258"/>
      <w:bookmarkStart w:id="10565" w:name="_Toc83115758"/>
    </w:p>
    <w:p w14:paraId="63739BD8" w14:textId="7E92422F" w:rsidR="00F065F7" w:rsidRDefault="00F065F7" w:rsidP="00F065F7">
      <w:pPr>
        <w:pStyle w:val="ListParagraph"/>
        <w:numPr>
          <w:ilvl w:val="0"/>
          <w:numId w:val="49"/>
        </w:numPr>
        <w:ind w:left="426"/>
        <w:rPr>
          <w:ins w:id="10566" w:author="Rafi Aziizi" w:date="2021-11-14T21:02:00Z"/>
          <w:lang w:val="en-ID"/>
        </w:rPr>
      </w:pPr>
      <w:ins w:id="10567" w:author="Rafi Aziizi" w:date="2021-11-14T21:02:00Z">
        <w:r>
          <w:rPr>
            <w:lang w:val="en-ID"/>
          </w:rPr>
          <w:t xml:space="preserve">Tabel </w:t>
        </w:r>
      </w:ins>
      <w:ins w:id="10568" w:author="Rafi Aziizi" w:date="2021-11-14T21:03:00Z">
        <w:r>
          <w:rPr>
            <w:lang w:val="en-ID"/>
          </w:rPr>
          <w:t>History Siswa</w:t>
        </w:r>
      </w:ins>
    </w:p>
    <w:p w14:paraId="242F921F" w14:textId="01A82EC3" w:rsidR="0089442F" w:rsidRPr="0089442F" w:rsidRDefault="00F065F7">
      <w:pPr>
        <w:ind w:left="66" w:firstLine="360"/>
        <w:rPr>
          <w:ins w:id="10569" w:author="Rafi Aziizi" w:date="2021-11-14T21:02:00Z"/>
          <w:rPrChange w:id="10570" w:author="Rafi Aziizi" w:date="2021-11-14T21:04:00Z">
            <w:rPr>
              <w:ins w:id="10571" w:author="Rafi Aziizi" w:date="2021-11-14T21:02:00Z"/>
              <w:lang w:val="en-ID"/>
            </w:rPr>
          </w:rPrChange>
        </w:rPr>
      </w:pPr>
      <w:ins w:id="10572" w:author="Rafi Aziizi" w:date="2021-11-14T21:02:00Z">
        <w:r>
          <w:t xml:space="preserve">Implementasi yang dilakukan pada tabel </w:t>
        </w:r>
      </w:ins>
      <w:ins w:id="10573" w:author="Rafi Aziizi" w:date="2021-11-14T21:05:00Z">
        <w:r w:rsidR="0089442F">
          <w:t>History Siswa</w:t>
        </w:r>
      </w:ins>
      <w:ins w:id="10574" w:author="Rafi Aziizi" w:date="2021-11-14T21:02:00Z">
        <w:r>
          <w:t xml:space="preserve"> dalam basis data sistem absensi SMK Cendekia ditunjukkan pada Gambar 4.1</w:t>
        </w:r>
      </w:ins>
      <w:ins w:id="10575" w:author="Rafi Aziizi" w:date="2021-11-14T21:04:00Z">
        <w:r w:rsidR="0089442F">
          <w:t>3</w:t>
        </w:r>
      </w:ins>
    </w:p>
    <w:p w14:paraId="74BBA4A6" w14:textId="77777777" w:rsidR="00F065F7" w:rsidRPr="0089442F" w:rsidRDefault="0089442F">
      <w:pPr>
        <w:ind w:left="66"/>
        <w:rPr>
          <w:lang w:val="en-ID"/>
          <w:rPrChange w:id="10576" w:author="Rafi Aziizi" w:date="2021-11-14T21:03:00Z">
            <w:rPr/>
          </w:rPrChange>
        </w:rPr>
        <w:pPrChange w:id="10577" w:author="Rafi Aziizi" w:date="2021-11-14T21:03:00Z">
          <w:pPr/>
        </w:pPrChange>
      </w:pPr>
      <w:ins w:id="10578" w:author="Rafi Aziizi" w:date="2021-11-14T21:03:00Z">
        <w:r>
          <w:rPr>
            <w:noProof/>
          </w:rPr>
          <w:drawing>
            <wp:inline distT="0" distB="0" distL="0" distR="0" wp14:anchorId="16DC01E8" wp14:editId="4F331EE2">
              <wp:extent cx="5098670" cy="16002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5101040" cy="1600944"/>
                      </a:xfrm>
                      <a:prstGeom prst="rect">
                        <a:avLst/>
                      </a:prstGeom>
                      <a:noFill/>
                      <a:ln>
                        <a:noFill/>
                      </a:ln>
                    </pic:spPr>
                  </pic:pic>
                </a:graphicData>
              </a:graphic>
            </wp:inline>
          </w:drawing>
        </w:r>
      </w:ins>
    </w:p>
    <w:p w14:paraId="23F42966" w14:textId="1BE4ECD4" w:rsidR="00917C5F" w:rsidRDefault="00917C5F" w:rsidP="00D05B9F">
      <w:pPr>
        <w:pStyle w:val="Heading3"/>
        <w:numPr>
          <w:ilvl w:val="0"/>
          <w:numId w:val="11"/>
        </w:numPr>
        <w:ind w:left="426"/>
        <w:rPr>
          <w:lang w:val="en-US"/>
        </w:rPr>
      </w:pPr>
      <w:r>
        <w:rPr>
          <w:lang w:val="en-US"/>
        </w:rPr>
        <w:t>Implementasi Antar Muka</w:t>
      </w:r>
      <w:bookmarkEnd w:id="10564"/>
      <w:bookmarkEnd w:id="10565"/>
    </w:p>
    <w:p w14:paraId="07F42EF7" w14:textId="0B89D8AF" w:rsidR="00DF7F79" w:rsidRDefault="00FF034E" w:rsidP="00DF7F79">
      <w:pPr>
        <w:ind w:firstLine="709"/>
        <w:rPr>
          <w:color w:val="000000"/>
        </w:rPr>
      </w:pPr>
      <w:r>
        <w:rPr>
          <w:color w:val="000000"/>
        </w:rPr>
        <w:t>Implementasi antarmuka adalah representasi dari perancangan antarmuka yang terdapat pada BAB III.</w:t>
      </w:r>
    </w:p>
    <w:p w14:paraId="37CC1FA5" w14:textId="15447B7A" w:rsidR="00F8758C" w:rsidRDefault="00DF7F79" w:rsidP="00DF7F79">
      <w:pPr>
        <w:rPr>
          <w:b/>
          <w:bCs/>
        </w:rPr>
      </w:pPr>
      <w:r w:rsidRPr="00DF7F79">
        <w:rPr>
          <w:b/>
          <w:bCs/>
        </w:rPr>
        <w:t>Halaman Login</w:t>
      </w:r>
    </w:p>
    <w:p w14:paraId="028D4C11" w14:textId="28E6F28D" w:rsidR="00F74386" w:rsidRDefault="00F74386" w:rsidP="00F74386">
      <w:pPr>
        <w:ind w:left="142" w:firstLine="284"/>
      </w:pPr>
      <w:r>
        <w:rPr>
          <w:b/>
          <w:bCs/>
        </w:rPr>
        <w:tab/>
      </w:r>
      <w:r>
        <w:t xml:space="preserve">Halaman Login ini merupakan tampilan awal yang akan diberikan pada saat admin ingin masuk kedalam sistem. Pada halaman ini membutuhkan masukan berupa </w:t>
      </w:r>
      <w:r w:rsidRPr="00F74386">
        <w:rPr>
          <w:i/>
          <w:iCs/>
        </w:rPr>
        <w:t xml:space="preserve">username </w:t>
      </w:r>
      <w:r>
        <w:t xml:space="preserve">dan juga </w:t>
      </w:r>
      <w:r w:rsidRPr="00F74386">
        <w:rPr>
          <w:i/>
          <w:iCs/>
        </w:rPr>
        <w:t>password</w:t>
      </w:r>
      <w:r>
        <w:t xml:space="preserve">. Tampilan halaman </w:t>
      </w:r>
      <w:r w:rsidRPr="00F74386">
        <w:rPr>
          <w:i/>
          <w:iCs/>
        </w:rPr>
        <w:t>login</w:t>
      </w:r>
      <w:r>
        <w:t xml:space="preserve"> dapat dilihat pada Gambar </w:t>
      </w:r>
      <w:r w:rsidR="00F93308">
        <w:t>4.1.</w:t>
      </w:r>
    </w:p>
    <w:p w14:paraId="2766A818" w14:textId="284B5A31" w:rsidR="00F74386" w:rsidRDefault="00F74386" w:rsidP="00F74386">
      <w:pPr>
        <w:ind w:left="142" w:firstLine="284"/>
      </w:pPr>
    </w:p>
    <w:p w14:paraId="6DCFC97D" w14:textId="5771A962" w:rsidR="00F74386" w:rsidRDefault="00F74386" w:rsidP="00F74386">
      <w:pPr>
        <w:ind w:left="142" w:firstLine="284"/>
      </w:pPr>
    </w:p>
    <w:p w14:paraId="3E7C00E0" w14:textId="363A56E9" w:rsidR="00F74386" w:rsidRDefault="00F74386" w:rsidP="00F74386">
      <w:pPr>
        <w:ind w:left="142" w:firstLine="284"/>
      </w:pPr>
    </w:p>
    <w:p w14:paraId="7724F1B2" w14:textId="5F593DB0" w:rsidR="00F74386" w:rsidRDefault="00F74386" w:rsidP="00F74386">
      <w:pPr>
        <w:ind w:left="142" w:firstLine="284"/>
      </w:pPr>
    </w:p>
    <w:p w14:paraId="7DA064DF" w14:textId="0D4ABA59" w:rsidR="00F74386" w:rsidRDefault="00F74386" w:rsidP="00F74386">
      <w:pPr>
        <w:ind w:left="142" w:firstLine="284"/>
      </w:pPr>
    </w:p>
    <w:p w14:paraId="06DB9B36" w14:textId="31DE26E8" w:rsidR="00F74386" w:rsidRDefault="00F74386" w:rsidP="00F74386">
      <w:pPr>
        <w:ind w:left="142" w:firstLine="284"/>
      </w:pPr>
    </w:p>
    <w:p w14:paraId="32876647" w14:textId="77777777" w:rsidR="00F74386" w:rsidRDefault="00F74386" w:rsidP="00F74386">
      <w:pPr>
        <w:ind w:left="142" w:firstLine="284"/>
      </w:pPr>
    </w:p>
    <w:p w14:paraId="56267631" w14:textId="4A0B70EF" w:rsidR="00F74386" w:rsidRPr="00F74386" w:rsidRDefault="00ED34E2" w:rsidP="00DF7F79">
      <w:r>
        <w:rPr>
          <w:noProof/>
        </w:rPr>
        <w:pict w14:anchorId="248CD671">
          <v:shape id="Text Box 74" o:spid="_x0000_s1065" type="#_x0000_t202" style="position:absolute;left:0;text-align:left;margin-left:35.8pt;margin-top:193.35pt;width:323.65pt;height:.05pt;z-index:-251625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" stroked="f">
            <v:textbox style="mso-next-textbox:#Text Box 74;mso-fit-shape-to-text:t" inset="0,0,0,0">
              <w:txbxContent>
                <w:p w14:paraId="4137BA92" w14:textId="034A060D" w:rsidR="00ED34E2" w:rsidRPr="008E7900" w:rsidRDefault="00ED34E2"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Halaman Login</w:t>
                  </w:r>
                </w:p>
                <w:p w14:paraId="11FD3AE6" w14:textId="77777777" w:rsidR="00ED34E2" w:rsidRDefault="00ED34E2"/>
                <w:p w14:paraId="2ED05396" w14:textId="3AC94473" w:rsidR="00ED34E2" w:rsidRPr="008E7900" w:rsidRDefault="00ED34E2"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Halaman Login</w:t>
                  </w:r>
                </w:p>
              </w:txbxContent>
            </v:textbox>
          </v:shape>
        </w:pict>
      </w:r>
      <w:r w:rsidR="00F74386">
        <w:rPr>
          <w:noProof/>
        </w:rPr>
        <w:drawing>
          <wp:anchor distT="0" distB="0" distL="114300" distR="114300" simplePos="0" relativeHeight="251551232" behindDoc="1" locked="0" layoutInCell="1" allowOverlap="1" wp14:anchorId="5D044AFE" wp14:editId="1B00EACA">
            <wp:simplePos x="0" y="0"/>
            <wp:positionH relativeFrom="margin">
              <wp:posOffset>454691</wp:posOffset>
            </wp:positionH>
            <wp:positionV relativeFrom="paragraph">
              <wp:posOffset>7620</wp:posOffset>
            </wp:positionV>
            <wp:extent cx="4110959" cy="2390775"/>
            <wp:effectExtent l="0" t="0" r="4445" b="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4114076" cy="239258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A810BE" w14:textId="77777777" w:rsidR="00F74386" w:rsidRDefault="00F74386" w:rsidP="00DF7F79">
      <w:pPr>
        <w:rPr>
          <w:b/>
          <w:bCs/>
        </w:rPr>
      </w:pPr>
    </w:p>
    <w:p w14:paraId="53C26E39" w14:textId="77777777" w:rsidR="00F74386" w:rsidRDefault="00F74386" w:rsidP="00DF7F79">
      <w:pPr>
        <w:rPr>
          <w:b/>
          <w:bCs/>
        </w:rPr>
      </w:pPr>
    </w:p>
    <w:p w14:paraId="02AE3B3B" w14:textId="77777777" w:rsidR="00F74386" w:rsidRDefault="00F74386" w:rsidP="00DF7F79">
      <w:pPr>
        <w:rPr>
          <w:b/>
          <w:bCs/>
        </w:rPr>
      </w:pPr>
    </w:p>
    <w:p w14:paraId="63E8E7B1" w14:textId="77777777" w:rsidR="00F74386" w:rsidRDefault="00F74386" w:rsidP="00DF7F79">
      <w:pPr>
        <w:rPr>
          <w:b/>
          <w:bCs/>
        </w:rPr>
      </w:pPr>
    </w:p>
    <w:p w14:paraId="0F056A5F" w14:textId="77777777" w:rsidR="00F74386" w:rsidRDefault="00F74386" w:rsidP="00DF7F79">
      <w:pPr>
        <w:rPr>
          <w:b/>
          <w:bCs/>
        </w:rPr>
      </w:pPr>
    </w:p>
    <w:p w14:paraId="571124E3" w14:textId="77777777" w:rsidR="00F74386" w:rsidRDefault="00F74386" w:rsidP="00DF7F79">
      <w:pPr>
        <w:rPr>
          <w:b/>
          <w:bCs/>
        </w:rPr>
      </w:pPr>
    </w:p>
    <w:p w14:paraId="52109581" w14:textId="77777777" w:rsidR="00F74386" w:rsidRDefault="00F74386" w:rsidP="00DF7F79">
      <w:pPr>
        <w:rPr>
          <w:b/>
          <w:bCs/>
        </w:rPr>
      </w:pPr>
    </w:p>
    <w:p w14:paraId="16676A68" w14:textId="77777777" w:rsidR="00F74386" w:rsidRDefault="00F74386" w:rsidP="00DF7F79">
      <w:pPr>
        <w:rPr>
          <w:b/>
          <w:bCs/>
        </w:rPr>
      </w:pPr>
    </w:p>
    <w:p w14:paraId="317308F0" w14:textId="77777777" w:rsidR="00F74386" w:rsidRDefault="00F74386" w:rsidP="00DF7F79">
      <w:pPr>
        <w:rPr>
          <w:b/>
          <w:bCs/>
        </w:rPr>
      </w:pPr>
    </w:p>
    <w:p w14:paraId="07C70303" w14:textId="1917284E" w:rsidR="00F8758C" w:rsidRDefault="00760C77" w:rsidP="00DF7F79">
      <w:pPr>
        <w:rPr>
          <w:b/>
          <w:bCs/>
        </w:rPr>
      </w:pPr>
      <w:r>
        <w:rPr>
          <w:b/>
          <w:bCs/>
        </w:rPr>
        <w:t>Halaman Dashboard</w:t>
      </w:r>
    </w:p>
    <w:p w14:paraId="4F5A46EC" w14:textId="73D3D7BB" w:rsidR="00F74386" w:rsidRDefault="00F74386" w:rsidP="00DF7F79">
      <w:r>
        <w:rPr>
          <w:b/>
          <w:bCs/>
        </w:rPr>
        <w:tab/>
      </w:r>
      <w:r>
        <w:t>Halaman ini merupakan tampilan yang digunakan untuk menampilkan informasi secara singkat menggunakan beberapa diagram mengenai absen siswa baik per hari, minggu dan bulan. Halaman ini akan ditampilkan pada seluruh jenis admin baikk guru BK ataupun bagian IT.</w:t>
      </w:r>
      <w:r w:rsidR="00F93308" w:rsidRPr="00F93308">
        <w:t xml:space="preserve"> </w:t>
      </w:r>
      <w:r w:rsidR="00F93308">
        <w:t>Tampilan halaman ini dapat dilihat pada Gambar 4.2.</w:t>
      </w:r>
    </w:p>
    <w:p w14:paraId="279239FB" w14:textId="4FD3CC23" w:rsidR="00F93308" w:rsidRDefault="00F93308" w:rsidP="00DF7F79">
      <w:r>
        <w:rPr>
          <w:noProof/>
        </w:rPr>
        <w:drawing>
          <wp:anchor distT="0" distB="0" distL="114300" distR="114300" simplePos="0" relativeHeight="251552256" behindDoc="1" locked="0" layoutInCell="1" allowOverlap="1" wp14:anchorId="5340189B" wp14:editId="0D3C0BCC">
            <wp:simplePos x="0" y="0"/>
            <wp:positionH relativeFrom="margin">
              <wp:align>center</wp:align>
            </wp:positionH>
            <wp:positionV relativeFrom="paragraph">
              <wp:posOffset>6350</wp:posOffset>
            </wp:positionV>
            <wp:extent cx="4116425" cy="2390400"/>
            <wp:effectExtent l="0" t="0" r="0"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411642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DF4D8E" w14:textId="77777777" w:rsidR="00F93308" w:rsidRDefault="00F93308" w:rsidP="00DF7F79"/>
    <w:p w14:paraId="06F0B3DB" w14:textId="77777777" w:rsidR="00F93308" w:rsidRDefault="00F93308" w:rsidP="00DF7F79"/>
    <w:p w14:paraId="7067C7B7" w14:textId="75C02176" w:rsidR="00F93308" w:rsidRDefault="00F93308" w:rsidP="00DF7F79"/>
    <w:p w14:paraId="66D0AFD0" w14:textId="0FE2680D" w:rsidR="00F93308" w:rsidRDefault="00F93308" w:rsidP="00DF7F79"/>
    <w:p w14:paraId="7BBE625B" w14:textId="51D040A2" w:rsidR="00F93308" w:rsidRDefault="00F93308" w:rsidP="00DF7F79"/>
    <w:p w14:paraId="3D4C5F31" w14:textId="35ECBA8F" w:rsidR="00F93308" w:rsidRDefault="00F93308" w:rsidP="00DF7F79"/>
    <w:p w14:paraId="55BDDF08" w14:textId="70222300" w:rsidR="00F93308" w:rsidRDefault="00F93308" w:rsidP="00DF7F79"/>
    <w:p w14:paraId="68A5A2D2" w14:textId="35643AD1" w:rsidR="00F93308" w:rsidRDefault="00F93308" w:rsidP="00DF7F79"/>
    <w:p w14:paraId="61312650" w14:textId="6FF1EC72" w:rsidR="00F93308" w:rsidRDefault="00ED34E2" w:rsidP="00DF7F79">
      <w:r>
        <w:rPr>
          <w:noProof/>
        </w:rPr>
        <w:pict w14:anchorId="427A7BF3">
          <v:shape id="Text Box 79" o:spid="_x0000_s1064" type="#_x0000_t202" style="position:absolute;left:0;text-align:left;margin-left:36.35pt;margin-top:4.65pt;width:324.1pt;height:.05pt;z-index:-251624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" stroked="f">
            <v:textbox style="mso-next-textbox:#Text Box 79;mso-fit-shape-to-text:t" inset="0,0,0,0">
              <w:txbxContent>
                <w:p w14:paraId="3C794720" w14:textId="3929FDDA" w:rsidR="00ED34E2" w:rsidRPr="00524CAA" w:rsidRDefault="00ED34E2" w:rsidP="00F9330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Halaman Dashboard</w:t>
                  </w:r>
                </w:p>
                <w:p w14:paraId="13AA5977" w14:textId="77777777" w:rsidR="00ED34E2" w:rsidRDefault="00ED34E2"/>
                <w:p w14:paraId="19095A6C" w14:textId="0936DE9C" w:rsidR="00ED34E2" w:rsidRPr="00524CAA" w:rsidRDefault="00ED34E2" w:rsidP="00F9330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Halaman Dashboard</w:t>
                  </w:r>
                </w:p>
              </w:txbxContent>
            </v:textbox>
          </v:shape>
        </w:pict>
      </w:r>
    </w:p>
    <w:p w14:paraId="602E3FCF" w14:textId="41A1DCE8" w:rsidR="00DF7F79" w:rsidRPr="00F93308" w:rsidRDefault="00DF7F79" w:rsidP="00F93308">
      <w:pPr>
        <w:pStyle w:val="ListParagraph"/>
        <w:numPr>
          <w:ilvl w:val="1"/>
          <w:numId w:val="10"/>
        </w:numPr>
        <w:ind w:left="426"/>
        <w:rPr>
          <w:b/>
          <w:bCs/>
          <w:color w:val="000000"/>
        </w:rPr>
      </w:pPr>
      <w:r w:rsidRPr="00F93308">
        <w:rPr>
          <w:b/>
          <w:bCs/>
          <w:color w:val="000000"/>
        </w:rPr>
        <w:t>Antarmuka Guru BK</w:t>
      </w:r>
    </w:p>
    <w:p w14:paraId="107F5CAF" w14:textId="377BF639" w:rsidR="00AA7D36" w:rsidRDefault="00AA7D36" w:rsidP="00CE316E">
      <w:pPr>
        <w:pStyle w:val="ListParagraph"/>
        <w:numPr>
          <w:ilvl w:val="0"/>
          <w:numId w:val="50"/>
        </w:numPr>
        <w:ind w:left="426"/>
      </w:pPr>
      <w:r>
        <w:t>Halaman Menu Utama</w:t>
      </w:r>
    </w:p>
    <w:p w14:paraId="29A1A720" w14:textId="605C56B8" w:rsidR="00803561" w:rsidRDefault="00803561" w:rsidP="00803561">
      <w:pPr>
        <w:pStyle w:val="ListParagraph"/>
        <w:ind w:left="142" w:firstLine="284"/>
      </w:pPr>
      <w:r>
        <w:lastRenderedPageBreak/>
        <w:t xml:space="preserve">Halaman ini merupakan halaman yang berisikan beberapa fitur menu yang dapat digunakan oleh </w:t>
      </w:r>
      <w:r w:rsidR="0090312D">
        <w:t>admin</w:t>
      </w:r>
      <w:r w:rsidR="003643B4">
        <w:t xml:space="preserve"> sebagai guru BK</w:t>
      </w:r>
      <w:r>
        <w:t>. Tampilan halaman ini dapat dilihat pada Gambar</w:t>
      </w:r>
      <w:r w:rsidR="00F93308">
        <w:t xml:space="preserve"> 4.</w:t>
      </w:r>
      <w:r w:rsidR="0090312D">
        <w:t>3</w:t>
      </w:r>
      <w:r w:rsidR="00F93308">
        <w:t>.</w:t>
      </w:r>
    </w:p>
    <w:p w14:paraId="3CACB867" w14:textId="5877D22C" w:rsidR="006272EE" w:rsidRDefault="00ED34E2" w:rsidP="00803561">
      <w:pPr>
        <w:pStyle w:val="ListParagraph"/>
        <w:ind w:left="142" w:firstLine="284"/>
      </w:pPr>
      <w:r>
        <w:rPr>
          <w:noProof/>
        </w:rPr>
        <w:pict w14:anchorId="5C2026A8">
          <v:shape id="Text Box 357" o:spid="_x0000_s1063" type="#_x0000_t202" style="position:absolute;left:0;text-align:left;margin-left:36.4pt;margin-top:192.35pt;width:323.25pt;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" stroked="f">
            <v:textbox style="mso-next-textbox:#Text Box 357;mso-fit-shape-to-text:t" inset="0,0,0,0">
              <w:txbxContent>
                <w:p w14:paraId="5246B286" w14:textId="58CA61DB" w:rsidR="00ED34E2" w:rsidRPr="001B4248" w:rsidDel="00CF3937" w:rsidRDefault="00ED34E2">
                  <w:pPr>
                    <w:pStyle w:val="Caption"/>
                    <w:jc w:val="center"/>
                    <w:rPr>
                      <w:del w:id="10579" w:author="chaniaayulestari@outlook.com" w:date="2021-11-13T21:19: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w:t>
                  </w:r>
                  <w:r>
                    <w:rPr>
                      <w:i w:val="0"/>
                      <w:iCs w:val="0"/>
                    </w:rPr>
                    <w:fldChar w:fldCharType="end"/>
                  </w:r>
                  <w:r>
                    <w:t xml:space="preserve"> Halaman Menu Utama [Guru Bk]</w:t>
                  </w:r>
                </w:p>
                <w:p w14:paraId="1741F7C1" w14:textId="6718F7FB" w:rsidR="00ED34E2" w:rsidDel="00CF3937" w:rsidRDefault="00ED34E2">
                  <w:pPr>
                    <w:pStyle w:val="Caption"/>
                    <w:jc w:val="center"/>
                    <w:rPr>
                      <w:del w:id="10580" w:author="chaniaayulestari@outlook.com" w:date="2021-11-13T21:19:00Z"/>
                    </w:rPr>
                    <w:pPrChange w:id="10581" w:author="chaniaayulestari@outlook.com" w:date="2021-11-13T21:19:00Z">
                      <w:pPr/>
                    </w:pPrChange>
                  </w:pPr>
                </w:p>
                <w:p w14:paraId="309772A8" w14:textId="046F37C8" w:rsidR="00ED34E2" w:rsidRPr="001B4248" w:rsidRDefault="00ED34E2">
                  <w:pPr>
                    <w:pStyle w:val="Caption"/>
                    <w:jc w:val="center"/>
                    <w:rPr>
                      <w:noProof/>
                      <w:sz w:val="24"/>
                      <w:szCs w:val="24"/>
                    </w:rPr>
                  </w:pPr>
                  <w:del w:id="10582" w:author="chaniaayulestari@outlook.com" w:date="2021-11-13T21:19:00Z">
                    <w:r w:rsidDel="00CF3937">
                      <w:delText xml:space="preserve">Gambar 4 </w:delText>
                    </w:r>
                    <w:r w:rsidDel="00CF3937">
                      <w:fldChar w:fldCharType="begin"/>
                    </w:r>
                    <w:r w:rsidDel="00CF3937">
                      <w:delInstrText xml:space="preserve"> SEQ Gambar_4 \* ARABIC </w:delInstrText>
                    </w:r>
                    <w:r w:rsidDel="00CF3937">
                      <w:fldChar w:fldCharType="separate"/>
                    </w:r>
                    <w:r w:rsidDel="00CF3937">
                      <w:rPr>
                        <w:noProof/>
                      </w:rPr>
                      <w:delText>3</w:delText>
                    </w:r>
                    <w:r w:rsidDel="00CF3937">
                      <w:fldChar w:fldCharType="end"/>
                    </w:r>
                    <w:r w:rsidDel="00CF3937">
                      <w:delText xml:space="preserve"> Halaman Menu Utama [Guru Bk]</w:delText>
                    </w:r>
                  </w:del>
                </w:p>
              </w:txbxContent>
            </v:textbox>
          </v:shape>
        </w:pict>
      </w:r>
      <w:r w:rsidR="00082DBB">
        <w:rPr>
          <w:noProof/>
        </w:rPr>
        <w:drawing>
          <wp:anchor distT="0" distB="0" distL="114300" distR="114300" simplePos="0" relativeHeight="251595264" behindDoc="1" locked="0" layoutInCell="1" allowOverlap="1" wp14:anchorId="69A9A780" wp14:editId="539D3E5D">
            <wp:simplePos x="0" y="0"/>
            <wp:positionH relativeFrom="margin">
              <wp:align>center</wp:align>
            </wp:positionH>
            <wp:positionV relativeFrom="paragraph">
              <wp:posOffset>-4445</wp:posOffset>
            </wp:positionV>
            <wp:extent cx="4105736" cy="2390400"/>
            <wp:effectExtent l="0" t="0" r="9525" b="0"/>
            <wp:wrapNone/>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410573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23488B" w14:textId="73A2DA74" w:rsidR="006272EE" w:rsidRDefault="006272EE" w:rsidP="00803561">
      <w:pPr>
        <w:pStyle w:val="ListParagraph"/>
        <w:ind w:left="142" w:firstLine="284"/>
      </w:pPr>
    </w:p>
    <w:p w14:paraId="49A38BCD" w14:textId="46C77ACE" w:rsidR="006272EE" w:rsidRDefault="006272EE" w:rsidP="00803561">
      <w:pPr>
        <w:pStyle w:val="ListParagraph"/>
        <w:ind w:left="142" w:firstLine="284"/>
      </w:pPr>
    </w:p>
    <w:p w14:paraId="6DBF17DC" w14:textId="570349C2" w:rsidR="006272EE" w:rsidRDefault="006272EE" w:rsidP="00803561">
      <w:pPr>
        <w:pStyle w:val="ListParagraph"/>
        <w:ind w:left="142" w:firstLine="284"/>
      </w:pPr>
    </w:p>
    <w:p w14:paraId="3431749D" w14:textId="68537C68" w:rsidR="006272EE" w:rsidRDefault="006272EE" w:rsidP="00803561">
      <w:pPr>
        <w:pStyle w:val="ListParagraph"/>
        <w:ind w:left="142" w:firstLine="284"/>
      </w:pPr>
    </w:p>
    <w:p w14:paraId="65D885A9" w14:textId="3E8C831B" w:rsidR="006272EE" w:rsidRDefault="006272EE" w:rsidP="00803561">
      <w:pPr>
        <w:pStyle w:val="ListParagraph"/>
        <w:ind w:left="142" w:firstLine="284"/>
      </w:pPr>
    </w:p>
    <w:p w14:paraId="2F8E6D10" w14:textId="05FAD8E1" w:rsidR="006272EE" w:rsidRDefault="006272EE" w:rsidP="00803561">
      <w:pPr>
        <w:pStyle w:val="ListParagraph"/>
        <w:ind w:left="142" w:firstLine="284"/>
      </w:pPr>
    </w:p>
    <w:p w14:paraId="035EEFF5" w14:textId="6C2830AA" w:rsidR="006272EE" w:rsidRDefault="006272EE" w:rsidP="00803561">
      <w:pPr>
        <w:pStyle w:val="ListParagraph"/>
        <w:ind w:left="142" w:firstLine="284"/>
      </w:pPr>
    </w:p>
    <w:p w14:paraId="5CDFDF78" w14:textId="77777777" w:rsidR="006272EE" w:rsidRDefault="006272EE" w:rsidP="00803561">
      <w:pPr>
        <w:pStyle w:val="ListParagraph"/>
        <w:ind w:left="142" w:firstLine="284"/>
      </w:pPr>
    </w:p>
    <w:p w14:paraId="361F24AB" w14:textId="47EC83A7" w:rsidR="00F93308" w:rsidRDefault="00F93308" w:rsidP="00803561">
      <w:pPr>
        <w:pStyle w:val="ListParagraph"/>
        <w:ind w:left="142" w:firstLine="284"/>
      </w:pPr>
    </w:p>
    <w:p w14:paraId="62D8CF8A" w14:textId="77D520E5" w:rsidR="00DF7F79" w:rsidRDefault="00DF7F79" w:rsidP="00CE316E">
      <w:pPr>
        <w:pStyle w:val="ListParagraph"/>
        <w:numPr>
          <w:ilvl w:val="0"/>
          <w:numId w:val="50"/>
        </w:numPr>
        <w:ind w:left="426"/>
      </w:pPr>
      <w:r>
        <w:t xml:space="preserve">Halaman </w:t>
      </w:r>
      <w:r w:rsidR="00AA7D36">
        <w:t>Kelola Data Siswa</w:t>
      </w:r>
    </w:p>
    <w:p w14:paraId="39AEAB16" w14:textId="77777777" w:rsidR="00803561" w:rsidRDefault="00DF7F79" w:rsidP="00CE316E">
      <w:pPr>
        <w:pStyle w:val="ListParagraph"/>
        <w:numPr>
          <w:ilvl w:val="0"/>
          <w:numId w:val="51"/>
        </w:numPr>
        <w:ind w:left="709"/>
      </w:pPr>
      <w:r>
        <w:t>Halaman Tambah Data Siswa</w:t>
      </w:r>
    </w:p>
    <w:p w14:paraId="44A32523" w14:textId="0E8A8A79" w:rsidR="00803561" w:rsidRDefault="00ED34E2" w:rsidP="00803561">
      <w:pPr>
        <w:pStyle w:val="ListParagraph"/>
        <w:ind w:left="426" w:firstLine="283"/>
      </w:pPr>
      <w:r>
        <w:rPr>
          <w:noProof/>
        </w:rPr>
        <w:pict w14:anchorId="517EF504">
          <v:shape id="Text Box 358" o:spid="_x0000_s1062" type="#_x0000_t202" style="position:absolute;left:0;text-align:left;margin-left:37pt;margin-top:253.8pt;width:322.85pt;height:.05pt;z-index:-251622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" stroked="f">
            <v:textbox style="mso-next-textbox:#Text Box 358;mso-fit-shape-to-text:t" inset="0,0,0,0">
              <w:txbxContent>
                <w:p w14:paraId="4400067D" w14:textId="1D14C9EB" w:rsidR="00ED34E2" w:rsidRPr="008908C2" w:rsidRDefault="00ED34E2"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Halaman Tambah Data Siswa [Guru BK]</w:t>
                  </w:r>
                </w:p>
                <w:p w14:paraId="5005BC0E" w14:textId="77777777" w:rsidR="00ED34E2" w:rsidRDefault="00ED34E2"/>
                <w:p w14:paraId="4DDCE1FD" w14:textId="070C4C57" w:rsidR="00ED34E2" w:rsidRPr="008908C2" w:rsidRDefault="00ED34E2"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Halaman Tambah Data Siswa [Guru BK]</w:t>
                  </w:r>
                </w:p>
              </w:txbxContent>
            </v:textbox>
          </v:shape>
        </w:pict>
      </w:r>
      <w:r w:rsidR="006272EE">
        <w:rPr>
          <w:noProof/>
        </w:rPr>
        <w:drawing>
          <wp:anchor distT="0" distB="0" distL="114300" distR="114300" simplePos="0" relativeHeight="251569664" behindDoc="1" locked="0" layoutInCell="1" allowOverlap="1" wp14:anchorId="2217C8B1" wp14:editId="526E6AE6">
            <wp:simplePos x="0" y="0"/>
            <wp:positionH relativeFrom="margin">
              <wp:align>center</wp:align>
            </wp:positionH>
            <wp:positionV relativeFrom="paragraph">
              <wp:posOffset>776354</wp:posOffset>
            </wp:positionV>
            <wp:extent cx="4100412" cy="2390400"/>
            <wp:effectExtent l="0" t="0" r="0" b="0"/>
            <wp:wrapNone/>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100412"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803561">
        <w:t xml:space="preserve">Halaman tambah data siswa ini </w:t>
      </w:r>
      <w:r w:rsidR="00803561" w:rsidRPr="009508EB">
        <w:t>merupakan tampilan yang berisikan fitur</w:t>
      </w:r>
      <w:r w:rsidR="00803561">
        <w:t xml:space="preserve"> tambah siswa yang </w:t>
      </w:r>
      <w:r w:rsidR="00803561" w:rsidRPr="009508EB">
        <w:t xml:space="preserve">digunakan oleh </w:t>
      </w:r>
      <w:r w:rsidR="00803561">
        <w:t>admin</w:t>
      </w:r>
      <w:r w:rsidR="00B758BD">
        <w:t xml:space="preserve"> dengan status sebagai guru BK</w:t>
      </w:r>
      <w:r w:rsidR="00803561">
        <w:t>. Tampilan</w:t>
      </w:r>
      <w:r w:rsidR="00803561" w:rsidRPr="009508EB">
        <w:t xml:space="preserve"> </w:t>
      </w:r>
      <w:r w:rsidR="00803561">
        <w:t xml:space="preserve">halaman tambah data siswa </w:t>
      </w:r>
      <w:r w:rsidR="00803561" w:rsidRPr="009508EB">
        <w:t>dapat dilihat pada Gamba</w:t>
      </w:r>
      <w:r w:rsidR="00803561">
        <w:t>r</w:t>
      </w:r>
      <w:r w:rsidR="00803561" w:rsidRPr="009508EB">
        <w:t>.</w:t>
      </w:r>
    </w:p>
    <w:p w14:paraId="771478B1" w14:textId="1FA51A9D" w:rsidR="00803561" w:rsidRDefault="00803561" w:rsidP="00803561">
      <w:pPr>
        <w:ind w:left="349"/>
      </w:pPr>
    </w:p>
    <w:p w14:paraId="28D34F09" w14:textId="4D8BDD6B" w:rsidR="00DC1FD1" w:rsidRDefault="00DC1FD1" w:rsidP="00DC1FD1">
      <w:pPr>
        <w:pStyle w:val="ListParagraph"/>
        <w:ind w:left="709"/>
      </w:pPr>
    </w:p>
    <w:p w14:paraId="09BA20D9" w14:textId="448AE98B" w:rsidR="00DC1FD1" w:rsidRDefault="00DC1FD1" w:rsidP="00DC1FD1">
      <w:pPr>
        <w:pStyle w:val="ListParagraph"/>
        <w:ind w:left="709"/>
      </w:pPr>
    </w:p>
    <w:p w14:paraId="202E42A1" w14:textId="29BED8C1" w:rsidR="00DC1FD1" w:rsidRDefault="00DC1FD1" w:rsidP="00DC1FD1">
      <w:pPr>
        <w:pStyle w:val="ListParagraph"/>
        <w:ind w:left="709"/>
      </w:pPr>
    </w:p>
    <w:p w14:paraId="198E3BC8" w14:textId="00982F11" w:rsidR="00DC1FD1" w:rsidRDefault="00DC1FD1" w:rsidP="00DC1FD1">
      <w:pPr>
        <w:pStyle w:val="ListParagraph"/>
        <w:ind w:left="709"/>
      </w:pPr>
    </w:p>
    <w:p w14:paraId="6952569F" w14:textId="16D1FB7D" w:rsidR="00DC1FD1" w:rsidRDefault="00DC1FD1" w:rsidP="00DC1FD1">
      <w:pPr>
        <w:pStyle w:val="ListParagraph"/>
        <w:ind w:left="709"/>
      </w:pPr>
    </w:p>
    <w:p w14:paraId="10A9B4AB" w14:textId="5984B7D2" w:rsidR="00DC1FD1" w:rsidRDefault="00DC1FD1" w:rsidP="00DC1FD1">
      <w:pPr>
        <w:pStyle w:val="ListParagraph"/>
        <w:ind w:left="709"/>
      </w:pPr>
    </w:p>
    <w:p w14:paraId="538CD9DD" w14:textId="5D8EE6AC" w:rsidR="00DC1FD1" w:rsidRDefault="00DC1FD1" w:rsidP="00DC1FD1">
      <w:pPr>
        <w:pStyle w:val="ListParagraph"/>
        <w:ind w:left="709"/>
      </w:pPr>
    </w:p>
    <w:p w14:paraId="4E344A32" w14:textId="470F47B7" w:rsidR="00DC1FD1" w:rsidRDefault="00DC1FD1" w:rsidP="00DC1FD1">
      <w:pPr>
        <w:pStyle w:val="ListParagraph"/>
        <w:ind w:left="709"/>
      </w:pPr>
    </w:p>
    <w:p w14:paraId="303F125F" w14:textId="7EB086A6" w:rsidR="00DC1FD1" w:rsidRDefault="00DC1FD1" w:rsidP="00DC1FD1">
      <w:pPr>
        <w:pStyle w:val="ListParagraph"/>
        <w:ind w:left="709"/>
      </w:pPr>
    </w:p>
    <w:p w14:paraId="12576784" w14:textId="42E6BC51" w:rsidR="00DF7F79" w:rsidRDefault="00DF7F79" w:rsidP="00CE316E">
      <w:pPr>
        <w:pStyle w:val="ListParagraph"/>
        <w:numPr>
          <w:ilvl w:val="0"/>
          <w:numId w:val="51"/>
        </w:numPr>
        <w:ind w:left="709"/>
      </w:pPr>
      <w:r>
        <w:t>Halaman Data Siswa</w:t>
      </w:r>
    </w:p>
    <w:p w14:paraId="54AD8D37" w14:textId="59B3051D" w:rsidR="00E56C0A" w:rsidRDefault="00E56C0A" w:rsidP="00E56C0A">
      <w:pPr>
        <w:ind w:left="349" w:firstLine="360"/>
      </w:pPr>
      <w:r>
        <w:t xml:space="preserve">Halaman ini merupakan tampilan yang berisikan seluruh data siswa yang dilengkapi dengan beberapa fitur tambahan seperti hapus data, lihat profile, </w:t>
      </w:r>
      <w:r>
        <w:lastRenderedPageBreak/>
        <w:t>dan lihat riwayat absen siswa</w:t>
      </w:r>
      <w:r w:rsidR="000A64FE">
        <w:t>. T</w:t>
      </w:r>
      <w:r>
        <w:t xml:space="preserve">ampilan halaman data siswa dapat dilihat pada Gambar </w:t>
      </w:r>
    </w:p>
    <w:p w14:paraId="43D817AE" w14:textId="54114880" w:rsidR="00DC1FD1" w:rsidRDefault="00DC1FD1" w:rsidP="00E56C0A">
      <w:pPr>
        <w:ind w:left="349" w:firstLine="360"/>
      </w:pPr>
    </w:p>
    <w:p w14:paraId="068AF731" w14:textId="1A2ECFDB" w:rsidR="00F93308" w:rsidRDefault="00ED34E2" w:rsidP="00E56C0A">
      <w:pPr>
        <w:ind w:left="349" w:firstLine="360"/>
      </w:pPr>
      <w:r>
        <w:rPr>
          <w:noProof/>
        </w:rPr>
        <w:pict w14:anchorId="398ABAD8">
          <v:shape id="Text Box 359" o:spid="_x0000_s1061" type="#_x0000_t202" style="position:absolute;left:0;text-align:left;margin-left:36.85pt;margin-top:193.5pt;width:323.1pt;height:.05pt;z-index:-251621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" stroked="f">
            <v:textbox style="mso-next-textbox:#Text Box 359;mso-fit-shape-to-text:t" inset="0,0,0,0">
              <w:txbxContent>
                <w:p w14:paraId="753A27A7" w14:textId="415BEABA" w:rsidR="00ED34E2" w:rsidRPr="00C20960" w:rsidRDefault="00ED34E2"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Halaman Data Siswa [Guru BK]</w:t>
                  </w:r>
                </w:p>
                <w:p w14:paraId="53102B47" w14:textId="77777777" w:rsidR="00ED34E2" w:rsidRDefault="00ED34E2"/>
                <w:p w14:paraId="6ED9F120" w14:textId="2E591524" w:rsidR="00ED34E2" w:rsidRPr="00C20960" w:rsidRDefault="00ED34E2"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Halaman Data Siswa [Guru BK]</w:t>
                  </w:r>
                </w:p>
              </w:txbxContent>
            </v:textbox>
          </v:shape>
        </w:pict>
      </w:r>
      <w:r w:rsidR="00F93308">
        <w:rPr>
          <w:noProof/>
        </w:rPr>
        <w:drawing>
          <wp:anchor distT="0" distB="0" distL="114300" distR="114300" simplePos="0" relativeHeight="251554304" behindDoc="1" locked="0" layoutInCell="1" allowOverlap="1" wp14:anchorId="7F81CC7A" wp14:editId="7107CFB8">
            <wp:simplePos x="0" y="0"/>
            <wp:positionH relativeFrom="margin">
              <wp:align>center</wp:align>
            </wp:positionH>
            <wp:positionV relativeFrom="paragraph">
              <wp:posOffset>10160</wp:posOffset>
            </wp:positionV>
            <wp:extent cx="4103960" cy="2390400"/>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863E9F" w14:textId="6AF14EFE" w:rsidR="000A64FE" w:rsidRDefault="000A64FE" w:rsidP="00E56C0A">
      <w:pPr>
        <w:ind w:left="349" w:firstLine="360"/>
      </w:pPr>
    </w:p>
    <w:p w14:paraId="46704715" w14:textId="4F154706" w:rsidR="00080A25" w:rsidRDefault="00080A25" w:rsidP="00E56C0A">
      <w:pPr>
        <w:ind w:left="349" w:firstLine="360"/>
      </w:pPr>
    </w:p>
    <w:p w14:paraId="7E528EC3" w14:textId="403BCA06" w:rsidR="00080A25" w:rsidRDefault="00080A25" w:rsidP="00E56C0A">
      <w:pPr>
        <w:ind w:left="349" w:firstLine="360"/>
      </w:pPr>
    </w:p>
    <w:p w14:paraId="50C21355" w14:textId="406C84D6" w:rsidR="00080A25" w:rsidRDefault="00080A25" w:rsidP="00E56C0A">
      <w:pPr>
        <w:ind w:left="349" w:firstLine="360"/>
      </w:pPr>
    </w:p>
    <w:p w14:paraId="1E30E13B" w14:textId="543D65F4" w:rsidR="00080A25" w:rsidRDefault="00080A25" w:rsidP="00E56C0A">
      <w:pPr>
        <w:ind w:left="349" w:firstLine="360"/>
      </w:pPr>
    </w:p>
    <w:p w14:paraId="527D3375" w14:textId="282BE5F9" w:rsidR="00080A25" w:rsidRDefault="00080A25" w:rsidP="00E56C0A">
      <w:pPr>
        <w:ind w:left="349" w:firstLine="360"/>
      </w:pPr>
    </w:p>
    <w:p w14:paraId="37224C76" w14:textId="39DC1DE3" w:rsidR="00080A25" w:rsidRDefault="00080A25" w:rsidP="00E56C0A">
      <w:pPr>
        <w:ind w:left="349" w:firstLine="360"/>
      </w:pPr>
    </w:p>
    <w:p w14:paraId="4C737132" w14:textId="03CA5BF1" w:rsidR="00080A25" w:rsidRDefault="00080A25" w:rsidP="00E56C0A">
      <w:pPr>
        <w:ind w:left="349" w:firstLine="360"/>
      </w:pPr>
    </w:p>
    <w:p w14:paraId="0535D8B0" w14:textId="7DC68AE3" w:rsidR="00080A25" w:rsidRDefault="00080A25" w:rsidP="00E56C0A">
      <w:pPr>
        <w:ind w:left="349" w:firstLine="360"/>
      </w:pPr>
    </w:p>
    <w:p w14:paraId="3E2AE3A8" w14:textId="511D52EC" w:rsidR="00DF7F79" w:rsidRDefault="00DF7F79" w:rsidP="00CE316E">
      <w:pPr>
        <w:pStyle w:val="ListParagraph"/>
        <w:numPr>
          <w:ilvl w:val="0"/>
          <w:numId w:val="51"/>
        </w:numPr>
        <w:ind w:left="709"/>
      </w:pPr>
      <w:r>
        <w:t>Halaman Profile Siswa</w:t>
      </w:r>
    </w:p>
    <w:p w14:paraId="6D02F6A2" w14:textId="5B3F1BA5" w:rsidR="000A64FE" w:rsidRDefault="000A64FE" w:rsidP="000A64FE">
      <w:pPr>
        <w:ind w:left="349" w:firstLine="360"/>
      </w:pPr>
      <w:r>
        <w:t>Halaman ini merupakan halaman yang berisikan beberapa informasi yang terkait dengan data sisw</w:t>
      </w:r>
      <w:r w:rsidR="00310122">
        <w:t xml:space="preserve">a yang dilengkapi dengan fitur untuk mengedit data. </w:t>
      </w:r>
      <w:r>
        <w:t xml:space="preserve"> Tampilan halaman profile siswa dapat dilihat pada Gambar</w:t>
      </w:r>
    </w:p>
    <w:p w14:paraId="05489F82" w14:textId="02AB15C7" w:rsidR="00080A25" w:rsidRDefault="00ED34E2" w:rsidP="000A64FE">
      <w:pPr>
        <w:ind w:left="349" w:firstLine="360"/>
      </w:pPr>
      <w:r>
        <w:rPr>
          <w:noProof/>
        </w:rPr>
        <w:pict w14:anchorId="427AF8E4">
          <v:shape id="Text Box 360" o:spid="_x0000_s1060" type="#_x0000_t202" style="position:absolute;left:0;text-align:left;margin-left:36.2pt;margin-top:193.6pt;width:324.45pt;height:.05pt;z-index:-251620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" stroked="f">
            <v:textbox style="mso-next-textbox:#Text Box 360;mso-fit-shape-to-text:t" inset="0,0,0,0">
              <w:txbxContent>
                <w:p w14:paraId="44FC1811" w14:textId="06148C07" w:rsidR="00ED34E2" w:rsidRPr="00BB6654" w:rsidRDefault="00ED34E2"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Halaman profil siswa [Guru BK]</w:t>
                  </w:r>
                </w:p>
                <w:p w14:paraId="16342CC7" w14:textId="77777777" w:rsidR="00ED34E2" w:rsidRDefault="00ED34E2"/>
                <w:p w14:paraId="50775F48" w14:textId="6AA697A5" w:rsidR="00ED34E2" w:rsidRPr="00BB6654" w:rsidRDefault="00ED34E2"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Halaman profil siswa [Guru BK]</w:t>
                  </w:r>
                </w:p>
              </w:txbxContent>
            </v:textbox>
          </v:shape>
        </w:pict>
      </w:r>
      <w:r w:rsidR="00080A25">
        <w:rPr>
          <w:noProof/>
        </w:rPr>
        <w:drawing>
          <wp:anchor distT="0" distB="0" distL="114300" distR="114300" simplePos="0" relativeHeight="251555328" behindDoc="1" locked="0" layoutInCell="1" allowOverlap="1" wp14:anchorId="5A37DB8B" wp14:editId="53B8C1B3">
            <wp:simplePos x="0" y="0"/>
            <wp:positionH relativeFrom="margin">
              <wp:align>center</wp:align>
            </wp:positionH>
            <wp:positionV relativeFrom="paragraph">
              <wp:posOffset>11430</wp:posOffset>
            </wp:positionV>
            <wp:extent cx="4120896" cy="2390400"/>
            <wp:effectExtent l="0" t="0" r="0" b="0"/>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412089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624B98" w14:textId="77777777" w:rsidR="00080A25" w:rsidRDefault="00080A25" w:rsidP="000A64FE">
      <w:pPr>
        <w:ind w:left="349" w:firstLine="360"/>
      </w:pPr>
    </w:p>
    <w:p w14:paraId="66E6457F" w14:textId="77777777" w:rsidR="00080A25" w:rsidRDefault="00080A25" w:rsidP="000A64FE">
      <w:pPr>
        <w:ind w:left="349" w:firstLine="360"/>
      </w:pPr>
    </w:p>
    <w:p w14:paraId="29F1A475" w14:textId="5D5C18F7" w:rsidR="000A64FE" w:rsidRDefault="000A64FE" w:rsidP="000A64FE">
      <w:pPr>
        <w:ind w:left="349" w:firstLine="360"/>
      </w:pPr>
    </w:p>
    <w:p w14:paraId="3136A980" w14:textId="5271F10C" w:rsidR="00080A25" w:rsidRDefault="00080A25" w:rsidP="000A64FE">
      <w:pPr>
        <w:ind w:left="349" w:firstLine="360"/>
      </w:pPr>
    </w:p>
    <w:p w14:paraId="78392A5B" w14:textId="441ACC76" w:rsidR="00080A25" w:rsidRDefault="00080A25" w:rsidP="000A64FE">
      <w:pPr>
        <w:ind w:left="349" w:firstLine="360"/>
      </w:pPr>
    </w:p>
    <w:p w14:paraId="532297D1" w14:textId="71271BAB" w:rsidR="00080A25" w:rsidRDefault="00080A25" w:rsidP="000A64FE">
      <w:pPr>
        <w:ind w:left="349" w:firstLine="360"/>
      </w:pPr>
    </w:p>
    <w:p w14:paraId="045D5ACC" w14:textId="0C70F856" w:rsidR="00080A25" w:rsidRDefault="00080A25" w:rsidP="000A64FE">
      <w:pPr>
        <w:ind w:left="349" w:firstLine="360"/>
      </w:pPr>
    </w:p>
    <w:p w14:paraId="64F3C5DE" w14:textId="76FAD28D" w:rsidR="00080A25" w:rsidRDefault="00080A25" w:rsidP="000A64FE">
      <w:pPr>
        <w:ind w:left="349" w:firstLine="360"/>
      </w:pPr>
    </w:p>
    <w:p w14:paraId="0F6C6390" w14:textId="77777777" w:rsidR="00080A25" w:rsidRDefault="00080A25" w:rsidP="000A64FE">
      <w:pPr>
        <w:ind w:left="349" w:firstLine="360"/>
      </w:pPr>
    </w:p>
    <w:p w14:paraId="73876149" w14:textId="2B530A58" w:rsidR="00DF7F79" w:rsidRDefault="00DF7F79" w:rsidP="00CE316E">
      <w:pPr>
        <w:pStyle w:val="ListParagraph"/>
        <w:numPr>
          <w:ilvl w:val="0"/>
          <w:numId w:val="51"/>
        </w:numPr>
        <w:ind w:left="709"/>
      </w:pPr>
      <w:r>
        <w:t>Halaman Riwayat Absen Siswa</w:t>
      </w:r>
    </w:p>
    <w:p w14:paraId="2BC0945B" w14:textId="4100434A" w:rsidR="00311A00" w:rsidRDefault="00311A00" w:rsidP="00311A00">
      <w:pPr>
        <w:ind w:left="349" w:firstLine="360"/>
        <w:rPr>
          <w:i/>
          <w:iCs/>
        </w:rPr>
      </w:pPr>
      <w:r>
        <w:t xml:space="preserve">Halaman ini merupakan halaman yang berisikan riwayat absen siswa selama siswa tersebut melakukan absen yang ditampilkan dalam bentuk </w:t>
      </w:r>
      <w:r>
        <w:rPr>
          <w:i/>
          <w:iCs/>
        </w:rPr>
        <w:t>pie chart.</w:t>
      </w:r>
    </w:p>
    <w:p w14:paraId="5A80C67A" w14:textId="77777777" w:rsidR="00DC1FD1" w:rsidRDefault="00DC1FD1" w:rsidP="00080A25">
      <w:pPr>
        <w:ind w:left="349" w:firstLine="360"/>
        <w:jc w:val="center"/>
      </w:pPr>
    </w:p>
    <w:p w14:paraId="72752702" w14:textId="77777777" w:rsidR="00DC1FD1" w:rsidRDefault="00DC1FD1" w:rsidP="00080A25">
      <w:pPr>
        <w:ind w:left="349" w:firstLine="360"/>
        <w:jc w:val="center"/>
      </w:pPr>
    </w:p>
    <w:p w14:paraId="5BCC05F3" w14:textId="77777777" w:rsidR="00DC1FD1" w:rsidRDefault="00DC1FD1" w:rsidP="00080A25">
      <w:pPr>
        <w:ind w:left="349" w:firstLine="360"/>
        <w:jc w:val="center"/>
      </w:pPr>
    </w:p>
    <w:p w14:paraId="3C543606" w14:textId="2CE06F95" w:rsidR="00DC1FD1" w:rsidDel="009F23AF" w:rsidRDefault="00DC1FD1" w:rsidP="00080A25">
      <w:pPr>
        <w:ind w:left="349" w:firstLine="360"/>
        <w:jc w:val="center"/>
        <w:rPr>
          <w:del w:id="10583" w:author="chaniaayulestari@outlook.com" w:date="2021-11-13T22:08:00Z"/>
        </w:rPr>
      </w:pPr>
    </w:p>
    <w:p w14:paraId="5C38F10E" w14:textId="41772B6C" w:rsidR="00080A25" w:rsidRDefault="00ED34E2" w:rsidP="00080A25">
      <w:pPr>
        <w:ind w:left="349" w:firstLine="360"/>
        <w:jc w:val="center"/>
      </w:pPr>
      <w:r>
        <w:rPr>
          <w:noProof/>
        </w:rPr>
        <w:pict w14:anchorId="2B10E03C">
          <v:shape id="Text Box 361" o:spid="_x0000_s1059" type="#_x0000_t202" style="position:absolute;left:0;text-align:left;margin-left:37.15pt;margin-top:192.55pt;width:322.35pt;height:.05pt;z-index:-251619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" stroked="f">
            <v:textbox style="mso-next-textbox:#Text Box 361;mso-fit-shape-to-text:t" inset="0,0,0,0">
              <w:txbxContent>
                <w:p w14:paraId="455F5C11" w14:textId="7B96D9D5" w:rsidR="00ED34E2" w:rsidRPr="00A01BAC" w:rsidRDefault="00ED34E2"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Halaman Riwayat Absen Siswa [Guru BK]</w:t>
                  </w:r>
                </w:p>
                <w:p w14:paraId="765BE0B3" w14:textId="77777777" w:rsidR="00ED34E2" w:rsidRDefault="00ED34E2"/>
                <w:p w14:paraId="23864546" w14:textId="3DC81BC7" w:rsidR="00ED34E2" w:rsidRPr="00A01BAC" w:rsidRDefault="00ED34E2"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Halaman Riwayat Absen Siswa [Guru BK]</w:t>
                  </w:r>
                </w:p>
              </w:txbxContent>
            </v:textbox>
          </v:shape>
        </w:pict>
      </w:r>
      <w:r w:rsidR="00DC2EBA">
        <w:rPr>
          <w:noProof/>
        </w:rPr>
        <w:drawing>
          <wp:anchor distT="0" distB="0" distL="114300" distR="114300" simplePos="0" relativeHeight="251570688" behindDoc="1" locked="0" layoutInCell="1" allowOverlap="1" wp14:anchorId="5F6682C1" wp14:editId="71EBD39B">
            <wp:simplePos x="0" y="0"/>
            <wp:positionH relativeFrom="margin">
              <wp:align>center</wp:align>
            </wp:positionH>
            <wp:positionV relativeFrom="paragraph">
              <wp:posOffset>-1905</wp:posOffset>
            </wp:positionV>
            <wp:extent cx="4094218" cy="2390400"/>
            <wp:effectExtent l="0" t="0" r="1905" b="0"/>
            <wp:wrapNone/>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54B6F5" w14:textId="77777777" w:rsidR="00080A25" w:rsidRDefault="00080A25" w:rsidP="00080A25">
      <w:pPr>
        <w:ind w:left="349" w:firstLine="360"/>
        <w:jc w:val="center"/>
      </w:pPr>
    </w:p>
    <w:p w14:paraId="62384611" w14:textId="77777777" w:rsidR="00080A25" w:rsidRDefault="00080A25" w:rsidP="00080A25">
      <w:pPr>
        <w:ind w:left="349" w:firstLine="360"/>
        <w:jc w:val="center"/>
      </w:pPr>
    </w:p>
    <w:p w14:paraId="1EABD7D9" w14:textId="03F3759A" w:rsidR="00080A25" w:rsidRDefault="00080A25" w:rsidP="00080A25">
      <w:pPr>
        <w:ind w:left="349" w:firstLine="360"/>
        <w:jc w:val="center"/>
      </w:pPr>
    </w:p>
    <w:p w14:paraId="2DF34966" w14:textId="3FC0D2AB" w:rsidR="00080A25" w:rsidRDefault="00080A25" w:rsidP="00080A25">
      <w:pPr>
        <w:ind w:left="349" w:firstLine="360"/>
        <w:jc w:val="center"/>
      </w:pPr>
    </w:p>
    <w:p w14:paraId="635EB6C5" w14:textId="43969CCD" w:rsidR="00080A25" w:rsidRDefault="00080A25" w:rsidP="00080A25">
      <w:pPr>
        <w:ind w:left="349" w:firstLine="360"/>
        <w:jc w:val="center"/>
      </w:pPr>
    </w:p>
    <w:p w14:paraId="040A3A45" w14:textId="176A1BB9" w:rsidR="00080A25" w:rsidRDefault="00080A25" w:rsidP="00080A25">
      <w:pPr>
        <w:ind w:left="349" w:firstLine="360"/>
        <w:jc w:val="center"/>
      </w:pPr>
    </w:p>
    <w:p w14:paraId="5CB63397" w14:textId="54E60836" w:rsidR="00080A25" w:rsidRDefault="00080A25" w:rsidP="00080A25">
      <w:pPr>
        <w:ind w:left="349" w:firstLine="360"/>
        <w:jc w:val="center"/>
      </w:pPr>
    </w:p>
    <w:p w14:paraId="17D5F016" w14:textId="5644E13E" w:rsidR="00080A25" w:rsidRDefault="00080A25" w:rsidP="00080A25">
      <w:pPr>
        <w:ind w:left="349" w:firstLine="360"/>
        <w:jc w:val="center"/>
      </w:pPr>
    </w:p>
    <w:p w14:paraId="09BBAFAE" w14:textId="3E6C1AF7" w:rsidR="00080A25" w:rsidRPr="00080A25" w:rsidRDefault="00080A25" w:rsidP="00080A25">
      <w:pPr>
        <w:ind w:left="349" w:firstLine="360"/>
        <w:jc w:val="center"/>
      </w:pPr>
    </w:p>
    <w:p w14:paraId="7765329B" w14:textId="7094E91F" w:rsidR="00AA7D36" w:rsidRDefault="00AA7D36" w:rsidP="00CE316E">
      <w:pPr>
        <w:pStyle w:val="ListParagraph"/>
        <w:numPr>
          <w:ilvl w:val="0"/>
          <w:numId w:val="50"/>
        </w:numPr>
        <w:ind w:left="426"/>
      </w:pPr>
      <w:r>
        <w:t>Halaman Kelola Data Guru</w:t>
      </w:r>
    </w:p>
    <w:p w14:paraId="6CDD47AD" w14:textId="77777777" w:rsidR="00803561" w:rsidRDefault="00DF7F79" w:rsidP="00CE316E">
      <w:pPr>
        <w:pStyle w:val="ListParagraph"/>
        <w:numPr>
          <w:ilvl w:val="0"/>
          <w:numId w:val="52"/>
        </w:numPr>
        <w:ind w:left="709"/>
      </w:pPr>
      <w:r>
        <w:t>Halaman Tambah Guru</w:t>
      </w:r>
    </w:p>
    <w:p w14:paraId="5FD193C0" w14:textId="25B05326" w:rsidR="00803561" w:rsidRDefault="00803561" w:rsidP="00803561">
      <w:pPr>
        <w:ind w:left="349" w:firstLine="360"/>
      </w:pPr>
      <w:r>
        <w:t xml:space="preserve">Halaman tambah data guru ini </w:t>
      </w:r>
      <w:r w:rsidRPr="009508EB">
        <w:t>merupakan tampilan yang berisikan fitur</w:t>
      </w:r>
      <w:r>
        <w:t xml:space="preserve"> tambah guru yang </w:t>
      </w:r>
      <w:r w:rsidRPr="009508EB">
        <w:t xml:space="preserve">digunakan oleh </w:t>
      </w:r>
      <w:r>
        <w:t>admin</w:t>
      </w:r>
      <w:r w:rsidR="00B758BD">
        <w:t xml:space="preserve"> dengan status sebagai gur</w:t>
      </w:r>
      <w:r w:rsidR="0090312D">
        <w:t>u</w:t>
      </w:r>
      <w:r w:rsidR="00B758BD">
        <w:t xml:space="preserve"> BK</w:t>
      </w:r>
      <w:r>
        <w:t>. Tampilan</w:t>
      </w:r>
      <w:r w:rsidRPr="009508EB">
        <w:t xml:space="preserve"> </w:t>
      </w:r>
      <w:r>
        <w:t xml:space="preserve">halaman tambah data guru </w:t>
      </w:r>
      <w:r w:rsidRPr="009508EB">
        <w:t>dapat dilihat pada Gamba</w:t>
      </w:r>
      <w:r>
        <w:t>r</w:t>
      </w:r>
      <w:r w:rsidRPr="009508EB">
        <w:t>.</w:t>
      </w:r>
    </w:p>
    <w:p w14:paraId="4FEB83E9" w14:textId="6ABD5C0B" w:rsidR="00DC1FD1" w:rsidRDefault="00ED34E2" w:rsidP="00803561">
      <w:pPr>
        <w:ind w:left="349"/>
      </w:pPr>
      <w:r>
        <w:rPr>
          <w:noProof/>
        </w:rPr>
        <w:pict w14:anchorId="186EB909">
          <v:shape id="Text Box 362" o:spid="_x0000_s1058" type="#_x0000_t202" style="position:absolute;left:0;text-align:left;margin-left:36.85pt;margin-top:193.3pt;width:323.1pt;height:.05pt;z-index:-251618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" stroked="f">
            <v:textbox style="mso-next-textbox:#Text Box 362;mso-fit-shape-to-text:t" inset="0,0,0,0">
              <w:txbxContent>
                <w:p w14:paraId="5CB72874" w14:textId="0C34B4DE" w:rsidR="00ED34E2" w:rsidRPr="00161603" w:rsidRDefault="00ED34E2"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Halaman Tambah Guru [Guru BK]</w:t>
                  </w:r>
                </w:p>
                <w:p w14:paraId="7997C7B9" w14:textId="77777777" w:rsidR="00ED34E2" w:rsidRDefault="00ED34E2"/>
                <w:p w14:paraId="7A8C18EA" w14:textId="4ED5FF63" w:rsidR="00ED34E2" w:rsidRPr="00161603" w:rsidRDefault="00ED34E2"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Halaman Tambah Guru [Guru BK]</w:t>
                  </w:r>
                </w:p>
              </w:txbxContent>
            </v:textbox>
          </v:shape>
        </w:pict>
      </w:r>
      <w:r w:rsidR="00DC1FD1">
        <w:rPr>
          <w:noProof/>
        </w:rPr>
        <w:drawing>
          <wp:anchor distT="0" distB="0" distL="114300" distR="114300" simplePos="0" relativeHeight="251556352" behindDoc="1" locked="0" layoutInCell="1" allowOverlap="1" wp14:anchorId="10B3048C" wp14:editId="7F21CA81">
            <wp:simplePos x="0" y="0"/>
            <wp:positionH relativeFrom="margin">
              <wp:align>center</wp:align>
            </wp:positionH>
            <wp:positionV relativeFrom="paragraph">
              <wp:posOffset>7620</wp:posOffset>
            </wp:positionV>
            <wp:extent cx="4103960" cy="2390400"/>
            <wp:effectExtent l="0" t="0" r="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4F08EA" w14:textId="77777777" w:rsidR="00DC1FD1" w:rsidRDefault="00DC1FD1" w:rsidP="00803561">
      <w:pPr>
        <w:ind w:left="349"/>
      </w:pPr>
    </w:p>
    <w:p w14:paraId="194EE919" w14:textId="18C72FF1" w:rsidR="00DC1FD1" w:rsidRDefault="00DC1FD1" w:rsidP="00803561">
      <w:pPr>
        <w:ind w:left="349"/>
      </w:pPr>
    </w:p>
    <w:p w14:paraId="2C86DFD5" w14:textId="79642CBF" w:rsidR="00DC1FD1" w:rsidRDefault="00DC1FD1" w:rsidP="00803561">
      <w:pPr>
        <w:ind w:left="349"/>
      </w:pPr>
    </w:p>
    <w:p w14:paraId="131590BA" w14:textId="3D5DF46E" w:rsidR="00DC1FD1" w:rsidRDefault="00DC1FD1" w:rsidP="00803561">
      <w:pPr>
        <w:ind w:left="349"/>
      </w:pPr>
    </w:p>
    <w:p w14:paraId="5876F707" w14:textId="66EFA3ED" w:rsidR="00DC1FD1" w:rsidRDefault="00DC1FD1" w:rsidP="00803561">
      <w:pPr>
        <w:ind w:left="349"/>
      </w:pPr>
    </w:p>
    <w:p w14:paraId="1270B9E1" w14:textId="0997AD1B" w:rsidR="00DC1FD1" w:rsidRDefault="00DC1FD1" w:rsidP="00803561">
      <w:pPr>
        <w:ind w:left="349"/>
      </w:pPr>
    </w:p>
    <w:p w14:paraId="1AD89969" w14:textId="02821841" w:rsidR="00DC1FD1" w:rsidRDefault="00DC1FD1" w:rsidP="00803561">
      <w:pPr>
        <w:ind w:left="349"/>
      </w:pPr>
    </w:p>
    <w:p w14:paraId="53E9378D" w14:textId="77777777" w:rsidR="00DC1FD1" w:rsidRDefault="00DC1FD1" w:rsidP="00803561">
      <w:pPr>
        <w:ind w:left="349"/>
      </w:pPr>
    </w:p>
    <w:p w14:paraId="23698166" w14:textId="0179E9F2" w:rsidR="00803561" w:rsidRDefault="00803561" w:rsidP="00803561">
      <w:pPr>
        <w:ind w:left="349"/>
      </w:pPr>
    </w:p>
    <w:p w14:paraId="35A62283" w14:textId="77777777" w:rsidR="000A64FE" w:rsidRDefault="00DF7F79" w:rsidP="00CE316E">
      <w:pPr>
        <w:pStyle w:val="ListParagraph"/>
        <w:numPr>
          <w:ilvl w:val="0"/>
          <w:numId w:val="52"/>
        </w:numPr>
        <w:ind w:left="709"/>
      </w:pPr>
      <w:r>
        <w:t>Halaman Data Guru</w:t>
      </w:r>
    </w:p>
    <w:p w14:paraId="75988EA2" w14:textId="6A604A23" w:rsidR="000A64FE" w:rsidRDefault="000A64FE" w:rsidP="000A64FE">
      <w:pPr>
        <w:ind w:left="349" w:firstLine="360"/>
      </w:pPr>
      <w:r>
        <w:lastRenderedPageBreak/>
        <w:t xml:space="preserve">Halaman ini merupakan tampilan yang berisikan seluruh data guru yang dilengkapi dengan beberapa fitur tambahan seperti hapus data dan lihat profile guru. Tampilan halaman data guru dapat dilihat pada Gambar </w:t>
      </w:r>
    </w:p>
    <w:p w14:paraId="07EEF779" w14:textId="05A96225" w:rsidR="000A64FE" w:rsidRDefault="000A64FE" w:rsidP="000A64FE">
      <w:pPr>
        <w:pStyle w:val="ListParagraph"/>
        <w:ind w:left="709"/>
      </w:pPr>
    </w:p>
    <w:p w14:paraId="4E26D060" w14:textId="4214CFC9" w:rsidR="00DC1FD1" w:rsidRDefault="00DC1FD1" w:rsidP="000A64FE">
      <w:pPr>
        <w:pStyle w:val="ListParagraph"/>
        <w:ind w:left="709"/>
      </w:pPr>
    </w:p>
    <w:p w14:paraId="64032293" w14:textId="72AEF74A" w:rsidR="00DC1FD1" w:rsidRDefault="00ED34E2" w:rsidP="000A64FE">
      <w:pPr>
        <w:pStyle w:val="ListParagraph"/>
        <w:ind w:left="709"/>
      </w:pPr>
      <w:r>
        <w:rPr>
          <w:noProof/>
        </w:rPr>
        <w:pict w14:anchorId="79920AA3">
          <v:shape id="Text Box 363" o:spid="_x0000_s1057" type="#_x0000_t202" style="position:absolute;left:0;text-align:left;margin-left:37pt;margin-top:192.85pt;width:322.85pt;height:.05pt;z-index:-251617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" stroked="f">
            <v:textbox style="mso-next-textbox:#Text Box 363;mso-fit-shape-to-text:t" inset="0,0,0,0">
              <w:txbxContent>
                <w:p w14:paraId="4604B7CB" w14:textId="39258311" w:rsidR="00ED34E2" w:rsidRPr="005F76D7" w:rsidDel="009F23AF" w:rsidRDefault="00ED34E2" w:rsidP="0090312D">
                  <w:pPr>
                    <w:pStyle w:val="Caption"/>
                    <w:jc w:val="center"/>
                    <w:rPr>
                      <w:del w:id="10584" w:author="chaniaayulestari@outlook.com" w:date="2021-11-13T22:08: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9</w:t>
                  </w:r>
                  <w:r>
                    <w:rPr>
                      <w:i w:val="0"/>
                      <w:iCs w:val="0"/>
                    </w:rPr>
                    <w:fldChar w:fldCharType="end"/>
                  </w:r>
                  <w:r>
                    <w:t xml:space="preserve"> Halaman Data Guru [Guru BK]</w:t>
                  </w:r>
                </w:p>
                <w:p w14:paraId="3E0BC4B5" w14:textId="6F21F824" w:rsidR="00ED34E2" w:rsidDel="009F23AF" w:rsidRDefault="00ED34E2">
                  <w:pPr>
                    <w:pStyle w:val="Caption"/>
                    <w:jc w:val="center"/>
                    <w:rPr>
                      <w:del w:id="10585" w:author="chaniaayulestari@outlook.com" w:date="2021-11-13T22:08:00Z"/>
                    </w:rPr>
                    <w:pPrChange w:id="10586" w:author="chaniaayulestari@outlook.com" w:date="2021-11-13T22:08:00Z">
                      <w:pPr/>
                    </w:pPrChange>
                  </w:pPr>
                </w:p>
                <w:p w14:paraId="2B02D0AB" w14:textId="4114FB70" w:rsidR="00ED34E2" w:rsidRPr="005F76D7" w:rsidRDefault="00ED34E2">
                  <w:pPr>
                    <w:pStyle w:val="Caption"/>
                    <w:jc w:val="center"/>
                    <w:rPr>
                      <w:noProof/>
                      <w:sz w:val="24"/>
                      <w:szCs w:val="24"/>
                    </w:rPr>
                  </w:pPr>
                  <w:del w:id="10587" w:author="chaniaayulestari@outlook.com" w:date="2021-11-13T22:09: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9</w:delText>
                    </w:r>
                    <w:r w:rsidDel="009F23AF">
                      <w:fldChar w:fldCharType="end"/>
                    </w:r>
                    <w:r w:rsidDel="009F23AF">
                      <w:delText xml:space="preserve"> Halaman Data Guru [Guru BK]</w:delText>
                    </w:r>
                  </w:del>
                </w:p>
              </w:txbxContent>
            </v:textbox>
          </v:shape>
        </w:pict>
      </w:r>
      <w:r w:rsidR="00DC1FD1">
        <w:rPr>
          <w:noProof/>
        </w:rPr>
        <w:drawing>
          <wp:anchor distT="0" distB="0" distL="114300" distR="114300" simplePos="0" relativeHeight="251557376" behindDoc="1" locked="0" layoutInCell="1" allowOverlap="1" wp14:anchorId="04B69597" wp14:editId="4E62B7F7">
            <wp:simplePos x="0" y="0"/>
            <wp:positionH relativeFrom="margin">
              <wp:align>center</wp:align>
            </wp:positionH>
            <wp:positionV relativeFrom="paragraph">
              <wp:posOffset>1905</wp:posOffset>
            </wp:positionV>
            <wp:extent cx="4100412" cy="2390400"/>
            <wp:effectExtent l="0" t="0" r="0" b="0"/>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41004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10A72F" w14:textId="33DCAE25" w:rsidR="00DC1FD1" w:rsidRDefault="00DC1FD1" w:rsidP="000A64FE">
      <w:pPr>
        <w:pStyle w:val="ListParagraph"/>
        <w:ind w:left="709"/>
      </w:pPr>
    </w:p>
    <w:p w14:paraId="3B688A19" w14:textId="32C6333F" w:rsidR="00DC1FD1" w:rsidRDefault="00DC1FD1" w:rsidP="000A64FE">
      <w:pPr>
        <w:pStyle w:val="ListParagraph"/>
        <w:ind w:left="709"/>
      </w:pPr>
    </w:p>
    <w:p w14:paraId="2E874F60" w14:textId="7EDDF11E" w:rsidR="00DC1FD1" w:rsidRDefault="00DC1FD1" w:rsidP="000A64FE">
      <w:pPr>
        <w:pStyle w:val="ListParagraph"/>
        <w:ind w:left="709"/>
      </w:pPr>
    </w:p>
    <w:p w14:paraId="23780270" w14:textId="1200BFBC" w:rsidR="00DC1FD1" w:rsidRDefault="00DC1FD1" w:rsidP="000A64FE">
      <w:pPr>
        <w:pStyle w:val="ListParagraph"/>
        <w:ind w:left="709"/>
      </w:pPr>
    </w:p>
    <w:p w14:paraId="41C838E2" w14:textId="393B08AC" w:rsidR="00DC1FD1" w:rsidRDefault="00DC1FD1" w:rsidP="000A64FE">
      <w:pPr>
        <w:pStyle w:val="ListParagraph"/>
        <w:ind w:left="709"/>
      </w:pPr>
    </w:p>
    <w:p w14:paraId="28C88EC5" w14:textId="3119DEB4" w:rsidR="00DC1FD1" w:rsidRDefault="00DC1FD1" w:rsidP="000A64FE">
      <w:pPr>
        <w:pStyle w:val="ListParagraph"/>
        <w:ind w:left="709"/>
      </w:pPr>
    </w:p>
    <w:p w14:paraId="48816FA3" w14:textId="28A4AEA9" w:rsidR="00DC1FD1" w:rsidRDefault="00DC1FD1" w:rsidP="000A64FE">
      <w:pPr>
        <w:pStyle w:val="ListParagraph"/>
        <w:ind w:left="709"/>
      </w:pPr>
    </w:p>
    <w:p w14:paraId="50CD5931" w14:textId="26E8F42D" w:rsidR="00DC1FD1" w:rsidRDefault="00DC1FD1" w:rsidP="000A64FE">
      <w:pPr>
        <w:pStyle w:val="ListParagraph"/>
        <w:ind w:left="709"/>
      </w:pPr>
    </w:p>
    <w:p w14:paraId="337434DA" w14:textId="4921C3AE" w:rsidR="00DC1FD1" w:rsidRDefault="00DC1FD1" w:rsidP="000A64FE">
      <w:pPr>
        <w:pStyle w:val="ListParagraph"/>
        <w:ind w:left="709"/>
      </w:pPr>
    </w:p>
    <w:p w14:paraId="540F8745" w14:textId="77777777" w:rsidR="000A64FE" w:rsidRDefault="00DF7F79" w:rsidP="00CE316E">
      <w:pPr>
        <w:pStyle w:val="ListParagraph"/>
        <w:numPr>
          <w:ilvl w:val="0"/>
          <w:numId w:val="52"/>
        </w:numPr>
        <w:ind w:left="709"/>
      </w:pPr>
      <w:r>
        <w:t>Halaman Profile Guru</w:t>
      </w:r>
    </w:p>
    <w:p w14:paraId="76E8F5D2" w14:textId="31569415" w:rsidR="000A64FE" w:rsidRDefault="000A64FE" w:rsidP="000A64FE">
      <w:pPr>
        <w:ind w:left="349" w:firstLine="360"/>
      </w:pPr>
      <w:r>
        <w:t>Halaman ini merupakan halaman yang berisikan beberapa informasi yang terkait dengan data guru</w:t>
      </w:r>
      <w:r w:rsidR="00310122">
        <w:t xml:space="preserve"> yang dilengkapi dengan fitur untuk mengedit data.</w:t>
      </w:r>
      <w:r>
        <w:t xml:space="preserve"> Tampilan halaman profile guru dapat dilihat pada Gambar</w:t>
      </w:r>
    </w:p>
    <w:p w14:paraId="03F25B9F" w14:textId="180ACE10" w:rsidR="00DC1FD1" w:rsidRDefault="00ED34E2" w:rsidP="000A64FE">
      <w:pPr>
        <w:pStyle w:val="ListParagraph"/>
        <w:ind w:left="709"/>
      </w:pPr>
      <w:r>
        <w:rPr>
          <w:noProof/>
        </w:rPr>
        <w:pict w14:anchorId="35BC68BC">
          <v:shape id="Text Box 365" o:spid="_x0000_s1056" type="#_x0000_t202" style="position:absolute;left:0;text-align:left;margin-left:36.4pt;margin-top:193pt;width:323.75pt;height:.05pt;z-index:-25161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" stroked="f">
            <v:textbox style="mso-next-textbox:#Text Box 365;mso-fit-shape-to-text:t" inset="0,0,0,0">
              <w:txbxContent>
                <w:p w14:paraId="3E9837AA" w14:textId="5CFED905" w:rsidR="00ED34E2" w:rsidRPr="006466CA" w:rsidDel="009F23AF" w:rsidRDefault="00ED34E2">
                  <w:pPr>
                    <w:pStyle w:val="Caption"/>
                    <w:jc w:val="center"/>
                    <w:rPr>
                      <w:del w:id="10588" w:author="chaniaayulestari@outlook.com" w:date="2021-11-13T22:09: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0</w:t>
                  </w:r>
                  <w:r>
                    <w:rPr>
                      <w:i w:val="0"/>
                      <w:iCs w:val="0"/>
                    </w:rPr>
                    <w:fldChar w:fldCharType="end"/>
                  </w:r>
                  <w:r>
                    <w:t xml:space="preserve"> Halaman Profil Guru [Guru BK]</w:t>
                  </w:r>
                </w:p>
                <w:p w14:paraId="709C52B7" w14:textId="37D86CC8" w:rsidR="00ED34E2" w:rsidDel="009F23AF" w:rsidRDefault="00ED34E2">
                  <w:pPr>
                    <w:pStyle w:val="Caption"/>
                    <w:jc w:val="center"/>
                    <w:rPr>
                      <w:del w:id="10589" w:author="chaniaayulestari@outlook.com" w:date="2021-11-13T22:09:00Z"/>
                    </w:rPr>
                    <w:pPrChange w:id="10590" w:author="chaniaayulestari@outlook.com" w:date="2021-11-13T22:09:00Z">
                      <w:pPr/>
                    </w:pPrChange>
                  </w:pPr>
                </w:p>
                <w:p w14:paraId="2D66C72A" w14:textId="204F361D" w:rsidR="00ED34E2" w:rsidRPr="006466CA" w:rsidRDefault="00ED34E2">
                  <w:pPr>
                    <w:pStyle w:val="Caption"/>
                    <w:jc w:val="center"/>
                    <w:rPr>
                      <w:noProof/>
                      <w:sz w:val="24"/>
                      <w:szCs w:val="24"/>
                    </w:rPr>
                  </w:pPr>
                  <w:del w:id="10591" w:author="chaniaayulestari@outlook.com" w:date="2021-11-13T22:09: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10</w:delText>
                    </w:r>
                    <w:r w:rsidDel="009F23AF">
                      <w:fldChar w:fldCharType="end"/>
                    </w:r>
                    <w:r w:rsidDel="009F23AF">
                      <w:delText xml:space="preserve"> Halaman Profil Guru [Guru BK]</w:delText>
                    </w:r>
                  </w:del>
                </w:p>
              </w:txbxContent>
            </v:textbox>
          </v:shape>
        </w:pict>
      </w:r>
      <w:r w:rsidR="002C40D7">
        <w:rPr>
          <w:noProof/>
        </w:rPr>
        <w:drawing>
          <wp:anchor distT="0" distB="0" distL="114300" distR="114300" simplePos="0" relativeHeight="251596288" behindDoc="1" locked="0" layoutInCell="1" allowOverlap="1" wp14:anchorId="2AC080A0" wp14:editId="3C38575F">
            <wp:simplePos x="0" y="0"/>
            <wp:positionH relativeFrom="margin">
              <wp:align>center</wp:align>
            </wp:positionH>
            <wp:positionV relativeFrom="paragraph">
              <wp:posOffset>3810</wp:posOffset>
            </wp:positionV>
            <wp:extent cx="4111965" cy="2390400"/>
            <wp:effectExtent l="0" t="0" r="3175" b="0"/>
            <wp:wrapNone/>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411196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423AD1" w14:textId="77777777" w:rsidR="00DC1FD1" w:rsidRDefault="00DC1FD1" w:rsidP="000A64FE">
      <w:pPr>
        <w:pStyle w:val="ListParagraph"/>
        <w:ind w:left="709"/>
      </w:pPr>
    </w:p>
    <w:p w14:paraId="2432E7D8" w14:textId="77777777" w:rsidR="00DC1FD1" w:rsidRDefault="00DC1FD1" w:rsidP="000A64FE">
      <w:pPr>
        <w:pStyle w:val="ListParagraph"/>
        <w:ind w:left="709"/>
      </w:pPr>
    </w:p>
    <w:p w14:paraId="07FCBA89" w14:textId="5E4FCB56" w:rsidR="00DC1FD1" w:rsidRDefault="00DC1FD1" w:rsidP="000A64FE">
      <w:pPr>
        <w:pStyle w:val="ListParagraph"/>
        <w:ind w:left="709"/>
      </w:pPr>
    </w:p>
    <w:p w14:paraId="36388945" w14:textId="7E483CCB" w:rsidR="00DC1FD1" w:rsidRDefault="00DC1FD1" w:rsidP="000A64FE">
      <w:pPr>
        <w:pStyle w:val="ListParagraph"/>
        <w:ind w:left="709"/>
      </w:pPr>
    </w:p>
    <w:p w14:paraId="7C5A3FFA" w14:textId="62CB1C6D" w:rsidR="00DC1FD1" w:rsidRDefault="00DC1FD1" w:rsidP="000A64FE">
      <w:pPr>
        <w:pStyle w:val="ListParagraph"/>
        <w:ind w:left="709"/>
      </w:pPr>
    </w:p>
    <w:p w14:paraId="3D23B8AC" w14:textId="1E7061EC" w:rsidR="00DC1FD1" w:rsidRDefault="00DC1FD1" w:rsidP="000A64FE">
      <w:pPr>
        <w:pStyle w:val="ListParagraph"/>
        <w:ind w:left="709"/>
      </w:pPr>
    </w:p>
    <w:p w14:paraId="5869607E" w14:textId="5DA79FBB" w:rsidR="00DC1FD1" w:rsidRDefault="00DC1FD1" w:rsidP="000A64FE">
      <w:pPr>
        <w:pStyle w:val="ListParagraph"/>
        <w:ind w:left="709"/>
      </w:pPr>
    </w:p>
    <w:p w14:paraId="02A7C099" w14:textId="3C681834" w:rsidR="00DC1FD1" w:rsidRDefault="00DC1FD1" w:rsidP="000A64FE">
      <w:pPr>
        <w:pStyle w:val="ListParagraph"/>
        <w:ind w:left="709"/>
      </w:pPr>
    </w:p>
    <w:p w14:paraId="26DC9265" w14:textId="170BCB76" w:rsidR="000A64FE" w:rsidRDefault="000A64FE" w:rsidP="000A64FE">
      <w:pPr>
        <w:pStyle w:val="ListParagraph"/>
        <w:ind w:left="709"/>
      </w:pPr>
    </w:p>
    <w:p w14:paraId="33FB2A50" w14:textId="298E6EE9" w:rsidR="00AA7D36" w:rsidRDefault="00DF7F79" w:rsidP="00CE316E">
      <w:pPr>
        <w:pStyle w:val="ListParagraph"/>
        <w:numPr>
          <w:ilvl w:val="0"/>
          <w:numId w:val="50"/>
        </w:numPr>
        <w:ind w:left="426"/>
      </w:pPr>
      <w:r>
        <w:t xml:space="preserve">Halaman </w:t>
      </w:r>
      <w:r w:rsidR="00AA7D36">
        <w:t>Kelola Data Walikelas</w:t>
      </w:r>
    </w:p>
    <w:p w14:paraId="0478BE2D" w14:textId="77777777" w:rsidR="00803561" w:rsidRDefault="00AA7D36" w:rsidP="00CE316E">
      <w:pPr>
        <w:pStyle w:val="ListParagraph"/>
        <w:numPr>
          <w:ilvl w:val="0"/>
          <w:numId w:val="53"/>
        </w:numPr>
        <w:ind w:left="709"/>
      </w:pPr>
      <w:r>
        <w:t xml:space="preserve">Halaman </w:t>
      </w:r>
      <w:r w:rsidR="00DF7F79">
        <w:t>Tambah Data Walikelas</w:t>
      </w:r>
    </w:p>
    <w:p w14:paraId="325D6E42" w14:textId="545C3742" w:rsidR="00803561" w:rsidRDefault="00803561" w:rsidP="00803561">
      <w:pPr>
        <w:ind w:left="349" w:firstLine="360"/>
      </w:pPr>
      <w:r>
        <w:lastRenderedPageBreak/>
        <w:t xml:space="preserve">Halaman tambah data walikelas ini </w:t>
      </w:r>
      <w:r w:rsidRPr="009508EB">
        <w:t>merupakan tampilan yang berisikan fitur</w:t>
      </w:r>
      <w:r>
        <w:t xml:space="preserve"> tambah walikelas yang </w:t>
      </w:r>
      <w:r w:rsidRPr="009508EB">
        <w:t xml:space="preserve">digunakan oleh </w:t>
      </w:r>
      <w:r>
        <w:t>admin</w:t>
      </w:r>
      <w:r w:rsidR="00B758BD">
        <w:t xml:space="preserve"> dengan status admin sebagai guru BK</w:t>
      </w:r>
      <w:r>
        <w:t>. Tampilan</w:t>
      </w:r>
      <w:r w:rsidRPr="009508EB">
        <w:t xml:space="preserve"> </w:t>
      </w:r>
      <w:r>
        <w:t xml:space="preserve">halaman tambah data </w:t>
      </w:r>
      <w:r w:rsidR="00E56C0A">
        <w:t>walikelas</w:t>
      </w:r>
      <w:r>
        <w:t xml:space="preserve"> </w:t>
      </w:r>
      <w:r w:rsidRPr="009508EB">
        <w:t>dapat dilihat pada Gamba</w:t>
      </w:r>
      <w:r>
        <w:t>r</w:t>
      </w:r>
      <w:r w:rsidRPr="009508EB">
        <w:t>.</w:t>
      </w:r>
    </w:p>
    <w:p w14:paraId="714D0248" w14:textId="26E173CC" w:rsidR="00803561" w:rsidRDefault="00803561" w:rsidP="00803561">
      <w:pPr>
        <w:pStyle w:val="ListParagraph"/>
        <w:ind w:left="709"/>
      </w:pPr>
    </w:p>
    <w:p w14:paraId="3224217E" w14:textId="19DBAB23" w:rsidR="00DC1FD1" w:rsidDel="009F23AF" w:rsidRDefault="00DC1FD1" w:rsidP="00803561">
      <w:pPr>
        <w:pStyle w:val="ListParagraph"/>
        <w:ind w:left="709"/>
        <w:rPr>
          <w:del w:id="10592" w:author="chaniaayulestari@outlook.com" w:date="2021-11-13T22:09:00Z"/>
        </w:rPr>
      </w:pPr>
    </w:p>
    <w:p w14:paraId="4D60AEEB" w14:textId="2ECBB17A" w:rsidR="00DC1FD1" w:rsidRDefault="00ED34E2" w:rsidP="00803561">
      <w:pPr>
        <w:pStyle w:val="ListParagraph"/>
        <w:ind w:left="709"/>
      </w:pPr>
      <w:r>
        <w:rPr>
          <w:noProof/>
        </w:rPr>
        <w:pict w14:anchorId="71719E1D">
          <v:shape id="Text Box 366" o:spid="_x0000_s1055" type="#_x0000_t202" style="position:absolute;left:0;text-align:left;margin-left:36.4pt;margin-top:192.55pt;width:323.6pt;height:.05pt;z-index:-25161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" stroked="f">
            <v:textbox style="mso-next-textbox:#Text Box 366;mso-fit-shape-to-text:t" inset="0,0,0,0">
              <w:txbxContent>
                <w:p w14:paraId="0A30095F" w14:textId="24C1F240" w:rsidR="00ED34E2" w:rsidRPr="00B70D99" w:rsidRDefault="00ED34E2"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Halaman Tambah Walikelas [Guru BK]</w:t>
                  </w:r>
                </w:p>
                <w:p w14:paraId="6FE428B2" w14:textId="77777777" w:rsidR="00ED34E2" w:rsidRDefault="00ED34E2"/>
                <w:p w14:paraId="1C4AD4AC" w14:textId="1EFA34CB" w:rsidR="00ED34E2" w:rsidRPr="00B70D99" w:rsidRDefault="00ED34E2"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Halaman Tambah Walikelas [Guru BK]</w:t>
                  </w:r>
                </w:p>
              </w:txbxContent>
            </v:textbox>
          </v:shape>
        </w:pict>
      </w:r>
      <w:r w:rsidR="00DC2EBA">
        <w:rPr>
          <w:noProof/>
        </w:rPr>
        <w:drawing>
          <wp:anchor distT="0" distB="0" distL="114300" distR="114300" simplePos="0" relativeHeight="251572736" behindDoc="1" locked="0" layoutInCell="1" allowOverlap="1" wp14:anchorId="56F46E06" wp14:editId="587CACC7">
            <wp:simplePos x="0" y="0"/>
            <wp:positionH relativeFrom="margin">
              <wp:align>center</wp:align>
            </wp:positionH>
            <wp:positionV relativeFrom="paragraph">
              <wp:posOffset>-1905</wp:posOffset>
            </wp:positionV>
            <wp:extent cx="4110183" cy="2390400"/>
            <wp:effectExtent l="0" t="0" r="5080" b="0"/>
            <wp:wrapNone/>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411018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619589" w14:textId="77777777" w:rsidR="00DC1FD1" w:rsidRDefault="00DC1FD1" w:rsidP="00803561">
      <w:pPr>
        <w:pStyle w:val="ListParagraph"/>
        <w:ind w:left="709"/>
      </w:pPr>
    </w:p>
    <w:p w14:paraId="74B7C16E" w14:textId="48849C29" w:rsidR="00DC1FD1" w:rsidRDefault="00DC1FD1" w:rsidP="00DC1FD1">
      <w:pPr>
        <w:pStyle w:val="ListParagraph"/>
        <w:ind w:left="709"/>
      </w:pPr>
    </w:p>
    <w:p w14:paraId="2267ACD5" w14:textId="7E5E3C58" w:rsidR="00DC1FD1" w:rsidRDefault="00DC1FD1" w:rsidP="00DC1FD1">
      <w:pPr>
        <w:pStyle w:val="ListParagraph"/>
        <w:ind w:left="709"/>
      </w:pPr>
    </w:p>
    <w:p w14:paraId="003DFB6D" w14:textId="64E33706" w:rsidR="00DC1FD1" w:rsidRDefault="00DC1FD1" w:rsidP="00DC1FD1">
      <w:pPr>
        <w:pStyle w:val="ListParagraph"/>
        <w:ind w:left="709"/>
      </w:pPr>
    </w:p>
    <w:p w14:paraId="7BC2C462" w14:textId="79F4DEB5" w:rsidR="00DC1FD1" w:rsidRDefault="00DC1FD1" w:rsidP="00DC1FD1">
      <w:pPr>
        <w:pStyle w:val="ListParagraph"/>
        <w:ind w:left="709"/>
      </w:pPr>
    </w:p>
    <w:p w14:paraId="4210B061" w14:textId="154B3F00" w:rsidR="00DC1FD1" w:rsidRDefault="00DC1FD1" w:rsidP="00DC1FD1">
      <w:pPr>
        <w:pStyle w:val="ListParagraph"/>
        <w:ind w:left="709"/>
      </w:pPr>
    </w:p>
    <w:p w14:paraId="02BC9A9A" w14:textId="1883B0E2" w:rsidR="00DC1FD1" w:rsidRDefault="00DC1FD1" w:rsidP="00DC1FD1">
      <w:pPr>
        <w:pStyle w:val="ListParagraph"/>
        <w:ind w:left="709"/>
      </w:pPr>
    </w:p>
    <w:p w14:paraId="0F2584A8" w14:textId="2D5ECE24" w:rsidR="00DC1FD1" w:rsidRDefault="00DC1FD1" w:rsidP="00DC1FD1">
      <w:pPr>
        <w:pStyle w:val="ListParagraph"/>
        <w:ind w:left="709"/>
      </w:pPr>
    </w:p>
    <w:p w14:paraId="2916FBE5" w14:textId="71CA383C" w:rsidR="00DC1FD1" w:rsidRDefault="00DC1FD1" w:rsidP="00DC1FD1">
      <w:pPr>
        <w:pStyle w:val="ListParagraph"/>
        <w:ind w:left="709"/>
      </w:pPr>
    </w:p>
    <w:p w14:paraId="3E998500" w14:textId="267F1790" w:rsidR="000A64FE" w:rsidRDefault="00DF7F79" w:rsidP="00CE316E">
      <w:pPr>
        <w:pStyle w:val="ListParagraph"/>
        <w:numPr>
          <w:ilvl w:val="0"/>
          <w:numId w:val="53"/>
        </w:numPr>
        <w:ind w:left="709"/>
      </w:pPr>
      <w:r>
        <w:t>Halaman Data Walikelas</w:t>
      </w:r>
    </w:p>
    <w:p w14:paraId="4CD85555" w14:textId="19BDF42B" w:rsidR="000A64FE" w:rsidRDefault="000A64FE" w:rsidP="000A64FE">
      <w:pPr>
        <w:ind w:left="349" w:firstLine="360"/>
      </w:pPr>
      <w:r>
        <w:t>Halaman ini merupakan tampilan yang berisikan seluruh data walikelas yang dilengkapi dengan beberapa fitur tambahan seperti hapus data</w:t>
      </w:r>
      <w:r w:rsidR="00B758BD">
        <w:t>, tambah data</w:t>
      </w:r>
      <w:r>
        <w:t xml:space="preserve"> dan lihat profile walikelas. Tampilan halaman data walikelas dapat dilihat pada Gambar </w:t>
      </w:r>
    </w:p>
    <w:p w14:paraId="6940819B" w14:textId="3898A67A" w:rsidR="003C4EAE" w:rsidRDefault="00ED34E2" w:rsidP="000A64FE">
      <w:pPr>
        <w:ind w:left="349"/>
      </w:pPr>
      <w:r>
        <w:rPr>
          <w:noProof/>
        </w:rPr>
        <w:pict w14:anchorId="72657078">
          <v:shape id="Text Box 367" o:spid="_x0000_s1054" type="#_x0000_t202" style="position:absolute;left:0;text-align:left;margin-left:36.4pt;margin-top:193.45pt;width:323.95pt;height:.05pt;z-index:-25161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" stroked="f">
            <v:textbox style="mso-next-textbox:#Text Box 367;mso-fit-shape-to-text:t" inset="0,0,0,0">
              <w:txbxContent>
                <w:p w14:paraId="655861BD" w14:textId="30D1A6C6" w:rsidR="00ED34E2" w:rsidRPr="00D94113" w:rsidRDefault="00ED34E2"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Halaman Data Walikelas </w:t>
                  </w:r>
                  <w:r w:rsidRPr="006A339C">
                    <w:t>[Guru BK]</w:t>
                  </w:r>
                </w:p>
                <w:p w14:paraId="0AAA7890" w14:textId="77777777" w:rsidR="00ED34E2" w:rsidRDefault="00ED34E2"/>
                <w:p w14:paraId="50EA0550" w14:textId="48DFEB2D" w:rsidR="00ED34E2" w:rsidRPr="00D94113" w:rsidRDefault="00ED34E2"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Halaman Data Walikelas </w:t>
                  </w:r>
                  <w:r w:rsidRPr="006A339C">
                    <w:t>[Guru BK]</w:t>
                  </w:r>
                </w:p>
              </w:txbxContent>
            </v:textbox>
          </v:shape>
        </w:pict>
      </w:r>
      <w:r w:rsidR="003C4EAE">
        <w:rPr>
          <w:noProof/>
        </w:rPr>
        <w:drawing>
          <wp:anchor distT="0" distB="0" distL="114300" distR="114300" simplePos="0" relativeHeight="251558400" behindDoc="1" locked="0" layoutInCell="1" allowOverlap="1" wp14:anchorId="1E2577DB" wp14:editId="41FD4342">
            <wp:simplePos x="0" y="0"/>
            <wp:positionH relativeFrom="margin">
              <wp:align>center</wp:align>
            </wp:positionH>
            <wp:positionV relativeFrom="paragraph">
              <wp:posOffset>9525</wp:posOffset>
            </wp:positionV>
            <wp:extent cx="4114640" cy="2390400"/>
            <wp:effectExtent l="0" t="0" r="635" b="0"/>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1E0A61" w14:textId="3D584157" w:rsidR="003C4EAE" w:rsidRDefault="003C4EAE" w:rsidP="000A64FE">
      <w:pPr>
        <w:ind w:left="349"/>
      </w:pPr>
    </w:p>
    <w:p w14:paraId="40CA49B4" w14:textId="4D6067CD" w:rsidR="000A64FE" w:rsidRDefault="000A64FE" w:rsidP="000A64FE">
      <w:pPr>
        <w:ind w:left="349"/>
      </w:pPr>
    </w:p>
    <w:p w14:paraId="067AF36D" w14:textId="35D948CE" w:rsidR="003C4EAE" w:rsidRDefault="003C4EAE" w:rsidP="000A64FE">
      <w:pPr>
        <w:ind w:left="349"/>
      </w:pPr>
    </w:p>
    <w:p w14:paraId="6BCAE71E" w14:textId="62115365" w:rsidR="003C4EAE" w:rsidRDefault="003C4EAE" w:rsidP="000A64FE">
      <w:pPr>
        <w:ind w:left="349"/>
      </w:pPr>
    </w:p>
    <w:p w14:paraId="4DB9404D" w14:textId="56E4B86A" w:rsidR="003C4EAE" w:rsidRDefault="003C4EAE" w:rsidP="000A64FE">
      <w:pPr>
        <w:ind w:left="349"/>
      </w:pPr>
    </w:p>
    <w:p w14:paraId="1F83B0AC" w14:textId="1A1D7B1F" w:rsidR="003C4EAE" w:rsidRDefault="003C4EAE" w:rsidP="000A64FE">
      <w:pPr>
        <w:ind w:left="349"/>
      </w:pPr>
    </w:p>
    <w:p w14:paraId="7809166C" w14:textId="0FAE15FD" w:rsidR="003C4EAE" w:rsidRDefault="003C4EAE" w:rsidP="000A64FE">
      <w:pPr>
        <w:ind w:left="349"/>
      </w:pPr>
    </w:p>
    <w:p w14:paraId="248E3BFD" w14:textId="7FA031C6" w:rsidR="003C4EAE" w:rsidRDefault="003C4EAE" w:rsidP="000A64FE">
      <w:pPr>
        <w:ind w:left="349"/>
      </w:pPr>
    </w:p>
    <w:p w14:paraId="3FA2631A" w14:textId="77777777" w:rsidR="003C4EAE" w:rsidRDefault="003C4EAE" w:rsidP="000A64FE">
      <w:pPr>
        <w:ind w:left="349"/>
      </w:pPr>
    </w:p>
    <w:p w14:paraId="66600C06" w14:textId="77777777" w:rsidR="000A64FE" w:rsidRDefault="00DF7F79" w:rsidP="00CE316E">
      <w:pPr>
        <w:pStyle w:val="ListParagraph"/>
        <w:numPr>
          <w:ilvl w:val="0"/>
          <w:numId w:val="53"/>
        </w:numPr>
        <w:ind w:left="709"/>
      </w:pPr>
      <w:r>
        <w:t>Halaman Profile Walikelas</w:t>
      </w:r>
    </w:p>
    <w:p w14:paraId="7A219176" w14:textId="7DB9BD26" w:rsidR="000A64FE" w:rsidRDefault="000A64FE" w:rsidP="000A64FE">
      <w:pPr>
        <w:pStyle w:val="ListParagraph"/>
        <w:ind w:left="349" w:firstLine="360"/>
      </w:pPr>
      <w:r>
        <w:lastRenderedPageBreak/>
        <w:t xml:space="preserve">Halaman ini merupakan halaman yang berisikan beberapa informasi yang terkait dengan data </w:t>
      </w:r>
      <w:r w:rsidR="00310122">
        <w:t>walikelas yang dilengkapi dengan fitur untuk mengedit data</w:t>
      </w:r>
      <w:r>
        <w:t xml:space="preserve">. Tampilan halaman profile </w:t>
      </w:r>
      <w:r w:rsidR="00310122">
        <w:t>walikelas</w:t>
      </w:r>
      <w:r>
        <w:t xml:space="preserve"> dapat dilihat pada Gambar</w:t>
      </w:r>
    </w:p>
    <w:p w14:paraId="3997397B" w14:textId="6EAA5673" w:rsidR="000A64FE" w:rsidDel="004A50A6" w:rsidRDefault="000A64FE" w:rsidP="000A64FE">
      <w:pPr>
        <w:ind w:left="349"/>
        <w:rPr>
          <w:del w:id="10593" w:author="Rafi Aziizi" w:date="2021-11-14T21:06:00Z"/>
        </w:rPr>
      </w:pPr>
    </w:p>
    <w:p w14:paraId="17C36467" w14:textId="77777777" w:rsidR="00DC2EBA" w:rsidRDefault="00DC2EBA">
      <w:pPr>
        <w:pPrChange w:id="10594" w:author="Rafi Aziizi" w:date="2021-11-14T21:06:00Z">
          <w:pPr>
            <w:ind w:left="349"/>
          </w:pPr>
        </w:pPrChange>
      </w:pPr>
    </w:p>
    <w:p w14:paraId="3E8ADB2D" w14:textId="51F03076" w:rsidR="003C4EAE" w:rsidRDefault="00ED34E2" w:rsidP="000A64FE">
      <w:pPr>
        <w:ind w:left="349"/>
      </w:pPr>
      <w:r>
        <w:rPr>
          <w:noProof/>
        </w:rPr>
        <w:pict w14:anchorId="6F6A0935">
          <v:shape id="Text Box 368" o:spid="_x0000_s1053" type="#_x0000_t202" style="position:absolute;left:0;text-align:left;margin-left:36.85pt;margin-top:192.6pt;width:323.1pt;height:.05pt;z-index:-251613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" stroked="f">
            <v:textbox style="mso-next-textbox:#Text Box 368;mso-fit-shape-to-text:t" inset="0,0,0,0">
              <w:txbxContent>
                <w:p w14:paraId="30F907DC" w14:textId="4C3CF2B9" w:rsidR="00ED34E2" w:rsidRPr="006C32BE" w:rsidRDefault="00ED34E2"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3</w:t>
                  </w:r>
                  <w:r>
                    <w:fldChar w:fldCharType="end"/>
                  </w:r>
                  <w:r>
                    <w:t xml:space="preserve"> Halaman Profile Walikelas </w:t>
                  </w:r>
                  <w:r w:rsidRPr="00E3250E">
                    <w:t>[Guru BK]</w:t>
                  </w:r>
                </w:p>
                <w:p w14:paraId="5CAF4F1F" w14:textId="77777777" w:rsidR="00ED34E2" w:rsidRDefault="00ED34E2"/>
                <w:p w14:paraId="7CF3E089" w14:textId="4C7B4E0C" w:rsidR="00ED34E2" w:rsidRPr="006C32BE" w:rsidRDefault="00ED34E2"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3</w:t>
                  </w:r>
                  <w:r>
                    <w:fldChar w:fldCharType="end"/>
                  </w:r>
                  <w:r>
                    <w:t xml:space="preserve"> Halaman Profile Walikelas </w:t>
                  </w:r>
                  <w:r w:rsidRPr="00E3250E">
                    <w:t>[Guru BK]</w:t>
                  </w:r>
                </w:p>
              </w:txbxContent>
            </v:textbox>
          </v:shape>
        </w:pict>
      </w:r>
      <w:r w:rsidR="00DC2EBA">
        <w:rPr>
          <w:noProof/>
        </w:rPr>
        <w:drawing>
          <wp:anchor distT="0" distB="0" distL="114300" distR="114300" simplePos="0" relativeHeight="251568640" behindDoc="1" locked="0" layoutInCell="1" allowOverlap="1" wp14:anchorId="29700F35" wp14:editId="2C0A0335">
            <wp:simplePos x="0" y="0"/>
            <wp:positionH relativeFrom="margin">
              <wp:align>center</wp:align>
            </wp:positionH>
            <wp:positionV relativeFrom="paragraph">
              <wp:posOffset>-1821</wp:posOffset>
            </wp:positionV>
            <wp:extent cx="4103960" cy="2390400"/>
            <wp:effectExtent l="0" t="0" r="0" b="0"/>
            <wp:wrapNone/>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C78CFA" w14:textId="25784444" w:rsidR="003C4EAE" w:rsidRDefault="003C4EAE" w:rsidP="003C4EAE">
      <w:pPr>
        <w:pStyle w:val="ListParagraph"/>
        <w:ind w:left="709"/>
      </w:pPr>
    </w:p>
    <w:p w14:paraId="11DF987B" w14:textId="406E650A" w:rsidR="003C4EAE" w:rsidRDefault="003C4EAE" w:rsidP="003C4EAE">
      <w:pPr>
        <w:pStyle w:val="ListParagraph"/>
        <w:ind w:left="709"/>
      </w:pPr>
    </w:p>
    <w:p w14:paraId="1B28A68E" w14:textId="345284B7" w:rsidR="003C4EAE" w:rsidRDefault="003C4EAE" w:rsidP="003C4EAE">
      <w:pPr>
        <w:pStyle w:val="ListParagraph"/>
        <w:ind w:left="709"/>
      </w:pPr>
    </w:p>
    <w:p w14:paraId="355D6BBB" w14:textId="26ACDE8A" w:rsidR="003C4EAE" w:rsidRDefault="003C4EAE" w:rsidP="003C4EAE">
      <w:pPr>
        <w:pStyle w:val="ListParagraph"/>
        <w:ind w:left="709"/>
      </w:pPr>
    </w:p>
    <w:p w14:paraId="3A8750DC" w14:textId="0477BEA3" w:rsidR="003C4EAE" w:rsidRDefault="003C4EAE" w:rsidP="003C4EAE">
      <w:pPr>
        <w:pStyle w:val="ListParagraph"/>
        <w:ind w:left="709"/>
      </w:pPr>
    </w:p>
    <w:p w14:paraId="4EBBCEB2" w14:textId="7B507EF6" w:rsidR="003C4EAE" w:rsidRDefault="003C4EAE" w:rsidP="003C4EAE">
      <w:pPr>
        <w:pStyle w:val="ListParagraph"/>
        <w:ind w:left="709"/>
      </w:pPr>
    </w:p>
    <w:p w14:paraId="0403EED8" w14:textId="654D215D" w:rsidR="003C4EAE" w:rsidRDefault="003C4EAE" w:rsidP="003C4EAE">
      <w:pPr>
        <w:pStyle w:val="ListParagraph"/>
        <w:ind w:left="709"/>
      </w:pPr>
    </w:p>
    <w:p w14:paraId="4CD64A15" w14:textId="5A5DDBEF" w:rsidR="003C4EAE" w:rsidRDefault="003C4EAE" w:rsidP="003C4EAE">
      <w:pPr>
        <w:pStyle w:val="ListParagraph"/>
        <w:ind w:left="709"/>
      </w:pPr>
    </w:p>
    <w:p w14:paraId="105F769C" w14:textId="77777777" w:rsidR="003C4EAE" w:rsidRDefault="003C4EAE" w:rsidP="003C4EAE">
      <w:pPr>
        <w:pStyle w:val="ListParagraph"/>
        <w:ind w:left="709"/>
      </w:pPr>
    </w:p>
    <w:p w14:paraId="5C6B45AE" w14:textId="1DFDA9B8" w:rsidR="00DF7F79" w:rsidRDefault="00DF7F79" w:rsidP="00CE316E">
      <w:pPr>
        <w:pStyle w:val="ListParagraph"/>
        <w:numPr>
          <w:ilvl w:val="0"/>
          <w:numId w:val="53"/>
        </w:numPr>
        <w:ind w:left="709"/>
      </w:pPr>
      <w:r>
        <w:t xml:space="preserve">Halaman </w:t>
      </w:r>
      <w:r w:rsidR="000168D6">
        <w:t>Daftar Anggota Siswa</w:t>
      </w:r>
    </w:p>
    <w:p w14:paraId="12C3822D" w14:textId="07A1DFF2" w:rsidR="00311A00" w:rsidRDefault="00311A00" w:rsidP="00EA62A7">
      <w:pPr>
        <w:ind w:left="349" w:firstLine="360"/>
      </w:pPr>
      <w:r>
        <w:t xml:space="preserve">Halaman ini merupakan halaman yang berisikan </w:t>
      </w:r>
      <w:r w:rsidR="00EA62A7">
        <w:t>nama</w:t>
      </w:r>
      <w:r>
        <w:t xml:space="preserve"> atau data siswa yang memiliki nama walikelas yang sama. </w:t>
      </w:r>
      <w:r w:rsidR="00EA62A7">
        <w:t xml:space="preserve">Pada halaman ini dilengkapi dengan informasi dalam bentuk </w:t>
      </w:r>
      <w:r w:rsidR="00EA62A7" w:rsidRPr="00EA62A7">
        <w:rPr>
          <w:i/>
          <w:iCs/>
        </w:rPr>
        <w:t xml:space="preserve">pie chart </w:t>
      </w:r>
      <w:r w:rsidR="00EA62A7">
        <w:t>guna untuk melihat riwayat absen siswa. Tampilan halaman ini dapat dilihat pada Gambar</w:t>
      </w:r>
    </w:p>
    <w:p w14:paraId="55E8349F" w14:textId="17BD44C3" w:rsidR="00B26A76" w:rsidRDefault="00ED34E2" w:rsidP="00EA62A7">
      <w:pPr>
        <w:ind w:left="349" w:firstLine="360"/>
      </w:pPr>
      <w:r>
        <w:rPr>
          <w:noProof/>
        </w:rPr>
        <w:pict w14:anchorId="7E622F4B">
          <v:shape id="Text Box 369" o:spid="_x0000_s1052" type="#_x0000_t202" style="position:absolute;left:0;text-align:left;margin-left:36.85pt;margin-top:192.65pt;width:323.1pt;height:.05pt;z-index:-251612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" stroked="f">
            <v:textbox style="mso-next-textbox:#Text Box 369;mso-fit-shape-to-text:t" inset="0,0,0,0">
              <w:txbxContent>
                <w:p w14:paraId="3966C9A7" w14:textId="62A2A52A" w:rsidR="00ED34E2" w:rsidRPr="00FA4E97" w:rsidRDefault="00ED34E2"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4</w:t>
                  </w:r>
                  <w:r>
                    <w:fldChar w:fldCharType="end"/>
                  </w:r>
                  <w:r>
                    <w:t xml:space="preserve"> Halaman Daftar Anggota Siswa </w:t>
                  </w:r>
                  <w:r w:rsidRPr="008047C2">
                    <w:t>[Guru BK]</w:t>
                  </w:r>
                </w:p>
                <w:p w14:paraId="3752D3E6" w14:textId="77777777" w:rsidR="00ED34E2" w:rsidRDefault="00ED34E2"/>
                <w:p w14:paraId="54A1CB85" w14:textId="7F97FC49" w:rsidR="00ED34E2" w:rsidRPr="00FA4E97" w:rsidRDefault="00ED34E2"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4</w:t>
                  </w:r>
                  <w:r>
                    <w:fldChar w:fldCharType="end"/>
                  </w:r>
                  <w:r>
                    <w:t xml:space="preserve"> Halaman Daftar Anggota Siswa </w:t>
                  </w:r>
                  <w:r w:rsidRPr="008047C2">
                    <w:t>[Guru BK]</w:t>
                  </w:r>
                </w:p>
              </w:txbxContent>
            </v:textbox>
          </v:shape>
        </w:pict>
      </w:r>
      <w:r w:rsidR="00DC2EBA">
        <w:rPr>
          <w:noProof/>
        </w:rPr>
        <w:drawing>
          <wp:anchor distT="0" distB="0" distL="114300" distR="114300" simplePos="0" relativeHeight="251567616" behindDoc="1" locked="0" layoutInCell="1" allowOverlap="1" wp14:anchorId="665153F4" wp14:editId="1729E5FE">
            <wp:simplePos x="0" y="0"/>
            <wp:positionH relativeFrom="margin">
              <wp:align>center</wp:align>
            </wp:positionH>
            <wp:positionV relativeFrom="paragraph">
              <wp:posOffset>-1186</wp:posOffset>
            </wp:positionV>
            <wp:extent cx="4103960" cy="2390400"/>
            <wp:effectExtent l="0" t="0" r="0" b="0"/>
            <wp:wrapNone/>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C4BA19" w14:textId="77777777" w:rsidR="00B26A76" w:rsidRDefault="00B26A76" w:rsidP="00EA62A7">
      <w:pPr>
        <w:ind w:left="349" w:firstLine="360"/>
      </w:pPr>
    </w:p>
    <w:p w14:paraId="1804852C" w14:textId="77777777" w:rsidR="00B26A76" w:rsidRDefault="00B26A76" w:rsidP="00EA62A7">
      <w:pPr>
        <w:ind w:left="349" w:firstLine="360"/>
      </w:pPr>
    </w:p>
    <w:p w14:paraId="39F1F8B2" w14:textId="77777777" w:rsidR="00B26A76" w:rsidRDefault="00B26A76" w:rsidP="00EA62A7">
      <w:pPr>
        <w:ind w:left="349" w:firstLine="360"/>
      </w:pPr>
    </w:p>
    <w:p w14:paraId="01F21250" w14:textId="77777777" w:rsidR="00B26A76" w:rsidRDefault="00B26A76" w:rsidP="00EA62A7">
      <w:pPr>
        <w:ind w:left="349" w:firstLine="360"/>
      </w:pPr>
    </w:p>
    <w:p w14:paraId="49E12E51" w14:textId="77777777" w:rsidR="00B26A76" w:rsidRDefault="00B26A76" w:rsidP="00EA62A7">
      <w:pPr>
        <w:ind w:left="349" w:firstLine="360"/>
      </w:pPr>
    </w:p>
    <w:p w14:paraId="39B01E11" w14:textId="348C1E90" w:rsidR="00B26A76" w:rsidRDefault="00B26A76" w:rsidP="00EA62A7">
      <w:pPr>
        <w:ind w:left="349" w:firstLine="360"/>
      </w:pPr>
    </w:p>
    <w:p w14:paraId="630D6E93" w14:textId="18ED161D" w:rsidR="00B26A76" w:rsidRDefault="00B26A76" w:rsidP="00EA62A7">
      <w:pPr>
        <w:ind w:left="349" w:firstLine="360"/>
      </w:pPr>
    </w:p>
    <w:p w14:paraId="5A7615B3" w14:textId="7F2B5295" w:rsidR="00B26A76" w:rsidRDefault="00B26A76" w:rsidP="00EA62A7">
      <w:pPr>
        <w:ind w:left="349" w:firstLine="360"/>
      </w:pPr>
    </w:p>
    <w:p w14:paraId="3C0C272C" w14:textId="77777777" w:rsidR="00B26A76" w:rsidRPr="00EA62A7" w:rsidRDefault="00B26A76" w:rsidP="00EA62A7">
      <w:pPr>
        <w:ind w:left="349" w:firstLine="360"/>
      </w:pPr>
    </w:p>
    <w:p w14:paraId="04AB4AD1" w14:textId="416070FD" w:rsidR="00AA7D36" w:rsidRDefault="00AA7D36" w:rsidP="00CE316E">
      <w:pPr>
        <w:pStyle w:val="ListParagraph"/>
        <w:numPr>
          <w:ilvl w:val="0"/>
          <w:numId w:val="50"/>
        </w:numPr>
        <w:ind w:left="426"/>
      </w:pPr>
      <w:r>
        <w:t>Halaman Kelola Data Kelas</w:t>
      </w:r>
    </w:p>
    <w:p w14:paraId="19CAA6D1" w14:textId="15C8DF7C" w:rsidR="00E56C0A" w:rsidRDefault="00DF7F79" w:rsidP="00CE316E">
      <w:pPr>
        <w:pStyle w:val="ListParagraph"/>
        <w:numPr>
          <w:ilvl w:val="0"/>
          <w:numId w:val="54"/>
        </w:numPr>
        <w:ind w:left="709"/>
      </w:pPr>
      <w:r>
        <w:t>Halaman Tambah Data Kelas</w:t>
      </w:r>
    </w:p>
    <w:p w14:paraId="5BB085AD" w14:textId="126468EB" w:rsidR="00E56C0A" w:rsidRDefault="00E56C0A" w:rsidP="00E56C0A">
      <w:pPr>
        <w:ind w:left="349" w:firstLine="360"/>
      </w:pPr>
      <w:r>
        <w:lastRenderedPageBreak/>
        <w:t xml:space="preserve">Halaman tambah data kelas ini </w:t>
      </w:r>
      <w:r w:rsidRPr="009508EB">
        <w:t>merupakan tampilan yang berisikan fitur</w:t>
      </w:r>
      <w:r>
        <w:t xml:space="preserve"> tambah kelas yang </w:t>
      </w:r>
      <w:r w:rsidRPr="009508EB">
        <w:t xml:space="preserve">digunakan oleh </w:t>
      </w:r>
      <w:r>
        <w:t>admin</w:t>
      </w:r>
      <w:r w:rsidR="00B758BD">
        <w:t xml:space="preserve"> dengan status sebagai guru BK</w:t>
      </w:r>
      <w:r>
        <w:t>. Tampilan</w:t>
      </w:r>
      <w:r w:rsidRPr="009508EB">
        <w:t xml:space="preserve"> </w:t>
      </w:r>
      <w:r>
        <w:t xml:space="preserve">halaman tambah data kelas </w:t>
      </w:r>
      <w:r w:rsidRPr="009508EB">
        <w:t>dapat dilihat pada Gamba</w:t>
      </w:r>
      <w:r>
        <w:t>r</w:t>
      </w:r>
      <w:r w:rsidRPr="009508EB">
        <w:t>.</w:t>
      </w:r>
    </w:p>
    <w:p w14:paraId="0C9FCD96" w14:textId="77777777" w:rsidR="00B26A76" w:rsidRDefault="00B26A76" w:rsidP="00E56C0A">
      <w:pPr>
        <w:ind w:left="349" w:firstLine="360"/>
      </w:pPr>
    </w:p>
    <w:p w14:paraId="6521C5DC" w14:textId="287C7F69" w:rsidR="00E56C0A" w:rsidRDefault="00ED34E2" w:rsidP="00E56C0A">
      <w:pPr>
        <w:pStyle w:val="ListParagraph"/>
        <w:ind w:left="709"/>
      </w:pPr>
      <w:r>
        <w:rPr>
          <w:noProof/>
        </w:rPr>
        <w:pict w14:anchorId="16AA90AA">
          <v:shape id="Text Box 370" o:spid="_x0000_s1051" type="#_x0000_t202" style="position:absolute;left:0;text-align:left;margin-left:36.4pt;margin-top:193.35pt;width:323.6pt;height:.05pt;z-index:-25161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" stroked="f">
            <v:textbox style="mso-next-textbox:#Text Box 370;mso-fit-shape-to-text:t" inset="0,0,0,0">
              <w:txbxContent>
                <w:p w14:paraId="5F3D996A" w14:textId="3B82323D" w:rsidR="00ED34E2" w:rsidRPr="007E04A8" w:rsidRDefault="00ED34E2"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5</w:t>
                  </w:r>
                  <w:r>
                    <w:fldChar w:fldCharType="end"/>
                  </w:r>
                  <w:r>
                    <w:t xml:space="preserve"> Halaman Tambah Kelas </w:t>
                  </w:r>
                  <w:r w:rsidRPr="003E1B2D">
                    <w:t>[Guru BK]</w:t>
                  </w:r>
                </w:p>
                <w:p w14:paraId="593369C6" w14:textId="77777777" w:rsidR="00ED34E2" w:rsidRDefault="00ED34E2"/>
                <w:p w14:paraId="318AAE97" w14:textId="246DAAD8" w:rsidR="00ED34E2" w:rsidRPr="007E04A8" w:rsidRDefault="00ED34E2"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5</w:t>
                  </w:r>
                  <w:r>
                    <w:fldChar w:fldCharType="end"/>
                  </w:r>
                  <w:r>
                    <w:t xml:space="preserve"> Halaman Tambah Kelas </w:t>
                  </w:r>
                  <w:r w:rsidRPr="003E1B2D">
                    <w:t>[Guru BK]</w:t>
                  </w:r>
                </w:p>
              </w:txbxContent>
            </v:textbox>
          </v:shape>
        </w:pict>
      </w:r>
      <w:r w:rsidR="003C4EAE">
        <w:rPr>
          <w:noProof/>
        </w:rPr>
        <w:drawing>
          <wp:anchor distT="0" distB="0" distL="114300" distR="114300" simplePos="0" relativeHeight="251559424" behindDoc="1" locked="0" layoutInCell="1" allowOverlap="1" wp14:anchorId="40813DDC" wp14:editId="3D68FDAB">
            <wp:simplePos x="0" y="0"/>
            <wp:positionH relativeFrom="margin">
              <wp:align>center</wp:align>
            </wp:positionH>
            <wp:positionV relativeFrom="paragraph">
              <wp:posOffset>8255</wp:posOffset>
            </wp:positionV>
            <wp:extent cx="4110183" cy="2390400"/>
            <wp:effectExtent l="0" t="0" r="5080" b="0"/>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411018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03A65B" w14:textId="2911F0BD" w:rsidR="003C4EAE" w:rsidRDefault="003C4EAE" w:rsidP="003C4EAE">
      <w:pPr>
        <w:pStyle w:val="ListParagraph"/>
        <w:ind w:left="709"/>
      </w:pPr>
    </w:p>
    <w:p w14:paraId="304D49EB" w14:textId="789F60E9" w:rsidR="003C4EAE" w:rsidRDefault="003C4EAE" w:rsidP="003C4EAE">
      <w:pPr>
        <w:pStyle w:val="ListParagraph"/>
        <w:ind w:left="709"/>
      </w:pPr>
    </w:p>
    <w:p w14:paraId="0F26187E" w14:textId="63711037" w:rsidR="003C4EAE" w:rsidRDefault="003C4EAE" w:rsidP="003C4EAE">
      <w:pPr>
        <w:pStyle w:val="ListParagraph"/>
        <w:ind w:left="709"/>
      </w:pPr>
    </w:p>
    <w:p w14:paraId="13E3AFB1" w14:textId="59712A6C" w:rsidR="003C4EAE" w:rsidRDefault="003C4EAE" w:rsidP="003C4EAE">
      <w:pPr>
        <w:pStyle w:val="ListParagraph"/>
        <w:ind w:left="709"/>
      </w:pPr>
    </w:p>
    <w:p w14:paraId="10EEEA72" w14:textId="38A4BEFA" w:rsidR="003C4EAE" w:rsidRDefault="003C4EAE" w:rsidP="003C4EAE">
      <w:pPr>
        <w:pStyle w:val="ListParagraph"/>
        <w:ind w:left="709"/>
      </w:pPr>
    </w:p>
    <w:p w14:paraId="233F5311" w14:textId="4F626946" w:rsidR="003C4EAE" w:rsidRDefault="003C4EAE" w:rsidP="003C4EAE">
      <w:pPr>
        <w:pStyle w:val="ListParagraph"/>
        <w:ind w:left="709"/>
      </w:pPr>
    </w:p>
    <w:p w14:paraId="0D6D81D1" w14:textId="3D19EB2B" w:rsidR="003C4EAE" w:rsidRDefault="003C4EAE" w:rsidP="003C4EAE">
      <w:pPr>
        <w:pStyle w:val="ListParagraph"/>
        <w:ind w:left="709"/>
      </w:pPr>
    </w:p>
    <w:p w14:paraId="265FABF6" w14:textId="3F54BFF4" w:rsidR="003C4EAE" w:rsidRDefault="003C4EAE" w:rsidP="003C4EAE">
      <w:pPr>
        <w:pStyle w:val="ListParagraph"/>
        <w:ind w:left="709"/>
      </w:pPr>
    </w:p>
    <w:p w14:paraId="3154C756" w14:textId="1C7003F6" w:rsidR="003C4EAE" w:rsidRDefault="003C4EAE" w:rsidP="003C4EAE">
      <w:pPr>
        <w:pStyle w:val="ListParagraph"/>
        <w:ind w:left="709"/>
      </w:pPr>
    </w:p>
    <w:p w14:paraId="19827D50" w14:textId="21224954" w:rsidR="000A64FE" w:rsidRDefault="00DF7F79" w:rsidP="00CE316E">
      <w:pPr>
        <w:pStyle w:val="ListParagraph"/>
        <w:numPr>
          <w:ilvl w:val="0"/>
          <w:numId w:val="54"/>
        </w:numPr>
        <w:ind w:left="709"/>
      </w:pPr>
      <w:r>
        <w:t>Halaman Data Kelas</w:t>
      </w:r>
    </w:p>
    <w:p w14:paraId="34308F0C" w14:textId="5925B4ED" w:rsidR="000A64FE" w:rsidRDefault="000A64FE" w:rsidP="000A64FE">
      <w:pPr>
        <w:pStyle w:val="ListParagraph"/>
        <w:ind w:left="349" w:firstLine="360"/>
      </w:pPr>
      <w:r>
        <w:t>Halaman ini merupakan tampilan yang berisikan seluruh data kelas yang dilengkapi dengan beberapa fitur tambahan seperti hapus data</w:t>
      </w:r>
      <w:r w:rsidR="00B758BD">
        <w:t>, tambah data</w:t>
      </w:r>
      <w:r>
        <w:t xml:space="preserve"> dan lihat profile kelas. Tampilan halaman data kelas dapat dilihat pada Gambar </w:t>
      </w:r>
    </w:p>
    <w:p w14:paraId="1C0DD644" w14:textId="1C90D36A" w:rsidR="000A64FE" w:rsidRDefault="00ED34E2" w:rsidP="000A64FE">
      <w:pPr>
        <w:ind w:left="349"/>
      </w:pPr>
      <w:r>
        <w:rPr>
          <w:noProof/>
        </w:rPr>
        <w:pict w14:anchorId="3425789C">
          <v:shape id="Text Box 371" o:spid="_x0000_s1050" type="#_x0000_t202" style="position:absolute;left:0;text-align:left;margin-left:36.4pt;margin-top:194.5pt;width:323.95pt;height:.05pt;z-index:-251610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" stroked="f">
            <v:textbox style="mso-next-textbox:#Text Box 371;mso-fit-shape-to-text:t" inset="0,0,0,0">
              <w:txbxContent>
                <w:p w14:paraId="33F2C949" w14:textId="3F0648CC" w:rsidR="00ED34E2" w:rsidRPr="00F3467F" w:rsidRDefault="00ED34E2"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6</w:t>
                  </w:r>
                  <w:r>
                    <w:fldChar w:fldCharType="end"/>
                  </w:r>
                  <w:r>
                    <w:t xml:space="preserve"> Halaman Data Kelas </w:t>
                  </w:r>
                  <w:r w:rsidRPr="00644D8E">
                    <w:t>[Guru BK]</w:t>
                  </w:r>
                </w:p>
                <w:p w14:paraId="0420D38F" w14:textId="77777777" w:rsidR="00ED34E2" w:rsidRDefault="00ED34E2"/>
                <w:p w14:paraId="67D959AE" w14:textId="7A60C6D9" w:rsidR="00ED34E2" w:rsidRPr="00F3467F" w:rsidRDefault="00ED34E2"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6</w:t>
                  </w:r>
                  <w:r>
                    <w:fldChar w:fldCharType="end"/>
                  </w:r>
                  <w:r>
                    <w:t xml:space="preserve"> Halaman Data Kelas </w:t>
                  </w:r>
                  <w:r w:rsidRPr="00644D8E">
                    <w:t>[Guru BK]</w:t>
                  </w:r>
                </w:p>
              </w:txbxContent>
            </v:textbox>
          </v:shape>
        </w:pict>
      </w:r>
      <w:r w:rsidR="0064329D">
        <w:rPr>
          <w:noProof/>
        </w:rPr>
        <w:drawing>
          <wp:anchor distT="0" distB="0" distL="114300" distR="114300" simplePos="0" relativeHeight="251565568" behindDoc="1" locked="0" layoutInCell="1" allowOverlap="1" wp14:anchorId="0D6A5703" wp14:editId="7FD84C07">
            <wp:simplePos x="0" y="0"/>
            <wp:positionH relativeFrom="margin">
              <wp:posOffset>462280</wp:posOffset>
            </wp:positionH>
            <wp:positionV relativeFrom="paragraph">
              <wp:posOffset>22860</wp:posOffset>
            </wp:positionV>
            <wp:extent cx="4114640" cy="2390400"/>
            <wp:effectExtent l="0" t="0" r="635" b="0"/>
            <wp:wrapNone/>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1E381B" w14:textId="225B1C62" w:rsidR="003C4EAE" w:rsidRDefault="003C4EAE" w:rsidP="000A64FE">
      <w:pPr>
        <w:ind w:left="349"/>
      </w:pPr>
    </w:p>
    <w:p w14:paraId="1C5C9467" w14:textId="26B5E925" w:rsidR="003C4EAE" w:rsidRDefault="003C4EAE" w:rsidP="000A64FE">
      <w:pPr>
        <w:ind w:left="349"/>
      </w:pPr>
    </w:p>
    <w:p w14:paraId="2BBDECFC" w14:textId="30395065" w:rsidR="003C4EAE" w:rsidRDefault="003C4EAE" w:rsidP="000A64FE">
      <w:pPr>
        <w:ind w:left="349"/>
      </w:pPr>
    </w:p>
    <w:p w14:paraId="21CE0C28" w14:textId="78B52FB9" w:rsidR="003C4EAE" w:rsidRDefault="003C4EAE" w:rsidP="000A64FE">
      <w:pPr>
        <w:ind w:left="349"/>
      </w:pPr>
    </w:p>
    <w:p w14:paraId="59F4BA33" w14:textId="1C98293F" w:rsidR="003C4EAE" w:rsidRDefault="003C4EAE" w:rsidP="000A64FE">
      <w:pPr>
        <w:ind w:left="349"/>
      </w:pPr>
    </w:p>
    <w:p w14:paraId="14730CE3" w14:textId="243214D2" w:rsidR="003C4EAE" w:rsidRDefault="003C4EAE" w:rsidP="000A64FE">
      <w:pPr>
        <w:ind w:left="349"/>
      </w:pPr>
    </w:p>
    <w:p w14:paraId="3055820C" w14:textId="5B6AE451" w:rsidR="003C4EAE" w:rsidRDefault="003C4EAE" w:rsidP="000A64FE">
      <w:pPr>
        <w:ind w:left="349"/>
      </w:pPr>
    </w:p>
    <w:p w14:paraId="2EC5EF16" w14:textId="7A71FBE6" w:rsidR="003C4EAE" w:rsidRDefault="003C4EAE" w:rsidP="000A64FE">
      <w:pPr>
        <w:ind w:left="349"/>
      </w:pPr>
    </w:p>
    <w:p w14:paraId="01D9AFC1" w14:textId="77777777" w:rsidR="003C4EAE" w:rsidRDefault="003C4EAE" w:rsidP="000A64FE">
      <w:pPr>
        <w:ind w:left="349"/>
      </w:pPr>
    </w:p>
    <w:p w14:paraId="59A6C333" w14:textId="77777777" w:rsidR="00310122" w:rsidRDefault="00DF7F79" w:rsidP="00CE316E">
      <w:pPr>
        <w:pStyle w:val="ListParagraph"/>
        <w:numPr>
          <w:ilvl w:val="0"/>
          <w:numId w:val="54"/>
        </w:numPr>
        <w:ind w:left="709"/>
      </w:pPr>
      <w:r>
        <w:t>Halaman Profile Kelas</w:t>
      </w:r>
    </w:p>
    <w:p w14:paraId="6411B474" w14:textId="699E9D13" w:rsidR="00310122" w:rsidRDefault="00310122" w:rsidP="00310122">
      <w:pPr>
        <w:ind w:left="349" w:firstLine="360"/>
      </w:pPr>
      <w:r>
        <w:lastRenderedPageBreak/>
        <w:t>Halaman ini merupakan halaman yang berisikan beberapa informasi yang terkait dengan data kelas yang dilengkapi dengan fitur untuk mengedit data.. Tampilan halaman profile kelas dapat dilihat pada Gambar</w:t>
      </w:r>
    </w:p>
    <w:p w14:paraId="04FCDAD7" w14:textId="73642406" w:rsidR="00B26A76" w:rsidRDefault="00B26A76" w:rsidP="00310122">
      <w:pPr>
        <w:ind w:left="349" w:firstLine="360"/>
      </w:pPr>
    </w:p>
    <w:p w14:paraId="63C6E3AD" w14:textId="60195A75" w:rsidR="00B26A76" w:rsidRDefault="00B26A76" w:rsidP="00310122">
      <w:pPr>
        <w:ind w:left="349" w:firstLine="360"/>
      </w:pPr>
    </w:p>
    <w:p w14:paraId="47B028F3" w14:textId="1B4124D3" w:rsidR="00B26A76" w:rsidDel="009F23AF" w:rsidRDefault="00B26A76" w:rsidP="00310122">
      <w:pPr>
        <w:ind w:left="349" w:firstLine="360"/>
        <w:rPr>
          <w:del w:id="10595" w:author="chaniaayulestari@outlook.com" w:date="2021-11-13T22:09:00Z"/>
        </w:rPr>
      </w:pPr>
    </w:p>
    <w:p w14:paraId="7C4C08AC" w14:textId="4974B0CB" w:rsidR="00310122" w:rsidRDefault="00ED34E2" w:rsidP="00310122">
      <w:pPr>
        <w:ind w:left="349"/>
      </w:pPr>
      <w:r>
        <w:rPr>
          <w:noProof/>
        </w:rPr>
        <w:pict w14:anchorId="40564A7F">
          <v:shape id="Text Box 372" o:spid="_x0000_s1049" type="#_x0000_t202" style="position:absolute;left:0;text-align:left;margin-left:37.15pt;margin-top:193.3pt;width:322.35pt;height:.05pt;z-index:-25160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" stroked="f">
            <v:textbox style="mso-next-textbox:#Text Box 372;mso-fit-shape-to-text:t" inset="0,0,0,0">
              <w:txbxContent>
                <w:p w14:paraId="6C519556" w14:textId="0D886DA7" w:rsidR="00ED34E2" w:rsidRPr="00D17B59" w:rsidRDefault="00ED34E2"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7</w:t>
                  </w:r>
                  <w:r>
                    <w:fldChar w:fldCharType="end"/>
                  </w:r>
                  <w:r>
                    <w:t xml:space="preserve"> Halaman Profile Kelas </w:t>
                  </w:r>
                  <w:r w:rsidRPr="00E94A96">
                    <w:t>[Guru BK]</w:t>
                  </w:r>
                </w:p>
                <w:p w14:paraId="10DAFC6E" w14:textId="77777777" w:rsidR="00ED34E2" w:rsidRDefault="00ED34E2"/>
                <w:p w14:paraId="2AA29E11" w14:textId="3C12C8ED" w:rsidR="00ED34E2" w:rsidRPr="00D17B59" w:rsidRDefault="00ED34E2"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7</w:t>
                  </w:r>
                  <w:r>
                    <w:fldChar w:fldCharType="end"/>
                  </w:r>
                  <w:r>
                    <w:t xml:space="preserve"> Halaman Profile Kelas </w:t>
                  </w:r>
                  <w:r w:rsidRPr="00E94A96">
                    <w:t>[Guru BK]</w:t>
                  </w:r>
                </w:p>
              </w:txbxContent>
            </v:textbox>
          </v:shape>
        </w:pict>
      </w:r>
      <w:r w:rsidR="00DC2EBA">
        <w:rPr>
          <w:noProof/>
        </w:rPr>
        <w:drawing>
          <wp:anchor distT="0" distB="0" distL="114300" distR="114300" simplePos="0" relativeHeight="251566592" behindDoc="1" locked="0" layoutInCell="1" allowOverlap="1" wp14:anchorId="50CDEDD3" wp14:editId="27E9B09D">
            <wp:simplePos x="0" y="0"/>
            <wp:positionH relativeFrom="margin">
              <wp:align>center</wp:align>
            </wp:positionH>
            <wp:positionV relativeFrom="paragraph">
              <wp:posOffset>7620</wp:posOffset>
            </wp:positionV>
            <wp:extent cx="4094218" cy="2390400"/>
            <wp:effectExtent l="0" t="0" r="1905" b="0"/>
            <wp:wrapNone/>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98B4D5F" w14:textId="77777777" w:rsidR="00DC2EBA" w:rsidRDefault="00DC2EBA" w:rsidP="00310122">
      <w:pPr>
        <w:ind w:left="349"/>
      </w:pPr>
    </w:p>
    <w:p w14:paraId="3B6F58CF" w14:textId="39AEBE50" w:rsidR="00B26A76" w:rsidRDefault="00B26A76" w:rsidP="00B26A76">
      <w:pPr>
        <w:pStyle w:val="ListParagraph"/>
        <w:ind w:left="709"/>
      </w:pPr>
    </w:p>
    <w:p w14:paraId="7FC7D6FB" w14:textId="308F45CF" w:rsidR="00B26A76" w:rsidRDefault="00B26A76" w:rsidP="00B26A76">
      <w:pPr>
        <w:pStyle w:val="ListParagraph"/>
        <w:ind w:left="709"/>
      </w:pPr>
    </w:p>
    <w:p w14:paraId="0375DBF6" w14:textId="5B8423F6" w:rsidR="00B26A76" w:rsidRDefault="00B26A76" w:rsidP="00B26A76">
      <w:pPr>
        <w:pStyle w:val="ListParagraph"/>
        <w:ind w:left="709"/>
      </w:pPr>
    </w:p>
    <w:p w14:paraId="77648C06" w14:textId="675CC574" w:rsidR="00B26A76" w:rsidRDefault="00B26A76" w:rsidP="00B26A76">
      <w:pPr>
        <w:pStyle w:val="ListParagraph"/>
        <w:ind w:left="709"/>
      </w:pPr>
    </w:p>
    <w:p w14:paraId="6D0FD5F8" w14:textId="13907B57" w:rsidR="00B26A76" w:rsidRDefault="00B26A76" w:rsidP="00B26A76">
      <w:pPr>
        <w:pStyle w:val="ListParagraph"/>
        <w:ind w:left="709"/>
      </w:pPr>
    </w:p>
    <w:p w14:paraId="28D86FFB" w14:textId="124CAC94" w:rsidR="00B26A76" w:rsidRDefault="00B26A76" w:rsidP="00B26A76">
      <w:pPr>
        <w:pStyle w:val="ListParagraph"/>
        <w:ind w:left="709"/>
      </w:pPr>
    </w:p>
    <w:p w14:paraId="22856CAE" w14:textId="47CCEDE8" w:rsidR="00B26A76" w:rsidRDefault="00B26A76" w:rsidP="00B26A76">
      <w:pPr>
        <w:pStyle w:val="ListParagraph"/>
        <w:ind w:left="709"/>
      </w:pPr>
    </w:p>
    <w:p w14:paraId="6A4CBE07" w14:textId="1D2307A9" w:rsidR="00B26A76" w:rsidRDefault="00B26A76" w:rsidP="00B26A76">
      <w:pPr>
        <w:pStyle w:val="ListParagraph"/>
        <w:ind w:left="709"/>
      </w:pPr>
    </w:p>
    <w:p w14:paraId="2B520146" w14:textId="2AA29D0A" w:rsidR="00EA62A7" w:rsidRDefault="00DF7F79" w:rsidP="00CE316E">
      <w:pPr>
        <w:pStyle w:val="ListParagraph"/>
        <w:numPr>
          <w:ilvl w:val="0"/>
          <w:numId w:val="54"/>
        </w:numPr>
        <w:ind w:left="709"/>
      </w:pPr>
      <w:r>
        <w:t>Halaman Anggota Kelas</w:t>
      </w:r>
    </w:p>
    <w:p w14:paraId="1642ABBE" w14:textId="54D420BF" w:rsidR="00EA62A7" w:rsidRPr="00EA62A7" w:rsidRDefault="00EA62A7" w:rsidP="00EA62A7">
      <w:pPr>
        <w:ind w:left="349" w:firstLine="360"/>
      </w:pPr>
      <w:r>
        <w:t xml:space="preserve">Halaman ini merupakan halaman yang berisikan nama atau data siswa yang memiliki nomor kelas yang sama. Pada halaman ini dilengkapi dengan informasi dalam bentuk </w:t>
      </w:r>
      <w:r w:rsidRPr="00EA62A7">
        <w:rPr>
          <w:i/>
          <w:iCs/>
        </w:rPr>
        <w:t xml:space="preserve">pie chart </w:t>
      </w:r>
      <w:r>
        <w:t>guna untuk melihat riwayat absen siswa. Tampilan halaman ini dapat dilihat pada Gambar</w:t>
      </w:r>
    </w:p>
    <w:p w14:paraId="3742BC68" w14:textId="1F43830C" w:rsidR="00EA62A7" w:rsidRDefault="00ED34E2" w:rsidP="00EA62A7">
      <w:pPr>
        <w:pStyle w:val="ListParagraph"/>
        <w:ind w:left="709"/>
      </w:pPr>
      <w:r>
        <w:rPr>
          <w:noProof/>
        </w:rPr>
        <w:pict w14:anchorId="2A2D19CC">
          <v:shape id="Text Box 373" o:spid="_x0000_s1048" type="#_x0000_t202" style="position:absolute;left:0;text-align:left;margin-left:37.9pt;margin-top:193.35pt;width:320.7pt;height:.05pt;z-index:-251608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" stroked="f">
            <v:textbox style="mso-next-textbox:#Text Box 373;mso-fit-shape-to-text:t" inset="0,0,0,0">
              <w:txbxContent>
                <w:p w14:paraId="11CB0E15" w14:textId="17BF9AE2" w:rsidR="00ED34E2" w:rsidRPr="005E6D7D" w:rsidRDefault="00ED34E2"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8</w:t>
                  </w:r>
                  <w:r>
                    <w:fldChar w:fldCharType="end"/>
                  </w:r>
                  <w:r>
                    <w:t xml:space="preserve"> Halaman Anggota Kelas [Guru BK]</w:t>
                  </w:r>
                </w:p>
                <w:p w14:paraId="35E7EAC2" w14:textId="77777777" w:rsidR="00ED34E2" w:rsidRDefault="00ED34E2"/>
                <w:p w14:paraId="1466F015" w14:textId="1D25F7FC" w:rsidR="00ED34E2" w:rsidRPr="005E6D7D" w:rsidRDefault="00ED34E2"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8</w:t>
                  </w:r>
                  <w:r>
                    <w:fldChar w:fldCharType="end"/>
                  </w:r>
                  <w:r>
                    <w:t xml:space="preserve"> Halaman Anggota Kelas [Guru BK]</w:t>
                  </w:r>
                </w:p>
              </w:txbxContent>
            </v:textbox>
          </v:shape>
        </w:pict>
      </w:r>
      <w:r w:rsidR="0064329D">
        <w:rPr>
          <w:noProof/>
        </w:rPr>
        <w:drawing>
          <wp:anchor distT="0" distB="0" distL="114300" distR="114300" simplePos="0" relativeHeight="251564544" behindDoc="1" locked="0" layoutInCell="1" allowOverlap="1" wp14:anchorId="118A0A3F" wp14:editId="4B294B7B">
            <wp:simplePos x="0" y="0"/>
            <wp:positionH relativeFrom="margin">
              <wp:align>center</wp:align>
            </wp:positionH>
            <wp:positionV relativeFrom="paragraph">
              <wp:posOffset>8255</wp:posOffset>
            </wp:positionV>
            <wp:extent cx="4073123" cy="2390400"/>
            <wp:effectExtent l="0" t="0" r="3810" b="0"/>
            <wp:wrapNone/>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4073123"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64329D">
        <w:t xml:space="preserve"> </w:t>
      </w:r>
      <w:r w:rsidR="00B26A76">
        <w:t>‘</w:t>
      </w:r>
    </w:p>
    <w:p w14:paraId="088F3E2D" w14:textId="7A510B87" w:rsidR="00B26A76" w:rsidRDefault="00B26A76" w:rsidP="00EA62A7">
      <w:pPr>
        <w:pStyle w:val="ListParagraph"/>
        <w:ind w:left="709"/>
      </w:pPr>
    </w:p>
    <w:p w14:paraId="12342951" w14:textId="05D258E7" w:rsidR="00B26A76" w:rsidRDefault="00B26A76" w:rsidP="00EA62A7">
      <w:pPr>
        <w:pStyle w:val="ListParagraph"/>
        <w:ind w:left="709"/>
      </w:pPr>
    </w:p>
    <w:p w14:paraId="05B12FEC" w14:textId="34079CBD" w:rsidR="00B26A76" w:rsidRDefault="00B26A76" w:rsidP="00EA62A7">
      <w:pPr>
        <w:pStyle w:val="ListParagraph"/>
        <w:ind w:left="709"/>
      </w:pPr>
    </w:p>
    <w:p w14:paraId="791563F0" w14:textId="44A7EBFE" w:rsidR="00B26A76" w:rsidRDefault="00B26A76" w:rsidP="00EA62A7">
      <w:pPr>
        <w:pStyle w:val="ListParagraph"/>
        <w:ind w:left="709"/>
      </w:pPr>
    </w:p>
    <w:p w14:paraId="79154836" w14:textId="408030C2" w:rsidR="00B26A76" w:rsidRDefault="00B26A76" w:rsidP="00EA62A7">
      <w:pPr>
        <w:pStyle w:val="ListParagraph"/>
        <w:ind w:left="709"/>
      </w:pPr>
    </w:p>
    <w:p w14:paraId="10DB671C" w14:textId="4C0F4E79" w:rsidR="00B26A76" w:rsidRDefault="00B26A76" w:rsidP="00EA62A7">
      <w:pPr>
        <w:pStyle w:val="ListParagraph"/>
        <w:ind w:left="709"/>
      </w:pPr>
    </w:p>
    <w:p w14:paraId="024265BB" w14:textId="6775404B" w:rsidR="00B26A76" w:rsidRDefault="00B26A76" w:rsidP="00EA62A7">
      <w:pPr>
        <w:pStyle w:val="ListParagraph"/>
        <w:ind w:left="709"/>
      </w:pPr>
    </w:p>
    <w:p w14:paraId="2AA868F7" w14:textId="19CFA187" w:rsidR="00B26A76" w:rsidRDefault="00B26A76" w:rsidP="00EA62A7">
      <w:pPr>
        <w:pStyle w:val="ListParagraph"/>
        <w:ind w:left="709"/>
      </w:pPr>
    </w:p>
    <w:p w14:paraId="4D746AB2" w14:textId="47C2CA10" w:rsidR="00B26A76" w:rsidRDefault="00B26A76" w:rsidP="00EA62A7">
      <w:pPr>
        <w:pStyle w:val="ListParagraph"/>
        <w:ind w:left="709"/>
      </w:pPr>
    </w:p>
    <w:p w14:paraId="3AF78CCB" w14:textId="57E20B14" w:rsidR="00DF7F79" w:rsidRDefault="00DF7F79" w:rsidP="00CE316E">
      <w:pPr>
        <w:pStyle w:val="ListParagraph"/>
        <w:numPr>
          <w:ilvl w:val="0"/>
          <w:numId w:val="50"/>
        </w:numPr>
        <w:ind w:left="426"/>
      </w:pPr>
      <w:r>
        <w:t xml:space="preserve">Halaman Kelola </w:t>
      </w:r>
      <w:r w:rsidR="00AA7D36">
        <w:t xml:space="preserve">Data </w:t>
      </w:r>
      <w:r>
        <w:t>Admin</w:t>
      </w:r>
    </w:p>
    <w:p w14:paraId="126572CE" w14:textId="60CA47B4" w:rsidR="00224D03" w:rsidRDefault="00224D03" w:rsidP="00CE316E">
      <w:pPr>
        <w:pStyle w:val="ListParagraph"/>
        <w:numPr>
          <w:ilvl w:val="0"/>
          <w:numId w:val="55"/>
        </w:numPr>
        <w:ind w:left="709"/>
      </w:pPr>
      <w:r>
        <w:lastRenderedPageBreak/>
        <w:t>Halaman Tambah Admin</w:t>
      </w:r>
    </w:p>
    <w:p w14:paraId="4B2DB3CF" w14:textId="6379E675" w:rsidR="00224D03" w:rsidRDefault="00224D03" w:rsidP="00224D03">
      <w:pPr>
        <w:ind w:left="349" w:firstLine="360"/>
      </w:pPr>
      <w:r>
        <w:t xml:space="preserve">Halaman tambah data admin ini </w:t>
      </w:r>
      <w:r w:rsidRPr="009508EB">
        <w:t>merupakan tampilan yang berisikan fitur</w:t>
      </w:r>
      <w:r>
        <w:t xml:space="preserve"> tambah admin yang </w:t>
      </w:r>
      <w:r w:rsidRPr="009508EB">
        <w:t xml:space="preserve">digunakan oleh </w:t>
      </w:r>
      <w:r>
        <w:t>admin. Tampilan</w:t>
      </w:r>
      <w:r w:rsidRPr="009508EB">
        <w:t xml:space="preserve"> </w:t>
      </w:r>
      <w:r>
        <w:t xml:space="preserve">halaman tambah data admin </w:t>
      </w:r>
      <w:r w:rsidRPr="009508EB">
        <w:t>dapat dilihat pada Gamba</w:t>
      </w:r>
      <w:r>
        <w:t>r</w:t>
      </w:r>
    </w:p>
    <w:p w14:paraId="568AF19E" w14:textId="77777777" w:rsidR="00C113C3" w:rsidRDefault="00C113C3" w:rsidP="00224D03">
      <w:pPr>
        <w:ind w:left="349" w:firstLine="360"/>
      </w:pPr>
    </w:p>
    <w:p w14:paraId="4CFA443C" w14:textId="5699F888" w:rsidR="00B758BD" w:rsidRDefault="00ED34E2" w:rsidP="00224D03">
      <w:pPr>
        <w:ind w:left="349" w:firstLine="360"/>
      </w:pPr>
      <w:r>
        <w:rPr>
          <w:noProof/>
        </w:rPr>
        <w:pict w14:anchorId="50D35613">
          <v:shape id="Text Box 374" o:spid="_x0000_s1047" type="#_x0000_t202" style="position:absolute;left:0;text-align:left;margin-left:37pt;margin-top:192pt;width:322.9pt;height:.05pt;z-index:-251607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" stroked="f">
            <v:textbox style="mso-next-textbox:#Text Box 374;mso-fit-shape-to-text:t" inset="0,0,0,0">
              <w:txbxContent>
                <w:p w14:paraId="24A731BB" w14:textId="12857F60" w:rsidR="00ED34E2" w:rsidRPr="00130EE7" w:rsidRDefault="00ED34E2"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9</w:t>
                  </w:r>
                  <w:r>
                    <w:fldChar w:fldCharType="end"/>
                  </w:r>
                  <w:r>
                    <w:t xml:space="preserve"> Halaman Registrasi Admin [Guru BK]</w:t>
                  </w:r>
                </w:p>
                <w:p w14:paraId="3D2BA535" w14:textId="77777777" w:rsidR="00ED34E2" w:rsidRDefault="00ED34E2"/>
                <w:p w14:paraId="4ABC8127" w14:textId="4E6DA6AA" w:rsidR="00ED34E2" w:rsidRPr="00130EE7" w:rsidRDefault="00ED34E2"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9</w:t>
                  </w:r>
                  <w:r>
                    <w:fldChar w:fldCharType="end"/>
                  </w:r>
                  <w:r>
                    <w:t xml:space="preserve"> Halaman Registrasi Admin [Guru BK]</w:t>
                  </w:r>
                </w:p>
              </w:txbxContent>
            </v:textbox>
          </v:shape>
        </w:pict>
      </w:r>
      <w:r w:rsidR="00B758BD">
        <w:rPr>
          <w:noProof/>
        </w:rPr>
        <w:drawing>
          <wp:anchor distT="0" distB="0" distL="114300" distR="114300" simplePos="0" relativeHeight="251574784" behindDoc="1" locked="0" layoutInCell="1" allowOverlap="1" wp14:anchorId="3A09B3DE" wp14:editId="0A417C5D">
            <wp:simplePos x="0" y="0"/>
            <wp:positionH relativeFrom="margin">
              <wp:align>center</wp:align>
            </wp:positionH>
            <wp:positionV relativeFrom="paragraph">
              <wp:posOffset>-9261</wp:posOffset>
            </wp:positionV>
            <wp:extent cx="4101298" cy="2390400"/>
            <wp:effectExtent l="0" t="0" r="0" b="0"/>
            <wp:wrapNone/>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410129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A5F66E3" w14:textId="109A1C98" w:rsidR="00224D03" w:rsidRDefault="00224D03" w:rsidP="00224D03">
      <w:pPr>
        <w:ind w:left="349" w:firstLine="360"/>
      </w:pPr>
    </w:p>
    <w:p w14:paraId="0347A6D9" w14:textId="3AB87588" w:rsidR="00B758BD" w:rsidRDefault="00B758BD" w:rsidP="00224D03">
      <w:pPr>
        <w:ind w:left="349" w:firstLine="360"/>
      </w:pPr>
    </w:p>
    <w:p w14:paraId="5181B38E" w14:textId="77D21D8F" w:rsidR="006D380E" w:rsidRDefault="006D380E" w:rsidP="00224D03">
      <w:pPr>
        <w:ind w:left="349" w:firstLine="360"/>
      </w:pPr>
    </w:p>
    <w:p w14:paraId="52C4E205" w14:textId="661FC962" w:rsidR="006D380E" w:rsidRDefault="006D380E" w:rsidP="00224D03">
      <w:pPr>
        <w:ind w:left="349" w:firstLine="360"/>
      </w:pPr>
    </w:p>
    <w:p w14:paraId="6C7DA032" w14:textId="2A779813" w:rsidR="006D380E" w:rsidRDefault="006D380E" w:rsidP="00224D03">
      <w:pPr>
        <w:ind w:left="349" w:firstLine="360"/>
      </w:pPr>
    </w:p>
    <w:p w14:paraId="4911D8C2" w14:textId="4CB56BBC" w:rsidR="006D380E" w:rsidRDefault="006D380E" w:rsidP="00224D03">
      <w:pPr>
        <w:ind w:left="349" w:firstLine="360"/>
      </w:pPr>
    </w:p>
    <w:p w14:paraId="66F2DC4B" w14:textId="77777777" w:rsidR="006D380E" w:rsidRDefault="006D380E" w:rsidP="00224D03">
      <w:pPr>
        <w:ind w:left="349" w:firstLine="360"/>
      </w:pPr>
    </w:p>
    <w:p w14:paraId="0482AC6B" w14:textId="241D447D" w:rsidR="00B758BD" w:rsidRDefault="00B758BD" w:rsidP="00224D03">
      <w:pPr>
        <w:ind w:left="349" w:firstLine="360"/>
      </w:pPr>
    </w:p>
    <w:p w14:paraId="11D92B0E" w14:textId="77777777" w:rsidR="00B758BD" w:rsidRDefault="00B758BD" w:rsidP="00224D03">
      <w:pPr>
        <w:ind w:left="349" w:firstLine="360"/>
      </w:pPr>
    </w:p>
    <w:p w14:paraId="0D29D3E7" w14:textId="27C3822B" w:rsidR="00E56C0A" w:rsidRDefault="00DF7F79" w:rsidP="00CE316E">
      <w:pPr>
        <w:pStyle w:val="ListParagraph"/>
        <w:numPr>
          <w:ilvl w:val="0"/>
          <w:numId w:val="55"/>
        </w:numPr>
        <w:ind w:left="709"/>
      </w:pPr>
      <w:r>
        <w:t>Halaman Data Admi</w:t>
      </w:r>
      <w:r w:rsidR="00F8758C">
        <w:t>n</w:t>
      </w:r>
    </w:p>
    <w:p w14:paraId="06515D91" w14:textId="35F40C9A" w:rsidR="00B26A76" w:rsidRDefault="00E56C0A" w:rsidP="00224D03">
      <w:pPr>
        <w:ind w:left="349" w:firstLine="360"/>
      </w:pPr>
      <w:r>
        <w:t xml:space="preserve">Halaman data admin ini </w:t>
      </w:r>
      <w:r w:rsidRPr="009508EB">
        <w:t xml:space="preserve">merupakan tampilan yang berisikan </w:t>
      </w:r>
      <w:r w:rsidR="00224D03">
        <w:t>data data admin</w:t>
      </w:r>
      <w:r w:rsidR="006D380E">
        <w:t xml:space="preserve"> dengan beberapa fitur yng disediakan</w:t>
      </w:r>
      <w:r>
        <w:t>. Tampilan</w:t>
      </w:r>
      <w:r w:rsidRPr="009508EB">
        <w:t xml:space="preserve"> </w:t>
      </w:r>
      <w:r>
        <w:t xml:space="preserve">halaman data admin </w:t>
      </w:r>
      <w:r w:rsidRPr="009508EB">
        <w:t>dapat dilihat pada Gamba</w:t>
      </w:r>
      <w:r>
        <w:t>r</w:t>
      </w:r>
      <w:r w:rsidRPr="009508EB">
        <w:t>.</w:t>
      </w:r>
    </w:p>
    <w:p w14:paraId="4FD175E3" w14:textId="1F431C15" w:rsidR="00B26A76" w:rsidRDefault="00ED34E2" w:rsidP="00E56C0A">
      <w:pPr>
        <w:ind w:left="349" w:firstLine="360"/>
      </w:pPr>
      <w:r>
        <w:rPr>
          <w:noProof/>
        </w:rPr>
        <w:pict w14:anchorId="6011A065">
          <v:shape id="Text Box 375" o:spid="_x0000_s1046" type="#_x0000_t202" style="position:absolute;left:0;text-align:left;margin-left:35.1pt;margin-top:192.55pt;width:322.35pt;height:.05pt;z-index:-251606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" stroked="f">
            <v:textbox style="mso-next-textbox:#Text Box 375;mso-fit-shape-to-text:t" inset="0,0,0,0">
              <w:txbxContent>
                <w:p w14:paraId="46D0F28B" w14:textId="362ECFA1" w:rsidR="00ED34E2" w:rsidRPr="00A041A2" w:rsidRDefault="00ED34E2"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0</w:t>
                  </w:r>
                  <w:r>
                    <w:fldChar w:fldCharType="end"/>
                  </w:r>
                  <w:r>
                    <w:t xml:space="preserve"> Halaman Data Admin </w:t>
                  </w:r>
                  <w:r w:rsidRPr="00EE607E">
                    <w:t>[Guru BK]</w:t>
                  </w:r>
                </w:p>
                <w:p w14:paraId="58F587DA" w14:textId="77777777" w:rsidR="00ED34E2" w:rsidRDefault="00ED34E2"/>
                <w:p w14:paraId="6E53E47E" w14:textId="5E69895D" w:rsidR="00ED34E2" w:rsidRPr="00A041A2" w:rsidRDefault="00ED34E2"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0</w:t>
                  </w:r>
                  <w:r>
                    <w:fldChar w:fldCharType="end"/>
                  </w:r>
                  <w:r>
                    <w:t xml:space="preserve"> Halaman Data Admin </w:t>
                  </w:r>
                  <w:r w:rsidRPr="00EE607E">
                    <w:t>[Guru BK]</w:t>
                  </w:r>
                </w:p>
              </w:txbxContent>
            </v:textbox>
          </v:shape>
        </w:pict>
      </w:r>
      <w:r w:rsidR="0064329D">
        <w:rPr>
          <w:noProof/>
        </w:rPr>
        <w:drawing>
          <wp:anchor distT="0" distB="0" distL="114300" distR="114300" simplePos="0" relativeHeight="251563520" behindDoc="1" locked="0" layoutInCell="1" allowOverlap="1" wp14:anchorId="6FC79969" wp14:editId="0D4CA4A0">
            <wp:simplePos x="0" y="0"/>
            <wp:positionH relativeFrom="column">
              <wp:posOffset>445770</wp:posOffset>
            </wp:positionH>
            <wp:positionV relativeFrom="paragraph">
              <wp:posOffset>-1905</wp:posOffset>
            </wp:positionV>
            <wp:extent cx="4094218" cy="2390400"/>
            <wp:effectExtent l="0" t="0" r="1905" b="0"/>
            <wp:wrapNone/>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EB8DDD" w14:textId="43A252BF" w:rsidR="00B26A76" w:rsidRDefault="00B26A76" w:rsidP="00E56C0A">
      <w:pPr>
        <w:ind w:left="349" w:firstLine="360"/>
      </w:pPr>
    </w:p>
    <w:p w14:paraId="3C7E1C6B" w14:textId="77777777" w:rsidR="00B26A76" w:rsidRDefault="00B26A76" w:rsidP="00E56C0A">
      <w:pPr>
        <w:ind w:left="349" w:firstLine="360"/>
      </w:pPr>
    </w:p>
    <w:p w14:paraId="05AE8A5D" w14:textId="7164AF7F" w:rsidR="00B26A76" w:rsidRDefault="00B26A76" w:rsidP="00E56C0A">
      <w:pPr>
        <w:ind w:left="349" w:firstLine="360"/>
      </w:pPr>
    </w:p>
    <w:p w14:paraId="0473F5B6" w14:textId="26D1D607" w:rsidR="00E56C0A" w:rsidRDefault="00E56C0A" w:rsidP="00E56C0A">
      <w:pPr>
        <w:pStyle w:val="ListParagraph"/>
        <w:ind w:left="709"/>
      </w:pPr>
    </w:p>
    <w:p w14:paraId="41A7A1EE" w14:textId="76F9102A" w:rsidR="00B26A76" w:rsidRDefault="00B26A76" w:rsidP="00E56C0A">
      <w:pPr>
        <w:pStyle w:val="ListParagraph"/>
        <w:ind w:left="709"/>
      </w:pPr>
    </w:p>
    <w:p w14:paraId="4BEE207B" w14:textId="61329CCE" w:rsidR="00B26A76" w:rsidRDefault="00B26A76" w:rsidP="00E56C0A">
      <w:pPr>
        <w:pStyle w:val="ListParagraph"/>
        <w:ind w:left="709"/>
      </w:pPr>
    </w:p>
    <w:p w14:paraId="6DB66F2A" w14:textId="77777777" w:rsidR="0064329D" w:rsidRDefault="0064329D" w:rsidP="00E56C0A">
      <w:pPr>
        <w:pStyle w:val="ListParagraph"/>
        <w:ind w:left="709"/>
      </w:pPr>
    </w:p>
    <w:p w14:paraId="658BB0F0" w14:textId="13357BDC" w:rsidR="00B26A76" w:rsidRDefault="00B26A76" w:rsidP="00E56C0A">
      <w:pPr>
        <w:pStyle w:val="ListParagraph"/>
        <w:ind w:left="709"/>
      </w:pPr>
    </w:p>
    <w:p w14:paraId="67363229" w14:textId="55CE3414" w:rsidR="00B26A76" w:rsidRDefault="00B26A76" w:rsidP="00E56C0A">
      <w:pPr>
        <w:pStyle w:val="ListParagraph"/>
        <w:ind w:left="709"/>
      </w:pPr>
    </w:p>
    <w:p w14:paraId="1AB41D01" w14:textId="77777777" w:rsidR="00310122" w:rsidRDefault="00DF7F79" w:rsidP="00CE316E">
      <w:pPr>
        <w:pStyle w:val="ListParagraph"/>
        <w:numPr>
          <w:ilvl w:val="0"/>
          <w:numId w:val="55"/>
        </w:numPr>
        <w:ind w:left="709"/>
      </w:pPr>
      <w:r>
        <w:t>Halaman Profile Admin</w:t>
      </w:r>
    </w:p>
    <w:p w14:paraId="48EECD91" w14:textId="6E9439F9" w:rsidR="00310122" w:rsidRDefault="00310122" w:rsidP="00310122">
      <w:pPr>
        <w:ind w:left="349" w:firstLine="360"/>
      </w:pPr>
      <w:r>
        <w:lastRenderedPageBreak/>
        <w:t>Halaman ini merupakan halaman yang berisikan beberapa informasi yang terkait dengan data admin yang dilengkapi dengan fitur untuk mengedit data. Tampilan halaman profile admin dapat dilihat pada Gambar</w:t>
      </w:r>
    </w:p>
    <w:p w14:paraId="4780F0FB" w14:textId="38A999D6" w:rsidR="006D380E" w:rsidRDefault="006D380E" w:rsidP="00310122">
      <w:pPr>
        <w:ind w:left="349" w:firstLine="360"/>
      </w:pPr>
    </w:p>
    <w:p w14:paraId="5D7F799D" w14:textId="7E6951D3" w:rsidR="006D380E" w:rsidRDefault="006D380E" w:rsidP="00310122">
      <w:pPr>
        <w:ind w:left="349" w:firstLine="360"/>
      </w:pPr>
    </w:p>
    <w:p w14:paraId="29750B08" w14:textId="77777777" w:rsidR="006D380E" w:rsidRDefault="006D380E" w:rsidP="00310122">
      <w:pPr>
        <w:ind w:left="349" w:firstLine="360"/>
      </w:pPr>
    </w:p>
    <w:p w14:paraId="0DC13A86" w14:textId="0BD32FAC" w:rsidR="00310122" w:rsidRDefault="00ED34E2" w:rsidP="00310122">
      <w:pPr>
        <w:pStyle w:val="ListParagraph"/>
        <w:ind w:left="709"/>
      </w:pPr>
      <w:r>
        <w:rPr>
          <w:noProof/>
        </w:rPr>
        <w:pict w14:anchorId="4E11616B">
          <v:shape id="Text Box 376" o:spid="_x0000_s1045" type="#_x0000_t202" style="position:absolute;left:0;text-align:left;margin-left:36.85pt;margin-top:192.5pt;width:323.1pt;height:.05pt;z-index:-25160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" stroked="f">
            <v:textbox style="mso-next-textbox:#Text Box 376;mso-fit-shape-to-text:t" inset="0,0,0,0">
              <w:txbxContent>
                <w:p w14:paraId="6CACC907" w14:textId="15C337CB" w:rsidR="00ED34E2" w:rsidRPr="00A11307" w:rsidRDefault="00ED34E2"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1</w:t>
                  </w:r>
                  <w:r>
                    <w:fldChar w:fldCharType="end"/>
                  </w:r>
                  <w:r>
                    <w:t xml:space="preserve"> Halaman Profile Admin </w:t>
                  </w:r>
                  <w:r w:rsidRPr="00243427">
                    <w:t>[Guru BK]</w:t>
                  </w:r>
                </w:p>
                <w:p w14:paraId="3BA8FA4B" w14:textId="77777777" w:rsidR="00ED34E2" w:rsidRDefault="00ED34E2"/>
                <w:p w14:paraId="7AAEEA30" w14:textId="5C96E6B0" w:rsidR="00ED34E2" w:rsidRPr="00A11307" w:rsidRDefault="00ED34E2"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1</w:t>
                  </w:r>
                  <w:r>
                    <w:fldChar w:fldCharType="end"/>
                  </w:r>
                  <w:r>
                    <w:t xml:space="preserve"> Halaman Profile Admin </w:t>
                  </w:r>
                  <w:r w:rsidRPr="00243427">
                    <w:t>[Guru BK]</w:t>
                  </w:r>
                </w:p>
              </w:txbxContent>
            </v:textbox>
          </v:shape>
        </w:pict>
      </w:r>
      <w:r w:rsidR="00224D03">
        <w:rPr>
          <w:noProof/>
        </w:rPr>
        <w:drawing>
          <wp:anchor distT="0" distB="0" distL="114300" distR="114300" simplePos="0" relativeHeight="251573760" behindDoc="1" locked="0" layoutInCell="1" allowOverlap="1" wp14:anchorId="42A8EF82" wp14:editId="50544160">
            <wp:simplePos x="0" y="0"/>
            <wp:positionH relativeFrom="margin">
              <wp:align>center</wp:align>
            </wp:positionH>
            <wp:positionV relativeFrom="paragraph">
              <wp:posOffset>-3091</wp:posOffset>
            </wp:positionV>
            <wp:extent cx="4103960" cy="2390400"/>
            <wp:effectExtent l="0" t="0" r="0" b="0"/>
            <wp:wrapNone/>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86320B" w14:textId="3DC8A58A" w:rsidR="00B26A76" w:rsidRDefault="00B26A76" w:rsidP="00B26A76">
      <w:pPr>
        <w:pStyle w:val="ListParagraph"/>
        <w:ind w:left="426"/>
      </w:pPr>
    </w:p>
    <w:p w14:paraId="5C5C01E4" w14:textId="6B98E211" w:rsidR="00B26A76" w:rsidRDefault="002C40D7" w:rsidP="002C40D7">
      <w:pPr>
        <w:pStyle w:val="ListParagraph"/>
        <w:tabs>
          <w:tab w:val="left" w:pos="4973"/>
        </w:tabs>
        <w:ind w:left="426"/>
      </w:pPr>
      <w:r>
        <w:tab/>
      </w:r>
    </w:p>
    <w:p w14:paraId="26AA04D6" w14:textId="638854B7" w:rsidR="00B26A76" w:rsidRDefault="00B26A76" w:rsidP="00B26A76">
      <w:pPr>
        <w:pStyle w:val="ListParagraph"/>
        <w:ind w:left="426"/>
      </w:pPr>
    </w:p>
    <w:p w14:paraId="0026DB8F" w14:textId="6DC19FB7" w:rsidR="00B26A76" w:rsidRDefault="00B26A76" w:rsidP="00B26A76">
      <w:pPr>
        <w:pStyle w:val="ListParagraph"/>
        <w:ind w:left="426"/>
      </w:pPr>
    </w:p>
    <w:p w14:paraId="3819141D" w14:textId="35255C4D" w:rsidR="00B26A76" w:rsidRDefault="00B26A76" w:rsidP="00B26A76">
      <w:pPr>
        <w:pStyle w:val="ListParagraph"/>
        <w:ind w:left="426"/>
      </w:pPr>
    </w:p>
    <w:p w14:paraId="7552BF8D" w14:textId="028B6C4D" w:rsidR="00B26A76" w:rsidRDefault="00B26A76" w:rsidP="00B26A76">
      <w:pPr>
        <w:pStyle w:val="ListParagraph"/>
        <w:ind w:left="426"/>
      </w:pPr>
    </w:p>
    <w:p w14:paraId="39C684FD" w14:textId="0FE8AE8A" w:rsidR="00B26A76" w:rsidRDefault="00B26A76" w:rsidP="00B26A76">
      <w:pPr>
        <w:pStyle w:val="ListParagraph"/>
        <w:ind w:left="426"/>
      </w:pPr>
    </w:p>
    <w:p w14:paraId="6C7C9954" w14:textId="03132A60" w:rsidR="00B26A76" w:rsidRDefault="00B26A76" w:rsidP="00B26A76">
      <w:pPr>
        <w:pStyle w:val="ListParagraph"/>
        <w:ind w:left="426"/>
      </w:pPr>
    </w:p>
    <w:p w14:paraId="114D45EC" w14:textId="77777777" w:rsidR="00B26A76" w:rsidRDefault="00B26A76" w:rsidP="00B26A76">
      <w:pPr>
        <w:pStyle w:val="ListParagraph"/>
        <w:ind w:left="426"/>
      </w:pPr>
    </w:p>
    <w:p w14:paraId="523E7FE1" w14:textId="0F8F7B9F" w:rsidR="00AA7D36" w:rsidRDefault="00AA7D36" w:rsidP="00CE316E">
      <w:pPr>
        <w:pStyle w:val="ListParagraph"/>
        <w:numPr>
          <w:ilvl w:val="0"/>
          <w:numId w:val="50"/>
        </w:numPr>
        <w:ind w:left="426"/>
      </w:pPr>
      <w:r>
        <w:t>Halaman Laporan</w:t>
      </w:r>
    </w:p>
    <w:p w14:paraId="660F6F6E" w14:textId="76C84F2D" w:rsidR="00DF7F79" w:rsidRDefault="00DF7F79" w:rsidP="00CE316E">
      <w:pPr>
        <w:pStyle w:val="ListParagraph"/>
        <w:numPr>
          <w:ilvl w:val="0"/>
          <w:numId w:val="56"/>
        </w:numPr>
        <w:ind w:left="709"/>
      </w:pPr>
      <w:r>
        <w:t>Halaman Absen Siswa</w:t>
      </w:r>
    </w:p>
    <w:p w14:paraId="3FC31AD1" w14:textId="27AC35F9" w:rsidR="00EA62A7" w:rsidRDefault="00EA62A7" w:rsidP="00EA62A7">
      <w:pPr>
        <w:ind w:left="349" w:firstLine="360"/>
      </w:pPr>
      <w:r>
        <w:t>Halaman ini merupakan halaman yang menampilkan data absen perhari yang dilakukan oleh siswa. Tampilan halaman ini dapat dilihat pada Gambar</w:t>
      </w:r>
    </w:p>
    <w:p w14:paraId="3B19452C" w14:textId="2E9C7A6E" w:rsidR="0064329D" w:rsidRDefault="00ED34E2" w:rsidP="00EA62A7">
      <w:pPr>
        <w:ind w:left="349" w:firstLine="360"/>
      </w:pPr>
      <w:r>
        <w:rPr>
          <w:noProof/>
        </w:rPr>
        <w:pict w14:anchorId="108738D8">
          <v:shape id="Text Box 377" o:spid="_x0000_s1044" type="#_x0000_t202" style="position:absolute;left:0;text-align:left;margin-left:36.3pt;margin-top:192.55pt;width:324.25pt;height:.05pt;z-index:-251604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" stroked="f">
            <v:textbox style="mso-next-textbox:#Text Box 377;mso-fit-shape-to-text:t" inset="0,0,0,0">
              <w:txbxContent>
                <w:p w14:paraId="21F7180D" w14:textId="0EA6BC81" w:rsidR="00ED34E2" w:rsidRPr="00E728A7" w:rsidRDefault="00ED34E2"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2</w:t>
                  </w:r>
                  <w:r>
                    <w:fldChar w:fldCharType="end"/>
                  </w:r>
                  <w:r>
                    <w:t xml:space="preserve"> Halaman Absen Siswa </w:t>
                  </w:r>
                  <w:r w:rsidRPr="00FE60B1">
                    <w:t>[Guru BK]</w:t>
                  </w:r>
                </w:p>
                <w:p w14:paraId="1F627AF9" w14:textId="77777777" w:rsidR="00ED34E2" w:rsidRDefault="00ED34E2"/>
                <w:p w14:paraId="47DAB97F" w14:textId="20146A8A" w:rsidR="00ED34E2" w:rsidRPr="00E728A7" w:rsidRDefault="00ED34E2"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2</w:t>
                  </w:r>
                  <w:r>
                    <w:fldChar w:fldCharType="end"/>
                  </w:r>
                  <w:r>
                    <w:t xml:space="preserve"> Halaman Absen Siswa </w:t>
                  </w:r>
                  <w:r w:rsidRPr="00FE60B1">
                    <w:t>[Guru BK]</w:t>
                  </w:r>
                </w:p>
              </w:txbxContent>
            </v:textbox>
          </v:shape>
        </w:pict>
      </w:r>
      <w:r w:rsidR="0064329D">
        <w:rPr>
          <w:noProof/>
        </w:rPr>
        <w:drawing>
          <wp:anchor distT="0" distB="0" distL="114300" distR="114300" simplePos="0" relativeHeight="251560448" behindDoc="1" locked="0" layoutInCell="1" allowOverlap="1" wp14:anchorId="398793A0" wp14:editId="4B5CE301">
            <wp:simplePos x="0" y="0"/>
            <wp:positionH relativeFrom="margin">
              <wp:align>center</wp:align>
            </wp:positionH>
            <wp:positionV relativeFrom="paragraph">
              <wp:posOffset>-1905</wp:posOffset>
            </wp:positionV>
            <wp:extent cx="4118212" cy="2390400"/>
            <wp:effectExtent l="0" t="0" r="0" b="0"/>
            <wp:wrapNone/>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41182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34DA07" w14:textId="099D29C5" w:rsidR="0064329D" w:rsidRDefault="0064329D" w:rsidP="00EA62A7">
      <w:pPr>
        <w:ind w:left="349" w:firstLine="360"/>
      </w:pPr>
    </w:p>
    <w:p w14:paraId="6D581B44" w14:textId="183C2A71" w:rsidR="0064329D" w:rsidRDefault="0064329D" w:rsidP="00EA62A7">
      <w:pPr>
        <w:ind w:left="349" w:firstLine="360"/>
      </w:pPr>
    </w:p>
    <w:p w14:paraId="57350079" w14:textId="2760107A" w:rsidR="0064329D" w:rsidRDefault="0064329D" w:rsidP="00EA62A7">
      <w:pPr>
        <w:ind w:left="349" w:firstLine="360"/>
      </w:pPr>
    </w:p>
    <w:p w14:paraId="2B64EF17" w14:textId="5A3505DE" w:rsidR="0064329D" w:rsidRDefault="0064329D" w:rsidP="00EA62A7">
      <w:pPr>
        <w:ind w:left="349" w:firstLine="360"/>
      </w:pPr>
    </w:p>
    <w:p w14:paraId="3F2EFE8C" w14:textId="0F35CAF6" w:rsidR="0064329D" w:rsidRDefault="0064329D" w:rsidP="00EA62A7">
      <w:pPr>
        <w:ind w:left="349" w:firstLine="360"/>
      </w:pPr>
    </w:p>
    <w:p w14:paraId="1DB80042" w14:textId="36EEA2FE" w:rsidR="0064329D" w:rsidRDefault="0064329D" w:rsidP="00EA62A7">
      <w:pPr>
        <w:ind w:left="349" w:firstLine="360"/>
      </w:pPr>
    </w:p>
    <w:p w14:paraId="7BEFBAE5" w14:textId="36E1CE1D" w:rsidR="0064329D" w:rsidRDefault="0064329D" w:rsidP="00EA62A7">
      <w:pPr>
        <w:ind w:left="349" w:firstLine="360"/>
      </w:pPr>
    </w:p>
    <w:p w14:paraId="0FAD102C" w14:textId="7D520F18" w:rsidR="0064329D" w:rsidRDefault="0064329D" w:rsidP="00EA62A7">
      <w:pPr>
        <w:ind w:left="349" w:firstLine="360"/>
      </w:pPr>
    </w:p>
    <w:p w14:paraId="4D0A030B" w14:textId="77777777" w:rsidR="0064329D" w:rsidRDefault="0064329D" w:rsidP="00EA62A7">
      <w:pPr>
        <w:ind w:left="349" w:firstLine="360"/>
      </w:pPr>
    </w:p>
    <w:p w14:paraId="52008339" w14:textId="77777777" w:rsidR="003643B4" w:rsidRDefault="00DF7F79" w:rsidP="00CE316E">
      <w:pPr>
        <w:pStyle w:val="ListParagraph"/>
        <w:numPr>
          <w:ilvl w:val="0"/>
          <w:numId w:val="56"/>
        </w:numPr>
        <w:ind w:left="709"/>
      </w:pPr>
      <w:r>
        <w:t>Halaman Laporan Akhir</w:t>
      </w:r>
    </w:p>
    <w:p w14:paraId="4366E6E0" w14:textId="2D2E7497" w:rsidR="003643B4" w:rsidRDefault="003643B4" w:rsidP="003643B4">
      <w:pPr>
        <w:ind w:left="349" w:firstLine="360"/>
        <w:rPr>
          <w:ins w:id="10596" w:author="chaniaayulestari@outlook.com" w:date="2021-11-13T22:09:00Z"/>
        </w:rPr>
      </w:pPr>
      <w:r>
        <w:lastRenderedPageBreak/>
        <w:t>Halaman ini merupakan halaman yang menampilkan data laporan absen siswa pada semester yang sedang berlaku. Tampilan halaman ini dapat dilihat pada Gambar</w:t>
      </w:r>
    </w:p>
    <w:p w14:paraId="6A3B98B3" w14:textId="0B5DEEAF" w:rsidR="009F23AF" w:rsidRDefault="009F23AF" w:rsidP="003643B4">
      <w:pPr>
        <w:ind w:left="349" w:firstLine="360"/>
        <w:rPr>
          <w:ins w:id="10597" w:author="chaniaayulestari@outlook.com" w:date="2021-11-13T22:09:00Z"/>
        </w:rPr>
      </w:pPr>
    </w:p>
    <w:p w14:paraId="2D9A7961" w14:textId="77777777" w:rsidR="009F23AF" w:rsidRDefault="009F23AF" w:rsidP="003643B4">
      <w:pPr>
        <w:ind w:left="349" w:firstLine="360"/>
      </w:pPr>
    </w:p>
    <w:p w14:paraId="2ED9FE07" w14:textId="45F0080F" w:rsidR="006D380E" w:rsidDel="009F23AF" w:rsidRDefault="006D380E" w:rsidP="003643B4">
      <w:pPr>
        <w:ind w:left="349" w:firstLine="360"/>
        <w:rPr>
          <w:del w:id="10598" w:author="chaniaayulestari@outlook.com" w:date="2021-11-13T22:06:00Z"/>
        </w:rPr>
      </w:pPr>
    </w:p>
    <w:p w14:paraId="389ED86F" w14:textId="2471F647" w:rsidR="006D380E" w:rsidDel="009F23AF" w:rsidRDefault="006D380E" w:rsidP="003643B4">
      <w:pPr>
        <w:ind w:left="349" w:firstLine="360"/>
        <w:rPr>
          <w:del w:id="10599" w:author="chaniaayulestari@outlook.com" w:date="2021-11-13T22:06:00Z"/>
        </w:rPr>
      </w:pPr>
    </w:p>
    <w:p w14:paraId="34C5DEEF" w14:textId="77777777" w:rsidR="006D380E" w:rsidRDefault="006D380E" w:rsidP="003643B4">
      <w:pPr>
        <w:ind w:left="349" w:firstLine="360"/>
      </w:pPr>
    </w:p>
    <w:p w14:paraId="1A24B143" w14:textId="08F084C7" w:rsidR="00EA62A7" w:rsidRDefault="00ED34E2" w:rsidP="00EA62A7">
      <w:pPr>
        <w:pStyle w:val="ListParagraph"/>
        <w:ind w:left="709"/>
      </w:pPr>
      <w:r>
        <w:rPr>
          <w:noProof/>
        </w:rPr>
        <w:pict w14:anchorId="56A4BCEC">
          <v:shape id="Text Box 378" o:spid="_x0000_s1043" type="#_x0000_t202" style="position:absolute;left:0;text-align:left;margin-left:36.05pt;margin-top:193.75pt;width:324.75pt;height:.05pt;z-index:-25160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" stroked="f">
            <v:textbox style="mso-next-textbox:#Text Box 378;mso-fit-shape-to-text:t" inset="0,0,0,0">
              <w:txbxContent>
                <w:p w14:paraId="7075DF10" w14:textId="42A37E9C" w:rsidR="00ED34E2" w:rsidRPr="00867E59" w:rsidRDefault="00ED34E2"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3</w:t>
                  </w:r>
                  <w:r>
                    <w:fldChar w:fldCharType="end"/>
                  </w:r>
                  <w:r>
                    <w:t xml:space="preserve"> Halaman Data Laporan Absensi </w:t>
                  </w:r>
                  <w:r w:rsidRPr="00F6276A">
                    <w:t>[Guru BK]</w:t>
                  </w:r>
                </w:p>
                <w:p w14:paraId="74FB645E" w14:textId="77777777" w:rsidR="00ED34E2" w:rsidRDefault="00ED34E2"/>
                <w:p w14:paraId="6CC88C96" w14:textId="6B465837" w:rsidR="00ED34E2" w:rsidRPr="00867E59" w:rsidRDefault="00ED34E2"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3</w:t>
                  </w:r>
                  <w:r>
                    <w:fldChar w:fldCharType="end"/>
                  </w:r>
                  <w:r>
                    <w:t xml:space="preserve"> Halaman Data Laporan Absensi </w:t>
                  </w:r>
                  <w:r w:rsidRPr="00F6276A">
                    <w:t>[Guru BK]</w:t>
                  </w:r>
                </w:p>
              </w:txbxContent>
            </v:textbox>
          </v:shape>
        </w:pict>
      </w:r>
      <w:r w:rsidR="0064329D">
        <w:rPr>
          <w:noProof/>
        </w:rPr>
        <w:drawing>
          <wp:anchor distT="0" distB="0" distL="114300" distR="114300" simplePos="0" relativeHeight="251561472" behindDoc="1" locked="0" layoutInCell="1" allowOverlap="1" wp14:anchorId="7338F7A7" wp14:editId="457D831E">
            <wp:simplePos x="0" y="0"/>
            <wp:positionH relativeFrom="margin">
              <wp:align>center</wp:align>
            </wp:positionH>
            <wp:positionV relativeFrom="paragraph">
              <wp:posOffset>13335</wp:posOffset>
            </wp:positionV>
            <wp:extent cx="4124479" cy="2390400"/>
            <wp:effectExtent l="0" t="0" r="0" b="0"/>
            <wp:wrapNone/>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4124479"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C15062" w14:textId="2235B16B" w:rsidR="0064329D" w:rsidRDefault="0064329D" w:rsidP="0064329D">
      <w:pPr>
        <w:pStyle w:val="ListParagraph"/>
        <w:ind w:left="709"/>
      </w:pPr>
    </w:p>
    <w:p w14:paraId="00E42C58" w14:textId="0B1A6B62" w:rsidR="0064329D" w:rsidRDefault="0064329D" w:rsidP="0064329D">
      <w:pPr>
        <w:pStyle w:val="ListParagraph"/>
        <w:ind w:left="709"/>
      </w:pPr>
    </w:p>
    <w:p w14:paraId="44A0C3B2" w14:textId="66804C7E" w:rsidR="0064329D" w:rsidRDefault="0064329D" w:rsidP="0064329D">
      <w:pPr>
        <w:pStyle w:val="ListParagraph"/>
        <w:ind w:left="709"/>
      </w:pPr>
    </w:p>
    <w:p w14:paraId="63036CE4" w14:textId="15754EFB" w:rsidR="0064329D" w:rsidRDefault="0064329D" w:rsidP="0064329D">
      <w:pPr>
        <w:pStyle w:val="ListParagraph"/>
        <w:ind w:left="709"/>
      </w:pPr>
    </w:p>
    <w:p w14:paraId="5063B917" w14:textId="1CC09341" w:rsidR="0064329D" w:rsidRDefault="0064329D" w:rsidP="0064329D">
      <w:pPr>
        <w:pStyle w:val="ListParagraph"/>
        <w:ind w:left="709"/>
      </w:pPr>
    </w:p>
    <w:p w14:paraId="22DDEDAC" w14:textId="1815BABD" w:rsidR="0064329D" w:rsidRDefault="0064329D" w:rsidP="0064329D">
      <w:pPr>
        <w:pStyle w:val="ListParagraph"/>
        <w:ind w:left="709"/>
      </w:pPr>
    </w:p>
    <w:p w14:paraId="39EC5272" w14:textId="5CE57C16" w:rsidR="0064329D" w:rsidRDefault="0064329D" w:rsidP="0064329D">
      <w:pPr>
        <w:pStyle w:val="ListParagraph"/>
        <w:ind w:left="709"/>
      </w:pPr>
    </w:p>
    <w:p w14:paraId="04B544C0" w14:textId="391B2B5A" w:rsidR="0064329D" w:rsidRDefault="0064329D" w:rsidP="0064329D">
      <w:pPr>
        <w:pStyle w:val="ListParagraph"/>
        <w:ind w:left="709"/>
      </w:pPr>
    </w:p>
    <w:p w14:paraId="625AFEF9" w14:textId="77777777" w:rsidR="0064329D" w:rsidRDefault="0064329D" w:rsidP="0064329D">
      <w:pPr>
        <w:pStyle w:val="ListParagraph"/>
        <w:ind w:left="709"/>
      </w:pPr>
    </w:p>
    <w:p w14:paraId="3EE30A1A" w14:textId="657F3280" w:rsidR="003643B4" w:rsidRDefault="00DF7F79" w:rsidP="00CE316E">
      <w:pPr>
        <w:pStyle w:val="ListParagraph"/>
        <w:numPr>
          <w:ilvl w:val="0"/>
          <w:numId w:val="56"/>
        </w:numPr>
        <w:ind w:left="709"/>
      </w:pPr>
      <w:r>
        <w:t>Halaman Laporan Siswa Bermasalah</w:t>
      </w:r>
    </w:p>
    <w:p w14:paraId="24DDB1AC" w14:textId="70757F52" w:rsidR="003643B4" w:rsidRDefault="003643B4" w:rsidP="003643B4">
      <w:pPr>
        <w:ind w:left="349" w:firstLine="360"/>
      </w:pPr>
      <w:r>
        <w:t>Halaman ini menampilkan data laporan absen siswa bermasalah pada semester yang sedang berlaku dimana data siswa akan tampil di halaman ini apabila terdapat status alpha yang telah mencapai batas maksimal. Tampilan halaman ini dapat dilihat pada Gambar</w:t>
      </w:r>
    </w:p>
    <w:p w14:paraId="1861C5B1" w14:textId="65C24D89" w:rsidR="003643B4" w:rsidRDefault="00ED34E2" w:rsidP="003643B4">
      <w:pPr>
        <w:ind w:left="349"/>
      </w:pPr>
      <w:r>
        <w:rPr>
          <w:noProof/>
        </w:rPr>
        <w:pict w14:anchorId="1A846FD0">
          <v:shape id="Text Box 379" o:spid="_x0000_s1042" type="#_x0000_t202" style="position:absolute;left:0;text-align:left;margin-left:36.3pt;margin-top:193.35pt;width:324.25pt;height:.05pt;z-index:-251602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" stroked="f">
            <v:textbox style="mso-next-textbox:#Text Box 379;mso-fit-shape-to-text:t" inset="0,0,0,0">
              <w:txbxContent>
                <w:p w14:paraId="194C7A0B" w14:textId="45643B65" w:rsidR="00ED34E2" w:rsidRPr="0057234C" w:rsidDel="009F23AF" w:rsidRDefault="00ED34E2" w:rsidP="002C40D7">
                  <w:pPr>
                    <w:pStyle w:val="Caption"/>
                    <w:jc w:val="center"/>
                    <w:rPr>
                      <w:del w:id="10600" w:author="chaniaayulestari@outlook.com" w:date="2021-11-13T22:06: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4</w:t>
                  </w:r>
                  <w:r>
                    <w:rPr>
                      <w:i w:val="0"/>
                      <w:iCs w:val="0"/>
                    </w:rPr>
                    <w:fldChar w:fldCharType="end"/>
                  </w:r>
                  <w:r>
                    <w:t xml:space="preserve"> Halaman Data Siswa Bermasalah </w:t>
                  </w:r>
                  <w:r w:rsidRPr="00A7624D">
                    <w:t>[Guru BK]</w:t>
                  </w:r>
                </w:p>
                <w:p w14:paraId="25F2AC00" w14:textId="31E61039" w:rsidR="00ED34E2" w:rsidDel="009F23AF" w:rsidRDefault="00ED34E2">
                  <w:pPr>
                    <w:rPr>
                      <w:del w:id="10601" w:author="chaniaayulestari@outlook.com" w:date="2021-11-13T22:06:00Z"/>
                    </w:rPr>
                  </w:pPr>
                </w:p>
                <w:p w14:paraId="71620497" w14:textId="394FD01F" w:rsidR="00ED34E2" w:rsidRPr="0057234C" w:rsidRDefault="00ED34E2">
                  <w:pPr>
                    <w:pStyle w:val="Caption"/>
                    <w:jc w:val="center"/>
                    <w:rPr>
                      <w:noProof/>
                      <w:sz w:val="24"/>
                      <w:szCs w:val="24"/>
                    </w:rPr>
                  </w:pPr>
                  <w:del w:id="10602" w:author="chaniaayulestari@outlook.com" w:date="2021-11-13T22:06: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4</w:delText>
                    </w:r>
                    <w:r w:rsidDel="009F23AF">
                      <w:fldChar w:fldCharType="end"/>
                    </w:r>
                    <w:r w:rsidDel="009F23AF">
                      <w:delText xml:space="preserve"> Halaman Data Siswa Bermasalah </w:delText>
                    </w:r>
                    <w:r w:rsidRPr="00A7624D" w:rsidDel="009F23AF">
                      <w:delText>[Guru BK]</w:delText>
                    </w:r>
                  </w:del>
                </w:p>
              </w:txbxContent>
            </v:textbox>
          </v:shape>
        </w:pict>
      </w:r>
      <w:r w:rsidR="006D380E">
        <w:rPr>
          <w:noProof/>
        </w:rPr>
        <w:drawing>
          <wp:anchor distT="0" distB="0" distL="114300" distR="114300" simplePos="0" relativeHeight="251575808" behindDoc="1" locked="0" layoutInCell="1" allowOverlap="1" wp14:anchorId="5FB93597" wp14:editId="7B1BE2FF">
            <wp:simplePos x="0" y="0"/>
            <wp:positionH relativeFrom="margin">
              <wp:align>center</wp:align>
            </wp:positionH>
            <wp:positionV relativeFrom="paragraph">
              <wp:posOffset>8255</wp:posOffset>
            </wp:positionV>
            <wp:extent cx="4118212" cy="2390400"/>
            <wp:effectExtent l="0" t="0" r="0" b="0"/>
            <wp:wrapNone/>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41182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E2228D" w14:textId="40BF4ED4" w:rsidR="006D380E" w:rsidRDefault="006D380E" w:rsidP="006D380E">
      <w:pPr>
        <w:pStyle w:val="ListParagraph"/>
        <w:ind w:left="426"/>
        <w:rPr>
          <w:b/>
          <w:bCs/>
          <w:color w:val="000000"/>
        </w:rPr>
      </w:pPr>
    </w:p>
    <w:p w14:paraId="0F77FAB4" w14:textId="08D97FA8" w:rsidR="006D380E" w:rsidRDefault="006D380E" w:rsidP="006D380E">
      <w:pPr>
        <w:pStyle w:val="ListParagraph"/>
        <w:ind w:left="426"/>
        <w:rPr>
          <w:b/>
          <w:bCs/>
          <w:color w:val="000000"/>
        </w:rPr>
      </w:pPr>
    </w:p>
    <w:p w14:paraId="1B030AF7" w14:textId="465DBE34" w:rsidR="006D380E" w:rsidRDefault="006D380E" w:rsidP="006D380E">
      <w:pPr>
        <w:pStyle w:val="ListParagraph"/>
        <w:ind w:left="426"/>
        <w:rPr>
          <w:b/>
          <w:bCs/>
          <w:color w:val="000000"/>
        </w:rPr>
      </w:pPr>
    </w:p>
    <w:p w14:paraId="49257011" w14:textId="5A16BBDC" w:rsidR="006D380E" w:rsidRDefault="006D380E" w:rsidP="006D380E">
      <w:pPr>
        <w:pStyle w:val="ListParagraph"/>
        <w:ind w:left="426"/>
        <w:rPr>
          <w:b/>
          <w:bCs/>
          <w:color w:val="000000"/>
        </w:rPr>
      </w:pPr>
    </w:p>
    <w:p w14:paraId="58F89EFB" w14:textId="54F7E27E" w:rsidR="006D380E" w:rsidRDefault="006D380E" w:rsidP="006D380E">
      <w:pPr>
        <w:pStyle w:val="ListParagraph"/>
        <w:ind w:left="426"/>
        <w:rPr>
          <w:b/>
          <w:bCs/>
          <w:color w:val="000000"/>
        </w:rPr>
      </w:pPr>
    </w:p>
    <w:p w14:paraId="44B8D769" w14:textId="022CB69B" w:rsidR="006D380E" w:rsidRDefault="006D380E" w:rsidP="006D380E">
      <w:pPr>
        <w:pStyle w:val="ListParagraph"/>
        <w:ind w:left="426"/>
        <w:rPr>
          <w:b/>
          <w:bCs/>
          <w:color w:val="000000"/>
        </w:rPr>
      </w:pPr>
    </w:p>
    <w:p w14:paraId="08661B86" w14:textId="503A9489" w:rsidR="006D380E" w:rsidRDefault="006D380E" w:rsidP="006D380E">
      <w:pPr>
        <w:pStyle w:val="ListParagraph"/>
        <w:ind w:left="426"/>
        <w:rPr>
          <w:b/>
          <w:bCs/>
          <w:color w:val="000000"/>
        </w:rPr>
      </w:pPr>
    </w:p>
    <w:p w14:paraId="726126B8" w14:textId="14176565" w:rsidR="006D380E" w:rsidRDefault="006D380E" w:rsidP="006D380E">
      <w:pPr>
        <w:pStyle w:val="ListParagraph"/>
        <w:ind w:left="426"/>
        <w:rPr>
          <w:b/>
          <w:bCs/>
          <w:color w:val="000000"/>
        </w:rPr>
      </w:pPr>
    </w:p>
    <w:p w14:paraId="6099939B" w14:textId="1167BBEE" w:rsidR="006D380E" w:rsidRDefault="006D380E" w:rsidP="006D380E">
      <w:pPr>
        <w:pStyle w:val="ListParagraph"/>
        <w:ind w:left="426"/>
        <w:rPr>
          <w:b/>
          <w:bCs/>
          <w:color w:val="000000"/>
        </w:rPr>
      </w:pPr>
    </w:p>
    <w:p w14:paraId="2527301B" w14:textId="07B4886B" w:rsidR="00DF7F79" w:rsidRDefault="00DF7F79" w:rsidP="00CE316E">
      <w:pPr>
        <w:pStyle w:val="ListParagraph"/>
        <w:numPr>
          <w:ilvl w:val="0"/>
          <w:numId w:val="60"/>
        </w:numPr>
        <w:ind w:left="426"/>
        <w:rPr>
          <w:b/>
          <w:bCs/>
          <w:color w:val="000000"/>
        </w:rPr>
      </w:pPr>
      <w:r w:rsidRPr="00DF7F79">
        <w:rPr>
          <w:b/>
          <w:bCs/>
          <w:color w:val="000000"/>
        </w:rPr>
        <w:lastRenderedPageBreak/>
        <w:t>Antarmuka Bagian IT</w:t>
      </w:r>
    </w:p>
    <w:p w14:paraId="1243083B" w14:textId="537F69F2" w:rsidR="00AA7D36" w:rsidRDefault="00AA7D36" w:rsidP="00CE316E">
      <w:pPr>
        <w:pStyle w:val="ListParagraph"/>
        <w:numPr>
          <w:ilvl w:val="0"/>
          <w:numId w:val="57"/>
        </w:numPr>
        <w:ind w:left="426"/>
      </w:pPr>
      <w:r>
        <w:t>Halaman Menu Utama</w:t>
      </w:r>
    </w:p>
    <w:p w14:paraId="5A1058B5" w14:textId="1A2F54DC" w:rsidR="003643B4" w:rsidRDefault="003643B4" w:rsidP="003643B4">
      <w:pPr>
        <w:ind w:left="66" w:firstLine="360"/>
        <w:rPr>
          <w:ins w:id="10603" w:author="chaniaayulestari@outlook.com" w:date="2021-11-13T22:09:00Z"/>
        </w:rPr>
      </w:pPr>
      <w:r>
        <w:t xml:space="preserve">Halaman ini merupakan halaman yang berisikan beberapa fitur menu yang dapat digunakan oleh user </w:t>
      </w:r>
      <w:r w:rsidR="008A6DB1">
        <w:t xml:space="preserve">dengan status </w:t>
      </w:r>
      <w:r>
        <w:t xml:space="preserve">sebagai </w:t>
      </w:r>
      <w:r w:rsidR="008A6DB1">
        <w:t>bagian IT</w:t>
      </w:r>
      <w:r>
        <w:t>. Tampilan halaman ini dapat dilihat pada Gambar.</w:t>
      </w:r>
    </w:p>
    <w:p w14:paraId="24D72E80" w14:textId="77777777" w:rsidR="009F23AF" w:rsidRDefault="009F23AF" w:rsidP="003643B4">
      <w:pPr>
        <w:ind w:left="66" w:firstLine="360"/>
      </w:pPr>
    </w:p>
    <w:p w14:paraId="349CF7E7" w14:textId="2FD076DF" w:rsidR="006D380E" w:rsidDel="009F23AF" w:rsidRDefault="006D380E" w:rsidP="003643B4">
      <w:pPr>
        <w:ind w:left="66" w:firstLine="360"/>
        <w:rPr>
          <w:del w:id="10604" w:author="chaniaayulestari@outlook.com" w:date="2021-11-13T22:07:00Z"/>
        </w:rPr>
      </w:pPr>
    </w:p>
    <w:p w14:paraId="1E1DEB7D" w14:textId="4CEA642A" w:rsidR="006D380E" w:rsidRDefault="00ED34E2" w:rsidP="006D380E">
      <w:pPr>
        <w:pStyle w:val="ListParagraph"/>
        <w:ind w:left="426"/>
      </w:pPr>
      <w:r>
        <w:rPr>
          <w:noProof/>
        </w:rPr>
        <w:pict w14:anchorId="644BD9AB">
          <v:shape id="Text Box 380" o:spid="_x0000_s1041" type="#_x0000_t202" style="position:absolute;left:0;text-align:left;margin-left:34.8pt;margin-top:193.35pt;width:324.45pt;height:.05pt;z-index:-25160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" stroked="f">
            <v:textbox style="mso-next-textbox:#Text Box 380;mso-fit-shape-to-text:t" inset="0,0,0,0">
              <w:txbxContent>
                <w:p w14:paraId="3AAF0DBD" w14:textId="6B6D1343" w:rsidR="00ED34E2" w:rsidRPr="00D84276" w:rsidDel="009F23AF" w:rsidRDefault="00ED34E2">
                  <w:pPr>
                    <w:pStyle w:val="Caption"/>
                    <w:jc w:val="center"/>
                    <w:rPr>
                      <w:del w:id="10605" w:author="chaniaayulestari@outlook.com" w:date="2021-11-13T22:07: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5</w:t>
                  </w:r>
                  <w:r>
                    <w:rPr>
                      <w:i w:val="0"/>
                      <w:iCs w:val="0"/>
                    </w:rPr>
                    <w:fldChar w:fldCharType="end"/>
                  </w:r>
                  <w:r>
                    <w:t xml:space="preserve"> Halaman Menu Utama [Bag.IT]</w:t>
                  </w:r>
                </w:p>
                <w:p w14:paraId="68AEF036" w14:textId="5288F1C4" w:rsidR="00ED34E2" w:rsidDel="009F23AF" w:rsidRDefault="00ED34E2">
                  <w:pPr>
                    <w:pStyle w:val="Caption"/>
                    <w:jc w:val="center"/>
                    <w:rPr>
                      <w:del w:id="10606" w:author="chaniaayulestari@outlook.com" w:date="2021-11-13T22:07:00Z"/>
                    </w:rPr>
                    <w:pPrChange w:id="10607" w:author="chaniaayulestari@outlook.com" w:date="2021-11-13T22:07:00Z">
                      <w:pPr/>
                    </w:pPrChange>
                  </w:pPr>
                </w:p>
                <w:p w14:paraId="4B36D5A0" w14:textId="332123FB" w:rsidR="00ED34E2" w:rsidRPr="00D84276" w:rsidRDefault="00ED34E2">
                  <w:pPr>
                    <w:pStyle w:val="Caption"/>
                    <w:jc w:val="center"/>
                    <w:rPr>
                      <w:noProof/>
                      <w:sz w:val="24"/>
                      <w:szCs w:val="24"/>
                    </w:rPr>
                  </w:pPr>
                  <w:del w:id="10608" w:author="chaniaayulestari@outlook.com" w:date="2021-11-13T22:07: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5</w:delText>
                    </w:r>
                    <w:r w:rsidDel="009F23AF">
                      <w:fldChar w:fldCharType="end"/>
                    </w:r>
                    <w:r w:rsidDel="009F23AF">
                      <w:delText xml:space="preserve"> Halaman Menu Utama [Bag.IT]</w:delText>
                    </w:r>
                  </w:del>
                </w:p>
              </w:txbxContent>
            </v:textbox>
          </v:shape>
        </w:pict>
      </w:r>
      <w:r w:rsidR="006D380E">
        <w:rPr>
          <w:noProof/>
        </w:rPr>
        <w:drawing>
          <wp:anchor distT="0" distB="0" distL="114300" distR="114300" simplePos="0" relativeHeight="251576832" behindDoc="1" locked="0" layoutInCell="1" allowOverlap="1" wp14:anchorId="2A840139" wp14:editId="77E04D50">
            <wp:simplePos x="0" y="0"/>
            <wp:positionH relativeFrom="margin">
              <wp:posOffset>442224</wp:posOffset>
            </wp:positionH>
            <wp:positionV relativeFrom="paragraph">
              <wp:posOffset>8255</wp:posOffset>
            </wp:positionV>
            <wp:extent cx="4120896" cy="2390400"/>
            <wp:effectExtent l="0" t="0" r="0" b="0"/>
            <wp:wrapNone/>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412089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48D3DA" w14:textId="0BF4121D" w:rsidR="006D380E" w:rsidRDefault="006D380E" w:rsidP="006D380E">
      <w:pPr>
        <w:pStyle w:val="ListParagraph"/>
        <w:ind w:left="426"/>
      </w:pPr>
    </w:p>
    <w:p w14:paraId="2D6793B1" w14:textId="16E869CE" w:rsidR="006D380E" w:rsidRDefault="006D380E" w:rsidP="006D380E">
      <w:pPr>
        <w:pStyle w:val="ListParagraph"/>
        <w:ind w:left="426"/>
      </w:pPr>
    </w:p>
    <w:p w14:paraId="169FB99F" w14:textId="4878696D" w:rsidR="006D380E" w:rsidRDefault="006D380E" w:rsidP="006D380E">
      <w:pPr>
        <w:pStyle w:val="ListParagraph"/>
        <w:ind w:left="426"/>
      </w:pPr>
    </w:p>
    <w:p w14:paraId="4E716213" w14:textId="402F4B2A" w:rsidR="006D380E" w:rsidRDefault="006D380E" w:rsidP="006D380E">
      <w:pPr>
        <w:pStyle w:val="ListParagraph"/>
        <w:ind w:left="426"/>
      </w:pPr>
    </w:p>
    <w:p w14:paraId="71635B8D" w14:textId="0BBC3380" w:rsidR="006D380E" w:rsidRDefault="006D380E" w:rsidP="006D380E">
      <w:pPr>
        <w:pStyle w:val="ListParagraph"/>
        <w:ind w:left="426"/>
      </w:pPr>
    </w:p>
    <w:p w14:paraId="4E1071F7" w14:textId="67F100F9" w:rsidR="006D380E" w:rsidRDefault="006D380E" w:rsidP="006D380E">
      <w:pPr>
        <w:pStyle w:val="ListParagraph"/>
        <w:ind w:left="426"/>
      </w:pPr>
    </w:p>
    <w:p w14:paraId="23BF2E0B" w14:textId="785630D0" w:rsidR="006D380E" w:rsidRDefault="006D380E" w:rsidP="006D380E">
      <w:pPr>
        <w:pStyle w:val="ListParagraph"/>
        <w:ind w:left="426"/>
      </w:pPr>
    </w:p>
    <w:p w14:paraId="1D9B8D15" w14:textId="7380194C" w:rsidR="006D380E" w:rsidRDefault="006D380E" w:rsidP="006D380E">
      <w:pPr>
        <w:pStyle w:val="ListParagraph"/>
        <w:ind w:left="426"/>
      </w:pPr>
    </w:p>
    <w:p w14:paraId="14575B11" w14:textId="77777777" w:rsidR="006D380E" w:rsidRDefault="006D380E" w:rsidP="006D380E">
      <w:pPr>
        <w:pStyle w:val="ListParagraph"/>
        <w:ind w:left="426"/>
      </w:pPr>
    </w:p>
    <w:p w14:paraId="309F8A70" w14:textId="12DCAB08" w:rsidR="00AA7D36" w:rsidRDefault="00AA7D36" w:rsidP="00CE316E">
      <w:pPr>
        <w:pStyle w:val="ListParagraph"/>
        <w:numPr>
          <w:ilvl w:val="0"/>
          <w:numId w:val="57"/>
        </w:numPr>
        <w:ind w:left="426"/>
      </w:pPr>
      <w:r>
        <w:t>Halaman Kelola Data Siswa</w:t>
      </w:r>
    </w:p>
    <w:p w14:paraId="0A1189E9" w14:textId="77777777" w:rsidR="008A6DB1" w:rsidRDefault="008A6DB1" w:rsidP="00CE316E">
      <w:pPr>
        <w:pStyle w:val="ListParagraph"/>
        <w:numPr>
          <w:ilvl w:val="0"/>
          <w:numId w:val="59"/>
        </w:numPr>
        <w:ind w:left="709"/>
      </w:pPr>
      <w:r>
        <w:t>Halaman Tambah Data Siswa</w:t>
      </w:r>
    </w:p>
    <w:p w14:paraId="5DE45D6D" w14:textId="6313E31C" w:rsidR="008A6DB1" w:rsidRDefault="008A6DB1" w:rsidP="008A6DB1">
      <w:pPr>
        <w:ind w:left="349" w:firstLine="360"/>
      </w:pPr>
      <w:r>
        <w:t xml:space="preserve">Halaman tambah data siswa ini </w:t>
      </w:r>
      <w:r w:rsidRPr="009508EB">
        <w:t>merupakan tampilan yang berisikan fitur</w:t>
      </w:r>
      <w:r>
        <w:t xml:space="preserve"> tambah siswa yang </w:t>
      </w:r>
      <w:r w:rsidRPr="009508EB">
        <w:t xml:space="preserve">digunakan oleh </w:t>
      </w:r>
      <w:r>
        <w:t>admin dengan status sebagai bagian IT. Tampilan</w:t>
      </w:r>
      <w:r w:rsidRPr="009508EB">
        <w:t xml:space="preserve"> </w:t>
      </w:r>
      <w:r>
        <w:t xml:space="preserve">halaman tambah data siswa </w:t>
      </w:r>
      <w:r w:rsidRPr="009508EB">
        <w:t>dapat dilihat pada Gamba</w:t>
      </w:r>
      <w:r>
        <w:t>r</w:t>
      </w:r>
      <w:r w:rsidRPr="009508EB">
        <w:t>.</w:t>
      </w:r>
    </w:p>
    <w:p w14:paraId="4A06F2BB" w14:textId="58FE6128" w:rsidR="006D380E" w:rsidRDefault="00ED34E2" w:rsidP="008A6DB1">
      <w:pPr>
        <w:ind w:left="709"/>
      </w:pPr>
      <w:r>
        <w:rPr>
          <w:noProof/>
        </w:rPr>
        <w:pict w14:anchorId="69CC2D9A">
          <v:shape id="Text Box 381" o:spid="_x0000_s1040" type="#_x0000_t202" style="position:absolute;left:0;text-align:left;margin-left:35pt;margin-top:193pt;width:323.95pt;height:.05pt;z-index:-25160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" stroked="f">
            <v:textbox style="mso-next-textbox:#Text Box 381;mso-fit-shape-to-text:t" inset="0,0,0,0">
              <w:txbxContent>
                <w:p w14:paraId="143342C2" w14:textId="37C69E75" w:rsidR="00ED34E2" w:rsidRPr="00654DAD" w:rsidRDefault="00ED34E2"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6</w:t>
                  </w:r>
                  <w:r>
                    <w:fldChar w:fldCharType="end"/>
                  </w:r>
                  <w:r>
                    <w:t xml:space="preserve"> Halaman Tambah Data Siswa </w:t>
                  </w:r>
                  <w:r w:rsidRPr="00506747">
                    <w:t>[Bag.IT]</w:t>
                  </w:r>
                </w:p>
                <w:p w14:paraId="0D94DAEE" w14:textId="77777777" w:rsidR="00ED34E2" w:rsidRDefault="00ED34E2"/>
                <w:p w14:paraId="4E74007A" w14:textId="229F96C2" w:rsidR="00ED34E2" w:rsidRPr="00654DAD" w:rsidRDefault="00ED34E2"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6</w:t>
                  </w:r>
                  <w:r>
                    <w:fldChar w:fldCharType="end"/>
                  </w:r>
                  <w:r>
                    <w:t xml:space="preserve"> Halaman Tambah Data Siswa </w:t>
                  </w:r>
                  <w:r w:rsidRPr="00506747">
                    <w:t>[Bag.IT]</w:t>
                  </w:r>
                </w:p>
              </w:txbxContent>
            </v:textbox>
          </v:shape>
        </w:pict>
      </w:r>
      <w:r w:rsidR="006D380E">
        <w:rPr>
          <w:noProof/>
        </w:rPr>
        <w:drawing>
          <wp:anchor distT="0" distB="0" distL="114300" distR="114300" simplePos="0" relativeHeight="251577856" behindDoc="1" locked="0" layoutInCell="1" allowOverlap="1" wp14:anchorId="5BCDA8E4" wp14:editId="7302FFDA">
            <wp:simplePos x="0" y="0"/>
            <wp:positionH relativeFrom="margin">
              <wp:posOffset>444764</wp:posOffset>
            </wp:positionH>
            <wp:positionV relativeFrom="paragraph">
              <wp:posOffset>3810</wp:posOffset>
            </wp:positionV>
            <wp:extent cx="4114640" cy="2390400"/>
            <wp:effectExtent l="0" t="0" r="635" b="0"/>
            <wp:wrapNone/>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E0F7C4" w14:textId="1637316B" w:rsidR="008A6DB1" w:rsidRDefault="008A6DB1" w:rsidP="008A6DB1">
      <w:pPr>
        <w:ind w:left="709"/>
      </w:pPr>
    </w:p>
    <w:p w14:paraId="5E6F9B7A" w14:textId="0D54B687" w:rsidR="006D380E" w:rsidRDefault="006D380E" w:rsidP="008A6DB1">
      <w:pPr>
        <w:ind w:left="709"/>
      </w:pPr>
    </w:p>
    <w:p w14:paraId="05EB21A7" w14:textId="2876B785" w:rsidR="006D380E" w:rsidRDefault="006D380E" w:rsidP="008A6DB1">
      <w:pPr>
        <w:ind w:left="709"/>
      </w:pPr>
    </w:p>
    <w:p w14:paraId="6D6B3777" w14:textId="453BBB61" w:rsidR="006D380E" w:rsidRDefault="006D380E" w:rsidP="008A6DB1">
      <w:pPr>
        <w:ind w:left="709"/>
      </w:pPr>
    </w:p>
    <w:p w14:paraId="1F90487D" w14:textId="7D39AB7D" w:rsidR="006D380E" w:rsidRDefault="006D380E" w:rsidP="008A6DB1">
      <w:pPr>
        <w:ind w:left="709"/>
      </w:pPr>
    </w:p>
    <w:p w14:paraId="2874D093" w14:textId="24725C1D" w:rsidR="006D380E" w:rsidRDefault="006D380E" w:rsidP="008A6DB1">
      <w:pPr>
        <w:ind w:left="709"/>
      </w:pPr>
    </w:p>
    <w:p w14:paraId="52448DAA" w14:textId="2AFB9763" w:rsidR="006D380E" w:rsidRDefault="006D380E" w:rsidP="008A6DB1">
      <w:pPr>
        <w:ind w:left="709"/>
      </w:pPr>
    </w:p>
    <w:p w14:paraId="10EB88A2" w14:textId="36E57642" w:rsidR="006D380E" w:rsidRDefault="006D380E" w:rsidP="008A6DB1">
      <w:pPr>
        <w:ind w:left="709"/>
      </w:pPr>
    </w:p>
    <w:p w14:paraId="1BF69FCA" w14:textId="77777777" w:rsidR="006D380E" w:rsidRDefault="006D380E" w:rsidP="008A6DB1">
      <w:pPr>
        <w:ind w:left="709"/>
      </w:pPr>
    </w:p>
    <w:p w14:paraId="7D8DD385" w14:textId="77777777" w:rsidR="008A6DB1" w:rsidRDefault="008A6DB1" w:rsidP="00CE316E">
      <w:pPr>
        <w:pStyle w:val="ListParagraph"/>
        <w:numPr>
          <w:ilvl w:val="0"/>
          <w:numId w:val="59"/>
        </w:numPr>
        <w:ind w:left="709"/>
      </w:pPr>
      <w:r>
        <w:lastRenderedPageBreak/>
        <w:t>Halaman Data Siswa</w:t>
      </w:r>
    </w:p>
    <w:p w14:paraId="44F893CC" w14:textId="09E001DE" w:rsidR="008A6DB1" w:rsidRDefault="008A6DB1" w:rsidP="008A6DB1">
      <w:pPr>
        <w:ind w:left="349" w:firstLine="360"/>
      </w:pPr>
      <w:r>
        <w:t xml:space="preserve">Halaman ini merupakan tampilan yang berisikan seluruh data siswa yang dilengkapi dengan beberapa fitur tambahan seperti hapus data, lihat profile, dan lihat riwayat absen siswa dengan status sebagai bagian IT. Tampilan halaman data siswa dapat dilihat pada Gambar </w:t>
      </w:r>
    </w:p>
    <w:p w14:paraId="424C9FD1" w14:textId="61F1C42A" w:rsidR="008A6DB1" w:rsidRDefault="00ED34E2" w:rsidP="00CE316E">
      <w:pPr>
        <w:pStyle w:val="ListParagraph"/>
        <w:numPr>
          <w:ilvl w:val="0"/>
          <w:numId w:val="59"/>
        </w:numPr>
        <w:ind w:left="709"/>
      </w:pPr>
      <w:r>
        <w:rPr>
          <w:noProof/>
        </w:rPr>
        <w:pict w14:anchorId="49306DD1">
          <v:shape id="Text Box 382" o:spid="_x0000_s1039" type="#_x0000_t202" style="position:absolute;left:0;text-align:left;margin-left:34.95pt;margin-top:192.7pt;width:323.95pt;height:.05pt;z-index:251717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" stroked="f">
            <v:textbox style="mso-next-textbox:#Text Box 382;mso-fit-shape-to-text:t" inset="0,0,0,0">
              <w:txbxContent>
                <w:p w14:paraId="5F2D8BB6" w14:textId="6E1FAF47" w:rsidR="00ED34E2" w:rsidRPr="008132CF" w:rsidDel="009F23AF" w:rsidRDefault="00ED34E2" w:rsidP="002C40D7">
                  <w:pPr>
                    <w:pStyle w:val="Caption"/>
                    <w:jc w:val="center"/>
                    <w:rPr>
                      <w:del w:id="10609" w:author="chaniaayulestari@outlook.com" w:date="2021-11-13T22:09: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7</w:t>
                  </w:r>
                  <w:r>
                    <w:rPr>
                      <w:i w:val="0"/>
                      <w:iCs w:val="0"/>
                    </w:rPr>
                    <w:fldChar w:fldCharType="end"/>
                  </w:r>
                  <w:r>
                    <w:t xml:space="preserve"> Halaman Data Siswa </w:t>
                  </w:r>
                  <w:r w:rsidRPr="00CA51F9">
                    <w:t>[Bag.IT]</w:t>
                  </w:r>
                </w:p>
                <w:p w14:paraId="7155C0E5" w14:textId="50941B45" w:rsidR="00ED34E2" w:rsidDel="009F23AF" w:rsidRDefault="00ED34E2">
                  <w:pPr>
                    <w:pStyle w:val="Caption"/>
                    <w:jc w:val="center"/>
                    <w:rPr>
                      <w:del w:id="10610" w:author="chaniaayulestari@outlook.com" w:date="2021-11-13T22:09:00Z"/>
                    </w:rPr>
                    <w:pPrChange w:id="10611" w:author="chaniaayulestari@outlook.com" w:date="2021-11-13T22:09:00Z">
                      <w:pPr/>
                    </w:pPrChange>
                  </w:pPr>
                </w:p>
                <w:p w14:paraId="5E329597" w14:textId="2F08F516" w:rsidR="00ED34E2" w:rsidRPr="008132CF" w:rsidRDefault="00ED34E2">
                  <w:pPr>
                    <w:pStyle w:val="Caption"/>
                    <w:jc w:val="center"/>
                    <w:rPr>
                      <w:noProof/>
                      <w:sz w:val="24"/>
                      <w:szCs w:val="24"/>
                    </w:rPr>
                  </w:pPr>
                  <w:del w:id="10612" w:author="chaniaayulestari@outlook.com" w:date="2021-11-13T22:09: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7</w:delText>
                    </w:r>
                    <w:r w:rsidDel="009F23AF">
                      <w:fldChar w:fldCharType="end"/>
                    </w:r>
                    <w:r w:rsidDel="009F23AF">
                      <w:delText xml:space="preserve"> Halaman Data Siswa </w:delText>
                    </w:r>
                    <w:r w:rsidRPr="00CA51F9" w:rsidDel="009F23AF">
                      <w:delText>[Bag.IT]</w:delText>
                    </w:r>
                  </w:del>
                </w:p>
              </w:txbxContent>
            </v:textbox>
            <w10:wrap type="topAndBottom"/>
          </v:shape>
        </w:pict>
      </w:r>
      <w:r w:rsidR="00911364">
        <w:rPr>
          <w:noProof/>
        </w:rPr>
        <w:drawing>
          <wp:anchor distT="0" distB="0" distL="114300" distR="114300" simplePos="0" relativeHeight="251578880" behindDoc="0" locked="0" layoutInCell="1" allowOverlap="1" wp14:anchorId="16774B2D" wp14:editId="551E4FE5">
            <wp:simplePos x="0" y="0"/>
            <wp:positionH relativeFrom="margin">
              <wp:posOffset>444236</wp:posOffset>
            </wp:positionH>
            <wp:positionV relativeFrom="paragraph">
              <wp:posOffset>0</wp:posOffset>
            </wp:positionV>
            <wp:extent cx="4114640" cy="2390400"/>
            <wp:effectExtent l="0" t="0" r="635" b="0"/>
            <wp:wrapTopAndBottom/>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8A6DB1">
        <w:t>Halaman Profile Siswa</w:t>
      </w:r>
    </w:p>
    <w:p w14:paraId="109BDA8A" w14:textId="0BFA5298" w:rsidR="008A6DB1" w:rsidRDefault="008A6DB1" w:rsidP="008A6DB1">
      <w:pPr>
        <w:ind w:left="349" w:firstLine="360"/>
      </w:pPr>
      <w:r>
        <w:t>Halaman ini merupakan halaman yang berisikan beberapa informasi yang terkait dengan data siswa yang dilengkapi dengan fitur untuk mengedit data</w:t>
      </w:r>
      <w:r w:rsidRPr="008A6DB1">
        <w:t xml:space="preserve"> </w:t>
      </w:r>
      <w:r>
        <w:t>dengan status sebagai bagian IT.  Tampilan halaman profile siswa dapat dilihat pada Gambar</w:t>
      </w:r>
    </w:p>
    <w:p w14:paraId="461B89CB" w14:textId="358892EF" w:rsidR="008A6DB1" w:rsidRDefault="00ED34E2" w:rsidP="008A6DB1">
      <w:pPr>
        <w:ind w:left="709" w:firstLine="360"/>
      </w:pPr>
      <w:r>
        <w:rPr>
          <w:noProof/>
        </w:rPr>
        <w:pict w14:anchorId="63B518E2">
          <v:shape id="Text Box 383" o:spid="_x0000_s1038" type="#_x0000_t202" style="position:absolute;left:0;text-align:left;margin-left:35.65pt;margin-top:192.75pt;width:325pt;height:.05pt;z-index:-25159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" stroked="f">
            <v:textbox style="mso-next-textbox:#Text Box 383;mso-fit-shape-to-text:t" inset="0,0,0,0">
              <w:txbxContent>
                <w:p w14:paraId="7D6008DB" w14:textId="05AF0EA2" w:rsidR="00ED34E2" w:rsidRPr="007F3444" w:rsidDel="009F23AF" w:rsidRDefault="00ED34E2">
                  <w:pPr>
                    <w:pStyle w:val="Caption"/>
                    <w:jc w:val="center"/>
                    <w:rPr>
                      <w:del w:id="10613" w:author="chaniaayulestari@outlook.com" w:date="2021-11-13T22:10: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8</w:t>
                  </w:r>
                  <w:r>
                    <w:rPr>
                      <w:i w:val="0"/>
                      <w:iCs w:val="0"/>
                    </w:rPr>
                    <w:fldChar w:fldCharType="end"/>
                  </w:r>
                  <w:r>
                    <w:t xml:space="preserve"> Halaman Profile Siswa </w:t>
                  </w:r>
                  <w:r w:rsidRPr="00A718E3">
                    <w:t>[Bag.IT]</w:t>
                  </w:r>
                </w:p>
                <w:p w14:paraId="6840A1DC" w14:textId="27D114D3" w:rsidR="00ED34E2" w:rsidDel="009F23AF" w:rsidRDefault="00ED34E2">
                  <w:pPr>
                    <w:pStyle w:val="Caption"/>
                    <w:jc w:val="center"/>
                    <w:rPr>
                      <w:del w:id="10614" w:author="chaniaayulestari@outlook.com" w:date="2021-11-13T22:10:00Z"/>
                    </w:rPr>
                    <w:pPrChange w:id="10615" w:author="chaniaayulestari@outlook.com" w:date="2021-11-13T22:10:00Z">
                      <w:pPr/>
                    </w:pPrChange>
                  </w:pPr>
                </w:p>
                <w:p w14:paraId="0D5D4524" w14:textId="6D46C51F" w:rsidR="00ED34E2" w:rsidRPr="007F3444" w:rsidRDefault="00ED34E2">
                  <w:pPr>
                    <w:pStyle w:val="Caption"/>
                    <w:jc w:val="center"/>
                    <w:rPr>
                      <w:noProof/>
                      <w:sz w:val="24"/>
                      <w:szCs w:val="24"/>
                    </w:rPr>
                  </w:pPr>
                  <w:del w:id="10616"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8</w:delText>
                    </w:r>
                    <w:r w:rsidDel="009F23AF">
                      <w:fldChar w:fldCharType="end"/>
                    </w:r>
                    <w:r w:rsidDel="009F23AF">
                      <w:delText xml:space="preserve"> Halaman Profile Siswa </w:delText>
                    </w:r>
                    <w:r w:rsidRPr="00A718E3" w:rsidDel="009F23AF">
                      <w:delText>[Bag.IT]</w:delText>
                    </w:r>
                  </w:del>
                </w:p>
              </w:txbxContent>
            </v:textbox>
          </v:shape>
        </w:pict>
      </w:r>
      <w:r w:rsidR="00911364">
        <w:rPr>
          <w:noProof/>
        </w:rPr>
        <w:drawing>
          <wp:anchor distT="0" distB="0" distL="114300" distR="114300" simplePos="0" relativeHeight="251579904" behindDoc="1" locked="0" layoutInCell="1" allowOverlap="1" wp14:anchorId="26AD93E3" wp14:editId="06EBEE38">
            <wp:simplePos x="0" y="0"/>
            <wp:positionH relativeFrom="margin">
              <wp:align>center</wp:align>
            </wp:positionH>
            <wp:positionV relativeFrom="paragraph">
              <wp:posOffset>704</wp:posOffset>
            </wp:positionV>
            <wp:extent cx="4128069" cy="2390400"/>
            <wp:effectExtent l="0" t="0" r="6350" b="0"/>
            <wp:wrapNone/>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4128069"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C1FD2D" w14:textId="0A1A6072" w:rsidR="00911364" w:rsidRDefault="00911364" w:rsidP="00911364">
      <w:pPr>
        <w:pStyle w:val="ListParagraph"/>
        <w:ind w:left="709"/>
      </w:pPr>
    </w:p>
    <w:p w14:paraId="30F2B8A1" w14:textId="6AA1C055" w:rsidR="00911364" w:rsidRDefault="00911364" w:rsidP="00911364">
      <w:pPr>
        <w:pStyle w:val="ListParagraph"/>
        <w:ind w:left="709"/>
      </w:pPr>
    </w:p>
    <w:p w14:paraId="5A5C7540" w14:textId="280AFDDB" w:rsidR="00911364" w:rsidRDefault="00911364" w:rsidP="00911364">
      <w:pPr>
        <w:pStyle w:val="ListParagraph"/>
        <w:ind w:left="709"/>
      </w:pPr>
    </w:p>
    <w:p w14:paraId="48B979B9" w14:textId="0E7F8CC5" w:rsidR="00911364" w:rsidRDefault="00911364" w:rsidP="00911364">
      <w:pPr>
        <w:pStyle w:val="ListParagraph"/>
        <w:ind w:left="709"/>
      </w:pPr>
    </w:p>
    <w:p w14:paraId="4E481DE2" w14:textId="3FAF4968" w:rsidR="00911364" w:rsidRDefault="00911364" w:rsidP="00911364">
      <w:pPr>
        <w:pStyle w:val="ListParagraph"/>
        <w:ind w:left="709"/>
      </w:pPr>
    </w:p>
    <w:p w14:paraId="42A0009C" w14:textId="0F4434BF" w:rsidR="00911364" w:rsidRDefault="00911364" w:rsidP="00911364">
      <w:pPr>
        <w:pStyle w:val="ListParagraph"/>
        <w:ind w:left="709"/>
      </w:pPr>
    </w:p>
    <w:p w14:paraId="46A82F38" w14:textId="3D285B26" w:rsidR="00911364" w:rsidRDefault="00911364" w:rsidP="00911364">
      <w:pPr>
        <w:pStyle w:val="ListParagraph"/>
        <w:ind w:left="709"/>
      </w:pPr>
    </w:p>
    <w:p w14:paraId="503D988C" w14:textId="6612013B" w:rsidR="00911364" w:rsidRDefault="00911364" w:rsidP="00911364">
      <w:pPr>
        <w:pStyle w:val="ListParagraph"/>
        <w:ind w:left="709"/>
      </w:pPr>
    </w:p>
    <w:p w14:paraId="5BC6347C" w14:textId="77777777" w:rsidR="00911364" w:rsidRDefault="00911364" w:rsidP="00911364">
      <w:pPr>
        <w:pStyle w:val="ListParagraph"/>
        <w:ind w:left="709"/>
      </w:pPr>
    </w:p>
    <w:p w14:paraId="786EED39" w14:textId="77777777" w:rsidR="00AA7D36" w:rsidRDefault="00AA7D36" w:rsidP="00CE316E">
      <w:pPr>
        <w:pStyle w:val="ListParagraph"/>
        <w:numPr>
          <w:ilvl w:val="0"/>
          <w:numId w:val="58"/>
        </w:numPr>
        <w:ind w:left="426"/>
      </w:pPr>
      <w:r>
        <w:t>Halaman Kelola Data Guru</w:t>
      </w:r>
    </w:p>
    <w:p w14:paraId="6DE4814D" w14:textId="77777777" w:rsidR="008A6DB1" w:rsidRDefault="008A6DB1" w:rsidP="00CE316E">
      <w:pPr>
        <w:pStyle w:val="ListParagraph"/>
        <w:numPr>
          <w:ilvl w:val="0"/>
          <w:numId w:val="59"/>
        </w:numPr>
      </w:pPr>
      <w:r>
        <w:lastRenderedPageBreak/>
        <w:t>Halaman Tambah Guru</w:t>
      </w:r>
    </w:p>
    <w:p w14:paraId="72416AFE" w14:textId="62E8600F" w:rsidR="008A6DB1" w:rsidRDefault="008A6DB1" w:rsidP="008A6DB1">
      <w:pPr>
        <w:ind w:left="360" w:firstLine="360"/>
      </w:pPr>
      <w:r>
        <w:t xml:space="preserve">Halaman tambah data guru ini </w:t>
      </w:r>
      <w:r w:rsidRPr="009508EB">
        <w:t>merupakan tampilan yang berisikan fitur</w:t>
      </w:r>
      <w:r>
        <w:t xml:space="preserve"> tambah guru yang </w:t>
      </w:r>
      <w:r w:rsidRPr="009508EB">
        <w:t xml:space="preserve">digunakan oleh </w:t>
      </w:r>
      <w:r>
        <w:t>admin dengan status sebagai bagian IT. Tampilan</w:t>
      </w:r>
      <w:r w:rsidRPr="009508EB">
        <w:t xml:space="preserve"> </w:t>
      </w:r>
      <w:r>
        <w:t xml:space="preserve">halaman tambah data guru </w:t>
      </w:r>
      <w:r w:rsidRPr="009508EB">
        <w:t>dapat dilihat pada Gamba</w:t>
      </w:r>
      <w:r>
        <w:t>r</w:t>
      </w:r>
      <w:r w:rsidRPr="009508EB">
        <w:t>.</w:t>
      </w:r>
    </w:p>
    <w:p w14:paraId="52B29493" w14:textId="77777777" w:rsidR="008A6DB1" w:rsidRDefault="008A6DB1" w:rsidP="008A6DB1">
      <w:pPr>
        <w:ind w:left="349"/>
      </w:pPr>
    </w:p>
    <w:p w14:paraId="6CF12E08" w14:textId="286FE0E8" w:rsidR="00911364" w:rsidRDefault="00ED34E2" w:rsidP="00911364">
      <w:pPr>
        <w:pStyle w:val="ListParagraph"/>
      </w:pPr>
      <w:r>
        <w:rPr>
          <w:noProof/>
        </w:rPr>
        <w:pict w14:anchorId="7A9B0731">
          <v:shape id="Text Box 384" o:spid="_x0000_s1037" type="#_x0000_t202" style="position:absolute;left:0;text-align:left;margin-left:35.6pt;margin-top:192.35pt;width:325.1pt;height:.05pt;z-index:-251597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" stroked="f">
            <v:textbox style="mso-next-textbox:#Text Box 384;mso-fit-shape-to-text:t" inset="0,0,0,0">
              <w:txbxContent>
                <w:p w14:paraId="407631AE" w14:textId="537CA9F3" w:rsidR="00ED34E2" w:rsidRPr="0075441C" w:rsidRDefault="00ED34E2"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9</w:t>
                  </w:r>
                  <w:r>
                    <w:fldChar w:fldCharType="end"/>
                  </w:r>
                  <w:r>
                    <w:t xml:space="preserve"> hAlaman Tambah Data Guru </w:t>
                  </w:r>
                  <w:r w:rsidRPr="006A2DB6">
                    <w:t>[Bag.IT]</w:t>
                  </w:r>
                </w:p>
                <w:p w14:paraId="115CBC9A" w14:textId="77777777" w:rsidR="00ED34E2" w:rsidRDefault="00ED34E2"/>
                <w:p w14:paraId="47AF933A" w14:textId="2DBC1200" w:rsidR="00ED34E2" w:rsidRPr="0075441C" w:rsidRDefault="00ED34E2"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9</w:t>
                  </w:r>
                  <w:r>
                    <w:fldChar w:fldCharType="end"/>
                  </w:r>
                  <w:r>
                    <w:t xml:space="preserve"> hAlaman Tambah Data Guru </w:t>
                  </w:r>
                  <w:r w:rsidRPr="006A2DB6">
                    <w:t>[Bag.IT]</w:t>
                  </w:r>
                </w:p>
              </w:txbxContent>
            </v:textbox>
          </v:shape>
        </w:pict>
      </w:r>
      <w:r w:rsidR="00911364">
        <w:rPr>
          <w:noProof/>
        </w:rPr>
        <w:drawing>
          <wp:anchor distT="0" distB="0" distL="114300" distR="114300" simplePos="0" relativeHeight="251581952" behindDoc="1" locked="0" layoutInCell="1" allowOverlap="1" wp14:anchorId="79892C5B" wp14:editId="241E8EA5">
            <wp:simplePos x="0" y="0"/>
            <wp:positionH relativeFrom="column">
              <wp:posOffset>452372</wp:posOffset>
            </wp:positionH>
            <wp:positionV relativeFrom="paragraph">
              <wp:posOffset>-4445</wp:posOffset>
            </wp:positionV>
            <wp:extent cx="4128967" cy="2390400"/>
            <wp:effectExtent l="0" t="0" r="5080" b="0"/>
            <wp:wrapNone/>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4128967"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7AFBCC" w14:textId="304D8394" w:rsidR="00911364" w:rsidRDefault="00911364" w:rsidP="00911364">
      <w:pPr>
        <w:pStyle w:val="ListParagraph"/>
      </w:pPr>
    </w:p>
    <w:p w14:paraId="28BD9863" w14:textId="6CE7DE66" w:rsidR="00911364" w:rsidRDefault="00911364" w:rsidP="00911364">
      <w:pPr>
        <w:pStyle w:val="ListParagraph"/>
      </w:pPr>
    </w:p>
    <w:p w14:paraId="6C9F2EA5" w14:textId="31CD6BCD" w:rsidR="00911364" w:rsidRDefault="00911364" w:rsidP="00911364">
      <w:pPr>
        <w:pStyle w:val="ListParagraph"/>
      </w:pPr>
    </w:p>
    <w:p w14:paraId="30AD54B1" w14:textId="0496CD24" w:rsidR="00911364" w:rsidRDefault="00911364" w:rsidP="00911364">
      <w:pPr>
        <w:pStyle w:val="ListParagraph"/>
      </w:pPr>
    </w:p>
    <w:p w14:paraId="28489274" w14:textId="6195BC37" w:rsidR="00911364" w:rsidRDefault="00911364" w:rsidP="00911364">
      <w:pPr>
        <w:pStyle w:val="ListParagraph"/>
      </w:pPr>
    </w:p>
    <w:p w14:paraId="1483A20F" w14:textId="3BF7D2EE" w:rsidR="00911364" w:rsidRDefault="00911364" w:rsidP="00911364">
      <w:pPr>
        <w:pStyle w:val="ListParagraph"/>
        <w:tabs>
          <w:tab w:val="left" w:pos="3751"/>
        </w:tabs>
      </w:pPr>
      <w:r>
        <w:tab/>
      </w:r>
    </w:p>
    <w:p w14:paraId="4E6D750F" w14:textId="2098D3BF" w:rsidR="00911364" w:rsidRDefault="00911364" w:rsidP="00911364">
      <w:pPr>
        <w:pStyle w:val="ListParagraph"/>
      </w:pPr>
    </w:p>
    <w:p w14:paraId="5B5C9D66" w14:textId="5DCEF4E0" w:rsidR="00911364" w:rsidRDefault="00911364" w:rsidP="00911364">
      <w:pPr>
        <w:pStyle w:val="ListParagraph"/>
      </w:pPr>
    </w:p>
    <w:p w14:paraId="2CA23562" w14:textId="6CA30B92" w:rsidR="00911364" w:rsidRDefault="00911364" w:rsidP="00911364">
      <w:pPr>
        <w:pStyle w:val="ListParagraph"/>
      </w:pPr>
    </w:p>
    <w:p w14:paraId="27FAA073" w14:textId="79EBFA60" w:rsidR="008A6DB1" w:rsidRDefault="008A6DB1" w:rsidP="00CE316E">
      <w:pPr>
        <w:pStyle w:val="ListParagraph"/>
        <w:numPr>
          <w:ilvl w:val="0"/>
          <w:numId w:val="59"/>
        </w:numPr>
      </w:pPr>
      <w:r>
        <w:t>Halaman Data Guru</w:t>
      </w:r>
    </w:p>
    <w:p w14:paraId="54EA1579" w14:textId="039DE968" w:rsidR="008A6DB1" w:rsidRDefault="008A6DB1" w:rsidP="008A6DB1">
      <w:pPr>
        <w:ind w:left="360" w:firstLine="360"/>
      </w:pPr>
      <w:r>
        <w:t>Halaman ini merupakan tampilan yang berisikan seluruh data guru yang dilengkapi dengan beberapa fitur tambahan seperti hapus data dan lihat profile guru</w:t>
      </w:r>
      <w:r w:rsidR="008F6DC3">
        <w:t xml:space="preserve"> dengan status sebagai bagian IT</w:t>
      </w:r>
      <w:r>
        <w:t xml:space="preserve">. Tampilan halaman data guru dapat dilihat pada Gambar </w:t>
      </w:r>
    </w:p>
    <w:p w14:paraId="164CC5C0" w14:textId="08AAB267" w:rsidR="00F356A7" w:rsidRDefault="00ED34E2" w:rsidP="008A6DB1">
      <w:pPr>
        <w:pStyle w:val="ListParagraph"/>
        <w:ind w:left="709"/>
      </w:pPr>
      <w:r>
        <w:rPr>
          <w:noProof/>
        </w:rPr>
        <w:pict w14:anchorId="7EC9395D">
          <v:shape id="Text Box 385" o:spid="_x0000_s1036" type="#_x0000_t202" style="position:absolute;left:0;text-align:left;margin-left:35.65pt;margin-top:193.45pt;width:324.8pt;height:.05pt;z-index:-251596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" stroked="f">
            <v:textbox style="mso-next-textbox:#Text Box 385;mso-fit-shape-to-text:t" inset="0,0,0,0">
              <w:txbxContent>
                <w:p w14:paraId="6C5D5FB6" w14:textId="5743181E" w:rsidR="00ED34E2" w:rsidRPr="004122E1"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0</w:t>
                  </w:r>
                  <w:r>
                    <w:fldChar w:fldCharType="end"/>
                  </w:r>
                  <w:r>
                    <w:t xml:space="preserve"> Halaman Data Guru </w:t>
                  </w:r>
                  <w:r w:rsidRPr="00F32951">
                    <w:t>[Bag.IT]</w:t>
                  </w:r>
                </w:p>
                <w:p w14:paraId="552DC845" w14:textId="77777777" w:rsidR="00ED34E2" w:rsidRDefault="00ED34E2"/>
                <w:p w14:paraId="698CE1A0" w14:textId="5868E258" w:rsidR="00ED34E2" w:rsidRPr="004122E1"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0</w:t>
                  </w:r>
                  <w:r>
                    <w:fldChar w:fldCharType="end"/>
                  </w:r>
                  <w:r>
                    <w:t xml:space="preserve"> Halaman Data Guru </w:t>
                  </w:r>
                  <w:r w:rsidRPr="00F32951">
                    <w:t>[Bag.IT]</w:t>
                  </w:r>
                </w:p>
              </w:txbxContent>
            </v:textbox>
          </v:shape>
        </w:pict>
      </w:r>
      <w:r w:rsidR="00F356A7">
        <w:rPr>
          <w:noProof/>
        </w:rPr>
        <w:drawing>
          <wp:anchor distT="0" distB="0" distL="114300" distR="114300" simplePos="0" relativeHeight="251582976" behindDoc="1" locked="0" layoutInCell="1" allowOverlap="1" wp14:anchorId="083E8355" wp14:editId="4353218A">
            <wp:simplePos x="0" y="0"/>
            <wp:positionH relativeFrom="margin">
              <wp:align>center</wp:align>
            </wp:positionH>
            <wp:positionV relativeFrom="paragraph">
              <wp:posOffset>9953</wp:posOffset>
            </wp:positionV>
            <wp:extent cx="4125376" cy="2390400"/>
            <wp:effectExtent l="0" t="0" r="8890" b="0"/>
            <wp:wrapNone/>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6EDB3A" w14:textId="1E7CBEB4" w:rsidR="00F356A7" w:rsidRDefault="00F356A7" w:rsidP="008A6DB1">
      <w:pPr>
        <w:pStyle w:val="ListParagraph"/>
        <w:ind w:left="709"/>
      </w:pPr>
    </w:p>
    <w:p w14:paraId="32ACCD78" w14:textId="59272A76" w:rsidR="00F356A7" w:rsidRDefault="00F356A7" w:rsidP="008A6DB1">
      <w:pPr>
        <w:pStyle w:val="ListParagraph"/>
        <w:ind w:left="709"/>
      </w:pPr>
    </w:p>
    <w:p w14:paraId="714B5C50" w14:textId="732156C1" w:rsidR="00F356A7" w:rsidRDefault="00F356A7" w:rsidP="008A6DB1">
      <w:pPr>
        <w:pStyle w:val="ListParagraph"/>
        <w:ind w:left="709"/>
      </w:pPr>
    </w:p>
    <w:p w14:paraId="610A2751" w14:textId="5D933C58" w:rsidR="00F356A7" w:rsidRDefault="00F356A7" w:rsidP="008A6DB1">
      <w:pPr>
        <w:pStyle w:val="ListParagraph"/>
        <w:ind w:left="709"/>
      </w:pPr>
    </w:p>
    <w:p w14:paraId="747EE7B6" w14:textId="438C38F6" w:rsidR="00F356A7" w:rsidRDefault="00F356A7" w:rsidP="008A6DB1">
      <w:pPr>
        <w:pStyle w:val="ListParagraph"/>
        <w:ind w:left="709"/>
      </w:pPr>
    </w:p>
    <w:p w14:paraId="75721B57" w14:textId="358FE0FA" w:rsidR="00F356A7" w:rsidRDefault="00F356A7" w:rsidP="008A6DB1">
      <w:pPr>
        <w:pStyle w:val="ListParagraph"/>
        <w:ind w:left="709"/>
      </w:pPr>
    </w:p>
    <w:p w14:paraId="6BB6A0C6" w14:textId="77777777" w:rsidR="00F356A7" w:rsidRDefault="00F356A7" w:rsidP="008A6DB1">
      <w:pPr>
        <w:pStyle w:val="ListParagraph"/>
        <w:ind w:left="709"/>
      </w:pPr>
    </w:p>
    <w:p w14:paraId="42204FD2" w14:textId="498EAD1D" w:rsidR="00F356A7" w:rsidRDefault="00F356A7" w:rsidP="008A6DB1">
      <w:pPr>
        <w:pStyle w:val="ListParagraph"/>
        <w:ind w:left="709"/>
      </w:pPr>
    </w:p>
    <w:p w14:paraId="3346978D" w14:textId="2C5242EB" w:rsidR="008A6DB1" w:rsidRDefault="008A6DB1" w:rsidP="008A6DB1">
      <w:pPr>
        <w:pStyle w:val="ListParagraph"/>
        <w:ind w:left="709"/>
      </w:pPr>
    </w:p>
    <w:p w14:paraId="3630D8D6" w14:textId="298FF40B" w:rsidR="008A6DB1" w:rsidRDefault="008A6DB1" w:rsidP="00CE316E">
      <w:pPr>
        <w:pStyle w:val="ListParagraph"/>
        <w:numPr>
          <w:ilvl w:val="0"/>
          <w:numId w:val="59"/>
        </w:numPr>
      </w:pPr>
      <w:r>
        <w:t>Halaman Profile Guru</w:t>
      </w:r>
    </w:p>
    <w:p w14:paraId="0AFB50B4" w14:textId="411BDAD4" w:rsidR="008A6DB1" w:rsidRDefault="008A6DB1" w:rsidP="008A6DB1">
      <w:pPr>
        <w:ind w:left="360" w:firstLine="360"/>
      </w:pPr>
      <w:r>
        <w:lastRenderedPageBreak/>
        <w:t>Halaman ini merupakan halaman yang berisikan beberapa informasi yang terkait dengan data guru yang dilengkapi dengan fitur untuk mengedit data</w:t>
      </w:r>
      <w:r w:rsidR="008F6DC3">
        <w:t xml:space="preserve"> dengan status sebagai bagian IT</w:t>
      </w:r>
      <w:r>
        <w:t>. Tampilan halaman profile guru dapat dilihat pada Gambar</w:t>
      </w:r>
    </w:p>
    <w:p w14:paraId="2A34846E" w14:textId="2D847C46" w:rsidR="00F356A7" w:rsidRDefault="00F356A7" w:rsidP="008A6DB1">
      <w:pPr>
        <w:ind w:left="360" w:firstLine="360"/>
      </w:pPr>
    </w:p>
    <w:p w14:paraId="117955E6" w14:textId="37A25EDD" w:rsidR="00F356A7" w:rsidRDefault="00ED34E2" w:rsidP="008A6DB1">
      <w:pPr>
        <w:ind w:left="360" w:firstLine="360"/>
      </w:pPr>
      <w:r>
        <w:rPr>
          <w:noProof/>
        </w:rPr>
        <w:pict w14:anchorId="6E2FB792">
          <v:shape id="Text Box 386" o:spid="_x0000_s1035" type="#_x0000_t202" style="position:absolute;left:0;text-align:left;margin-left:38.95pt;margin-top:192.4pt;width:325.3pt;height:.05pt;z-index:-251595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" stroked="f">
            <v:textbox style="mso-next-textbox:#Text Box 386;mso-fit-shape-to-text:t" inset="0,0,0,0">
              <w:txbxContent>
                <w:p w14:paraId="3868869E" w14:textId="4F051A37" w:rsidR="00ED34E2" w:rsidRPr="00A47695" w:rsidDel="009F23AF" w:rsidRDefault="00ED34E2">
                  <w:pPr>
                    <w:pStyle w:val="Caption"/>
                    <w:jc w:val="center"/>
                    <w:rPr>
                      <w:del w:id="10617" w:author="chaniaayulestari@outlook.com" w:date="2021-11-13T22:10: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1</w:t>
                  </w:r>
                  <w:r>
                    <w:rPr>
                      <w:i w:val="0"/>
                      <w:iCs w:val="0"/>
                    </w:rPr>
                    <w:fldChar w:fldCharType="end"/>
                  </w:r>
                  <w:r>
                    <w:t xml:space="preserve"> Halaman Profile Guru </w:t>
                  </w:r>
                  <w:r w:rsidRPr="009F7CD8">
                    <w:t>[Bag.IT]</w:t>
                  </w:r>
                </w:p>
                <w:p w14:paraId="1D012162" w14:textId="11CB95D0" w:rsidR="00ED34E2" w:rsidDel="009F23AF" w:rsidRDefault="00ED34E2">
                  <w:pPr>
                    <w:pStyle w:val="Caption"/>
                    <w:jc w:val="center"/>
                    <w:rPr>
                      <w:del w:id="10618" w:author="chaniaayulestari@outlook.com" w:date="2021-11-13T22:10:00Z"/>
                    </w:rPr>
                    <w:pPrChange w:id="10619" w:author="chaniaayulestari@outlook.com" w:date="2021-11-13T22:10:00Z">
                      <w:pPr/>
                    </w:pPrChange>
                  </w:pPr>
                </w:p>
                <w:p w14:paraId="39975BAC" w14:textId="6D674125" w:rsidR="00ED34E2" w:rsidRPr="00A47695" w:rsidRDefault="00ED34E2">
                  <w:pPr>
                    <w:pStyle w:val="Caption"/>
                    <w:jc w:val="center"/>
                    <w:rPr>
                      <w:noProof/>
                      <w:sz w:val="24"/>
                      <w:szCs w:val="24"/>
                    </w:rPr>
                  </w:pPr>
                  <w:del w:id="10620"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1</w:delText>
                    </w:r>
                    <w:r w:rsidDel="009F23AF">
                      <w:fldChar w:fldCharType="end"/>
                    </w:r>
                    <w:r w:rsidDel="009F23AF">
                      <w:delText xml:space="preserve"> Halaman Profile Guru </w:delText>
                    </w:r>
                    <w:r w:rsidRPr="009F7CD8" w:rsidDel="009F23AF">
                      <w:delText>[Bag.IT]</w:delText>
                    </w:r>
                  </w:del>
                </w:p>
              </w:txbxContent>
            </v:textbox>
          </v:shape>
        </w:pict>
      </w:r>
      <w:r w:rsidR="00F356A7">
        <w:rPr>
          <w:noProof/>
        </w:rPr>
        <w:drawing>
          <wp:anchor distT="0" distB="0" distL="114300" distR="114300" simplePos="0" relativeHeight="251584000" behindDoc="1" locked="0" layoutInCell="1" allowOverlap="1" wp14:anchorId="38DE75C4" wp14:editId="673A7D8D">
            <wp:simplePos x="0" y="0"/>
            <wp:positionH relativeFrom="margin">
              <wp:posOffset>495285</wp:posOffset>
            </wp:positionH>
            <wp:positionV relativeFrom="paragraph">
              <wp:posOffset>-4135</wp:posOffset>
            </wp:positionV>
            <wp:extent cx="4131665" cy="2390400"/>
            <wp:effectExtent l="0" t="0" r="2540" b="0"/>
            <wp:wrapNone/>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413166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89013A" w14:textId="2F877512" w:rsidR="00F356A7" w:rsidRDefault="00F356A7" w:rsidP="008A6DB1">
      <w:pPr>
        <w:ind w:left="360" w:firstLine="360"/>
      </w:pPr>
    </w:p>
    <w:p w14:paraId="3416069D" w14:textId="6C4E99AC" w:rsidR="00F356A7" w:rsidRDefault="00F356A7" w:rsidP="008A6DB1">
      <w:pPr>
        <w:ind w:left="360" w:firstLine="360"/>
      </w:pPr>
    </w:p>
    <w:p w14:paraId="1E6A5C97" w14:textId="1E872D8C" w:rsidR="00F356A7" w:rsidRDefault="00F356A7" w:rsidP="008A6DB1">
      <w:pPr>
        <w:ind w:left="360" w:firstLine="360"/>
      </w:pPr>
    </w:p>
    <w:p w14:paraId="40A7509F" w14:textId="60BC24FC" w:rsidR="00F356A7" w:rsidRDefault="00F356A7" w:rsidP="008A6DB1">
      <w:pPr>
        <w:ind w:left="360" w:firstLine="360"/>
      </w:pPr>
    </w:p>
    <w:p w14:paraId="60E921C1" w14:textId="025431C5" w:rsidR="00F356A7" w:rsidRDefault="00F356A7" w:rsidP="008A6DB1">
      <w:pPr>
        <w:ind w:left="360" w:firstLine="360"/>
      </w:pPr>
    </w:p>
    <w:p w14:paraId="0522A158" w14:textId="1C946099" w:rsidR="00F356A7" w:rsidRDefault="00F356A7" w:rsidP="008A6DB1">
      <w:pPr>
        <w:ind w:left="360" w:firstLine="360"/>
      </w:pPr>
    </w:p>
    <w:p w14:paraId="034A86D5" w14:textId="5D234429" w:rsidR="00F356A7" w:rsidRDefault="00F356A7" w:rsidP="008A6DB1">
      <w:pPr>
        <w:ind w:left="360" w:firstLine="360"/>
      </w:pPr>
    </w:p>
    <w:p w14:paraId="2CFACE3C" w14:textId="77777777" w:rsidR="00F356A7" w:rsidRDefault="00F356A7" w:rsidP="008A6DB1">
      <w:pPr>
        <w:ind w:left="360" w:firstLine="360"/>
      </w:pPr>
    </w:p>
    <w:p w14:paraId="7F46FA14" w14:textId="77777777" w:rsidR="00F356A7" w:rsidRDefault="00F356A7" w:rsidP="008A6DB1">
      <w:pPr>
        <w:ind w:left="360" w:firstLine="360"/>
      </w:pPr>
    </w:p>
    <w:p w14:paraId="0EA455E2" w14:textId="77777777" w:rsidR="00AA7D36" w:rsidRDefault="00AA7D36" w:rsidP="00CE316E">
      <w:pPr>
        <w:pStyle w:val="ListParagraph"/>
        <w:numPr>
          <w:ilvl w:val="0"/>
          <w:numId w:val="58"/>
        </w:numPr>
        <w:ind w:left="426"/>
      </w:pPr>
      <w:r>
        <w:t>Halaman Kelola Data Walikelas</w:t>
      </w:r>
    </w:p>
    <w:p w14:paraId="63B8A5D7" w14:textId="77777777" w:rsidR="008F6DC3" w:rsidRDefault="008F6DC3" w:rsidP="00CE316E">
      <w:pPr>
        <w:pStyle w:val="ListParagraph"/>
        <w:numPr>
          <w:ilvl w:val="0"/>
          <w:numId w:val="59"/>
        </w:numPr>
      </w:pPr>
      <w:r>
        <w:t>Halaman Tambah Data Walikelas</w:t>
      </w:r>
    </w:p>
    <w:p w14:paraId="3DBF0C76" w14:textId="402FDCB9" w:rsidR="008F6DC3" w:rsidRDefault="008F6DC3" w:rsidP="008F6DC3">
      <w:pPr>
        <w:ind w:left="360" w:firstLine="360"/>
      </w:pPr>
      <w:r>
        <w:t xml:space="preserve">Halaman tambah data walikelas ini </w:t>
      </w:r>
      <w:r w:rsidRPr="009508EB">
        <w:t>merupakan tampilan yang berisikan fitur</w:t>
      </w:r>
      <w:r>
        <w:t xml:space="preserve"> tambah walikelas yang </w:t>
      </w:r>
      <w:r w:rsidRPr="009508EB">
        <w:t xml:space="preserve">digunakan oleh </w:t>
      </w:r>
      <w:r>
        <w:t>admin dengan status sebagai bagian IT. Tampilan</w:t>
      </w:r>
      <w:r w:rsidRPr="009508EB">
        <w:t xml:space="preserve"> </w:t>
      </w:r>
      <w:r>
        <w:t xml:space="preserve">halaman tambah data walikelas </w:t>
      </w:r>
      <w:r w:rsidRPr="009508EB">
        <w:t>dapat dilihat pada Gamba</w:t>
      </w:r>
      <w:r>
        <w:t>r</w:t>
      </w:r>
      <w:r w:rsidRPr="009508EB">
        <w:t>.</w:t>
      </w:r>
    </w:p>
    <w:p w14:paraId="654DDF29" w14:textId="5D67008D" w:rsidR="008F6DC3" w:rsidRDefault="00ED34E2" w:rsidP="008F6DC3">
      <w:pPr>
        <w:pStyle w:val="ListParagraph"/>
        <w:ind w:left="709"/>
      </w:pPr>
      <w:r>
        <w:rPr>
          <w:noProof/>
        </w:rPr>
        <w:pict w14:anchorId="639B71BB">
          <v:shape id="Text Box 387" o:spid="_x0000_s1034" type="#_x0000_t202" style="position:absolute;left:0;text-align:left;margin-left:42pt;margin-top:194.15pt;width:323.55pt;height:.05pt;z-index:-251594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" stroked="f">
            <v:textbox style="mso-next-textbox:#Text Box 387;mso-fit-shape-to-text:t" inset="0,0,0,0">
              <w:txbxContent>
                <w:p w14:paraId="22CB7750" w14:textId="2D3B1C48" w:rsidR="00ED34E2" w:rsidRPr="00C873B2" w:rsidDel="009F23AF" w:rsidRDefault="00ED34E2">
                  <w:pPr>
                    <w:pStyle w:val="Caption"/>
                    <w:jc w:val="center"/>
                    <w:rPr>
                      <w:del w:id="10621" w:author="chaniaayulestari@outlook.com" w:date="2021-11-13T22:10: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2</w:t>
                  </w:r>
                  <w:r>
                    <w:rPr>
                      <w:i w:val="0"/>
                      <w:iCs w:val="0"/>
                    </w:rPr>
                    <w:fldChar w:fldCharType="end"/>
                  </w:r>
                  <w:r>
                    <w:t xml:space="preserve"> Halaman Tambah Walikelas </w:t>
                  </w:r>
                  <w:r w:rsidRPr="004D6BB5">
                    <w:t>[Bag.IT]</w:t>
                  </w:r>
                </w:p>
                <w:p w14:paraId="72ACEB03" w14:textId="4FB8C91A" w:rsidR="00ED34E2" w:rsidDel="009F23AF" w:rsidRDefault="00ED34E2">
                  <w:pPr>
                    <w:pStyle w:val="Caption"/>
                    <w:jc w:val="center"/>
                    <w:rPr>
                      <w:del w:id="10622" w:author="chaniaayulestari@outlook.com" w:date="2021-11-13T22:10:00Z"/>
                    </w:rPr>
                    <w:pPrChange w:id="10623" w:author="chaniaayulestari@outlook.com" w:date="2021-11-13T22:10:00Z">
                      <w:pPr/>
                    </w:pPrChange>
                  </w:pPr>
                </w:p>
                <w:p w14:paraId="3F27ABF8" w14:textId="01B46464" w:rsidR="00ED34E2" w:rsidRPr="00C873B2" w:rsidRDefault="00ED34E2">
                  <w:pPr>
                    <w:pStyle w:val="Caption"/>
                    <w:jc w:val="center"/>
                    <w:rPr>
                      <w:noProof/>
                      <w:sz w:val="24"/>
                      <w:szCs w:val="24"/>
                    </w:rPr>
                  </w:pPr>
                  <w:del w:id="10624"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2</w:delText>
                    </w:r>
                    <w:r w:rsidDel="009F23AF">
                      <w:fldChar w:fldCharType="end"/>
                    </w:r>
                    <w:r w:rsidDel="009F23AF">
                      <w:delText xml:space="preserve"> Halaman Tambah Walikelas </w:delText>
                    </w:r>
                    <w:r w:rsidRPr="004D6BB5" w:rsidDel="009F23AF">
                      <w:delText>[Bag.IT]</w:delText>
                    </w:r>
                  </w:del>
                </w:p>
              </w:txbxContent>
            </v:textbox>
          </v:shape>
        </w:pict>
      </w:r>
      <w:r w:rsidR="00F356A7">
        <w:rPr>
          <w:noProof/>
        </w:rPr>
        <w:drawing>
          <wp:anchor distT="0" distB="0" distL="114300" distR="114300" simplePos="0" relativeHeight="251585024" behindDoc="1" locked="0" layoutInCell="1" allowOverlap="1" wp14:anchorId="0182CCDB" wp14:editId="49EF82EF">
            <wp:simplePos x="0" y="0"/>
            <wp:positionH relativeFrom="margin">
              <wp:posOffset>533873</wp:posOffset>
            </wp:positionH>
            <wp:positionV relativeFrom="paragraph">
              <wp:posOffset>18415</wp:posOffset>
            </wp:positionV>
            <wp:extent cx="4109293" cy="2390400"/>
            <wp:effectExtent l="0" t="0" r="5715" b="0"/>
            <wp:wrapNone/>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410929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20A3F0" w14:textId="673DE87B" w:rsidR="00F356A7" w:rsidRDefault="00F356A7" w:rsidP="00F356A7">
      <w:pPr>
        <w:pStyle w:val="ListParagraph"/>
      </w:pPr>
    </w:p>
    <w:p w14:paraId="4D0C9CA9" w14:textId="77E2E166" w:rsidR="00F356A7" w:rsidRDefault="00F356A7" w:rsidP="00F356A7">
      <w:pPr>
        <w:pStyle w:val="ListParagraph"/>
      </w:pPr>
    </w:p>
    <w:p w14:paraId="55EDF65F" w14:textId="7701E682" w:rsidR="00F356A7" w:rsidRDefault="00F356A7" w:rsidP="00F356A7">
      <w:pPr>
        <w:pStyle w:val="ListParagraph"/>
      </w:pPr>
    </w:p>
    <w:p w14:paraId="2B475FBF" w14:textId="6C30E9CA" w:rsidR="00F356A7" w:rsidRDefault="00F356A7" w:rsidP="00F356A7">
      <w:pPr>
        <w:pStyle w:val="ListParagraph"/>
      </w:pPr>
    </w:p>
    <w:p w14:paraId="2B85EE8F" w14:textId="4C1DA74F" w:rsidR="00F356A7" w:rsidRDefault="00F356A7" w:rsidP="00F356A7">
      <w:pPr>
        <w:pStyle w:val="ListParagraph"/>
      </w:pPr>
    </w:p>
    <w:p w14:paraId="28A866DB" w14:textId="5F7E9B46" w:rsidR="00F356A7" w:rsidRDefault="00F356A7" w:rsidP="00F356A7">
      <w:pPr>
        <w:pStyle w:val="ListParagraph"/>
      </w:pPr>
    </w:p>
    <w:p w14:paraId="1717C3B8" w14:textId="05BC23EB" w:rsidR="00F356A7" w:rsidRDefault="00F356A7" w:rsidP="00F356A7">
      <w:pPr>
        <w:pStyle w:val="ListParagraph"/>
      </w:pPr>
    </w:p>
    <w:p w14:paraId="1DBA9915" w14:textId="1A8F82A3" w:rsidR="00F356A7" w:rsidRDefault="00F356A7" w:rsidP="00F356A7">
      <w:pPr>
        <w:pStyle w:val="ListParagraph"/>
      </w:pPr>
    </w:p>
    <w:p w14:paraId="0E93700C" w14:textId="77777777" w:rsidR="00F356A7" w:rsidRDefault="00F356A7" w:rsidP="00F356A7">
      <w:pPr>
        <w:pStyle w:val="ListParagraph"/>
      </w:pPr>
    </w:p>
    <w:p w14:paraId="77770EFE" w14:textId="59435BAB" w:rsidR="008F6DC3" w:rsidRDefault="008F6DC3" w:rsidP="00CE316E">
      <w:pPr>
        <w:pStyle w:val="ListParagraph"/>
        <w:numPr>
          <w:ilvl w:val="0"/>
          <w:numId w:val="59"/>
        </w:numPr>
      </w:pPr>
      <w:r>
        <w:lastRenderedPageBreak/>
        <w:t>Halaman Data Walikelas</w:t>
      </w:r>
    </w:p>
    <w:p w14:paraId="2D872414" w14:textId="77777777" w:rsidR="008F6DC3" w:rsidRDefault="008F6DC3" w:rsidP="008F6DC3">
      <w:pPr>
        <w:ind w:left="360" w:firstLine="360"/>
      </w:pPr>
      <w:r>
        <w:t xml:space="preserve">Halaman ini merupakan tampilan yang berisikan seluruh data walikelas yang dilengkapi dengan beberapa fitur tambahan seperti hapus data dan lihat profile walikelas. Tampilan halaman data walikelas dapat dilihat pada Gambar </w:t>
      </w:r>
    </w:p>
    <w:p w14:paraId="347FEC35" w14:textId="49C39E6E" w:rsidR="008F6DC3" w:rsidRDefault="008F6DC3" w:rsidP="008F6DC3">
      <w:pPr>
        <w:ind w:left="349"/>
      </w:pPr>
    </w:p>
    <w:p w14:paraId="70A1AB77" w14:textId="053BD557" w:rsidR="00867FC7" w:rsidRDefault="00867FC7" w:rsidP="008F6DC3">
      <w:pPr>
        <w:ind w:left="349"/>
      </w:pPr>
    </w:p>
    <w:p w14:paraId="4932B7F7" w14:textId="13F47387" w:rsidR="00867FC7" w:rsidRDefault="00ED34E2" w:rsidP="008F6DC3">
      <w:pPr>
        <w:ind w:left="349"/>
      </w:pPr>
      <w:r>
        <w:rPr>
          <w:noProof/>
        </w:rPr>
        <w:pict w14:anchorId="40B251AF">
          <v:shape id="Text Box 388" o:spid="_x0000_s1033" type="#_x0000_t202" style="position:absolute;left:0;text-align:left;margin-left:36.35pt;margin-top:192.3pt;width:323.9pt;height:.05pt;z-index:-251593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" stroked="f">
            <v:textbox style="mso-next-textbox:#Text Box 388;mso-fit-shape-to-text:t" inset="0,0,0,0">
              <w:txbxContent>
                <w:p w14:paraId="195BB02D" w14:textId="007BF832" w:rsidR="00ED34E2" w:rsidRPr="004E3731" w:rsidDel="009F23AF" w:rsidRDefault="00ED34E2">
                  <w:pPr>
                    <w:pStyle w:val="Caption"/>
                    <w:jc w:val="center"/>
                    <w:rPr>
                      <w:del w:id="10625" w:author="chaniaayulestari@outlook.com" w:date="2021-11-13T22:10: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3</w:t>
                  </w:r>
                  <w:r>
                    <w:rPr>
                      <w:i w:val="0"/>
                      <w:iCs w:val="0"/>
                    </w:rPr>
                    <w:fldChar w:fldCharType="end"/>
                  </w:r>
                  <w:r>
                    <w:t xml:space="preserve"> Halaman Data Walikelas </w:t>
                  </w:r>
                  <w:r w:rsidRPr="00D55458">
                    <w:t>[Bag.IT]</w:t>
                  </w:r>
                </w:p>
                <w:p w14:paraId="6D826737" w14:textId="2EED3B8F" w:rsidR="00ED34E2" w:rsidDel="009F23AF" w:rsidRDefault="00ED34E2">
                  <w:pPr>
                    <w:pStyle w:val="Caption"/>
                    <w:jc w:val="center"/>
                    <w:rPr>
                      <w:del w:id="10626" w:author="chaniaayulestari@outlook.com" w:date="2021-11-13T22:10:00Z"/>
                    </w:rPr>
                    <w:pPrChange w:id="10627" w:author="chaniaayulestari@outlook.com" w:date="2021-11-13T22:10:00Z">
                      <w:pPr/>
                    </w:pPrChange>
                  </w:pPr>
                </w:p>
                <w:p w14:paraId="76AD6C8D" w14:textId="3AC985FB" w:rsidR="00ED34E2" w:rsidRPr="004E3731" w:rsidRDefault="00ED34E2">
                  <w:pPr>
                    <w:pStyle w:val="Caption"/>
                    <w:jc w:val="center"/>
                    <w:rPr>
                      <w:noProof/>
                      <w:sz w:val="24"/>
                      <w:szCs w:val="24"/>
                    </w:rPr>
                  </w:pPr>
                  <w:del w:id="10628"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3</w:delText>
                    </w:r>
                    <w:r w:rsidDel="009F23AF">
                      <w:fldChar w:fldCharType="end"/>
                    </w:r>
                    <w:r w:rsidDel="009F23AF">
                      <w:delText xml:space="preserve"> Halaman Data Walikelas </w:delText>
                    </w:r>
                    <w:r w:rsidRPr="00D55458" w:rsidDel="009F23AF">
                      <w:delText>[Bag.IT]</w:delText>
                    </w:r>
                  </w:del>
                </w:p>
              </w:txbxContent>
            </v:textbox>
          </v:shape>
        </w:pict>
      </w:r>
      <w:r w:rsidR="00867FC7">
        <w:rPr>
          <w:noProof/>
        </w:rPr>
        <w:drawing>
          <wp:anchor distT="0" distB="0" distL="114300" distR="114300" simplePos="0" relativeHeight="251586048" behindDoc="1" locked="0" layoutInCell="1" allowOverlap="1" wp14:anchorId="49762561" wp14:editId="047ED635">
            <wp:simplePos x="0" y="0"/>
            <wp:positionH relativeFrom="margin">
              <wp:posOffset>462118</wp:posOffset>
            </wp:positionH>
            <wp:positionV relativeFrom="paragraph">
              <wp:posOffset>-5080</wp:posOffset>
            </wp:positionV>
            <wp:extent cx="4113530" cy="2390140"/>
            <wp:effectExtent l="0" t="0" r="1270" b="0"/>
            <wp:wrapNone/>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411353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A779F8" w14:textId="113E74B3" w:rsidR="00867FC7" w:rsidRDefault="00867FC7" w:rsidP="008F6DC3">
      <w:pPr>
        <w:ind w:left="349"/>
      </w:pPr>
    </w:p>
    <w:p w14:paraId="4F720E86" w14:textId="77777777" w:rsidR="00867FC7" w:rsidRDefault="00867FC7" w:rsidP="008F6DC3">
      <w:pPr>
        <w:ind w:left="349"/>
      </w:pPr>
    </w:p>
    <w:p w14:paraId="62FA5535" w14:textId="77777777" w:rsidR="00867FC7" w:rsidRDefault="00867FC7" w:rsidP="008F6DC3">
      <w:pPr>
        <w:ind w:left="349"/>
      </w:pPr>
    </w:p>
    <w:p w14:paraId="63742DAA" w14:textId="1AE13531" w:rsidR="00867FC7" w:rsidRDefault="00867FC7" w:rsidP="008F6DC3">
      <w:pPr>
        <w:ind w:left="349"/>
      </w:pPr>
    </w:p>
    <w:p w14:paraId="1A16B59F" w14:textId="737D0343" w:rsidR="00867FC7" w:rsidRDefault="00867FC7" w:rsidP="008F6DC3">
      <w:pPr>
        <w:ind w:left="349"/>
      </w:pPr>
    </w:p>
    <w:p w14:paraId="0EE5DE28" w14:textId="14F1392C" w:rsidR="00867FC7" w:rsidRDefault="00867FC7" w:rsidP="008F6DC3">
      <w:pPr>
        <w:ind w:left="349"/>
      </w:pPr>
    </w:p>
    <w:p w14:paraId="052B0FC0" w14:textId="381AB9E9" w:rsidR="00867FC7" w:rsidRDefault="00867FC7" w:rsidP="008F6DC3">
      <w:pPr>
        <w:ind w:left="349"/>
      </w:pPr>
    </w:p>
    <w:p w14:paraId="2A156938" w14:textId="12725746" w:rsidR="00867FC7" w:rsidRDefault="00867FC7" w:rsidP="008F6DC3">
      <w:pPr>
        <w:ind w:left="349"/>
      </w:pPr>
    </w:p>
    <w:p w14:paraId="478AC84F" w14:textId="77777777" w:rsidR="00867FC7" w:rsidRDefault="00867FC7" w:rsidP="008F6DC3">
      <w:pPr>
        <w:ind w:left="349"/>
      </w:pPr>
    </w:p>
    <w:p w14:paraId="2A957809" w14:textId="77777777" w:rsidR="008F6DC3" w:rsidRDefault="008F6DC3" w:rsidP="00CE316E">
      <w:pPr>
        <w:pStyle w:val="ListParagraph"/>
        <w:numPr>
          <w:ilvl w:val="0"/>
          <w:numId w:val="59"/>
        </w:numPr>
      </w:pPr>
      <w:r>
        <w:t>Halaman Profile Walikelas</w:t>
      </w:r>
    </w:p>
    <w:p w14:paraId="432AAF63" w14:textId="77BCADCA" w:rsidR="008F6DC3" w:rsidRDefault="008F6DC3" w:rsidP="008F6DC3">
      <w:pPr>
        <w:ind w:left="360" w:firstLine="360"/>
      </w:pPr>
      <w:r>
        <w:t>Halaman ini merupakan halaman yang berisikan beberapa informasi yang terkait dengan data walikelas yang dilengkapi dengan fitur untuk mengedit data. Tampilan halaman profile walikelas dapat dilihat pada Gambar</w:t>
      </w:r>
    </w:p>
    <w:p w14:paraId="579732B1" w14:textId="2A7D248B" w:rsidR="008F6DC3" w:rsidRDefault="00ED34E2" w:rsidP="008F6DC3">
      <w:pPr>
        <w:ind w:left="349"/>
      </w:pPr>
      <w:r>
        <w:rPr>
          <w:noProof/>
        </w:rPr>
        <w:pict w14:anchorId="5D2689B1">
          <v:shape id="Text Box 389" o:spid="_x0000_s1032" type="#_x0000_t202" style="position:absolute;left:0;text-align:left;margin-left:35.65pt;margin-top:193.8pt;width:324.8pt;height:.05pt;z-index:-251592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" stroked="f">
            <v:textbox style="mso-next-textbox:#Text Box 389;mso-fit-shape-to-text:t" inset="0,0,0,0">
              <w:txbxContent>
                <w:p w14:paraId="1129C66E" w14:textId="6025C865" w:rsidR="00ED34E2" w:rsidRPr="004E6893" w:rsidDel="009F23AF" w:rsidRDefault="00ED34E2">
                  <w:pPr>
                    <w:pStyle w:val="Caption"/>
                    <w:jc w:val="center"/>
                    <w:rPr>
                      <w:del w:id="10629" w:author="chaniaayulestari@outlook.com" w:date="2021-11-13T22:10: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4</w:t>
                  </w:r>
                  <w:r>
                    <w:rPr>
                      <w:i w:val="0"/>
                      <w:iCs w:val="0"/>
                    </w:rPr>
                    <w:fldChar w:fldCharType="end"/>
                  </w:r>
                  <w:r>
                    <w:t xml:space="preserve"> Halaman Profile Walikelas </w:t>
                  </w:r>
                  <w:r w:rsidRPr="008C1F7B">
                    <w:t>[Bag.IT]</w:t>
                  </w:r>
                </w:p>
                <w:p w14:paraId="0AAE1B6B" w14:textId="2485BF35" w:rsidR="00ED34E2" w:rsidDel="009F23AF" w:rsidRDefault="00ED34E2">
                  <w:pPr>
                    <w:pStyle w:val="Caption"/>
                    <w:jc w:val="center"/>
                    <w:rPr>
                      <w:del w:id="10630" w:author="chaniaayulestari@outlook.com" w:date="2021-11-13T22:10:00Z"/>
                    </w:rPr>
                    <w:pPrChange w:id="10631" w:author="chaniaayulestari@outlook.com" w:date="2021-11-13T22:10:00Z">
                      <w:pPr/>
                    </w:pPrChange>
                  </w:pPr>
                </w:p>
                <w:p w14:paraId="2BC10D1D" w14:textId="38D40648" w:rsidR="00ED34E2" w:rsidRPr="004E6893" w:rsidRDefault="00ED34E2">
                  <w:pPr>
                    <w:pStyle w:val="Caption"/>
                    <w:jc w:val="center"/>
                    <w:rPr>
                      <w:noProof/>
                      <w:sz w:val="24"/>
                      <w:szCs w:val="24"/>
                    </w:rPr>
                  </w:pPr>
                  <w:del w:id="10632"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4</w:delText>
                    </w:r>
                    <w:r w:rsidDel="009F23AF">
                      <w:fldChar w:fldCharType="end"/>
                    </w:r>
                    <w:r w:rsidDel="009F23AF">
                      <w:delText xml:space="preserve"> Halaman Profile Walikelas </w:delText>
                    </w:r>
                    <w:r w:rsidRPr="008C1F7B" w:rsidDel="009F23AF">
                      <w:delText>[Bag.IT]</w:delText>
                    </w:r>
                  </w:del>
                </w:p>
              </w:txbxContent>
            </v:textbox>
          </v:shape>
        </w:pict>
      </w:r>
      <w:r w:rsidR="00EE1AE6">
        <w:rPr>
          <w:noProof/>
        </w:rPr>
        <w:drawing>
          <wp:anchor distT="0" distB="0" distL="114300" distR="114300" simplePos="0" relativeHeight="251587072" behindDoc="1" locked="0" layoutInCell="1" allowOverlap="1" wp14:anchorId="5ED5D99F" wp14:editId="10EC5865">
            <wp:simplePos x="0" y="0"/>
            <wp:positionH relativeFrom="margin">
              <wp:align>center</wp:align>
            </wp:positionH>
            <wp:positionV relativeFrom="paragraph">
              <wp:posOffset>14443</wp:posOffset>
            </wp:positionV>
            <wp:extent cx="4125376" cy="2390400"/>
            <wp:effectExtent l="0" t="0" r="8890" b="0"/>
            <wp:wrapNone/>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984B56" w14:textId="1B8EDB91" w:rsidR="00867FC7" w:rsidRDefault="00867FC7" w:rsidP="00867FC7">
      <w:pPr>
        <w:pStyle w:val="ListParagraph"/>
      </w:pPr>
    </w:p>
    <w:p w14:paraId="5289FB6D" w14:textId="127F75D1" w:rsidR="00867FC7" w:rsidRDefault="00867FC7" w:rsidP="00867FC7">
      <w:pPr>
        <w:pStyle w:val="ListParagraph"/>
      </w:pPr>
    </w:p>
    <w:p w14:paraId="3ED79803" w14:textId="2F3462E4" w:rsidR="00867FC7" w:rsidRDefault="00867FC7" w:rsidP="00867FC7">
      <w:pPr>
        <w:pStyle w:val="ListParagraph"/>
      </w:pPr>
    </w:p>
    <w:p w14:paraId="4FC3530D" w14:textId="1355F344" w:rsidR="00867FC7" w:rsidRDefault="00867FC7" w:rsidP="00867FC7">
      <w:pPr>
        <w:pStyle w:val="ListParagraph"/>
      </w:pPr>
    </w:p>
    <w:p w14:paraId="63622D80" w14:textId="48787160" w:rsidR="00867FC7" w:rsidRDefault="00867FC7" w:rsidP="00867FC7">
      <w:pPr>
        <w:pStyle w:val="ListParagraph"/>
      </w:pPr>
    </w:p>
    <w:p w14:paraId="4FA23C9A" w14:textId="1DFBB9C9" w:rsidR="00867FC7" w:rsidRDefault="00867FC7" w:rsidP="00867FC7">
      <w:pPr>
        <w:pStyle w:val="ListParagraph"/>
      </w:pPr>
    </w:p>
    <w:p w14:paraId="5D1325B1" w14:textId="2A0257EF" w:rsidR="00867FC7" w:rsidRDefault="00867FC7" w:rsidP="00867FC7">
      <w:pPr>
        <w:pStyle w:val="ListParagraph"/>
      </w:pPr>
    </w:p>
    <w:p w14:paraId="21E7E487" w14:textId="5836DACB" w:rsidR="00867FC7" w:rsidRDefault="00867FC7" w:rsidP="00867FC7">
      <w:pPr>
        <w:pStyle w:val="ListParagraph"/>
      </w:pPr>
    </w:p>
    <w:p w14:paraId="4B749016" w14:textId="51C87CE0" w:rsidR="00867FC7" w:rsidRDefault="00867FC7" w:rsidP="00867FC7">
      <w:pPr>
        <w:pStyle w:val="ListParagraph"/>
      </w:pPr>
    </w:p>
    <w:p w14:paraId="5E80A650" w14:textId="23ED68CE" w:rsidR="008F6DC3" w:rsidRDefault="008F6DC3" w:rsidP="00CE316E">
      <w:pPr>
        <w:pStyle w:val="ListParagraph"/>
        <w:numPr>
          <w:ilvl w:val="0"/>
          <w:numId w:val="59"/>
        </w:numPr>
      </w:pPr>
      <w:r>
        <w:t xml:space="preserve">Halaman </w:t>
      </w:r>
      <w:r w:rsidR="00867FC7">
        <w:t>Daftar Anggota Siswa</w:t>
      </w:r>
    </w:p>
    <w:p w14:paraId="08792821" w14:textId="558167C1" w:rsidR="008F6DC3" w:rsidRDefault="008F6DC3" w:rsidP="008F6DC3">
      <w:pPr>
        <w:ind w:left="360" w:firstLine="360"/>
      </w:pPr>
      <w:r>
        <w:lastRenderedPageBreak/>
        <w:t xml:space="preserve">Halaman ini merupakan halaman yang berisikan nama atau data siswa yang memiliki nama walikelas yang sama. Pada halaman ini dilengkapi dengan informasi dalam bentuk </w:t>
      </w:r>
      <w:r w:rsidRPr="008F6DC3">
        <w:rPr>
          <w:i/>
          <w:iCs/>
        </w:rPr>
        <w:t xml:space="preserve">pie chart </w:t>
      </w:r>
      <w:r>
        <w:t>guna untuk melihat riwayat absen siswa. Tampilan halaman ini dapat dilihat pada Gambar</w:t>
      </w:r>
    </w:p>
    <w:p w14:paraId="35E447D4" w14:textId="5266B058" w:rsidR="00EE1AE6" w:rsidRDefault="00EE1AE6" w:rsidP="008F6DC3">
      <w:pPr>
        <w:ind w:left="360" w:firstLine="360"/>
      </w:pPr>
    </w:p>
    <w:p w14:paraId="48880E30" w14:textId="3901C0C3" w:rsidR="00867FC7" w:rsidDel="009F23AF" w:rsidRDefault="00867FC7" w:rsidP="008F6DC3">
      <w:pPr>
        <w:ind w:left="360" w:firstLine="360"/>
        <w:rPr>
          <w:del w:id="10633" w:author="chaniaayulestari@outlook.com" w:date="2021-11-13T22:10:00Z"/>
        </w:rPr>
      </w:pPr>
    </w:p>
    <w:p w14:paraId="434705A9" w14:textId="496DE5C8" w:rsidR="00867FC7" w:rsidRDefault="00867FC7" w:rsidP="008F6DC3">
      <w:pPr>
        <w:ind w:left="360" w:firstLine="360"/>
      </w:pPr>
      <w:r>
        <w:rPr>
          <w:noProof/>
        </w:rPr>
        <w:drawing>
          <wp:anchor distT="0" distB="0" distL="114300" distR="114300" simplePos="0" relativeHeight="251588096" behindDoc="0" locked="0" layoutInCell="1" allowOverlap="1" wp14:anchorId="447D4FC1" wp14:editId="5607C374">
            <wp:simplePos x="0" y="0"/>
            <wp:positionH relativeFrom="margin">
              <wp:posOffset>442122</wp:posOffset>
            </wp:positionH>
            <wp:positionV relativeFrom="paragraph">
              <wp:posOffset>-6985</wp:posOffset>
            </wp:positionV>
            <wp:extent cx="4125376" cy="2390400"/>
            <wp:effectExtent l="0" t="0" r="8890" b="0"/>
            <wp:wrapNone/>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1E5E10" w14:textId="07F92D22" w:rsidR="00867FC7" w:rsidRDefault="00867FC7" w:rsidP="008F6DC3">
      <w:pPr>
        <w:ind w:left="360" w:firstLine="360"/>
      </w:pPr>
    </w:p>
    <w:p w14:paraId="1300B09F" w14:textId="4491B0CB" w:rsidR="00867FC7" w:rsidRDefault="00867FC7" w:rsidP="008F6DC3">
      <w:pPr>
        <w:ind w:left="360" w:firstLine="360"/>
      </w:pPr>
    </w:p>
    <w:p w14:paraId="20FECF69" w14:textId="70E596A0" w:rsidR="00867FC7" w:rsidRDefault="00867FC7" w:rsidP="008F6DC3">
      <w:pPr>
        <w:ind w:left="360" w:firstLine="360"/>
      </w:pPr>
    </w:p>
    <w:p w14:paraId="6831C3BD" w14:textId="3B0FC44F" w:rsidR="00867FC7" w:rsidRDefault="00867FC7" w:rsidP="008F6DC3">
      <w:pPr>
        <w:ind w:left="360" w:firstLine="360"/>
      </w:pPr>
    </w:p>
    <w:p w14:paraId="66EAE104" w14:textId="0866B658" w:rsidR="00867FC7" w:rsidRDefault="00867FC7" w:rsidP="008F6DC3">
      <w:pPr>
        <w:ind w:left="360" w:firstLine="360"/>
      </w:pPr>
    </w:p>
    <w:p w14:paraId="05046E5E" w14:textId="160AC8C5" w:rsidR="00867FC7" w:rsidRDefault="00867FC7" w:rsidP="008F6DC3">
      <w:pPr>
        <w:ind w:left="360" w:firstLine="360"/>
      </w:pPr>
    </w:p>
    <w:p w14:paraId="2979AA06" w14:textId="3B7C738F" w:rsidR="00867FC7" w:rsidRDefault="00867FC7" w:rsidP="008F6DC3">
      <w:pPr>
        <w:ind w:left="360" w:firstLine="360"/>
      </w:pPr>
    </w:p>
    <w:p w14:paraId="306A0473" w14:textId="77777777" w:rsidR="00867FC7" w:rsidRDefault="00867FC7" w:rsidP="008F6DC3">
      <w:pPr>
        <w:ind w:left="360" w:firstLine="360"/>
      </w:pPr>
    </w:p>
    <w:p w14:paraId="3EA9C779" w14:textId="341995F7" w:rsidR="00867FC7" w:rsidRPr="00EA62A7" w:rsidRDefault="00ED34E2" w:rsidP="008F6DC3">
      <w:pPr>
        <w:ind w:left="360" w:firstLine="360"/>
      </w:pPr>
      <w:r>
        <w:rPr>
          <w:noProof/>
        </w:rPr>
        <w:pict w14:anchorId="7A1C8B51">
          <v:shape id="Text Box 390" o:spid="_x0000_s1031" type="#_x0000_t202" style="position:absolute;left:0;text-align:left;margin-left:34.75pt;margin-top:4.1pt;width:324.8pt;height:14.25pt;z-index:251725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" stroked="f">
            <v:textbox style="mso-next-textbox:#Text Box 390" inset="0,0,0,0">
              <w:txbxContent>
                <w:p w14:paraId="48F946DC" w14:textId="622F020E" w:rsidR="00ED34E2" w:rsidRPr="00E57D9B"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Halaman Daftar Anggota Siswa </w:t>
                  </w:r>
                  <w:r w:rsidRPr="00457642">
                    <w:t>[Bag.IT]</w:t>
                  </w:r>
                </w:p>
                <w:p w14:paraId="1E204D7A" w14:textId="77777777" w:rsidR="00ED34E2" w:rsidRDefault="00ED34E2"/>
                <w:p w14:paraId="7F920A1C" w14:textId="5848F5D8" w:rsidR="00ED34E2" w:rsidRPr="00E57D9B"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Halaman Daftar Anggota Siswa </w:t>
                  </w:r>
                  <w:r w:rsidRPr="00457642">
                    <w:t>[Bag.IT]</w:t>
                  </w:r>
                </w:p>
              </w:txbxContent>
            </v:textbox>
          </v:shape>
        </w:pict>
      </w:r>
    </w:p>
    <w:p w14:paraId="1F80512A" w14:textId="77777777" w:rsidR="00AA7D36" w:rsidRDefault="00AA7D36" w:rsidP="00CE316E">
      <w:pPr>
        <w:pStyle w:val="ListParagraph"/>
        <w:numPr>
          <w:ilvl w:val="0"/>
          <w:numId w:val="58"/>
        </w:numPr>
        <w:ind w:left="426"/>
      </w:pPr>
      <w:r>
        <w:t>Halaman Kelola Data Kelas</w:t>
      </w:r>
    </w:p>
    <w:p w14:paraId="04CDBC37" w14:textId="1E6DC492" w:rsidR="008F6DC3" w:rsidRDefault="008F6DC3" w:rsidP="00CE316E">
      <w:pPr>
        <w:pStyle w:val="ListParagraph"/>
        <w:numPr>
          <w:ilvl w:val="0"/>
          <w:numId w:val="59"/>
        </w:numPr>
      </w:pPr>
      <w:r>
        <w:t>Halaman Tambah Data Kelas</w:t>
      </w:r>
    </w:p>
    <w:p w14:paraId="63BA2B8C" w14:textId="22E416A5" w:rsidR="008F6DC3" w:rsidRDefault="008F6DC3" w:rsidP="008F6DC3">
      <w:pPr>
        <w:ind w:left="360" w:firstLine="360"/>
      </w:pPr>
      <w:r>
        <w:t xml:space="preserve">Halaman tambah data kelas ini </w:t>
      </w:r>
      <w:r w:rsidRPr="009508EB">
        <w:t>merupakan tampilan yang berisikan fitur</w:t>
      </w:r>
      <w:r>
        <w:t xml:space="preserve"> tambah kelas yang </w:t>
      </w:r>
      <w:r w:rsidRPr="009508EB">
        <w:t xml:space="preserve">digunakan oleh </w:t>
      </w:r>
      <w:r>
        <w:t>admin dengan status sebagai bagian IT . Tampilan</w:t>
      </w:r>
      <w:r w:rsidRPr="009508EB">
        <w:t xml:space="preserve"> </w:t>
      </w:r>
      <w:r>
        <w:t xml:space="preserve">halaman tambah data kelas </w:t>
      </w:r>
      <w:r w:rsidRPr="009508EB">
        <w:t>dapat dilihat pada Gamba</w:t>
      </w:r>
      <w:r>
        <w:t>r</w:t>
      </w:r>
      <w:r w:rsidRPr="009508EB">
        <w:t>.</w:t>
      </w:r>
    </w:p>
    <w:p w14:paraId="78258215" w14:textId="296EC865" w:rsidR="008F6DC3" w:rsidRDefault="00ED34E2" w:rsidP="008F6DC3">
      <w:pPr>
        <w:pStyle w:val="ListParagraph"/>
        <w:ind w:left="709"/>
      </w:pPr>
      <w:r>
        <w:rPr>
          <w:noProof/>
        </w:rPr>
        <w:pict w14:anchorId="1D24D792">
          <v:shape id="Text Box 391" o:spid="_x0000_s1030" type="#_x0000_t202" style="position:absolute;left:0;text-align:left;margin-left:36.4pt;margin-top:193.25pt;width:323.9pt;height:.05pt;z-index:-251590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" stroked="f">
            <v:textbox style="mso-next-textbox:#Text Box 391;mso-fit-shape-to-text:t" inset="0,0,0,0">
              <w:txbxContent>
                <w:p w14:paraId="3C78FC3E" w14:textId="134CD30E" w:rsidR="00ED34E2" w:rsidRPr="0020201C" w:rsidDel="009F23AF" w:rsidRDefault="00ED34E2">
                  <w:pPr>
                    <w:pStyle w:val="Caption"/>
                    <w:jc w:val="center"/>
                    <w:rPr>
                      <w:del w:id="10634" w:author="chaniaayulestari@outlook.com" w:date="2021-11-13T22:10: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6</w:t>
                  </w:r>
                  <w:r>
                    <w:rPr>
                      <w:i w:val="0"/>
                      <w:iCs w:val="0"/>
                    </w:rPr>
                    <w:fldChar w:fldCharType="end"/>
                  </w:r>
                  <w:r>
                    <w:t xml:space="preserve"> Halaman Tambah Kelas </w:t>
                  </w:r>
                  <w:r w:rsidRPr="00E53F76">
                    <w:t>[Bag.IT]</w:t>
                  </w:r>
                </w:p>
                <w:p w14:paraId="08719970" w14:textId="05498E3D" w:rsidR="00ED34E2" w:rsidDel="009F23AF" w:rsidRDefault="00ED34E2">
                  <w:pPr>
                    <w:pStyle w:val="Caption"/>
                    <w:jc w:val="center"/>
                    <w:rPr>
                      <w:del w:id="10635" w:author="chaniaayulestari@outlook.com" w:date="2021-11-13T22:10:00Z"/>
                    </w:rPr>
                    <w:pPrChange w:id="10636" w:author="chaniaayulestari@outlook.com" w:date="2021-11-13T22:10:00Z">
                      <w:pPr/>
                    </w:pPrChange>
                  </w:pPr>
                </w:p>
                <w:p w14:paraId="0E563915" w14:textId="6FAD0EAE" w:rsidR="00ED34E2" w:rsidRPr="0020201C" w:rsidRDefault="00ED34E2">
                  <w:pPr>
                    <w:pStyle w:val="Caption"/>
                    <w:jc w:val="center"/>
                    <w:rPr>
                      <w:noProof/>
                      <w:sz w:val="24"/>
                      <w:szCs w:val="24"/>
                    </w:rPr>
                  </w:pPr>
                  <w:del w:id="10637"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6</w:delText>
                    </w:r>
                    <w:r w:rsidDel="009F23AF">
                      <w:fldChar w:fldCharType="end"/>
                    </w:r>
                    <w:r w:rsidDel="009F23AF">
                      <w:delText xml:space="preserve"> Halaman Tambah Kelas </w:delText>
                    </w:r>
                    <w:r w:rsidRPr="00E53F76" w:rsidDel="009F23AF">
                      <w:delText>[Bag.IT]</w:delText>
                    </w:r>
                  </w:del>
                </w:p>
              </w:txbxContent>
            </v:textbox>
          </v:shape>
        </w:pict>
      </w:r>
      <w:r w:rsidR="00867FC7">
        <w:rPr>
          <w:noProof/>
        </w:rPr>
        <w:drawing>
          <wp:anchor distT="0" distB="0" distL="114300" distR="114300" simplePos="0" relativeHeight="251589120" behindDoc="1" locked="0" layoutInCell="1" allowOverlap="1" wp14:anchorId="6B79A07E" wp14:editId="02E20BCA">
            <wp:simplePos x="0" y="0"/>
            <wp:positionH relativeFrom="margin">
              <wp:posOffset>462280</wp:posOffset>
            </wp:positionH>
            <wp:positionV relativeFrom="paragraph">
              <wp:posOffset>7147</wp:posOffset>
            </wp:positionV>
            <wp:extent cx="4113748" cy="2390400"/>
            <wp:effectExtent l="0" t="0" r="1270" b="0"/>
            <wp:wrapNone/>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411374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E67645" w14:textId="5C1668C7" w:rsidR="00867FC7" w:rsidRDefault="00867FC7" w:rsidP="00867FC7">
      <w:pPr>
        <w:pStyle w:val="ListParagraph"/>
      </w:pPr>
    </w:p>
    <w:p w14:paraId="62BE752E" w14:textId="3FA24C37" w:rsidR="00867FC7" w:rsidRDefault="00867FC7" w:rsidP="00867FC7">
      <w:pPr>
        <w:pStyle w:val="ListParagraph"/>
      </w:pPr>
    </w:p>
    <w:p w14:paraId="5052A00A" w14:textId="215FEC49" w:rsidR="00867FC7" w:rsidRDefault="00867FC7" w:rsidP="00867FC7">
      <w:pPr>
        <w:pStyle w:val="ListParagraph"/>
      </w:pPr>
    </w:p>
    <w:p w14:paraId="009693A0" w14:textId="2BAA192C" w:rsidR="00867FC7" w:rsidRDefault="00867FC7" w:rsidP="00867FC7">
      <w:pPr>
        <w:pStyle w:val="ListParagraph"/>
      </w:pPr>
    </w:p>
    <w:p w14:paraId="379481BB" w14:textId="5741B29E" w:rsidR="00867FC7" w:rsidRDefault="00867FC7" w:rsidP="00867FC7">
      <w:pPr>
        <w:pStyle w:val="ListParagraph"/>
      </w:pPr>
    </w:p>
    <w:p w14:paraId="0E6E4B17" w14:textId="3D6528EF" w:rsidR="00867FC7" w:rsidRDefault="00867FC7" w:rsidP="00867FC7">
      <w:pPr>
        <w:pStyle w:val="ListParagraph"/>
      </w:pPr>
    </w:p>
    <w:p w14:paraId="0F1AF30D" w14:textId="64E56FAB" w:rsidR="00867FC7" w:rsidRDefault="00867FC7" w:rsidP="00867FC7">
      <w:pPr>
        <w:pStyle w:val="ListParagraph"/>
      </w:pPr>
    </w:p>
    <w:p w14:paraId="2AFC4ACE" w14:textId="2BCE8133" w:rsidR="00867FC7" w:rsidRDefault="00867FC7" w:rsidP="00867FC7">
      <w:pPr>
        <w:pStyle w:val="ListParagraph"/>
      </w:pPr>
    </w:p>
    <w:p w14:paraId="2C3F5C7E" w14:textId="15CC14E2" w:rsidR="00867FC7" w:rsidRDefault="00867FC7" w:rsidP="00867FC7">
      <w:pPr>
        <w:pStyle w:val="ListParagraph"/>
      </w:pPr>
    </w:p>
    <w:p w14:paraId="51FC52DE" w14:textId="40C44060" w:rsidR="008F6DC3" w:rsidRDefault="008F6DC3" w:rsidP="00CE316E">
      <w:pPr>
        <w:pStyle w:val="ListParagraph"/>
        <w:numPr>
          <w:ilvl w:val="0"/>
          <w:numId w:val="59"/>
        </w:numPr>
      </w:pPr>
      <w:r>
        <w:t>Halaman Data Kelas</w:t>
      </w:r>
    </w:p>
    <w:p w14:paraId="5803F693" w14:textId="1CF90B5B" w:rsidR="008F6DC3" w:rsidRDefault="008F6DC3" w:rsidP="008F6DC3">
      <w:pPr>
        <w:ind w:left="360" w:firstLine="360"/>
      </w:pPr>
      <w:r>
        <w:lastRenderedPageBreak/>
        <w:t xml:space="preserve">Halaman ini merupakan tampilan yang berisikan seluruh data kelas yang dilengkapi dengan beberapa fitur tambahan seperti hapus data dan lihat profile kelas. Tampilan halaman data kelas dapat dilihat pada Gambar </w:t>
      </w:r>
    </w:p>
    <w:p w14:paraId="19356F3D" w14:textId="31F92E15" w:rsidR="00867FC7" w:rsidRDefault="00867FC7" w:rsidP="008F6DC3">
      <w:pPr>
        <w:ind w:left="360" w:firstLine="360"/>
      </w:pPr>
    </w:p>
    <w:p w14:paraId="3F69BAF0" w14:textId="563564D3" w:rsidR="00867FC7" w:rsidRDefault="00867FC7" w:rsidP="008F6DC3">
      <w:pPr>
        <w:ind w:left="360" w:firstLine="360"/>
      </w:pPr>
    </w:p>
    <w:p w14:paraId="5969D21C" w14:textId="36D666F5" w:rsidR="00867FC7" w:rsidRDefault="00867FC7" w:rsidP="008F6DC3">
      <w:pPr>
        <w:ind w:left="360" w:firstLine="360"/>
      </w:pPr>
      <w:r>
        <w:rPr>
          <w:noProof/>
        </w:rPr>
        <w:drawing>
          <wp:anchor distT="0" distB="0" distL="114300" distR="114300" simplePos="0" relativeHeight="251591168" behindDoc="0" locked="0" layoutInCell="1" allowOverlap="1" wp14:anchorId="111CD022" wp14:editId="34EB0546">
            <wp:simplePos x="0" y="0"/>
            <wp:positionH relativeFrom="column">
              <wp:posOffset>439582</wp:posOffset>
            </wp:positionH>
            <wp:positionV relativeFrom="paragraph">
              <wp:posOffset>0</wp:posOffset>
            </wp:positionV>
            <wp:extent cx="4113530" cy="2390140"/>
            <wp:effectExtent l="0" t="0" r="1270" b="0"/>
            <wp:wrapNone/>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411353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82279A" w14:textId="0E2A0AB1" w:rsidR="00867FC7" w:rsidRDefault="00867FC7" w:rsidP="008F6DC3">
      <w:pPr>
        <w:ind w:left="360" w:firstLine="360"/>
      </w:pPr>
    </w:p>
    <w:p w14:paraId="2B173CC5" w14:textId="51BC26A3" w:rsidR="008F6DC3" w:rsidRDefault="008F6DC3" w:rsidP="008F6DC3">
      <w:pPr>
        <w:ind w:left="349"/>
      </w:pPr>
    </w:p>
    <w:p w14:paraId="60A4461E" w14:textId="4642DFDE" w:rsidR="00867FC7" w:rsidRDefault="00867FC7" w:rsidP="008F6DC3">
      <w:pPr>
        <w:ind w:left="349"/>
      </w:pPr>
    </w:p>
    <w:p w14:paraId="21911821" w14:textId="41B5774C" w:rsidR="00867FC7" w:rsidRDefault="00867FC7" w:rsidP="008F6DC3">
      <w:pPr>
        <w:ind w:left="349"/>
      </w:pPr>
    </w:p>
    <w:p w14:paraId="7435C708" w14:textId="4E217FC2" w:rsidR="00867FC7" w:rsidRDefault="00867FC7" w:rsidP="008F6DC3">
      <w:pPr>
        <w:ind w:left="349"/>
      </w:pPr>
    </w:p>
    <w:p w14:paraId="762F0712" w14:textId="4B8AFE89" w:rsidR="00867FC7" w:rsidRDefault="00867FC7" w:rsidP="008F6DC3">
      <w:pPr>
        <w:ind w:left="349"/>
      </w:pPr>
    </w:p>
    <w:p w14:paraId="7F43E07F" w14:textId="6A0859E0" w:rsidR="00867FC7" w:rsidRDefault="00867FC7" w:rsidP="008F6DC3">
      <w:pPr>
        <w:ind w:left="349"/>
      </w:pPr>
    </w:p>
    <w:p w14:paraId="5D6CDC63" w14:textId="344F9F07" w:rsidR="00867FC7" w:rsidRDefault="00867FC7" w:rsidP="008F6DC3">
      <w:pPr>
        <w:ind w:left="349"/>
      </w:pPr>
    </w:p>
    <w:p w14:paraId="6D9499F2" w14:textId="1AF5C5D8" w:rsidR="00867FC7" w:rsidRDefault="00ED34E2" w:rsidP="008F6DC3">
      <w:pPr>
        <w:ind w:left="349"/>
      </w:pPr>
      <w:r>
        <w:rPr>
          <w:noProof/>
        </w:rPr>
        <w:pict w14:anchorId="2E29F702">
          <v:shape id="Text Box 392" o:spid="_x0000_s1029" type="#_x0000_t202" style="position:absolute;left:0;text-align:left;margin-left:34.8pt;margin-top:3.35pt;width:323.9pt;height:18.4pt;z-index:251727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" stroked="f">
            <v:textbox style="mso-next-textbox:#Text Box 392" inset="0,0,0,0">
              <w:txbxContent>
                <w:p w14:paraId="6C79CF18" w14:textId="52FC269F" w:rsidR="00ED34E2" w:rsidRPr="00E33758"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Halaman Data Kelas </w:t>
                  </w:r>
                  <w:r w:rsidRPr="00F365C2">
                    <w:t>[Bag.IT]</w:t>
                  </w:r>
                </w:p>
                <w:p w14:paraId="180ACEFF" w14:textId="77777777" w:rsidR="00ED34E2" w:rsidRDefault="00ED34E2"/>
                <w:p w14:paraId="2F2BFB12" w14:textId="71B3C91A" w:rsidR="00ED34E2" w:rsidRPr="00E33758"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Halaman Data Kelas </w:t>
                  </w:r>
                  <w:r w:rsidRPr="00F365C2">
                    <w:t>[Bag.IT]</w:t>
                  </w:r>
                </w:p>
              </w:txbxContent>
            </v:textbox>
          </v:shape>
        </w:pict>
      </w:r>
    </w:p>
    <w:p w14:paraId="35832377" w14:textId="77777777" w:rsidR="008F6DC3" w:rsidRDefault="008F6DC3" w:rsidP="00CE316E">
      <w:pPr>
        <w:pStyle w:val="ListParagraph"/>
        <w:numPr>
          <w:ilvl w:val="0"/>
          <w:numId w:val="59"/>
        </w:numPr>
      </w:pPr>
      <w:r>
        <w:t>Halaman Profile Kelas</w:t>
      </w:r>
    </w:p>
    <w:p w14:paraId="02F4542A" w14:textId="3F80E1C7" w:rsidR="008F6DC3" w:rsidRDefault="008F6DC3" w:rsidP="008F6DC3">
      <w:pPr>
        <w:ind w:left="360" w:firstLine="360"/>
      </w:pPr>
      <w:r>
        <w:t>Halaman ini merupakan halaman yang berisikan beberapa informasi yang terkait dengan data kelas yang dilengkapi dengan fitur untuk mengedit data.. Tampilan halaman profile kelas dapat dilihat pada Gambar</w:t>
      </w:r>
    </w:p>
    <w:p w14:paraId="724D911E" w14:textId="30425A90" w:rsidR="008F6DC3" w:rsidRDefault="00ED34E2" w:rsidP="008F6DC3">
      <w:pPr>
        <w:ind w:left="349"/>
      </w:pPr>
      <w:r>
        <w:rPr>
          <w:noProof/>
        </w:rPr>
        <w:pict w14:anchorId="01F85E32">
          <v:shape id="Text Box 393" o:spid="_x0000_s1028" type="#_x0000_t202" style="position:absolute;left:0;text-align:left;margin-left:35.45pt;margin-top:193pt;width:324.95pt;height:.05pt;z-index:-25158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" stroked="f">
            <v:textbox style="mso-next-textbox:#Text Box 393;mso-fit-shape-to-text:t" inset="0,0,0,0">
              <w:txbxContent>
                <w:p w14:paraId="51841112" w14:textId="5D19157B" w:rsidR="00ED34E2" w:rsidRPr="00E0443D" w:rsidDel="009F23AF" w:rsidRDefault="00ED34E2">
                  <w:pPr>
                    <w:pStyle w:val="Caption"/>
                    <w:jc w:val="center"/>
                    <w:rPr>
                      <w:del w:id="10638" w:author="chaniaayulestari@outlook.com" w:date="2021-11-13T22:11: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8</w:t>
                  </w:r>
                  <w:r>
                    <w:rPr>
                      <w:i w:val="0"/>
                      <w:iCs w:val="0"/>
                    </w:rPr>
                    <w:fldChar w:fldCharType="end"/>
                  </w:r>
                  <w:r>
                    <w:t xml:space="preserve"> Halaman Profile Kelas </w:t>
                  </w:r>
                  <w:r w:rsidRPr="009713B3">
                    <w:t>[Bag.IT]</w:t>
                  </w:r>
                </w:p>
                <w:p w14:paraId="528FB841" w14:textId="2659FBA8" w:rsidR="00ED34E2" w:rsidDel="009F23AF" w:rsidRDefault="00ED34E2">
                  <w:pPr>
                    <w:pStyle w:val="Caption"/>
                    <w:jc w:val="center"/>
                    <w:rPr>
                      <w:del w:id="10639" w:author="chaniaayulestari@outlook.com" w:date="2021-11-13T22:11:00Z"/>
                    </w:rPr>
                    <w:pPrChange w:id="10640" w:author="chaniaayulestari@outlook.com" w:date="2021-11-13T22:11:00Z">
                      <w:pPr/>
                    </w:pPrChange>
                  </w:pPr>
                </w:p>
                <w:p w14:paraId="60181AE6" w14:textId="68489B82" w:rsidR="00ED34E2" w:rsidRPr="00E0443D" w:rsidRDefault="00ED34E2">
                  <w:pPr>
                    <w:pStyle w:val="Caption"/>
                    <w:jc w:val="center"/>
                    <w:rPr>
                      <w:noProof/>
                      <w:sz w:val="24"/>
                      <w:szCs w:val="24"/>
                    </w:rPr>
                  </w:pPr>
                  <w:del w:id="10641" w:author="chaniaayulestari@outlook.com" w:date="2021-11-13T22:11: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8</w:delText>
                    </w:r>
                    <w:r w:rsidDel="009F23AF">
                      <w:fldChar w:fldCharType="end"/>
                    </w:r>
                    <w:r w:rsidDel="009F23AF">
                      <w:delText xml:space="preserve"> Halaman Profile Kelas </w:delText>
                    </w:r>
                    <w:r w:rsidRPr="009713B3" w:rsidDel="009F23AF">
                      <w:delText>[Bag.IT]</w:delText>
                    </w:r>
                  </w:del>
                </w:p>
              </w:txbxContent>
            </v:textbox>
          </v:shape>
        </w:pict>
      </w:r>
      <w:r w:rsidR="00E60BA1">
        <w:rPr>
          <w:noProof/>
        </w:rPr>
        <w:drawing>
          <wp:anchor distT="0" distB="0" distL="114300" distR="114300" simplePos="0" relativeHeight="251592192" behindDoc="1" locked="0" layoutInCell="1" allowOverlap="1" wp14:anchorId="57802917" wp14:editId="37360D73">
            <wp:simplePos x="0" y="0"/>
            <wp:positionH relativeFrom="column">
              <wp:posOffset>450377</wp:posOffset>
            </wp:positionH>
            <wp:positionV relativeFrom="paragraph">
              <wp:posOffset>3810</wp:posOffset>
            </wp:positionV>
            <wp:extent cx="4127171" cy="2390400"/>
            <wp:effectExtent l="0" t="0" r="6985" b="0"/>
            <wp:wrapNone/>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4127171"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5CBA13" w14:textId="4D2E06EB" w:rsidR="00E60BA1" w:rsidRDefault="00E60BA1" w:rsidP="00E60BA1">
      <w:pPr>
        <w:pStyle w:val="ListParagraph"/>
      </w:pPr>
    </w:p>
    <w:p w14:paraId="18D9452A" w14:textId="4726DD41" w:rsidR="00E60BA1" w:rsidRDefault="00E60BA1" w:rsidP="00E60BA1">
      <w:pPr>
        <w:pStyle w:val="ListParagraph"/>
      </w:pPr>
    </w:p>
    <w:p w14:paraId="2A5C592D" w14:textId="29697DF4" w:rsidR="00E60BA1" w:rsidRDefault="00E60BA1" w:rsidP="00E60BA1">
      <w:pPr>
        <w:pStyle w:val="ListParagraph"/>
      </w:pPr>
    </w:p>
    <w:p w14:paraId="2C810F95" w14:textId="6E3F9713" w:rsidR="00E60BA1" w:rsidRDefault="00E60BA1" w:rsidP="00E60BA1">
      <w:pPr>
        <w:pStyle w:val="ListParagraph"/>
      </w:pPr>
    </w:p>
    <w:p w14:paraId="1893ACD7" w14:textId="745A6E2C" w:rsidR="00E60BA1" w:rsidRDefault="00E60BA1" w:rsidP="00E60BA1">
      <w:pPr>
        <w:pStyle w:val="ListParagraph"/>
      </w:pPr>
    </w:p>
    <w:p w14:paraId="4C41856B" w14:textId="08A84865" w:rsidR="00E60BA1" w:rsidRDefault="00E60BA1" w:rsidP="00E60BA1">
      <w:pPr>
        <w:pStyle w:val="ListParagraph"/>
      </w:pPr>
    </w:p>
    <w:p w14:paraId="3AEDFB19" w14:textId="56C6AE98" w:rsidR="00E60BA1" w:rsidRDefault="00E60BA1" w:rsidP="00E60BA1">
      <w:pPr>
        <w:pStyle w:val="ListParagraph"/>
      </w:pPr>
    </w:p>
    <w:p w14:paraId="1F24E61F" w14:textId="659CF220" w:rsidR="00E60BA1" w:rsidRDefault="00E60BA1" w:rsidP="00E60BA1">
      <w:pPr>
        <w:pStyle w:val="ListParagraph"/>
      </w:pPr>
    </w:p>
    <w:p w14:paraId="51019EAC" w14:textId="46311FA6" w:rsidR="00E60BA1" w:rsidRDefault="00E60BA1" w:rsidP="00E60BA1">
      <w:pPr>
        <w:pStyle w:val="ListParagraph"/>
      </w:pPr>
    </w:p>
    <w:p w14:paraId="24C51F24" w14:textId="6E5AB0AA" w:rsidR="008F6DC3" w:rsidRDefault="008F6DC3" w:rsidP="00CE316E">
      <w:pPr>
        <w:pStyle w:val="ListParagraph"/>
        <w:numPr>
          <w:ilvl w:val="0"/>
          <w:numId w:val="59"/>
        </w:numPr>
      </w:pPr>
      <w:r>
        <w:t>Halaman Anggota Kelas</w:t>
      </w:r>
    </w:p>
    <w:p w14:paraId="39488092" w14:textId="29E00DA4" w:rsidR="008F6DC3" w:rsidRDefault="008F6DC3" w:rsidP="008F6DC3">
      <w:pPr>
        <w:ind w:left="360" w:firstLine="360"/>
      </w:pPr>
      <w:r>
        <w:lastRenderedPageBreak/>
        <w:t xml:space="preserve">Halaman ini merupakan halaman yang berisikan nama atau data siswa yang memiliki nomor kelas yang sama. Pada halaman ini dilengkapi dengan informasi dalam bentuk </w:t>
      </w:r>
      <w:r w:rsidRPr="008F6DC3">
        <w:rPr>
          <w:i/>
          <w:iCs/>
        </w:rPr>
        <w:t xml:space="preserve">pie chart </w:t>
      </w:r>
      <w:r>
        <w:t>guna untuk melihat riwayat absen siswa. Tampilan halaman ini dapat dilihat pada Gambar</w:t>
      </w:r>
    </w:p>
    <w:p w14:paraId="352BD62B" w14:textId="3DA61C9B" w:rsidR="00EE1AE6" w:rsidRDefault="00EE1AE6" w:rsidP="008F6DC3">
      <w:pPr>
        <w:ind w:left="360" w:firstLine="360"/>
      </w:pPr>
    </w:p>
    <w:p w14:paraId="28A44B63" w14:textId="41ECF014" w:rsidR="00E60BA1" w:rsidRDefault="00E60BA1" w:rsidP="008F6DC3">
      <w:pPr>
        <w:ind w:left="360" w:firstLine="360"/>
      </w:pPr>
    </w:p>
    <w:p w14:paraId="39C3044F" w14:textId="2FDDF85F" w:rsidR="00E60BA1" w:rsidRDefault="00E60BA1" w:rsidP="008F6DC3">
      <w:pPr>
        <w:ind w:left="360" w:firstLine="360"/>
      </w:pPr>
      <w:r>
        <w:rPr>
          <w:noProof/>
        </w:rPr>
        <w:drawing>
          <wp:anchor distT="0" distB="0" distL="114300" distR="114300" simplePos="0" relativeHeight="251593216" behindDoc="1" locked="0" layoutInCell="1" allowOverlap="1" wp14:anchorId="2D7B5E69" wp14:editId="2FAEB60B">
            <wp:simplePos x="0" y="0"/>
            <wp:positionH relativeFrom="column">
              <wp:posOffset>438947</wp:posOffset>
            </wp:positionH>
            <wp:positionV relativeFrom="paragraph">
              <wp:posOffset>-5080</wp:posOffset>
            </wp:positionV>
            <wp:extent cx="4119880" cy="2390140"/>
            <wp:effectExtent l="0" t="0" r="0" b="0"/>
            <wp:wrapNone/>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411988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3A2911" w14:textId="48467426" w:rsidR="00E60BA1" w:rsidRDefault="00E60BA1" w:rsidP="008F6DC3">
      <w:pPr>
        <w:ind w:left="360" w:firstLine="360"/>
      </w:pPr>
    </w:p>
    <w:p w14:paraId="51E2C320" w14:textId="03647CFE" w:rsidR="00E60BA1" w:rsidRDefault="00E60BA1" w:rsidP="008F6DC3">
      <w:pPr>
        <w:ind w:left="360" w:firstLine="360"/>
      </w:pPr>
    </w:p>
    <w:p w14:paraId="411BD1FF" w14:textId="6354068A" w:rsidR="00E60BA1" w:rsidRDefault="00E60BA1" w:rsidP="008F6DC3">
      <w:pPr>
        <w:ind w:left="360" w:firstLine="360"/>
      </w:pPr>
    </w:p>
    <w:p w14:paraId="298BD358" w14:textId="7D94C690" w:rsidR="00E60BA1" w:rsidRDefault="00E60BA1" w:rsidP="008F6DC3">
      <w:pPr>
        <w:ind w:left="360" w:firstLine="360"/>
      </w:pPr>
    </w:p>
    <w:p w14:paraId="4F9285A9" w14:textId="15A39E2B" w:rsidR="00E60BA1" w:rsidRDefault="00E60BA1" w:rsidP="008F6DC3">
      <w:pPr>
        <w:ind w:left="360" w:firstLine="360"/>
      </w:pPr>
    </w:p>
    <w:p w14:paraId="40F78AA6" w14:textId="738ED087" w:rsidR="00E60BA1" w:rsidRDefault="00E60BA1" w:rsidP="008F6DC3">
      <w:pPr>
        <w:ind w:left="360" w:firstLine="360"/>
      </w:pPr>
    </w:p>
    <w:p w14:paraId="48E2BD29" w14:textId="77777777" w:rsidR="00E60BA1" w:rsidRDefault="00E60BA1" w:rsidP="008F6DC3">
      <w:pPr>
        <w:ind w:left="360" w:firstLine="360"/>
      </w:pPr>
    </w:p>
    <w:p w14:paraId="17786785" w14:textId="01282107" w:rsidR="00E60BA1" w:rsidRDefault="00E60BA1" w:rsidP="008F6DC3">
      <w:pPr>
        <w:ind w:left="360" w:firstLine="360"/>
      </w:pPr>
    </w:p>
    <w:p w14:paraId="7B87B67F" w14:textId="0DC7173F" w:rsidR="00E60BA1" w:rsidRPr="00EA62A7" w:rsidRDefault="00ED34E2" w:rsidP="008F6DC3">
      <w:pPr>
        <w:ind w:left="360" w:firstLine="360"/>
      </w:pPr>
      <w:r>
        <w:rPr>
          <w:noProof/>
        </w:rPr>
        <w:pict w14:anchorId="0E69D96E">
          <v:shape id="Text Box 394" o:spid="_x0000_s1027" type="#_x0000_t202" style="position:absolute;left:0;text-align:left;margin-left:34.55pt;margin-top:1.7pt;width:324.4pt;height:.05pt;z-index:-25158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" stroked="f">
            <v:textbox style="mso-next-textbox:#Text Box 394;mso-fit-shape-to-text:t" inset="0,0,0,0">
              <w:txbxContent>
                <w:p w14:paraId="69EAE797" w14:textId="4482BC0B" w:rsidR="00ED34E2" w:rsidRPr="00B173B0" w:rsidDel="009F23AF" w:rsidRDefault="00ED34E2">
                  <w:pPr>
                    <w:pStyle w:val="Caption"/>
                    <w:jc w:val="center"/>
                    <w:rPr>
                      <w:del w:id="10642" w:author="chaniaayulestari@outlook.com" w:date="2021-11-13T22:11: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9</w:t>
                  </w:r>
                  <w:r>
                    <w:rPr>
                      <w:i w:val="0"/>
                      <w:iCs w:val="0"/>
                    </w:rPr>
                    <w:fldChar w:fldCharType="end"/>
                  </w:r>
                  <w:r>
                    <w:t xml:space="preserve"> Halaman Anggota Kelas </w:t>
                  </w:r>
                  <w:r w:rsidRPr="00B96769">
                    <w:t>[Bag.IT]</w:t>
                  </w:r>
                </w:p>
                <w:p w14:paraId="73C37B45" w14:textId="6674C876" w:rsidR="00ED34E2" w:rsidDel="009F23AF" w:rsidRDefault="00ED34E2">
                  <w:pPr>
                    <w:pStyle w:val="Caption"/>
                    <w:jc w:val="center"/>
                    <w:rPr>
                      <w:del w:id="10643" w:author="chaniaayulestari@outlook.com" w:date="2021-11-13T22:11:00Z"/>
                    </w:rPr>
                    <w:pPrChange w:id="10644" w:author="chaniaayulestari@outlook.com" w:date="2021-11-13T22:11:00Z">
                      <w:pPr/>
                    </w:pPrChange>
                  </w:pPr>
                </w:p>
                <w:p w14:paraId="188B2399" w14:textId="093BFAC7" w:rsidR="00ED34E2" w:rsidRPr="00B173B0" w:rsidRDefault="00ED34E2">
                  <w:pPr>
                    <w:pStyle w:val="Caption"/>
                    <w:jc w:val="center"/>
                    <w:rPr>
                      <w:noProof/>
                      <w:sz w:val="24"/>
                      <w:szCs w:val="24"/>
                    </w:rPr>
                  </w:pPr>
                  <w:del w:id="10645" w:author="chaniaayulestari@outlook.com" w:date="2021-11-13T22:11: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9</w:delText>
                    </w:r>
                    <w:r w:rsidDel="009F23AF">
                      <w:fldChar w:fldCharType="end"/>
                    </w:r>
                    <w:r w:rsidDel="009F23AF">
                      <w:delText xml:space="preserve"> Halaman Anggota Kelas </w:delText>
                    </w:r>
                    <w:r w:rsidRPr="00B96769" w:rsidDel="009F23AF">
                      <w:delText>[Bag.IT]</w:delText>
                    </w:r>
                  </w:del>
                </w:p>
              </w:txbxContent>
            </v:textbox>
          </v:shape>
        </w:pict>
      </w:r>
    </w:p>
    <w:p w14:paraId="4E7228C9" w14:textId="013099F2" w:rsidR="00DF7F79" w:rsidRPr="00DF7F79" w:rsidRDefault="00DF7F79" w:rsidP="00CE316E">
      <w:pPr>
        <w:pStyle w:val="ListParagraph"/>
        <w:numPr>
          <w:ilvl w:val="0"/>
          <w:numId w:val="60"/>
        </w:numPr>
        <w:ind w:left="426"/>
        <w:rPr>
          <w:b/>
          <w:bCs/>
          <w:color w:val="000000"/>
        </w:rPr>
      </w:pPr>
      <w:r w:rsidRPr="00DF7F79">
        <w:rPr>
          <w:b/>
          <w:bCs/>
          <w:color w:val="000000"/>
        </w:rPr>
        <w:t>Antarmuka Kepala Sekolah</w:t>
      </w:r>
    </w:p>
    <w:p w14:paraId="5BEAFFA1" w14:textId="6C1273F7" w:rsidR="00F2327B" w:rsidRDefault="007646DA" w:rsidP="008F6DC3">
      <w:pPr>
        <w:ind w:firstLine="426"/>
      </w:pPr>
      <w:r>
        <w:rPr>
          <w:noProof/>
        </w:rPr>
        <w:drawing>
          <wp:anchor distT="0" distB="0" distL="114300" distR="114300" simplePos="0" relativeHeight="251594240" behindDoc="1" locked="0" layoutInCell="1" allowOverlap="1" wp14:anchorId="16243BD1" wp14:editId="5C8A7F7D">
            <wp:simplePos x="0" y="0"/>
            <wp:positionH relativeFrom="page">
              <wp:posOffset>1897644</wp:posOffset>
            </wp:positionH>
            <wp:positionV relativeFrom="paragraph">
              <wp:posOffset>711224</wp:posOffset>
            </wp:positionV>
            <wp:extent cx="4128770" cy="2390140"/>
            <wp:effectExtent l="0" t="0" r="5080" b="0"/>
            <wp:wrapNone/>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4128770" cy="2390140"/>
                    </a:xfrm>
                    <a:prstGeom prst="rect">
                      <a:avLst/>
                    </a:prstGeom>
                    <a:noFill/>
                    <a:ln>
                      <a:noFill/>
                    </a:ln>
                  </pic:spPr>
                </pic:pic>
              </a:graphicData>
            </a:graphic>
            <wp14:sizeRelH relativeFrom="page">
              <wp14:pctWidth>0</wp14:pctWidth>
            </wp14:sizeRelH>
            <wp14:sizeRelV relativeFrom="page">
              <wp14:pctHeight>0</wp14:pctHeight>
            </wp14:sizeRelV>
          </wp:anchor>
        </w:drawing>
      </w:r>
      <w:r w:rsidR="008F6DC3">
        <w:t>Halaman yang akan diberikan unutk admin dengan status kepala sekolah maka akan diberikan tampilan hanya berupa dashboard yang dapat dilihat pada Gambar</w:t>
      </w:r>
    </w:p>
    <w:p w14:paraId="364E14BF" w14:textId="0B7EB8B4" w:rsidR="008F6DC3" w:rsidRDefault="008F6DC3" w:rsidP="00AB7B78">
      <w:pPr>
        <w:ind w:left="360"/>
      </w:pPr>
    </w:p>
    <w:p w14:paraId="05E7727D" w14:textId="08C59A54" w:rsidR="00C113C3" w:rsidRDefault="00C113C3" w:rsidP="00AB7B78">
      <w:pPr>
        <w:ind w:left="360"/>
      </w:pPr>
    </w:p>
    <w:p w14:paraId="1FBE2FA1" w14:textId="4DED261B" w:rsidR="00C113C3" w:rsidRDefault="00C113C3" w:rsidP="00AB7B78">
      <w:pPr>
        <w:ind w:left="360"/>
      </w:pPr>
    </w:p>
    <w:p w14:paraId="1DDBAB2F" w14:textId="74F406ED" w:rsidR="00C113C3" w:rsidRDefault="00C113C3" w:rsidP="00AB7B78">
      <w:pPr>
        <w:ind w:left="360"/>
      </w:pPr>
    </w:p>
    <w:p w14:paraId="50BAB286" w14:textId="3D07A37F" w:rsidR="00C113C3" w:rsidRDefault="00C113C3" w:rsidP="00AB7B78">
      <w:pPr>
        <w:ind w:left="360"/>
      </w:pPr>
    </w:p>
    <w:p w14:paraId="69180112" w14:textId="691F17CC" w:rsidR="00C113C3" w:rsidRDefault="00C113C3" w:rsidP="00AB7B78">
      <w:pPr>
        <w:ind w:left="360"/>
      </w:pPr>
    </w:p>
    <w:p w14:paraId="68E0EA16" w14:textId="77D12094" w:rsidR="00C113C3" w:rsidRDefault="00C113C3" w:rsidP="00AB7B78">
      <w:pPr>
        <w:ind w:left="360"/>
      </w:pPr>
    </w:p>
    <w:p w14:paraId="2CDBC1E8" w14:textId="1C586495" w:rsidR="007646DA" w:rsidRDefault="007646DA" w:rsidP="00AB7B78">
      <w:pPr>
        <w:ind w:left="360"/>
      </w:pPr>
    </w:p>
    <w:p w14:paraId="06176C3E" w14:textId="77777777" w:rsidR="007646DA" w:rsidRDefault="007646DA" w:rsidP="00AB7B78">
      <w:pPr>
        <w:ind w:left="360"/>
      </w:pPr>
    </w:p>
    <w:p w14:paraId="746D1024" w14:textId="74FB9FAC" w:rsidR="00C113C3" w:rsidRDefault="00ED34E2" w:rsidP="00AB7B78">
      <w:pPr>
        <w:ind w:left="360"/>
      </w:pPr>
      <w:r>
        <w:rPr>
          <w:noProof/>
        </w:rPr>
        <w:pict w14:anchorId="73D95E17">
          <v:shape id="Text Box 395" o:spid="_x0000_s1026" type="#_x0000_t202" style="position:absolute;left:0;text-align:left;margin-left:36.7pt;margin-top:2.2pt;width:325.1pt;height:.05pt;z-index:-25158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" stroked="f">
            <v:textbox style="mso-next-textbox:#Text Box 395;mso-fit-shape-to-text:t" inset="0,0,0,0">
              <w:txbxContent>
                <w:p w14:paraId="18613585" w14:textId="127C7DBE" w:rsidR="00ED34E2" w:rsidRPr="00F370F3"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0</w:t>
                  </w:r>
                  <w:r>
                    <w:fldChar w:fldCharType="end"/>
                  </w:r>
                  <w:r>
                    <w:t xml:space="preserve"> Halaman Dashboard Kepala Sekolah</w:t>
                  </w:r>
                </w:p>
                <w:p w14:paraId="644EF825" w14:textId="77777777" w:rsidR="00ED34E2" w:rsidRDefault="00ED34E2"/>
                <w:p w14:paraId="46F9D477" w14:textId="4492928F" w:rsidR="00ED34E2" w:rsidRPr="00F370F3"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0</w:t>
                  </w:r>
                  <w:r>
                    <w:fldChar w:fldCharType="end"/>
                  </w:r>
                  <w:r>
                    <w:t xml:space="preserve"> Halaman Dashboard Kepala Sekolah</w:t>
                  </w:r>
                </w:p>
              </w:txbxContent>
            </v:textbox>
          </v:shape>
        </w:pict>
      </w:r>
    </w:p>
    <w:p w14:paraId="2FB66ACE" w14:textId="02F0CD1B" w:rsidR="00917C5F" w:rsidRDefault="00917C5F" w:rsidP="00C93BF7">
      <w:pPr>
        <w:pStyle w:val="Heading2"/>
        <w:numPr>
          <w:ilvl w:val="0"/>
          <w:numId w:val="10"/>
        </w:numPr>
        <w:ind w:left="709" w:hanging="643"/>
        <w:rPr>
          <w:lang w:val="en-US"/>
        </w:rPr>
      </w:pPr>
      <w:bookmarkStart w:id="10646" w:name="_Toc80034259"/>
      <w:bookmarkStart w:id="10647" w:name="_Toc83115759"/>
      <w:r>
        <w:rPr>
          <w:lang w:val="en-US"/>
        </w:rPr>
        <w:lastRenderedPageBreak/>
        <w:t>Penguji</w:t>
      </w:r>
      <w:ins w:id="10648" w:author="Rafi Aziizi" w:date="2021-11-14T10:23:00Z">
        <w:r w:rsidR="0089374A">
          <w:rPr>
            <w:lang w:val="en-US"/>
          </w:rPr>
          <w:t>a</w:t>
        </w:r>
      </w:ins>
      <w:r>
        <w:rPr>
          <w:lang w:val="en-US"/>
        </w:rPr>
        <w:t>n Perangkat Lunak</w:t>
      </w:r>
      <w:bookmarkEnd w:id="10646"/>
      <w:bookmarkEnd w:id="10647"/>
    </w:p>
    <w:p w14:paraId="5B62C94B" w14:textId="5A1C7B7C" w:rsidR="007646DA" w:rsidRPr="007646DA" w:rsidRDefault="007646DA" w:rsidP="007646DA">
      <w:pPr>
        <w:ind w:left="142" w:firstLine="567"/>
      </w:pPr>
      <w:r w:rsidRPr="007646DA">
        <w:t>Tujuan pengujian</w:t>
      </w:r>
      <w:r w:rsidRPr="007646DA">
        <w:rPr>
          <w:shd w:val="clear" w:color="auto" w:fill="FFFFFF"/>
        </w:rPr>
        <w:t xml:space="preserve"> perangkat lunak </w:t>
      </w:r>
      <w:r w:rsidRPr="007646DA">
        <w:t>adalah</w:t>
      </w:r>
      <w:r w:rsidRPr="007646DA">
        <w:rPr>
          <w:shd w:val="clear" w:color="auto" w:fill="FFFFFF"/>
        </w:rPr>
        <w:t xml:space="preserve"> untuk </w:t>
      </w:r>
      <w:r w:rsidRPr="007646DA">
        <w:t>memastikan</w:t>
      </w:r>
      <w:r w:rsidRPr="007646DA">
        <w:rPr>
          <w:shd w:val="clear" w:color="auto" w:fill="FFFFFF"/>
        </w:rPr>
        <w:t xml:space="preserve"> kesesuaian antara hasil </w:t>
      </w:r>
      <w:r w:rsidRPr="007646DA">
        <w:t>desain dan</w:t>
      </w:r>
      <w:r w:rsidRPr="007646DA">
        <w:rPr>
          <w:shd w:val="clear" w:color="auto" w:fill="FFFFFF"/>
        </w:rPr>
        <w:t xml:space="preserve"> tujuan yang diharapkan. Sistem absensi SMK Cendekia </w:t>
      </w:r>
      <w:r w:rsidRPr="007646DA">
        <w:t>diperiksa</w:t>
      </w:r>
      <w:r w:rsidRPr="007646DA">
        <w:rPr>
          <w:shd w:val="clear" w:color="auto" w:fill="FFFFFF"/>
        </w:rPr>
        <w:t xml:space="preserve"> berdasarkan </w:t>
      </w:r>
      <w:r w:rsidRPr="007646DA">
        <w:t>use case diagram.</w:t>
      </w:r>
      <w:r w:rsidRPr="007646DA">
        <w:rPr>
          <w:shd w:val="clear" w:color="auto" w:fill="FFFFFF"/>
        </w:rPr>
        <w:t xml:space="preserve"> Pada </w:t>
      </w:r>
      <w:r w:rsidRPr="007646DA">
        <w:t>fase ini,</w:t>
      </w:r>
      <w:r w:rsidRPr="007646DA">
        <w:rPr>
          <w:shd w:val="clear" w:color="auto" w:fill="FFFFFF"/>
        </w:rPr>
        <w:t xml:space="preserve"> pengujian kualitas digunakan untuk menentukan kategori keberhasilan pengujian, merancang pengujian kualitas, </w:t>
      </w:r>
      <w:r w:rsidRPr="007646DA">
        <w:t>melakukan pengujian,</w:t>
      </w:r>
      <w:r w:rsidRPr="007646DA">
        <w:rPr>
          <w:shd w:val="clear" w:color="auto" w:fill="FFFFFF"/>
        </w:rPr>
        <w:t xml:space="preserve"> dan </w:t>
      </w:r>
      <w:r w:rsidRPr="007646DA">
        <w:t>menyimpulkan</w:t>
      </w:r>
      <w:r w:rsidRPr="007646DA">
        <w:rPr>
          <w:shd w:val="clear" w:color="auto" w:fill="FFFFFF"/>
        </w:rPr>
        <w:t xml:space="preserve"> dari hasil pengujian kualitas. </w:t>
      </w:r>
      <w:r w:rsidRPr="007646DA">
        <w:t>Pengecekan</w:t>
      </w:r>
      <w:r w:rsidRPr="007646DA">
        <w:rPr>
          <w:shd w:val="clear" w:color="auto" w:fill="FFFFFF"/>
        </w:rPr>
        <w:t xml:space="preserve"> kualitas perangkat lunak </w:t>
      </w:r>
      <w:r w:rsidRPr="007646DA">
        <w:t>dalam implementasi aktual</w:t>
      </w:r>
      <w:r w:rsidRPr="007646DA">
        <w:rPr>
          <w:shd w:val="clear" w:color="auto" w:fill="FFFFFF"/>
        </w:rPr>
        <w:t xml:space="preserve"> dilakukan dalam bentuk </w:t>
      </w:r>
      <w:r w:rsidRPr="007646DA">
        <w:t xml:space="preserve">pengujian </w:t>
      </w:r>
      <w:r>
        <w:rPr>
          <w:i/>
          <w:iCs/>
        </w:rPr>
        <w:t>blacbox testing</w:t>
      </w:r>
      <w:r w:rsidRPr="007646DA">
        <w:t xml:space="preserve"> menggunakan</w:t>
      </w:r>
      <w:r w:rsidRPr="007646DA">
        <w:rPr>
          <w:shd w:val="clear" w:color="auto" w:fill="FFFFFF"/>
        </w:rPr>
        <w:t xml:space="preserve"> teknik </w:t>
      </w:r>
      <w:r>
        <w:rPr>
          <w:i/>
          <w:iCs/>
        </w:rPr>
        <w:t>equivalence partitions</w:t>
      </w:r>
      <w:r>
        <w:t xml:space="preserve"> dengan</w:t>
      </w:r>
      <w:r w:rsidRPr="007646DA">
        <w:t xml:space="preserve"> tes berbasis entri</w:t>
      </w:r>
      <w:r w:rsidRPr="007646DA">
        <w:rPr>
          <w:shd w:val="clear" w:color="auto" w:fill="FFFFFF"/>
        </w:rPr>
        <w:t xml:space="preserve"> data dan tampilan pada sistem </w:t>
      </w:r>
      <w:r w:rsidRPr="007646DA">
        <w:t xml:space="preserve">absensi </w:t>
      </w:r>
      <w:r>
        <w:t>SMK Cendekia</w:t>
      </w:r>
      <w:r w:rsidRPr="007646DA">
        <w:t>.</w:t>
      </w:r>
      <w:r w:rsidRPr="007646DA">
        <w:rPr>
          <w:shd w:val="clear" w:color="auto" w:fill="FFFFFF"/>
        </w:rPr>
        <w:t xml:space="preserve"> Setiap menu </w:t>
      </w:r>
      <w:r>
        <w:t>masukan</w:t>
      </w:r>
      <w:r w:rsidRPr="007646DA">
        <w:t xml:space="preserve"> diuji</w:t>
      </w:r>
      <w:r w:rsidRPr="007646DA">
        <w:rPr>
          <w:shd w:val="clear" w:color="auto" w:fill="FFFFFF"/>
        </w:rPr>
        <w:t xml:space="preserve"> dan dikelompokkan </w:t>
      </w:r>
      <w:r w:rsidRPr="007646DA">
        <w:t>menurut</w:t>
      </w:r>
      <w:r w:rsidRPr="007646DA">
        <w:rPr>
          <w:shd w:val="clear" w:color="auto" w:fill="FFFFFF"/>
        </w:rPr>
        <w:t xml:space="preserve"> fungsinya, </w:t>
      </w:r>
      <w:r w:rsidRPr="007646DA">
        <w:t>terlepas dari apakah</w:t>
      </w:r>
      <w:r w:rsidRPr="007646DA">
        <w:rPr>
          <w:shd w:val="clear" w:color="auto" w:fill="FFFFFF"/>
        </w:rPr>
        <w:t xml:space="preserve"> hasilnya sesuai. </w:t>
      </w:r>
      <w:r w:rsidRPr="007646DA">
        <w:t>Saat menguji</w:t>
      </w:r>
      <w:r w:rsidRPr="007646DA">
        <w:rPr>
          <w:shd w:val="clear" w:color="auto" w:fill="FFFFFF"/>
        </w:rPr>
        <w:t xml:space="preserve"> pada </w:t>
      </w:r>
      <w:r>
        <w:rPr>
          <w:i/>
          <w:iCs/>
        </w:rPr>
        <w:t>equivalence partitions</w:t>
      </w:r>
      <w:r>
        <w:t xml:space="preserve"> </w:t>
      </w:r>
      <w:r w:rsidRPr="007646DA">
        <w:t>penting untuk</w:t>
      </w:r>
      <w:r w:rsidRPr="007646DA">
        <w:rPr>
          <w:shd w:val="clear" w:color="auto" w:fill="FFFFFF"/>
        </w:rPr>
        <w:t xml:space="preserve"> memastikan </w:t>
      </w:r>
      <w:r w:rsidRPr="007646DA">
        <w:t>bahwa setiap</w:t>
      </w:r>
      <w:r w:rsidRPr="007646DA">
        <w:rPr>
          <w:shd w:val="clear" w:color="auto" w:fill="FFFFFF"/>
        </w:rPr>
        <w:t xml:space="preserve"> proses </w:t>
      </w:r>
      <w:r w:rsidRPr="007646DA">
        <w:t>bekerja seperti</w:t>
      </w:r>
      <w:r w:rsidRPr="007646DA">
        <w:rPr>
          <w:shd w:val="clear" w:color="auto" w:fill="FFFFFF"/>
        </w:rPr>
        <w:t xml:space="preserve"> yang diharapkan.</w:t>
      </w:r>
    </w:p>
    <w:p w14:paraId="7CA81BCC" w14:textId="5BC4693B" w:rsidR="00007BE9" w:rsidRDefault="00007BE9" w:rsidP="00C93BF7">
      <w:pPr>
        <w:pStyle w:val="Heading3"/>
        <w:numPr>
          <w:ilvl w:val="0"/>
          <w:numId w:val="12"/>
        </w:numPr>
        <w:ind w:left="426"/>
        <w:rPr>
          <w:lang w:val="en-US"/>
        </w:rPr>
      </w:pPr>
      <w:bookmarkStart w:id="10649" w:name="_Toc80034261"/>
      <w:bookmarkStart w:id="10650" w:name="_Toc83115761"/>
      <w:r>
        <w:rPr>
          <w:lang w:val="en-US"/>
        </w:rPr>
        <w:t>Tahap Pengujian</w:t>
      </w:r>
      <w:bookmarkEnd w:id="10649"/>
      <w:bookmarkEnd w:id="10650"/>
    </w:p>
    <w:p w14:paraId="03E9804F" w14:textId="77777777" w:rsidR="00100E4F" w:rsidRDefault="00100E4F" w:rsidP="00100E4F">
      <w:pPr>
        <w:ind w:firstLine="709"/>
      </w:pPr>
      <w:r>
        <w:t>Tahapan pengujian yang dilakukan terhadap perangkat lunak dalam pelaksanaan kerja praktik ini meliputi kegiatan seperti dibawah ini:</w:t>
      </w:r>
    </w:p>
    <w:p w14:paraId="2FEBF81E" w14:textId="77777777" w:rsidR="00100E4F" w:rsidRDefault="00100E4F" w:rsidP="00CE316E">
      <w:pPr>
        <w:pStyle w:val="ListParagraph"/>
        <w:numPr>
          <w:ilvl w:val="0"/>
          <w:numId w:val="61"/>
        </w:numPr>
        <w:ind w:left="567" w:hanging="567"/>
      </w:pPr>
      <w:r>
        <w:t>Melakukan pengelompokan pengujian berdasarkan Use Case yang terdapat pada BAB III.</w:t>
      </w:r>
    </w:p>
    <w:p w14:paraId="0A9A7131" w14:textId="77777777" w:rsidR="00100E4F" w:rsidRDefault="00100E4F" w:rsidP="00CE316E">
      <w:pPr>
        <w:pStyle w:val="ListParagraph"/>
        <w:numPr>
          <w:ilvl w:val="0"/>
          <w:numId w:val="61"/>
        </w:numPr>
        <w:ind w:left="567" w:hanging="567"/>
      </w:pPr>
      <w:r>
        <w:t>Menentukan tujuan pengujian.</w:t>
      </w:r>
    </w:p>
    <w:p w14:paraId="61F5138E" w14:textId="77777777" w:rsidR="00100E4F" w:rsidRDefault="00100E4F" w:rsidP="00CE316E">
      <w:pPr>
        <w:pStyle w:val="ListParagraph"/>
        <w:numPr>
          <w:ilvl w:val="0"/>
          <w:numId w:val="61"/>
        </w:numPr>
        <w:ind w:left="567" w:hanging="567"/>
      </w:pPr>
      <w:r>
        <w:t>Menentukan kategori keberhasilan pengujian.</w:t>
      </w:r>
    </w:p>
    <w:p w14:paraId="11FC159E" w14:textId="77777777" w:rsidR="00100E4F" w:rsidRDefault="00100E4F" w:rsidP="00CE316E">
      <w:pPr>
        <w:pStyle w:val="ListParagraph"/>
        <w:numPr>
          <w:ilvl w:val="0"/>
          <w:numId w:val="61"/>
        </w:numPr>
        <w:ind w:left="567" w:hanging="567"/>
      </w:pPr>
      <w:r>
        <w:t>Merancang skenario pengujian.</w:t>
      </w:r>
    </w:p>
    <w:p w14:paraId="0ED5F883" w14:textId="77777777" w:rsidR="00100E4F" w:rsidRDefault="00100E4F" w:rsidP="00CE316E">
      <w:pPr>
        <w:pStyle w:val="ListParagraph"/>
        <w:numPr>
          <w:ilvl w:val="0"/>
          <w:numId w:val="61"/>
        </w:numPr>
        <w:ind w:left="567" w:hanging="567"/>
      </w:pPr>
      <w:r>
        <w:t>Pelaksanaan pengujian.</w:t>
      </w:r>
    </w:p>
    <w:p w14:paraId="41AB7036" w14:textId="77777777" w:rsidR="00100E4F" w:rsidRPr="001B4F1C" w:rsidRDefault="00100E4F" w:rsidP="00CE316E">
      <w:pPr>
        <w:pStyle w:val="ListParagraph"/>
        <w:numPr>
          <w:ilvl w:val="0"/>
          <w:numId w:val="61"/>
        </w:numPr>
        <w:ind w:left="567" w:hanging="567"/>
      </w:pPr>
      <w:r>
        <w:t>Kesimpulan dari hasil pengujian.</w:t>
      </w:r>
    </w:p>
    <w:p w14:paraId="4189E7CE" w14:textId="50FE671E" w:rsidR="00100E4F" w:rsidRDefault="00007BE9" w:rsidP="00100E4F">
      <w:pPr>
        <w:pStyle w:val="Heading3"/>
        <w:numPr>
          <w:ilvl w:val="0"/>
          <w:numId w:val="12"/>
        </w:numPr>
        <w:ind w:left="426"/>
        <w:rPr>
          <w:lang w:val="en-US"/>
        </w:rPr>
      </w:pPr>
      <w:bookmarkStart w:id="10651" w:name="_Toc80034262"/>
      <w:bookmarkStart w:id="10652" w:name="_Toc83115762"/>
      <w:del w:id="10653" w:author="chaniaayulestari@outlook.com" w:date="2021-11-12T16:15:00Z">
        <w:r w:rsidDel="00122C67">
          <w:rPr>
            <w:lang w:val="en-US"/>
          </w:rPr>
          <w:delText xml:space="preserve">Pengelompokan </w:delText>
        </w:r>
      </w:del>
      <w:r w:rsidR="00B057CA">
        <w:rPr>
          <w:lang w:val="en-US"/>
        </w:rPr>
        <w:t xml:space="preserve">Pengujian </w:t>
      </w:r>
      <w:r>
        <w:rPr>
          <w:lang w:val="en-US"/>
        </w:rPr>
        <w:t>Proses Berdasarkan Use Case Diagram</w:t>
      </w:r>
      <w:bookmarkEnd w:id="10651"/>
      <w:bookmarkEnd w:id="10652"/>
    </w:p>
    <w:p w14:paraId="2C079818" w14:textId="77777777" w:rsidR="00100E4F" w:rsidRPr="00120C75" w:rsidRDefault="00100E4F" w:rsidP="00100E4F">
      <w:pPr>
        <w:ind w:left="66" w:firstLine="720"/>
      </w:pPr>
      <w:r w:rsidRPr="00120C75">
        <w:t xml:space="preserve">Pengelompokkan proses dilakukan berdasarkan </w:t>
      </w:r>
      <w:r w:rsidRPr="00100E4F">
        <w:rPr>
          <w:i/>
          <w:iCs/>
        </w:rPr>
        <w:t>Use Case</w:t>
      </w:r>
      <w:r w:rsidRPr="00120C75">
        <w:t xml:space="preserve"> yang telah dirancang pada BAB III yang didalamnya terdapat </w:t>
      </w:r>
      <w:r w:rsidRPr="00100E4F">
        <w:rPr>
          <w:i/>
          <w:iCs/>
        </w:rPr>
        <w:t>Use Case</w:t>
      </w:r>
      <w:r w:rsidRPr="00120C75">
        <w:t>, sebagai berikut:</w:t>
      </w:r>
    </w:p>
    <w:p w14:paraId="4538B86A" w14:textId="776614A4" w:rsidR="00100E4F" w:rsidRDefault="00100E4F" w:rsidP="00CE316E">
      <w:pPr>
        <w:pStyle w:val="ListParagraph"/>
        <w:numPr>
          <w:ilvl w:val="0"/>
          <w:numId w:val="62"/>
        </w:numPr>
        <w:ind w:left="426"/>
      </w:pPr>
      <w:r>
        <w:t>Kelola Siswa</w:t>
      </w:r>
    </w:p>
    <w:p w14:paraId="2232CAE5" w14:textId="5AFABAFB" w:rsidR="00404DC1" w:rsidRDefault="00404DC1" w:rsidP="00CE316E">
      <w:pPr>
        <w:pStyle w:val="ListParagraph"/>
        <w:numPr>
          <w:ilvl w:val="0"/>
          <w:numId w:val="63"/>
        </w:numPr>
        <w:ind w:left="709"/>
      </w:pPr>
      <w:r>
        <w:t xml:space="preserve">Hapus </w:t>
      </w:r>
      <w:del w:id="10654" w:author="chaniaayulestari@outlook.com" w:date="2021-11-12T07:17:00Z">
        <w:r w:rsidDel="00812B43">
          <w:delText xml:space="preserve">Data </w:delText>
        </w:r>
      </w:del>
      <w:r>
        <w:t>Siswa</w:t>
      </w:r>
    </w:p>
    <w:p w14:paraId="395109DF" w14:textId="5FE425B8" w:rsidR="00404DC1" w:rsidRDefault="00404DC1" w:rsidP="00CE316E">
      <w:pPr>
        <w:pStyle w:val="ListParagraph"/>
        <w:numPr>
          <w:ilvl w:val="0"/>
          <w:numId w:val="63"/>
        </w:numPr>
        <w:ind w:left="709"/>
      </w:pPr>
      <w:r>
        <w:t xml:space="preserve">Edit </w:t>
      </w:r>
      <w:del w:id="10655" w:author="chaniaayulestari@outlook.com" w:date="2021-11-12T07:18:00Z">
        <w:r w:rsidDel="00812B43">
          <w:delText xml:space="preserve">Data </w:delText>
        </w:r>
      </w:del>
      <w:r>
        <w:t xml:space="preserve">Siswa </w:t>
      </w:r>
    </w:p>
    <w:p w14:paraId="6C8A5675" w14:textId="4E87EB52" w:rsidR="00404DC1" w:rsidRDefault="00404DC1" w:rsidP="00CE316E">
      <w:pPr>
        <w:pStyle w:val="ListParagraph"/>
        <w:numPr>
          <w:ilvl w:val="0"/>
          <w:numId w:val="63"/>
        </w:numPr>
        <w:ind w:left="709"/>
      </w:pPr>
      <w:r>
        <w:t xml:space="preserve">Tambah </w:t>
      </w:r>
      <w:del w:id="10656" w:author="chaniaayulestari@outlook.com" w:date="2021-11-12T07:18:00Z">
        <w:r w:rsidDel="00812B43">
          <w:delText xml:space="preserve">Data </w:delText>
        </w:r>
      </w:del>
      <w:r>
        <w:t xml:space="preserve">Siswa </w:t>
      </w:r>
    </w:p>
    <w:p w14:paraId="63E61D48" w14:textId="779B9DD0" w:rsidR="00E56C44" w:rsidRDefault="00404DC1">
      <w:pPr>
        <w:pStyle w:val="ListParagraph"/>
        <w:numPr>
          <w:ilvl w:val="0"/>
          <w:numId w:val="63"/>
        </w:numPr>
        <w:ind w:left="709"/>
      </w:pPr>
      <w:r>
        <w:t xml:space="preserve">Lihat </w:t>
      </w:r>
      <w:del w:id="10657" w:author="chaniaayulestari@outlook.com" w:date="2021-11-12T07:18:00Z">
        <w:r w:rsidDel="00812B43">
          <w:delText xml:space="preserve">Data </w:delText>
        </w:r>
      </w:del>
      <w:r>
        <w:t>Siswa</w:t>
      </w:r>
    </w:p>
    <w:p w14:paraId="00642992" w14:textId="7AB46C5C" w:rsidR="00100E4F" w:rsidDel="00E7246E" w:rsidRDefault="00100E4F" w:rsidP="00590A19">
      <w:pPr>
        <w:pStyle w:val="ListParagraph"/>
        <w:numPr>
          <w:ilvl w:val="0"/>
          <w:numId w:val="62"/>
        </w:numPr>
        <w:ind w:left="426"/>
        <w:rPr>
          <w:del w:id="10658" w:author="chaniaayulestari@outlook.com" w:date="2021-11-13T22:21:00Z"/>
        </w:rPr>
      </w:pPr>
      <w:r>
        <w:lastRenderedPageBreak/>
        <w:t>Kelola Absen</w:t>
      </w:r>
    </w:p>
    <w:p w14:paraId="2743C511" w14:textId="6778EB2F" w:rsidR="00404DC1" w:rsidRDefault="00404DC1">
      <w:pPr>
        <w:pStyle w:val="ListParagraph"/>
        <w:numPr>
          <w:ilvl w:val="0"/>
          <w:numId w:val="62"/>
        </w:numPr>
        <w:ind w:left="426"/>
        <w:pPrChange w:id="10659" w:author="chaniaayulestari@outlook.com" w:date="2021-11-13T22:21:00Z">
          <w:pPr>
            <w:pStyle w:val="ListParagraph"/>
            <w:numPr>
              <w:numId w:val="64"/>
            </w:numPr>
            <w:ind w:left="709" w:hanging="360"/>
          </w:pPr>
        </w:pPrChange>
      </w:pPr>
      <w:del w:id="10660" w:author="chaniaayulestari@outlook.com" w:date="2021-11-13T22:21:00Z">
        <w:r w:rsidDel="00E7246E">
          <w:delText xml:space="preserve">Hapus </w:delText>
        </w:r>
      </w:del>
      <w:del w:id="10661" w:author="chaniaayulestari@outlook.com" w:date="2021-11-12T07:18:00Z">
        <w:r w:rsidDel="00812B43">
          <w:delText xml:space="preserve">Data </w:delText>
        </w:r>
      </w:del>
      <w:del w:id="10662" w:author="chaniaayulestari@outlook.com" w:date="2021-11-13T22:21:00Z">
        <w:r w:rsidDel="00E7246E">
          <w:delText>Absen</w:delText>
        </w:r>
      </w:del>
    </w:p>
    <w:p w14:paraId="6DEBE8A0" w14:textId="47834CEC" w:rsidR="00404DC1" w:rsidRDefault="00404DC1" w:rsidP="00CE316E">
      <w:pPr>
        <w:pStyle w:val="ListParagraph"/>
        <w:numPr>
          <w:ilvl w:val="0"/>
          <w:numId w:val="64"/>
        </w:numPr>
        <w:ind w:left="709"/>
      </w:pPr>
      <w:r>
        <w:t xml:space="preserve">Edit </w:t>
      </w:r>
      <w:del w:id="10663" w:author="chaniaayulestari@outlook.com" w:date="2021-11-12T07:18:00Z">
        <w:r w:rsidDel="00812B43">
          <w:delText xml:space="preserve">Data </w:delText>
        </w:r>
      </w:del>
      <w:r>
        <w:t>Absen</w:t>
      </w:r>
    </w:p>
    <w:p w14:paraId="0E483EF5" w14:textId="132AD0BB" w:rsidR="00404DC1" w:rsidRDefault="00404DC1" w:rsidP="00CE316E">
      <w:pPr>
        <w:pStyle w:val="ListParagraph"/>
        <w:numPr>
          <w:ilvl w:val="0"/>
          <w:numId w:val="64"/>
        </w:numPr>
        <w:ind w:left="709"/>
      </w:pPr>
      <w:r>
        <w:t xml:space="preserve">Tambah </w:t>
      </w:r>
      <w:del w:id="10664" w:author="chaniaayulestari@outlook.com" w:date="2021-11-12T07:18:00Z">
        <w:r w:rsidDel="00812B43">
          <w:delText xml:space="preserve">Data </w:delText>
        </w:r>
      </w:del>
      <w:r>
        <w:t xml:space="preserve">Absen </w:t>
      </w:r>
    </w:p>
    <w:p w14:paraId="04A40829" w14:textId="6C9644FC" w:rsidR="00404DC1" w:rsidRDefault="00404DC1" w:rsidP="00CE316E">
      <w:pPr>
        <w:pStyle w:val="ListParagraph"/>
        <w:numPr>
          <w:ilvl w:val="0"/>
          <w:numId w:val="64"/>
        </w:numPr>
        <w:ind w:left="709"/>
      </w:pPr>
      <w:r>
        <w:t xml:space="preserve">Lihat </w:t>
      </w:r>
      <w:del w:id="10665" w:author="chaniaayulestari@outlook.com" w:date="2021-11-12T07:18:00Z">
        <w:r w:rsidDel="00812B43">
          <w:delText xml:space="preserve">Data </w:delText>
        </w:r>
      </w:del>
      <w:r>
        <w:t>Absen</w:t>
      </w:r>
    </w:p>
    <w:p w14:paraId="132A985D" w14:textId="4F36F31C" w:rsidR="000C2558" w:rsidRDefault="000C2558" w:rsidP="00CE316E">
      <w:pPr>
        <w:pStyle w:val="ListParagraph"/>
        <w:numPr>
          <w:ilvl w:val="0"/>
          <w:numId w:val="62"/>
        </w:numPr>
        <w:ind w:left="426"/>
        <w:rPr>
          <w:ins w:id="10666" w:author="chaniaayulestari@outlook.com" w:date="2021-11-12T06:46:00Z"/>
        </w:rPr>
      </w:pPr>
      <w:ins w:id="10667" w:author="chaniaayulestari@outlook.com" w:date="2021-11-12T06:46:00Z">
        <w:r>
          <w:t>Kelola Guru</w:t>
        </w:r>
      </w:ins>
    </w:p>
    <w:p w14:paraId="49ED0B33" w14:textId="5BE17A72" w:rsidR="000C2558" w:rsidRDefault="000C2558">
      <w:pPr>
        <w:pStyle w:val="ListParagraph"/>
        <w:numPr>
          <w:ilvl w:val="0"/>
          <w:numId w:val="69"/>
        </w:numPr>
        <w:ind w:left="709"/>
        <w:rPr>
          <w:ins w:id="10668" w:author="chaniaayulestari@outlook.com" w:date="2021-11-12T06:47:00Z"/>
        </w:rPr>
        <w:pPrChange w:id="10669" w:author="chaniaayulestari@outlook.com" w:date="2021-11-12T06:47:00Z">
          <w:pPr>
            <w:pStyle w:val="ListParagraph"/>
            <w:numPr>
              <w:numId w:val="62"/>
            </w:numPr>
            <w:ind w:left="1080" w:hanging="360"/>
          </w:pPr>
        </w:pPrChange>
      </w:pPr>
      <w:ins w:id="10670" w:author="chaniaayulestari@outlook.com" w:date="2021-11-12T06:47:00Z">
        <w:r>
          <w:t>Hapus Guru</w:t>
        </w:r>
      </w:ins>
    </w:p>
    <w:p w14:paraId="25D36FCE" w14:textId="74234DD7" w:rsidR="000C2558" w:rsidRDefault="000C2558">
      <w:pPr>
        <w:pStyle w:val="ListParagraph"/>
        <w:numPr>
          <w:ilvl w:val="0"/>
          <w:numId w:val="69"/>
        </w:numPr>
        <w:ind w:left="709"/>
        <w:rPr>
          <w:ins w:id="10671" w:author="chaniaayulestari@outlook.com" w:date="2021-11-12T06:47:00Z"/>
        </w:rPr>
        <w:pPrChange w:id="10672" w:author="chaniaayulestari@outlook.com" w:date="2021-11-12T06:47:00Z">
          <w:pPr>
            <w:pStyle w:val="ListParagraph"/>
            <w:numPr>
              <w:numId w:val="62"/>
            </w:numPr>
            <w:ind w:left="1080" w:hanging="360"/>
          </w:pPr>
        </w:pPrChange>
      </w:pPr>
      <w:ins w:id="10673" w:author="chaniaayulestari@outlook.com" w:date="2021-11-12T06:47:00Z">
        <w:r>
          <w:t>Edit Guru</w:t>
        </w:r>
      </w:ins>
    </w:p>
    <w:p w14:paraId="3B75083B" w14:textId="096E1690" w:rsidR="000C2558" w:rsidRDefault="000C2558">
      <w:pPr>
        <w:pStyle w:val="ListParagraph"/>
        <w:numPr>
          <w:ilvl w:val="0"/>
          <w:numId w:val="69"/>
        </w:numPr>
        <w:ind w:left="709"/>
        <w:rPr>
          <w:ins w:id="10674" w:author="chaniaayulestari@outlook.com" w:date="2021-11-12T06:47:00Z"/>
        </w:rPr>
        <w:pPrChange w:id="10675" w:author="chaniaayulestari@outlook.com" w:date="2021-11-12T06:47:00Z">
          <w:pPr>
            <w:pStyle w:val="ListParagraph"/>
            <w:numPr>
              <w:numId w:val="62"/>
            </w:numPr>
            <w:ind w:left="1080" w:hanging="360"/>
          </w:pPr>
        </w:pPrChange>
      </w:pPr>
      <w:ins w:id="10676" w:author="chaniaayulestari@outlook.com" w:date="2021-11-12T06:47:00Z">
        <w:r>
          <w:t>Tambah Guru</w:t>
        </w:r>
      </w:ins>
    </w:p>
    <w:p w14:paraId="13C98379" w14:textId="5F6443B0" w:rsidR="000C2558" w:rsidRDefault="000C2558">
      <w:pPr>
        <w:pStyle w:val="ListParagraph"/>
        <w:numPr>
          <w:ilvl w:val="0"/>
          <w:numId w:val="69"/>
        </w:numPr>
        <w:ind w:left="709"/>
        <w:rPr>
          <w:ins w:id="10677" w:author="chaniaayulestari@outlook.com" w:date="2021-11-12T06:47:00Z"/>
        </w:rPr>
        <w:pPrChange w:id="10678" w:author="chaniaayulestari@outlook.com" w:date="2021-11-12T06:47:00Z">
          <w:pPr>
            <w:pStyle w:val="ListParagraph"/>
            <w:numPr>
              <w:numId w:val="62"/>
            </w:numPr>
            <w:ind w:left="1080" w:hanging="360"/>
          </w:pPr>
        </w:pPrChange>
      </w:pPr>
      <w:ins w:id="10679" w:author="chaniaayulestari@outlook.com" w:date="2021-11-12T06:47:00Z">
        <w:r>
          <w:t>Lihat Guru</w:t>
        </w:r>
      </w:ins>
    </w:p>
    <w:p w14:paraId="6A4A01B5" w14:textId="6360C9CD" w:rsidR="00100E4F" w:rsidRDefault="00100E4F" w:rsidP="00CE316E">
      <w:pPr>
        <w:pStyle w:val="ListParagraph"/>
        <w:numPr>
          <w:ilvl w:val="0"/>
          <w:numId w:val="62"/>
        </w:numPr>
        <w:ind w:left="426"/>
      </w:pPr>
      <w:r>
        <w:t xml:space="preserve">Kelola </w:t>
      </w:r>
      <w:r w:rsidR="00404DC1">
        <w:t>Walikelas</w:t>
      </w:r>
    </w:p>
    <w:p w14:paraId="415D3E9D" w14:textId="2485ABAE" w:rsidR="00404DC1" w:rsidRDefault="00404DC1" w:rsidP="00CE316E">
      <w:pPr>
        <w:pStyle w:val="ListParagraph"/>
        <w:numPr>
          <w:ilvl w:val="0"/>
          <w:numId w:val="65"/>
        </w:numPr>
        <w:ind w:left="709"/>
      </w:pPr>
      <w:r>
        <w:t xml:space="preserve">Hapus </w:t>
      </w:r>
      <w:del w:id="10680" w:author="chaniaayulestari@outlook.com" w:date="2021-11-12T07:19:00Z">
        <w:r w:rsidDel="00812B43">
          <w:delText xml:space="preserve">Data </w:delText>
        </w:r>
      </w:del>
      <w:r>
        <w:t>Walikelas</w:t>
      </w:r>
    </w:p>
    <w:p w14:paraId="3137DCAF" w14:textId="3717E58A" w:rsidR="00404DC1" w:rsidRDefault="00404DC1" w:rsidP="00CE316E">
      <w:pPr>
        <w:pStyle w:val="ListParagraph"/>
        <w:numPr>
          <w:ilvl w:val="0"/>
          <w:numId w:val="65"/>
        </w:numPr>
        <w:ind w:left="709"/>
      </w:pPr>
      <w:r>
        <w:t xml:space="preserve">Edit </w:t>
      </w:r>
      <w:del w:id="10681" w:author="chaniaayulestari@outlook.com" w:date="2021-11-12T07:19:00Z">
        <w:r w:rsidDel="00812B43">
          <w:delText xml:space="preserve">Data </w:delText>
        </w:r>
      </w:del>
      <w:r>
        <w:t>Walikelas</w:t>
      </w:r>
    </w:p>
    <w:p w14:paraId="471A02A3" w14:textId="2ACDA2DF" w:rsidR="00404DC1" w:rsidRDefault="00404DC1" w:rsidP="00CE316E">
      <w:pPr>
        <w:pStyle w:val="ListParagraph"/>
        <w:numPr>
          <w:ilvl w:val="0"/>
          <w:numId w:val="65"/>
        </w:numPr>
        <w:ind w:left="709"/>
      </w:pPr>
      <w:r>
        <w:t xml:space="preserve">Tambah </w:t>
      </w:r>
      <w:del w:id="10682" w:author="chaniaayulestari@outlook.com" w:date="2021-11-12T07:19:00Z">
        <w:r w:rsidDel="00812B43">
          <w:delText xml:space="preserve">Data </w:delText>
        </w:r>
      </w:del>
      <w:r>
        <w:t xml:space="preserve">Walikelas </w:t>
      </w:r>
    </w:p>
    <w:p w14:paraId="4BE3F19E" w14:textId="2DEE0048" w:rsidR="00404DC1" w:rsidRDefault="00404DC1" w:rsidP="00CE316E">
      <w:pPr>
        <w:pStyle w:val="ListParagraph"/>
        <w:numPr>
          <w:ilvl w:val="0"/>
          <w:numId w:val="65"/>
        </w:numPr>
        <w:ind w:left="709"/>
      </w:pPr>
      <w:r>
        <w:t xml:space="preserve">Lihat </w:t>
      </w:r>
      <w:del w:id="10683" w:author="chaniaayulestari@outlook.com" w:date="2021-11-12T07:19:00Z">
        <w:r w:rsidDel="00812B43">
          <w:delText xml:space="preserve">Data </w:delText>
        </w:r>
      </w:del>
      <w:r>
        <w:t>Walikelas</w:t>
      </w:r>
    </w:p>
    <w:p w14:paraId="5C28CD22" w14:textId="58EA2A87" w:rsidR="00404DC1" w:rsidRDefault="00404DC1" w:rsidP="00CE316E">
      <w:pPr>
        <w:pStyle w:val="ListParagraph"/>
        <w:numPr>
          <w:ilvl w:val="0"/>
          <w:numId w:val="62"/>
        </w:numPr>
        <w:ind w:left="426"/>
      </w:pPr>
      <w:r>
        <w:t>Kelola Laporan Absensi</w:t>
      </w:r>
    </w:p>
    <w:p w14:paraId="50E01837" w14:textId="7E4D87EA" w:rsidR="00404DC1" w:rsidRDefault="00334B84" w:rsidP="00CE316E">
      <w:pPr>
        <w:pStyle w:val="ListParagraph"/>
        <w:numPr>
          <w:ilvl w:val="0"/>
          <w:numId w:val="66"/>
        </w:numPr>
        <w:ind w:left="709"/>
      </w:pPr>
      <w:r>
        <w:t>Lihat Laporan Absen</w:t>
      </w:r>
    </w:p>
    <w:p w14:paraId="400DE16E" w14:textId="7C0365A4" w:rsidR="00404DC1" w:rsidRDefault="00334B84" w:rsidP="00CE316E">
      <w:pPr>
        <w:pStyle w:val="ListParagraph"/>
        <w:numPr>
          <w:ilvl w:val="0"/>
          <w:numId w:val="66"/>
        </w:numPr>
        <w:ind w:left="709"/>
      </w:pPr>
      <w:r>
        <w:t>Cetak Laporan Absen</w:t>
      </w:r>
    </w:p>
    <w:p w14:paraId="6F8DFE91" w14:textId="52401FF8" w:rsidR="00404DC1" w:rsidRDefault="00334B84" w:rsidP="00CE316E">
      <w:pPr>
        <w:pStyle w:val="ListParagraph"/>
        <w:numPr>
          <w:ilvl w:val="0"/>
          <w:numId w:val="66"/>
        </w:numPr>
        <w:ind w:left="709"/>
      </w:pPr>
      <w:commentRangeStart w:id="10684"/>
      <w:del w:id="10685" w:author="chaniaayulestari@outlook.com" w:date="2021-11-13T22:29:00Z">
        <w:r w:rsidDel="00C21FAB">
          <w:delText>Filter</w:delText>
        </w:r>
        <w:commentRangeEnd w:id="10684"/>
        <w:r w:rsidR="00C21FAB" w:rsidDel="00C21FAB">
          <w:rPr>
            <w:rStyle w:val="CommentReference"/>
          </w:rPr>
          <w:commentReference w:id="10684"/>
        </w:r>
        <w:r w:rsidDel="00C21FAB">
          <w:delText xml:space="preserve"> </w:delText>
        </w:r>
      </w:del>
      <w:ins w:id="10686" w:author="chaniaayulestari@outlook.com" w:date="2021-11-13T22:29:00Z">
        <w:r w:rsidR="00C21FAB">
          <w:t>Tambah</w:t>
        </w:r>
      </w:ins>
      <w:ins w:id="10687" w:author="Rafi Aziizi" w:date="2021-11-14T11:17:00Z">
        <w:r w:rsidR="00631ED2">
          <w:t xml:space="preserve"> History</w:t>
        </w:r>
      </w:ins>
      <w:ins w:id="10688" w:author="chaniaayulestari@outlook.com" w:date="2021-11-13T22:29:00Z">
        <w:r w:rsidR="00C21FAB">
          <w:t xml:space="preserve"> </w:t>
        </w:r>
      </w:ins>
      <w:r>
        <w:t>Laporan Absen</w:t>
      </w:r>
    </w:p>
    <w:p w14:paraId="7DF35B7F" w14:textId="65D652E3" w:rsidR="00404DC1" w:rsidRDefault="00404DC1" w:rsidP="00CE316E">
      <w:pPr>
        <w:pStyle w:val="ListParagraph"/>
        <w:numPr>
          <w:ilvl w:val="0"/>
          <w:numId w:val="62"/>
        </w:numPr>
        <w:ind w:left="426"/>
      </w:pPr>
      <w:r>
        <w:t>Kelola Data Admin</w:t>
      </w:r>
    </w:p>
    <w:p w14:paraId="509E0A95" w14:textId="1E8D97A2" w:rsidR="00334B84" w:rsidRDefault="00334B84" w:rsidP="00CE316E">
      <w:pPr>
        <w:pStyle w:val="ListParagraph"/>
        <w:numPr>
          <w:ilvl w:val="0"/>
          <w:numId w:val="67"/>
        </w:numPr>
        <w:ind w:left="709"/>
      </w:pPr>
      <w:r>
        <w:t xml:space="preserve">Hapus </w:t>
      </w:r>
      <w:del w:id="10689" w:author="chaniaayulestari@outlook.com" w:date="2021-11-12T07:19:00Z">
        <w:r w:rsidDel="00812B43">
          <w:delText xml:space="preserve">Data </w:delText>
        </w:r>
      </w:del>
      <w:r>
        <w:t>Admin</w:t>
      </w:r>
    </w:p>
    <w:p w14:paraId="5A08CB8C" w14:textId="38FEF4A6" w:rsidR="00334B84" w:rsidRDefault="00334B84" w:rsidP="00CE316E">
      <w:pPr>
        <w:pStyle w:val="ListParagraph"/>
        <w:numPr>
          <w:ilvl w:val="0"/>
          <w:numId w:val="67"/>
        </w:numPr>
        <w:ind w:left="709"/>
      </w:pPr>
      <w:r>
        <w:t xml:space="preserve">Edit </w:t>
      </w:r>
      <w:del w:id="10690" w:author="chaniaayulestari@outlook.com" w:date="2021-11-12T07:19:00Z">
        <w:r w:rsidDel="00812B43">
          <w:delText xml:space="preserve">Data </w:delText>
        </w:r>
      </w:del>
      <w:r>
        <w:t>Admin</w:t>
      </w:r>
    </w:p>
    <w:p w14:paraId="1E759666" w14:textId="27FC5322" w:rsidR="00334B84" w:rsidRDefault="00334B84" w:rsidP="00CE316E">
      <w:pPr>
        <w:pStyle w:val="ListParagraph"/>
        <w:numPr>
          <w:ilvl w:val="0"/>
          <w:numId w:val="67"/>
        </w:numPr>
        <w:ind w:left="709"/>
      </w:pPr>
      <w:r>
        <w:t xml:space="preserve">Tambah </w:t>
      </w:r>
      <w:del w:id="10691" w:author="chaniaayulestari@outlook.com" w:date="2021-11-12T07:19:00Z">
        <w:r w:rsidDel="00812B43">
          <w:delText xml:space="preserve">Data </w:delText>
        </w:r>
      </w:del>
      <w:r>
        <w:t xml:space="preserve">Admin </w:t>
      </w:r>
    </w:p>
    <w:p w14:paraId="2017870C" w14:textId="160DF621" w:rsidR="00334B84" w:rsidRDefault="00334B84" w:rsidP="00CE316E">
      <w:pPr>
        <w:pStyle w:val="ListParagraph"/>
        <w:numPr>
          <w:ilvl w:val="0"/>
          <w:numId w:val="67"/>
        </w:numPr>
        <w:ind w:left="709"/>
      </w:pPr>
      <w:r>
        <w:t xml:space="preserve">Lihat </w:t>
      </w:r>
      <w:del w:id="10692" w:author="chaniaayulestari@outlook.com" w:date="2021-11-12T07:19:00Z">
        <w:r w:rsidDel="00812B43">
          <w:delText xml:space="preserve">Data </w:delText>
        </w:r>
      </w:del>
      <w:r>
        <w:t>Admin</w:t>
      </w:r>
    </w:p>
    <w:p w14:paraId="7C55B569" w14:textId="50BB7DEA" w:rsidR="00404DC1" w:rsidRDefault="00404DC1" w:rsidP="00CE316E">
      <w:pPr>
        <w:pStyle w:val="ListParagraph"/>
        <w:numPr>
          <w:ilvl w:val="0"/>
          <w:numId w:val="62"/>
        </w:numPr>
        <w:ind w:left="426"/>
        <w:rPr>
          <w:ins w:id="10693" w:author="chaniaayulestari@outlook.com" w:date="2021-11-12T06:59:00Z"/>
        </w:rPr>
      </w:pPr>
      <w:r>
        <w:t xml:space="preserve">Kelola </w:t>
      </w:r>
      <w:del w:id="10694" w:author="chaniaayulestari@outlook.com" w:date="2021-11-12T06:59:00Z">
        <w:r w:rsidDel="007817E4">
          <w:delText xml:space="preserve">Data </w:delText>
        </w:r>
      </w:del>
      <w:r>
        <w:t xml:space="preserve">Laporan </w:t>
      </w:r>
      <w:ins w:id="10695" w:author="chaniaayulestari@outlook.com" w:date="2021-11-12T06:59:00Z">
        <w:r w:rsidR="007817E4">
          <w:t xml:space="preserve">Siswa </w:t>
        </w:r>
      </w:ins>
      <w:r>
        <w:t>Bermasalah</w:t>
      </w:r>
    </w:p>
    <w:p w14:paraId="6788440A" w14:textId="55EA1F10" w:rsidR="00CA3FEE" w:rsidRDefault="00CA3FEE">
      <w:pPr>
        <w:pStyle w:val="ListParagraph"/>
        <w:numPr>
          <w:ilvl w:val="0"/>
          <w:numId w:val="71"/>
        </w:numPr>
        <w:ind w:left="709"/>
        <w:rPr>
          <w:ins w:id="10696" w:author="chaniaayulestari@outlook.com" w:date="2021-11-12T07:24:00Z"/>
        </w:rPr>
      </w:pPr>
      <w:ins w:id="10697" w:author="chaniaayulestari@outlook.com" w:date="2021-11-12T07:24:00Z">
        <w:r>
          <w:t>Edit Laporan Siswa Bermasalah</w:t>
        </w:r>
      </w:ins>
    </w:p>
    <w:p w14:paraId="0DBD5896" w14:textId="3F818997" w:rsidR="007817E4" w:rsidRDefault="007817E4">
      <w:pPr>
        <w:pStyle w:val="ListParagraph"/>
        <w:numPr>
          <w:ilvl w:val="0"/>
          <w:numId w:val="71"/>
        </w:numPr>
        <w:ind w:left="709"/>
        <w:pPrChange w:id="10698" w:author="chaniaayulestari@outlook.com" w:date="2021-11-12T06:59:00Z">
          <w:pPr>
            <w:pStyle w:val="ListParagraph"/>
            <w:numPr>
              <w:numId w:val="62"/>
            </w:numPr>
            <w:ind w:left="426" w:hanging="360"/>
          </w:pPr>
        </w:pPrChange>
      </w:pPr>
      <w:ins w:id="10699" w:author="chaniaayulestari@outlook.com" w:date="2021-11-12T06:59:00Z">
        <w:r>
          <w:t xml:space="preserve">Lihat </w:t>
        </w:r>
        <w:r w:rsidR="00F430F8">
          <w:t>Laporan Siswa Bermasalah</w:t>
        </w:r>
      </w:ins>
    </w:p>
    <w:p w14:paraId="6B65DD85" w14:textId="47C7E8A9" w:rsidR="0083581B" w:rsidRDefault="0083581B" w:rsidP="00CE316E">
      <w:pPr>
        <w:pStyle w:val="ListParagraph"/>
        <w:numPr>
          <w:ilvl w:val="0"/>
          <w:numId w:val="62"/>
        </w:numPr>
        <w:ind w:left="426"/>
        <w:rPr>
          <w:ins w:id="10700" w:author="chaniaayulestari@outlook.com" w:date="2021-11-12T16:39:00Z"/>
        </w:rPr>
      </w:pPr>
      <w:ins w:id="10701" w:author="chaniaayulestari@outlook.com" w:date="2021-11-12T16:38:00Z">
        <w:r>
          <w:t>Kelola Semester</w:t>
        </w:r>
      </w:ins>
    </w:p>
    <w:p w14:paraId="2AA909F3" w14:textId="71239A39" w:rsidR="0047663C" w:rsidRDefault="0047663C">
      <w:pPr>
        <w:pStyle w:val="ListParagraph"/>
        <w:numPr>
          <w:ilvl w:val="0"/>
          <w:numId w:val="104"/>
        </w:numPr>
        <w:ind w:left="709"/>
        <w:rPr>
          <w:ins w:id="10702" w:author="chaniaayulestari@outlook.com" w:date="2021-11-12T16:39:00Z"/>
        </w:rPr>
        <w:pPrChange w:id="10703" w:author="chaniaayulestari@outlook.com" w:date="2021-11-12T16:40:00Z">
          <w:pPr>
            <w:pStyle w:val="ListParagraph"/>
            <w:numPr>
              <w:numId w:val="62"/>
            </w:numPr>
            <w:ind w:left="1080" w:hanging="360"/>
          </w:pPr>
        </w:pPrChange>
      </w:pPr>
      <w:ins w:id="10704" w:author="chaniaayulestari@outlook.com" w:date="2021-11-12T16:39:00Z">
        <w:r>
          <w:t xml:space="preserve">Hapus </w:t>
        </w:r>
      </w:ins>
      <w:ins w:id="10705" w:author="chaniaayulestari@outlook.com" w:date="2021-11-12T16:40:00Z">
        <w:r>
          <w:t>Semester</w:t>
        </w:r>
      </w:ins>
    </w:p>
    <w:p w14:paraId="31EF6886" w14:textId="4987E0E8" w:rsidR="0047663C" w:rsidRDefault="0047663C">
      <w:pPr>
        <w:pStyle w:val="ListParagraph"/>
        <w:numPr>
          <w:ilvl w:val="0"/>
          <w:numId w:val="104"/>
        </w:numPr>
        <w:ind w:left="709"/>
        <w:rPr>
          <w:ins w:id="10706" w:author="chaniaayulestari@outlook.com" w:date="2021-11-12T16:39:00Z"/>
        </w:rPr>
        <w:pPrChange w:id="10707" w:author="chaniaayulestari@outlook.com" w:date="2021-11-12T16:40:00Z">
          <w:pPr>
            <w:pStyle w:val="ListParagraph"/>
            <w:numPr>
              <w:numId w:val="62"/>
            </w:numPr>
            <w:ind w:left="1080" w:hanging="360"/>
          </w:pPr>
        </w:pPrChange>
      </w:pPr>
      <w:ins w:id="10708" w:author="chaniaayulestari@outlook.com" w:date="2021-11-12T16:39:00Z">
        <w:r>
          <w:t xml:space="preserve">Edit </w:t>
        </w:r>
      </w:ins>
      <w:ins w:id="10709" w:author="chaniaayulestari@outlook.com" w:date="2021-11-12T16:40:00Z">
        <w:r>
          <w:t>Semester</w:t>
        </w:r>
      </w:ins>
    </w:p>
    <w:p w14:paraId="4889ADD4" w14:textId="748800E0" w:rsidR="0047663C" w:rsidRDefault="0047663C">
      <w:pPr>
        <w:pStyle w:val="ListParagraph"/>
        <w:numPr>
          <w:ilvl w:val="0"/>
          <w:numId w:val="104"/>
        </w:numPr>
        <w:ind w:left="709"/>
        <w:rPr>
          <w:ins w:id="10710" w:author="chaniaayulestari@outlook.com" w:date="2021-11-12T16:39:00Z"/>
        </w:rPr>
        <w:pPrChange w:id="10711" w:author="chaniaayulestari@outlook.com" w:date="2021-11-12T16:40:00Z">
          <w:pPr>
            <w:pStyle w:val="ListParagraph"/>
            <w:numPr>
              <w:numId w:val="62"/>
            </w:numPr>
            <w:ind w:left="1080" w:hanging="360"/>
          </w:pPr>
        </w:pPrChange>
      </w:pPr>
      <w:ins w:id="10712" w:author="chaniaayulestari@outlook.com" w:date="2021-11-12T16:39:00Z">
        <w:r>
          <w:t xml:space="preserve">Tambah </w:t>
        </w:r>
      </w:ins>
      <w:ins w:id="10713" w:author="chaniaayulestari@outlook.com" w:date="2021-11-12T16:40:00Z">
        <w:r>
          <w:t>Semester</w:t>
        </w:r>
      </w:ins>
    </w:p>
    <w:p w14:paraId="64DE6CFD" w14:textId="020CEE61" w:rsidR="0047663C" w:rsidRDefault="0047663C">
      <w:pPr>
        <w:pStyle w:val="ListParagraph"/>
        <w:numPr>
          <w:ilvl w:val="0"/>
          <w:numId w:val="104"/>
        </w:numPr>
        <w:ind w:left="709"/>
        <w:rPr>
          <w:ins w:id="10714" w:author="chaniaayulestari@outlook.com" w:date="2021-11-12T16:39:00Z"/>
        </w:rPr>
        <w:pPrChange w:id="10715" w:author="chaniaayulestari@outlook.com" w:date="2021-11-12T16:40:00Z">
          <w:pPr>
            <w:pStyle w:val="ListParagraph"/>
            <w:numPr>
              <w:numId w:val="62"/>
            </w:numPr>
            <w:ind w:left="1080" w:hanging="360"/>
          </w:pPr>
        </w:pPrChange>
      </w:pPr>
      <w:ins w:id="10716" w:author="chaniaayulestari@outlook.com" w:date="2021-11-12T16:39:00Z">
        <w:r>
          <w:t xml:space="preserve">Lihat </w:t>
        </w:r>
      </w:ins>
      <w:ins w:id="10717" w:author="chaniaayulestari@outlook.com" w:date="2021-11-12T16:40:00Z">
        <w:r>
          <w:t>Semester</w:t>
        </w:r>
      </w:ins>
    </w:p>
    <w:p w14:paraId="5DD364AA" w14:textId="2FDA72ED" w:rsidR="00631ED2" w:rsidRDefault="00631ED2">
      <w:pPr>
        <w:pStyle w:val="ListParagraph"/>
        <w:numPr>
          <w:ilvl w:val="0"/>
          <w:numId w:val="62"/>
        </w:numPr>
        <w:ind w:left="426"/>
        <w:rPr>
          <w:ins w:id="10718" w:author="Rafi Aziizi" w:date="2021-11-14T11:19:00Z"/>
        </w:rPr>
      </w:pPr>
      <w:ins w:id="10719" w:author="Rafi Aziizi" w:date="2021-11-14T11:19:00Z">
        <w:r>
          <w:lastRenderedPageBreak/>
          <w:t>Kelola Kelas</w:t>
        </w:r>
      </w:ins>
    </w:p>
    <w:p w14:paraId="11C9A607" w14:textId="77777777" w:rsidR="00631ED2" w:rsidRDefault="00631ED2" w:rsidP="00631ED2">
      <w:pPr>
        <w:pStyle w:val="ListParagraph"/>
        <w:numPr>
          <w:ilvl w:val="0"/>
          <w:numId w:val="68"/>
        </w:numPr>
        <w:ind w:left="709"/>
        <w:rPr>
          <w:ins w:id="10720" w:author="Rafi Aziizi" w:date="2021-11-14T11:19:00Z"/>
        </w:rPr>
      </w:pPr>
      <w:ins w:id="10721" w:author="Rafi Aziizi" w:date="2021-11-14T11:19:00Z">
        <w:r>
          <w:t>Hapus Kelas</w:t>
        </w:r>
      </w:ins>
    </w:p>
    <w:p w14:paraId="7FF30CF7" w14:textId="77777777" w:rsidR="00631ED2" w:rsidRDefault="00631ED2" w:rsidP="00631ED2">
      <w:pPr>
        <w:pStyle w:val="ListParagraph"/>
        <w:numPr>
          <w:ilvl w:val="0"/>
          <w:numId w:val="68"/>
        </w:numPr>
        <w:ind w:left="709"/>
        <w:rPr>
          <w:ins w:id="10722" w:author="Rafi Aziizi" w:date="2021-11-14T11:19:00Z"/>
        </w:rPr>
      </w:pPr>
      <w:ins w:id="10723" w:author="Rafi Aziizi" w:date="2021-11-14T11:19:00Z">
        <w:r>
          <w:t>Edit Kelas</w:t>
        </w:r>
      </w:ins>
    </w:p>
    <w:p w14:paraId="2A45694D" w14:textId="77777777" w:rsidR="00631ED2" w:rsidRDefault="00631ED2" w:rsidP="00631ED2">
      <w:pPr>
        <w:pStyle w:val="ListParagraph"/>
        <w:numPr>
          <w:ilvl w:val="0"/>
          <w:numId w:val="68"/>
        </w:numPr>
        <w:ind w:left="709"/>
        <w:rPr>
          <w:ins w:id="10724" w:author="Rafi Aziizi" w:date="2021-11-14T11:19:00Z"/>
        </w:rPr>
      </w:pPr>
      <w:ins w:id="10725" w:author="Rafi Aziizi" w:date="2021-11-14T11:19:00Z">
        <w:r>
          <w:t>Tambah Kelas</w:t>
        </w:r>
      </w:ins>
    </w:p>
    <w:p w14:paraId="0279AE8A" w14:textId="4A44F17E" w:rsidR="00631ED2" w:rsidRDefault="00631ED2">
      <w:pPr>
        <w:pStyle w:val="ListParagraph"/>
        <w:numPr>
          <w:ilvl w:val="0"/>
          <w:numId w:val="68"/>
        </w:numPr>
        <w:ind w:left="709"/>
        <w:rPr>
          <w:ins w:id="10726" w:author="Rafi Aziizi" w:date="2021-11-14T11:19:00Z"/>
        </w:rPr>
        <w:pPrChange w:id="10727" w:author="Rafi Aziizi" w:date="2021-11-14T11:19:00Z">
          <w:pPr>
            <w:pStyle w:val="ListParagraph"/>
            <w:numPr>
              <w:numId w:val="62"/>
            </w:numPr>
            <w:ind w:left="426" w:hanging="360"/>
          </w:pPr>
        </w:pPrChange>
      </w:pPr>
      <w:ins w:id="10728" w:author="Rafi Aziizi" w:date="2021-11-14T11:19:00Z">
        <w:r>
          <w:t>Lihat Kelas</w:t>
        </w:r>
      </w:ins>
    </w:p>
    <w:p w14:paraId="49D012AD" w14:textId="02A9B3AB" w:rsidR="00404DC1" w:rsidRDefault="00404DC1" w:rsidP="00CE316E">
      <w:pPr>
        <w:pStyle w:val="ListParagraph"/>
        <w:numPr>
          <w:ilvl w:val="0"/>
          <w:numId w:val="62"/>
        </w:numPr>
        <w:ind w:left="426"/>
      </w:pPr>
      <w:del w:id="10729" w:author="Rafi Aziizi" w:date="2021-11-14T11:20:00Z">
        <w:r w:rsidDel="00631ED2">
          <w:delText xml:space="preserve">Kelola Kelas </w:delText>
        </w:r>
      </w:del>
      <w:ins w:id="10730" w:author="Rafi Aziizi" w:date="2021-11-14T11:20:00Z">
        <w:r w:rsidR="00631ED2">
          <w:t>Notifikasi</w:t>
        </w:r>
      </w:ins>
    </w:p>
    <w:p w14:paraId="2BB23397" w14:textId="3FEEEEEE" w:rsidR="00334B84" w:rsidDel="00631ED2" w:rsidRDefault="00334B84" w:rsidP="00CE316E">
      <w:pPr>
        <w:pStyle w:val="ListParagraph"/>
        <w:numPr>
          <w:ilvl w:val="0"/>
          <w:numId w:val="68"/>
        </w:numPr>
        <w:ind w:left="709"/>
        <w:rPr>
          <w:del w:id="10731" w:author="Rafi Aziizi" w:date="2021-11-14T11:20:00Z"/>
        </w:rPr>
      </w:pPr>
      <w:del w:id="10732" w:author="Rafi Aziizi" w:date="2021-11-14T11:20:00Z">
        <w:r w:rsidDel="00631ED2">
          <w:delText>Hapus Data Kelas</w:delText>
        </w:r>
      </w:del>
    </w:p>
    <w:p w14:paraId="6E71F029" w14:textId="0CB6181A" w:rsidR="00334B84" w:rsidDel="00631ED2" w:rsidRDefault="00334B84" w:rsidP="00CE316E">
      <w:pPr>
        <w:pStyle w:val="ListParagraph"/>
        <w:numPr>
          <w:ilvl w:val="0"/>
          <w:numId w:val="68"/>
        </w:numPr>
        <w:ind w:left="709"/>
        <w:rPr>
          <w:del w:id="10733" w:author="Rafi Aziizi" w:date="2021-11-14T11:20:00Z"/>
        </w:rPr>
      </w:pPr>
      <w:del w:id="10734" w:author="Rafi Aziizi" w:date="2021-11-14T11:20:00Z">
        <w:r w:rsidDel="00631ED2">
          <w:delText>Edit Data Kelas</w:delText>
        </w:r>
      </w:del>
    </w:p>
    <w:p w14:paraId="2417399A" w14:textId="62CA7C69" w:rsidR="00334B84" w:rsidDel="00631ED2" w:rsidRDefault="00334B84" w:rsidP="00CE316E">
      <w:pPr>
        <w:pStyle w:val="ListParagraph"/>
        <w:numPr>
          <w:ilvl w:val="0"/>
          <w:numId w:val="68"/>
        </w:numPr>
        <w:ind w:left="709"/>
        <w:rPr>
          <w:del w:id="10735" w:author="Rafi Aziizi" w:date="2021-11-14T11:20:00Z"/>
        </w:rPr>
      </w:pPr>
      <w:del w:id="10736" w:author="Rafi Aziizi" w:date="2021-11-14T11:20:00Z">
        <w:r w:rsidDel="00631ED2">
          <w:delText>Tambah Data Kelas</w:delText>
        </w:r>
      </w:del>
    </w:p>
    <w:p w14:paraId="535C6B7D" w14:textId="599BE600" w:rsidR="00631ED2" w:rsidRDefault="00334B84">
      <w:pPr>
        <w:pPrChange w:id="10737" w:author="Rafi Aziizi" w:date="2021-11-14T11:18:00Z">
          <w:pPr>
            <w:pStyle w:val="ListParagraph"/>
            <w:numPr>
              <w:numId w:val="68"/>
            </w:numPr>
            <w:ind w:left="709" w:hanging="360"/>
          </w:pPr>
        </w:pPrChange>
      </w:pPr>
      <w:del w:id="10738" w:author="Rafi Aziizi" w:date="2021-11-14T11:20:00Z">
        <w:r w:rsidDel="00631ED2">
          <w:delText>Lihat Data Kelas</w:delText>
        </w:r>
      </w:del>
    </w:p>
    <w:p w14:paraId="68899D6E" w14:textId="665D4CE7" w:rsidR="00334B84" w:rsidRDefault="00007BE9" w:rsidP="00334B84">
      <w:pPr>
        <w:pStyle w:val="Heading3"/>
        <w:numPr>
          <w:ilvl w:val="0"/>
          <w:numId w:val="12"/>
        </w:numPr>
        <w:ind w:left="426"/>
        <w:rPr>
          <w:lang w:val="en-US"/>
        </w:rPr>
      </w:pPr>
      <w:bookmarkStart w:id="10739" w:name="_Toc80034263"/>
      <w:bookmarkStart w:id="10740" w:name="_Toc83115763"/>
      <w:r>
        <w:rPr>
          <w:lang w:val="en-US"/>
        </w:rPr>
        <w:t>Tujuan Pengujian</w:t>
      </w:r>
      <w:bookmarkEnd w:id="10739"/>
      <w:bookmarkEnd w:id="10740"/>
    </w:p>
    <w:p w14:paraId="57554452" w14:textId="698378E5" w:rsidR="00334B84" w:rsidRDefault="00334B84" w:rsidP="00334B84">
      <w:pPr>
        <w:ind w:firstLine="720"/>
        <w:rPr>
          <w:ins w:id="10741" w:author="chaniaayulestari@outlook.com" w:date="2021-11-12T06:43:00Z"/>
        </w:rPr>
      </w:pPr>
      <w:r>
        <w:t xml:space="preserve">Tujuan pengujian perangkat lunak Manajemen Kinerja Pegawai yang dibangun dapat dilihat pada </w:t>
      </w:r>
      <w:r w:rsidRPr="001C43E3">
        <w:t>Tabel</w:t>
      </w:r>
    </w:p>
    <w:p w14:paraId="24B33027" w14:textId="263E2B70" w:rsidR="005C27F1" w:rsidRDefault="005C27F1">
      <w:pPr>
        <w:pStyle w:val="Caption"/>
        <w:keepNext/>
        <w:jc w:val="center"/>
        <w:rPr>
          <w:ins w:id="10742" w:author="chaniaayulestari@outlook.com" w:date="2021-11-14T02:24:00Z"/>
        </w:rPr>
        <w:pPrChange w:id="10743" w:author="chaniaayulestari@outlook.com" w:date="2021-11-14T02:24:00Z">
          <w:pPr/>
        </w:pPrChange>
      </w:pPr>
      <w:bookmarkStart w:id="10744" w:name="_Toc87762770"/>
      <w:ins w:id="10745" w:author="chaniaayulestari@outlook.com" w:date="2021-11-14T02:24:00Z">
        <w:r>
          <w:t xml:space="preserve">Tabel 4. </w:t>
        </w:r>
        <w:r>
          <w:fldChar w:fldCharType="begin"/>
        </w:r>
        <w:r>
          <w:instrText xml:space="preserve"> SEQ Tabel_4. \* ARABIC </w:instrText>
        </w:r>
      </w:ins>
      <w:r>
        <w:fldChar w:fldCharType="separate"/>
      </w:r>
      <w:ins w:id="10746" w:author="chaniaayulestari@outlook.com" w:date="2021-11-14T06:43:00Z">
        <w:r w:rsidR="00E243FB">
          <w:rPr>
            <w:noProof/>
          </w:rPr>
          <w:t>1</w:t>
        </w:r>
      </w:ins>
      <w:ins w:id="10747" w:author="chaniaayulestari@outlook.com" w:date="2021-11-14T02:24:00Z">
        <w:r>
          <w:fldChar w:fldCharType="end"/>
        </w:r>
        <w:r>
          <w:t xml:space="preserve"> Tujuan Pengujian</w:t>
        </w:r>
        <w:bookmarkEnd w:id="10744"/>
      </w:ins>
    </w:p>
    <w:tbl>
      <w:tblPr>
        <w:tblStyle w:val="TableGrid"/>
        <w:tblW w:w="0" w:type="auto"/>
        <w:tblLook w:val="04A0" w:firstRow="1" w:lastRow="0" w:firstColumn="1" w:lastColumn="0" w:noHBand="0" w:noVBand="1"/>
        <w:tblPrChange w:id="10748" w:author="chaniaayulestari@outlook.com" w:date="2021-11-12T06:43:00Z">
          <w:tblPr>
            <w:tblStyle w:val="TableGrid"/>
            <w:tblW w:w="0" w:type="auto"/>
            <w:tblLook w:val="04A0" w:firstRow="1" w:lastRow="0" w:firstColumn="1" w:lastColumn="0" w:noHBand="0" w:noVBand="1"/>
          </w:tblPr>
        </w:tblPrChange>
      </w:tblPr>
      <w:tblGrid>
        <w:gridCol w:w="704"/>
        <w:gridCol w:w="2977"/>
        <w:gridCol w:w="4246"/>
        <w:tblGridChange w:id="10749">
          <w:tblGrid>
            <w:gridCol w:w="113"/>
            <w:gridCol w:w="591"/>
            <w:gridCol w:w="2051"/>
            <w:gridCol w:w="926"/>
            <w:gridCol w:w="1716"/>
            <w:gridCol w:w="2530"/>
            <w:gridCol w:w="113"/>
          </w:tblGrid>
        </w:tblGridChange>
      </w:tblGrid>
      <w:tr w:rsidR="00264B25" w14:paraId="7ECFEE6B" w14:textId="77777777" w:rsidTr="00264B25">
        <w:trPr>
          <w:ins w:id="10750" w:author="chaniaayulestari@outlook.com" w:date="2021-11-12T06:43:00Z"/>
          <w:trPrChange w:id="10751" w:author="chaniaayulestari@outlook.com" w:date="2021-11-12T06:43:00Z">
            <w:trPr>
              <w:gridBefore w:val="1"/>
            </w:trPr>
          </w:trPrChange>
        </w:trPr>
        <w:tc>
          <w:tcPr>
            <w:tcW w:w="704" w:type="dxa"/>
            <w:tcPrChange w:id="10752" w:author="chaniaayulestari@outlook.com" w:date="2021-11-12T06:43:00Z">
              <w:tcPr>
                <w:tcW w:w="2642" w:type="dxa"/>
                <w:gridSpan w:val="2"/>
              </w:tcPr>
            </w:tcPrChange>
          </w:tcPr>
          <w:p w14:paraId="4FCE672D" w14:textId="36C2DC10" w:rsidR="00264B25" w:rsidRDefault="000C2558">
            <w:pPr>
              <w:jc w:val="center"/>
              <w:rPr>
                <w:ins w:id="10753" w:author="chaniaayulestari@outlook.com" w:date="2021-11-12T06:43:00Z"/>
              </w:rPr>
              <w:pPrChange w:id="10754" w:author="Unknown" w:date="2021-11-12T06:44:00Z">
                <w:pPr/>
              </w:pPrChange>
            </w:pPr>
            <w:ins w:id="10755" w:author="chaniaayulestari@outlook.com" w:date="2021-11-12T06:43:00Z">
              <w:r>
                <w:t>No</w:t>
              </w:r>
            </w:ins>
          </w:p>
        </w:tc>
        <w:tc>
          <w:tcPr>
            <w:tcW w:w="2977" w:type="dxa"/>
            <w:tcPrChange w:id="10756" w:author="chaniaayulestari@outlook.com" w:date="2021-11-12T06:43:00Z">
              <w:tcPr>
                <w:tcW w:w="2642" w:type="dxa"/>
                <w:gridSpan w:val="2"/>
              </w:tcPr>
            </w:tcPrChange>
          </w:tcPr>
          <w:p w14:paraId="3C5906B5" w14:textId="2A279020" w:rsidR="00264B25" w:rsidRDefault="000C2558">
            <w:pPr>
              <w:jc w:val="center"/>
              <w:rPr>
                <w:ins w:id="10757" w:author="chaniaayulestari@outlook.com" w:date="2021-11-12T06:43:00Z"/>
              </w:rPr>
              <w:pPrChange w:id="10758" w:author="Unknown" w:date="2021-11-12T06:44:00Z">
                <w:pPr/>
              </w:pPrChange>
            </w:pPr>
            <w:ins w:id="10759" w:author="chaniaayulestari@outlook.com" w:date="2021-11-12T06:43:00Z">
              <w:r>
                <w:t>Proses</w:t>
              </w:r>
            </w:ins>
          </w:p>
        </w:tc>
        <w:tc>
          <w:tcPr>
            <w:tcW w:w="4246" w:type="dxa"/>
            <w:tcPrChange w:id="10760" w:author="chaniaayulestari@outlook.com" w:date="2021-11-12T06:43:00Z">
              <w:tcPr>
                <w:tcW w:w="2643" w:type="dxa"/>
                <w:gridSpan w:val="2"/>
              </w:tcPr>
            </w:tcPrChange>
          </w:tcPr>
          <w:p w14:paraId="3E633408" w14:textId="1AE04E46" w:rsidR="00264B25" w:rsidRDefault="000C2558">
            <w:pPr>
              <w:jc w:val="center"/>
              <w:rPr>
                <w:ins w:id="10761" w:author="chaniaayulestari@outlook.com" w:date="2021-11-12T06:43:00Z"/>
              </w:rPr>
              <w:pPrChange w:id="10762" w:author="Unknown" w:date="2021-11-12T06:44:00Z">
                <w:pPr/>
              </w:pPrChange>
            </w:pPr>
            <w:ins w:id="10763" w:author="chaniaayulestari@outlook.com" w:date="2021-11-12T06:44:00Z">
              <w:r>
                <w:t>Tujuan</w:t>
              </w:r>
            </w:ins>
          </w:p>
        </w:tc>
      </w:tr>
      <w:tr w:rsidR="00264B25" w14:paraId="5221093B" w14:textId="77777777" w:rsidTr="00264B25">
        <w:trPr>
          <w:ins w:id="10764" w:author="chaniaayulestari@outlook.com" w:date="2021-11-12T06:43:00Z"/>
          <w:trPrChange w:id="10765" w:author="chaniaayulestari@outlook.com" w:date="2021-11-12T06:43:00Z">
            <w:trPr>
              <w:gridBefore w:val="1"/>
            </w:trPr>
          </w:trPrChange>
        </w:trPr>
        <w:tc>
          <w:tcPr>
            <w:tcW w:w="704" w:type="dxa"/>
            <w:tcPrChange w:id="10766" w:author="chaniaayulestari@outlook.com" w:date="2021-11-12T06:43:00Z">
              <w:tcPr>
                <w:tcW w:w="2642" w:type="dxa"/>
                <w:gridSpan w:val="2"/>
              </w:tcPr>
            </w:tcPrChange>
          </w:tcPr>
          <w:p w14:paraId="09FA8512" w14:textId="4AD0D40C" w:rsidR="00264B25" w:rsidRDefault="000C2558" w:rsidP="00264B25">
            <w:pPr>
              <w:rPr>
                <w:ins w:id="10767" w:author="chaniaayulestari@outlook.com" w:date="2021-11-12T06:43:00Z"/>
              </w:rPr>
            </w:pPr>
            <w:ins w:id="10768" w:author="chaniaayulestari@outlook.com" w:date="2021-11-12T06:44:00Z">
              <w:r>
                <w:t>1</w:t>
              </w:r>
            </w:ins>
          </w:p>
        </w:tc>
        <w:tc>
          <w:tcPr>
            <w:tcW w:w="2977" w:type="dxa"/>
            <w:tcPrChange w:id="10769" w:author="chaniaayulestari@outlook.com" w:date="2021-11-12T06:43:00Z">
              <w:tcPr>
                <w:tcW w:w="2642" w:type="dxa"/>
                <w:gridSpan w:val="2"/>
              </w:tcPr>
            </w:tcPrChange>
          </w:tcPr>
          <w:p w14:paraId="6ACFC34D" w14:textId="5844F327" w:rsidR="00264B25" w:rsidRDefault="000C2558" w:rsidP="00264B25">
            <w:pPr>
              <w:rPr>
                <w:ins w:id="10770" w:author="chaniaayulestari@outlook.com" w:date="2021-11-12T06:43:00Z"/>
              </w:rPr>
            </w:pPr>
            <w:ins w:id="10771" w:author="chaniaayulestari@outlook.com" w:date="2021-11-12T06:44:00Z">
              <w:r>
                <w:t>Kelola Siswa</w:t>
              </w:r>
            </w:ins>
          </w:p>
        </w:tc>
        <w:tc>
          <w:tcPr>
            <w:tcW w:w="4246" w:type="dxa"/>
            <w:tcPrChange w:id="10772" w:author="chaniaayulestari@outlook.com" w:date="2021-11-12T06:43:00Z">
              <w:tcPr>
                <w:tcW w:w="2643" w:type="dxa"/>
                <w:gridSpan w:val="2"/>
              </w:tcPr>
            </w:tcPrChange>
          </w:tcPr>
          <w:p w14:paraId="3F8450EA" w14:textId="5C970B51" w:rsidR="0086345F" w:rsidRDefault="0086345F">
            <w:pPr>
              <w:rPr>
                <w:ins w:id="10773" w:author="chaniaayulestari@outlook.com" w:date="2021-11-12T06:43:00Z"/>
              </w:rPr>
            </w:pPr>
            <w:ins w:id="10774" w:author="chaniaayulestari@outlook.com" w:date="2021-11-12T06:50:00Z">
              <w:r>
                <w:t xml:space="preserve">Melakukan pengujian terhadap kelola data siswa di antaranya </w:t>
              </w:r>
            </w:ins>
            <w:ins w:id="10775" w:author="chaniaayulestari@outlook.com" w:date="2021-11-12T06:52:00Z">
              <w:r>
                <w:t>hapus</w:t>
              </w:r>
            </w:ins>
            <w:ins w:id="10776" w:author="chaniaayulestari@outlook.com" w:date="2021-11-12T06:50:00Z">
              <w:r>
                <w:t xml:space="preserve"> data </w:t>
              </w:r>
            </w:ins>
            <w:ins w:id="10777" w:author="chaniaayulestari@outlook.com" w:date="2021-11-12T06:51:00Z">
              <w:r>
                <w:t>siswa</w:t>
              </w:r>
            </w:ins>
            <w:ins w:id="10778" w:author="chaniaayulestari@outlook.com" w:date="2021-11-12T06:50:00Z">
              <w:r>
                <w:t xml:space="preserve">, </w:t>
              </w:r>
            </w:ins>
            <w:ins w:id="10779" w:author="chaniaayulestari@outlook.com" w:date="2021-11-12T06:51:00Z">
              <w:r>
                <w:t xml:space="preserve">edit data siswa, </w:t>
              </w:r>
            </w:ins>
            <w:ins w:id="10780" w:author="chaniaayulestari@outlook.com" w:date="2021-11-12T06:52:00Z">
              <w:r>
                <w:t>tambah data siswa dan lihat data siswa.</w:t>
              </w:r>
            </w:ins>
          </w:p>
        </w:tc>
      </w:tr>
      <w:tr w:rsidR="00264B25" w14:paraId="0A6FEFB5" w14:textId="77777777" w:rsidTr="00264B25">
        <w:trPr>
          <w:ins w:id="10781" w:author="chaniaayulestari@outlook.com" w:date="2021-11-12T06:43:00Z"/>
          <w:trPrChange w:id="10782" w:author="chaniaayulestari@outlook.com" w:date="2021-11-12T06:43:00Z">
            <w:trPr>
              <w:gridBefore w:val="1"/>
            </w:trPr>
          </w:trPrChange>
        </w:trPr>
        <w:tc>
          <w:tcPr>
            <w:tcW w:w="704" w:type="dxa"/>
            <w:tcPrChange w:id="10783" w:author="chaniaayulestari@outlook.com" w:date="2021-11-12T06:43:00Z">
              <w:tcPr>
                <w:tcW w:w="2642" w:type="dxa"/>
                <w:gridSpan w:val="2"/>
              </w:tcPr>
            </w:tcPrChange>
          </w:tcPr>
          <w:p w14:paraId="586C0FAC" w14:textId="4863A195" w:rsidR="00264B25" w:rsidRDefault="000C2558" w:rsidP="00264B25">
            <w:pPr>
              <w:rPr>
                <w:ins w:id="10784" w:author="chaniaayulestari@outlook.com" w:date="2021-11-12T06:43:00Z"/>
              </w:rPr>
            </w:pPr>
            <w:ins w:id="10785" w:author="chaniaayulestari@outlook.com" w:date="2021-11-12T06:44:00Z">
              <w:r>
                <w:t>2</w:t>
              </w:r>
            </w:ins>
          </w:p>
        </w:tc>
        <w:tc>
          <w:tcPr>
            <w:tcW w:w="2977" w:type="dxa"/>
            <w:tcPrChange w:id="10786" w:author="chaniaayulestari@outlook.com" w:date="2021-11-12T06:43:00Z">
              <w:tcPr>
                <w:tcW w:w="2642" w:type="dxa"/>
                <w:gridSpan w:val="2"/>
              </w:tcPr>
            </w:tcPrChange>
          </w:tcPr>
          <w:p w14:paraId="44A22143" w14:textId="683105BE" w:rsidR="00264B25" w:rsidRDefault="000C2558" w:rsidP="00264B25">
            <w:pPr>
              <w:rPr>
                <w:ins w:id="10787" w:author="chaniaayulestari@outlook.com" w:date="2021-11-12T06:43:00Z"/>
              </w:rPr>
            </w:pPr>
            <w:ins w:id="10788" w:author="chaniaayulestari@outlook.com" w:date="2021-11-12T06:44:00Z">
              <w:r>
                <w:t>Kelola Absen</w:t>
              </w:r>
            </w:ins>
          </w:p>
        </w:tc>
        <w:tc>
          <w:tcPr>
            <w:tcW w:w="4246" w:type="dxa"/>
            <w:tcPrChange w:id="10789" w:author="chaniaayulestari@outlook.com" w:date="2021-11-12T06:43:00Z">
              <w:tcPr>
                <w:tcW w:w="2643" w:type="dxa"/>
                <w:gridSpan w:val="2"/>
              </w:tcPr>
            </w:tcPrChange>
          </w:tcPr>
          <w:p w14:paraId="1AE2D0C6" w14:textId="5DD66D5B" w:rsidR="00264B25" w:rsidRDefault="0086345F" w:rsidP="00264B25">
            <w:pPr>
              <w:rPr>
                <w:ins w:id="10790" w:author="chaniaayulestari@outlook.com" w:date="2021-11-12T06:43:00Z"/>
              </w:rPr>
            </w:pPr>
            <w:ins w:id="10791" w:author="chaniaayulestari@outlook.com" w:date="2021-11-12T06:53:00Z">
              <w:r>
                <w:t>Melakukan pengujian terhadap kelola data absen di antaranya</w:t>
              </w:r>
            </w:ins>
            <w:ins w:id="10792" w:author="chaniaayulestari@outlook.com" w:date="2021-11-13T22:21:00Z">
              <w:r w:rsidR="00E7246E">
                <w:t xml:space="preserve"> </w:t>
              </w:r>
            </w:ins>
            <w:ins w:id="10793" w:author="chaniaayulestari@outlook.com" w:date="2021-11-12T06:53:00Z">
              <w:r>
                <w:t xml:space="preserve">edit data </w:t>
              </w:r>
            </w:ins>
            <w:ins w:id="10794" w:author="chaniaayulestari@outlook.com" w:date="2021-11-12T06:54:00Z">
              <w:r>
                <w:t>absen</w:t>
              </w:r>
            </w:ins>
            <w:ins w:id="10795" w:author="chaniaayulestari@outlook.com" w:date="2021-11-12T06:53:00Z">
              <w:r>
                <w:t xml:space="preserve">, tambah data </w:t>
              </w:r>
            </w:ins>
            <w:ins w:id="10796" w:author="chaniaayulestari@outlook.com" w:date="2021-11-12T06:54:00Z">
              <w:r>
                <w:t>absen</w:t>
              </w:r>
            </w:ins>
            <w:ins w:id="10797" w:author="chaniaayulestari@outlook.com" w:date="2021-11-12T06:53:00Z">
              <w:r>
                <w:t xml:space="preserve"> dan lihat data </w:t>
              </w:r>
            </w:ins>
            <w:ins w:id="10798" w:author="chaniaayulestari@outlook.com" w:date="2021-11-12T06:54:00Z">
              <w:r>
                <w:t>absen</w:t>
              </w:r>
            </w:ins>
            <w:ins w:id="10799" w:author="chaniaayulestari@outlook.com" w:date="2021-11-12T06:53:00Z">
              <w:r>
                <w:t>.</w:t>
              </w:r>
            </w:ins>
          </w:p>
        </w:tc>
      </w:tr>
      <w:tr w:rsidR="00264B25" w14:paraId="2A8D0F13" w14:textId="77777777" w:rsidTr="00264B25">
        <w:trPr>
          <w:ins w:id="10800" w:author="chaniaayulestari@outlook.com" w:date="2021-11-12T06:43:00Z"/>
          <w:trPrChange w:id="10801" w:author="chaniaayulestari@outlook.com" w:date="2021-11-12T06:43:00Z">
            <w:trPr>
              <w:gridBefore w:val="1"/>
            </w:trPr>
          </w:trPrChange>
        </w:trPr>
        <w:tc>
          <w:tcPr>
            <w:tcW w:w="704" w:type="dxa"/>
            <w:tcPrChange w:id="10802" w:author="chaniaayulestari@outlook.com" w:date="2021-11-12T06:43:00Z">
              <w:tcPr>
                <w:tcW w:w="2642" w:type="dxa"/>
                <w:gridSpan w:val="2"/>
              </w:tcPr>
            </w:tcPrChange>
          </w:tcPr>
          <w:p w14:paraId="034BB9F1" w14:textId="313AA713" w:rsidR="00264B25" w:rsidRDefault="000C2558" w:rsidP="00264B25">
            <w:pPr>
              <w:rPr>
                <w:ins w:id="10803" w:author="chaniaayulestari@outlook.com" w:date="2021-11-12T06:43:00Z"/>
              </w:rPr>
            </w:pPr>
            <w:ins w:id="10804" w:author="chaniaayulestari@outlook.com" w:date="2021-11-12T06:44:00Z">
              <w:r>
                <w:t>3</w:t>
              </w:r>
            </w:ins>
          </w:p>
        </w:tc>
        <w:tc>
          <w:tcPr>
            <w:tcW w:w="2977" w:type="dxa"/>
            <w:tcPrChange w:id="10805" w:author="chaniaayulestari@outlook.com" w:date="2021-11-12T06:43:00Z">
              <w:tcPr>
                <w:tcW w:w="2642" w:type="dxa"/>
                <w:gridSpan w:val="2"/>
              </w:tcPr>
            </w:tcPrChange>
          </w:tcPr>
          <w:p w14:paraId="0B28F519" w14:textId="3BB63D6A" w:rsidR="00264B25" w:rsidRDefault="000C2558" w:rsidP="00264B25">
            <w:pPr>
              <w:rPr>
                <w:ins w:id="10806" w:author="chaniaayulestari@outlook.com" w:date="2021-11-12T06:43:00Z"/>
              </w:rPr>
            </w:pPr>
            <w:ins w:id="10807" w:author="chaniaayulestari@outlook.com" w:date="2021-11-12T06:44:00Z">
              <w:r>
                <w:t xml:space="preserve">Kelola </w:t>
              </w:r>
              <w:del w:id="10808" w:author="chaniaayulestari@outlook.com" w:date="2021-11-12T06:48:00Z">
                <w:r w:rsidDel="000C2558">
                  <w:delText>Walikela</w:delText>
                </w:r>
              </w:del>
            </w:ins>
            <w:ins w:id="10809" w:author="chaniaayulestari@outlook.com" w:date="2021-11-12T06:45:00Z">
              <w:del w:id="10810" w:author="chaniaayulestari@outlook.com" w:date="2021-11-12T06:48:00Z">
                <w:r w:rsidDel="000C2558">
                  <w:delText>s</w:delText>
                </w:r>
              </w:del>
            </w:ins>
            <w:ins w:id="10811" w:author="chaniaayulestari@outlook.com" w:date="2021-11-12T06:48:00Z">
              <w:r>
                <w:t>Guru</w:t>
              </w:r>
            </w:ins>
          </w:p>
        </w:tc>
        <w:tc>
          <w:tcPr>
            <w:tcW w:w="4246" w:type="dxa"/>
            <w:tcPrChange w:id="10812" w:author="chaniaayulestari@outlook.com" w:date="2021-11-12T06:43:00Z">
              <w:tcPr>
                <w:tcW w:w="2643" w:type="dxa"/>
                <w:gridSpan w:val="2"/>
              </w:tcPr>
            </w:tcPrChange>
          </w:tcPr>
          <w:p w14:paraId="3D4F6972" w14:textId="42D78672" w:rsidR="00264B25" w:rsidRDefault="007817E4" w:rsidP="00264B25">
            <w:pPr>
              <w:rPr>
                <w:ins w:id="10813" w:author="chaniaayulestari@outlook.com" w:date="2021-11-12T06:43:00Z"/>
              </w:rPr>
            </w:pPr>
            <w:ins w:id="10814" w:author="chaniaayulestari@outlook.com" w:date="2021-11-12T06:54:00Z">
              <w:r>
                <w:t xml:space="preserve">Melakukan pengujian terhadap kelola data guru di antaranya hapus data </w:t>
              </w:r>
            </w:ins>
            <w:ins w:id="10815" w:author="chaniaayulestari@outlook.com" w:date="2021-11-12T06:55:00Z">
              <w:r>
                <w:t>guru</w:t>
              </w:r>
            </w:ins>
            <w:ins w:id="10816" w:author="chaniaayulestari@outlook.com" w:date="2021-11-12T06:54:00Z">
              <w:r>
                <w:t xml:space="preserve">, edit data </w:t>
              </w:r>
            </w:ins>
            <w:ins w:id="10817" w:author="chaniaayulestari@outlook.com" w:date="2021-11-12T06:55:00Z">
              <w:r>
                <w:t>guru</w:t>
              </w:r>
            </w:ins>
            <w:ins w:id="10818" w:author="chaniaayulestari@outlook.com" w:date="2021-11-12T06:54:00Z">
              <w:r>
                <w:t xml:space="preserve">, tambah data </w:t>
              </w:r>
            </w:ins>
            <w:ins w:id="10819" w:author="chaniaayulestari@outlook.com" w:date="2021-11-12T06:55:00Z">
              <w:r>
                <w:t xml:space="preserve">guru </w:t>
              </w:r>
            </w:ins>
            <w:ins w:id="10820" w:author="chaniaayulestari@outlook.com" w:date="2021-11-12T06:54:00Z">
              <w:r>
                <w:t xml:space="preserve">dan lihat data </w:t>
              </w:r>
            </w:ins>
            <w:ins w:id="10821" w:author="chaniaayulestari@outlook.com" w:date="2021-11-12T06:55:00Z">
              <w:r>
                <w:t>guru</w:t>
              </w:r>
            </w:ins>
            <w:ins w:id="10822" w:author="chaniaayulestari@outlook.com" w:date="2021-11-12T06:54:00Z">
              <w:r>
                <w:t>.</w:t>
              </w:r>
            </w:ins>
          </w:p>
        </w:tc>
      </w:tr>
      <w:tr w:rsidR="00264B25" w14:paraId="45DD44CE" w14:textId="77777777" w:rsidTr="00264B25">
        <w:trPr>
          <w:ins w:id="10823" w:author="chaniaayulestari@outlook.com" w:date="2021-11-12T06:43:00Z"/>
          <w:trPrChange w:id="10824" w:author="chaniaayulestari@outlook.com" w:date="2021-11-12T06:43:00Z">
            <w:trPr>
              <w:gridBefore w:val="1"/>
            </w:trPr>
          </w:trPrChange>
        </w:trPr>
        <w:tc>
          <w:tcPr>
            <w:tcW w:w="704" w:type="dxa"/>
            <w:tcPrChange w:id="10825" w:author="chaniaayulestari@outlook.com" w:date="2021-11-12T06:43:00Z">
              <w:tcPr>
                <w:tcW w:w="2642" w:type="dxa"/>
                <w:gridSpan w:val="2"/>
              </w:tcPr>
            </w:tcPrChange>
          </w:tcPr>
          <w:p w14:paraId="00882033" w14:textId="3228447E" w:rsidR="00264B25" w:rsidRDefault="000C2558" w:rsidP="00264B25">
            <w:pPr>
              <w:rPr>
                <w:ins w:id="10826" w:author="chaniaayulestari@outlook.com" w:date="2021-11-12T06:43:00Z"/>
              </w:rPr>
            </w:pPr>
            <w:ins w:id="10827" w:author="chaniaayulestari@outlook.com" w:date="2021-11-12T06:44:00Z">
              <w:r>
                <w:t>4</w:t>
              </w:r>
            </w:ins>
          </w:p>
        </w:tc>
        <w:tc>
          <w:tcPr>
            <w:tcW w:w="2977" w:type="dxa"/>
            <w:tcPrChange w:id="10828" w:author="chaniaayulestari@outlook.com" w:date="2021-11-12T06:43:00Z">
              <w:tcPr>
                <w:tcW w:w="2642" w:type="dxa"/>
                <w:gridSpan w:val="2"/>
              </w:tcPr>
            </w:tcPrChange>
          </w:tcPr>
          <w:p w14:paraId="01480545" w14:textId="595EDADB" w:rsidR="00264B25" w:rsidRDefault="000C2558" w:rsidP="00264B25">
            <w:pPr>
              <w:rPr>
                <w:ins w:id="10829" w:author="chaniaayulestari@outlook.com" w:date="2021-11-12T06:43:00Z"/>
              </w:rPr>
            </w:pPr>
            <w:ins w:id="10830" w:author="chaniaayulestari@outlook.com" w:date="2021-11-12T06:48:00Z">
              <w:r>
                <w:t>Kelola Walikelas</w:t>
              </w:r>
            </w:ins>
          </w:p>
        </w:tc>
        <w:tc>
          <w:tcPr>
            <w:tcW w:w="4246" w:type="dxa"/>
            <w:tcPrChange w:id="10831" w:author="chaniaayulestari@outlook.com" w:date="2021-11-12T06:43:00Z">
              <w:tcPr>
                <w:tcW w:w="2643" w:type="dxa"/>
                <w:gridSpan w:val="2"/>
              </w:tcPr>
            </w:tcPrChange>
          </w:tcPr>
          <w:p w14:paraId="42FED925" w14:textId="1EB6A4B8" w:rsidR="00264B25" w:rsidRDefault="007817E4" w:rsidP="00264B25">
            <w:pPr>
              <w:rPr>
                <w:ins w:id="10832" w:author="chaniaayulestari@outlook.com" w:date="2021-11-12T06:43:00Z"/>
              </w:rPr>
            </w:pPr>
            <w:ins w:id="10833" w:author="chaniaayulestari@outlook.com" w:date="2021-11-12T06:55:00Z">
              <w:r>
                <w:t xml:space="preserve">Melakukan pengujian terhadap kelola data walikelas di antaranya hapus data </w:t>
              </w:r>
            </w:ins>
            <w:ins w:id="10834" w:author="chaniaayulestari@outlook.com" w:date="2021-11-12T06:56:00Z">
              <w:r>
                <w:t>walikelas</w:t>
              </w:r>
            </w:ins>
            <w:ins w:id="10835" w:author="chaniaayulestari@outlook.com" w:date="2021-11-12T06:55:00Z">
              <w:r>
                <w:t xml:space="preserve">, edit data </w:t>
              </w:r>
            </w:ins>
            <w:ins w:id="10836" w:author="chaniaayulestari@outlook.com" w:date="2021-11-12T06:56:00Z">
              <w:r>
                <w:t>walikelas</w:t>
              </w:r>
            </w:ins>
            <w:ins w:id="10837" w:author="chaniaayulestari@outlook.com" w:date="2021-11-12T06:55:00Z">
              <w:r>
                <w:t xml:space="preserve">, tambah data </w:t>
              </w:r>
            </w:ins>
            <w:ins w:id="10838" w:author="chaniaayulestari@outlook.com" w:date="2021-11-12T06:56:00Z">
              <w:r>
                <w:t>walikelas</w:t>
              </w:r>
            </w:ins>
            <w:ins w:id="10839" w:author="chaniaayulestari@outlook.com" w:date="2021-11-12T06:55:00Z">
              <w:r>
                <w:t xml:space="preserve"> dan lihat data </w:t>
              </w:r>
            </w:ins>
            <w:ins w:id="10840" w:author="chaniaayulestari@outlook.com" w:date="2021-11-12T06:56:00Z">
              <w:r>
                <w:t>walikelas</w:t>
              </w:r>
            </w:ins>
            <w:ins w:id="10841" w:author="chaniaayulestari@outlook.com" w:date="2021-11-12T06:55:00Z">
              <w:r>
                <w:t>.</w:t>
              </w:r>
            </w:ins>
          </w:p>
        </w:tc>
      </w:tr>
      <w:tr w:rsidR="00264B25" w14:paraId="49CC08AD" w14:textId="77777777" w:rsidTr="00264B25">
        <w:trPr>
          <w:ins w:id="10842" w:author="chaniaayulestari@outlook.com" w:date="2021-11-12T06:43:00Z"/>
          <w:trPrChange w:id="10843" w:author="chaniaayulestari@outlook.com" w:date="2021-11-12T06:43:00Z">
            <w:trPr>
              <w:gridBefore w:val="1"/>
            </w:trPr>
          </w:trPrChange>
        </w:trPr>
        <w:tc>
          <w:tcPr>
            <w:tcW w:w="704" w:type="dxa"/>
            <w:tcPrChange w:id="10844" w:author="chaniaayulestari@outlook.com" w:date="2021-11-12T06:43:00Z">
              <w:tcPr>
                <w:tcW w:w="2642" w:type="dxa"/>
                <w:gridSpan w:val="2"/>
              </w:tcPr>
            </w:tcPrChange>
          </w:tcPr>
          <w:p w14:paraId="54A574B1" w14:textId="4DD85F47" w:rsidR="00264B25" w:rsidRDefault="000C2558" w:rsidP="00264B25">
            <w:pPr>
              <w:rPr>
                <w:ins w:id="10845" w:author="chaniaayulestari@outlook.com" w:date="2021-11-12T06:43:00Z"/>
              </w:rPr>
            </w:pPr>
            <w:ins w:id="10846" w:author="chaniaayulestari@outlook.com" w:date="2021-11-12T06:44:00Z">
              <w:r>
                <w:t>5</w:t>
              </w:r>
            </w:ins>
          </w:p>
        </w:tc>
        <w:tc>
          <w:tcPr>
            <w:tcW w:w="2977" w:type="dxa"/>
            <w:tcPrChange w:id="10847" w:author="chaniaayulestari@outlook.com" w:date="2021-11-12T06:43:00Z">
              <w:tcPr>
                <w:tcW w:w="2642" w:type="dxa"/>
                <w:gridSpan w:val="2"/>
              </w:tcPr>
            </w:tcPrChange>
          </w:tcPr>
          <w:p w14:paraId="6A7A8CAE" w14:textId="7E32C79A" w:rsidR="00264B25" w:rsidRDefault="000C2558" w:rsidP="00264B25">
            <w:pPr>
              <w:rPr>
                <w:ins w:id="10848" w:author="chaniaayulestari@outlook.com" w:date="2021-11-12T06:43:00Z"/>
              </w:rPr>
            </w:pPr>
            <w:ins w:id="10849" w:author="chaniaayulestari@outlook.com" w:date="2021-11-12T06:48:00Z">
              <w:r>
                <w:t>Kelola Laporan Absensi</w:t>
              </w:r>
            </w:ins>
          </w:p>
        </w:tc>
        <w:tc>
          <w:tcPr>
            <w:tcW w:w="4246" w:type="dxa"/>
            <w:tcPrChange w:id="10850" w:author="chaniaayulestari@outlook.com" w:date="2021-11-12T06:43:00Z">
              <w:tcPr>
                <w:tcW w:w="2643" w:type="dxa"/>
                <w:gridSpan w:val="2"/>
              </w:tcPr>
            </w:tcPrChange>
          </w:tcPr>
          <w:p w14:paraId="7A73DC01" w14:textId="6E1ECCBC" w:rsidR="00264B25" w:rsidRDefault="007817E4" w:rsidP="00264B25">
            <w:pPr>
              <w:rPr>
                <w:ins w:id="10851" w:author="chaniaayulestari@outlook.com" w:date="2021-11-12T06:43:00Z"/>
              </w:rPr>
            </w:pPr>
            <w:ins w:id="10852" w:author="chaniaayulestari@outlook.com" w:date="2021-11-12T06:56:00Z">
              <w:r>
                <w:t xml:space="preserve">Melakukan pengujian terhadap kelola laporan </w:t>
              </w:r>
            </w:ins>
            <w:ins w:id="10853" w:author="chaniaayulestari@outlook.com" w:date="2021-11-12T06:57:00Z">
              <w:r>
                <w:t>absensi</w:t>
              </w:r>
            </w:ins>
            <w:ins w:id="10854" w:author="chaniaayulestari@outlook.com" w:date="2021-11-12T06:56:00Z">
              <w:r>
                <w:t xml:space="preserve"> di antaranya lihat </w:t>
              </w:r>
            </w:ins>
            <w:ins w:id="10855" w:author="chaniaayulestari@outlook.com" w:date="2021-11-12T06:57:00Z">
              <w:r>
                <w:t>laporan absen</w:t>
              </w:r>
            </w:ins>
            <w:ins w:id="10856" w:author="chaniaayulestari@outlook.com" w:date="2021-11-12T06:56:00Z">
              <w:r>
                <w:t xml:space="preserve">, </w:t>
              </w:r>
            </w:ins>
            <w:ins w:id="10857" w:author="chaniaayulestari@outlook.com" w:date="2021-11-12T06:58:00Z">
              <w:r>
                <w:t>cetak</w:t>
              </w:r>
            </w:ins>
            <w:ins w:id="10858" w:author="chaniaayulestari@outlook.com" w:date="2021-11-12T06:57:00Z">
              <w:r>
                <w:t xml:space="preserve"> laporan absen</w:t>
              </w:r>
            </w:ins>
            <w:ins w:id="10859" w:author="chaniaayulestari@outlook.com" w:date="2021-11-12T06:58:00Z">
              <w:r>
                <w:t xml:space="preserve"> dan </w:t>
              </w:r>
              <w:del w:id="10860" w:author="chaniaayulestari@outlook.com" w:date="2021-11-13T22:29:00Z">
                <w:r w:rsidDel="00C21FAB">
                  <w:delText>filter</w:delText>
                </w:r>
              </w:del>
            </w:ins>
            <w:ins w:id="10861" w:author="chaniaayulestari@outlook.com" w:date="2021-11-13T22:29:00Z">
              <w:r w:rsidR="00C21FAB">
                <w:t>tambah</w:t>
              </w:r>
            </w:ins>
            <w:ins w:id="10862" w:author="chaniaayulestari@outlook.com" w:date="2021-11-12T06:58:00Z">
              <w:r>
                <w:t xml:space="preserve"> laporan absen</w:t>
              </w:r>
            </w:ins>
          </w:p>
        </w:tc>
      </w:tr>
      <w:tr w:rsidR="00264B25" w14:paraId="46651192" w14:textId="77777777" w:rsidTr="00264B25">
        <w:trPr>
          <w:ins w:id="10863" w:author="chaniaayulestari@outlook.com" w:date="2021-11-12T06:43:00Z"/>
          <w:trPrChange w:id="10864" w:author="chaniaayulestari@outlook.com" w:date="2021-11-12T06:43:00Z">
            <w:trPr>
              <w:gridBefore w:val="1"/>
            </w:trPr>
          </w:trPrChange>
        </w:trPr>
        <w:tc>
          <w:tcPr>
            <w:tcW w:w="704" w:type="dxa"/>
            <w:tcPrChange w:id="10865" w:author="chaniaayulestari@outlook.com" w:date="2021-11-12T06:43:00Z">
              <w:tcPr>
                <w:tcW w:w="2642" w:type="dxa"/>
                <w:gridSpan w:val="2"/>
              </w:tcPr>
            </w:tcPrChange>
          </w:tcPr>
          <w:p w14:paraId="3375A77F" w14:textId="7E04C576" w:rsidR="00264B25" w:rsidRDefault="000C2558" w:rsidP="00264B25">
            <w:pPr>
              <w:rPr>
                <w:ins w:id="10866" w:author="chaniaayulestari@outlook.com" w:date="2021-11-12T06:43:00Z"/>
              </w:rPr>
            </w:pPr>
            <w:ins w:id="10867" w:author="chaniaayulestari@outlook.com" w:date="2021-11-12T06:44:00Z">
              <w:r>
                <w:t>6</w:t>
              </w:r>
            </w:ins>
          </w:p>
        </w:tc>
        <w:tc>
          <w:tcPr>
            <w:tcW w:w="2977" w:type="dxa"/>
            <w:tcPrChange w:id="10868" w:author="chaniaayulestari@outlook.com" w:date="2021-11-12T06:43:00Z">
              <w:tcPr>
                <w:tcW w:w="2642" w:type="dxa"/>
                <w:gridSpan w:val="2"/>
              </w:tcPr>
            </w:tcPrChange>
          </w:tcPr>
          <w:p w14:paraId="43A77406" w14:textId="26FEEB1D" w:rsidR="00264B25" w:rsidRDefault="000C2558" w:rsidP="00264B25">
            <w:pPr>
              <w:rPr>
                <w:ins w:id="10869" w:author="chaniaayulestari@outlook.com" w:date="2021-11-12T06:43:00Z"/>
              </w:rPr>
            </w:pPr>
            <w:ins w:id="10870" w:author="chaniaayulestari@outlook.com" w:date="2021-11-12T06:48:00Z">
              <w:r>
                <w:t xml:space="preserve">Kelola </w:t>
              </w:r>
            </w:ins>
            <w:ins w:id="10871" w:author="chaniaayulestari@outlook.com" w:date="2021-11-12T06:49:00Z">
              <w:r>
                <w:t>A</w:t>
              </w:r>
            </w:ins>
            <w:ins w:id="10872" w:author="chaniaayulestari@outlook.com" w:date="2021-11-12T06:48:00Z">
              <w:r>
                <w:t>dmin</w:t>
              </w:r>
            </w:ins>
          </w:p>
        </w:tc>
        <w:tc>
          <w:tcPr>
            <w:tcW w:w="4246" w:type="dxa"/>
            <w:tcPrChange w:id="10873" w:author="chaniaayulestari@outlook.com" w:date="2021-11-12T06:43:00Z">
              <w:tcPr>
                <w:tcW w:w="2643" w:type="dxa"/>
                <w:gridSpan w:val="2"/>
              </w:tcPr>
            </w:tcPrChange>
          </w:tcPr>
          <w:p w14:paraId="0A1AEF90" w14:textId="61184B5C" w:rsidR="00264B25" w:rsidRDefault="007817E4" w:rsidP="00264B25">
            <w:pPr>
              <w:rPr>
                <w:ins w:id="10874" w:author="chaniaayulestari@outlook.com" w:date="2021-11-12T06:43:00Z"/>
              </w:rPr>
            </w:pPr>
            <w:ins w:id="10875" w:author="chaniaayulestari@outlook.com" w:date="2021-11-12T06:58:00Z">
              <w:r>
                <w:t xml:space="preserve">Melakukan pengujian terhadap kelola data admin di antaranya hapus data admin, edit </w:t>
              </w:r>
              <w:r>
                <w:lastRenderedPageBreak/>
                <w:t>data admin, tambah data admin dan lihat data admin.</w:t>
              </w:r>
            </w:ins>
          </w:p>
        </w:tc>
      </w:tr>
      <w:tr w:rsidR="00264B25" w14:paraId="459EF93A" w14:textId="77777777" w:rsidTr="00264B25">
        <w:trPr>
          <w:ins w:id="10876" w:author="chaniaayulestari@outlook.com" w:date="2021-11-12T06:43:00Z"/>
          <w:trPrChange w:id="10877" w:author="chaniaayulestari@outlook.com" w:date="2021-11-12T06:43:00Z">
            <w:trPr>
              <w:gridBefore w:val="1"/>
            </w:trPr>
          </w:trPrChange>
        </w:trPr>
        <w:tc>
          <w:tcPr>
            <w:tcW w:w="704" w:type="dxa"/>
            <w:tcPrChange w:id="10878" w:author="chaniaayulestari@outlook.com" w:date="2021-11-12T06:43:00Z">
              <w:tcPr>
                <w:tcW w:w="2642" w:type="dxa"/>
                <w:gridSpan w:val="2"/>
              </w:tcPr>
            </w:tcPrChange>
          </w:tcPr>
          <w:p w14:paraId="2E5FF8F7" w14:textId="18183DF0" w:rsidR="00264B25" w:rsidRDefault="000C2558" w:rsidP="00264B25">
            <w:pPr>
              <w:rPr>
                <w:ins w:id="10879" w:author="chaniaayulestari@outlook.com" w:date="2021-11-12T06:43:00Z"/>
              </w:rPr>
            </w:pPr>
            <w:ins w:id="10880" w:author="chaniaayulestari@outlook.com" w:date="2021-11-12T06:44:00Z">
              <w:r>
                <w:lastRenderedPageBreak/>
                <w:t>7</w:t>
              </w:r>
            </w:ins>
          </w:p>
        </w:tc>
        <w:tc>
          <w:tcPr>
            <w:tcW w:w="2977" w:type="dxa"/>
            <w:tcPrChange w:id="10881" w:author="chaniaayulestari@outlook.com" w:date="2021-11-12T06:43:00Z">
              <w:tcPr>
                <w:tcW w:w="2642" w:type="dxa"/>
                <w:gridSpan w:val="2"/>
              </w:tcPr>
            </w:tcPrChange>
          </w:tcPr>
          <w:p w14:paraId="32DED6ED" w14:textId="5D1FBD02" w:rsidR="00264B25" w:rsidRDefault="000C2558" w:rsidP="00264B25">
            <w:pPr>
              <w:rPr>
                <w:ins w:id="10882" w:author="chaniaayulestari@outlook.com" w:date="2021-11-12T06:43:00Z"/>
              </w:rPr>
            </w:pPr>
            <w:ins w:id="10883" w:author="chaniaayulestari@outlook.com" w:date="2021-11-12T06:49:00Z">
              <w:r>
                <w:t>Kelola Laporan Bermasalah</w:t>
              </w:r>
            </w:ins>
          </w:p>
        </w:tc>
        <w:tc>
          <w:tcPr>
            <w:tcW w:w="4246" w:type="dxa"/>
            <w:tcPrChange w:id="10884" w:author="chaniaayulestari@outlook.com" w:date="2021-11-12T06:43:00Z">
              <w:tcPr>
                <w:tcW w:w="2643" w:type="dxa"/>
                <w:gridSpan w:val="2"/>
              </w:tcPr>
            </w:tcPrChange>
          </w:tcPr>
          <w:p w14:paraId="29E8089B" w14:textId="063B3154" w:rsidR="00264B25" w:rsidRDefault="00F430F8" w:rsidP="00264B25">
            <w:pPr>
              <w:rPr>
                <w:ins w:id="10885" w:author="chaniaayulestari@outlook.com" w:date="2021-11-12T06:43:00Z"/>
              </w:rPr>
            </w:pPr>
            <w:ins w:id="10886" w:author="chaniaayulestari@outlook.com" w:date="2021-11-12T07:00:00Z">
              <w:r>
                <w:t>Melakukan pengujian terhadap kelola laporan</w:t>
              </w:r>
            </w:ins>
            <w:ins w:id="10887" w:author="chaniaayulestari@outlook.com" w:date="2021-11-12T07:01:00Z">
              <w:r>
                <w:t xml:space="preserve"> bermasah dengan cara </w:t>
              </w:r>
            </w:ins>
            <w:ins w:id="10888" w:author="chaniaayulestari@outlook.com" w:date="2021-11-12T07:23:00Z">
              <w:r w:rsidR="00CA3FEE">
                <w:t>mengedit</w:t>
              </w:r>
            </w:ins>
            <w:ins w:id="10889" w:author="chaniaayulestari@outlook.com" w:date="2021-11-12T07:24:00Z">
              <w:r w:rsidR="00CA3FEE">
                <w:t xml:space="preserve"> dan melihat</w:t>
              </w:r>
            </w:ins>
            <w:ins w:id="10890" w:author="chaniaayulestari@outlook.com" w:date="2021-11-12T07:23:00Z">
              <w:r w:rsidR="00CA3FEE">
                <w:t xml:space="preserve"> </w:t>
              </w:r>
            </w:ins>
            <w:ins w:id="10891" w:author="chaniaayulestari@outlook.com" w:date="2021-11-12T07:01:00Z">
              <w:r>
                <w:t>laporan ini apakah sesuai atau tidak</w:t>
              </w:r>
            </w:ins>
          </w:p>
        </w:tc>
      </w:tr>
      <w:tr w:rsidR="001753DF" w14:paraId="78873D6C" w14:textId="77777777" w:rsidTr="00264B25">
        <w:trPr>
          <w:ins w:id="10892" w:author="chaniaayulestari@outlook.com" w:date="2021-11-12T16:40:00Z"/>
        </w:trPr>
        <w:tc>
          <w:tcPr>
            <w:tcW w:w="704" w:type="dxa"/>
          </w:tcPr>
          <w:p w14:paraId="622B61BA" w14:textId="1B7E4777" w:rsidR="001753DF" w:rsidRDefault="001753DF" w:rsidP="00264B25">
            <w:pPr>
              <w:rPr>
                <w:ins w:id="10893" w:author="chaniaayulestari@outlook.com" w:date="2021-11-12T16:40:00Z"/>
              </w:rPr>
            </w:pPr>
            <w:ins w:id="10894" w:author="chaniaayulestari@outlook.com" w:date="2021-11-12T16:40:00Z">
              <w:r>
                <w:t>8</w:t>
              </w:r>
            </w:ins>
          </w:p>
        </w:tc>
        <w:tc>
          <w:tcPr>
            <w:tcW w:w="2977" w:type="dxa"/>
          </w:tcPr>
          <w:p w14:paraId="3551126F" w14:textId="39DF2D28" w:rsidR="001753DF" w:rsidRDefault="001753DF" w:rsidP="00264B25">
            <w:pPr>
              <w:rPr>
                <w:ins w:id="10895" w:author="chaniaayulestari@outlook.com" w:date="2021-11-12T16:40:00Z"/>
              </w:rPr>
            </w:pPr>
            <w:ins w:id="10896" w:author="chaniaayulestari@outlook.com" w:date="2021-11-12T16:40:00Z">
              <w:r>
                <w:t>Kelola Se</w:t>
              </w:r>
            </w:ins>
            <w:ins w:id="10897" w:author="chaniaayulestari@outlook.com" w:date="2021-11-12T16:41:00Z">
              <w:r>
                <w:t>mester</w:t>
              </w:r>
            </w:ins>
          </w:p>
        </w:tc>
        <w:tc>
          <w:tcPr>
            <w:tcW w:w="4246" w:type="dxa"/>
          </w:tcPr>
          <w:p w14:paraId="023CFB74" w14:textId="225515B4" w:rsidR="001753DF" w:rsidRDefault="001753DF" w:rsidP="00264B25">
            <w:pPr>
              <w:rPr>
                <w:ins w:id="10898" w:author="chaniaayulestari@outlook.com" w:date="2021-11-12T16:40:00Z"/>
              </w:rPr>
            </w:pPr>
            <w:ins w:id="10899" w:author="chaniaayulestari@outlook.com" w:date="2021-11-12T16:41:00Z">
              <w:r>
                <w:t>Melakukan pengujian terhadap kelola data semester di antaranya hapus data semester, edit data semester, tambah data semester dan lihat data semester.</w:t>
              </w:r>
            </w:ins>
          </w:p>
        </w:tc>
      </w:tr>
      <w:tr w:rsidR="0086345F" w14:paraId="0A911D48" w14:textId="77777777" w:rsidTr="00264B25">
        <w:trPr>
          <w:ins w:id="10900" w:author="chaniaayulestari@outlook.com" w:date="2021-11-12T06:49:00Z"/>
        </w:trPr>
        <w:tc>
          <w:tcPr>
            <w:tcW w:w="704" w:type="dxa"/>
          </w:tcPr>
          <w:p w14:paraId="1F17288A" w14:textId="432C7481" w:rsidR="0086345F" w:rsidRDefault="001753DF" w:rsidP="00264B25">
            <w:pPr>
              <w:rPr>
                <w:ins w:id="10901" w:author="chaniaayulestari@outlook.com" w:date="2021-11-12T06:49:00Z"/>
              </w:rPr>
            </w:pPr>
            <w:ins w:id="10902" w:author="chaniaayulestari@outlook.com" w:date="2021-11-12T16:40:00Z">
              <w:r>
                <w:t>9</w:t>
              </w:r>
            </w:ins>
          </w:p>
        </w:tc>
        <w:tc>
          <w:tcPr>
            <w:tcW w:w="2977" w:type="dxa"/>
          </w:tcPr>
          <w:p w14:paraId="567B0721" w14:textId="1C8E6C10" w:rsidR="0086345F" w:rsidRDefault="0086345F" w:rsidP="00264B25">
            <w:pPr>
              <w:rPr>
                <w:ins w:id="10903" w:author="chaniaayulestari@outlook.com" w:date="2021-11-12T06:49:00Z"/>
              </w:rPr>
            </w:pPr>
            <w:ins w:id="10904" w:author="chaniaayulestari@outlook.com" w:date="2021-11-12T06:50:00Z">
              <w:r>
                <w:t>Kelola Kelas</w:t>
              </w:r>
            </w:ins>
          </w:p>
        </w:tc>
        <w:tc>
          <w:tcPr>
            <w:tcW w:w="4246" w:type="dxa"/>
          </w:tcPr>
          <w:p w14:paraId="48CD6464" w14:textId="59A397FB" w:rsidR="0086345F" w:rsidRDefault="00F430F8" w:rsidP="00264B25">
            <w:pPr>
              <w:rPr>
                <w:ins w:id="10905" w:author="chaniaayulestari@outlook.com" w:date="2021-11-12T06:49:00Z"/>
              </w:rPr>
            </w:pPr>
            <w:ins w:id="10906" w:author="chaniaayulestari@outlook.com" w:date="2021-11-12T07:01:00Z">
              <w:r>
                <w:t>Melakukan pengujian terhadap kelola data kelas di antaranya hapus data kelas, edit data kelas, tambah data kelas dan lihat data kel</w:t>
              </w:r>
            </w:ins>
            <w:ins w:id="10907" w:author="chaniaayulestari@outlook.com" w:date="2021-11-12T07:02:00Z">
              <w:r>
                <w:t>as</w:t>
              </w:r>
            </w:ins>
            <w:ins w:id="10908" w:author="chaniaayulestari@outlook.com" w:date="2021-11-12T07:01:00Z">
              <w:r>
                <w:t>.</w:t>
              </w:r>
            </w:ins>
          </w:p>
        </w:tc>
      </w:tr>
      <w:tr w:rsidR="00E570CA" w14:paraId="54A69F86" w14:textId="77777777" w:rsidTr="00264B25">
        <w:trPr>
          <w:ins w:id="10909" w:author="Rafi Aziizi" w:date="2021-11-14T11:40:00Z"/>
        </w:trPr>
        <w:tc>
          <w:tcPr>
            <w:tcW w:w="704" w:type="dxa"/>
          </w:tcPr>
          <w:p w14:paraId="1CFEED06" w14:textId="500308C0" w:rsidR="00E570CA" w:rsidRDefault="00E570CA" w:rsidP="00264B25">
            <w:pPr>
              <w:rPr>
                <w:ins w:id="10910" w:author="Rafi Aziizi" w:date="2021-11-14T11:40:00Z"/>
              </w:rPr>
            </w:pPr>
            <w:ins w:id="10911" w:author="Rafi Aziizi" w:date="2021-11-14T11:40:00Z">
              <w:r>
                <w:t>10</w:t>
              </w:r>
            </w:ins>
          </w:p>
        </w:tc>
        <w:tc>
          <w:tcPr>
            <w:tcW w:w="2977" w:type="dxa"/>
          </w:tcPr>
          <w:p w14:paraId="7AD7AE15" w14:textId="68DF9D9B" w:rsidR="00E570CA" w:rsidRDefault="00E570CA" w:rsidP="00264B25">
            <w:pPr>
              <w:rPr>
                <w:ins w:id="10912" w:author="Rafi Aziizi" w:date="2021-11-14T11:40:00Z"/>
              </w:rPr>
            </w:pPr>
            <w:ins w:id="10913" w:author="Rafi Aziizi" w:date="2021-11-14T11:40:00Z">
              <w:r>
                <w:t>Notifikasi</w:t>
              </w:r>
            </w:ins>
          </w:p>
        </w:tc>
        <w:tc>
          <w:tcPr>
            <w:tcW w:w="4246" w:type="dxa"/>
          </w:tcPr>
          <w:p w14:paraId="3F3E5098" w14:textId="30CDE462" w:rsidR="00E570CA" w:rsidRDefault="00E570CA" w:rsidP="00264B25">
            <w:pPr>
              <w:rPr>
                <w:ins w:id="10914" w:author="Rafi Aziizi" w:date="2021-11-14T11:40:00Z"/>
              </w:rPr>
            </w:pPr>
            <w:ins w:id="10915" w:author="Rafi Aziizi" w:date="2021-11-14T11:40:00Z">
              <w:r>
                <w:t>Melakukan pengujian terhadap notifikasi status siswa bermasalah berdasarkan data laporan absen</w:t>
              </w:r>
            </w:ins>
          </w:p>
        </w:tc>
      </w:tr>
    </w:tbl>
    <w:p w14:paraId="73C1DCE1" w14:textId="77777777" w:rsidR="00264B25" w:rsidRPr="00334B84" w:rsidRDefault="00264B25">
      <w:pPr>
        <w:pPrChange w:id="10916" w:author="chaniaayulestari@outlook.com" w:date="2021-11-12T06:43:00Z">
          <w:pPr>
            <w:ind w:firstLine="720"/>
          </w:pPr>
        </w:pPrChange>
      </w:pPr>
    </w:p>
    <w:p w14:paraId="4A9E9800" w14:textId="63FD4A54" w:rsidR="00E401F9" w:rsidRDefault="00007BE9" w:rsidP="00E401F9">
      <w:pPr>
        <w:pStyle w:val="Heading3"/>
        <w:numPr>
          <w:ilvl w:val="0"/>
          <w:numId w:val="12"/>
        </w:numPr>
        <w:ind w:left="426"/>
        <w:rPr>
          <w:ins w:id="10917" w:author="chaniaayulestari@outlook.com" w:date="2021-11-12T07:03:00Z"/>
          <w:lang w:val="en-US"/>
        </w:rPr>
      </w:pPr>
      <w:bookmarkStart w:id="10918" w:name="_Toc80034264"/>
      <w:bookmarkStart w:id="10919" w:name="_Toc83115764"/>
      <w:del w:id="10920" w:author="chaniaayulestari@outlook.com" w:date="2021-11-14T02:46:00Z">
        <w:r w:rsidDel="003254C0">
          <w:rPr>
            <w:lang w:val="en-US"/>
          </w:rPr>
          <w:delText>Kategori Hasil Pengujian</w:delText>
        </w:r>
      </w:del>
      <w:bookmarkEnd w:id="10918"/>
      <w:bookmarkEnd w:id="10919"/>
      <w:ins w:id="10921" w:author="chaniaayulestari@outlook.com" w:date="2021-11-14T02:46:00Z">
        <w:r w:rsidR="003254C0">
          <w:rPr>
            <w:lang w:val="en-US"/>
          </w:rPr>
          <w:t xml:space="preserve">Skenario Pengujian </w:t>
        </w:r>
      </w:ins>
    </w:p>
    <w:p w14:paraId="34566BCE" w14:textId="6B67955E" w:rsidR="00E401F9" w:rsidRDefault="00E401F9" w:rsidP="00E401F9">
      <w:pPr>
        <w:ind w:firstLine="426"/>
        <w:rPr>
          <w:ins w:id="10922" w:author="chaniaayulestari@outlook.com" w:date="2021-11-12T07:03:00Z"/>
        </w:rPr>
      </w:pPr>
      <w:ins w:id="10923" w:author="chaniaayulestari@outlook.com" w:date="2021-11-12T07:03:00Z">
        <w:r w:rsidRPr="00995DA2">
          <w:t xml:space="preserve">Tujuan </w:t>
        </w:r>
        <w:r>
          <w:t>perancangan skenario</w:t>
        </w:r>
        <w:r w:rsidRPr="00995DA2">
          <w:t xml:space="preserve"> pengujian kualitas terhadap perangkat lunak yang telah dibangun ini adalah untuk dijadikan acuan dalam melakukan pengujian kualitas terhadap perangkat lunak yang dibangun seperti pada </w:t>
        </w:r>
        <w:r w:rsidRPr="005E5C9B">
          <w:t>Tabel</w:t>
        </w:r>
      </w:ins>
    </w:p>
    <w:p w14:paraId="0D4AE6A2" w14:textId="68F8C415" w:rsidR="005C27F1" w:rsidRDefault="005C27F1">
      <w:pPr>
        <w:pStyle w:val="Caption"/>
        <w:keepNext/>
        <w:jc w:val="center"/>
        <w:rPr>
          <w:ins w:id="10924" w:author="chaniaayulestari@outlook.com" w:date="2021-11-14T02:25:00Z"/>
        </w:rPr>
        <w:pPrChange w:id="10925" w:author="chaniaayulestari@outlook.com" w:date="2021-11-14T02:25:00Z">
          <w:pPr>
            <w:pStyle w:val="Caption"/>
            <w:keepNext/>
          </w:pPr>
        </w:pPrChange>
      </w:pPr>
      <w:bookmarkStart w:id="10926" w:name="_Toc87762771"/>
      <w:ins w:id="10927" w:author="chaniaayulestari@outlook.com" w:date="2021-11-14T02:25:00Z">
        <w:r>
          <w:t xml:space="preserve">Tabel 4. </w:t>
        </w:r>
        <w:r>
          <w:fldChar w:fldCharType="begin"/>
        </w:r>
        <w:r>
          <w:instrText xml:space="preserve"> SEQ Tabel_4. \* ARABIC </w:instrText>
        </w:r>
      </w:ins>
      <w:r>
        <w:fldChar w:fldCharType="separate"/>
      </w:r>
      <w:ins w:id="10928" w:author="chaniaayulestari@outlook.com" w:date="2021-11-14T06:43:00Z">
        <w:r w:rsidR="00E243FB">
          <w:rPr>
            <w:noProof/>
          </w:rPr>
          <w:t>2</w:t>
        </w:r>
      </w:ins>
      <w:ins w:id="10929" w:author="chaniaayulestari@outlook.com" w:date="2021-11-14T02:25:00Z">
        <w:r>
          <w:fldChar w:fldCharType="end"/>
        </w:r>
      </w:ins>
      <w:ins w:id="10930" w:author="chaniaayulestari@outlook.com" w:date="2021-11-14T02:45:00Z">
        <w:r w:rsidR="003254C0">
          <w:t xml:space="preserve"> </w:t>
        </w:r>
      </w:ins>
      <w:ins w:id="10931" w:author="chaniaayulestari@outlook.com" w:date="2021-11-14T02:46:00Z">
        <w:r w:rsidR="003254C0">
          <w:t>Skenario Pengujian</w:t>
        </w:r>
      </w:ins>
      <w:bookmarkEnd w:id="10926"/>
    </w:p>
    <w:tbl>
      <w:tblPr>
        <w:tblStyle w:val="TableGrid"/>
        <w:tblW w:w="0" w:type="auto"/>
        <w:tblLook w:val="04A0" w:firstRow="1" w:lastRow="0" w:firstColumn="1" w:lastColumn="0" w:noHBand="0" w:noVBand="1"/>
        <w:tblPrChange w:id="10932" w:author="chaniaayulestari@outlook.com" w:date="2021-11-14T03:28:00Z">
          <w:tblPr>
            <w:tblStyle w:val="TableGrid"/>
            <w:tblW w:w="0" w:type="auto"/>
            <w:tblLook w:val="04A0" w:firstRow="1" w:lastRow="0" w:firstColumn="1" w:lastColumn="0" w:noHBand="0" w:noVBand="1"/>
          </w:tblPr>
        </w:tblPrChange>
      </w:tblPr>
      <w:tblGrid>
        <w:gridCol w:w="1981"/>
        <w:gridCol w:w="1982"/>
        <w:gridCol w:w="1982"/>
        <w:gridCol w:w="1982"/>
        <w:tblGridChange w:id="10933">
          <w:tblGrid>
            <w:gridCol w:w="113"/>
            <w:gridCol w:w="1868"/>
            <w:gridCol w:w="113"/>
            <w:gridCol w:w="1869"/>
            <w:gridCol w:w="113"/>
            <w:gridCol w:w="1869"/>
            <w:gridCol w:w="113"/>
            <w:gridCol w:w="1869"/>
            <w:gridCol w:w="113"/>
          </w:tblGrid>
        </w:tblGridChange>
      </w:tblGrid>
      <w:tr w:rsidR="00E401F9" w14:paraId="2A72C966" w14:textId="77777777" w:rsidTr="005A4C8B">
        <w:trPr>
          <w:ins w:id="10934" w:author="chaniaayulestari@outlook.com" w:date="2021-11-12T07:03:00Z"/>
          <w:trPrChange w:id="10935" w:author="chaniaayulestari@outlook.com" w:date="2021-11-14T03:28:00Z">
            <w:trPr>
              <w:gridAfter w:val="0"/>
            </w:trPr>
          </w:trPrChange>
        </w:trPr>
        <w:tc>
          <w:tcPr>
            <w:tcW w:w="1981" w:type="dxa"/>
            <w:tcPrChange w:id="10936" w:author="chaniaayulestari@outlook.com" w:date="2021-11-14T03:28:00Z">
              <w:tcPr>
                <w:tcW w:w="1981" w:type="dxa"/>
                <w:gridSpan w:val="2"/>
              </w:tcPr>
            </w:tcPrChange>
          </w:tcPr>
          <w:p w14:paraId="479DCEC8" w14:textId="0280FC12" w:rsidR="00E401F9" w:rsidRDefault="00E401F9">
            <w:pPr>
              <w:jc w:val="center"/>
              <w:rPr>
                <w:ins w:id="10937" w:author="chaniaayulestari@outlook.com" w:date="2021-11-12T07:03:00Z"/>
              </w:rPr>
              <w:pPrChange w:id="10938" w:author="chaniaayulestari@outlook.com" w:date="2021-11-12T07:04:00Z">
                <w:pPr/>
              </w:pPrChange>
            </w:pPr>
            <w:ins w:id="10939" w:author="chaniaayulestari@outlook.com" w:date="2021-11-12T07:03:00Z">
              <w:r>
                <w:t>Nama Fungsi</w:t>
              </w:r>
            </w:ins>
          </w:p>
        </w:tc>
        <w:tc>
          <w:tcPr>
            <w:tcW w:w="1982" w:type="dxa"/>
            <w:vAlign w:val="center"/>
            <w:tcPrChange w:id="10940" w:author="chaniaayulestari@outlook.com" w:date="2021-11-14T03:28:00Z">
              <w:tcPr>
                <w:tcW w:w="1982" w:type="dxa"/>
                <w:gridSpan w:val="2"/>
              </w:tcPr>
            </w:tcPrChange>
          </w:tcPr>
          <w:p w14:paraId="0C12A0DB" w14:textId="6DFAAD76" w:rsidR="00E401F9" w:rsidRDefault="00E401F9">
            <w:pPr>
              <w:jc w:val="center"/>
              <w:rPr>
                <w:ins w:id="10941" w:author="chaniaayulestari@outlook.com" w:date="2021-11-12T07:03:00Z"/>
              </w:rPr>
              <w:pPrChange w:id="10942" w:author="chaniaayulestari@outlook.com" w:date="2021-11-14T03:28:00Z">
                <w:pPr/>
              </w:pPrChange>
            </w:pPr>
            <w:ins w:id="10943" w:author="chaniaayulestari@outlook.com" w:date="2021-11-12T07:03:00Z">
              <w:r>
                <w:t>Nama Fitur</w:t>
              </w:r>
            </w:ins>
          </w:p>
        </w:tc>
        <w:tc>
          <w:tcPr>
            <w:tcW w:w="1982" w:type="dxa"/>
            <w:vAlign w:val="center"/>
            <w:tcPrChange w:id="10944" w:author="chaniaayulestari@outlook.com" w:date="2021-11-14T03:28:00Z">
              <w:tcPr>
                <w:tcW w:w="1982" w:type="dxa"/>
                <w:gridSpan w:val="2"/>
              </w:tcPr>
            </w:tcPrChange>
          </w:tcPr>
          <w:p w14:paraId="41B1AF00" w14:textId="0D11BD59" w:rsidR="00E401F9" w:rsidRDefault="00E401F9">
            <w:pPr>
              <w:jc w:val="center"/>
              <w:rPr>
                <w:ins w:id="10945" w:author="chaniaayulestari@outlook.com" w:date="2021-11-12T07:03:00Z"/>
              </w:rPr>
              <w:pPrChange w:id="10946" w:author="chaniaayulestari@outlook.com" w:date="2021-11-14T03:28:00Z">
                <w:pPr/>
              </w:pPrChange>
            </w:pPr>
            <w:ins w:id="10947" w:author="chaniaayulestari@outlook.com" w:date="2021-11-12T07:03:00Z">
              <w:r>
                <w:t>Kode Uji</w:t>
              </w:r>
            </w:ins>
          </w:p>
        </w:tc>
        <w:tc>
          <w:tcPr>
            <w:tcW w:w="1982" w:type="dxa"/>
            <w:tcPrChange w:id="10948" w:author="chaniaayulestari@outlook.com" w:date="2021-11-14T03:28:00Z">
              <w:tcPr>
                <w:tcW w:w="1982" w:type="dxa"/>
                <w:gridSpan w:val="2"/>
              </w:tcPr>
            </w:tcPrChange>
          </w:tcPr>
          <w:p w14:paraId="58936ABD" w14:textId="3E678CE8" w:rsidR="00E401F9" w:rsidRDefault="00E401F9">
            <w:pPr>
              <w:jc w:val="center"/>
              <w:rPr>
                <w:ins w:id="10949" w:author="chaniaayulestari@outlook.com" w:date="2021-11-12T07:03:00Z"/>
              </w:rPr>
              <w:pPrChange w:id="10950" w:author="chaniaayulestari@outlook.com" w:date="2021-11-12T07:04:00Z">
                <w:pPr/>
              </w:pPrChange>
            </w:pPr>
            <w:ins w:id="10951" w:author="chaniaayulestari@outlook.com" w:date="2021-11-12T07:03:00Z">
              <w:r>
                <w:t>Kasus U</w:t>
              </w:r>
            </w:ins>
            <w:ins w:id="10952" w:author="chaniaayulestari@outlook.com" w:date="2021-11-12T07:04:00Z">
              <w:r>
                <w:t>ji</w:t>
              </w:r>
            </w:ins>
          </w:p>
        </w:tc>
      </w:tr>
      <w:tr w:rsidR="00702C53" w14:paraId="0ECDFF94" w14:textId="77777777" w:rsidTr="004A4F76">
        <w:trPr>
          <w:ins w:id="10953" w:author="Rafi Aziizi" w:date="2021-11-14T12:19:00Z"/>
        </w:trPr>
        <w:tc>
          <w:tcPr>
            <w:tcW w:w="1981" w:type="dxa"/>
            <w:vMerge w:val="restart"/>
            <w:vAlign w:val="center"/>
          </w:tcPr>
          <w:p w14:paraId="7D99ADAA" w14:textId="7DC3A1FD" w:rsidR="00702C53" w:rsidRDefault="00702C53">
            <w:pPr>
              <w:jc w:val="center"/>
              <w:rPr>
                <w:ins w:id="10954" w:author="Rafi Aziizi" w:date="2021-11-14T12:19:00Z"/>
              </w:rPr>
            </w:pPr>
            <w:ins w:id="10955" w:author="Rafi Aziizi" w:date="2021-11-14T12:19:00Z">
              <w:r>
                <w:t>Login</w:t>
              </w:r>
            </w:ins>
          </w:p>
        </w:tc>
        <w:tc>
          <w:tcPr>
            <w:tcW w:w="1982" w:type="dxa"/>
            <w:vAlign w:val="center"/>
          </w:tcPr>
          <w:p w14:paraId="0BA83F7B" w14:textId="448AFB95" w:rsidR="00702C53" w:rsidRDefault="00702C53">
            <w:pPr>
              <w:jc w:val="center"/>
              <w:rPr>
                <w:ins w:id="10956" w:author="Rafi Aziizi" w:date="2021-11-14T12:19:00Z"/>
              </w:rPr>
            </w:pPr>
            <w:ins w:id="10957" w:author="Rafi Aziizi" w:date="2021-11-14T12:19:00Z">
              <w:r>
                <w:t>Login</w:t>
              </w:r>
            </w:ins>
          </w:p>
        </w:tc>
        <w:tc>
          <w:tcPr>
            <w:tcW w:w="1982" w:type="dxa"/>
            <w:vAlign w:val="center"/>
          </w:tcPr>
          <w:p w14:paraId="50981ABD" w14:textId="45079D11" w:rsidR="00702C53" w:rsidRPr="001067DD" w:rsidRDefault="00702C53">
            <w:pPr>
              <w:jc w:val="center"/>
              <w:rPr>
                <w:ins w:id="10958" w:author="Rafi Aziizi" w:date="2021-11-14T12:19:00Z"/>
              </w:rPr>
            </w:pPr>
            <w:ins w:id="10959" w:author="Rafi Aziizi" w:date="2021-11-14T12:19:00Z">
              <w:r w:rsidRPr="001067DD">
                <w:t>SP-RC01</w:t>
              </w:r>
            </w:ins>
          </w:p>
        </w:tc>
        <w:tc>
          <w:tcPr>
            <w:tcW w:w="1982" w:type="dxa"/>
          </w:tcPr>
          <w:p w14:paraId="7646A251" w14:textId="5999D935" w:rsidR="00702C53" w:rsidRDefault="00702C53">
            <w:pPr>
              <w:jc w:val="left"/>
              <w:rPr>
                <w:ins w:id="10960" w:author="Rafi Aziizi" w:date="2021-11-14T12:19:00Z"/>
              </w:rPr>
              <w:pPrChange w:id="10961" w:author="Rafi Aziizi" w:date="2021-11-14T12:19:00Z">
                <w:pPr>
                  <w:jc w:val="center"/>
                </w:pPr>
              </w:pPrChange>
            </w:pPr>
            <w:ins w:id="10962" w:author="Rafi Aziizi" w:date="2021-11-14T12:19:00Z">
              <w:r>
                <w:t>Fitur ini merupakan bagaimana cara masuk kedalam sistem dengan user yang berbeda</w:t>
              </w:r>
            </w:ins>
          </w:p>
        </w:tc>
      </w:tr>
      <w:tr w:rsidR="00702C53" w14:paraId="3C28154C" w14:textId="77777777" w:rsidTr="008B7DB5">
        <w:trPr>
          <w:ins w:id="10963" w:author="Rafi Aziizi" w:date="2021-11-14T12:22:00Z"/>
        </w:trPr>
        <w:tc>
          <w:tcPr>
            <w:tcW w:w="1981" w:type="dxa"/>
            <w:vMerge/>
            <w:vAlign w:val="center"/>
          </w:tcPr>
          <w:p w14:paraId="01DF13CB" w14:textId="77777777" w:rsidR="00702C53" w:rsidRDefault="00702C53" w:rsidP="008B7DB5">
            <w:pPr>
              <w:jc w:val="center"/>
              <w:rPr>
                <w:ins w:id="10964" w:author="Rafi Aziizi" w:date="2021-11-14T12:22:00Z"/>
              </w:rPr>
            </w:pPr>
          </w:p>
        </w:tc>
        <w:tc>
          <w:tcPr>
            <w:tcW w:w="1982" w:type="dxa"/>
            <w:vAlign w:val="center"/>
          </w:tcPr>
          <w:p w14:paraId="6606F848" w14:textId="3AE6E7AD" w:rsidR="00702C53" w:rsidRDefault="00702C53">
            <w:pPr>
              <w:jc w:val="center"/>
              <w:rPr>
                <w:ins w:id="10965" w:author="Rafi Aziizi" w:date="2021-11-14T12:22:00Z"/>
              </w:rPr>
            </w:pPr>
            <w:ins w:id="10966" w:author="Rafi Aziizi" w:date="2021-11-14T12:22:00Z">
              <w:r>
                <w:t>Lupa Password</w:t>
              </w:r>
            </w:ins>
          </w:p>
        </w:tc>
        <w:tc>
          <w:tcPr>
            <w:tcW w:w="1982" w:type="dxa"/>
            <w:vAlign w:val="center"/>
          </w:tcPr>
          <w:p w14:paraId="346FE270" w14:textId="16F428BE" w:rsidR="00702C53" w:rsidRPr="001067DD" w:rsidRDefault="00702C53">
            <w:pPr>
              <w:jc w:val="center"/>
              <w:rPr>
                <w:ins w:id="10967" w:author="Rafi Aziizi" w:date="2021-11-14T12:22:00Z"/>
              </w:rPr>
            </w:pPr>
            <w:ins w:id="10968" w:author="Rafi Aziizi" w:date="2021-11-14T12:22:00Z">
              <w:r w:rsidRPr="001067DD">
                <w:t>SP-RC0</w:t>
              </w:r>
            </w:ins>
            <w:ins w:id="10969" w:author="Rafi Aziizi" w:date="2021-11-14T12:24:00Z">
              <w:r w:rsidRPr="001067DD">
                <w:t>1.1</w:t>
              </w:r>
            </w:ins>
          </w:p>
        </w:tc>
        <w:tc>
          <w:tcPr>
            <w:tcW w:w="1982" w:type="dxa"/>
          </w:tcPr>
          <w:p w14:paraId="434EABF8" w14:textId="6DFA2265" w:rsidR="00702C53" w:rsidRDefault="00702C53" w:rsidP="008B7DB5">
            <w:pPr>
              <w:jc w:val="left"/>
              <w:rPr>
                <w:ins w:id="10970" w:author="Rafi Aziizi" w:date="2021-11-14T12:22:00Z"/>
              </w:rPr>
            </w:pPr>
            <w:ins w:id="10971" w:author="Rafi Aziizi" w:date="2021-11-14T12:24:00Z">
              <w:r>
                <w:t>Fitur ini merupakan bagaimana cara menangani kehilangan password dengan mengganti baru</w:t>
              </w:r>
            </w:ins>
          </w:p>
        </w:tc>
      </w:tr>
      <w:tr w:rsidR="005C27F1" w14:paraId="0AD2380D" w14:textId="77777777" w:rsidTr="00546D1E">
        <w:trPr>
          <w:ins w:id="10972" w:author="chaniaayulestari@outlook.com" w:date="2021-11-14T02:26:00Z"/>
          <w:trPrChange w:id="10973" w:author="chaniaayulestari@outlook.com" w:date="2021-11-14T06:18:00Z">
            <w:trPr>
              <w:gridAfter w:val="0"/>
            </w:trPr>
          </w:trPrChange>
        </w:trPr>
        <w:tc>
          <w:tcPr>
            <w:tcW w:w="1981" w:type="dxa"/>
            <w:vAlign w:val="center"/>
            <w:tcPrChange w:id="10974" w:author="chaniaayulestari@outlook.com" w:date="2021-11-14T06:18:00Z">
              <w:tcPr>
                <w:tcW w:w="1981" w:type="dxa"/>
                <w:gridSpan w:val="2"/>
              </w:tcPr>
            </w:tcPrChange>
          </w:tcPr>
          <w:p w14:paraId="698EBAA7" w14:textId="4A8547FC" w:rsidR="005C27F1" w:rsidRDefault="005C27F1">
            <w:pPr>
              <w:jc w:val="center"/>
              <w:rPr>
                <w:ins w:id="10975" w:author="chaniaayulestari@outlook.com" w:date="2021-11-14T02:26:00Z"/>
              </w:rPr>
            </w:pPr>
            <w:commentRangeStart w:id="10976"/>
            <w:ins w:id="10977" w:author="chaniaayulestari@outlook.com" w:date="2021-11-14T02:26:00Z">
              <w:r>
                <w:lastRenderedPageBreak/>
                <w:t>Dashboard</w:t>
              </w:r>
            </w:ins>
            <w:commentRangeEnd w:id="10976"/>
            <w:r w:rsidR="005A4C8B">
              <w:rPr>
                <w:rStyle w:val="CommentReference"/>
              </w:rPr>
              <w:commentReference w:id="10976"/>
            </w:r>
          </w:p>
        </w:tc>
        <w:tc>
          <w:tcPr>
            <w:tcW w:w="1982" w:type="dxa"/>
            <w:vAlign w:val="center"/>
            <w:tcPrChange w:id="10978" w:author="chaniaayulestari@outlook.com" w:date="2021-11-14T06:18:00Z">
              <w:tcPr>
                <w:tcW w:w="1982" w:type="dxa"/>
                <w:gridSpan w:val="2"/>
              </w:tcPr>
            </w:tcPrChange>
          </w:tcPr>
          <w:p w14:paraId="239B95F3" w14:textId="438139C2" w:rsidR="005C27F1" w:rsidRDefault="005C27F1">
            <w:pPr>
              <w:jc w:val="center"/>
              <w:rPr>
                <w:ins w:id="10979" w:author="chaniaayulestari@outlook.com" w:date="2021-11-14T02:26:00Z"/>
              </w:rPr>
            </w:pPr>
            <w:ins w:id="10980" w:author="chaniaayulestari@outlook.com" w:date="2021-11-14T02:26:00Z">
              <w:r>
                <w:t>Lihat Dashboard</w:t>
              </w:r>
            </w:ins>
          </w:p>
        </w:tc>
        <w:tc>
          <w:tcPr>
            <w:tcW w:w="1982" w:type="dxa"/>
            <w:vAlign w:val="center"/>
            <w:tcPrChange w:id="10981" w:author="chaniaayulestari@outlook.com" w:date="2021-11-14T06:18:00Z">
              <w:tcPr>
                <w:tcW w:w="1982" w:type="dxa"/>
                <w:gridSpan w:val="2"/>
              </w:tcPr>
            </w:tcPrChange>
          </w:tcPr>
          <w:p w14:paraId="22D459BB" w14:textId="76288191" w:rsidR="005C27F1" w:rsidRPr="001067DD" w:rsidRDefault="003254C0">
            <w:pPr>
              <w:jc w:val="center"/>
              <w:rPr>
                <w:ins w:id="10982" w:author="chaniaayulestari@outlook.com" w:date="2021-11-14T02:26:00Z"/>
              </w:rPr>
            </w:pPr>
            <w:ins w:id="10983" w:author="chaniaayulestari@outlook.com" w:date="2021-11-14T02:45:00Z">
              <w:r w:rsidRPr="001067DD">
                <w:t>SP</w:t>
              </w:r>
            </w:ins>
            <w:ins w:id="10984" w:author="chaniaayulestari@outlook.com" w:date="2021-11-14T02:46:00Z">
              <w:r w:rsidRPr="001067DD">
                <w:t>-RC0</w:t>
              </w:r>
            </w:ins>
            <w:ins w:id="10985" w:author="chaniaayulestari@outlook.com" w:date="2021-11-14T03:17:00Z">
              <w:r w:rsidR="004D4159" w:rsidRPr="001067DD">
                <w:t>2</w:t>
              </w:r>
            </w:ins>
            <w:ins w:id="10986" w:author="chaniaayulestari@outlook.com" w:date="2021-11-14T02:46:00Z">
              <w:del w:id="10987" w:author="chaniaayulestari@outlook.com" w:date="2021-11-14T03:17:00Z">
                <w:r w:rsidRPr="001067DD" w:rsidDel="004D4159">
                  <w:delText>1</w:delText>
                </w:r>
              </w:del>
            </w:ins>
          </w:p>
        </w:tc>
        <w:tc>
          <w:tcPr>
            <w:tcW w:w="1982" w:type="dxa"/>
            <w:tcPrChange w:id="10988" w:author="chaniaayulestari@outlook.com" w:date="2021-11-14T06:18:00Z">
              <w:tcPr>
                <w:tcW w:w="1982" w:type="dxa"/>
                <w:gridSpan w:val="2"/>
              </w:tcPr>
            </w:tcPrChange>
          </w:tcPr>
          <w:p w14:paraId="4783153A" w14:textId="6F7B0B37" w:rsidR="005C27F1" w:rsidRDefault="005C27F1">
            <w:pPr>
              <w:rPr>
                <w:ins w:id="10989" w:author="chaniaayulestari@outlook.com" w:date="2021-11-14T02:26:00Z"/>
              </w:rPr>
              <w:pPrChange w:id="10990" w:author="chaniaayulestari@outlook.com" w:date="2021-11-14T02:27:00Z">
                <w:pPr>
                  <w:jc w:val="center"/>
                </w:pPr>
              </w:pPrChange>
            </w:pPr>
            <w:ins w:id="10991" w:author="chaniaayulestari@outlook.com" w:date="2021-11-14T02:27:00Z">
              <w:r>
                <w:t>Fitur ini dapat memberikan informasi mengenai jumlah absen siswa secara realtime</w:t>
              </w:r>
            </w:ins>
          </w:p>
        </w:tc>
      </w:tr>
      <w:tr w:rsidR="00702C53" w14:paraId="1E18467F" w14:textId="77777777" w:rsidTr="00546D1E">
        <w:trPr>
          <w:ins w:id="10992" w:author="Rafi Aziizi" w:date="2021-11-14T12:20:00Z"/>
        </w:trPr>
        <w:tc>
          <w:tcPr>
            <w:tcW w:w="1981" w:type="dxa"/>
            <w:vAlign w:val="center"/>
          </w:tcPr>
          <w:p w14:paraId="6DD73B65" w14:textId="47134282" w:rsidR="00702C53" w:rsidRDefault="00702C53">
            <w:pPr>
              <w:jc w:val="center"/>
              <w:rPr>
                <w:ins w:id="10993" w:author="Rafi Aziizi" w:date="2021-11-14T12:20:00Z"/>
              </w:rPr>
            </w:pPr>
            <w:ins w:id="10994" w:author="Rafi Aziizi" w:date="2021-11-14T12:20:00Z">
              <w:r>
                <w:t>Menu Kelola Utama</w:t>
              </w:r>
            </w:ins>
          </w:p>
        </w:tc>
        <w:tc>
          <w:tcPr>
            <w:tcW w:w="1982" w:type="dxa"/>
            <w:vAlign w:val="center"/>
          </w:tcPr>
          <w:p w14:paraId="750E708C" w14:textId="34EB3DAB" w:rsidR="00702C53" w:rsidRDefault="00702C53">
            <w:pPr>
              <w:jc w:val="center"/>
              <w:rPr>
                <w:ins w:id="10995" w:author="Rafi Aziizi" w:date="2021-11-14T12:20:00Z"/>
              </w:rPr>
            </w:pPr>
            <w:ins w:id="10996" w:author="Rafi Aziizi" w:date="2021-11-14T12:21:00Z">
              <w:r>
                <w:t>Menu</w:t>
              </w:r>
            </w:ins>
            <w:ins w:id="10997" w:author="Rafi Aziizi" w:date="2021-11-14T12:20:00Z">
              <w:r>
                <w:t xml:space="preserve"> Kelola Utam</w:t>
              </w:r>
            </w:ins>
            <w:ins w:id="10998" w:author="Rafi Aziizi" w:date="2021-11-14T12:21:00Z">
              <w:r>
                <w:t>a</w:t>
              </w:r>
            </w:ins>
          </w:p>
        </w:tc>
        <w:tc>
          <w:tcPr>
            <w:tcW w:w="1982" w:type="dxa"/>
            <w:vAlign w:val="center"/>
          </w:tcPr>
          <w:p w14:paraId="4600A990" w14:textId="57D7F674" w:rsidR="00702C53" w:rsidRPr="001067DD" w:rsidRDefault="00702C53">
            <w:pPr>
              <w:jc w:val="center"/>
              <w:rPr>
                <w:ins w:id="10999" w:author="Rafi Aziizi" w:date="2021-11-14T12:20:00Z"/>
              </w:rPr>
            </w:pPr>
            <w:ins w:id="11000" w:author="Rafi Aziizi" w:date="2021-11-14T12:21:00Z">
              <w:r w:rsidRPr="001067DD">
                <w:t>SP-RC03</w:t>
              </w:r>
            </w:ins>
          </w:p>
        </w:tc>
        <w:tc>
          <w:tcPr>
            <w:tcW w:w="1982" w:type="dxa"/>
          </w:tcPr>
          <w:p w14:paraId="2275D926" w14:textId="3EE90D50" w:rsidR="00702C53" w:rsidRDefault="00702C53">
            <w:pPr>
              <w:rPr>
                <w:ins w:id="11001" w:author="Rafi Aziizi" w:date="2021-11-14T12:20:00Z"/>
              </w:rPr>
            </w:pPr>
            <w:ins w:id="11002" w:author="Rafi Aziizi" w:date="2021-11-14T12:21:00Z">
              <w:r>
                <w:t>Fitur ini dapat menampilkan seluruh fitur yang tersedia dalam sistem</w:t>
              </w:r>
            </w:ins>
          </w:p>
        </w:tc>
      </w:tr>
      <w:tr w:rsidR="006552A4" w14:paraId="041554EC" w14:textId="77777777" w:rsidTr="005A4C8B">
        <w:trPr>
          <w:ins w:id="11003" w:author="chaniaayulestari@outlook.com" w:date="2021-11-12T07:03:00Z"/>
          <w:trPrChange w:id="11004" w:author="chaniaayulestari@outlook.com" w:date="2021-11-14T03:28:00Z">
            <w:trPr>
              <w:gridAfter w:val="0"/>
            </w:trPr>
          </w:trPrChange>
        </w:trPr>
        <w:tc>
          <w:tcPr>
            <w:tcW w:w="1981" w:type="dxa"/>
            <w:vMerge w:val="restart"/>
            <w:vAlign w:val="center"/>
            <w:tcPrChange w:id="11005" w:author="chaniaayulestari@outlook.com" w:date="2021-11-14T03:28:00Z">
              <w:tcPr>
                <w:tcW w:w="1981" w:type="dxa"/>
                <w:gridSpan w:val="2"/>
                <w:vMerge w:val="restart"/>
                <w:vAlign w:val="center"/>
              </w:tcPr>
            </w:tcPrChange>
          </w:tcPr>
          <w:p w14:paraId="10A527BF" w14:textId="1ED461F4" w:rsidR="006552A4" w:rsidRDefault="006552A4">
            <w:pPr>
              <w:jc w:val="center"/>
              <w:rPr>
                <w:ins w:id="11006" w:author="chaniaayulestari@outlook.com" w:date="2021-11-12T07:03:00Z"/>
              </w:rPr>
              <w:pPrChange w:id="11007" w:author="chaniaayulestari@outlook.com" w:date="2021-11-12T07:09:00Z">
                <w:pPr/>
              </w:pPrChange>
            </w:pPr>
            <w:ins w:id="11008" w:author="chaniaayulestari@outlook.com" w:date="2021-11-12T07:04:00Z">
              <w:r>
                <w:t>Kelola Siswa</w:t>
              </w:r>
            </w:ins>
          </w:p>
        </w:tc>
        <w:tc>
          <w:tcPr>
            <w:tcW w:w="1982" w:type="dxa"/>
            <w:vAlign w:val="center"/>
            <w:tcPrChange w:id="11009" w:author="chaniaayulestari@outlook.com" w:date="2021-11-14T03:28:00Z">
              <w:tcPr>
                <w:tcW w:w="1982" w:type="dxa"/>
                <w:gridSpan w:val="2"/>
              </w:tcPr>
            </w:tcPrChange>
          </w:tcPr>
          <w:p w14:paraId="2AF28E20" w14:textId="794B0C41" w:rsidR="006552A4" w:rsidRDefault="006552A4">
            <w:pPr>
              <w:jc w:val="center"/>
              <w:rPr>
                <w:ins w:id="11010" w:author="chaniaayulestari@outlook.com" w:date="2021-11-12T07:03:00Z"/>
              </w:rPr>
              <w:pPrChange w:id="11011" w:author="chaniaayulestari@outlook.com" w:date="2021-11-14T03:28:00Z">
                <w:pPr/>
              </w:pPrChange>
            </w:pPr>
            <w:ins w:id="11012" w:author="chaniaayulestari@outlook.com" w:date="2021-11-12T07:07:00Z">
              <w:del w:id="11013" w:author="chaniaayulestari@outlook.com" w:date="2021-11-14T02:52:00Z">
                <w:r w:rsidDel="001C07F1">
                  <w:delText>Hapus</w:delText>
                </w:r>
              </w:del>
            </w:ins>
            <w:ins w:id="11014" w:author="chaniaayulestari@outlook.com" w:date="2021-11-14T02:52:00Z">
              <w:r w:rsidR="001C07F1">
                <w:t>Tambah</w:t>
              </w:r>
            </w:ins>
            <w:ins w:id="11015" w:author="chaniaayulestari@outlook.com" w:date="2021-11-12T07:07:00Z">
              <w:r>
                <w:t xml:space="preserve"> Siswa</w:t>
              </w:r>
            </w:ins>
          </w:p>
        </w:tc>
        <w:tc>
          <w:tcPr>
            <w:tcW w:w="1982" w:type="dxa"/>
            <w:vAlign w:val="center"/>
            <w:tcPrChange w:id="11016" w:author="chaniaayulestari@outlook.com" w:date="2021-11-14T03:28:00Z">
              <w:tcPr>
                <w:tcW w:w="1982" w:type="dxa"/>
                <w:gridSpan w:val="2"/>
              </w:tcPr>
            </w:tcPrChange>
          </w:tcPr>
          <w:p w14:paraId="36431CE5" w14:textId="20ECA8D1" w:rsidR="006552A4" w:rsidRPr="001067DD" w:rsidRDefault="003254C0">
            <w:pPr>
              <w:jc w:val="center"/>
              <w:rPr>
                <w:ins w:id="11017" w:author="chaniaayulestari@outlook.com" w:date="2021-11-12T07:03:00Z"/>
              </w:rPr>
              <w:pPrChange w:id="11018" w:author="chaniaayulestari@outlook.com" w:date="2021-11-14T03:28:00Z">
                <w:pPr/>
              </w:pPrChange>
            </w:pPr>
            <w:ins w:id="11019" w:author="chaniaayulestari@outlook.com" w:date="2021-11-14T02:47:00Z">
              <w:r w:rsidRPr="001067DD">
                <w:t>SP-RC</w:t>
              </w:r>
            </w:ins>
            <w:ins w:id="11020" w:author="chaniaayulestari@outlook.com" w:date="2021-11-14T02:52:00Z">
              <w:r w:rsidR="001C07F1" w:rsidRPr="001067DD">
                <w:t>12.1</w:t>
              </w:r>
            </w:ins>
          </w:p>
        </w:tc>
        <w:tc>
          <w:tcPr>
            <w:tcW w:w="1982" w:type="dxa"/>
            <w:tcPrChange w:id="11021" w:author="chaniaayulestari@outlook.com" w:date="2021-11-14T03:28:00Z">
              <w:tcPr>
                <w:tcW w:w="1982" w:type="dxa"/>
                <w:gridSpan w:val="2"/>
              </w:tcPr>
            </w:tcPrChange>
          </w:tcPr>
          <w:p w14:paraId="47B84AAB" w14:textId="7273AD5A" w:rsidR="006552A4" w:rsidRDefault="004D4159" w:rsidP="00E401F9">
            <w:pPr>
              <w:rPr>
                <w:ins w:id="11022" w:author="chaniaayulestari@outlook.com" w:date="2021-11-12T07:03:00Z"/>
              </w:rPr>
            </w:pPr>
            <w:ins w:id="11023" w:author="chaniaayulestari@outlook.com" w:date="2021-11-14T03:19:00Z">
              <w:r>
                <w:rPr>
                  <w:iCs/>
                  <w:szCs w:val="24"/>
                </w:rPr>
                <w:t>Fitur ini dapat menambahkan data seluruh siswa</w:t>
              </w:r>
              <w:r w:rsidDel="004D4159">
                <w:rPr>
                  <w:iCs/>
                  <w:szCs w:val="24"/>
                </w:rPr>
                <w:t xml:space="preserve"> </w:t>
              </w:r>
            </w:ins>
            <w:ins w:id="11024" w:author="chaniaayulestari@outlook.com" w:date="2021-11-13T22:19:00Z">
              <w:del w:id="11025" w:author="chaniaayulestari@outlook.com" w:date="2021-11-14T03:14:00Z">
                <w:r w:rsidR="006552A4" w:rsidDel="004D4159">
                  <w:rPr>
                    <w:iCs/>
                    <w:szCs w:val="24"/>
                  </w:rPr>
                  <w:delText>Fitur ini dapat menghapus data seluruh siswa</w:delText>
                </w:r>
              </w:del>
            </w:ins>
          </w:p>
        </w:tc>
      </w:tr>
      <w:tr w:rsidR="006552A4" w14:paraId="24B831D1" w14:textId="77777777" w:rsidTr="005A4C8B">
        <w:trPr>
          <w:ins w:id="11026" w:author="chaniaayulestari@outlook.com" w:date="2021-11-12T07:07:00Z"/>
          <w:trPrChange w:id="11027" w:author="chaniaayulestari@outlook.com" w:date="2021-11-14T03:28:00Z">
            <w:trPr>
              <w:gridAfter w:val="0"/>
            </w:trPr>
          </w:trPrChange>
        </w:trPr>
        <w:tc>
          <w:tcPr>
            <w:tcW w:w="1981" w:type="dxa"/>
            <w:vMerge/>
            <w:tcPrChange w:id="11028" w:author="chaniaayulestari@outlook.com" w:date="2021-11-14T03:28:00Z">
              <w:tcPr>
                <w:tcW w:w="1981" w:type="dxa"/>
                <w:gridSpan w:val="2"/>
                <w:vMerge/>
              </w:tcPr>
            </w:tcPrChange>
          </w:tcPr>
          <w:p w14:paraId="7DD128B5" w14:textId="77777777" w:rsidR="006552A4" w:rsidRDefault="006552A4" w:rsidP="009127AA">
            <w:pPr>
              <w:rPr>
                <w:ins w:id="11029" w:author="chaniaayulestari@outlook.com" w:date="2021-11-12T07:07:00Z"/>
              </w:rPr>
            </w:pPr>
          </w:p>
        </w:tc>
        <w:tc>
          <w:tcPr>
            <w:tcW w:w="1982" w:type="dxa"/>
            <w:vAlign w:val="center"/>
            <w:tcPrChange w:id="11030" w:author="chaniaayulestari@outlook.com" w:date="2021-11-14T03:28:00Z">
              <w:tcPr>
                <w:tcW w:w="1982" w:type="dxa"/>
                <w:gridSpan w:val="2"/>
              </w:tcPr>
            </w:tcPrChange>
          </w:tcPr>
          <w:p w14:paraId="5C13B272" w14:textId="6E810FD9" w:rsidR="006552A4" w:rsidRDefault="006552A4">
            <w:pPr>
              <w:jc w:val="center"/>
              <w:rPr>
                <w:ins w:id="11031" w:author="chaniaayulestari@outlook.com" w:date="2021-11-12T07:07:00Z"/>
              </w:rPr>
              <w:pPrChange w:id="11032" w:author="chaniaayulestari@outlook.com" w:date="2021-11-14T03:28:00Z">
                <w:pPr/>
              </w:pPrChange>
            </w:pPr>
            <w:ins w:id="11033" w:author="chaniaayulestari@outlook.com" w:date="2021-11-12T07:07:00Z">
              <w:del w:id="11034" w:author="chaniaayulestari@outlook.com" w:date="2021-11-14T02:52:00Z">
                <w:r w:rsidDel="001C07F1">
                  <w:delText>Edit</w:delText>
                </w:r>
              </w:del>
            </w:ins>
            <w:ins w:id="11035" w:author="chaniaayulestari@outlook.com" w:date="2021-11-14T02:52:00Z">
              <w:r w:rsidR="001C07F1">
                <w:t>Hapus</w:t>
              </w:r>
            </w:ins>
            <w:ins w:id="11036" w:author="chaniaayulestari@outlook.com" w:date="2021-11-12T07:07:00Z">
              <w:r>
                <w:t xml:space="preserve"> Siswa</w:t>
              </w:r>
            </w:ins>
          </w:p>
        </w:tc>
        <w:tc>
          <w:tcPr>
            <w:tcW w:w="1982" w:type="dxa"/>
            <w:vAlign w:val="center"/>
            <w:tcPrChange w:id="11037" w:author="chaniaayulestari@outlook.com" w:date="2021-11-14T03:28:00Z">
              <w:tcPr>
                <w:tcW w:w="1982" w:type="dxa"/>
                <w:gridSpan w:val="2"/>
              </w:tcPr>
            </w:tcPrChange>
          </w:tcPr>
          <w:p w14:paraId="7AB1A1A4" w14:textId="2875BAE9" w:rsidR="006552A4" w:rsidRPr="001067DD" w:rsidRDefault="001C07F1">
            <w:pPr>
              <w:jc w:val="center"/>
              <w:rPr>
                <w:ins w:id="11038" w:author="chaniaayulestari@outlook.com" w:date="2021-11-12T07:07:00Z"/>
              </w:rPr>
              <w:pPrChange w:id="11039" w:author="chaniaayulestari@outlook.com" w:date="2021-11-14T03:28:00Z">
                <w:pPr/>
              </w:pPrChange>
            </w:pPr>
            <w:ins w:id="11040" w:author="chaniaayulestari@outlook.com" w:date="2021-11-14T02:52:00Z">
              <w:r w:rsidRPr="001067DD">
                <w:t>SP-RC12.2</w:t>
              </w:r>
            </w:ins>
          </w:p>
        </w:tc>
        <w:tc>
          <w:tcPr>
            <w:tcW w:w="1982" w:type="dxa"/>
            <w:tcPrChange w:id="11041" w:author="chaniaayulestari@outlook.com" w:date="2021-11-14T03:28:00Z">
              <w:tcPr>
                <w:tcW w:w="1982" w:type="dxa"/>
                <w:gridSpan w:val="2"/>
              </w:tcPr>
            </w:tcPrChange>
          </w:tcPr>
          <w:p w14:paraId="0B9315CE" w14:textId="02843C8C" w:rsidR="006552A4" w:rsidRDefault="004D4159" w:rsidP="009127AA">
            <w:pPr>
              <w:rPr>
                <w:ins w:id="11042" w:author="chaniaayulestari@outlook.com" w:date="2021-11-12T07:07:00Z"/>
              </w:rPr>
            </w:pPr>
            <w:ins w:id="11043" w:author="chaniaayulestari@outlook.com" w:date="2021-11-14T03:14:00Z">
              <w:r>
                <w:rPr>
                  <w:iCs/>
                  <w:szCs w:val="24"/>
                </w:rPr>
                <w:t>Fitur ini dapat menghapus data seluruh siswa</w:t>
              </w:r>
            </w:ins>
          </w:p>
        </w:tc>
      </w:tr>
      <w:tr w:rsidR="006552A4" w14:paraId="7A70021F" w14:textId="77777777" w:rsidTr="005A4C8B">
        <w:trPr>
          <w:ins w:id="11044" w:author="chaniaayulestari@outlook.com" w:date="2021-11-12T07:07:00Z"/>
          <w:trPrChange w:id="11045" w:author="chaniaayulestari@outlook.com" w:date="2021-11-14T03:28:00Z">
            <w:trPr>
              <w:gridAfter w:val="0"/>
            </w:trPr>
          </w:trPrChange>
        </w:trPr>
        <w:tc>
          <w:tcPr>
            <w:tcW w:w="1981" w:type="dxa"/>
            <w:vMerge/>
            <w:tcPrChange w:id="11046" w:author="chaniaayulestari@outlook.com" w:date="2021-11-14T03:28:00Z">
              <w:tcPr>
                <w:tcW w:w="1981" w:type="dxa"/>
                <w:gridSpan w:val="2"/>
                <w:vMerge/>
              </w:tcPr>
            </w:tcPrChange>
          </w:tcPr>
          <w:p w14:paraId="2E1D0DD6" w14:textId="77777777" w:rsidR="006552A4" w:rsidRDefault="006552A4" w:rsidP="009127AA">
            <w:pPr>
              <w:rPr>
                <w:ins w:id="11047" w:author="chaniaayulestari@outlook.com" w:date="2021-11-12T07:07:00Z"/>
              </w:rPr>
            </w:pPr>
          </w:p>
        </w:tc>
        <w:tc>
          <w:tcPr>
            <w:tcW w:w="1982" w:type="dxa"/>
            <w:vAlign w:val="center"/>
            <w:tcPrChange w:id="11048" w:author="chaniaayulestari@outlook.com" w:date="2021-11-14T03:28:00Z">
              <w:tcPr>
                <w:tcW w:w="1982" w:type="dxa"/>
                <w:gridSpan w:val="2"/>
              </w:tcPr>
            </w:tcPrChange>
          </w:tcPr>
          <w:p w14:paraId="2BA889D5" w14:textId="1C901AF6" w:rsidR="006552A4" w:rsidRDefault="006552A4">
            <w:pPr>
              <w:jc w:val="center"/>
              <w:rPr>
                <w:ins w:id="11049" w:author="chaniaayulestari@outlook.com" w:date="2021-11-12T07:07:00Z"/>
              </w:rPr>
              <w:pPrChange w:id="11050" w:author="chaniaayulestari@outlook.com" w:date="2021-11-14T03:28:00Z">
                <w:pPr/>
              </w:pPrChange>
            </w:pPr>
            <w:ins w:id="11051" w:author="chaniaayulestari@outlook.com" w:date="2021-11-12T07:08:00Z">
              <w:del w:id="11052" w:author="chaniaayulestari@outlook.com" w:date="2021-11-14T02:52:00Z">
                <w:r w:rsidDel="001C07F1">
                  <w:delText>Tambah</w:delText>
                </w:r>
              </w:del>
            </w:ins>
            <w:ins w:id="11053" w:author="chaniaayulestari@outlook.com" w:date="2021-11-14T02:52:00Z">
              <w:r w:rsidR="001C07F1">
                <w:t>E</w:t>
              </w:r>
            </w:ins>
            <w:ins w:id="11054" w:author="chaniaayulestari@outlook.com" w:date="2021-11-14T02:53:00Z">
              <w:r w:rsidR="001C07F1">
                <w:t>dit</w:t>
              </w:r>
            </w:ins>
            <w:ins w:id="11055" w:author="chaniaayulestari@outlook.com" w:date="2021-11-12T07:07:00Z">
              <w:r>
                <w:t xml:space="preserve"> Siswa</w:t>
              </w:r>
            </w:ins>
          </w:p>
        </w:tc>
        <w:tc>
          <w:tcPr>
            <w:tcW w:w="1982" w:type="dxa"/>
            <w:vAlign w:val="center"/>
            <w:tcPrChange w:id="11056" w:author="chaniaayulestari@outlook.com" w:date="2021-11-14T03:28:00Z">
              <w:tcPr>
                <w:tcW w:w="1982" w:type="dxa"/>
                <w:gridSpan w:val="2"/>
              </w:tcPr>
            </w:tcPrChange>
          </w:tcPr>
          <w:p w14:paraId="7BBC87F7" w14:textId="60A91F00" w:rsidR="006552A4" w:rsidRPr="001067DD" w:rsidRDefault="001C07F1">
            <w:pPr>
              <w:jc w:val="center"/>
              <w:rPr>
                <w:ins w:id="11057" w:author="chaniaayulestari@outlook.com" w:date="2021-11-12T07:07:00Z"/>
              </w:rPr>
              <w:pPrChange w:id="11058" w:author="chaniaayulestari@outlook.com" w:date="2021-11-14T03:28:00Z">
                <w:pPr/>
              </w:pPrChange>
            </w:pPr>
            <w:ins w:id="11059" w:author="chaniaayulestari@outlook.com" w:date="2021-11-14T02:53:00Z">
              <w:r w:rsidRPr="001067DD">
                <w:t>SP-RC12.3</w:t>
              </w:r>
            </w:ins>
          </w:p>
        </w:tc>
        <w:tc>
          <w:tcPr>
            <w:tcW w:w="1982" w:type="dxa"/>
            <w:tcPrChange w:id="11060" w:author="chaniaayulestari@outlook.com" w:date="2021-11-14T03:28:00Z">
              <w:tcPr>
                <w:tcW w:w="1982" w:type="dxa"/>
                <w:gridSpan w:val="2"/>
              </w:tcPr>
            </w:tcPrChange>
          </w:tcPr>
          <w:p w14:paraId="0AB91BE6" w14:textId="6519874F" w:rsidR="006552A4" w:rsidRDefault="00986178" w:rsidP="009127AA">
            <w:pPr>
              <w:rPr>
                <w:ins w:id="11061" w:author="chaniaayulestari@outlook.com" w:date="2021-11-12T07:07:00Z"/>
              </w:rPr>
            </w:pPr>
            <w:ins w:id="11062" w:author="chaniaayulestari@outlook.com" w:date="2021-11-14T03:21:00Z">
              <w:r>
                <w:rPr>
                  <w:iCs/>
                  <w:szCs w:val="24"/>
                </w:rPr>
                <w:t>Fitur ini dapat mengubah data seluruh siswa</w:t>
              </w:r>
            </w:ins>
          </w:p>
        </w:tc>
      </w:tr>
      <w:tr w:rsidR="001C07F1" w14:paraId="4BA7C8C9" w14:textId="77777777" w:rsidTr="005A4C8B">
        <w:trPr>
          <w:ins w:id="11063" w:author="chaniaayulestari@outlook.com" w:date="2021-11-12T07:07:00Z"/>
          <w:trPrChange w:id="11064" w:author="chaniaayulestari@outlook.com" w:date="2021-11-14T03:28:00Z">
            <w:trPr>
              <w:gridAfter w:val="0"/>
            </w:trPr>
          </w:trPrChange>
        </w:trPr>
        <w:tc>
          <w:tcPr>
            <w:tcW w:w="1981" w:type="dxa"/>
            <w:vMerge/>
            <w:tcPrChange w:id="11065" w:author="chaniaayulestari@outlook.com" w:date="2021-11-14T03:28:00Z">
              <w:tcPr>
                <w:tcW w:w="1981" w:type="dxa"/>
                <w:gridSpan w:val="2"/>
                <w:vMerge/>
              </w:tcPr>
            </w:tcPrChange>
          </w:tcPr>
          <w:p w14:paraId="77E60922" w14:textId="77777777" w:rsidR="001C07F1" w:rsidRDefault="001C07F1" w:rsidP="001C07F1">
            <w:pPr>
              <w:rPr>
                <w:ins w:id="11066" w:author="chaniaayulestari@outlook.com" w:date="2021-11-12T07:07:00Z"/>
              </w:rPr>
            </w:pPr>
          </w:p>
        </w:tc>
        <w:tc>
          <w:tcPr>
            <w:tcW w:w="1982" w:type="dxa"/>
            <w:vAlign w:val="center"/>
            <w:tcPrChange w:id="11067" w:author="chaniaayulestari@outlook.com" w:date="2021-11-14T03:28:00Z">
              <w:tcPr>
                <w:tcW w:w="1982" w:type="dxa"/>
                <w:gridSpan w:val="2"/>
              </w:tcPr>
            </w:tcPrChange>
          </w:tcPr>
          <w:p w14:paraId="4EF945BA" w14:textId="5718A571" w:rsidR="001C07F1" w:rsidRDefault="001C07F1">
            <w:pPr>
              <w:jc w:val="center"/>
              <w:rPr>
                <w:ins w:id="11068" w:author="chaniaayulestari@outlook.com" w:date="2021-11-12T07:07:00Z"/>
              </w:rPr>
              <w:pPrChange w:id="11069" w:author="chaniaayulestari@outlook.com" w:date="2021-11-14T03:28:00Z">
                <w:pPr/>
              </w:pPrChange>
            </w:pPr>
            <w:ins w:id="11070" w:author="chaniaayulestari@outlook.com" w:date="2021-11-12T07:08:00Z">
              <w:r>
                <w:t>Lihat</w:t>
              </w:r>
            </w:ins>
            <w:ins w:id="11071" w:author="chaniaayulestari@outlook.com" w:date="2021-11-12T07:07:00Z">
              <w:r>
                <w:t xml:space="preserve"> Data Siswa</w:t>
              </w:r>
            </w:ins>
          </w:p>
        </w:tc>
        <w:tc>
          <w:tcPr>
            <w:tcW w:w="1982" w:type="dxa"/>
            <w:vAlign w:val="center"/>
            <w:tcPrChange w:id="11072" w:author="chaniaayulestari@outlook.com" w:date="2021-11-14T03:28:00Z">
              <w:tcPr>
                <w:tcW w:w="1982" w:type="dxa"/>
                <w:gridSpan w:val="2"/>
              </w:tcPr>
            </w:tcPrChange>
          </w:tcPr>
          <w:p w14:paraId="4BF4CB75" w14:textId="1937D505" w:rsidR="001C07F1" w:rsidRPr="001067DD" w:rsidRDefault="001C07F1">
            <w:pPr>
              <w:jc w:val="center"/>
              <w:rPr>
                <w:ins w:id="11073" w:author="chaniaayulestari@outlook.com" w:date="2021-11-12T07:07:00Z"/>
              </w:rPr>
              <w:pPrChange w:id="11074" w:author="chaniaayulestari@outlook.com" w:date="2021-11-14T03:28:00Z">
                <w:pPr/>
              </w:pPrChange>
            </w:pPr>
            <w:ins w:id="11075" w:author="chaniaayulestari@outlook.com" w:date="2021-11-14T02:53:00Z">
              <w:r w:rsidRPr="001067DD">
                <w:t>SP-RC12.4</w:t>
              </w:r>
            </w:ins>
          </w:p>
        </w:tc>
        <w:tc>
          <w:tcPr>
            <w:tcW w:w="1982" w:type="dxa"/>
            <w:tcPrChange w:id="11076" w:author="chaniaayulestari@outlook.com" w:date="2021-11-14T03:28:00Z">
              <w:tcPr>
                <w:tcW w:w="1982" w:type="dxa"/>
                <w:gridSpan w:val="2"/>
              </w:tcPr>
            </w:tcPrChange>
          </w:tcPr>
          <w:p w14:paraId="092E2E02" w14:textId="5FE03BAF" w:rsidR="001C07F1" w:rsidRDefault="00986178" w:rsidP="001C07F1">
            <w:pPr>
              <w:rPr>
                <w:ins w:id="11077" w:author="chaniaayulestari@outlook.com" w:date="2021-11-12T07:07:00Z"/>
              </w:rPr>
            </w:pPr>
            <w:ins w:id="11078" w:author="chaniaayulestari@outlook.com" w:date="2021-11-14T03:23:00Z">
              <w:r>
                <w:rPr>
                  <w:iCs/>
                  <w:szCs w:val="24"/>
                </w:rPr>
                <w:t>Fitur ini dapat melihat data seluruh siswa</w:t>
              </w:r>
            </w:ins>
          </w:p>
        </w:tc>
      </w:tr>
      <w:tr w:rsidR="001C07F1" w14:paraId="3A8FD7B8" w14:textId="77777777" w:rsidTr="005A4C8B">
        <w:trPr>
          <w:ins w:id="11079" w:author="chaniaayulestari@outlook.com" w:date="2021-11-14T02:30:00Z"/>
          <w:trPrChange w:id="11080" w:author="chaniaayulestari@outlook.com" w:date="2021-11-14T03:28:00Z">
            <w:trPr>
              <w:gridAfter w:val="0"/>
            </w:trPr>
          </w:trPrChange>
        </w:trPr>
        <w:tc>
          <w:tcPr>
            <w:tcW w:w="1981" w:type="dxa"/>
            <w:vMerge/>
            <w:tcPrChange w:id="11081" w:author="chaniaayulestari@outlook.com" w:date="2021-11-14T03:28:00Z">
              <w:tcPr>
                <w:tcW w:w="1981" w:type="dxa"/>
                <w:gridSpan w:val="2"/>
                <w:vMerge/>
              </w:tcPr>
            </w:tcPrChange>
          </w:tcPr>
          <w:p w14:paraId="30576B27" w14:textId="77777777" w:rsidR="001C07F1" w:rsidRDefault="001C07F1" w:rsidP="001C07F1">
            <w:pPr>
              <w:rPr>
                <w:ins w:id="11082" w:author="chaniaayulestari@outlook.com" w:date="2021-11-14T02:30:00Z"/>
              </w:rPr>
            </w:pPr>
          </w:p>
        </w:tc>
        <w:tc>
          <w:tcPr>
            <w:tcW w:w="1982" w:type="dxa"/>
            <w:vAlign w:val="center"/>
            <w:tcPrChange w:id="11083" w:author="chaniaayulestari@outlook.com" w:date="2021-11-14T03:28:00Z">
              <w:tcPr>
                <w:tcW w:w="1982" w:type="dxa"/>
                <w:gridSpan w:val="2"/>
              </w:tcPr>
            </w:tcPrChange>
          </w:tcPr>
          <w:p w14:paraId="24B68DB6" w14:textId="69931242" w:rsidR="001C07F1" w:rsidRDefault="001C07F1">
            <w:pPr>
              <w:jc w:val="center"/>
              <w:rPr>
                <w:ins w:id="11084" w:author="chaniaayulestari@outlook.com" w:date="2021-11-14T02:30:00Z"/>
              </w:rPr>
              <w:pPrChange w:id="11085" w:author="chaniaayulestari@outlook.com" w:date="2021-11-14T03:28:00Z">
                <w:pPr/>
              </w:pPrChange>
            </w:pPr>
            <w:ins w:id="11086" w:author="chaniaayulestari@outlook.com" w:date="2021-11-14T02:30:00Z">
              <w:r>
                <w:t>Lihat Profile Siswa</w:t>
              </w:r>
            </w:ins>
          </w:p>
        </w:tc>
        <w:tc>
          <w:tcPr>
            <w:tcW w:w="1982" w:type="dxa"/>
            <w:vAlign w:val="center"/>
            <w:tcPrChange w:id="11087" w:author="chaniaayulestari@outlook.com" w:date="2021-11-14T03:28:00Z">
              <w:tcPr>
                <w:tcW w:w="1982" w:type="dxa"/>
                <w:gridSpan w:val="2"/>
              </w:tcPr>
            </w:tcPrChange>
          </w:tcPr>
          <w:p w14:paraId="0A675118" w14:textId="286379C2" w:rsidR="001C07F1" w:rsidRPr="001067DD" w:rsidRDefault="002E2EFB">
            <w:pPr>
              <w:jc w:val="center"/>
              <w:rPr>
                <w:ins w:id="11088" w:author="chaniaayulestari@outlook.com" w:date="2021-11-14T02:30:00Z"/>
              </w:rPr>
              <w:pPrChange w:id="11089" w:author="chaniaayulestari@outlook.com" w:date="2021-11-14T03:28:00Z">
                <w:pPr/>
              </w:pPrChange>
            </w:pPr>
            <w:ins w:id="11090" w:author="chaniaayulestari@outlook.com" w:date="2021-11-14T02:53:00Z">
              <w:r w:rsidRPr="001067DD">
                <w:t>SP-RC04</w:t>
              </w:r>
            </w:ins>
          </w:p>
        </w:tc>
        <w:tc>
          <w:tcPr>
            <w:tcW w:w="1982" w:type="dxa"/>
            <w:tcPrChange w:id="11091" w:author="chaniaayulestari@outlook.com" w:date="2021-11-14T03:28:00Z">
              <w:tcPr>
                <w:tcW w:w="1982" w:type="dxa"/>
                <w:gridSpan w:val="2"/>
              </w:tcPr>
            </w:tcPrChange>
          </w:tcPr>
          <w:p w14:paraId="389EAE41" w14:textId="56A3222A" w:rsidR="001C07F1" w:rsidRDefault="009A41CF" w:rsidP="001C07F1">
            <w:pPr>
              <w:rPr>
                <w:ins w:id="11092" w:author="chaniaayulestari@outlook.com" w:date="2021-11-14T02:30:00Z"/>
              </w:rPr>
            </w:pPr>
            <w:ins w:id="11093" w:author="chaniaayulestari@outlook.com" w:date="2021-11-14T03:26:00Z">
              <w:r>
                <w:rPr>
                  <w:iCs/>
                  <w:szCs w:val="24"/>
                </w:rPr>
                <w:t>Fitur ini dapat melihat informasi detail mengenai siswa</w:t>
              </w:r>
            </w:ins>
          </w:p>
        </w:tc>
      </w:tr>
      <w:tr w:rsidR="008B7DB5" w14:paraId="72CF54C1" w14:textId="77777777" w:rsidTr="005A4C8B">
        <w:trPr>
          <w:ins w:id="11094" w:author="Rafi Aziizi" w:date="2021-11-14T12:10:00Z"/>
        </w:trPr>
        <w:tc>
          <w:tcPr>
            <w:tcW w:w="1981" w:type="dxa"/>
            <w:vMerge/>
          </w:tcPr>
          <w:p w14:paraId="6116021D" w14:textId="77777777" w:rsidR="008B7DB5" w:rsidRDefault="008B7DB5" w:rsidP="001C07F1">
            <w:pPr>
              <w:rPr>
                <w:ins w:id="11095" w:author="Rafi Aziizi" w:date="2021-11-14T12:10:00Z"/>
              </w:rPr>
            </w:pPr>
          </w:p>
        </w:tc>
        <w:tc>
          <w:tcPr>
            <w:tcW w:w="1982" w:type="dxa"/>
            <w:vAlign w:val="center"/>
          </w:tcPr>
          <w:p w14:paraId="245C0241" w14:textId="339C161E" w:rsidR="008B7DB5" w:rsidRDefault="008B7DB5">
            <w:pPr>
              <w:jc w:val="center"/>
              <w:rPr>
                <w:ins w:id="11096" w:author="Rafi Aziizi" w:date="2021-11-14T12:10:00Z"/>
              </w:rPr>
            </w:pPr>
            <w:ins w:id="11097" w:author="Rafi Aziizi" w:date="2021-11-14T12:10:00Z">
              <w:r>
                <w:t>Lihat Riway</w:t>
              </w:r>
            </w:ins>
            <w:ins w:id="11098" w:author="Rafi Aziizi" w:date="2021-11-14T12:11:00Z">
              <w:r>
                <w:t>at Absensi</w:t>
              </w:r>
            </w:ins>
            <w:ins w:id="11099" w:author="Rafi Aziizi" w:date="2021-11-14T12:33:00Z">
              <w:r w:rsidR="00756DA0">
                <w:t xml:space="preserve"> Siswa</w:t>
              </w:r>
            </w:ins>
          </w:p>
        </w:tc>
        <w:tc>
          <w:tcPr>
            <w:tcW w:w="1982" w:type="dxa"/>
            <w:vAlign w:val="center"/>
          </w:tcPr>
          <w:p w14:paraId="78CF4AC8" w14:textId="532E186B" w:rsidR="008B7DB5" w:rsidRPr="001067DD" w:rsidRDefault="008B7DB5">
            <w:pPr>
              <w:jc w:val="center"/>
              <w:rPr>
                <w:ins w:id="11100" w:author="Rafi Aziizi" w:date="2021-11-14T12:10:00Z"/>
              </w:rPr>
            </w:pPr>
            <w:ins w:id="11101" w:author="Rafi Aziizi" w:date="2021-11-14T12:11:00Z">
              <w:r w:rsidRPr="001067DD">
                <w:t>SP-RC05</w:t>
              </w:r>
            </w:ins>
          </w:p>
        </w:tc>
        <w:tc>
          <w:tcPr>
            <w:tcW w:w="1982" w:type="dxa"/>
          </w:tcPr>
          <w:p w14:paraId="4374CC53" w14:textId="557E944F" w:rsidR="008B7DB5" w:rsidRDefault="008B7DB5" w:rsidP="001C07F1">
            <w:pPr>
              <w:rPr>
                <w:ins w:id="11102" w:author="Rafi Aziizi" w:date="2021-11-14T12:10:00Z"/>
                <w:iCs/>
              </w:rPr>
            </w:pPr>
            <w:ins w:id="11103" w:author="Rafi Aziizi" w:date="2021-11-14T12:11:00Z">
              <w:r>
                <w:rPr>
                  <w:iCs/>
                </w:rPr>
                <w:t>Fitur ini dapat melihat informasi mengenai riwayat absensi siswa</w:t>
              </w:r>
            </w:ins>
          </w:p>
        </w:tc>
      </w:tr>
      <w:tr w:rsidR="001C07F1" w14:paraId="20C0BD7E" w14:textId="77777777" w:rsidTr="005A4C8B">
        <w:trPr>
          <w:ins w:id="11104" w:author="chaniaayulestari@outlook.com" w:date="2021-11-14T02:31:00Z"/>
          <w:trPrChange w:id="11105" w:author="chaniaayulestari@outlook.com" w:date="2021-11-14T03:28:00Z">
            <w:trPr>
              <w:gridAfter w:val="0"/>
            </w:trPr>
          </w:trPrChange>
        </w:trPr>
        <w:tc>
          <w:tcPr>
            <w:tcW w:w="1981" w:type="dxa"/>
            <w:vMerge/>
            <w:tcPrChange w:id="11106" w:author="chaniaayulestari@outlook.com" w:date="2021-11-14T03:28:00Z">
              <w:tcPr>
                <w:tcW w:w="1981" w:type="dxa"/>
                <w:gridSpan w:val="2"/>
                <w:vMerge/>
              </w:tcPr>
            </w:tcPrChange>
          </w:tcPr>
          <w:p w14:paraId="555A9E95" w14:textId="77777777" w:rsidR="001C07F1" w:rsidRDefault="001C07F1" w:rsidP="001C07F1">
            <w:pPr>
              <w:rPr>
                <w:ins w:id="11107" w:author="chaniaayulestari@outlook.com" w:date="2021-11-14T02:31:00Z"/>
              </w:rPr>
            </w:pPr>
          </w:p>
        </w:tc>
        <w:tc>
          <w:tcPr>
            <w:tcW w:w="1982" w:type="dxa"/>
            <w:vAlign w:val="center"/>
            <w:tcPrChange w:id="11108" w:author="chaniaayulestari@outlook.com" w:date="2021-11-14T03:28:00Z">
              <w:tcPr>
                <w:tcW w:w="1982" w:type="dxa"/>
                <w:gridSpan w:val="2"/>
              </w:tcPr>
            </w:tcPrChange>
          </w:tcPr>
          <w:p w14:paraId="10829339" w14:textId="18294605" w:rsidR="001C07F1" w:rsidRDefault="001C07F1">
            <w:pPr>
              <w:jc w:val="center"/>
              <w:rPr>
                <w:ins w:id="11109" w:author="chaniaayulestari@outlook.com" w:date="2021-11-14T02:31:00Z"/>
              </w:rPr>
              <w:pPrChange w:id="11110" w:author="chaniaayulestari@outlook.com" w:date="2021-11-14T03:28:00Z">
                <w:pPr/>
              </w:pPrChange>
            </w:pPr>
            <w:commentRangeStart w:id="11111"/>
            <w:ins w:id="11112" w:author="chaniaayulestari@outlook.com" w:date="2021-11-14T02:31:00Z">
              <w:r>
                <w:t xml:space="preserve">Cetak </w:t>
              </w:r>
              <w:del w:id="11113" w:author="chaniaayulestari@outlook.com" w:date="2021-11-14T03:23:00Z">
                <w:r w:rsidDel="00986178">
                  <w:delText xml:space="preserve"> </w:delText>
                </w:r>
              </w:del>
              <w:r>
                <w:t>Riwayat Absen</w:t>
              </w:r>
            </w:ins>
            <w:commentRangeEnd w:id="11111"/>
            <w:r w:rsidR="004F0DF9">
              <w:rPr>
                <w:rStyle w:val="CommentReference"/>
              </w:rPr>
              <w:commentReference w:id="11111"/>
            </w:r>
            <w:ins w:id="11114" w:author="Rafi Aziizi" w:date="2021-11-14T12:11:00Z">
              <w:r w:rsidR="008B7DB5">
                <w:t>si</w:t>
              </w:r>
            </w:ins>
            <w:ins w:id="11115" w:author="Rafi Aziizi" w:date="2021-11-14T12:33:00Z">
              <w:r w:rsidR="00756DA0">
                <w:t xml:space="preserve"> Siswa</w:t>
              </w:r>
            </w:ins>
          </w:p>
        </w:tc>
        <w:tc>
          <w:tcPr>
            <w:tcW w:w="1982" w:type="dxa"/>
            <w:vAlign w:val="center"/>
            <w:tcPrChange w:id="11116" w:author="chaniaayulestari@outlook.com" w:date="2021-11-14T03:28:00Z">
              <w:tcPr>
                <w:tcW w:w="1982" w:type="dxa"/>
                <w:gridSpan w:val="2"/>
              </w:tcPr>
            </w:tcPrChange>
          </w:tcPr>
          <w:p w14:paraId="7C56A40E" w14:textId="7CAE4ADD" w:rsidR="001C07F1" w:rsidRPr="001067DD" w:rsidRDefault="00E570CA">
            <w:pPr>
              <w:jc w:val="center"/>
              <w:rPr>
                <w:ins w:id="11117" w:author="chaniaayulestari@outlook.com" w:date="2021-11-14T02:31:00Z"/>
              </w:rPr>
              <w:pPrChange w:id="11118" w:author="chaniaayulestari@outlook.com" w:date="2021-11-14T03:28:00Z">
                <w:pPr/>
              </w:pPrChange>
            </w:pPr>
            <w:ins w:id="11119" w:author="Rafi Aziizi" w:date="2021-11-14T11:43:00Z">
              <w:r w:rsidRPr="001067DD">
                <w:t>SP-RC12.5</w:t>
              </w:r>
            </w:ins>
          </w:p>
        </w:tc>
        <w:tc>
          <w:tcPr>
            <w:tcW w:w="1982" w:type="dxa"/>
            <w:tcPrChange w:id="11120" w:author="chaniaayulestari@outlook.com" w:date="2021-11-14T03:28:00Z">
              <w:tcPr>
                <w:tcW w:w="1982" w:type="dxa"/>
                <w:gridSpan w:val="2"/>
              </w:tcPr>
            </w:tcPrChange>
          </w:tcPr>
          <w:p w14:paraId="22E0AFB0" w14:textId="6BBBC4F5" w:rsidR="001C07F1" w:rsidRDefault="008B7DB5" w:rsidP="001C07F1">
            <w:pPr>
              <w:rPr>
                <w:ins w:id="11121" w:author="chaniaayulestari@outlook.com" w:date="2021-11-14T02:31:00Z"/>
              </w:rPr>
            </w:pPr>
            <w:ins w:id="11122" w:author="Rafi Aziizi" w:date="2021-11-14T12:10:00Z">
              <w:r>
                <w:t>Fitur ini dapat mencetak dokumen</w:t>
              </w:r>
            </w:ins>
            <w:ins w:id="11123" w:author="Rafi Aziizi" w:date="2021-11-14T12:11:00Z">
              <w:r>
                <w:t xml:space="preserve"> riwayat absensi </w:t>
              </w:r>
              <w:r>
                <w:lastRenderedPageBreak/>
                <w:t>siswa</w:t>
              </w:r>
            </w:ins>
          </w:p>
        </w:tc>
      </w:tr>
      <w:tr w:rsidR="001C07F1" w14:paraId="39439169" w14:textId="77777777" w:rsidTr="005A4C8B">
        <w:trPr>
          <w:ins w:id="11124" w:author="chaniaayulestari@outlook.com" w:date="2021-11-13T22:22:00Z"/>
          <w:trPrChange w:id="11125" w:author="chaniaayulestari@outlook.com" w:date="2021-11-14T03:28:00Z">
            <w:trPr>
              <w:gridAfter w:val="0"/>
            </w:trPr>
          </w:trPrChange>
        </w:trPr>
        <w:tc>
          <w:tcPr>
            <w:tcW w:w="1981" w:type="dxa"/>
            <w:vMerge w:val="restart"/>
            <w:vAlign w:val="center"/>
            <w:tcPrChange w:id="11126" w:author="chaniaayulestari@outlook.com" w:date="2021-11-14T03:28:00Z">
              <w:tcPr>
                <w:tcW w:w="1981" w:type="dxa"/>
                <w:gridSpan w:val="2"/>
                <w:vMerge w:val="restart"/>
              </w:tcPr>
            </w:tcPrChange>
          </w:tcPr>
          <w:p w14:paraId="7EF1AFCE" w14:textId="7A0EBFB2" w:rsidR="001C07F1" w:rsidRDefault="001C07F1">
            <w:pPr>
              <w:jc w:val="center"/>
              <w:rPr>
                <w:ins w:id="11127" w:author="chaniaayulestari@outlook.com" w:date="2021-11-13T22:22:00Z"/>
              </w:rPr>
              <w:pPrChange w:id="11128" w:author="chaniaayulestari@outlook.com" w:date="2021-11-13T22:23:00Z">
                <w:pPr/>
              </w:pPrChange>
            </w:pPr>
            <w:ins w:id="11129" w:author="chaniaayulestari@outlook.com" w:date="2021-11-13T22:23:00Z">
              <w:r>
                <w:lastRenderedPageBreak/>
                <w:t>Kelola Absen</w:t>
              </w:r>
            </w:ins>
          </w:p>
        </w:tc>
        <w:tc>
          <w:tcPr>
            <w:tcW w:w="1982" w:type="dxa"/>
            <w:vAlign w:val="center"/>
            <w:tcPrChange w:id="11130" w:author="chaniaayulestari@outlook.com" w:date="2021-11-14T03:28:00Z">
              <w:tcPr>
                <w:tcW w:w="1982" w:type="dxa"/>
                <w:gridSpan w:val="2"/>
              </w:tcPr>
            </w:tcPrChange>
          </w:tcPr>
          <w:p w14:paraId="18F279E9" w14:textId="02AD0379" w:rsidR="001C07F1" w:rsidRDefault="001C07F1">
            <w:pPr>
              <w:jc w:val="center"/>
              <w:rPr>
                <w:ins w:id="11131" w:author="chaniaayulestari@outlook.com" w:date="2021-11-13T22:22:00Z"/>
              </w:rPr>
              <w:pPrChange w:id="11132" w:author="chaniaayulestari@outlook.com" w:date="2021-11-14T03:28:00Z">
                <w:pPr/>
              </w:pPrChange>
            </w:pPr>
            <w:ins w:id="11133" w:author="chaniaayulestari@outlook.com" w:date="2021-11-13T22:22:00Z">
              <w:r>
                <w:t>Lihat Absen</w:t>
              </w:r>
            </w:ins>
          </w:p>
        </w:tc>
        <w:tc>
          <w:tcPr>
            <w:tcW w:w="1982" w:type="dxa"/>
            <w:vAlign w:val="center"/>
            <w:tcPrChange w:id="11134" w:author="chaniaayulestari@outlook.com" w:date="2021-11-14T03:28:00Z">
              <w:tcPr>
                <w:tcW w:w="1982" w:type="dxa"/>
                <w:gridSpan w:val="2"/>
              </w:tcPr>
            </w:tcPrChange>
          </w:tcPr>
          <w:p w14:paraId="293BA4CE" w14:textId="0B560F12" w:rsidR="001C07F1" w:rsidRPr="001067DD" w:rsidRDefault="002E2EFB">
            <w:pPr>
              <w:jc w:val="center"/>
              <w:rPr>
                <w:ins w:id="11135" w:author="chaniaayulestari@outlook.com" w:date="2021-11-13T22:22:00Z"/>
              </w:rPr>
              <w:pPrChange w:id="11136" w:author="chaniaayulestari@outlook.com" w:date="2021-11-14T03:28:00Z">
                <w:pPr/>
              </w:pPrChange>
            </w:pPr>
            <w:ins w:id="11137" w:author="chaniaayulestari@outlook.com" w:date="2021-11-14T02:58:00Z">
              <w:r w:rsidRPr="001067DD">
                <w:t>SP-RC1</w:t>
              </w:r>
            </w:ins>
            <w:ins w:id="11138" w:author="chaniaayulestari@outlook.com" w:date="2021-11-14T18:42:00Z">
              <w:r w:rsidR="00C635D0">
                <w:t>8</w:t>
              </w:r>
            </w:ins>
            <w:ins w:id="11139" w:author="chaniaayulestari@outlook.com" w:date="2021-11-14T02:58:00Z">
              <w:del w:id="11140" w:author="chaniaayulestari@outlook.com" w:date="2021-11-14T18:42:00Z">
                <w:r w:rsidRPr="001067DD" w:rsidDel="00C635D0">
                  <w:delText>9</w:delText>
                </w:r>
              </w:del>
              <w:r w:rsidRPr="001067DD">
                <w:t>.1</w:t>
              </w:r>
            </w:ins>
          </w:p>
        </w:tc>
        <w:tc>
          <w:tcPr>
            <w:tcW w:w="1982" w:type="dxa"/>
            <w:tcPrChange w:id="11141" w:author="chaniaayulestari@outlook.com" w:date="2021-11-14T03:28:00Z">
              <w:tcPr>
                <w:tcW w:w="1982" w:type="dxa"/>
                <w:gridSpan w:val="2"/>
              </w:tcPr>
            </w:tcPrChange>
          </w:tcPr>
          <w:p w14:paraId="702E3F69" w14:textId="7EADE47F" w:rsidR="001C07F1" w:rsidRDefault="005A4C8B" w:rsidP="001C07F1">
            <w:pPr>
              <w:rPr>
                <w:ins w:id="11142" w:author="chaniaayulestari@outlook.com" w:date="2021-11-13T22:22:00Z"/>
              </w:rPr>
            </w:pPr>
            <w:ins w:id="11143" w:author="chaniaayulestari@outlook.com" w:date="2021-11-14T03:29:00Z">
              <w:r>
                <w:rPr>
                  <w:iCs/>
                  <w:szCs w:val="24"/>
                </w:rPr>
                <w:t>Fitur ini dapat melihat data seluruh absen</w:t>
              </w:r>
            </w:ins>
          </w:p>
        </w:tc>
      </w:tr>
      <w:tr w:rsidR="001C07F1" w14:paraId="1EE26055" w14:textId="77777777" w:rsidTr="005A4C8B">
        <w:trPr>
          <w:ins w:id="11144" w:author="chaniaayulestari@outlook.com" w:date="2021-11-13T22:22:00Z"/>
          <w:trPrChange w:id="11145" w:author="chaniaayulestari@outlook.com" w:date="2021-11-14T03:28:00Z">
            <w:trPr>
              <w:gridAfter w:val="0"/>
            </w:trPr>
          </w:trPrChange>
        </w:trPr>
        <w:tc>
          <w:tcPr>
            <w:tcW w:w="1981" w:type="dxa"/>
            <w:vMerge/>
            <w:tcPrChange w:id="11146" w:author="chaniaayulestari@outlook.com" w:date="2021-11-14T03:28:00Z">
              <w:tcPr>
                <w:tcW w:w="1981" w:type="dxa"/>
                <w:gridSpan w:val="2"/>
                <w:vMerge/>
              </w:tcPr>
            </w:tcPrChange>
          </w:tcPr>
          <w:p w14:paraId="6D56226F" w14:textId="77777777" w:rsidR="001C07F1" w:rsidRDefault="001C07F1" w:rsidP="001C07F1">
            <w:pPr>
              <w:rPr>
                <w:ins w:id="11147" w:author="chaniaayulestari@outlook.com" w:date="2021-11-13T22:22:00Z"/>
              </w:rPr>
            </w:pPr>
          </w:p>
        </w:tc>
        <w:tc>
          <w:tcPr>
            <w:tcW w:w="1982" w:type="dxa"/>
            <w:vAlign w:val="center"/>
            <w:tcPrChange w:id="11148" w:author="chaniaayulestari@outlook.com" w:date="2021-11-14T03:28:00Z">
              <w:tcPr>
                <w:tcW w:w="1982" w:type="dxa"/>
                <w:gridSpan w:val="2"/>
              </w:tcPr>
            </w:tcPrChange>
          </w:tcPr>
          <w:p w14:paraId="1C73EC58" w14:textId="720E5C13" w:rsidR="001C07F1" w:rsidRDefault="001C07F1">
            <w:pPr>
              <w:jc w:val="center"/>
              <w:rPr>
                <w:ins w:id="11149" w:author="chaniaayulestari@outlook.com" w:date="2021-11-13T22:22:00Z"/>
              </w:rPr>
              <w:pPrChange w:id="11150" w:author="chaniaayulestari@outlook.com" w:date="2021-11-14T03:28:00Z">
                <w:pPr/>
              </w:pPrChange>
            </w:pPr>
            <w:ins w:id="11151" w:author="chaniaayulestari@outlook.com" w:date="2021-11-13T22:22:00Z">
              <w:r>
                <w:t>Edit Absen</w:t>
              </w:r>
            </w:ins>
          </w:p>
        </w:tc>
        <w:tc>
          <w:tcPr>
            <w:tcW w:w="1982" w:type="dxa"/>
            <w:vAlign w:val="center"/>
            <w:tcPrChange w:id="11152" w:author="chaniaayulestari@outlook.com" w:date="2021-11-14T03:28:00Z">
              <w:tcPr>
                <w:tcW w:w="1982" w:type="dxa"/>
                <w:gridSpan w:val="2"/>
              </w:tcPr>
            </w:tcPrChange>
          </w:tcPr>
          <w:p w14:paraId="263EB4BA" w14:textId="7F8CCBE6" w:rsidR="001C07F1" w:rsidRPr="001067DD" w:rsidRDefault="002E2EFB">
            <w:pPr>
              <w:jc w:val="center"/>
              <w:rPr>
                <w:ins w:id="11153" w:author="chaniaayulestari@outlook.com" w:date="2021-11-13T22:22:00Z"/>
              </w:rPr>
              <w:pPrChange w:id="11154" w:author="chaniaayulestari@outlook.com" w:date="2021-11-14T03:28:00Z">
                <w:pPr/>
              </w:pPrChange>
            </w:pPr>
            <w:ins w:id="11155" w:author="chaniaayulestari@outlook.com" w:date="2021-11-14T02:58:00Z">
              <w:r w:rsidRPr="001067DD">
                <w:t>SP-RC1</w:t>
              </w:r>
            </w:ins>
            <w:ins w:id="11156" w:author="chaniaayulestari@outlook.com" w:date="2021-11-14T18:42:00Z">
              <w:r w:rsidR="00C635D0">
                <w:t>8</w:t>
              </w:r>
            </w:ins>
            <w:ins w:id="11157" w:author="chaniaayulestari@outlook.com" w:date="2021-11-14T02:58:00Z">
              <w:del w:id="11158" w:author="chaniaayulestari@outlook.com" w:date="2021-11-14T18:42:00Z">
                <w:r w:rsidRPr="001067DD" w:rsidDel="00C635D0">
                  <w:delText>9</w:delText>
                </w:r>
              </w:del>
              <w:r w:rsidRPr="001067DD">
                <w:t>.</w:t>
              </w:r>
            </w:ins>
            <w:ins w:id="11159" w:author="chaniaayulestari@outlook.com" w:date="2021-11-14T02:59:00Z">
              <w:r w:rsidRPr="001067DD">
                <w:t>2</w:t>
              </w:r>
            </w:ins>
          </w:p>
        </w:tc>
        <w:tc>
          <w:tcPr>
            <w:tcW w:w="1982" w:type="dxa"/>
            <w:tcPrChange w:id="11160" w:author="chaniaayulestari@outlook.com" w:date="2021-11-14T03:28:00Z">
              <w:tcPr>
                <w:tcW w:w="1982" w:type="dxa"/>
                <w:gridSpan w:val="2"/>
              </w:tcPr>
            </w:tcPrChange>
          </w:tcPr>
          <w:p w14:paraId="4EA8055B" w14:textId="4CC33998" w:rsidR="001C07F1" w:rsidRDefault="005A4C8B" w:rsidP="001C07F1">
            <w:pPr>
              <w:rPr>
                <w:ins w:id="11161" w:author="chaniaayulestari@outlook.com" w:date="2021-11-13T22:22:00Z"/>
              </w:rPr>
            </w:pPr>
            <w:ins w:id="11162" w:author="chaniaayulestari@outlook.com" w:date="2021-11-14T03:29:00Z">
              <w:r>
                <w:rPr>
                  <w:iCs/>
                  <w:szCs w:val="24"/>
                </w:rPr>
                <w:t>Fitur ini dapat mengubah data seluruh absen</w:t>
              </w:r>
            </w:ins>
          </w:p>
        </w:tc>
      </w:tr>
      <w:tr w:rsidR="001C07F1" w14:paraId="09246606" w14:textId="77777777" w:rsidTr="005A4C8B">
        <w:trPr>
          <w:ins w:id="11163" w:author="chaniaayulestari@outlook.com" w:date="2021-11-13T22:22:00Z"/>
          <w:trPrChange w:id="11164" w:author="chaniaayulestari@outlook.com" w:date="2021-11-14T03:28:00Z">
            <w:trPr>
              <w:gridAfter w:val="0"/>
            </w:trPr>
          </w:trPrChange>
        </w:trPr>
        <w:tc>
          <w:tcPr>
            <w:tcW w:w="1981" w:type="dxa"/>
            <w:vMerge/>
            <w:tcPrChange w:id="11165" w:author="chaniaayulestari@outlook.com" w:date="2021-11-14T03:28:00Z">
              <w:tcPr>
                <w:tcW w:w="1981" w:type="dxa"/>
                <w:gridSpan w:val="2"/>
                <w:vMerge/>
              </w:tcPr>
            </w:tcPrChange>
          </w:tcPr>
          <w:p w14:paraId="3FE9AE07" w14:textId="77777777" w:rsidR="001C07F1" w:rsidRDefault="001C07F1" w:rsidP="001C07F1">
            <w:pPr>
              <w:rPr>
                <w:ins w:id="11166" w:author="chaniaayulestari@outlook.com" w:date="2021-11-13T22:22:00Z"/>
              </w:rPr>
            </w:pPr>
          </w:p>
        </w:tc>
        <w:tc>
          <w:tcPr>
            <w:tcW w:w="1982" w:type="dxa"/>
            <w:vAlign w:val="center"/>
            <w:tcPrChange w:id="11167" w:author="chaniaayulestari@outlook.com" w:date="2021-11-14T03:28:00Z">
              <w:tcPr>
                <w:tcW w:w="1982" w:type="dxa"/>
                <w:gridSpan w:val="2"/>
              </w:tcPr>
            </w:tcPrChange>
          </w:tcPr>
          <w:p w14:paraId="02C62A3F" w14:textId="2C29514B" w:rsidR="001C07F1" w:rsidRDefault="001C07F1">
            <w:pPr>
              <w:jc w:val="center"/>
              <w:rPr>
                <w:ins w:id="11168" w:author="chaniaayulestari@outlook.com" w:date="2021-11-13T22:22:00Z"/>
              </w:rPr>
              <w:pPrChange w:id="11169" w:author="chaniaayulestari@outlook.com" w:date="2021-11-14T03:28:00Z">
                <w:pPr/>
              </w:pPrChange>
            </w:pPr>
            <w:commentRangeStart w:id="11170"/>
            <w:ins w:id="11171" w:author="chaniaayulestari@outlook.com" w:date="2021-11-13T22:22:00Z">
              <w:r>
                <w:t>Tambah Absen</w:t>
              </w:r>
            </w:ins>
            <w:commentRangeEnd w:id="11170"/>
            <w:r w:rsidR="005A4C8B">
              <w:rPr>
                <w:rStyle w:val="CommentReference"/>
              </w:rPr>
              <w:commentReference w:id="11170"/>
            </w:r>
          </w:p>
        </w:tc>
        <w:tc>
          <w:tcPr>
            <w:tcW w:w="1982" w:type="dxa"/>
            <w:vAlign w:val="center"/>
            <w:tcPrChange w:id="11172" w:author="chaniaayulestari@outlook.com" w:date="2021-11-14T03:28:00Z">
              <w:tcPr>
                <w:tcW w:w="1982" w:type="dxa"/>
                <w:gridSpan w:val="2"/>
              </w:tcPr>
            </w:tcPrChange>
          </w:tcPr>
          <w:p w14:paraId="074F755A" w14:textId="577736C2" w:rsidR="001C07F1" w:rsidRPr="001067DD" w:rsidRDefault="002E2EFB">
            <w:pPr>
              <w:jc w:val="center"/>
              <w:rPr>
                <w:ins w:id="11173" w:author="chaniaayulestari@outlook.com" w:date="2021-11-13T22:22:00Z"/>
              </w:rPr>
              <w:pPrChange w:id="11174" w:author="chaniaayulestari@outlook.com" w:date="2021-11-14T03:28:00Z">
                <w:pPr/>
              </w:pPrChange>
            </w:pPr>
            <w:ins w:id="11175" w:author="chaniaayulestari@outlook.com" w:date="2021-11-14T02:59:00Z">
              <w:r w:rsidRPr="001067DD">
                <w:t>SP</w:t>
              </w:r>
            </w:ins>
            <w:ins w:id="11176" w:author="chaniaayulestari@outlook.com" w:date="2021-11-14T02:58:00Z">
              <w:r w:rsidRPr="001067DD">
                <w:t>-RC1</w:t>
              </w:r>
            </w:ins>
            <w:ins w:id="11177" w:author="chaniaayulestari@outlook.com" w:date="2021-11-14T18:42:00Z">
              <w:r w:rsidR="00C635D0">
                <w:t>8</w:t>
              </w:r>
            </w:ins>
            <w:ins w:id="11178" w:author="chaniaayulestari@outlook.com" w:date="2021-11-14T02:58:00Z">
              <w:del w:id="11179" w:author="chaniaayulestari@outlook.com" w:date="2021-11-14T18:42:00Z">
                <w:r w:rsidRPr="001067DD" w:rsidDel="00C635D0">
                  <w:delText>9</w:delText>
                </w:r>
              </w:del>
              <w:r w:rsidRPr="001067DD">
                <w:t>.</w:t>
              </w:r>
            </w:ins>
            <w:ins w:id="11180" w:author="chaniaayulestari@outlook.com" w:date="2021-11-14T02:59:00Z">
              <w:r w:rsidRPr="001067DD">
                <w:t>3</w:t>
              </w:r>
            </w:ins>
          </w:p>
        </w:tc>
        <w:tc>
          <w:tcPr>
            <w:tcW w:w="1982" w:type="dxa"/>
            <w:tcPrChange w:id="11181" w:author="chaniaayulestari@outlook.com" w:date="2021-11-14T03:28:00Z">
              <w:tcPr>
                <w:tcW w:w="1982" w:type="dxa"/>
                <w:gridSpan w:val="2"/>
              </w:tcPr>
            </w:tcPrChange>
          </w:tcPr>
          <w:p w14:paraId="0E55B599" w14:textId="653D9C6C" w:rsidR="001C07F1" w:rsidRDefault="001B5BCE" w:rsidP="001C07F1">
            <w:pPr>
              <w:rPr>
                <w:ins w:id="11182" w:author="chaniaayulestari@outlook.com" w:date="2021-11-13T22:22:00Z"/>
              </w:rPr>
            </w:pPr>
            <w:ins w:id="11183" w:author="chaniaayulestari@outlook.com" w:date="2021-11-14T06:12:00Z">
              <w:r>
                <w:rPr>
                  <w:iCs/>
                  <w:szCs w:val="24"/>
                </w:rPr>
                <w:t>Fitur ini dapat menambah</w:t>
              </w:r>
            </w:ins>
            <w:ins w:id="11184" w:author="chaniaayulestari@outlook.com" w:date="2021-11-14T06:13:00Z">
              <w:r>
                <w:rPr>
                  <w:iCs/>
                  <w:szCs w:val="24"/>
                </w:rPr>
                <w:t>kan</w:t>
              </w:r>
            </w:ins>
            <w:ins w:id="11185" w:author="chaniaayulestari@outlook.com" w:date="2021-11-14T06:12:00Z">
              <w:r>
                <w:rPr>
                  <w:iCs/>
                  <w:szCs w:val="24"/>
                </w:rPr>
                <w:t xml:space="preserve"> data seluruh absen</w:t>
              </w:r>
            </w:ins>
            <w:ins w:id="11186" w:author="chaniaayulestari@outlook.com" w:date="2021-11-14T06:13:00Z">
              <w:r>
                <w:rPr>
                  <w:iCs/>
                  <w:szCs w:val="24"/>
                </w:rPr>
                <w:t xml:space="preserve"> secara otomatis pada saat </w:t>
              </w:r>
              <w:r w:rsidRPr="005561EA">
                <w:rPr>
                  <w:i/>
                  <w:rPrChange w:id="11187" w:author="chaniaayulestari@outlook.com" w:date="2021-11-14T08:40:00Z">
                    <w:rPr>
                      <w:iCs/>
                    </w:rPr>
                  </w:rPrChange>
                </w:rPr>
                <w:t>scanning</w:t>
              </w:r>
            </w:ins>
          </w:p>
        </w:tc>
      </w:tr>
      <w:tr w:rsidR="001C07F1" w14:paraId="5EE5D628" w14:textId="77777777" w:rsidTr="005A4C8B">
        <w:trPr>
          <w:ins w:id="11188" w:author="chaniaayulestari@outlook.com" w:date="2021-11-12T07:03:00Z"/>
          <w:trPrChange w:id="11189" w:author="chaniaayulestari@outlook.com" w:date="2021-11-14T03:28:00Z">
            <w:trPr>
              <w:gridAfter w:val="0"/>
            </w:trPr>
          </w:trPrChange>
        </w:trPr>
        <w:tc>
          <w:tcPr>
            <w:tcW w:w="1981" w:type="dxa"/>
            <w:vMerge w:val="restart"/>
            <w:vAlign w:val="center"/>
            <w:tcPrChange w:id="11190" w:author="chaniaayulestari@outlook.com" w:date="2021-11-14T03:28:00Z">
              <w:tcPr>
                <w:tcW w:w="1981" w:type="dxa"/>
                <w:gridSpan w:val="2"/>
                <w:vMerge w:val="restart"/>
                <w:vAlign w:val="center"/>
              </w:tcPr>
            </w:tcPrChange>
          </w:tcPr>
          <w:p w14:paraId="09D054C1" w14:textId="2E350D80" w:rsidR="001C07F1" w:rsidRDefault="001C07F1">
            <w:pPr>
              <w:jc w:val="center"/>
              <w:rPr>
                <w:ins w:id="11191" w:author="chaniaayulestari@outlook.com" w:date="2021-11-12T07:03:00Z"/>
              </w:rPr>
              <w:pPrChange w:id="11192" w:author="chaniaayulestari@outlook.com" w:date="2021-11-12T07:10:00Z">
                <w:pPr/>
              </w:pPrChange>
            </w:pPr>
            <w:ins w:id="11193" w:author="chaniaayulestari@outlook.com" w:date="2021-11-12T07:04:00Z">
              <w:r>
                <w:t>Kelola Guru</w:t>
              </w:r>
            </w:ins>
          </w:p>
        </w:tc>
        <w:tc>
          <w:tcPr>
            <w:tcW w:w="1982" w:type="dxa"/>
            <w:vAlign w:val="center"/>
            <w:tcPrChange w:id="11194" w:author="chaniaayulestari@outlook.com" w:date="2021-11-14T03:28:00Z">
              <w:tcPr>
                <w:tcW w:w="1982" w:type="dxa"/>
                <w:gridSpan w:val="2"/>
              </w:tcPr>
            </w:tcPrChange>
          </w:tcPr>
          <w:p w14:paraId="185023D1" w14:textId="406AB049" w:rsidR="001C07F1" w:rsidRDefault="001C07F1">
            <w:pPr>
              <w:jc w:val="center"/>
              <w:rPr>
                <w:ins w:id="11195" w:author="chaniaayulestari@outlook.com" w:date="2021-11-12T07:03:00Z"/>
              </w:rPr>
              <w:pPrChange w:id="11196" w:author="chaniaayulestari@outlook.com" w:date="2021-11-14T03:28:00Z">
                <w:pPr/>
              </w:pPrChange>
            </w:pPr>
            <w:ins w:id="11197" w:author="chaniaayulestari@outlook.com" w:date="2021-11-12T07:25:00Z">
              <w:del w:id="11198" w:author="chaniaayulestari@outlook.com" w:date="2021-11-14T02:59:00Z">
                <w:r w:rsidDel="00482296">
                  <w:delText>Hapus</w:delText>
                </w:r>
              </w:del>
            </w:ins>
            <w:ins w:id="11199" w:author="chaniaayulestari@outlook.com" w:date="2021-11-14T02:59:00Z">
              <w:r w:rsidR="00482296">
                <w:t>Tambah</w:t>
              </w:r>
            </w:ins>
            <w:ins w:id="11200" w:author="chaniaayulestari@outlook.com" w:date="2021-11-12T07:25:00Z">
              <w:r>
                <w:t xml:space="preserve"> Guru</w:t>
              </w:r>
            </w:ins>
          </w:p>
        </w:tc>
        <w:tc>
          <w:tcPr>
            <w:tcW w:w="1982" w:type="dxa"/>
            <w:vAlign w:val="center"/>
            <w:tcPrChange w:id="11201" w:author="chaniaayulestari@outlook.com" w:date="2021-11-14T03:28:00Z">
              <w:tcPr>
                <w:tcW w:w="1982" w:type="dxa"/>
                <w:gridSpan w:val="2"/>
              </w:tcPr>
            </w:tcPrChange>
          </w:tcPr>
          <w:p w14:paraId="557AC923" w14:textId="68FBB607" w:rsidR="001C07F1" w:rsidRPr="001067DD" w:rsidRDefault="00482296">
            <w:pPr>
              <w:jc w:val="center"/>
              <w:rPr>
                <w:ins w:id="11202" w:author="chaniaayulestari@outlook.com" w:date="2021-11-12T07:03:00Z"/>
              </w:rPr>
              <w:pPrChange w:id="11203" w:author="chaniaayulestari@outlook.com" w:date="2021-11-14T03:28:00Z">
                <w:pPr/>
              </w:pPrChange>
            </w:pPr>
            <w:ins w:id="11204" w:author="chaniaayulestari@outlook.com" w:date="2021-11-14T02:59:00Z">
              <w:r w:rsidRPr="001067DD">
                <w:t>SP-RC13.1</w:t>
              </w:r>
            </w:ins>
          </w:p>
        </w:tc>
        <w:tc>
          <w:tcPr>
            <w:tcW w:w="1982" w:type="dxa"/>
            <w:tcPrChange w:id="11205" w:author="chaniaayulestari@outlook.com" w:date="2021-11-14T03:28:00Z">
              <w:tcPr>
                <w:tcW w:w="1982" w:type="dxa"/>
                <w:gridSpan w:val="2"/>
              </w:tcPr>
            </w:tcPrChange>
          </w:tcPr>
          <w:p w14:paraId="6283371A" w14:textId="18DB8410" w:rsidR="001C07F1" w:rsidRDefault="004D4159" w:rsidP="001C07F1">
            <w:pPr>
              <w:rPr>
                <w:ins w:id="11206" w:author="chaniaayulestari@outlook.com" w:date="2021-11-12T07:03:00Z"/>
              </w:rPr>
            </w:pPr>
            <w:ins w:id="11207" w:author="chaniaayulestari@outlook.com" w:date="2021-11-14T03:19:00Z">
              <w:r>
                <w:rPr>
                  <w:iCs/>
                  <w:szCs w:val="24"/>
                </w:rPr>
                <w:t>Fitur ini dapat menambahkan data seluruh guru.</w:t>
              </w:r>
            </w:ins>
            <w:ins w:id="11208" w:author="chaniaayulestari@outlook.com" w:date="2021-11-13T22:23:00Z">
              <w:del w:id="11209" w:author="chaniaayulestari@outlook.com" w:date="2021-11-14T03:14:00Z">
                <w:r w:rsidR="001C07F1" w:rsidDel="004D4159">
                  <w:rPr>
                    <w:iCs/>
                    <w:szCs w:val="24"/>
                  </w:rPr>
                  <w:delText xml:space="preserve">Fitur ini dapat menghapus data seluruh </w:delText>
                </w:r>
              </w:del>
            </w:ins>
            <w:ins w:id="11210" w:author="chaniaayulestari@outlook.com" w:date="2021-11-13T22:24:00Z">
              <w:del w:id="11211" w:author="chaniaayulestari@outlook.com" w:date="2021-11-14T03:14:00Z">
                <w:r w:rsidR="001C07F1" w:rsidDel="004D4159">
                  <w:rPr>
                    <w:iCs/>
                    <w:szCs w:val="24"/>
                  </w:rPr>
                  <w:delText>guru</w:delText>
                </w:r>
              </w:del>
            </w:ins>
          </w:p>
        </w:tc>
      </w:tr>
      <w:tr w:rsidR="001C07F1" w14:paraId="69D4FF90" w14:textId="77777777" w:rsidTr="005A4C8B">
        <w:trPr>
          <w:ins w:id="11212" w:author="chaniaayulestari@outlook.com" w:date="2021-11-12T07:10:00Z"/>
          <w:trPrChange w:id="11213" w:author="chaniaayulestari@outlook.com" w:date="2021-11-14T03:28:00Z">
            <w:trPr>
              <w:gridAfter w:val="0"/>
            </w:trPr>
          </w:trPrChange>
        </w:trPr>
        <w:tc>
          <w:tcPr>
            <w:tcW w:w="1981" w:type="dxa"/>
            <w:vMerge/>
            <w:tcPrChange w:id="11214" w:author="chaniaayulestari@outlook.com" w:date="2021-11-14T03:28:00Z">
              <w:tcPr>
                <w:tcW w:w="1981" w:type="dxa"/>
                <w:gridSpan w:val="2"/>
                <w:vMerge/>
              </w:tcPr>
            </w:tcPrChange>
          </w:tcPr>
          <w:p w14:paraId="230FCB55" w14:textId="77777777" w:rsidR="001C07F1" w:rsidRDefault="001C07F1" w:rsidP="001C07F1">
            <w:pPr>
              <w:rPr>
                <w:ins w:id="11215" w:author="chaniaayulestari@outlook.com" w:date="2021-11-12T07:10:00Z"/>
              </w:rPr>
            </w:pPr>
          </w:p>
        </w:tc>
        <w:tc>
          <w:tcPr>
            <w:tcW w:w="1982" w:type="dxa"/>
            <w:vAlign w:val="center"/>
            <w:tcPrChange w:id="11216" w:author="chaniaayulestari@outlook.com" w:date="2021-11-14T03:28:00Z">
              <w:tcPr>
                <w:tcW w:w="1982" w:type="dxa"/>
                <w:gridSpan w:val="2"/>
              </w:tcPr>
            </w:tcPrChange>
          </w:tcPr>
          <w:p w14:paraId="2FF82F0E" w14:textId="7DD8F780" w:rsidR="001C07F1" w:rsidRDefault="001C07F1">
            <w:pPr>
              <w:jc w:val="center"/>
              <w:rPr>
                <w:ins w:id="11217" w:author="chaniaayulestari@outlook.com" w:date="2021-11-12T07:10:00Z"/>
              </w:rPr>
              <w:pPrChange w:id="11218" w:author="chaniaayulestari@outlook.com" w:date="2021-11-14T03:28:00Z">
                <w:pPr/>
              </w:pPrChange>
            </w:pPr>
            <w:ins w:id="11219" w:author="chaniaayulestari@outlook.com" w:date="2021-11-12T07:25:00Z">
              <w:del w:id="11220" w:author="chaniaayulestari@outlook.com" w:date="2021-11-14T03:00:00Z">
                <w:r w:rsidDel="00482296">
                  <w:delText>Edit</w:delText>
                </w:r>
              </w:del>
            </w:ins>
            <w:ins w:id="11221" w:author="chaniaayulestari@outlook.com" w:date="2021-11-14T03:00:00Z">
              <w:r w:rsidR="00482296">
                <w:t>Hapus</w:t>
              </w:r>
            </w:ins>
            <w:ins w:id="11222" w:author="chaniaayulestari@outlook.com" w:date="2021-11-12T07:25:00Z">
              <w:r>
                <w:t xml:space="preserve"> Guru</w:t>
              </w:r>
            </w:ins>
          </w:p>
        </w:tc>
        <w:tc>
          <w:tcPr>
            <w:tcW w:w="1982" w:type="dxa"/>
            <w:vAlign w:val="center"/>
            <w:tcPrChange w:id="11223" w:author="chaniaayulestari@outlook.com" w:date="2021-11-14T03:28:00Z">
              <w:tcPr>
                <w:tcW w:w="1982" w:type="dxa"/>
                <w:gridSpan w:val="2"/>
              </w:tcPr>
            </w:tcPrChange>
          </w:tcPr>
          <w:p w14:paraId="5F32083F" w14:textId="0D2B13CE" w:rsidR="001C07F1" w:rsidRPr="001067DD" w:rsidRDefault="00482296">
            <w:pPr>
              <w:jc w:val="center"/>
              <w:rPr>
                <w:ins w:id="11224" w:author="chaniaayulestari@outlook.com" w:date="2021-11-12T07:10:00Z"/>
              </w:rPr>
              <w:pPrChange w:id="11225" w:author="chaniaayulestari@outlook.com" w:date="2021-11-14T03:28:00Z">
                <w:pPr/>
              </w:pPrChange>
            </w:pPr>
            <w:ins w:id="11226" w:author="chaniaayulestari@outlook.com" w:date="2021-11-14T03:00:00Z">
              <w:r w:rsidRPr="001067DD">
                <w:t>SP-RC13.2</w:t>
              </w:r>
            </w:ins>
          </w:p>
        </w:tc>
        <w:tc>
          <w:tcPr>
            <w:tcW w:w="1982" w:type="dxa"/>
            <w:tcPrChange w:id="11227" w:author="chaniaayulestari@outlook.com" w:date="2021-11-14T03:28:00Z">
              <w:tcPr>
                <w:tcW w:w="1982" w:type="dxa"/>
                <w:gridSpan w:val="2"/>
              </w:tcPr>
            </w:tcPrChange>
          </w:tcPr>
          <w:p w14:paraId="1D7342C3" w14:textId="61376258" w:rsidR="001C07F1" w:rsidRDefault="004D4159" w:rsidP="001C07F1">
            <w:pPr>
              <w:rPr>
                <w:ins w:id="11228" w:author="chaniaayulestari@outlook.com" w:date="2021-11-12T07:10:00Z"/>
              </w:rPr>
            </w:pPr>
            <w:ins w:id="11229" w:author="chaniaayulestari@outlook.com" w:date="2021-11-14T03:14:00Z">
              <w:r>
                <w:rPr>
                  <w:iCs/>
                  <w:szCs w:val="24"/>
                </w:rPr>
                <w:t>Fitur ini dapat menghapus data seluruh guru</w:t>
              </w:r>
            </w:ins>
          </w:p>
        </w:tc>
      </w:tr>
      <w:tr w:rsidR="001C07F1" w14:paraId="1A897314" w14:textId="77777777" w:rsidTr="005A4C8B">
        <w:trPr>
          <w:ins w:id="11230" w:author="chaniaayulestari@outlook.com" w:date="2021-11-12T07:10:00Z"/>
          <w:trPrChange w:id="11231" w:author="chaniaayulestari@outlook.com" w:date="2021-11-14T03:28:00Z">
            <w:trPr>
              <w:gridAfter w:val="0"/>
            </w:trPr>
          </w:trPrChange>
        </w:trPr>
        <w:tc>
          <w:tcPr>
            <w:tcW w:w="1981" w:type="dxa"/>
            <w:vMerge/>
            <w:tcPrChange w:id="11232" w:author="chaniaayulestari@outlook.com" w:date="2021-11-14T03:28:00Z">
              <w:tcPr>
                <w:tcW w:w="1981" w:type="dxa"/>
                <w:gridSpan w:val="2"/>
                <w:vMerge/>
              </w:tcPr>
            </w:tcPrChange>
          </w:tcPr>
          <w:p w14:paraId="2B206311" w14:textId="77777777" w:rsidR="001C07F1" w:rsidRDefault="001C07F1" w:rsidP="001C07F1">
            <w:pPr>
              <w:rPr>
                <w:ins w:id="11233" w:author="chaniaayulestari@outlook.com" w:date="2021-11-12T07:10:00Z"/>
              </w:rPr>
            </w:pPr>
          </w:p>
        </w:tc>
        <w:tc>
          <w:tcPr>
            <w:tcW w:w="1982" w:type="dxa"/>
            <w:vAlign w:val="center"/>
            <w:tcPrChange w:id="11234" w:author="chaniaayulestari@outlook.com" w:date="2021-11-14T03:28:00Z">
              <w:tcPr>
                <w:tcW w:w="1982" w:type="dxa"/>
                <w:gridSpan w:val="2"/>
              </w:tcPr>
            </w:tcPrChange>
          </w:tcPr>
          <w:p w14:paraId="148541D2" w14:textId="41957C6D" w:rsidR="001C07F1" w:rsidRDefault="001C07F1">
            <w:pPr>
              <w:jc w:val="center"/>
              <w:rPr>
                <w:ins w:id="11235" w:author="chaniaayulestari@outlook.com" w:date="2021-11-12T07:10:00Z"/>
              </w:rPr>
              <w:pPrChange w:id="11236" w:author="chaniaayulestari@outlook.com" w:date="2021-11-14T03:28:00Z">
                <w:pPr/>
              </w:pPrChange>
            </w:pPr>
            <w:ins w:id="11237" w:author="chaniaayulestari@outlook.com" w:date="2021-11-12T07:24:00Z">
              <w:del w:id="11238" w:author="chaniaayulestari@outlook.com" w:date="2021-11-14T03:00:00Z">
                <w:r w:rsidDel="00482296">
                  <w:delText>Tambah</w:delText>
                </w:r>
              </w:del>
            </w:ins>
            <w:ins w:id="11239" w:author="chaniaayulestari@outlook.com" w:date="2021-11-14T03:00:00Z">
              <w:r w:rsidR="00482296">
                <w:t>Edit</w:t>
              </w:r>
            </w:ins>
            <w:ins w:id="11240" w:author="chaniaayulestari@outlook.com" w:date="2021-11-12T07:24:00Z">
              <w:r>
                <w:t xml:space="preserve"> Guru</w:t>
              </w:r>
            </w:ins>
          </w:p>
        </w:tc>
        <w:tc>
          <w:tcPr>
            <w:tcW w:w="1982" w:type="dxa"/>
            <w:vAlign w:val="center"/>
            <w:tcPrChange w:id="11241" w:author="chaniaayulestari@outlook.com" w:date="2021-11-14T03:28:00Z">
              <w:tcPr>
                <w:tcW w:w="1982" w:type="dxa"/>
                <w:gridSpan w:val="2"/>
              </w:tcPr>
            </w:tcPrChange>
          </w:tcPr>
          <w:p w14:paraId="573AC312" w14:textId="003EE7D6" w:rsidR="001C07F1" w:rsidRPr="001067DD" w:rsidRDefault="00482296">
            <w:pPr>
              <w:jc w:val="center"/>
              <w:rPr>
                <w:ins w:id="11242" w:author="chaniaayulestari@outlook.com" w:date="2021-11-12T07:10:00Z"/>
              </w:rPr>
              <w:pPrChange w:id="11243" w:author="chaniaayulestari@outlook.com" w:date="2021-11-14T03:28:00Z">
                <w:pPr/>
              </w:pPrChange>
            </w:pPr>
            <w:ins w:id="11244" w:author="chaniaayulestari@outlook.com" w:date="2021-11-14T03:00:00Z">
              <w:r w:rsidRPr="001067DD">
                <w:t>SP-RC13.3</w:t>
              </w:r>
            </w:ins>
          </w:p>
        </w:tc>
        <w:tc>
          <w:tcPr>
            <w:tcW w:w="1982" w:type="dxa"/>
            <w:tcPrChange w:id="11245" w:author="chaniaayulestari@outlook.com" w:date="2021-11-14T03:28:00Z">
              <w:tcPr>
                <w:tcW w:w="1982" w:type="dxa"/>
                <w:gridSpan w:val="2"/>
              </w:tcPr>
            </w:tcPrChange>
          </w:tcPr>
          <w:p w14:paraId="045A62B5" w14:textId="7982CE41" w:rsidR="001C07F1" w:rsidRDefault="00986178" w:rsidP="001C07F1">
            <w:pPr>
              <w:rPr>
                <w:ins w:id="11246" w:author="chaniaayulestari@outlook.com" w:date="2021-11-12T07:10:00Z"/>
              </w:rPr>
            </w:pPr>
            <w:ins w:id="11247" w:author="chaniaayulestari@outlook.com" w:date="2021-11-14T03:21:00Z">
              <w:r>
                <w:rPr>
                  <w:iCs/>
                  <w:szCs w:val="24"/>
                </w:rPr>
                <w:t>Fitur ini dapat mengubah data seluruh guru.</w:t>
              </w:r>
            </w:ins>
          </w:p>
        </w:tc>
      </w:tr>
      <w:tr w:rsidR="001C07F1" w14:paraId="7C85AC0A" w14:textId="77777777" w:rsidTr="005A4C8B">
        <w:trPr>
          <w:ins w:id="11248" w:author="chaniaayulestari@outlook.com" w:date="2021-11-12T07:10:00Z"/>
          <w:trPrChange w:id="11249" w:author="chaniaayulestari@outlook.com" w:date="2021-11-14T03:28:00Z">
            <w:trPr>
              <w:gridAfter w:val="0"/>
            </w:trPr>
          </w:trPrChange>
        </w:trPr>
        <w:tc>
          <w:tcPr>
            <w:tcW w:w="1981" w:type="dxa"/>
            <w:vMerge/>
            <w:tcPrChange w:id="11250" w:author="chaniaayulestari@outlook.com" w:date="2021-11-14T03:28:00Z">
              <w:tcPr>
                <w:tcW w:w="1981" w:type="dxa"/>
                <w:gridSpan w:val="2"/>
                <w:vMerge/>
              </w:tcPr>
            </w:tcPrChange>
          </w:tcPr>
          <w:p w14:paraId="4DFABB9C" w14:textId="77777777" w:rsidR="001C07F1" w:rsidRDefault="001C07F1" w:rsidP="001C07F1">
            <w:pPr>
              <w:rPr>
                <w:ins w:id="11251" w:author="chaniaayulestari@outlook.com" w:date="2021-11-12T07:10:00Z"/>
              </w:rPr>
            </w:pPr>
          </w:p>
        </w:tc>
        <w:tc>
          <w:tcPr>
            <w:tcW w:w="1982" w:type="dxa"/>
            <w:vAlign w:val="center"/>
            <w:tcPrChange w:id="11252" w:author="chaniaayulestari@outlook.com" w:date="2021-11-14T03:28:00Z">
              <w:tcPr>
                <w:tcW w:w="1982" w:type="dxa"/>
                <w:gridSpan w:val="2"/>
              </w:tcPr>
            </w:tcPrChange>
          </w:tcPr>
          <w:p w14:paraId="26FC20F9" w14:textId="1D8A2D5D" w:rsidR="001C07F1" w:rsidRDefault="001C07F1">
            <w:pPr>
              <w:jc w:val="center"/>
              <w:rPr>
                <w:ins w:id="11253" w:author="chaniaayulestari@outlook.com" w:date="2021-11-12T07:10:00Z"/>
              </w:rPr>
              <w:pPrChange w:id="11254" w:author="chaniaayulestari@outlook.com" w:date="2021-11-14T03:28:00Z">
                <w:pPr/>
              </w:pPrChange>
            </w:pPr>
            <w:ins w:id="11255" w:author="chaniaayulestari@outlook.com" w:date="2021-11-12T07:25:00Z">
              <w:r>
                <w:t>Lihat Guru</w:t>
              </w:r>
            </w:ins>
          </w:p>
        </w:tc>
        <w:tc>
          <w:tcPr>
            <w:tcW w:w="1982" w:type="dxa"/>
            <w:vAlign w:val="center"/>
            <w:tcPrChange w:id="11256" w:author="chaniaayulestari@outlook.com" w:date="2021-11-14T03:28:00Z">
              <w:tcPr>
                <w:tcW w:w="1982" w:type="dxa"/>
                <w:gridSpan w:val="2"/>
              </w:tcPr>
            </w:tcPrChange>
          </w:tcPr>
          <w:p w14:paraId="3189A702" w14:textId="73A8BB82" w:rsidR="001C07F1" w:rsidRPr="001067DD" w:rsidRDefault="00482296">
            <w:pPr>
              <w:jc w:val="center"/>
              <w:rPr>
                <w:ins w:id="11257" w:author="chaniaayulestari@outlook.com" w:date="2021-11-12T07:10:00Z"/>
              </w:rPr>
              <w:pPrChange w:id="11258" w:author="chaniaayulestari@outlook.com" w:date="2021-11-14T03:28:00Z">
                <w:pPr/>
              </w:pPrChange>
            </w:pPr>
            <w:ins w:id="11259" w:author="chaniaayulestari@outlook.com" w:date="2021-11-14T03:00:00Z">
              <w:r w:rsidRPr="001067DD">
                <w:t>SP-RC13.4</w:t>
              </w:r>
            </w:ins>
          </w:p>
        </w:tc>
        <w:tc>
          <w:tcPr>
            <w:tcW w:w="1982" w:type="dxa"/>
            <w:tcPrChange w:id="11260" w:author="chaniaayulestari@outlook.com" w:date="2021-11-14T03:28:00Z">
              <w:tcPr>
                <w:tcW w:w="1982" w:type="dxa"/>
                <w:gridSpan w:val="2"/>
              </w:tcPr>
            </w:tcPrChange>
          </w:tcPr>
          <w:p w14:paraId="08D8B433" w14:textId="2B3C648F" w:rsidR="001C07F1" w:rsidRDefault="00986178" w:rsidP="001C07F1">
            <w:pPr>
              <w:rPr>
                <w:ins w:id="11261" w:author="chaniaayulestari@outlook.com" w:date="2021-11-12T07:10:00Z"/>
              </w:rPr>
            </w:pPr>
            <w:ins w:id="11262" w:author="chaniaayulestari@outlook.com" w:date="2021-11-14T03:23:00Z">
              <w:r>
                <w:rPr>
                  <w:iCs/>
                  <w:szCs w:val="24"/>
                </w:rPr>
                <w:t>Fitur ini dapat melihat data seluruh guru</w:t>
              </w:r>
            </w:ins>
          </w:p>
        </w:tc>
      </w:tr>
      <w:tr w:rsidR="001C07F1" w14:paraId="1A7AD69A" w14:textId="77777777" w:rsidTr="005A4C8B">
        <w:trPr>
          <w:ins w:id="11263" w:author="chaniaayulestari@outlook.com" w:date="2021-11-14T02:29:00Z"/>
          <w:trPrChange w:id="11264" w:author="chaniaayulestari@outlook.com" w:date="2021-11-14T03:28:00Z">
            <w:trPr>
              <w:gridAfter w:val="0"/>
            </w:trPr>
          </w:trPrChange>
        </w:trPr>
        <w:tc>
          <w:tcPr>
            <w:tcW w:w="1981" w:type="dxa"/>
            <w:vMerge/>
            <w:tcPrChange w:id="11265" w:author="chaniaayulestari@outlook.com" w:date="2021-11-14T03:28:00Z">
              <w:tcPr>
                <w:tcW w:w="1981" w:type="dxa"/>
                <w:gridSpan w:val="2"/>
                <w:vMerge/>
              </w:tcPr>
            </w:tcPrChange>
          </w:tcPr>
          <w:p w14:paraId="1C123731" w14:textId="77777777" w:rsidR="001C07F1" w:rsidRDefault="001C07F1" w:rsidP="001C07F1">
            <w:pPr>
              <w:rPr>
                <w:ins w:id="11266" w:author="chaniaayulestari@outlook.com" w:date="2021-11-14T02:29:00Z"/>
              </w:rPr>
            </w:pPr>
          </w:p>
        </w:tc>
        <w:tc>
          <w:tcPr>
            <w:tcW w:w="1982" w:type="dxa"/>
            <w:vAlign w:val="center"/>
            <w:tcPrChange w:id="11267" w:author="chaniaayulestari@outlook.com" w:date="2021-11-14T03:28:00Z">
              <w:tcPr>
                <w:tcW w:w="1982" w:type="dxa"/>
                <w:gridSpan w:val="2"/>
              </w:tcPr>
            </w:tcPrChange>
          </w:tcPr>
          <w:p w14:paraId="01DC16C4" w14:textId="6CBFE4E1" w:rsidR="001C07F1" w:rsidRDefault="001C07F1">
            <w:pPr>
              <w:jc w:val="center"/>
              <w:rPr>
                <w:ins w:id="11268" w:author="chaniaayulestari@outlook.com" w:date="2021-11-14T02:29:00Z"/>
              </w:rPr>
              <w:pPrChange w:id="11269" w:author="chaniaayulestari@outlook.com" w:date="2021-11-14T03:28:00Z">
                <w:pPr/>
              </w:pPrChange>
            </w:pPr>
            <w:ins w:id="11270" w:author="chaniaayulestari@outlook.com" w:date="2021-11-14T02:29:00Z">
              <w:r>
                <w:t>Lihat Profile Guru</w:t>
              </w:r>
            </w:ins>
          </w:p>
        </w:tc>
        <w:tc>
          <w:tcPr>
            <w:tcW w:w="1982" w:type="dxa"/>
            <w:vAlign w:val="center"/>
            <w:tcPrChange w:id="11271" w:author="chaniaayulestari@outlook.com" w:date="2021-11-14T03:28:00Z">
              <w:tcPr>
                <w:tcW w:w="1982" w:type="dxa"/>
                <w:gridSpan w:val="2"/>
              </w:tcPr>
            </w:tcPrChange>
          </w:tcPr>
          <w:p w14:paraId="73620703" w14:textId="4A5BE407" w:rsidR="001C07F1" w:rsidRPr="001067DD" w:rsidRDefault="00482296">
            <w:pPr>
              <w:jc w:val="center"/>
              <w:rPr>
                <w:ins w:id="11272" w:author="chaniaayulestari@outlook.com" w:date="2021-11-14T02:29:00Z"/>
              </w:rPr>
              <w:pPrChange w:id="11273" w:author="chaniaayulestari@outlook.com" w:date="2021-11-14T03:28:00Z">
                <w:pPr/>
              </w:pPrChange>
            </w:pPr>
            <w:ins w:id="11274" w:author="chaniaayulestari@outlook.com" w:date="2021-11-14T03:01:00Z">
              <w:r w:rsidRPr="001067DD">
                <w:t>SP-RC06</w:t>
              </w:r>
            </w:ins>
          </w:p>
        </w:tc>
        <w:tc>
          <w:tcPr>
            <w:tcW w:w="1982" w:type="dxa"/>
            <w:tcPrChange w:id="11275" w:author="chaniaayulestari@outlook.com" w:date="2021-11-14T03:28:00Z">
              <w:tcPr>
                <w:tcW w:w="1982" w:type="dxa"/>
                <w:gridSpan w:val="2"/>
              </w:tcPr>
            </w:tcPrChange>
          </w:tcPr>
          <w:p w14:paraId="12B3E592" w14:textId="32148D1B" w:rsidR="001C07F1" w:rsidRDefault="009A41CF" w:rsidP="001C07F1">
            <w:pPr>
              <w:rPr>
                <w:ins w:id="11276" w:author="chaniaayulestari@outlook.com" w:date="2021-11-14T02:29:00Z"/>
              </w:rPr>
            </w:pPr>
            <w:ins w:id="11277" w:author="chaniaayulestari@outlook.com" w:date="2021-11-14T03:26:00Z">
              <w:r>
                <w:rPr>
                  <w:iCs/>
                  <w:szCs w:val="24"/>
                </w:rPr>
                <w:t>Fitur ini dapat melihat informasi detail mengenai guru</w:t>
              </w:r>
            </w:ins>
          </w:p>
        </w:tc>
      </w:tr>
      <w:tr w:rsidR="008B7DB5" w14:paraId="480E3FDB" w14:textId="77777777" w:rsidTr="004A4F76">
        <w:trPr>
          <w:ins w:id="11278" w:author="chaniaayulestari@outlook.com" w:date="2021-11-12T07:03:00Z"/>
        </w:trPr>
        <w:tc>
          <w:tcPr>
            <w:tcW w:w="1981" w:type="dxa"/>
            <w:vMerge w:val="restart"/>
            <w:vAlign w:val="center"/>
          </w:tcPr>
          <w:p w14:paraId="3255A415" w14:textId="4453A850" w:rsidR="008B7DB5" w:rsidRDefault="008B7DB5">
            <w:pPr>
              <w:jc w:val="center"/>
              <w:rPr>
                <w:ins w:id="11279" w:author="chaniaayulestari@outlook.com" w:date="2021-11-12T07:03:00Z"/>
              </w:rPr>
              <w:pPrChange w:id="11280" w:author="chaniaayulestari@outlook.com" w:date="2021-11-12T07:11:00Z">
                <w:pPr/>
              </w:pPrChange>
            </w:pPr>
            <w:ins w:id="11281" w:author="chaniaayulestari@outlook.com" w:date="2021-11-12T07:04:00Z">
              <w:r>
                <w:t>Kelola Walikelas</w:t>
              </w:r>
            </w:ins>
          </w:p>
        </w:tc>
        <w:tc>
          <w:tcPr>
            <w:tcW w:w="1982" w:type="dxa"/>
            <w:vAlign w:val="center"/>
          </w:tcPr>
          <w:p w14:paraId="1A849485" w14:textId="3BDDE3CD" w:rsidR="008B7DB5" w:rsidRDefault="008B7DB5">
            <w:pPr>
              <w:jc w:val="center"/>
              <w:rPr>
                <w:ins w:id="11282" w:author="chaniaayulestari@outlook.com" w:date="2021-11-12T07:03:00Z"/>
              </w:rPr>
              <w:pPrChange w:id="11283" w:author="chaniaayulestari@outlook.com" w:date="2021-11-14T03:28:00Z">
                <w:pPr/>
              </w:pPrChange>
            </w:pPr>
            <w:ins w:id="11284" w:author="chaniaayulestari@outlook.com" w:date="2021-11-12T07:25:00Z">
              <w:del w:id="11285" w:author="chaniaayulestari@outlook.com" w:date="2021-11-14T03:02:00Z">
                <w:r w:rsidDel="00482296">
                  <w:delText xml:space="preserve">Hapus </w:delText>
                </w:r>
              </w:del>
            </w:ins>
            <w:ins w:id="11286" w:author="chaniaayulestari@outlook.com" w:date="2021-11-14T03:02:00Z">
              <w:r>
                <w:t xml:space="preserve">Tambah </w:t>
              </w:r>
            </w:ins>
            <w:ins w:id="11287" w:author="chaniaayulestari@outlook.com" w:date="2021-11-12T07:26:00Z">
              <w:r>
                <w:t>Walikelas</w:t>
              </w:r>
            </w:ins>
          </w:p>
        </w:tc>
        <w:tc>
          <w:tcPr>
            <w:tcW w:w="1982" w:type="dxa"/>
            <w:vAlign w:val="center"/>
          </w:tcPr>
          <w:p w14:paraId="6B427274" w14:textId="51016B61" w:rsidR="008B7DB5" w:rsidRPr="001067DD" w:rsidRDefault="008B7DB5">
            <w:pPr>
              <w:jc w:val="center"/>
              <w:rPr>
                <w:ins w:id="11288" w:author="chaniaayulestari@outlook.com" w:date="2021-11-12T07:03:00Z"/>
              </w:rPr>
              <w:pPrChange w:id="11289" w:author="chaniaayulestari@outlook.com" w:date="2021-11-14T03:28:00Z">
                <w:pPr/>
              </w:pPrChange>
            </w:pPr>
            <w:ins w:id="11290" w:author="chaniaayulestari@outlook.com" w:date="2021-11-14T03:01:00Z">
              <w:r w:rsidRPr="001067DD">
                <w:t>SP-RC14.</w:t>
              </w:r>
            </w:ins>
            <w:ins w:id="11291" w:author="chaniaayulestari@outlook.com" w:date="2021-11-14T03:02:00Z">
              <w:r w:rsidRPr="001067DD">
                <w:t>1</w:t>
              </w:r>
            </w:ins>
          </w:p>
        </w:tc>
        <w:tc>
          <w:tcPr>
            <w:tcW w:w="1982" w:type="dxa"/>
          </w:tcPr>
          <w:p w14:paraId="6F2DB88F" w14:textId="25AF6D57" w:rsidR="008B7DB5" w:rsidRDefault="008B7DB5" w:rsidP="001C07F1">
            <w:pPr>
              <w:rPr>
                <w:ins w:id="11292" w:author="chaniaayulestari@outlook.com" w:date="2021-11-12T07:03:00Z"/>
              </w:rPr>
            </w:pPr>
            <w:ins w:id="11293" w:author="chaniaayulestari@outlook.com" w:date="2021-11-14T03:19:00Z">
              <w:r>
                <w:rPr>
                  <w:iCs/>
                  <w:szCs w:val="24"/>
                </w:rPr>
                <w:t xml:space="preserve">Fitur ini dapat menambahkan data seluruh </w:t>
              </w:r>
            </w:ins>
            <w:ins w:id="11294" w:author="chaniaayulestari@outlook.com" w:date="2021-11-14T03:20:00Z">
              <w:r>
                <w:rPr>
                  <w:iCs/>
                  <w:szCs w:val="24"/>
                </w:rPr>
                <w:t>walikelas.</w:t>
              </w:r>
            </w:ins>
            <w:ins w:id="11295" w:author="chaniaayulestari@outlook.com" w:date="2021-11-14T03:19:00Z">
              <w:r w:rsidDel="004D4159">
                <w:rPr>
                  <w:iCs/>
                  <w:szCs w:val="24"/>
                </w:rPr>
                <w:t xml:space="preserve"> </w:t>
              </w:r>
            </w:ins>
            <w:ins w:id="11296" w:author="chaniaayulestari@outlook.com" w:date="2021-11-13T22:27:00Z">
              <w:del w:id="11297" w:author="chaniaayulestari@outlook.com" w:date="2021-11-14T03:15:00Z">
                <w:r w:rsidDel="004D4159">
                  <w:rPr>
                    <w:iCs/>
                    <w:szCs w:val="24"/>
                  </w:rPr>
                  <w:delText>Fitur ini dapat menghapus data seluruh walikelas.</w:delText>
                </w:r>
              </w:del>
            </w:ins>
          </w:p>
        </w:tc>
      </w:tr>
      <w:tr w:rsidR="008B7DB5" w14:paraId="5439AE73" w14:textId="77777777" w:rsidTr="004A4F76">
        <w:trPr>
          <w:ins w:id="11298" w:author="chaniaayulestari@outlook.com" w:date="2021-11-12T07:10:00Z"/>
        </w:trPr>
        <w:tc>
          <w:tcPr>
            <w:tcW w:w="1981" w:type="dxa"/>
            <w:vMerge/>
          </w:tcPr>
          <w:p w14:paraId="66CE61E9" w14:textId="77777777" w:rsidR="008B7DB5" w:rsidRDefault="008B7DB5" w:rsidP="001C07F1">
            <w:pPr>
              <w:rPr>
                <w:ins w:id="11299" w:author="chaniaayulestari@outlook.com" w:date="2021-11-12T07:10:00Z"/>
              </w:rPr>
            </w:pPr>
          </w:p>
        </w:tc>
        <w:tc>
          <w:tcPr>
            <w:tcW w:w="1982" w:type="dxa"/>
            <w:vAlign w:val="center"/>
          </w:tcPr>
          <w:p w14:paraId="168F1D5C" w14:textId="26AD75E3" w:rsidR="008B7DB5" w:rsidRDefault="008B7DB5">
            <w:pPr>
              <w:jc w:val="center"/>
              <w:rPr>
                <w:ins w:id="11300" w:author="chaniaayulestari@outlook.com" w:date="2021-11-12T07:10:00Z"/>
              </w:rPr>
              <w:pPrChange w:id="11301" w:author="chaniaayulestari@outlook.com" w:date="2021-11-14T03:28:00Z">
                <w:pPr/>
              </w:pPrChange>
            </w:pPr>
            <w:ins w:id="11302" w:author="chaniaayulestari@outlook.com" w:date="2021-11-12T07:27:00Z">
              <w:del w:id="11303" w:author="chaniaayulestari@outlook.com" w:date="2021-11-14T03:02:00Z">
                <w:r w:rsidDel="00482296">
                  <w:delText>Edit</w:delText>
                </w:r>
              </w:del>
            </w:ins>
            <w:ins w:id="11304" w:author="chaniaayulestari@outlook.com" w:date="2021-11-14T03:02:00Z">
              <w:r>
                <w:t>Hapus</w:t>
              </w:r>
            </w:ins>
            <w:ins w:id="11305" w:author="chaniaayulestari@outlook.com" w:date="2021-11-12T07:27:00Z">
              <w:r>
                <w:t xml:space="preserve"> Walikelas</w:t>
              </w:r>
            </w:ins>
          </w:p>
        </w:tc>
        <w:tc>
          <w:tcPr>
            <w:tcW w:w="1982" w:type="dxa"/>
            <w:vAlign w:val="center"/>
          </w:tcPr>
          <w:p w14:paraId="0B66139D" w14:textId="4E00E098" w:rsidR="008B7DB5" w:rsidRPr="001067DD" w:rsidRDefault="008B7DB5">
            <w:pPr>
              <w:jc w:val="center"/>
              <w:rPr>
                <w:ins w:id="11306" w:author="chaniaayulestari@outlook.com" w:date="2021-11-12T07:10:00Z"/>
              </w:rPr>
              <w:pPrChange w:id="11307" w:author="chaniaayulestari@outlook.com" w:date="2021-11-14T03:28:00Z">
                <w:pPr/>
              </w:pPrChange>
            </w:pPr>
            <w:ins w:id="11308" w:author="chaniaayulestari@outlook.com" w:date="2021-11-14T03:02:00Z">
              <w:r w:rsidRPr="001067DD">
                <w:t>SP-RC14.2</w:t>
              </w:r>
            </w:ins>
          </w:p>
        </w:tc>
        <w:tc>
          <w:tcPr>
            <w:tcW w:w="1982" w:type="dxa"/>
          </w:tcPr>
          <w:p w14:paraId="660B228F" w14:textId="75CF1477" w:rsidR="008B7DB5" w:rsidRDefault="008B7DB5" w:rsidP="001C07F1">
            <w:pPr>
              <w:rPr>
                <w:ins w:id="11309" w:author="chaniaayulestari@outlook.com" w:date="2021-11-12T07:10:00Z"/>
              </w:rPr>
            </w:pPr>
            <w:ins w:id="11310" w:author="chaniaayulestari@outlook.com" w:date="2021-11-14T03:15:00Z">
              <w:r>
                <w:rPr>
                  <w:iCs/>
                  <w:szCs w:val="24"/>
                </w:rPr>
                <w:t xml:space="preserve">Fitur ini dapat menghapus data </w:t>
              </w:r>
              <w:r>
                <w:rPr>
                  <w:iCs/>
                  <w:szCs w:val="24"/>
                </w:rPr>
                <w:lastRenderedPageBreak/>
                <w:t>seluruh walikelas.</w:t>
              </w:r>
            </w:ins>
          </w:p>
        </w:tc>
      </w:tr>
      <w:tr w:rsidR="008B7DB5" w14:paraId="1F5001C0" w14:textId="77777777" w:rsidTr="004A4F76">
        <w:trPr>
          <w:ins w:id="11311" w:author="chaniaayulestari@outlook.com" w:date="2021-11-12T07:10:00Z"/>
        </w:trPr>
        <w:tc>
          <w:tcPr>
            <w:tcW w:w="1981" w:type="dxa"/>
            <w:vMerge/>
          </w:tcPr>
          <w:p w14:paraId="55A7F5E3" w14:textId="77777777" w:rsidR="008B7DB5" w:rsidRDefault="008B7DB5" w:rsidP="001C07F1">
            <w:pPr>
              <w:rPr>
                <w:ins w:id="11312" w:author="chaniaayulestari@outlook.com" w:date="2021-11-12T07:10:00Z"/>
              </w:rPr>
            </w:pPr>
          </w:p>
        </w:tc>
        <w:tc>
          <w:tcPr>
            <w:tcW w:w="1982" w:type="dxa"/>
            <w:vAlign w:val="center"/>
          </w:tcPr>
          <w:p w14:paraId="2790E8BF" w14:textId="0CE2C841" w:rsidR="008B7DB5" w:rsidRDefault="008B7DB5">
            <w:pPr>
              <w:jc w:val="center"/>
              <w:rPr>
                <w:ins w:id="11313" w:author="chaniaayulestari@outlook.com" w:date="2021-11-12T07:10:00Z"/>
              </w:rPr>
              <w:pPrChange w:id="11314" w:author="chaniaayulestari@outlook.com" w:date="2021-11-14T03:28:00Z">
                <w:pPr/>
              </w:pPrChange>
            </w:pPr>
            <w:ins w:id="11315" w:author="chaniaayulestari@outlook.com" w:date="2021-11-12T07:25:00Z">
              <w:del w:id="11316" w:author="chaniaayulestari@outlook.com" w:date="2021-11-14T03:02:00Z">
                <w:r w:rsidDel="00482296">
                  <w:delText>Tambah</w:delText>
                </w:r>
              </w:del>
            </w:ins>
            <w:ins w:id="11317" w:author="chaniaayulestari@outlook.com" w:date="2021-11-14T03:02:00Z">
              <w:r>
                <w:t>Edit</w:t>
              </w:r>
            </w:ins>
            <w:ins w:id="11318" w:author="chaniaayulestari@outlook.com" w:date="2021-11-12T07:25:00Z">
              <w:r>
                <w:t xml:space="preserve"> </w:t>
              </w:r>
            </w:ins>
            <w:ins w:id="11319" w:author="chaniaayulestari@outlook.com" w:date="2021-11-12T07:26:00Z">
              <w:r>
                <w:t>Walikelas</w:t>
              </w:r>
            </w:ins>
          </w:p>
        </w:tc>
        <w:tc>
          <w:tcPr>
            <w:tcW w:w="1982" w:type="dxa"/>
            <w:vAlign w:val="center"/>
          </w:tcPr>
          <w:p w14:paraId="7D3DB4B6" w14:textId="60AB0596" w:rsidR="008B7DB5" w:rsidRPr="001067DD" w:rsidRDefault="008B7DB5">
            <w:pPr>
              <w:jc w:val="center"/>
              <w:rPr>
                <w:ins w:id="11320" w:author="chaniaayulestari@outlook.com" w:date="2021-11-12T07:10:00Z"/>
              </w:rPr>
              <w:pPrChange w:id="11321" w:author="chaniaayulestari@outlook.com" w:date="2021-11-14T03:28:00Z">
                <w:pPr/>
              </w:pPrChange>
            </w:pPr>
            <w:ins w:id="11322" w:author="chaniaayulestari@outlook.com" w:date="2021-11-14T03:02:00Z">
              <w:r w:rsidRPr="001067DD">
                <w:t>SP-RC14.3</w:t>
              </w:r>
            </w:ins>
          </w:p>
        </w:tc>
        <w:tc>
          <w:tcPr>
            <w:tcW w:w="1982" w:type="dxa"/>
          </w:tcPr>
          <w:p w14:paraId="434A9557" w14:textId="7297D660" w:rsidR="008B7DB5" w:rsidRDefault="008B7DB5" w:rsidP="001C07F1">
            <w:pPr>
              <w:rPr>
                <w:ins w:id="11323" w:author="chaniaayulestari@outlook.com" w:date="2021-11-12T07:10:00Z"/>
              </w:rPr>
            </w:pPr>
            <w:ins w:id="11324" w:author="chaniaayulestari@outlook.com" w:date="2021-11-14T03:22:00Z">
              <w:r>
                <w:rPr>
                  <w:iCs/>
                  <w:szCs w:val="24"/>
                </w:rPr>
                <w:t>Fitur ini dapat mengubah data seluruh walikelas.</w:t>
              </w:r>
            </w:ins>
          </w:p>
        </w:tc>
      </w:tr>
      <w:tr w:rsidR="008B7DB5" w14:paraId="7D222948" w14:textId="77777777" w:rsidTr="004A4F76">
        <w:trPr>
          <w:ins w:id="11325" w:author="chaniaayulestari@outlook.com" w:date="2021-11-12T07:10:00Z"/>
        </w:trPr>
        <w:tc>
          <w:tcPr>
            <w:tcW w:w="1981" w:type="dxa"/>
            <w:vMerge/>
          </w:tcPr>
          <w:p w14:paraId="26B25EA5" w14:textId="77777777" w:rsidR="008B7DB5" w:rsidRDefault="008B7DB5" w:rsidP="001C07F1">
            <w:pPr>
              <w:rPr>
                <w:ins w:id="11326" w:author="chaniaayulestari@outlook.com" w:date="2021-11-12T07:10:00Z"/>
              </w:rPr>
            </w:pPr>
          </w:p>
        </w:tc>
        <w:tc>
          <w:tcPr>
            <w:tcW w:w="1982" w:type="dxa"/>
            <w:vAlign w:val="center"/>
          </w:tcPr>
          <w:p w14:paraId="23E5A780" w14:textId="0174F780" w:rsidR="008B7DB5" w:rsidRDefault="008B7DB5">
            <w:pPr>
              <w:jc w:val="center"/>
              <w:rPr>
                <w:ins w:id="11327" w:author="chaniaayulestari@outlook.com" w:date="2021-11-12T07:10:00Z"/>
              </w:rPr>
              <w:pPrChange w:id="11328" w:author="chaniaayulestari@outlook.com" w:date="2021-11-14T03:28:00Z">
                <w:pPr/>
              </w:pPrChange>
            </w:pPr>
            <w:ins w:id="11329" w:author="chaniaayulestari@outlook.com" w:date="2021-11-12T07:25:00Z">
              <w:r>
                <w:t xml:space="preserve">Lihat </w:t>
              </w:r>
            </w:ins>
            <w:ins w:id="11330" w:author="chaniaayulestari@outlook.com" w:date="2021-11-12T07:26:00Z">
              <w:r>
                <w:t>Walikelas</w:t>
              </w:r>
            </w:ins>
          </w:p>
        </w:tc>
        <w:tc>
          <w:tcPr>
            <w:tcW w:w="1982" w:type="dxa"/>
            <w:vAlign w:val="center"/>
          </w:tcPr>
          <w:p w14:paraId="3C57AA63" w14:textId="4D24C231" w:rsidR="008B7DB5" w:rsidRPr="001067DD" w:rsidRDefault="008B7DB5">
            <w:pPr>
              <w:jc w:val="center"/>
              <w:rPr>
                <w:ins w:id="11331" w:author="chaniaayulestari@outlook.com" w:date="2021-11-12T07:10:00Z"/>
              </w:rPr>
              <w:pPrChange w:id="11332" w:author="chaniaayulestari@outlook.com" w:date="2021-11-14T03:28:00Z">
                <w:pPr/>
              </w:pPrChange>
            </w:pPr>
            <w:ins w:id="11333" w:author="chaniaayulestari@outlook.com" w:date="2021-11-14T03:03:00Z">
              <w:r w:rsidRPr="001067DD">
                <w:t>SP-RC14.4</w:t>
              </w:r>
            </w:ins>
          </w:p>
        </w:tc>
        <w:tc>
          <w:tcPr>
            <w:tcW w:w="1982" w:type="dxa"/>
          </w:tcPr>
          <w:p w14:paraId="0A3061BC" w14:textId="39C51FE1" w:rsidR="008B7DB5" w:rsidRDefault="008B7DB5" w:rsidP="001C07F1">
            <w:pPr>
              <w:rPr>
                <w:ins w:id="11334" w:author="chaniaayulestari@outlook.com" w:date="2021-11-12T07:10:00Z"/>
              </w:rPr>
            </w:pPr>
            <w:ins w:id="11335" w:author="chaniaayulestari@outlook.com" w:date="2021-11-14T03:23:00Z">
              <w:r>
                <w:rPr>
                  <w:iCs/>
                  <w:szCs w:val="24"/>
                </w:rPr>
                <w:t>Fitur ini dapat melihat data seluruh walikelas</w:t>
              </w:r>
            </w:ins>
          </w:p>
        </w:tc>
      </w:tr>
      <w:tr w:rsidR="008B7DB5" w14:paraId="1EDE3156" w14:textId="77777777" w:rsidTr="004A4F76">
        <w:trPr>
          <w:ins w:id="11336" w:author="chaniaayulestari@outlook.com" w:date="2021-11-14T02:32:00Z"/>
        </w:trPr>
        <w:tc>
          <w:tcPr>
            <w:tcW w:w="1981" w:type="dxa"/>
            <w:vMerge/>
          </w:tcPr>
          <w:p w14:paraId="30223769" w14:textId="77777777" w:rsidR="008B7DB5" w:rsidRDefault="008B7DB5" w:rsidP="00482296">
            <w:pPr>
              <w:rPr>
                <w:ins w:id="11337" w:author="chaniaayulestari@outlook.com" w:date="2021-11-14T02:32:00Z"/>
              </w:rPr>
            </w:pPr>
          </w:p>
        </w:tc>
        <w:tc>
          <w:tcPr>
            <w:tcW w:w="1982" w:type="dxa"/>
            <w:vAlign w:val="center"/>
          </w:tcPr>
          <w:p w14:paraId="2BB49149" w14:textId="096715F5" w:rsidR="008B7DB5" w:rsidRDefault="008B7DB5">
            <w:pPr>
              <w:jc w:val="center"/>
              <w:rPr>
                <w:ins w:id="11338" w:author="chaniaayulestari@outlook.com" w:date="2021-11-14T02:32:00Z"/>
              </w:rPr>
              <w:pPrChange w:id="11339" w:author="chaniaayulestari@outlook.com" w:date="2021-11-14T03:28:00Z">
                <w:pPr/>
              </w:pPrChange>
            </w:pPr>
            <w:ins w:id="11340" w:author="chaniaayulestari@outlook.com" w:date="2021-11-14T02:32:00Z">
              <w:r>
                <w:t xml:space="preserve">Lihat Profile </w:t>
              </w:r>
            </w:ins>
            <w:ins w:id="11341" w:author="Rafi Aziizi" w:date="2021-11-14T12:16:00Z">
              <w:r>
                <w:t>Walik</w:t>
              </w:r>
            </w:ins>
            <w:ins w:id="11342" w:author="chaniaayulestari@outlook.com" w:date="2021-11-14T02:32:00Z">
              <w:del w:id="11343" w:author="Rafi Aziizi" w:date="2021-11-14T12:16:00Z">
                <w:r w:rsidDel="008B7DB5">
                  <w:delText>K</w:delText>
                </w:r>
              </w:del>
              <w:r>
                <w:t>elas</w:t>
              </w:r>
            </w:ins>
          </w:p>
        </w:tc>
        <w:tc>
          <w:tcPr>
            <w:tcW w:w="1982" w:type="dxa"/>
            <w:vAlign w:val="center"/>
          </w:tcPr>
          <w:p w14:paraId="493664B4" w14:textId="0E859F21" w:rsidR="008B7DB5" w:rsidRPr="001067DD" w:rsidRDefault="008B7DB5">
            <w:pPr>
              <w:jc w:val="center"/>
              <w:rPr>
                <w:ins w:id="11344" w:author="chaniaayulestari@outlook.com" w:date="2021-11-14T02:32:00Z"/>
              </w:rPr>
              <w:pPrChange w:id="11345" w:author="chaniaayulestari@outlook.com" w:date="2021-11-14T03:28:00Z">
                <w:pPr/>
              </w:pPrChange>
            </w:pPr>
            <w:ins w:id="11346" w:author="chaniaayulestari@outlook.com" w:date="2021-11-14T03:01:00Z">
              <w:r w:rsidRPr="001067DD">
                <w:t>SP-RC07</w:t>
              </w:r>
            </w:ins>
          </w:p>
        </w:tc>
        <w:tc>
          <w:tcPr>
            <w:tcW w:w="1982" w:type="dxa"/>
          </w:tcPr>
          <w:p w14:paraId="46C2164C" w14:textId="6899F705" w:rsidR="008B7DB5" w:rsidRDefault="008B7DB5" w:rsidP="00482296">
            <w:pPr>
              <w:rPr>
                <w:ins w:id="11347" w:author="chaniaayulestari@outlook.com" w:date="2021-11-14T02:32:00Z"/>
              </w:rPr>
            </w:pPr>
            <w:ins w:id="11348" w:author="chaniaayulestari@outlook.com" w:date="2021-11-14T03:23:00Z">
              <w:r>
                <w:rPr>
                  <w:iCs/>
                  <w:szCs w:val="24"/>
                </w:rPr>
                <w:t>Fitur ini dapat melihat informasi detail mengenai kelas</w:t>
              </w:r>
            </w:ins>
          </w:p>
        </w:tc>
      </w:tr>
      <w:tr w:rsidR="008B7DB5" w14:paraId="5D98636C" w14:textId="77777777" w:rsidTr="004A4F76">
        <w:trPr>
          <w:ins w:id="11349" w:author="chaniaayulestari@outlook.com" w:date="2021-11-14T02:32:00Z"/>
        </w:trPr>
        <w:tc>
          <w:tcPr>
            <w:tcW w:w="1981" w:type="dxa"/>
            <w:vMerge/>
          </w:tcPr>
          <w:p w14:paraId="6BD8C21D" w14:textId="77777777" w:rsidR="008B7DB5" w:rsidRDefault="008B7DB5" w:rsidP="00482296">
            <w:pPr>
              <w:rPr>
                <w:ins w:id="11350" w:author="chaniaayulestari@outlook.com" w:date="2021-11-14T02:32:00Z"/>
              </w:rPr>
            </w:pPr>
          </w:p>
        </w:tc>
        <w:tc>
          <w:tcPr>
            <w:tcW w:w="1982" w:type="dxa"/>
            <w:vAlign w:val="center"/>
          </w:tcPr>
          <w:p w14:paraId="759BCFE3" w14:textId="201C93E1" w:rsidR="008B7DB5" w:rsidRDefault="008B7DB5">
            <w:pPr>
              <w:jc w:val="center"/>
              <w:rPr>
                <w:ins w:id="11351" w:author="chaniaayulestari@outlook.com" w:date="2021-11-14T02:32:00Z"/>
              </w:rPr>
              <w:pPrChange w:id="11352" w:author="chaniaayulestari@outlook.com" w:date="2021-11-14T03:28:00Z">
                <w:pPr/>
              </w:pPrChange>
            </w:pPr>
            <w:ins w:id="11353" w:author="chaniaayulestari@outlook.com" w:date="2021-11-14T02:32:00Z">
              <w:r>
                <w:t xml:space="preserve">Lihat Anggota </w:t>
              </w:r>
            </w:ins>
            <w:ins w:id="11354" w:author="Rafi Aziizi" w:date="2021-11-14T12:17:00Z">
              <w:r>
                <w:t>Siswa</w:t>
              </w:r>
            </w:ins>
            <w:ins w:id="11355" w:author="chaniaayulestari@outlook.com" w:date="2021-11-14T02:32:00Z">
              <w:del w:id="11356" w:author="Rafi Aziizi" w:date="2021-11-14T12:16:00Z">
                <w:r w:rsidDel="008B7DB5">
                  <w:delText>K</w:delText>
                </w:r>
              </w:del>
              <w:del w:id="11357" w:author="Rafi Aziizi" w:date="2021-11-14T12:17:00Z">
                <w:r w:rsidDel="008B7DB5">
                  <w:delText>elas</w:delText>
                </w:r>
              </w:del>
            </w:ins>
          </w:p>
        </w:tc>
        <w:tc>
          <w:tcPr>
            <w:tcW w:w="1982" w:type="dxa"/>
            <w:vAlign w:val="center"/>
          </w:tcPr>
          <w:p w14:paraId="75833352" w14:textId="3F7C04AB" w:rsidR="008B7DB5" w:rsidRPr="001067DD" w:rsidRDefault="008B7DB5">
            <w:pPr>
              <w:jc w:val="center"/>
              <w:rPr>
                <w:ins w:id="11358" w:author="chaniaayulestari@outlook.com" w:date="2021-11-14T02:32:00Z"/>
              </w:rPr>
              <w:pPrChange w:id="11359" w:author="chaniaayulestari@outlook.com" w:date="2021-11-14T03:28:00Z">
                <w:pPr/>
              </w:pPrChange>
            </w:pPr>
            <w:ins w:id="11360" w:author="chaniaayulestari@outlook.com" w:date="2021-11-14T03:04:00Z">
              <w:r w:rsidRPr="001067DD">
                <w:t>SP-RC</w:t>
              </w:r>
            </w:ins>
            <w:ins w:id="11361" w:author="Rafi Aziizi" w:date="2021-11-14T12:16:00Z">
              <w:r w:rsidRPr="001067DD">
                <w:t>08</w:t>
              </w:r>
            </w:ins>
            <w:ins w:id="11362" w:author="chaniaayulestari@outlook.com" w:date="2021-11-14T03:04:00Z">
              <w:del w:id="11363" w:author="Rafi Aziizi" w:date="2021-11-14T12:16:00Z">
                <w:r w:rsidRPr="001067DD" w:rsidDel="008B7DB5">
                  <w:delText>10</w:delText>
                </w:r>
              </w:del>
            </w:ins>
          </w:p>
        </w:tc>
        <w:tc>
          <w:tcPr>
            <w:tcW w:w="1982" w:type="dxa"/>
          </w:tcPr>
          <w:p w14:paraId="4554B45E" w14:textId="097D37BF" w:rsidR="008B7DB5" w:rsidRDefault="008B7DB5" w:rsidP="00482296">
            <w:pPr>
              <w:rPr>
                <w:ins w:id="11364" w:author="chaniaayulestari@outlook.com" w:date="2021-11-14T02:32:00Z"/>
              </w:rPr>
            </w:pPr>
            <w:ins w:id="11365" w:author="chaniaayulestari@outlook.com" w:date="2021-11-14T03:23:00Z">
              <w:r>
                <w:rPr>
                  <w:iCs/>
                  <w:szCs w:val="24"/>
                </w:rPr>
                <w:t xml:space="preserve">Fitur ini dapat melihat data seluruh </w:t>
              </w:r>
            </w:ins>
            <w:ins w:id="11366" w:author="chaniaayulestari@outlook.com" w:date="2021-11-14T03:24:00Z">
              <w:r>
                <w:rPr>
                  <w:iCs/>
                  <w:szCs w:val="24"/>
                </w:rPr>
                <w:t>anggota siswa yang memiliki nama walikela</w:t>
              </w:r>
            </w:ins>
            <w:ins w:id="11367" w:author="Rafi Aziizi" w:date="2021-11-14T12:12:00Z">
              <w:r>
                <w:rPr>
                  <w:iCs/>
                  <w:szCs w:val="24"/>
                </w:rPr>
                <w:t>s</w:t>
              </w:r>
            </w:ins>
            <w:ins w:id="11368" w:author="chaniaayulestari@outlook.com" w:date="2021-11-14T03:24:00Z">
              <w:r>
                <w:rPr>
                  <w:iCs/>
                  <w:szCs w:val="24"/>
                </w:rPr>
                <w:t xml:space="preserve"> yang sama</w:t>
              </w:r>
            </w:ins>
          </w:p>
        </w:tc>
      </w:tr>
      <w:tr w:rsidR="008B7DB5" w14:paraId="5DFBF2A9" w14:textId="77777777" w:rsidTr="005A4C8B">
        <w:trPr>
          <w:ins w:id="11369" w:author="Rafi Aziizi" w:date="2021-11-14T12:12:00Z"/>
        </w:trPr>
        <w:tc>
          <w:tcPr>
            <w:tcW w:w="1981" w:type="dxa"/>
            <w:vMerge/>
          </w:tcPr>
          <w:p w14:paraId="5F8875F3" w14:textId="77777777" w:rsidR="008B7DB5" w:rsidRDefault="008B7DB5" w:rsidP="00482296">
            <w:pPr>
              <w:rPr>
                <w:ins w:id="11370" w:author="Rafi Aziizi" w:date="2021-11-14T12:12:00Z"/>
              </w:rPr>
            </w:pPr>
          </w:p>
        </w:tc>
        <w:tc>
          <w:tcPr>
            <w:tcW w:w="1982" w:type="dxa"/>
            <w:vAlign w:val="center"/>
          </w:tcPr>
          <w:p w14:paraId="1121E7A9" w14:textId="72B9C029" w:rsidR="008B7DB5" w:rsidRDefault="008B7DB5">
            <w:pPr>
              <w:rPr>
                <w:ins w:id="11371" w:author="Rafi Aziizi" w:date="2021-11-14T12:12:00Z"/>
              </w:rPr>
              <w:pPrChange w:id="11372" w:author="Rafi Aziizi" w:date="2021-11-14T12:12:00Z">
                <w:pPr>
                  <w:jc w:val="center"/>
                </w:pPr>
              </w:pPrChange>
            </w:pPr>
            <w:ins w:id="11373" w:author="Rafi Aziizi" w:date="2021-11-14T12:12:00Z">
              <w:r>
                <w:t>Cetak Riwayat Absensi Anggota Siswa</w:t>
              </w:r>
            </w:ins>
          </w:p>
        </w:tc>
        <w:tc>
          <w:tcPr>
            <w:tcW w:w="1982" w:type="dxa"/>
            <w:vAlign w:val="center"/>
          </w:tcPr>
          <w:p w14:paraId="5CC105F3" w14:textId="51EF186F" w:rsidR="008B7DB5" w:rsidRPr="001067DD" w:rsidRDefault="008B7DB5">
            <w:pPr>
              <w:jc w:val="center"/>
              <w:rPr>
                <w:ins w:id="11374" w:author="Rafi Aziizi" w:date="2021-11-14T12:12:00Z"/>
              </w:rPr>
            </w:pPr>
            <w:ins w:id="11375" w:author="Rafi Aziizi" w:date="2021-11-14T12:12:00Z">
              <w:r w:rsidRPr="001067DD">
                <w:t>SP-RC14.5</w:t>
              </w:r>
            </w:ins>
          </w:p>
        </w:tc>
        <w:tc>
          <w:tcPr>
            <w:tcW w:w="1982" w:type="dxa"/>
          </w:tcPr>
          <w:p w14:paraId="740E2705" w14:textId="3BD585DD" w:rsidR="008B7DB5" w:rsidRDefault="008B7DB5" w:rsidP="00482296">
            <w:pPr>
              <w:rPr>
                <w:ins w:id="11376" w:author="Rafi Aziizi" w:date="2021-11-14T12:12:00Z"/>
                <w:iCs/>
              </w:rPr>
            </w:pPr>
            <w:ins w:id="11377" w:author="Rafi Aziizi" w:date="2021-11-14T12:12:00Z">
              <w:r>
                <w:rPr>
                  <w:iCs/>
                </w:rPr>
                <w:t>Fitur ini dapat mencetak dokumen riwayat absensi anggota siswa yang memiliki nama walikelas sama.</w:t>
              </w:r>
            </w:ins>
          </w:p>
        </w:tc>
      </w:tr>
      <w:tr w:rsidR="00482296" w14:paraId="4BCCB1A7" w14:textId="77777777" w:rsidTr="005A4C8B">
        <w:trPr>
          <w:ins w:id="11378" w:author="chaniaayulestari@outlook.com" w:date="2021-11-13T22:30:00Z"/>
          <w:trPrChange w:id="11379" w:author="chaniaayulestari@outlook.com" w:date="2021-11-14T03:28:00Z">
            <w:trPr>
              <w:gridAfter w:val="0"/>
            </w:trPr>
          </w:trPrChange>
        </w:trPr>
        <w:tc>
          <w:tcPr>
            <w:tcW w:w="1981" w:type="dxa"/>
            <w:vMerge w:val="restart"/>
            <w:vAlign w:val="center"/>
            <w:tcPrChange w:id="11380" w:author="chaniaayulestari@outlook.com" w:date="2021-11-14T03:28:00Z">
              <w:tcPr>
                <w:tcW w:w="1981" w:type="dxa"/>
                <w:gridSpan w:val="2"/>
                <w:vMerge w:val="restart"/>
                <w:vAlign w:val="center"/>
              </w:tcPr>
            </w:tcPrChange>
          </w:tcPr>
          <w:p w14:paraId="5F372805" w14:textId="2F1319E9" w:rsidR="00482296" w:rsidRDefault="00482296">
            <w:pPr>
              <w:jc w:val="center"/>
              <w:rPr>
                <w:ins w:id="11381" w:author="chaniaayulestari@outlook.com" w:date="2021-11-13T22:30:00Z"/>
              </w:rPr>
              <w:pPrChange w:id="11382" w:author="chaniaayulestari@outlook.com" w:date="2021-11-13T22:30:00Z">
                <w:pPr/>
              </w:pPrChange>
            </w:pPr>
            <w:commentRangeStart w:id="11383"/>
            <w:ins w:id="11384" w:author="chaniaayulestari@outlook.com" w:date="2021-11-13T22:31:00Z">
              <w:r>
                <w:t>Kelola Laporan Absen</w:t>
              </w:r>
            </w:ins>
            <w:commentRangeEnd w:id="11383"/>
            <w:r w:rsidR="00D45F38">
              <w:rPr>
                <w:rStyle w:val="CommentReference"/>
              </w:rPr>
              <w:commentReference w:id="11383"/>
            </w:r>
          </w:p>
        </w:tc>
        <w:tc>
          <w:tcPr>
            <w:tcW w:w="1982" w:type="dxa"/>
            <w:vAlign w:val="center"/>
            <w:tcPrChange w:id="11385" w:author="chaniaayulestari@outlook.com" w:date="2021-11-14T03:28:00Z">
              <w:tcPr>
                <w:tcW w:w="1982" w:type="dxa"/>
                <w:gridSpan w:val="2"/>
              </w:tcPr>
            </w:tcPrChange>
          </w:tcPr>
          <w:p w14:paraId="620720D4" w14:textId="299AC22D" w:rsidR="00482296" w:rsidRDefault="00482296">
            <w:pPr>
              <w:jc w:val="center"/>
              <w:rPr>
                <w:ins w:id="11386" w:author="chaniaayulestari@outlook.com" w:date="2021-11-13T22:30:00Z"/>
              </w:rPr>
              <w:pPrChange w:id="11387" w:author="chaniaayulestari@outlook.com" w:date="2021-11-14T03:28:00Z">
                <w:pPr/>
              </w:pPrChange>
            </w:pPr>
            <w:ins w:id="11388" w:author="chaniaayulestari@outlook.com" w:date="2021-11-13T22:30:00Z">
              <w:r>
                <w:t>Lihat</w:t>
              </w:r>
            </w:ins>
            <w:ins w:id="11389" w:author="chaniaayulestari@outlook.com" w:date="2021-11-13T22:31:00Z">
              <w:r>
                <w:t xml:space="preserve"> Laporan absen</w:t>
              </w:r>
            </w:ins>
          </w:p>
        </w:tc>
        <w:tc>
          <w:tcPr>
            <w:tcW w:w="1982" w:type="dxa"/>
            <w:vAlign w:val="center"/>
            <w:tcPrChange w:id="11390" w:author="chaniaayulestari@outlook.com" w:date="2021-11-14T03:28:00Z">
              <w:tcPr>
                <w:tcW w:w="1982" w:type="dxa"/>
                <w:gridSpan w:val="2"/>
              </w:tcPr>
            </w:tcPrChange>
          </w:tcPr>
          <w:p w14:paraId="46835D20" w14:textId="2F5F391E" w:rsidR="00482296" w:rsidRPr="001067DD" w:rsidRDefault="00756DA0">
            <w:pPr>
              <w:jc w:val="center"/>
              <w:rPr>
                <w:ins w:id="11391" w:author="chaniaayulestari@outlook.com" w:date="2021-11-13T22:30:00Z"/>
              </w:rPr>
              <w:pPrChange w:id="11392" w:author="chaniaayulestari@outlook.com" w:date="2021-11-14T03:28:00Z">
                <w:pPr/>
              </w:pPrChange>
            </w:pPr>
            <w:ins w:id="11393" w:author="Rafi Aziizi" w:date="2021-11-14T12:36:00Z">
              <w:r w:rsidRPr="001067DD">
                <w:t>SP-RC19.1</w:t>
              </w:r>
            </w:ins>
          </w:p>
        </w:tc>
        <w:tc>
          <w:tcPr>
            <w:tcW w:w="1982" w:type="dxa"/>
            <w:tcPrChange w:id="11394" w:author="chaniaayulestari@outlook.com" w:date="2021-11-14T03:28:00Z">
              <w:tcPr>
                <w:tcW w:w="1982" w:type="dxa"/>
                <w:gridSpan w:val="2"/>
              </w:tcPr>
            </w:tcPrChange>
          </w:tcPr>
          <w:p w14:paraId="389874FC" w14:textId="3277DA91" w:rsidR="00482296" w:rsidRDefault="005A4C8B" w:rsidP="00482296">
            <w:pPr>
              <w:rPr>
                <w:ins w:id="11395" w:author="chaniaayulestari@outlook.com" w:date="2021-11-13T22:30:00Z"/>
              </w:rPr>
            </w:pPr>
            <w:ins w:id="11396" w:author="chaniaayulestari@outlook.com" w:date="2021-11-14T03:27:00Z">
              <w:r>
                <w:t>Fitur ini dapat digunakan untuk melihat seluruh laporan absen</w:t>
              </w:r>
            </w:ins>
          </w:p>
        </w:tc>
      </w:tr>
      <w:tr w:rsidR="00756DA0" w14:paraId="7866BE1E" w14:textId="77777777" w:rsidTr="005A4C8B">
        <w:trPr>
          <w:ins w:id="11397" w:author="chaniaayulestari@outlook.com" w:date="2021-11-13T22:30:00Z"/>
          <w:trPrChange w:id="11398" w:author="chaniaayulestari@outlook.com" w:date="2021-11-14T03:28:00Z">
            <w:trPr>
              <w:gridAfter w:val="0"/>
            </w:trPr>
          </w:trPrChange>
        </w:trPr>
        <w:tc>
          <w:tcPr>
            <w:tcW w:w="1981" w:type="dxa"/>
            <w:vMerge/>
            <w:vAlign w:val="center"/>
            <w:tcPrChange w:id="11399" w:author="chaniaayulestari@outlook.com" w:date="2021-11-14T03:28:00Z">
              <w:tcPr>
                <w:tcW w:w="1981" w:type="dxa"/>
                <w:gridSpan w:val="2"/>
                <w:vMerge/>
                <w:vAlign w:val="center"/>
              </w:tcPr>
            </w:tcPrChange>
          </w:tcPr>
          <w:p w14:paraId="655ED6E8" w14:textId="77777777" w:rsidR="00756DA0" w:rsidRDefault="00756DA0">
            <w:pPr>
              <w:jc w:val="center"/>
              <w:rPr>
                <w:ins w:id="11400" w:author="chaniaayulestari@outlook.com" w:date="2021-11-13T22:30:00Z"/>
              </w:rPr>
              <w:pPrChange w:id="11401" w:author="chaniaayulestari@outlook.com" w:date="2021-11-13T22:30:00Z">
                <w:pPr/>
              </w:pPrChange>
            </w:pPr>
          </w:p>
        </w:tc>
        <w:tc>
          <w:tcPr>
            <w:tcW w:w="1982" w:type="dxa"/>
            <w:vAlign w:val="center"/>
            <w:tcPrChange w:id="11402" w:author="chaniaayulestari@outlook.com" w:date="2021-11-14T03:28:00Z">
              <w:tcPr>
                <w:tcW w:w="1982" w:type="dxa"/>
                <w:gridSpan w:val="2"/>
              </w:tcPr>
            </w:tcPrChange>
          </w:tcPr>
          <w:p w14:paraId="02676497" w14:textId="7FC028B9" w:rsidR="00756DA0" w:rsidRDefault="00756DA0">
            <w:pPr>
              <w:jc w:val="center"/>
              <w:rPr>
                <w:ins w:id="11403" w:author="chaniaayulestari@outlook.com" w:date="2021-11-13T22:30:00Z"/>
              </w:rPr>
              <w:pPrChange w:id="11404" w:author="chaniaayulestari@outlook.com" w:date="2021-11-14T03:28:00Z">
                <w:pPr/>
              </w:pPrChange>
            </w:pPr>
            <w:ins w:id="11405" w:author="chaniaayulestari@outlook.com" w:date="2021-11-14T02:33:00Z">
              <w:r>
                <w:t>Cetak</w:t>
              </w:r>
            </w:ins>
            <w:ins w:id="11406" w:author="chaniaayulestari@outlook.com" w:date="2021-11-13T22:31:00Z">
              <w:r>
                <w:t xml:space="preserve"> Laporan Absen</w:t>
              </w:r>
            </w:ins>
          </w:p>
        </w:tc>
        <w:tc>
          <w:tcPr>
            <w:tcW w:w="1982" w:type="dxa"/>
            <w:vAlign w:val="center"/>
            <w:tcPrChange w:id="11407" w:author="chaniaayulestari@outlook.com" w:date="2021-11-14T03:28:00Z">
              <w:tcPr>
                <w:tcW w:w="1982" w:type="dxa"/>
                <w:gridSpan w:val="2"/>
              </w:tcPr>
            </w:tcPrChange>
          </w:tcPr>
          <w:p w14:paraId="538AB452" w14:textId="1184BFE4" w:rsidR="00756DA0" w:rsidRPr="001067DD" w:rsidRDefault="00756DA0">
            <w:pPr>
              <w:jc w:val="center"/>
              <w:rPr>
                <w:ins w:id="11408" w:author="chaniaayulestari@outlook.com" w:date="2021-11-13T22:30:00Z"/>
              </w:rPr>
              <w:pPrChange w:id="11409" w:author="chaniaayulestari@outlook.com" w:date="2021-11-14T03:28:00Z">
                <w:pPr/>
              </w:pPrChange>
            </w:pPr>
            <w:ins w:id="11410" w:author="Rafi Aziizi" w:date="2021-11-14T12:36:00Z">
              <w:r w:rsidRPr="001067DD">
                <w:t>SP-RC</w:t>
              </w:r>
            </w:ins>
            <w:ins w:id="11411" w:author="Rafi Aziizi" w:date="2021-11-14T12:38:00Z">
              <w:r w:rsidRPr="001067DD">
                <w:t>20</w:t>
              </w:r>
            </w:ins>
          </w:p>
        </w:tc>
        <w:tc>
          <w:tcPr>
            <w:tcW w:w="1982" w:type="dxa"/>
            <w:tcPrChange w:id="11412" w:author="chaniaayulestari@outlook.com" w:date="2021-11-14T03:28:00Z">
              <w:tcPr>
                <w:tcW w:w="1982" w:type="dxa"/>
                <w:gridSpan w:val="2"/>
              </w:tcPr>
            </w:tcPrChange>
          </w:tcPr>
          <w:p w14:paraId="0B3481DD" w14:textId="5ED9289E" w:rsidR="00756DA0" w:rsidRDefault="00756DA0" w:rsidP="00756DA0">
            <w:pPr>
              <w:rPr>
                <w:ins w:id="11413" w:author="chaniaayulestari@outlook.com" w:date="2021-11-13T22:30:00Z"/>
              </w:rPr>
            </w:pPr>
            <w:ins w:id="11414" w:author="chaniaayulestari@outlook.com" w:date="2021-11-14T03:26:00Z">
              <w:r>
                <w:t>fitur ini dapat mencetak lapora</w:t>
              </w:r>
            </w:ins>
            <w:ins w:id="11415" w:author="chaniaayulestari@outlook.com" w:date="2021-11-14T03:27:00Z">
              <w:r>
                <w:t>n absen</w:t>
              </w:r>
            </w:ins>
            <w:ins w:id="11416" w:author="Rafi Aziizi" w:date="2021-11-14T12:38:00Z">
              <w:r>
                <w:t xml:space="preserve"> berdasarkan data siswa, data kelas maupun data</w:t>
              </w:r>
            </w:ins>
            <w:ins w:id="11417" w:author="Rafi Aziizi" w:date="2021-11-14T12:39:00Z">
              <w:r>
                <w:t xml:space="preserve"> </w:t>
              </w:r>
              <w:r>
                <w:lastRenderedPageBreak/>
                <w:t>walikelas.</w:t>
              </w:r>
            </w:ins>
          </w:p>
        </w:tc>
      </w:tr>
      <w:tr w:rsidR="00756DA0" w14:paraId="7ADDC893" w14:textId="77777777" w:rsidTr="005A4C8B">
        <w:trPr>
          <w:ins w:id="11418" w:author="chaniaayulestari@outlook.com" w:date="2021-11-13T22:30:00Z"/>
          <w:trPrChange w:id="11419" w:author="chaniaayulestari@outlook.com" w:date="2021-11-14T03:28:00Z">
            <w:trPr>
              <w:gridAfter w:val="0"/>
            </w:trPr>
          </w:trPrChange>
        </w:trPr>
        <w:tc>
          <w:tcPr>
            <w:tcW w:w="1981" w:type="dxa"/>
            <w:vMerge/>
            <w:vAlign w:val="center"/>
            <w:tcPrChange w:id="11420" w:author="chaniaayulestari@outlook.com" w:date="2021-11-14T03:28:00Z">
              <w:tcPr>
                <w:tcW w:w="1981" w:type="dxa"/>
                <w:gridSpan w:val="2"/>
                <w:vMerge/>
                <w:vAlign w:val="center"/>
              </w:tcPr>
            </w:tcPrChange>
          </w:tcPr>
          <w:p w14:paraId="5116426F" w14:textId="77777777" w:rsidR="00756DA0" w:rsidRDefault="00756DA0">
            <w:pPr>
              <w:jc w:val="center"/>
              <w:rPr>
                <w:ins w:id="11421" w:author="chaniaayulestari@outlook.com" w:date="2021-11-13T22:30:00Z"/>
              </w:rPr>
              <w:pPrChange w:id="11422" w:author="chaniaayulestari@outlook.com" w:date="2021-11-13T22:30:00Z">
                <w:pPr/>
              </w:pPrChange>
            </w:pPr>
          </w:p>
        </w:tc>
        <w:tc>
          <w:tcPr>
            <w:tcW w:w="1982" w:type="dxa"/>
            <w:vAlign w:val="center"/>
            <w:tcPrChange w:id="11423" w:author="chaniaayulestari@outlook.com" w:date="2021-11-14T03:28:00Z">
              <w:tcPr>
                <w:tcW w:w="1982" w:type="dxa"/>
                <w:gridSpan w:val="2"/>
              </w:tcPr>
            </w:tcPrChange>
          </w:tcPr>
          <w:p w14:paraId="5DFF6F91" w14:textId="6BF1FC80" w:rsidR="00756DA0" w:rsidRDefault="00756DA0">
            <w:pPr>
              <w:jc w:val="center"/>
              <w:rPr>
                <w:ins w:id="11424" w:author="chaniaayulestari@outlook.com" w:date="2021-11-13T22:30:00Z"/>
              </w:rPr>
              <w:pPrChange w:id="11425" w:author="chaniaayulestari@outlook.com" w:date="2021-11-14T03:28:00Z">
                <w:pPr/>
              </w:pPrChange>
            </w:pPr>
            <w:ins w:id="11426" w:author="chaniaayulestari@outlook.com" w:date="2021-11-13T22:30:00Z">
              <w:r>
                <w:t>Tambah</w:t>
              </w:r>
            </w:ins>
            <w:ins w:id="11427" w:author="chaniaayulestari@outlook.com" w:date="2021-11-13T22:31:00Z">
              <w:r>
                <w:t xml:space="preserve"> </w:t>
              </w:r>
              <w:del w:id="11428" w:author="chaniaayulestari@outlook.com" w:date="2021-11-14T08:48:00Z">
                <w:r w:rsidDel="00B84F62">
                  <w:delText xml:space="preserve">Laporan </w:delText>
                </w:r>
              </w:del>
            </w:ins>
            <w:ins w:id="11429" w:author="chaniaayulestari@outlook.com" w:date="2021-11-14T08:49:00Z">
              <w:r>
                <w:t xml:space="preserve">History </w:t>
              </w:r>
            </w:ins>
            <w:ins w:id="11430" w:author="chaniaayulestari@outlook.com" w:date="2021-11-13T22:31:00Z">
              <w:r>
                <w:t>Absen</w:t>
              </w:r>
            </w:ins>
          </w:p>
        </w:tc>
        <w:tc>
          <w:tcPr>
            <w:tcW w:w="1982" w:type="dxa"/>
            <w:vAlign w:val="center"/>
            <w:tcPrChange w:id="11431" w:author="chaniaayulestari@outlook.com" w:date="2021-11-14T03:28:00Z">
              <w:tcPr>
                <w:tcW w:w="1982" w:type="dxa"/>
                <w:gridSpan w:val="2"/>
              </w:tcPr>
            </w:tcPrChange>
          </w:tcPr>
          <w:p w14:paraId="2B680650" w14:textId="371EA189" w:rsidR="00756DA0" w:rsidRPr="001067DD" w:rsidRDefault="00756DA0">
            <w:pPr>
              <w:jc w:val="center"/>
              <w:rPr>
                <w:ins w:id="11432" w:author="chaniaayulestari@outlook.com" w:date="2021-11-13T22:30:00Z"/>
              </w:rPr>
              <w:pPrChange w:id="11433" w:author="chaniaayulestari@outlook.com" w:date="2021-11-14T03:28:00Z">
                <w:pPr/>
              </w:pPrChange>
            </w:pPr>
            <w:ins w:id="11434" w:author="Rafi Aziizi" w:date="2021-11-14T12:36:00Z">
              <w:r w:rsidRPr="001067DD">
                <w:t>SP-RC19.</w:t>
              </w:r>
            </w:ins>
            <w:ins w:id="11435" w:author="Rafi Aziizi" w:date="2021-11-14T12:38:00Z">
              <w:r w:rsidRPr="001067DD">
                <w:t>2</w:t>
              </w:r>
            </w:ins>
          </w:p>
        </w:tc>
        <w:tc>
          <w:tcPr>
            <w:tcW w:w="1982" w:type="dxa"/>
            <w:tcPrChange w:id="11436" w:author="chaniaayulestari@outlook.com" w:date="2021-11-14T03:28:00Z">
              <w:tcPr>
                <w:tcW w:w="1982" w:type="dxa"/>
                <w:gridSpan w:val="2"/>
              </w:tcPr>
            </w:tcPrChange>
          </w:tcPr>
          <w:p w14:paraId="50C6EF79" w14:textId="4159E27B" w:rsidR="00756DA0" w:rsidRDefault="00756DA0" w:rsidP="00756DA0">
            <w:pPr>
              <w:rPr>
                <w:ins w:id="11437" w:author="chaniaayulestari@outlook.com" w:date="2021-11-13T22:30:00Z"/>
              </w:rPr>
            </w:pPr>
            <w:ins w:id="11438" w:author="chaniaayulestari@outlook.com" w:date="2021-11-14T03:20:00Z">
              <w:r>
                <w:rPr>
                  <w:iCs/>
                  <w:szCs w:val="24"/>
                </w:rPr>
                <w:t>Fitur ini dapat menambahkan data</w:t>
              </w:r>
            </w:ins>
            <w:ins w:id="11439" w:author="chaniaayulestari@outlook.com" w:date="2021-11-14T08:49:00Z">
              <w:r>
                <w:rPr>
                  <w:iCs/>
                  <w:szCs w:val="24"/>
                </w:rPr>
                <w:t xml:space="preserve"> history</w:t>
              </w:r>
            </w:ins>
            <w:ins w:id="11440" w:author="chaniaayulestari@outlook.com" w:date="2021-11-14T03:20:00Z">
              <w:r>
                <w:rPr>
                  <w:iCs/>
                  <w:szCs w:val="24"/>
                </w:rPr>
                <w:t xml:space="preserve"> laporan absen.</w:t>
              </w:r>
            </w:ins>
          </w:p>
        </w:tc>
      </w:tr>
      <w:tr w:rsidR="00756DA0" w14:paraId="463FADCB" w14:textId="77777777" w:rsidTr="004A4F76">
        <w:trPr>
          <w:ins w:id="11441" w:author="chaniaayulestari@outlook.com" w:date="2021-11-12T07:03:00Z"/>
        </w:trPr>
        <w:tc>
          <w:tcPr>
            <w:tcW w:w="1981" w:type="dxa"/>
            <w:vMerge w:val="restart"/>
            <w:vAlign w:val="center"/>
          </w:tcPr>
          <w:p w14:paraId="3A11C7FD" w14:textId="54AC3511" w:rsidR="00756DA0" w:rsidRDefault="00756DA0">
            <w:pPr>
              <w:jc w:val="center"/>
              <w:rPr>
                <w:ins w:id="11442" w:author="chaniaayulestari@outlook.com" w:date="2021-11-12T07:03:00Z"/>
              </w:rPr>
              <w:pPrChange w:id="11443" w:author="chaniaayulestari@outlook.com" w:date="2021-11-12T07:11:00Z">
                <w:pPr/>
              </w:pPrChange>
            </w:pPr>
            <w:ins w:id="11444" w:author="chaniaayulestari@outlook.com" w:date="2021-11-12T07:05:00Z">
              <w:r>
                <w:t>Kelola Admin</w:t>
              </w:r>
            </w:ins>
          </w:p>
        </w:tc>
        <w:tc>
          <w:tcPr>
            <w:tcW w:w="1982" w:type="dxa"/>
            <w:vAlign w:val="center"/>
          </w:tcPr>
          <w:p w14:paraId="5731FA38" w14:textId="1AFE739E" w:rsidR="00756DA0" w:rsidRDefault="00756DA0">
            <w:pPr>
              <w:jc w:val="center"/>
              <w:rPr>
                <w:ins w:id="11445" w:author="chaniaayulestari@outlook.com" w:date="2021-11-12T07:03:00Z"/>
              </w:rPr>
              <w:pPrChange w:id="11446" w:author="chaniaayulestari@outlook.com" w:date="2021-11-14T03:28:00Z">
                <w:pPr/>
              </w:pPrChange>
            </w:pPr>
            <w:ins w:id="11447" w:author="chaniaayulestari@outlook.com" w:date="2021-11-12T07:28:00Z">
              <w:del w:id="11448" w:author="chaniaayulestari@outlook.com" w:date="2021-11-14T03:07:00Z">
                <w:r w:rsidDel="00D45F38">
                  <w:delText>Hapus</w:delText>
                </w:r>
              </w:del>
            </w:ins>
            <w:ins w:id="11449" w:author="chaniaayulestari@outlook.com" w:date="2021-11-14T03:07:00Z">
              <w:r>
                <w:t>Tambah</w:t>
              </w:r>
            </w:ins>
            <w:ins w:id="11450" w:author="chaniaayulestari@outlook.com" w:date="2021-11-12T07:28:00Z">
              <w:r>
                <w:t xml:space="preserve"> Admin</w:t>
              </w:r>
            </w:ins>
          </w:p>
        </w:tc>
        <w:tc>
          <w:tcPr>
            <w:tcW w:w="1982" w:type="dxa"/>
            <w:vAlign w:val="center"/>
          </w:tcPr>
          <w:p w14:paraId="335910DC" w14:textId="53C6C470" w:rsidR="00756DA0" w:rsidRPr="001067DD" w:rsidRDefault="00756DA0">
            <w:pPr>
              <w:jc w:val="center"/>
              <w:rPr>
                <w:ins w:id="11451" w:author="chaniaayulestari@outlook.com" w:date="2021-11-12T07:03:00Z"/>
              </w:rPr>
              <w:pPrChange w:id="11452" w:author="chaniaayulestari@outlook.com" w:date="2021-11-14T03:28:00Z">
                <w:pPr/>
              </w:pPrChange>
            </w:pPr>
            <w:ins w:id="11453" w:author="chaniaayulestari@outlook.com" w:date="2021-11-14T03:06:00Z">
              <w:r w:rsidRPr="001067DD">
                <w:t>SP-RC16.1</w:t>
              </w:r>
            </w:ins>
          </w:p>
        </w:tc>
        <w:tc>
          <w:tcPr>
            <w:tcW w:w="1982" w:type="dxa"/>
          </w:tcPr>
          <w:p w14:paraId="7AE88B94" w14:textId="10C6D9D2" w:rsidR="00756DA0" w:rsidRDefault="00756DA0" w:rsidP="00756DA0">
            <w:pPr>
              <w:rPr>
                <w:ins w:id="11454" w:author="chaniaayulestari@outlook.com" w:date="2021-11-12T07:03:00Z"/>
              </w:rPr>
            </w:pPr>
            <w:ins w:id="11455" w:author="chaniaayulestari@outlook.com" w:date="2021-11-14T03:20:00Z">
              <w:r>
                <w:rPr>
                  <w:iCs/>
                  <w:szCs w:val="24"/>
                </w:rPr>
                <w:t>Fitur ini dapat menambahkan data seluruh admin.</w:t>
              </w:r>
            </w:ins>
          </w:p>
        </w:tc>
      </w:tr>
      <w:tr w:rsidR="00756DA0" w14:paraId="13AA29EA" w14:textId="77777777" w:rsidTr="004A4F76">
        <w:trPr>
          <w:ins w:id="11456" w:author="chaniaayulestari@outlook.com" w:date="2021-11-12T07:11:00Z"/>
        </w:trPr>
        <w:tc>
          <w:tcPr>
            <w:tcW w:w="1981" w:type="dxa"/>
            <w:vMerge/>
            <w:vAlign w:val="center"/>
          </w:tcPr>
          <w:p w14:paraId="6EB080A7" w14:textId="77777777" w:rsidR="00756DA0" w:rsidRDefault="00756DA0">
            <w:pPr>
              <w:jc w:val="center"/>
              <w:rPr>
                <w:ins w:id="11457" w:author="chaniaayulestari@outlook.com" w:date="2021-11-12T07:11:00Z"/>
              </w:rPr>
              <w:pPrChange w:id="11458" w:author="chaniaayulestari@outlook.com" w:date="2021-11-12T07:11:00Z">
                <w:pPr/>
              </w:pPrChange>
            </w:pPr>
          </w:p>
        </w:tc>
        <w:tc>
          <w:tcPr>
            <w:tcW w:w="1982" w:type="dxa"/>
            <w:vAlign w:val="center"/>
          </w:tcPr>
          <w:p w14:paraId="044472F1" w14:textId="2434F7A0" w:rsidR="00756DA0" w:rsidRDefault="00756DA0">
            <w:pPr>
              <w:jc w:val="center"/>
              <w:rPr>
                <w:ins w:id="11459" w:author="chaniaayulestari@outlook.com" w:date="2021-11-12T07:11:00Z"/>
              </w:rPr>
              <w:pPrChange w:id="11460" w:author="chaniaayulestari@outlook.com" w:date="2021-11-14T03:28:00Z">
                <w:pPr/>
              </w:pPrChange>
            </w:pPr>
            <w:ins w:id="11461" w:author="chaniaayulestari@outlook.com" w:date="2021-11-12T07:28:00Z">
              <w:del w:id="11462" w:author="chaniaayulestari@outlook.com" w:date="2021-11-14T03:07:00Z">
                <w:r w:rsidDel="00D45F38">
                  <w:delText>Edit</w:delText>
                </w:r>
              </w:del>
            </w:ins>
            <w:ins w:id="11463" w:author="chaniaayulestari@outlook.com" w:date="2021-11-14T03:07:00Z">
              <w:r>
                <w:t>Hapus</w:t>
              </w:r>
            </w:ins>
            <w:ins w:id="11464" w:author="chaniaayulestari@outlook.com" w:date="2021-11-12T07:28:00Z">
              <w:r>
                <w:t xml:space="preserve"> Admin</w:t>
              </w:r>
            </w:ins>
          </w:p>
        </w:tc>
        <w:tc>
          <w:tcPr>
            <w:tcW w:w="1982" w:type="dxa"/>
            <w:vAlign w:val="center"/>
          </w:tcPr>
          <w:p w14:paraId="50FA4D29" w14:textId="43ABA272" w:rsidR="00756DA0" w:rsidRPr="001067DD" w:rsidRDefault="00756DA0">
            <w:pPr>
              <w:jc w:val="center"/>
              <w:rPr>
                <w:ins w:id="11465" w:author="chaniaayulestari@outlook.com" w:date="2021-11-12T07:11:00Z"/>
              </w:rPr>
              <w:pPrChange w:id="11466" w:author="chaniaayulestari@outlook.com" w:date="2021-11-14T03:28:00Z">
                <w:pPr/>
              </w:pPrChange>
            </w:pPr>
            <w:ins w:id="11467" w:author="chaniaayulestari@outlook.com" w:date="2021-11-14T03:07:00Z">
              <w:r w:rsidRPr="001067DD">
                <w:t>SP-RC16.2</w:t>
              </w:r>
            </w:ins>
          </w:p>
        </w:tc>
        <w:tc>
          <w:tcPr>
            <w:tcW w:w="1982" w:type="dxa"/>
          </w:tcPr>
          <w:p w14:paraId="2D6EEDEB" w14:textId="041ACF44" w:rsidR="00756DA0" w:rsidRDefault="00756DA0" w:rsidP="00756DA0">
            <w:pPr>
              <w:rPr>
                <w:ins w:id="11468" w:author="chaniaayulestari@outlook.com" w:date="2021-11-12T07:11:00Z"/>
              </w:rPr>
            </w:pPr>
            <w:ins w:id="11469" w:author="chaniaayulestari@outlook.com" w:date="2021-11-14T03:15:00Z">
              <w:r>
                <w:rPr>
                  <w:iCs/>
                  <w:szCs w:val="24"/>
                </w:rPr>
                <w:t>Fitur ini dapat menghapus data seluruh admin</w:t>
              </w:r>
            </w:ins>
          </w:p>
        </w:tc>
      </w:tr>
      <w:tr w:rsidR="00756DA0" w14:paraId="1CBFB0D6" w14:textId="77777777" w:rsidTr="004A4F76">
        <w:trPr>
          <w:ins w:id="11470" w:author="chaniaayulestari@outlook.com" w:date="2021-11-12T07:11:00Z"/>
        </w:trPr>
        <w:tc>
          <w:tcPr>
            <w:tcW w:w="1981" w:type="dxa"/>
            <w:vMerge/>
            <w:vAlign w:val="center"/>
          </w:tcPr>
          <w:p w14:paraId="2018B55C" w14:textId="77777777" w:rsidR="00756DA0" w:rsidRDefault="00756DA0">
            <w:pPr>
              <w:jc w:val="center"/>
              <w:rPr>
                <w:ins w:id="11471" w:author="chaniaayulestari@outlook.com" w:date="2021-11-12T07:11:00Z"/>
              </w:rPr>
              <w:pPrChange w:id="11472" w:author="chaniaayulestari@outlook.com" w:date="2021-11-12T07:11:00Z">
                <w:pPr/>
              </w:pPrChange>
            </w:pPr>
          </w:p>
        </w:tc>
        <w:tc>
          <w:tcPr>
            <w:tcW w:w="1982" w:type="dxa"/>
            <w:vAlign w:val="center"/>
          </w:tcPr>
          <w:p w14:paraId="6EF2557F" w14:textId="1ED32FAD" w:rsidR="00756DA0" w:rsidRDefault="00756DA0">
            <w:pPr>
              <w:jc w:val="center"/>
              <w:rPr>
                <w:ins w:id="11473" w:author="chaniaayulestari@outlook.com" w:date="2021-11-12T07:11:00Z"/>
              </w:rPr>
              <w:pPrChange w:id="11474" w:author="chaniaayulestari@outlook.com" w:date="2021-11-14T03:28:00Z">
                <w:pPr/>
              </w:pPrChange>
            </w:pPr>
            <w:ins w:id="11475" w:author="chaniaayulestari@outlook.com" w:date="2021-11-12T07:28:00Z">
              <w:del w:id="11476" w:author="chaniaayulestari@outlook.com" w:date="2021-11-14T03:07:00Z">
                <w:r w:rsidDel="00D45F38">
                  <w:delText>Tambah</w:delText>
                </w:r>
              </w:del>
            </w:ins>
            <w:ins w:id="11477" w:author="chaniaayulestari@outlook.com" w:date="2021-11-14T03:07:00Z">
              <w:r>
                <w:t>Edit Admin</w:t>
              </w:r>
            </w:ins>
            <w:ins w:id="11478" w:author="chaniaayulestari@outlook.com" w:date="2021-11-12T07:28:00Z">
              <w:del w:id="11479" w:author="chaniaayulestari@outlook.com" w:date="2021-11-14T03:07:00Z">
                <w:r w:rsidDel="00D45F38">
                  <w:delText xml:space="preserve"> Admin</w:delText>
                </w:r>
              </w:del>
            </w:ins>
          </w:p>
        </w:tc>
        <w:tc>
          <w:tcPr>
            <w:tcW w:w="1982" w:type="dxa"/>
            <w:vAlign w:val="center"/>
          </w:tcPr>
          <w:p w14:paraId="61C6E97D" w14:textId="77235590" w:rsidR="00756DA0" w:rsidRPr="001067DD" w:rsidRDefault="00756DA0">
            <w:pPr>
              <w:jc w:val="center"/>
              <w:rPr>
                <w:ins w:id="11480" w:author="chaniaayulestari@outlook.com" w:date="2021-11-12T07:11:00Z"/>
              </w:rPr>
              <w:pPrChange w:id="11481" w:author="chaniaayulestari@outlook.com" w:date="2021-11-14T03:28:00Z">
                <w:pPr/>
              </w:pPrChange>
            </w:pPr>
            <w:ins w:id="11482" w:author="chaniaayulestari@outlook.com" w:date="2021-11-14T03:07:00Z">
              <w:r w:rsidRPr="001067DD">
                <w:t>SP-RC16.3</w:t>
              </w:r>
            </w:ins>
          </w:p>
        </w:tc>
        <w:tc>
          <w:tcPr>
            <w:tcW w:w="1982" w:type="dxa"/>
          </w:tcPr>
          <w:p w14:paraId="26F84018" w14:textId="54BFC74B" w:rsidR="00756DA0" w:rsidRDefault="00756DA0" w:rsidP="00756DA0">
            <w:pPr>
              <w:rPr>
                <w:ins w:id="11483" w:author="chaniaayulestari@outlook.com" w:date="2021-11-12T07:11:00Z"/>
              </w:rPr>
            </w:pPr>
            <w:ins w:id="11484" w:author="chaniaayulestari@outlook.com" w:date="2021-11-14T03:22:00Z">
              <w:r>
                <w:rPr>
                  <w:iCs/>
                  <w:szCs w:val="24"/>
                </w:rPr>
                <w:t>Fitur ini dapat mengubah data seluruh admin</w:t>
              </w:r>
            </w:ins>
          </w:p>
        </w:tc>
      </w:tr>
      <w:tr w:rsidR="00756DA0" w14:paraId="4800C165" w14:textId="77777777" w:rsidTr="004A4F76">
        <w:trPr>
          <w:ins w:id="11485" w:author="chaniaayulestari@outlook.com" w:date="2021-11-12T07:11:00Z"/>
        </w:trPr>
        <w:tc>
          <w:tcPr>
            <w:tcW w:w="1981" w:type="dxa"/>
            <w:vMerge/>
            <w:vAlign w:val="center"/>
          </w:tcPr>
          <w:p w14:paraId="0C7F82A7" w14:textId="77777777" w:rsidR="00756DA0" w:rsidRDefault="00756DA0">
            <w:pPr>
              <w:jc w:val="center"/>
              <w:rPr>
                <w:ins w:id="11486" w:author="chaniaayulestari@outlook.com" w:date="2021-11-12T07:11:00Z"/>
              </w:rPr>
              <w:pPrChange w:id="11487" w:author="chaniaayulestari@outlook.com" w:date="2021-11-12T07:11:00Z">
                <w:pPr/>
              </w:pPrChange>
            </w:pPr>
          </w:p>
        </w:tc>
        <w:tc>
          <w:tcPr>
            <w:tcW w:w="1982" w:type="dxa"/>
            <w:vAlign w:val="center"/>
          </w:tcPr>
          <w:p w14:paraId="12C3E5C3" w14:textId="19085FF0" w:rsidR="00756DA0" w:rsidRDefault="00756DA0">
            <w:pPr>
              <w:jc w:val="center"/>
              <w:rPr>
                <w:ins w:id="11488" w:author="chaniaayulestari@outlook.com" w:date="2021-11-12T07:11:00Z"/>
              </w:rPr>
              <w:pPrChange w:id="11489" w:author="chaniaayulestari@outlook.com" w:date="2021-11-14T03:28:00Z">
                <w:pPr/>
              </w:pPrChange>
            </w:pPr>
            <w:ins w:id="11490" w:author="chaniaayulestari@outlook.com" w:date="2021-11-12T07:28:00Z">
              <w:r>
                <w:t>Lihat Admin</w:t>
              </w:r>
            </w:ins>
          </w:p>
        </w:tc>
        <w:tc>
          <w:tcPr>
            <w:tcW w:w="1982" w:type="dxa"/>
            <w:vAlign w:val="center"/>
          </w:tcPr>
          <w:p w14:paraId="005219F3" w14:textId="77CC1E4D" w:rsidR="00756DA0" w:rsidRPr="001067DD" w:rsidRDefault="00756DA0">
            <w:pPr>
              <w:jc w:val="center"/>
              <w:rPr>
                <w:ins w:id="11491" w:author="chaniaayulestari@outlook.com" w:date="2021-11-12T07:11:00Z"/>
              </w:rPr>
              <w:pPrChange w:id="11492" w:author="chaniaayulestari@outlook.com" w:date="2021-11-14T03:28:00Z">
                <w:pPr/>
              </w:pPrChange>
            </w:pPr>
            <w:ins w:id="11493" w:author="chaniaayulestari@outlook.com" w:date="2021-11-14T03:07:00Z">
              <w:r w:rsidRPr="001067DD">
                <w:t>SP-RC16.4</w:t>
              </w:r>
            </w:ins>
          </w:p>
        </w:tc>
        <w:tc>
          <w:tcPr>
            <w:tcW w:w="1982" w:type="dxa"/>
          </w:tcPr>
          <w:p w14:paraId="68BA23EA" w14:textId="3BB609A0" w:rsidR="00756DA0" w:rsidRDefault="00756DA0" w:rsidP="00756DA0">
            <w:pPr>
              <w:rPr>
                <w:ins w:id="11494" w:author="chaniaayulestari@outlook.com" w:date="2021-11-12T07:11:00Z"/>
              </w:rPr>
            </w:pPr>
            <w:ins w:id="11495" w:author="chaniaayulestari@outlook.com" w:date="2021-11-14T03:24:00Z">
              <w:r>
                <w:rPr>
                  <w:iCs/>
                  <w:szCs w:val="24"/>
                </w:rPr>
                <w:t>Fitur ini dapat melihat data seluruh admin.</w:t>
              </w:r>
            </w:ins>
          </w:p>
        </w:tc>
      </w:tr>
      <w:tr w:rsidR="00756DA0" w14:paraId="32279B37" w14:textId="77777777" w:rsidTr="004A4F76">
        <w:trPr>
          <w:ins w:id="11496" w:author="chaniaayulestari@outlook.com" w:date="2021-11-14T02:33:00Z"/>
        </w:trPr>
        <w:tc>
          <w:tcPr>
            <w:tcW w:w="1981" w:type="dxa"/>
            <w:vMerge/>
            <w:vAlign w:val="center"/>
          </w:tcPr>
          <w:p w14:paraId="21927D76" w14:textId="77777777" w:rsidR="00756DA0" w:rsidRDefault="00756DA0" w:rsidP="00756DA0">
            <w:pPr>
              <w:jc w:val="center"/>
              <w:rPr>
                <w:ins w:id="11497" w:author="chaniaayulestari@outlook.com" w:date="2021-11-14T02:33:00Z"/>
              </w:rPr>
            </w:pPr>
          </w:p>
        </w:tc>
        <w:tc>
          <w:tcPr>
            <w:tcW w:w="1982" w:type="dxa"/>
            <w:vAlign w:val="center"/>
          </w:tcPr>
          <w:p w14:paraId="0BE3CDE5" w14:textId="4FEA57BE" w:rsidR="00756DA0" w:rsidRDefault="00756DA0">
            <w:pPr>
              <w:jc w:val="center"/>
              <w:rPr>
                <w:ins w:id="11498" w:author="chaniaayulestari@outlook.com" w:date="2021-11-14T02:33:00Z"/>
              </w:rPr>
              <w:pPrChange w:id="11499" w:author="chaniaayulestari@outlook.com" w:date="2021-11-14T03:28:00Z">
                <w:pPr/>
              </w:pPrChange>
            </w:pPr>
            <w:ins w:id="11500" w:author="chaniaayulestari@outlook.com" w:date="2021-11-14T02:33:00Z">
              <w:r>
                <w:t>Lihat Profile Admin</w:t>
              </w:r>
            </w:ins>
          </w:p>
        </w:tc>
        <w:tc>
          <w:tcPr>
            <w:tcW w:w="1982" w:type="dxa"/>
            <w:vAlign w:val="center"/>
          </w:tcPr>
          <w:p w14:paraId="3D5E7C3E" w14:textId="4B408A7F" w:rsidR="00756DA0" w:rsidRPr="001067DD" w:rsidRDefault="00756DA0">
            <w:pPr>
              <w:jc w:val="center"/>
              <w:rPr>
                <w:ins w:id="11501" w:author="chaniaayulestari@outlook.com" w:date="2021-11-14T02:33:00Z"/>
              </w:rPr>
              <w:pPrChange w:id="11502" w:author="chaniaayulestari@outlook.com" w:date="2021-11-14T03:28:00Z">
                <w:pPr/>
              </w:pPrChange>
            </w:pPr>
            <w:ins w:id="11503" w:author="chaniaayulestari@outlook.com" w:date="2021-11-14T03:08:00Z">
              <w:r w:rsidRPr="001067DD">
                <w:t>SP-RC11</w:t>
              </w:r>
            </w:ins>
          </w:p>
        </w:tc>
        <w:tc>
          <w:tcPr>
            <w:tcW w:w="1982" w:type="dxa"/>
          </w:tcPr>
          <w:p w14:paraId="6CD13D3F" w14:textId="29D4BE50" w:rsidR="00756DA0" w:rsidRDefault="00756DA0" w:rsidP="00756DA0">
            <w:pPr>
              <w:rPr>
                <w:ins w:id="11504" w:author="chaniaayulestari@outlook.com" w:date="2021-11-14T02:33:00Z"/>
              </w:rPr>
            </w:pPr>
            <w:ins w:id="11505" w:author="Rafi Aziizi" w:date="2021-11-14T12:34:00Z">
              <w:r>
                <w:rPr>
                  <w:iCs/>
                  <w:szCs w:val="24"/>
                </w:rPr>
                <w:t>F</w:t>
              </w:r>
            </w:ins>
            <w:ins w:id="11506" w:author="chaniaayulestari@outlook.com" w:date="2021-11-14T03:27:00Z">
              <w:r>
                <w:rPr>
                  <w:iCs/>
                  <w:szCs w:val="24"/>
                </w:rPr>
                <w:t xml:space="preserve">itur ini dapat melihat informasi detail mengenai </w:t>
              </w:r>
            </w:ins>
            <w:ins w:id="11507" w:author="chaniaayulestari@outlook.com" w:date="2021-11-14T03:28:00Z">
              <w:r>
                <w:rPr>
                  <w:iCs/>
                  <w:szCs w:val="24"/>
                </w:rPr>
                <w:t>admin</w:t>
              </w:r>
            </w:ins>
          </w:p>
        </w:tc>
      </w:tr>
      <w:tr w:rsidR="00756DA0" w14:paraId="4754EF77" w14:textId="77777777" w:rsidTr="005A4C8B">
        <w:trPr>
          <w:ins w:id="11508" w:author="chaniaayulestari@outlook.com" w:date="2021-11-13T22:14:00Z"/>
          <w:trPrChange w:id="11509" w:author="chaniaayulestari@outlook.com" w:date="2021-11-14T03:28:00Z">
            <w:trPr>
              <w:gridAfter w:val="0"/>
            </w:trPr>
          </w:trPrChange>
        </w:trPr>
        <w:tc>
          <w:tcPr>
            <w:tcW w:w="1981" w:type="dxa"/>
            <w:vMerge w:val="restart"/>
            <w:vAlign w:val="center"/>
            <w:tcPrChange w:id="11510" w:author="chaniaayulestari@outlook.com" w:date="2021-11-14T03:28:00Z">
              <w:tcPr>
                <w:tcW w:w="1981" w:type="dxa"/>
                <w:gridSpan w:val="2"/>
                <w:vMerge w:val="restart"/>
                <w:vAlign w:val="center"/>
              </w:tcPr>
            </w:tcPrChange>
          </w:tcPr>
          <w:p w14:paraId="6B5C088A" w14:textId="21D86AE9" w:rsidR="00756DA0" w:rsidRDefault="00756DA0" w:rsidP="00756DA0">
            <w:pPr>
              <w:jc w:val="center"/>
              <w:rPr>
                <w:ins w:id="11511" w:author="chaniaayulestari@outlook.com" w:date="2021-11-13T22:14:00Z"/>
              </w:rPr>
            </w:pPr>
            <w:commentRangeStart w:id="11512"/>
            <w:ins w:id="11513" w:author="chaniaayulestari@outlook.com" w:date="2021-11-13T22:14:00Z">
              <w:r>
                <w:t>Laporan Sisw</w:t>
              </w:r>
            </w:ins>
            <w:ins w:id="11514" w:author="chaniaayulestari@outlook.com" w:date="2021-11-13T22:15:00Z">
              <w:r>
                <w:t>a Bermasalah</w:t>
              </w:r>
            </w:ins>
            <w:commentRangeEnd w:id="11512"/>
            <w:r>
              <w:rPr>
                <w:rStyle w:val="CommentReference"/>
              </w:rPr>
              <w:commentReference w:id="11512"/>
            </w:r>
          </w:p>
        </w:tc>
        <w:tc>
          <w:tcPr>
            <w:tcW w:w="1982" w:type="dxa"/>
            <w:vAlign w:val="center"/>
            <w:tcPrChange w:id="11515" w:author="chaniaayulestari@outlook.com" w:date="2021-11-14T03:28:00Z">
              <w:tcPr>
                <w:tcW w:w="1982" w:type="dxa"/>
                <w:gridSpan w:val="2"/>
              </w:tcPr>
            </w:tcPrChange>
          </w:tcPr>
          <w:p w14:paraId="44C0803B" w14:textId="78387E11" w:rsidR="00756DA0" w:rsidRDefault="00756DA0">
            <w:pPr>
              <w:jc w:val="center"/>
              <w:rPr>
                <w:ins w:id="11516" w:author="chaniaayulestari@outlook.com" w:date="2021-11-13T22:14:00Z"/>
              </w:rPr>
              <w:pPrChange w:id="11517" w:author="chaniaayulestari@outlook.com" w:date="2021-11-14T03:28:00Z">
                <w:pPr/>
              </w:pPrChange>
            </w:pPr>
            <w:ins w:id="11518" w:author="chaniaayulestari@outlook.com" w:date="2021-11-13T22:14:00Z">
              <w:r>
                <w:t>Lihat Laporan Bermasalah</w:t>
              </w:r>
            </w:ins>
          </w:p>
        </w:tc>
        <w:tc>
          <w:tcPr>
            <w:tcW w:w="1982" w:type="dxa"/>
            <w:vAlign w:val="center"/>
            <w:tcPrChange w:id="11519" w:author="chaniaayulestari@outlook.com" w:date="2021-11-14T03:28:00Z">
              <w:tcPr>
                <w:tcW w:w="1982" w:type="dxa"/>
                <w:gridSpan w:val="2"/>
              </w:tcPr>
            </w:tcPrChange>
          </w:tcPr>
          <w:p w14:paraId="28043911" w14:textId="4BF829D6" w:rsidR="00756DA0" w:rsidRPr="001067DD" w:rsidRDefault="00756DA0">
            <w:pPr>
              <w:jc w:val="center"/>
              <w:rPr>
                <w:ins w:id="11520" w:author="chaniaayulestari@outlook.com" w:date="2021-11-13T22:14:00Z"/>
              </w:rPr>
              <w:pPrChange w:id="11521" w:author="chaniaayulestari@outlook.com" w:date="2021-11-14T03:28:00Z">
                <w:pPr/>
              </w:pPrChange>
            </w:pPr>
            <w:ins w:id="11522" w:author="chaniaayulestari@outlook.com" w:date="2021-11-14T06:32:00Z">
              <w:r w:rsidRPr="001067DD">
                <w:t>SP-RC2</w:t>
              </w:r>
            </w:ins>
            <w:ins w:id="11523" w:author="Rafi Aziizi" w:date="2021-11-14T12:39:00Z">
              <w:r w:rsidRPr="001067DD">
                <w:t>2</w:t>
              </w:r>
            </w:ins>
            <w:ins w:id="11524" w:author="chaniaayulestari@outlook.com" w:date="2021-11-14T06:32:00Z">
              <w:del w:id="11525" w:author="Rafi Aziizi" w:date="2021-11-14T12:39:00Z">
                <w:r w:rsidRPr="001067DD" w:rsidDel="00756DA0">
                  <w:delText>3</w:delText>
                </w:r>
              </w:del>
              <w:r w:rsidRPr="001067DD">
                <w:t>.1</w:t>
              </w:r>
            </w:ins>
            <w:ins w:id="11526" w:author="chaniaayulestari@outlook.com" w:date="2021-11-14T03:08:00Z">
              <w:del w:id="11527" w:author="chaniaayulestari@outlook.com" w:date="2021-11-14T06:32:00Z">
                <w:r w:rsidRPr="001067DD" w:rsidDel="008C0CCB">
                  <w:delText>SP-RC23</w:delText>
                </w:r>
              </w:del>
            </w:ins>
          </w:p>
        </w:tc>
        <w:tc>
          <w:tcPr>
            <w:tcW w:w="1982" w:type="dxa"/>
            <w:tcPrChange w:id="11528" w:author="chaniaayulestari@outlook.com" w:date="2021-11-14T03:28:00Z">
              <w:tcPr>
                <w:tcW w:w="1982" w:type="dxa"/>
                <w:gridSpan w:val="2"/>
              </w:tcPr>
            </w:tcPrChange>
          </w:tcPr>
          <w:p w14:paraId="450E0EA7" w14:textId="0237821A" w:rsidR="00756DA0" w:rsidRDefault="00756DA0" w:rsidP="00756DA0">
            <w:pPr>
              <w:rPr>
                <w:ins w:id="11529" w:author="chaniaayulestari@outlook.com" w:date="2021-11-13T22:14:00Z"/>
              </w:rPr>
            </w:pPr>
            <w:ins w:id="11530" w:author="Rafi Aziizi" w:date="2021-11-14T12:40:00Z">
              <w:r>
                <w:t>Fitur ini dapat melihat informasi mengenai data siswa bermasalah</w:t>
              </w:r>
            </w:ins>
          </w:p>
        </w:tc>
      </w:tr>
      <w:tr w:rsidR="00756DA0" w14:paraId="5029CA57" w14:textId="77777777" w:rsidTr="005A4C8B">
        <w:trPr>
          <w:ins w:id="11531" w:author="chaniaayulestari@outlook.com" w:date="2021-11-13T22:14:00Z"/>
          <w:trPrChange w:id="11532" w:author="chaniaayulestari@outlook.com" w:date="2021-11-14T03:28:00Z">
            <w:trPr>
              <w:gridAfter w:val="0"/>
            </w:trPr>
          </w:trPrChange>
        </w:trPr>
        <w:tc>
          <w:tcPr>
            <w:tcW w:w="1981" w:type="dxa"/>
            <w:vMerge/>
            <w:vAlign w:val="center"/>
            <w:tcPrChange w:id="11533" w:author="chaniaayulestari@outlook.com" w:date="2021-11-14T03:28:00Z">
              <w:tcPr>
                <w:tcW w:w="1981" w:type="dxa"/>
                <w:gridSpan w:val="2"/>
                <w:vMerge/>
                <w:vAlign w:val="center"/>
              </w:tcPr>
            </w:tcPrChange>
          </w:tcPr>
          <w:p w14:paraId="0F19548E" w14:textId="77777777" w:rsidR="00756DA0" w:rsidRDefault="00756DA0" w:rsidP="00756DA0">
            <w:pPr>
              <w:jc w:val="center"/>
              <w:rPr>
                <w:ins w:id="11534" w:author="chaniaayulestari@outlook.com" w:date="2021-11-13T22:14:00Z"/>
              </w:rPr>
            </w:pPr>
          </w:p>
        </w:tc>
        <w:tc>
          <w:tcPr>
            <w:tcW w:w="1982" w:type="dxa"/>
            <w:vAlign w:val="center"/>
            <w:tcPrChange w:id="11535" w:author="chaniaayulestari@outlook.com" w:date="2021-11-14T03:28:00Z">
              <w:tcPr>
                <w:tcW w:w="1982" w:type="dxa"/>
                <w:gridSpan w:val="2"/>
              </w:tcPr>
            </w:tcPrChange>
          </w:tcPr>
          <w:p w14:paraId="59CD7A6A" w14:textId="7D50DE64" w:rsidR="00756DA0" w:rsidRDefault="00756DA0">
            <w:pPr>
              <w:jc w:val="center"/>
              <w:rPr>
                <w:ins w:id="11536" w:author="chaniaayulestari@outlook.com" w:date="2021-11-13T22:14:00Z"/>
              </w:rPr>
              <w:pPrChange w:id="11537" w:author="chaniaayulestari@outlook.com" w:date="2021-11-14T03:28:00Z">
                <w:pPr/>
              </w:pPrChange>
            </w:pPr>
            <w:ins w:id="11538" w:author="chaniaayulestari@outlook.com" w:date="2021-11-13T22:14:00Z">
              <w:r>
                <w:t>Edit Laporan Bermasalah</w:t>
              </w:r>
            </w:ins>
          </w:p>
        </w:tc>
        <w:tc>
          <w:tcPr>
            <w:tcW w:w="1982" w:type="dxa"/>
            <w:vAlign w:val="center"/>
            <w:tcPrChange w:id="11539" w:author="chaniaayulestari@outlook.com" w:date="2021-11-14T03:28:00Z">
              <w:tcPr>
                <w:tcW w:w="1982" w:type="dxa"/>
                <w:gridSpan w:val="2"/>
              </w:tcPr>
            </w:tcPrChange>
          </w:tcPr>
          <w:p w14:paraId="3ADE2281" w14:textId="0A69DAED" w:rsidR="00756DA0" w:rsidRPr="001067DD" w:rsidRDefault="00756DA0">
            <w:pPr>
              <w:jc w:val="center"/>
              <w:rPr>
                <w:ins w:id="11540" w:author="chaniaayulestari@outlook.com" w:date="2021-11-13T22:14:00Z"/>
              </w:rPr>
              <w:pPrChange w:id="11541" w:author="chaniaayulestari@outlook.com" w:date="2021-11-14T03:28:00Z">
                <w:pPr/>
              </w:pPrChange>
            </w:pPr>
            <w:ins w:id="11542" w:author="chaniaayulestari@outlook.com" w:date="2021-11-14T06:32:00Z">
              <w:r w:rsidRPr="001067DD">
                <w:t>SP-RC2</w:t>
              </w:r>
            </w:ins>
            <w:ins w:id="11543" w:author="Rafi Aziizi" w:date="2021-11-14T12:39:00Z">
              <w:r w:rsidRPr="001067DD">
                <w:t>2</w:t>
              </w:r>
            </w:ins>
            <w:ins w:id="11544" w:author="chaniaayulestari@outlook.com" w:date="2021-11-14T06:32:00Z">
              <w:del w:id="11545" w:author="Rafi Aziizi" w:date="2021-11-14T12:39:00Z">
                <w:r w:rsidRPr="001067DD" w:rsidDel="00756DA0">
                  <w:delText>3</w:delText>
                </w:r>
              </w:del>
              <w:r w:rsidRPr="001067DD">
                <w:t>.2</w:t>
              </w:r>
            </w:ins>
          </w:p>
        </w:tc>
        <w:tc>
          <w:tcPr>
            <w:tcW w:w="1982" w:type="dxa"/>
            <w:tcPrChange w:id="11546" w:author="chaniaayulestari@outlook.com" w:date="2021-11-14T03:28:00Z">
              <w:tcPr>
                <w:tcW w:w="1982" w:type="dxa"/>
                <w:gridSpan w:val="2"/>
              </w:tcPr>
            </w:tcPrChange>
          </w:tcPr>
          <w:p w14:paraId="76DE7B36" w14:textId="0BAE3F77" w:rsidR="00756DA0" w:rsidRDefault="00756DA0" w:rsidP="00756DA0">
            <w:pPr>
              <w:rPr>
                <w:ins w:id="11547" w:author="chaniaayulestari@outlook.com" w:date="2021-11-13T22:14:00Z"/>
              </w:rPr>
            </w:pPr>
            <w:ins w:id="11548" w:author="Rafi Aziizi" w:date="2021-11-14T12:40:00Z">
              <w:r>
                <w:t>Fitur ini dapat memperbaharui status siswa bermasalah</w:t>
              </w:r>
            </w:ins>
          </w:p>
        </w:tc>
      </w:tr>
      <w:tr w:rsidR="00756DA0" w14:paraId="7972C554" w14:textId="77777777" w:rsidTr="005A4C8B">
        <w:trPr>
          <w:ins w:id="11549" w:author="chaniaayulestari@outlook.com" w:date="2021-11-12T16:42:00Z"/>
          <w:trPrChange w:id="11550" w:author="chaniaayulestari@outlook.com" w:date="2021-11-14T03:28:00Z">
            <w:trPr>
              <w:gridBefore w:val="1"/>
            </w:trPr>
          </w:trPrChange>
        </w:trPr>
        <w:tc>
          <w:tcPr>
            <w:tcW w:w="1981" w:type="dxa"/>
            <w:vMerge w:val="restart"/>
            <w:vAlign w:val="center"/>
            <w:tcPrChange w:id="11551" w:author="chaniaayulestari@outlook.com" w:date="2021-11-14T03:28:00Z">
              <w:tcPr>
                <w:tcW w:w="1981" w:type="dxa"/>
                <w:gridSpan w:val="2"/>
                <w:vMerge w:val="restart"/>
              </w:tcPr>
            </w:tcPrChange>
          </w:tcPr>
          <w:p w14:paraId="752BD8D9" w14:textId="5599834E" w:rsidR="00756DA0" w:rsidRDefault="00756DA0">
            <w:pPr>
              <w:jc w:val="center"/>
              <w:rPr>
                <w:ins w:id="11552" w:author="chaniaayulestari@outlook.com" w:date="2021-11-12T16:42:00Z"/>
              </w:rPr>
              <w:pPrChange w:id="11553" w:author="chaniaayulestari@outlook.com" w:date="2021-11-12T16:42:00Z">
                <w:pPr/>
              </w:pPrChange>
            </w:pPr>
            <w:ins w:id="11554" w:author="chaniaayulestari@outlook.com" w:date="2021-11-12T16:42:00Z">
              <w:r>
                <w:t>Kelola Semester</w:t>
              </w:r>
            </w:ins>
          </w:p>
        </w:tc>
        <w:tc>
          <w:tcPr>
            <w:tcW w:w="1982" w:type="dxa"/>
            <w:vAlign w:val="center"/>
            <w:tcPrChange w:id="11555" w:author="chaniaayulestari@outlook.com" w:date="2021-11-14T03:28:00Z">
              <w:tcPr>
                <w:tcW w:w="1982" w:type="dxa"/>
                <w:gridSpan w:val="2"/>
              </w:tcPr>
            </w:tcPrChange>
          </w:tcPr>
          <w:p w14:paraId="2E2B01C2" w14:textId="2ADBADA8" w:rsidR="00756DA0" w:rsidRDefault="00756DA0">
            <w:pPr>
              <w:jc w:val="center"/>
              <w:rPr>
                <w:ins w:id="11556" w:author="chaniaayulestari@outlook.com" w:date="2021-11-12T16:42:00Z"/>
              </w:rPr>
              <w:pPrChange w:id="11557" w:author="chaniaayulestari@outlook.com" w:date="2021-11-14T03:28:00Z">
                <w:pPr/>
              </w:pPrChange>
            </w:pPr>
            <w:ins w:id="11558" w:author="chaniaayulestari@outlook.com" w:date="2021-11-12T16:42:00Z">
              <w:del w:id="11559" w:author="chaniaayulestari@outlook.com" w:date="2021-11-14T03:09:00Z">
                <w:r w:rsidDel="004F0DF9">
                  <w:delText>Hapus</w:delText>
                </w:r>
              </w:del>
            </w:ins>
            <w:ins w:id="11560" w:author="chaniaayulestari@outlook.com" w:date="2021-11-14T03:09:00Z">
              <w:r>
                <w:t>Tambah</w:t>
              </w:r>
            </w:ins>
            <w:ins w:id="11561" w:author="chaniaayulestari@outlook.com" w:date="2021-11-12T16:42:00Z">
              <w:r>
                <w:t xml:space="preserve"> semester</w:t>
              </w:r>
            </w:ins>
          </w:p>
        </w:tc>
        <w:tc>
          <w:tcPr>
            <w:tcW w:w="1982" w:type="dxa"/>
            <w:vAlign w:val="center"/>
            <w:tcPrChange w:id="11562" w:author="chaniaayulestari@outlook.com" w:date="2021-11-14T03:28:00Z">
              <w:tcPr>
                <w:tcW w:w="1982" w:type="dxa"/>
                <w:gridSpan w:val="2"/>
              </w:tcPr>
            </w:tcPrChange>
          </w:tcPr>
          <w:p w14:paraId="42EF2BF2" w14:textId="5943FD70" w:rsidR="00756DA0" w:rsidRPr="001067DD" w:rsidRDefault="00756DA0">
            <w:pPr>
              <w:jc w:val="center"/>
              <w:rPr>
                <w:ins w:id="11563" w:author="chaniaayulestari@outlook.com" w:date="2021-11-12T16:42:00Z"/>
              </w:rPr>
              <w:pPrChange w:id="11564" w:author="chaniaayulestari@outlook.com" w:date="2021-11-14T03:28:00Z">
                <w:pPr/>
              </w:pPrChange>
            </w:pPr>
            <w:ins w:id="11565" w:author="chaniaayulestari@outlook.com" w:date="2021-11-14T03:09:00Z">
              <w:r w:rsidRPr="001067DD">
                <w:t>SP-RC17.1</w:t>
              </w:r>
            </w:ins>
          </w:p>
        </w:tc>
        <w:tc>
          <w:tcPr>
            <w:tcW w:w="1982" w:type="dxa"/>
            <w:tcPrChange w:id="11566" w:author="chaniaayulestari@outlook.com" w:date="2021-11-14T03:28:00Z">
              <w:tcPr>
                <w:tcW w:w="1982" w:type="dxa"/>
                <w:gridSpan w:val="2"/>
              </w:tcPr>
            </w:tcPrChange>
          </w:tcPr>
          <w:p w14:paraId="6C75ACCA" w14:textId="7ABFE61E" w:rsidR="00756DA0" w:rsidRDefault="00756DA0" w:rsidP="00756DA0">
            <w:pPr>
              <w:rPr>
                <w:ins w:id="11567" w:author="chaniaayulestari@outlook.com" w:date="2021-11-12T16:42:00Z"/>
              </w:rPr>
            </w:pPr>
            <w:ins w:id="11568" w:author="chaniaayulestari@outlook.com" w:date="2021-11-14T03:20:00Z">
              <w:r>
                <w:rPr>
                  <w:iCs/>
                  <w:szCs w:val="24"/>
                </w:rPr>
                <w:t>Fitur ini dapat menambahkan data seluruh semester</w:t>
              </w:r>
            </w:ins>
          </w:p>
        </w:tc>
      </w:tr>
      <w:tr w:rsidR="00756DA0" w14:paraId="04DA0905" w14:textId="77777777" w:rsidTr="005A4C8B">
        <w:trPr>
          <w:ins w:id="11569" w:author="chaniaayulestari@outlook.com" w:date="2021-11-12T16:42:00Z"/>
          <w:trPrChange w:id="11570" w:author="chaniaayulestari@outlook.com" w:date="2021-11-14T03:28:00Z">
            <w:trPr>
              <w:gridAfter w:val="0"/>
            </w:trPr>
          </w:trPrChange>
        </w:trPr>
        <w:tc>
          <w:tcPr>
            <w:tcW w:w="1981" w:type="dxa"/>
            <w:vMerge/>
            <w:tcPrChange w:id="11571" w:author="chaniaayulestari@outlook.com" w:date="2021-11-14T03:28:00Z">
              <w:tcPr>
                <w:tcW w:w="1981" w:type="dxa"/>
                <w:gridSpan w:val="2"/>
                <w:vMerge/>
              </w:tcPr>
            </w:tcPrChange>
          </w:tcPr>
          <w:p w14:paraId="5B49BE50" w14:textId="77777777" w:rsidR="00756DA0" w:rsidRDefault="00756DA0" w:rsidP="00756DA0">
            <w:pPr>
              <w:rPr>
                <w:ins w:id="11572" w:author="chaniaayulestari@outlook.com" w:date="2021-11-12T16:42:00Z"/>
              </w:rPr>
            </w:pPr>
          </w:p>
        </w:tc>
        <w:tc>
          <w:tcPr>
            <w:tcW w:w="1982" w:type="dxa"/>
            <w:vAlign w:val="center"/>
            <w:tcPrChange w:id="11573" w:author="chaniaayulestari@outlook.com" w:date="2021-11-14T03:28:00Z">
              <w:tcPr>
                <w:tcW w:w="1982" w:type="dxa"/>
                <w:gridSpan w:val="2"/>
              </w:tcPr>
            </w:tcPrChange>
          </w:tcPr>
          <w:p w14:paraId="3716EA8A" w14:textId="759B8EA7" w:rsidR="00756DA0" w:rsidRDefault="00756DA0">
            <w:pPr>
              <w:jc w:val="center"/>
              <w:rPr>
                <w:ins w:id="11574" w:author="chaniaayulestari@outlook.com" w:date="2021-11-12T16:42:00Z"/>
              </w:rPr>
              <w:pPrChange w:id="11575" w:author="chaniaayulestari@outlook.com" w:date="2021-11-14T03:28:00Z">
                <w:pPr/>
              </w:pPrChange>
            </w:pPr>
            <w:ins w:id="11576" w:author="chaniaayulestari@outlook.com" w:date="2021-11-12T16:42:00Z">
              <w:del w:id="11577" w:author="chaniaayulestari@outlook.com" w:date="2021-11-14T03:10:00Z">
                <w:r w:rsidDel="004F0DF9">
                  <w:delText>Edit</w:delText>
                </w:r>
              </w:del>
            </w:ins>
            <w:ins w:id="11578" w:author="chaniaayulestari@outlook.com" w:date="2021-11-14T03:10:00Z">
              <w:r>
                <w:t>Hapus</w:t>
              </w:r>
            </w:ins>
            <w:ins w:id="11579" w:author="chaniaayulestari@outlook.com" w:date="2021-11-12T16:42:00Z">
              <w:r>
                <w:t xml:space="preserve"> </w:t>
              </w:r>
            </w:ins>
            <w:ins w:id="11580" w:author="chaniaayulestari@outlook.com" w:date="2021-11-12T16:43:00Z">
              <w:r>
                <w:t>semester</w:t>
              </w:r>
            </w:ins>
          </w:p>
        </w:tc>
        <w:tc>
          <w:tcPr>
            <w:tcW w:w="1982" w:type="dxa"/>
            <w:vAlign w:val="center"/>
            <w:tcPrChange w:id="11581" w:author="chaniaayulestari@outlook.com" w:date="2021-11-14T03:28:00Z">
              <w:tcPr>
                <w:tcW w:w="1982" w:type="dxa"/>
                <w:gridSpan w:val="2"/>
              </w:tcPr>
            </w:tcPrChange>
          </w:tcPr>
          <w:p w14:paraId="0530840E" w14:textId="4FDA036D" w:rsidR="00756DA0" w:rsidRPr="001067DD" w:rsidRDefault="00756DA0">
            <w:pPr>
              <w:jc w:val="center"/>
              <w:rPr>
                <w:ins w:id="11582" w:author="chaniaayulestari@outlook.com" w:date="2021-11-12T16:42:00Z"/>
              </w:rPr>
              <w:pPrChange w:id="11583" w:author="chaniaayulestari@outlook.com" w:date="2021-11-14T03:28:00Z">
                <w:pPr/>
              </w:pPrChange>
            </w:pPr>
            <w:ins w:id="11584" w:author="chaniaayulestari@outlook.com" w:date="2021-11-14T03:10:00Z">
              <w:r w:rsidRPr="001067DD">
                <w:t>SP-RC17.2</w:t>
              </w:r>
            </w:ins>
          </w:p>
        </w:tc>
        <w:tc>
          <w:tcPr>
            <w:tcW w:w="1982" w:type="dxa"/>
            <w:tcPrChange w:id="11585" w:author="chaniaayulestari@outlook.com" w:date="2021-11-14T03:28:00Z">
              <w:tcPr>
                <w:tcW w:w="1982" w:type="dxa"/>
                <w:gridSpan w:val="2"/>
              </w:tcPr>
            </w:tcPrChange>
          </w:tcPr>
          <w:p w14:paraId="3146D159" w14:textId="60679A2D" w:rsidR="00756DA0" w:rsidRDefault="00756DA0" w:rsidP="00756DA0">
            <w:pPr>
              <w:rPr>
                <w:ins w:id="11586" w:author="chaniaayulestari@outlook.com" w:date="2021-11-12T16:42:00Z"/>
              </w:rPr>
            </w:pPr>
            <w:ins w:id="11587" w:author="chaniaayulestari@outlook.com" w:date="2021-11-14T03:15:00Z">
              <w:r>
                <w:rPr>
                  <w:iCs/>
                  <w:szCs w:val="24"/>
                </w:rPr>
                <w:t xml:space="preserve">Fitur ini dapat </w:t>
              </w:r>
              <w:r>
                <w:rPr>
                  <w:iCs/>
                  <w:szCs w:val="24"/>
                </w:rPr>
                <w:lastRenderedPageBreak/>
                <w:t>menghapus data seluruh semester.</w:t>
              </w:r>
            </w:ins>
          </w:p>
        </w:tc>
      </w:tr>
      <w:tr w:rsidR="00756DA0" w14:paraId="7133C00F" w14:textId="77777777" w:rsidTr="005A4C8B">
        <w:trPr>
          <w:ins w:id="11588" w:author="chaniaayulestari@outlook.com" w:date="2021-11-12T16:42:00Z"/>
          <w:trPrChange w:id="11589" w:author="chaniaayulestari@outlook.com" w:date="2021-11-14T03:28:00Z">
            <w:trPr>
              <w:gridAfter w:val="0"/>
            </w:trPr>
          </w:trPrChange>
        </w:trPr>
        <w:tc>
          <w:tcPr>
            <w:tcW w:w="1981" w:type="dxa"/>
            <w:vMerge/>
            <w:tcPrChange w:id="11590" w:author="chaniaayulestari@outlook.com" w:date="2021-11-14T03:28:00Z">
              <w:tcPr>
                <w:tcW w:w="1981" w:type="dxa"/>
                <w:gridSpan w:val="2"/>
                <w:vMerge/>
              </w:tcPr>
            </w:tcPrChange>
          </w:tcPr>
          <w:p w14:paraId="078A83E6" w14:textId="77777777" w:rsidR="00756DA0" w:rsidRDefault="00756DA0" w:rsidP="00756DA0">
            <w:pPr>
              <w:rPr>
                <w:ins w:id="11591" w:author="chaniaayulestari@outlook.com" w:date="2021-11-12T16:42:00Z"/>
              </w:rPr>
            </w:pPr>
          </w:p>
        </w:tc>
        <w:tc>
          <w:tcPr>
            <w:tcW w:w="1982" w:type="dxa"/>
            <w:vAlign w:val="center"/>
            <w:tcPrChange w:id="11592" w:author="chaniaayulestari@outlook.com" w:date="2021-11-14T03:28:00Z">
              <w:tcPr>
                <w:tcW w:w="1982" w:type="dxa"/>
                <w:gridSpan w:val="2"/>
              </w:tcPr>
            </w:tcPrChange>
          </w:tcPr>
          <w:p w14:paraId="67F2BA03" w14:textId="5B82877D" w:rsidR="00756DA0" w:rsidRDefault="00756DA0">
            <w:pPr>
              <w:jc w:val="center"/>
              <w:rPr>
                <w:ins w:id="11593" w:author="chaniaayulestari@outlook.com" w:date="2021-11-12T16:42:00Z"/>
              </w:rPr>
              <w:pPrChange w:id="11594" w:author="chaniaayulestari@outlook.com" w:date="2021-11-14T03:28:00Z">
                <w:pPr/>
              </w:pPrChange>
            </w:pPr>
            <w:ins w:id="11595" w:author="chaniaayulestari@outlook.com" w:date="2021-11-12T16:42:00Z">
              <w:del w:id="11596" w:author="chaniaayulestari@outlook.com" w:date="2021-11-14T03:10:00Z">
                <w:r w:rsidDel="004F0DF9">
                  <w:delText xml:space="preserve">Tambah </w:delText>
                </w:r>
              </w:del>
            </w:ins>
            <w:ins w:id="11597" w:author="chaniaayulestari@outlook.com" w:date="2021-11-14T03:10:00Z">
              <w:r>
                <w:t xml:space="preserve">Edit </w:t>
              </w:r>
            </w:ins>
            <w:ins w:id="11598" w:author="chaniaayulestari@outlook.com" w:date="2021-11-12T16:43:00Z">
              <w:r>
                <w:t>semester</w:t>
              </w:r>
            </w:ins>
          </w:p>
        </w:tc>
        <w:tc>
          <w:tcPr>
            <w:tcW w:w="1982" w:type="dxa"/>
            <w:vAlign w:val="center"/>
            <w:tcPrChange w:id="11599" w:author="chaniaayulestari@outlook.com" w:date="2021-11-14T03:28:00Z">
              <w:tcPr>
                <w:tcW w:w="1982" w:type="dxa"/>
                <w:gridSpan w:val="2"/>
              </w:tcPr>
            </w:tcPrChange>
          </w:tcPr>
          <w:p w14:paraId="65D6EC6A" w14:textId="74617583" w:rsidR="00756DA0" w:rsidRPr="001067DD" w:rsidRDefault="00756DA0">
            <w:pPr>
              <w:jc w:val="center"/>
              <w:rPr>
                <w:ins w:id="11600" w:author="chaniaayulestari@outlook.com" w:date="2021-11-12T16:42:00Z"/>
              </w:rPr>
              <w:pPrChange w:id="11601" w:author="chaniaayulestari@outlook.com" w:date="2021-11-14T03:28:00Z">
                <w:pPr/>
              </w:pPrChange>
            </w:pPr>
            <w:ins w:id="11602" w:author="chaniaayulestari@outlook.com" w:date="2021-11-14T03:10:00Z">
              <w:r w:rsidRPr="001067DD">
                <w:t>SP-RC17.3</w:t>
              </w:r>
            </w:ins>
          </w:p>
        </w:tc>
        <w:tc>
          <w:tcPr>
            <w:tcW w:w="1982" w:type="dxa"/>
            <w:tcPrChange w:id="11603" w:author="chaniaayulestari@outlook.com" w:date="2021-11-14T03:28:00Z">
              <w:tcPr>
                <w:tcW w:w="1982" w:type="dxa"/>
                <w:gridSpan w:val="2"/>
              </w:tcPr>
            </w:tcPrChange>
          </w:tcPr>
          <w:p w14:paraId="01388ADC" w14:textId="10C0C9AB" w:rsidR="00756DA0" w:rsidRDefault="00756DA0" w:rsidP="00756DA0">
            <w:pPr>
              <w:rPr>
                <w:ins w:id="11604" w:author="chaniaayulestari@outlook.com" w:date="2021-11-12T16:42:00Z"/>
              </w:rPr>
            </w:pPr>
            <w:ins w:id="11605" w:author="chaniaayulestari@outlook.com" w:date="2021-11-14T03:22:00Z">
              <w:r>
                <w:rPr>
                  <w:iCs/>
                  <w:szCs w:val="24"/>
                </w:rPr>
                <w:t>Fitur ini dapat mengubah data seluruh semester.</w:t>
              </w:r>
            </w:ins>
          </w:p>
        </w:tc>
      </w:tr>
      <w:tr w:rsidR="00756DA0" w14:paraId="38DE731A" w14:textId="77777777" w:rsidTr="005A4C8B">
        <w:trPr>
          <w:ins w:id="11606" w:author="chaniaayulestari@outlook.com" w:date="2021-11-12T16:42:00Z"/>
          <w:trPrChange w:id="11607" w:author="chaniaayulestari@outlook.com" w:date="2021-11-14T03:28:00Z">
            <w:trPr>
              <w:gridAfter w:val="0"/>
            </w:trPr>
          </w:trPrChange>
        </w:trPr>
        <w:tc>
          <w:tcPr>
            <w:tcW w:w="1981" w:type="dxa"/>
            <w:vMerge/>
            <w:tcPrChange w:id="11608" w:author="chaniaayulestari@outlook.com" w:date="2021-11-14T03:28:00Z">
              <w:tcPr>
                <w:tcW w:w="1981" w:type="dxa"/>
                <w:gridSpan w:val="2"/>
                <w:vMerge/>
              </w:tcPr>
            </w:tcPrChange>
          </w:tcPr>
          <w:p w14:paraId="0FEAE15B" w14:textId="77777777" w:rsidR="00756DA0" w:rsidRDefault="00756DA0" w:rsidP="00756DA0">
            <w:pPr>
              <w:rPr>
                <w:ins w:id="11609" w:author="chaniaayulestari@outlook.com" w:date="2021-11-12T16:42:00Z"/>
              </w:rPr>
            </w:pPr>
          </w:p>
        </w:tc>
        <w:tc>
          <w:tcPr>
            <w:tcW w:w="1982" w:type="dxa"/>
            <w:vAlign w:val="center"/>
            <w:tcPrChange w:id="11610" w:author="chaniaayulestari@outlook.com" w:date="2021-11-14T03:28:00Z">
              <w:tcPr>
                <w:tcW w:w="1982" w:type="dxa"/>
                <w:gridSpan w:val="2"/>
              </w:tcPr>
            </w:tcPrChange>
          </w:tcPr>
          <w:p w14:paraId="40D42478" w14:textId="5EE541DE" w:rsidR="00756DA0" w:rsidRDefault="00756DA0">
            <w:pPr>
              <w:jc w:val="center"/>
              <w:rPr>
                <w:ins w:id="11611" w:author="chaniaayulestari@outlook.com" w:date="2021-11-12T16:42:00Z"/>
              </w:rPr>
              <w:pPrChange w:id="11612" w:author="chaniaayulestari@outlook.com" w:date="2021-11-14T03:28:00Z">
                <w:pPr/>
              </w:pPrChange>
            </w:pPr>
            <w:ins w:id="11613" w:author="chaniaayulestari@outlook.com" w:date="2021-11-12T16:42:00Z">
              <w:r>
                <w:t xml:space="preserve">Lihat </w:t>
              </w:r>
            </w:ins>
            <w:ins w:id="11614" w:author="chaniaayulestari@outlook.com" w:date="2021-11-12T16:43:00Z">
              <w:r>
                <w:t>semester</w:t>
              </w:r>
            </w:ins>
          </w:p>
        </w:tc>
        <w:tc>
          <w:tcPr>
            <w:tcW w:w="1982" w:type="dxa"/>
            <w:vAlign w:val="center"/>
            <w:tcPrChange w:id="11615" w:author="chaniaayulestari@outlook.com" w:date="2021-11-14T03:28:00Z">
              <w:tcPr>
                <w:tcW w:w="1982" w:type="dxa"/>
                <w:gridSpan w:val="2"/>
              </w:tcPr>
            </w:tcPrChange>
          </w:tcPr>
          <w:p w14:paraId="2587E337" w14:textId="7A067660" w:rsidR="00756DA0" w:rsidRPr="001067DD" w:rsidRDefault="00756DA0">
            <w:pPr>
              <w:jc w:val="center"/>
              <w:rPr>
                <w:ins w:id="11616" w:author="chaniaayulestari@outlook.com" w:date="2021-11-12T16:42:00Z"/>
              </w:rPr>
              <w:pPrChange w:id="11617" w:author="chaniaayulestari@outlook.com" w:date="2021-11-14T03:28:00Z">
                <w:pPr/>
              </w:pPrChange>
            </w:pPr>
            <w:ins w:id="11618" w:author="chaniaayulestari@outlook.com" w:date="2021-11-14T03:10:00Z">
              <w:r w:rsidRPr="001067DD">
                <w:t>SP-RC17.4</w:t>
              </w:r>
            </w:ins>
          </w:p>
        </w:tc>
        <w:tc>
          <w:tcPr>
            <w:tcW w:w="1982" w:type="dxa"/>
            <w:tcPrChange w:id="11619" w:author="chaniaayulestari@outlook.com" w:date="2021-11-14T03:28:00Z">
              <w:tcPr>
                <w:tcW w:w="1982" w:type="dxa"/>
                <w:gridSpan w:val="2"/>
              </w:tcPr>
            </w:tcPrChange>
          </w:tcPr>
          <w:p w14:paraId="692483BA" w14:textId="4DD4033D" w:rsidR="00756DA0" w:rsidRDefault="00756DA0" w:rsidP="00756DA0">
            <w:pPr>
              <w:rPr>
                <w:ins w:id="11620" w:author="chaniaayulestari@outlook.com" w:date="2021-11-12T16:42:00Z"/>
              </w:rPr>
            </w:pPr>
            <w:ins w:id="11621" w:author="chaniaayulestari@outlook.com" w:date="2021-11-14T03:24:00Z">
              <w:r>
                <w:rPr>
                  <w:iCs/>
                  <w:szCs w:val="24"/>
                </w:rPr>
                <w:t>Fitur ini dapat melihat data seluruh semester</w:t>
              </w:r>
            </w:ins>
          </w:p>
        </w:tc>
      </w:tr>
      <w:tr w:rsidR="00756DA0" w14:paraId="4663CA68" w14:textId="77777777" w:rsidTr="004A4F76">
        <w:trPr>
          <w:ins w:id="11622" w:author="chaniaayulestari@outlook.com" w:date="2021-11-12T07:06:00Z"/>
        </w:trPr>
        <w:tc>
          <w:tcPr>
            <w:tcW w:w="1981" w:type="dxa"/>
            <w:vMerge w:val="restart"/>
            <w:vAlign w:val="center"/>
          </w:tcPr>
          <w:p w14:paraId="497CCD93" w14:textId="645F6DB3" w:rsidR="00756DA0" w:rsidRDefault="00756DA0">
            <w:pPr>
              <w:jc w:val="center"/>
              <w:rPr>
                <w:ins w:id="11623" w:author="chaniaayulestari@outlook.com" w:date="2021-11-12T07:06:00Z"/>
              </w:rPr>
              <w:pPrChange w:id="11624" w:author="chaniaayulestari@outlook.com" w:date="2021-11-12T07:11:00Z">
                <w:pPr/>
              </w:pPrChange>
            </w:pPr>
            <w:ins w:id="11625" w:author="chaniaayulestari@outlook.com" w:date="2021-11-12T07:06:00Z">
              <w:r>
                <w:t>Kelola Kelas</w:t>
              </w:r>
            </w:ins>
          </w:p>
        </w:tc>
        <w:tc>
          <w:tcPr>
            <w:tcW w:w="1982" w:type="dxa"/>
            <w:vAlign w:val="center"/>
          </w:tcPr>
          <w:p w14:paraId="53E76A5A" w14:textId="02A078D1" w:rsidR="00756DA0" w:rsidRDefault="00756DA0">
            <w:pPr>
              <w:jc w:val="center"/>
              <w:rPr>
                <w:ins w:id="11626" w:author="chaniaayulestari@outlook.com" w:date="2021-11-12T07:06:00Z"/>
              </w:rPr>
              <w:pPrChange w:id="11627" w:author="chaniaayulestari@outlook.com" w:date="2021-11-14T03:28:00Z">
                <w:pPr/>
              </w:pPrChange>
            </w:pPr>
            <w:ins w:id="11628" w:author="chaniaayulestari@outlook.com" w:date="2021-11-12T16:43:00Z">
              <w:del w:id="11629" w:author="chaniaayulestari@outlook.com" w:date="2021-11-14T03:11:00Z">
                <w:r w:rsidDel="004F0DF9">
                  <w:delText>Hapus</w:delText>
                </w:r>
              </w:del>
            </w:ins>
            <w:ins w:id="11630" w:author="chaniaayulestari@outlook.com" w:date="2021-11-14T03:11:00Z">
              <w:r>
                <w:t>Tambah</w:t>
              </w:r>
            </w:ins>
            <w:ins w:id="11631" w:author="chaniaayulestari@outlook.com" w:date="2021-11-12T16:43:00Z">
              <w:r>
                <w:t xml:space="preserve"> kelas</w:t>
              </w:r>
            </w:ins>
          </w:p>
        </w:tc>
        <w:tc>
          <w:tcPr>
            <w:tcW w:w="1982" w:type="dxa"/>
            <w:vAlign w:val="center"/>
          </w:tcPr>
          <w:p w14:paraId="6FE7D263" w14:textId="23A54C41" w:rsidR="00756DA0" w:rsidRPr="001067DD" w:rsidRDefault="00756DA0">
            <w:pPr>
              <w:jc w:val="center"/>
              <w:rPr>
                <w:ins w:id="11632" w:author="chaniaayulestari@outlook.com" w:date="2021-11-12T07:06:00Z"/>
              </w:rPr>
              <w:pPrChange w:id="11633" w:author="chaniaayulestari@outlook.com" w:date="2021-11-14T03:28:00Z">
                <w:pPr/>
              </w:pPrChange>
            </w:pPr>
            <w:ins w:id="11634" w:author="chaniaayulestari@outlook.com" w:date="2021-11-14T03:10:00Z">
              <w:r w:rsidRPr="001067DD">
                <w:t>SP-RC15.</w:t>
              </w:r>
            </w:ins>
            <w:ins w:id="11635" w:author="chaniaayulestari@outlook.com" w:date="2021-11-14T03:11:00Z">
              <w:r w:rsidRPr="001067DD">
                <w:t>1</w:t>
              </w:r>
            </w:ins>
          </w:p>
        </w:tc>
        <w:tc>
          <w:tcPr>
            <w:tcW w:w="1982" w:type="dxa"/>
          </w:tcPr>
          <w:p w14:paraId="2B7F1C0C" w14:textId="1DC68714" w:rsidR="00756DA0" w:rsidRDefault="00756DA0" w:rsidP="00756DA0">
            <w:pPr>
              <w:rPr>
                <w:ins w:id="11636" w:author="chaniaayulestari@outlook.com" w:date="2021-11-12T07:06:00Z"/>
              </w:rPr>
            </w:pPr>
            <w:ins w:id="11637" w:author="chaniaayulestari@outlook.com" w:date="2021-11-14T03:20:00Z">
              <w:r>
                <w:rPr>
                  <w:iCs/>
                  <w:szCs w:val="24"/>
                </w:rPr>
                <w:t>Fitur ini dapat menambahkan data seluruh</w:t>
              </w:r>
            </w:ins>
            <w:ins w:id="11638" w:author="chaniaayulestari@outlook.com" w:date="2021-11-14T03:21:00Z">
              <w:r>
                <w:rPr>
                  <w:iCs/>
                  <w:szCs w:val="24"/>
                </w:rPr>
                <w:t xml:space="preserve"> kelas</w:t>
              </w:r>
            </w:ins>
          </w:p>
        </w:tc>
      </w:tr>
      <w:tr w:rsidR="00756DA0" w14:paraId="65053FC4" w14:textId="77777777" w:rsidTr="004A4F76">
        <w:trPr>
          <w:ins w:id="11639" w:author="chaniaayulestari@outlook.com" w:date="2021-11-12T07:11:00Z"/>
        </w:trPr>
        <w:tc>
          <w:tcPr>
            <w:tcW w:w="1981" w:type="dxa"/>
            <w:vMerge/>
          </w:tcPr>
          <w:p w14:paraId="6856A58E" w14:textId="77777777" w:rsidR="00756DA0" w:rsidRDefault="00756DA0" w:rsidP="00756DA0">
            <w:pPr>
              <w:rPr>
                <w:ins w:id="11640" w:author="chaniaayulestari@outlook.com" w:date="2021-11-12T07:11:00Z"/>
              </w:rPr>
            </w:pPr>
          </w:p>
        </w:tc>
        <w:tc>
          <w:tcPr>
            <w:tcW w:w="1982" w:type="dxa"/>
            <w:vAlign w:val="center"/>
          </w:tcPr>
          <w:p w14:paraId="5F1A1E43" w14:textId="7DD87B83" w:rsidR="00756DA0" w:rsidRDefault="00756DA0">
            <w:pPr>
              <w:jc w:val="center"/>
              <w:rPr>
                <w:ins w:id="11641" w:author="chaniaayulestari@outlook.com" w:date="2021-11-12T07:11:00Z"/>
              </w:rPr>
              <w:pPrChange w:id="11642" w:author="chaniaayulestari@outlook.com" w:date="2021-11-14T03:28:00Z">
                <w:pPr/>
              </w:pPrChange>
            </w:pPr>
            <w:ins w:id="11643" w:author="chaniaayulestari@outlook.com" w:date="2021-11-12T16:43:00Z">
              <w:del w:id="11644" w:author="chaniaayulestari@outlook.com" w:date="2021-11-14T03:11:00Z">
                <w:r w:rsidDel="004F0DF9">
                  <w:delText>Edit</w:delText>
                </w:r>
              </w:del>
            </w:ins>
            <w:ins w:id="11645" w:author="chaniaayulestari@outlook.com" w:date="2021-11-14T03:11:00Z">
              <w:r>
                <w:t>Hapus</w:t>
              </w:r>
            </w:ins>
            <w:ins w:id="11646" w:author="chaniaayulestari@outlook.com" w:date="2021-11-12T16:43:00Z">
              <w:r>
                <w:t xml:space="preserve"> kelas</w:t>
              </w:r>
            </w:ins>
          </w:p>
        </w:tc>
        <w:tc>
          <w:tcPr>
            <w:tcW w:w="1982" w:type="dxa"/>
            <w:vAlign w:val="center"/>
          </w:tcPr>
          <w:p w14:paraId="0807DCD7" w14:textId="5A57BAFC" w:rsidR="00756DA0" w:rsidRPr="001067DD" w:rsidRDefault="00756DA0">
            <w:pPr>
              <w:jc w:val="center"/>
              <w:rPr>
                <w:ins w:id="11647" w:author="chaniaayulestari@outlook.com" w:date="2021-11-12T07:11:00Z"/>
              </w:rPr>
              <w:pPrChange w:id="11648" w:author="chaniaayulestari@outlook.com" w:date="2021-11-14T03:28:00Z">
                <w:pPr/>
              </w:pPrChange>
            </w:pPr>
            <w:ins w:id="11649" w:author="chaniaayulestari@outlook.com" w:date="2021-11-14T03:11:00Z">
              <w:r w:rsidRPr="001067DD">
                <w:t>SP-RC15.2</w:t>
              </w:r>
            </w:ins>
          </w:p>
        </w:tc>
        <w:tc>
          <w:tcPr>
            <w:tcW w:w="1982" w:type="dxa"/>
          </w:tcPr>
          <w:p w14:paraId="30AFD82F" w14:textId="6B85724F" w:rsidR="00756DA0" w:rsidRDefault="00756DA0" w:rsidP="00756DA0">
            <w:pPr>
              <w:rPr>
                <w:ins w:id="11650" w:author="chaniaayulestari@outlook.com" w:date="2021-11-12T07:11:00Z"/>
              </w:rPr>
            </w:pPr>
            <w:ins w:id="11651" w:author="chaniaayulestari@outlook.com" w:date="2021-11-14T03:15:00Z">
              <w:r>
                <w:rPr>
                  <w:iCs/>
                  <w:szCs w:val="24"/>
                </w:rPr>
                <w:t>Fitur ini dapat menghapus data seluruh kelas.</w:t>
              </w:r>
            </w:ins>
          </w:p>
        </w:tc>
      </w:tr>
      <w:tr w:rsidR="00756DA0" w14:paraId="74719D4E" w14:textId="77777777" w:rsidTr="004A4F76">
        <w:trPr>
          <w:ins w:id="11652" w:author="chaniaayulestari@outlook.com" w:date="2021-11-12T07:11:00Z"/>
        </w:trPr>
        <w:tc>
          <w:tcPr>
            <w:tcW w:w="1981" w:type="dxa"/>
            <w:vMerge/>
          </w:tcPr>
          <w:p w14:paraId="35D31EC9" w14:textId="77777777" w:rsidR="00756DA0" w:rsidRDefault="00756DA0" w:rsidP="00756DA0">
            <w:pPr>
              <w:rPr>
                <w:ins w:id="11653" w:author="chaniaayulestari@outlook.com" w:date="2021-11-12T07:11:00Z"/>
              </w:rPr>
            </w:pPr>
          </w:p>
        </w:tc>
        <w:tc>
          <w:tcPr>
            <w:tcW w:w="1982" w:type="dxa"/>
            <w:vAlign w:val="center"/>
          </w:tcPr>
          <w:p w14:paraId="7F50D5DD" w14:textId="26D8BDAA" w:rsidR="00756DA0" w:rsidRDefault="00756DA0">
            <w:pPr>
              <w:jc w:val="center"/>
              <w:rPr>
                <w:ins w:id="11654" w:author="chaniaayulestari@outlook.com" w:date="2021-11-12T07:11:00Z"/>
              </w:rPr>
              <w:pPrChange w:id="11655" w:author="chaniaayulestari@outlook.com" w:date="2021-11-14T03:28:00Z">
                <w:pPr/>
              </w:pPrChange>
            </w:pPr>
            <w:ins w:id="11656" w:author="chaniaayulestari@outlook.com" w:date="2021-11-12T16:43:00Z">
              <w:del w:id="11657" w:author="chaniaayulestari@outlook.com" w:date="2021-11-14T03:11:00Z">
                <w:r w:rsidDel="004F0DF9">
                  <w:delText>Tambah</w:delText>
                </w:r>
              </w:del>
            </w:ins>
            <w:ins w:id="11658" w:author="chaniaayulestari@outlook.com" w:date="2021-11-14T03:11:00Z">
              <w:r>
                <w:t>Edit</w:t>
              </w:r>
            </w:ins>
            <w:ins w:id="11659" w:author="chaniaayulestari@outlook.com" w:date="2021-11-12T16:43:00Z">
              <w:r>
                <w:t xml:space="preserve"> </w:t>
              </w:r>
            </w:ins>
            <w:ins w:id="11660" w:author="chaniaayulestari@outlook.com" w:date="2021-11-12T16:44:00Z">
              <w:r>
                <w:t>kelas</w:t>
              </w:r>
            </w:ins>
          </w:p>
        </w:tc>
        <w:tc>
          <w:tcPr>
            <w:tcW w:w="1982" w:type="dxa"/>
            <w:vAlign w:val="center"/>
          </w:tcPr>
          <w:p w14:paraId="5B297F1D" w14:textId="30F18E35" w:rsidR="00756DA0" w:rsidRPr="001067DD" w:rsidRDefault="00756DA0">
            <w:pPr>
              <w:jc w:val="center"/>
              <w:rPr>
                <w:ins w:id="11661" w:author="chaniaayulestari@outlook.com" w:date="2021-11-12T07:11:00Z"/>
              </w:rPr>
              <w:pPrChange w:id="11662" w:author="chaniaayulestari@outlook.com" w:date="2021-11-14T03:28:00Z">
                <w:pPr/>
              </w:pPrChange>
            </w:pPr>
            <w:ins w:id="11663" w:author="chaniaayulestari@outlook.com" w:date="2021-11-14T03:11:00Z">
              <w:r w:rsidRPr="001067DD">
                <w:t>SP-RC15.3</w:t>
              </w:r>
            </w:ins>
          </w:p>
        </w:tc>
        <w:tc>
          <w:tcPr>
            <w:tcW w:w="1982" w:type="dxa"/>
          </w:tcPr>
          <w:p w14:paraId="61FE50E0" w14:textId="33393D7B" w:rsidR="00756DA0" w:rsidRDefault="00756DA0" w:rsidP="00756DA0">
            <w:pPr>
              <w:rPr>
                <w:ins w:id="11664" w:author="chaniaayulestari@outlook.com" w:date="2021-11-12T07:11:00Z"/>
              </w:rPr>
            </w:pPr>
            <w:ins w:id="11665" w:author="chaniaayulestari@outlook.com" w:date="2021-11-14T03:22:00Z">
              <w:r>
                <w:rPr>
                  <w:iCs/>
                  <w:szCs w:val="24"/>
                </w:rPr>
                <w:t>Fitur ini dapat mengubah data seluruh kelas.</w:t>
              </w:r>
            </w:ins>
          </w:p>
        </w:tc>
      </w:tr>
      <w:tr w:rsidR="00756DA0" w14:paraId="7B56E798" w14:textId="77777777" w:rsidTr="004A4F76">
        <w:trPr>
          <w:ins w:id="11666" w:author="chaniaayulestari@outlook.com" w:date="2021-11-12T07:11:00Z"/>
        </w:trPr>
        <w:tc>
          <w:tcPr>
            <w:tcW w:w="1981" w:type="dxa"/>
            <w:vMerge/>
          </w:tcPr>
          <w:p w14:paraId="43078AD0" w14:textId="77777777" w:rsidR="00756DA0" w:rsidRDefault="00756DA0" w:rsidP="00756DA0">
            <w:pPr>
              <w:rPr>
                <w:ins w:id="11667" w:author="chaniaayulestari@outlook.com" w:date="2021-11-12T07:11:00Z"/>
              </w:rPr>
            </w:pPr>
          </w:p>
        </w:tc>
        <w:tc>
          <w:tcPr>
            <w:tcW w:w="1982" w:type="dxa"/>
            <w:vAlign w:val="center"/>
          </w:tcPr>
          <w:p w14:paraId="13652708" w14:textId="15136387" w:rsidR="00756DA0" w:rsidRDefault="00756DA0">
            <w:pPr>
              <w:jc w:val="center"/>
              <w:rPr>
                <w:ins w:id="11668" w:author="chaniaayulestari@outlook.com" w:date="2021-11-12T07:11:00Z"/>
              </w:rPr>
              <w:pPrChange w:id="11669" w:author="chaniaayulestari@outlook.com" w:date="2021-11-14T03:28:00Z">
                <w:pPr/>
              </w:pPrChange>
            </w:pPr>
            <w:ins w:id="11670" w:author="chaniaayulestari@outlook.com" w:date="2021-11-12T16:43:00Z">
              <w:r>
                <w:t xml:space="preserve">Lihat </w:t>
              </w:r>
            </w:ins>
            <w:ins w:id="11671" w:author="chaniaayulestari@outlook.com" w:date="2021-11-12T16:44:00Z">
              <w:r>
                <w:t>kelas</w:t>
              </w:r>
            </w:ins>
          </w:p>
        </w:tc>
        <w:tc>
          <w:tcPr>
            <w:tcW w:w="1982" w:type="dxa"/>
            <w:vAlign w:val="center"/>
          </w:tcPr>
          <w:p w14:paraId="2A970CBD" w14:textId="528757B5" w:rsidR="00756DA0" w:rsidRPr="001067DD" w:rsidRDefault="00756DA0">
            <w:pPr>
              <w:jc w:val="center"/>
              <w:rPr>
                <w:ins w:id="11672" w:author="chaniaayulestari@outlook.com" w:date="2021-11-12T07:11:00Z"/>
              </w:rPr>
              <w:pPrChange w:id="11673" w:author="chaniaayulestari@outlook.com" w:date="2021-11-14T03:28:00Z">
                <w:pPr/>
              </w:pPrChange>
            </w:pPr>
            <w:ins w:id="11674" w:author="chaniaayulestari@outlook.com" w:date="2021-11-14T03:12:00Z">
              <w:r w:rsidRPr="001067DD">
                <w:t>SP-RC15.4</w:t>
              </w:r>
            </w:ins>
          </w:p>
        </w:tc>
        <w:tc>
          <w:tcPr>
            <w:tcW w:w="1982" w:type="dxa"/>
          </w:tcPr>
          <w:p w14:paraId="7FD0764A" w14:textId="65220DAF" w:rsidR="00756DA0" w:rsidRDefault="00756DA0" w:rsidP="00756DA0">
            <w:pPr>
              <w:rPr>
                <w:ins w:id="11675" w:author="chaniaayulestari@outlook.com" w:date="2021-11-12T07:11:00Z"/>
              </w:rPr>
            </w:pPr>
            <w:ins w:id="11676" w:author="chaniaayulestari@outlook.com" w:date="2021-11-14T03:25:00Z">
              <w:r>
                <w:rPr>
                  <w:iCs/>
                  <w:szCs w:val="24"/>
                </w:rPr>
                <w:t>Fitur ini dapat melihat data seluruh kelas</w:t>
              </w:r>
            </w:ins>
          </w:p>
        </w:tc>
      </w:tr>
      <w:tr w:rsidR="00756DA0" w14:paraId="6378E97B" w14:textId="77777777" w:rsidTr="005A4C8B">
        <w:trPr>
          <w:ins w:id="11677" w:author="Rafi Aziizi" w:date="2021-11-14T12:14:00Z"/>
        </w:trPr>
        <w:tc>
          <w:tcPr>
            <w:tcW w:w="1981" w:type="dxa"/>
            <w:vMerge/>
          </w:tcPr>
          <w:p w14:paraId="3461A818" w14:textId="77777777" w:rsidR="00756DA0" w:rsidRDefault="00756DA0" w:rsidP="00756DA0">
            <w:pPr>
              <w:rPr>
                <w:ins w:id="11678" w:author="Rafi Aziizi" w:date="2021-11-14T12:14:00Z"/>
              </w:rPr>
            </w:pPr>
          </w:p>
        </w:tc>
        <w:tc>
          <w:tcPr>
            <w:tcW w:w="1982" w:type="dxa"/>
            <w:vAlign w:val="center"/>
          </w:tcPr>
          <w:p w14:paraId="217A6342" w14:textId="7A8B5DC7" w:rsidR="00756DA0" w:rsidRDefault="00756DA0" w:rsidP="00756DA0">
            <w:pPr>
              <w:jc w:val="center"/>
              <w:rPr>
                <w:ins w:id="11679" w:author="Rafi Aziizi" w:date="2021-11-14T12:14:00Z"/>
              </w:rPr>
            </w:pPr>
            <w:ins w:id="11680" w:author="Rafi Aziizi" w:date="2021-11-14T12:14:00Z">
              <w:r>
                <w:t>Lihat Profile Kelas</w:t>
              </w:r>
            </w:ins>
          </w:p>
        </w:tc>
        <w:tc>
          <w:tcPr>
            <w:tcW w:w="1982" w:type="dxa"/>
            <w:vAlign w:val="center"/>
          </w:tcPr>
          <w:p w14:paraId="6F3E99D7" w14:textId="0E9A203C" w:rsidR="00756DA0" w:rsidRPr="001067DD" w:rsidRDefault="00756DA0" w:rsidP="00756DA0">
            <w:pPr>
              <w:jc w:val="center"/>
              <w:rPr>
                <w:ins w:id="11681" w:author="Rafi Aziizi" w:date="2021-11-14T12:14:00Z"/>
              </w:rPr>
            </w:pPr>
            <w:ins w:id="11682" w:author="Rafi Aziizi" w:date="2021-11-14T12:16:00Z">
              <w:r w:rsidRPr="001067DD">
                <w:t>SP-RC09</w:t>
              </w:r>
            </w:ins>
          </w:p>
        </w:tc>
        <w:tc>
          <w:tcPr>
            <w:tcW w:w="1982" w:type="dxa"/>
          </w:tcPr>
          <w:p w14:paraId="4FA0B628" w14:textId="7E72118D" w:rsidR="00756DA0" w:rsidRDefault="00756DA0" w:rsidP="00756DA0">
            <w:pPr>
              <w:rPr>
                <w:ins w:id="11683" w:author="Rafi Aziizi" w:date="2021-11-14T12:14:00Z"/>
                <w:iCs/>
              </w:rPr>
            </w:pPr>
            <w:ins w:id="11684" w:author="Rafi Aziizi" w:date="2021-11-14T12:16:00Z">
              <w:r>
                <w:rPr>
                  <w:iCs/>
                </w:rPr>
                <w:t>Fitur ini dapat melihat informasi data kelas secara spesifik</w:t>
              </w:r>
            </w:ins>
          </w:p>
        </w:tc>
      </w:tr>
      <w:tr w:rsidR="00756DA0" w14:paraId="2E12692A" w14:textId="77777777" w:rsidTr="004A4F76">
        <w:trPr>
          <w:ins w:id="11685" w:author="chaniaayulestari@outlook.com" w:date="2021-11-14T02:34:00Z"/>
        </w:trPr>
        <w:tc>
          <w:tcPr>
            <w:tcW w:w="1981" w:type="dxa"/>
            <w:vMerge/>
          </w:tcPr>
          <w:p w14:paraId="73962158" w14:textId="77777777" w:rsidR="00756DA0" w:rsidRDefault="00756DA0" w:rsidP="00756DA0">
            <w:pPr>
              <w:rPr>
                <w:ins w:id="11686" w:author="chaniaayulestari@outlook.com" w:date="2021-11-14T02:34:00Z"/>
              </w:rPr>
            </w:pPr>
          </w:p>
        </w:tc>
        <w:tc>
          <w:tcPr>
            <w:tcW w:w="1982" w:type="dxa"/>
            <w:vAlign w:val="center"/>
          </w:tcPr>
          <w:p w14:paraId="618A1FC2" w14:textId="4FA20EE8" w:rsidR="00756DA0" w:rsidRDefault="00756DA0">
            <w:pPr>
              <w:jc w:val="center"/>
              <w:rPr>
                <w:ins w:id="11687" w:author="chaniaayulestari@outlook.com" w:date="2021-11-14T02:34:00Z"/>
              </w:rPr>
              <w:pPrChange w:id="11688" w:author="chaniaayulestari@outlook.com" w:date="2021-11-14T03:28:00Z">
                <w:pPr/>
              </w:pPrChange>
            </w:pPr>
            <w:commentRangeStart w:id="11689"/>
            <w:ins w:id="11690" w:author="chaniaayulestari@outlook.com" w:date="2021-11-14T02:34:00Z">
              <w:r>
                <w:t xml:space="preserve">Lihat </w:t>
              </w:r>
              <w:del w:id="11691" w:author="Rafi Aziizi" w:date="2021-11-14T12:14:00Z">
                <w:r w:rsidDel="008B7DB5">
                  <w:delText xml:space="preserve">Profile </w:delText>
                </w:r>
              </w:del>
              <w:r>
                <w:t>Anggot</w:t>
              </w:r>
            </w:ins>
            <w:ins w:id="11692" w:author="Rafi Aziizi" w:date="2021-11-14T12:14:00Z">
              <w:r>
                <w:t>a</w:t>
              </w:r>
            </w:ins>
            <w:ins w:id="11693" w:author="chaniaayulestari@outlook.com" w:date="2021-11-14T02:34:00Z">
              <w:r>
                <w:t xml:space="preserve"> Kelas</w:t>
              </w:r>
            </w:ins>
            <w:commentRangeEnd w:id="11689"/>
            <w:r>
              <w:rPr>
                <w:rStyle w:val="CommentReference"/>
              </w:rPr>
              <w:commentReference w:id="11689"/>
            </w:r>
          </w:p>
        </w:tc>
        <w:tc>
          <w:tcPr>
            <w:tcW w:w="1982" w:type="dxa"/>
            <w:vAlign w:val="center"/>
          </w:tcPr>
          <w:p w14:paraId="0AF139CF" w14:textId="71CADA01" w:rsidR="00756DA0" w:rsidRPr="001067DD" w:rsidRDefault="00756DA0">
            <w:pPr>
              <w:jc w:val="center"/>
              <w:rPr>
                <w:ins w:id="11694" w:author="chaniaayulestari@outlook.com" w:date="2021-11-14T02:34:00Z"/>
              </w:rPr>
              <w:pPrChange w:id="11695" w:author="chaniaayulestari@outlook.com" w:date="2021-11-14T03:28:00Z">
                <w:pPr/>
              </w:pPrChange>
            </w:pPr>
            <w:ins w:id="11696" w:author="Rafi Aziizi" w:date="2021-11-14T12:16:00Z">
              <w:r w:rsidRPr="001067DD">
                <w:t>SP-RC10</w:t>
              </w:r>
            </w:ins>
          </w:p>
        </w:tc>
        <w:tc>
          <w:tcPr>
            <w:tcW w:w="1982" w:type="dxa"/>
          </w:tcPr>
          <w:p w14:paraId="634375FD" w14:textId="39B87570" w:rsidR="00756DA0" w:rsidRDefault="00756DA0" w:rsidP="00756DA0">
            <w:pPr>
              <w:rPr>
                <w:ins w:id="11697" w:author="chaniaayulestari@outlook.com" w:date="2021-11-14T02:34:00Z"/>
              </w:rPr>
            </w:pPr>
            <w:ins w:id="11698" w:author="Rafi Aziizi" w:date="2021-11-14T12:17:00Z">
              <w:r>
                <w:rPr>
                  <w:iCs/>
                  <w:szCs w:val="24"/>
                </w:rPr>
                <w:t>Fitur ini dapat melihat data seluruh anggota siswa yang memasuki kelas yang sama</w:t>
              </w:r>
            </w:ins>
          </w:p>
        </w:tc>
      </w:tr>
      <w:tr w:rsidR="00756DA0" w14:paraId="1BED0234" w14:textId="77777777" w:rsidTr="004A4F76">
        <w:trPr>
          <w:ins w:id="11699" w:author="chaniaayulestari@outlook.com" w:date="2021-11-14T02:34:00Z"/>
        </w:trPr>
        <w:tc>
          <w:tcPr>
            <w:tcW w:w="1981" w:type="dxa"/>
            <w:vMerge/>
          </w:tcPr>
          <w:p w14:paraId="295869D9" w14:textId="77777777" w:rsidR="00756DA0" w:rsidRDefault="00756DA0" w:rsidP="00756DA0">
            <w:pPr>
              <w:rPr>
                <w:ins w:id="11700" w:author="chaniaayulestari@outlook.com" w:date="2021-11-14T02:34:00Z"/>
              </w:rPr>
            </w:pPr>
          </w:p>
        </w:tc>
        <w:tc>
          <w:tcPr>
            <w:tcW w:w="1982" w:type="dxa"/>
            <w:vAlign w:val="center"/>
          </w:tcPr>
          <w:p w14:paraId="3FE17F53" w14:textId="5B6CA8E7" w:rsidR="00756DA0" w:rsidRDefault="00756DA0">
            <w:pPr>
              <w:jc w:val="center"/>
              <w:rPr>
                <w:ins w:id="11701" w:author="chaniaayulestari@outlook.com" w:date="2021-11-14T02:34:00Z"/>
              </w:rPr>
              <w:pPrChange w:id="11702" w:author="chaniaayulestari@outlook.com" w:date="2021-11-14T03:28:00Z">
                <w:pPr/>
              </w:pPrChange>
            </w:pPr>
            <w:commentRangeStart w:id="11703"/>
            <w:ins w:id="11704" w:author="chaniaayulestari@outlook.com" w:date="2021-11-14T02:34:00Z">
              <w:r>
                <w:t>Cetak Riwayat Absensi Anggota Kelas</w:t>
              </w:r>
            </w:ins>
            <w:commentRangeEnd w:id="11703"/>
            <w:r>
              <w:rPr>
                <w:rStyle w:val="CommentReference"/>
              </w:rPr>
              <w:commentReference w:id="11703"/>
            </w:r>
          </w:p>
        </w:tc>
        <w:tc>
          <w:tcPr>
            <w:tcW w:w="1982" w:type="dxa"/>
            <w:vAlign w:val="center"/>
          </w:tcPr>
          <w:p w14:paraId="48DE76A8" w14:textId="7B997B3A" w:rsidR="00756DA0" w:rsidRPr="001067DD" w:rsidRDefault="00756DA0">
            <w:pPr>
              <w:jc w:val="center"/>
              <w:rPr>
                <w:ins w:id="11705" w:author="chaniaayulestari@outlook.com" w:date="2021-11-14T02:34:00Z"/>
              </w:rPr>
              <w:pPrChange w:id="11706" w:author="chaniaayulestari@outlook.com" w:date="2021-11-14T03:28:00Z">
                <w:pPr/>
              </w:pPrChange>
            </w:pPr>
            <w:ins w:id="11707" w:author="Rafi Aziizi" w:date="2021-11-14T12:14:00Z">
              <w:r w:rsidRPr="001067DD">
                <w:t>SP-RC15.5</w:t>
              </w:r>
            </w:ins>
          </w:p>
        </w:tc>
        <w:tc>
          <w:tcPr>
            <w:tcW w:w="1982" w:type="dxa"/>
          </w:tcPr>
          <w:p w14:paraId="197AED44" w14:textId="680F3FF2" w:rsidR="00756DA0" w:rsidRDefault="00756DA0" w:rsidP="00756DA0">
            <w:pPr>
              <w:rPr>
                <w:ins w:id="11708" w:author="chaniaayulestari@outlook.com" w:date="2021-11-14T02:34:00Z"/>
              </w:rPr>
            </w:pPr>
            <w:ins w:id="11709" w:author="Rafi Aziizi" w:date="2021-11-14T12:14:00Z">
              <w:r>
                <w:rPr>
                  <w:iCs/>
                </w:rPr>
                <w:t xml:space="preserve">Fitur ini dapat mencetak dokumen riwayat absensi </w:t>
              </w:r>
              <w:r>
                <w:rPr>
                  <w:iCs/>
                </w:rPr>
                <w:lastRenderedPageBreak/>
                <w:t xml:space="preserve">anggota kelas yang </w:t>
              </w:r>
            </w:ins>
            <w:ins w:id="11710" w:author="Rafi Aziizi" w:date="2021-11-14T12:17:00Z">
              <w:r>
                <w:rPr>
                  <w:iCs/>
                </w:rPr>
                <w:t xml:space="preserve">memasuki </w:t>
              </w:r>
            </w:ins>
            <w:ins w:id="11711" w:author="Rafi Aziizi" w:date="2021-11-14T12:14:00Z">
              <w:r>
                <w:rPr>
                  <w:iCs/>
                </w:rPr>
                <w:t xml:space="preserve">kelas </w:t>
              </w:r>
            </w:ins>
            <w:ins w:id="11712" w:author="Rafi Aziizi" w:date="2021-11-14T12:17:00Z">
              <w:r>
                <w:rPr>
                  <w:iCs/>
                </w:rPr>
                <w:t xml:space="preserve">yang </w:t>
              </w:r>
            </w:ins>
            <w:ins w:id="11713" w:author="Rafi Aziizi" w:date="2021-11-14T12:14:00Z">
              <w:r>
                <w:rPr>
                  <w:iCs/>
                </w:rPr>
                <w:t>sama.</w:t>
              </w:r>
            </w:ins>
          </w:p>
        </w:tc>
      </w:tr>
      <w:tr w:rsidR="00756DA0" w14:paraId="7F44DF1C" w14:textId="77777777" w:rsidTr="001067DD">
        <w:trPr>
          <w:ins w:id="11714" w:author="Rafi Aziizi" w:date="2021-11-14T12:40:00Z"/>
          <w:trPrChange w:id="11715" w:author="Rafi Aziizi" w:date="2021-11-14T12:41:00Z">
            <w:trPr>
              <w:gridAfter w:val="0"/>
            </w:trPr>
          </w:trPrChange>
        </w:trPr>
        <w:tc>
          <w:tcPr>
            <w:tcW w:w="1981" w:type="dxa"/>
            <w:vAlign w:val="center"/>
            <w:tcPrChange w:id="11716" w:author="Rafi Aziizi" w:date="2021-11-14T12:41:00Z">
              <w:tcPr>
                <w:tcW w:w="1981" w:type="dxa"/>
                <w:gridSpan w:val="2"/>
              </w:tcPr>
            </w:tcPrChange>
          </w:tcPr>
          <w:p w14:paraId="57E58C09" w14:textId="164948B3" w:rsidR="00756DA0" w:rsidRDefault="00756DA0">
            <w:pPr>
              <w:jc w:val="center"/>
              <w:rPr>
                <w:ins w:id="11717" w:author="Rafi Aziizi" w:date="2021-11-14T12:40:00Z"/>
              </w:rPr>
              <w:pPrChange w:id="11718" w:author="Rafi Aziizi" w:date="2021-11-14T12:41:00Z">
                <w:pPr/>
              </w:pPrChange>
            </w:pPr>
            <w:ins w:id="11719" w:author="Rafi Aziizi" w:date="2021-11-14T12:40:00Z">
              <w:r>
                <w:lastRenderedPageBreak/>
                <w:t>Notifikasi</w:t>
              </w:r>
            </w:ins>
          </w:p>
        </w:tc>
        <w:tc>
          <w:tcPr>
            <w:tcW w:w="1982" w:type="dxa"/>
            <w:vAlign w:val="center"/>
            <w:tcPrChange w:id="11720" w:author="Rafi Aziizi" w:date="2021-11-14T12:41:00Z">
              <w:tcPr>
                <w:tcW w:w="1982" w:type="dxa"/>
                <w:gridSpan w:val="2"/>
                <w:vAlign w:val="center"/>
              </w:tcPr>
            </w:tcPrChange>
          </w:tcPr>
          <w:p w14:paraId="1C3A0C1D" w14:textId="3605DC05" w:rsidR="00756DA0" w:rsidRDefault="001067DD" w:rsidP="00756DA0">
            <w:pPr>
              <w:jc w:val="center"/>
              <w:rPr>
                <w:ins w:id="11721" w:author="Rafi Aziizi" w:date="2021-11-14T12:40:00Z"/>
              </w:rPr>
            </w:pPr>
            <w:ins w:id="11722" w:author="Rafi Aziizi" w:date="2021-11-14T12:40:00Z">
              <w:r>
                <w:t>Lihat Notifikasi</w:t>
              </w:r>
            </w:ins>
          </w:p>
        </w:tc>
        <w:tc>
          <w:tcPr>
            <w:tcW w:w="1982" w:type="dxa"/>
            <w:vAlign w:val="center"/>
            <w:tcPrChange w:id="11723" w:author="Rafi Aziizi" w:date="2021-11-14T12:41:00Z">
              <w:tcPr>
                <w:tcW w:w="1982" w:type="dxa"/>
                <w:gridSpan w:val="2"/>
                <w:vAlign w:val="center"/>
              </w:tcPr>
            </w:tcPrChange>
          </w:tcPr>
          <w:p w14:paraId="79EF7C03" w14:textId="4569CE69" w:rsidR="00756DA0" w:rsidRPr="001067DD" w:rsidRDefault="001067DD" w:rsidP="00756DA0">
            <w:pPr>
              <w:jc w:val="center"/>
              <w:rPr>
                <w:ins w:id="11724" w:author="Rafi Aziizi" w:date="2021-11-14T12:40:00Z"/>
                <w:rPrChange w:id="11725" w:author="Rafi Aziizi" w:date="2021-11-14T12:42:00Z">
                  <w:rPr>
                    <w:ins w:id="11726" w:author="Rafi Aziizi" w:date="2021-11-14T12:40:00Z"/>
                    <w:highlight w:val="yellow"/>
                  </w:rPr>
                </w:rPrChange>
              </w:rPr>
            </w:pPr>
            <w:ins w:id="11727" w:author="Rafi Aziizi" w:date="2021-11-14T12:40:00Z">
              <w:r w:rsidRPr="001067DD">
                <w:rPr>
                  <w:rPrChange w:id="11728" w:author="Rafi Aziizi" w:date="2021-11-14T12:42:00Z">
                    <w:rPr>
                      <w:highlight w:val="yellow"/>
                    </w:rPr>
                  </w:rPrChange>
                </w:rPr>
                <w:t>SP-RC21</w:t>
              </w:r>
            </w:ins>
          </w:p>
        </w:tc>
        <w:tc>
          <w:tcPr>
            <w:tcW w:w="1982" w:type="dxa"/>
            <w:tcPrChange w:id="11729" w:author="Rafi Aziizi" w:date="2021-11-14T12:41:00Z">
              <w:tcPr>
                <w:tcW w:w="1982" w:type="dxa"/>
                <w:gridSpan w:val="2"/>
              </w:tcPr>
            </w:tcPrChange>
          </w:tcPr>
          <w:p w14:paraId="73758A3B" w14:textId="6FA3C2DD" w:rsidR="00756DA0" w:rsidRDefault="001067DD" w:rsidP="00756DA0">
            <w:pPr>
              <w:rPr>
                <w:ins w:id="11730" w:author="Rafi Aziizi" w:date="2021-11-14T12:40:00Z"/>
                <w:iCs/>
              </w:rPr>
            </w:pPr>
            <w:ins w:id="11731" w:author="Rafi Aziizi" w:date="2021-11-14T12:41:00Z">
              <w:r>
                <w:rPr>
                  <w:iCs/>
                </w:rPr>
                <w:t>Fitur ini dapat memberitahukan bahwa terdapat siswa bermasalah</w:t>
              </w:r>
            </w:ins>
          </w:p>
        </w:tc>
      </w:tr>
    </w:tbl>
    <w:p w14:paraId="7FDA2F8E" w14:textId="5FBFFE4B" w:rsidR="00E401F9" w:rsidRPr="00C53A83" w:rsidDel="001753DF" w:rsidRDefault="00E401F9">
      <w:pPr>
        <w:ind w:left="2520"/>
        <w:rPr>
          <w:del w:id="11732" w:author="chaniaayulestari@outlook.com" w:date="2021-11-12T16:44:00Z"/>
        </w:rPr>
        <w:pPrChange w:id="11733" w:author="chaniaayulestari@outlook.com" w:date="2021-11-14T06:21:00Z">
          <w:pPr>
            <w:pStyle w:val="Heading3"/>
            <w:numPr>
              <w:ilvl w:val="0"/>
              <w:numId w:val="12"/>
            </w:numPr>
            <w:ind w:left="426" w:hanging="360"/>
          </w:pPr>
        </w:pPrChange>
      </w:pPr>
    </w:p>
    <w:p w14:paraId="11CD3083" w14:textId="4F17B9B3" w:rsidR="00007BE9" w:rsidDel="003254C0" w:rsidRDefault="00007BE9" w:rsidP="00C93BF7">
      <w:pPr>
        <w:pStyle w:val="Heading3"/>
        <w:numPr>
          <w:ilvl w:val="0"/>
          <w:numId w:val="12"/>
        </w:numPr>
        <w:ind w:left="426"/>
        <w:rPr>
          <w:del w:id="11734" w:author="chaniaayulestari@outlook.com" w:date="2021-11-14T02:46:00Z"/>
          <w:lang w:val="en-US"/>
        </w:rPr>
      </w:pPr>
      <w:bookmarkStart w:id="11735" w:name="_Toc80034265"/>
      <w:bookmarkStart w:id="11736" w:name="_Toc83115765"/>
      <w:del w:id="11737" w:author="chaniaayulestari@outlook.com" w:date="2021-11-14T02:46:00Z">
        <w:r w:rsidDel="003254C0">
          <w:rPr>
            <w:lang w:val="en-US"/>
          </w:rPr>
          <w:delText>Skenario Pengujian</w:delText>
        </w:r>
        <w:bookmarkEnd w:id="11735"/>
        <w:bookmarkEnd w:id="11736"/>
      </w:del>
    </w:p>
    <w:p w14:paraId="41179907" w14:textId="13E68DF3" w:rsidR="00695EE2" w:rsidDel="009F1587" w:rsidRDefault="00007BE9" w:rsidP="005A4C8B">
      <w:pPr>
        <w:rPr>
          <w:del w:id="11738" w:author="chaniaayulestari@outlook.com" w:date="2021-11-14T06:21:00Z"/>
        </w:rPr>
      </w:pPr>
      <w:bookmarkStart w:id="11739" w:name="_Toc80034266"/>
      <w:bookmarkStart w:id="11740" w:name="_Toc83115766"/>
      <w:del w:id="11741" w:author="chaniaayulestari@outlook.com" w:date="2021-11-14T06:21:00Z">
        <w:r w:rsidDel="009F1587">
          <w:delText>Pelaksanaan Pengujian</w:delText>
        </w:r>
        <w:bookmarkEnd w:id="11739"/>
        <w:bookmarkEnd w:id="11740"/>
      </w:del>
    </w:p>
    <w:p w14:paraId="0EE0619F" w14:textId="42ED7C7B" w:rsidR="009F1587" w:rsidDel="00DB01B9" w:rsidRDefault="009F1587" w:rsidP="00695EE2">
      <w:pPr>
        <w:rPr>
          <w:ins w:id="11742" w:author="chaniaayulestari@outlook.com" w:date="2021-11-14T06:21:00Z"/>
          <w:del w:id="11743" w:author="Rafi Aziizi" w:date="2021-11-14T12:42:00Z"/>
        </w:rPr>
      </w:pPr>
    </w:p>
    <w:p w14:paraId="18E6218F" w14:textId="2BCD58CC" w:rsidR="009F1587" w:rsidDel="00DB01B9" w:rsidRDefault="009F1587" w:rsidP="00695EE2">
      <w:pPr>
        <w:rPr>
          <w:ins w:id="11744" w:author="chaniaayulestari@outlook.com" w:date="2021-11-14T06:21:00Z"/>
          <w:del w:id="11745" w:author="Rafi Aziizi" w:date="2021-11-14T12:42:00Z"/>
        </w:rPr>
      </w:pPr>
    </w:p>
    <w:p w14:paraId="1A1CC5C5" w14:textId="7FD459FB" w:rsidR="009F1587" w:rsidDel="00DB01B9" w:rsidRDefault="009F1587" w:rsidP="00695EE2">
      <w:pPr>
        <w:rPr>
          <w:ins w:id="11746" w:author="chaniaayulestari@outlook.com" w:date="2021-11-14T06:21:00Z"/>
          <w:del w:id="11747" w:author="Rafi Aziizi" w:date="2021-11-14T12:42:00Z"/>
        </w:rPr>
      </w:pPr>
    </w:p>
    <w:p w14:paraId="670B5490" w14:textId="108CE427" w:rsidR="009F1587" w:rsidDel="00DB01B9" w:rsidRDefault="009F1587" w:rsidP="00695EE2">
      <w:pPr>
        <w:rPr>
          <w:ins w:id="11748" w:author="chaniaayulestari@outlook.com" w:date="2021-11-14T06:21:00Z"/>
          <w:del w:id="11749" w:author="Rafi Aziizi" w:date="2021-11-14T12:42:00Z"/>
        </w:rPr>
      </w:pPr>
    </w:p>
    <w:p w14:paraId="782FD141" w14:textId="254C9FC6" w:rsidR="009F1587" w:rsidRDefault="009F1587" w:rsidP="00695EE2">
      <w:pPr>
        <w:rPr>
          <w:ins w:id="11750" w:author="chaniaayulestari@outlook.com" w:date="2021-11-14T06:22:00Z"/>
        </w:rPr>
      </w:pPr>
    </w:p>
    <w:p w14:paraId="1B16BA1D" w14:textId="77777777" w:rsidR="00FA5402" w:rsidRDefault="00FA5402" w:rsidP="00C93BF7">
      <w:pPr>
        <w:pStyle w:val="Heading3"/>
        <w:numPr>
          <w:ilvl w:val="0"/>
          <w:numId w:val="12"/>
        </w:numPr>
        <w:ind w:left="426"/>
        <w:rPr>
          <w:ins w:id="11751" w:author="chaniaayulestari@outlook.com" w:date="2021-11-14T06:27:00Z"/>
        </w:rPr>
        <w:sectPr w:rsidR="00FA5402" w:rsidSect="00CD3427">
          <w:headerReference w:type="default" r:id="rId200"/>
          <w:footerReference w:type="default" r:id="rId201"/>
          <w:type w:val="continuous"/>
          <w:pgSz w:w="11906" w:h="16838"/>
          <w:pgMar w:top="2268" w:right="1701" w:bottom="1701" w:left="2268" w:header="709" w:footer="709" w:gutter="0"/>
          <w:pgNumType w:start="34"/>
          <w:cols w:space="708"/>
          <w:docGrid w:linePitch="360"/>
        </w:sectPr>
      </w:pPr>
    </w:p>
    <w:p w14:paraId="3A9AAD1A" w14:textId="085AB677" w:rsidR="005A4C8B" w:rsidRPr="005A4C8B" w:rsidDel="009F1587" w:rsidRDefault="005A4C8B">
      <w:pPr>
        <w:rPr>
          <w:del w:id="11752" w:author="chaniaayulestari@outlook.com" w:date="2021-11-14T06:22:00Z"/>
          <w:rPrChange w:id="11753" w:author="chaniaayulestari@outlook.com" w:date="2021-11-14T03:31:00Z">
            <w:rPr>
              <w:del w:id="11754" w:author="chaniaayulestari@outlook.com" w:date="2021-11-14T06:22:00Z"/>
              <w:lang w:val="en-US"/>
            </w:rPr>
          </w:rPrChange>
        </w:rPr>
        <w:pPrChange w:id="11755" w:author="chaniaayulestari@outlook.com" w:date="2021-11-14T03:31:00Z">
          <w:pPr>
            <w:pStyle w:val="Heading3"/>
            <w:numPr>
              <w:ilvl w:val="0"/>
              <w:numId w:val="12"/>
            </w:numPr>
            <w:ind w:left="426" w:hanging="360"/>
          </w:pPr>
        </w:pPrChange>
      </w:pPr>
    </w:p>
    <w:p w14:paraId="0DCF64E3" w14:textId="7C712993" w:rsidR="009F1587" w:rsidRDefault="009F1587" w:rsidP="00C93BF7">
      <w:pPr>
        <w:pStyle w:val="Heading3"/>
        <w:numPr>
          <w:ilvl w:val="0"/>
          <w:numId w:val="12"/>
        </w:numPr>
        <w:ind w:left="426"/>
        <w:rPr>
          <w:ins w:id="11756" w:author="chaniaayulestari@outlook.com" w:date="2021-11-14T06:22:00Z"/>
          <w:lang w:val="en-US"/>
        </w:rPr>
      </w:pPr>
      <w:bookmarkStart w:id="11757" w:name="_Toc80034267"/>
      <w:bookmarkStart w:id="11758" w:name="_Toc83115767"/>
      <w:ins w:id="11759" w:author="chaniaayulestari@outlook.com" w:date="2021-11-14T06:21:00Z">
        <w:r>
          <w:rPr>
            <w:lang w:val="en-US"/>
          </w:rPr>
          <w:t>Pel</w:t>
        </w:r>
      </w:ins>
      <w:ins w:id="11760" w:author="chaniaayulestari@outlook.com" w:date="2021-11-14T06:22:00Z">
        <w:r>
          <w:rPr>
            <w:lang w:val="en-US"/>
          </w:rPr>
          <w:t>a</w:t>
        </w:r>
      </w:ins>
      <w:ins w:id="11761" w:author="chaniaayulestari@outlook.com" w:date="2021-11-14T06:21:00Z">
        <w:r>
          <w:rPr>
            <w:lang w:val="en-US"/>
          </w:rPr>
          <w:t>ksanaan Pengujian</w:t>
        </w:r>
      </w:ins>
    </w:p>
    <w:p w14:paraId="1C54DD52" w14:textId="75CF9119" w:rsidR="009F1587" w:rsidRDefault="00FA5402" w:rsidP="00FA5402">
      <w:pPr>
        <w:ind w:firstLine="720"/>
        <w:rPr>
          <w:ins w:id="11762" w:author="chaniaayulestari@outlook.com" w:date="2021-11-14T06:29:00Z"/>
        </w:rPr>
      </w:pPr>
      <w:ins w:id="11763" w:author="chaniaayulestari@outlook.com" w:date="2021-11-14T06:29:00Z">
        <w:r w:rsidRPr="00826DEF">
          <w:t xml:space="preserve">Tahapan ini dilakukan pengujian terhadap </w:t>
        </w:r>
        <w:r>
          <w:t>perangkat lunak Sistem Absensi</w:t>
        </w:r>
        <w:r w:rsidRPr="00826DEF">
          <w:t xml:space="preserve"> yang telah dibangun. Pengujian ini dilakukan dengan acuan pada perancangan yang telah dibuat.</w:t>
        </w:r>
        <w:r>
          <w:t xml:space="preserve"> Kemudian hasil pengujian disesuaikan dengan tujuan yang ingin dicapai dari perancangan yang telah dibuat</w:t>
        </w:r>
        <w:r w:rsidRPr="00826DEF">
          <w:t xml:space="preserve">. Pelaksanaan pengujian dapat dilihat pada </w:t>
        </w:r>
        <w:r w:rsidRPr="009501DD">
          <w:t>Tabel</w:t>
        </w:r>
        <w:r w:rsidRPr="00826DEF">
          <w:t xml:space="preserve"> </w:t>
        </w:r>
        <w:r>
          <w:t>4.3</w:t>
        </w:r>
      </w:ins>
    </w:p>
    <w:p w14:paraId="3B28B539" w14:textId="23BD0F12" w:rsidR="009F1587" w:rsidRDefault="009F1587" w:rsidP="009F1587">
      <w:pPr>
        <w:rPr>
          <w:ins w:id="11764" w:author="chaniaayulestari@outlook.com" w:date="2021-11-14T06:22:00Z"/>
        </w:rPr>
      </w:pPr>
    </w:p>
    <w:p w14:paraId="2C75F1C0" w14:textId="4EBF7B65" w:rsidR="00E243FB" w:rsidRDefault="00E243FB">
      <w:pPr>
        <w:pStyle w:val="Caption"/>
        <w:keepNext/>
        <w:jc w:val="center"/>
        <w:rPr>
          <w:ins w:id="11765" w:author="chaniaayulestari@outlook.com" w:date="2021-11-14T06:43:00Z"/>
        </w:rPr>
        <w:pPrChange w:id="11766" w:author="chaniaayulestari@outlook.com" w:date="2021-11-14T06:43:00Z">
          <w:pPr/>
        </w:pPrChange>
      </w:pPr>
      <w:ins w:id="11767" w:author="chaniaayulestari@outlook.com" w:date="2021-11-14T06:43:00Z">
        <w:r>
          <w:t xml:space="preserve">Tabel 4. </w:t>
        </w:r>
        <w:r>
          <w:fldChar w:fldCharType="begin"/>
        </w:r>
        <w:r>
          <w:instrText xml:space="preserve"> SEQ Tabel_4. \* ARABIC </w:instrText>
        </w:r>
      </w:ins>
      <w:r>
        <w:fldChar w:fldCharType="separate"/>
      </w:r>
      <w:ins w:id="11768" w:author="chaniaayulestari@outlook.com" w:date="2021-11-14T06:43:00Z">
        <w:r>
          <w:rPr>
            <w:noProof/>
          </w:rPr>
          <w:t>3</w:t>
        </w:r>
        <w:r>
          <w:fldChar w:fldCharType="end"/>
        </w:r>
        <w:r>
          <w:t xml:space="preserve"> Pelaksanaan Pengujian</w:t>
        </w:r>
      </w:ins>
    </w:p>
    <w:tbl>
      <w:tblPr>
        <w:tblStyle w:val="TableGrid"/>
        <w:tblW w:w="14601" w:type="dxa"/>
        <w:tblInd w:w="-318" w:type="dxa"/>
        <w:tblLook w:val="04A0" w:firstRow="1" w:lastRow="0" w:firstColumn="1" w:lastColumn="0" w:noHBand="0" w:noVBand="1"/>
      </w:tblPr>
      <w:tblGrid>
        <w:gridCol w:w="518"/>
        <w:gridCol w:w="1410"/>
        <w:gridCol w:w="1916"/>
        <w:gridCol w:w="1551"/>
        <w:gridCol w:w="2070"/>
        <w:gridCol w:w="6126"/>
        <w:gridCol w:w="1010"/>
        <w:tblGridChange w:id="11769">
          <w:tblGrid>
            <w:gridCol w:w="518"/>
            <w:gridCol w:w="436"/>
            <w:gridCol w:w="518"/>
            <w:gridCol w:w="456"/>
            <w:gridCol w:w="954"/>
            <w:gridCol w:w="962"/>
            <w:gridCol w:w="954"/>
            <w:gridCol w:w="597"/>
            <w:gridCol w:w="954"/>
            <w:gridCol w:w="1116"/>
            <w:gridCol w:w="954"/>
            <w:gridCol w:w="5172"/>
            <w:gridCol w:w="954"/>
            <w:gridCol w:w="56"/>
            <w:gridCol w:w="954"/>
          </w:tblGrid>
        </w:tblGridChange>
      </w:tblGrid>
      <w:tr w:rsidR="00C15E41" w14:paraId="0B2A1338" w14:textId="77777777" w:rsidTr="00E243FB">
        <w:trPr>
          <w:ins w:id="11770" w:author="chaniaayulestari@outlook.com" w:date="2021-11-14T06:42:00Z"/>
        </w:trPr>
        <w:tc>
          <w:tcPr>
            <w:tcW w:w="568" w:type="dxa"/>
          </w:tcPr>
          <w:p w14:paraId="679BF8AE" w14:textId="52C57A91" w:rsidR="00E243FB" w:rsidRDefault="00E243FB">
            <w:pPr>
              <w:jc w:val="center"/>
              <w:rPr>
                <w:ins w:id="11771" w:author="chaniaayulestari@outlook.com" w:date="2021-11-14T06:42:00Z"/>
              </w:rPr>
              <w:pPrChange w:id="11772" w:author="chaniaayulestari@outlook.com" w:date="2021-11-14T06:44:00Z">
                <w:pPr/>
              </w:pPrChange>
            </w:pPr>
            <w:ins w:id="11773" w:author="chaniaayulestari@outlook.com" w:date="2021-11-14T06:43:00Z">
              <w:r>
                <w:t>No</w:t>
              </w:r>
            </w:ins>
          </w:p>
        </w:tc>
        <w:tc>
          <w:tcPr>
            <w:tcW w:w="1985" w:type="dxa"/>
          </w:tcPr>
          <w:p w14:paraId="65A0227F" w14:textId="19742E46" w:rsidR="00E243FB" w:rsidRDefault="00E243FB">
            <w:pPr>
              <w:jc w:val="center"/>
              <w:rPr>
                <w:ins w:id="11774" w:author="chaniaayulestari@outlook.com" w:date="2021-11-14T06:42:00Z"/>
              </w:rPr>
              <w:pPrChange w:id="11775" w:author="chaniaayulestari@outlook.com" w:date="2021-11-14T06:44:00Z">
                <w:pPr/>
              </w:pPrChange>
            </w:pPr>
            <w:ins w:id="11776" w:author="chaniaayulestari@outlook.com" w:date="2021-11-14T06:43:00Z">
              <w:r>
                <w:t>Kode Uji</w:t>
              </w:r>
            </w:ins>
          </w:p>
        </w:tc>
        <w:tc>
          <w:tcPr>
            <w:tcW w:w="2268" w:type="dxa"/>
          </w:tcPr>
          <w:p w14:paraId="4B584292" w14:textId="4293065C" w:rsidR="00E243FB" w:rsidRDefault="00E243FB">
            <w:pPr>
              <w:jc w:val="center"/>
              <w:rPr>
                <w:ins w:id="11777" w:author="chaniaayulestari@outlook.com" w:date="2021-11-14T06:42:00Z"/>
              </w:rPr>
              <w:pPrChange w:id="11778" w:author="chaniaayulestari@outlook.com" w:date="2021-11-14T06:44:00Z">
                <w:pPr/>
              </w:pPrChange>
            </w:pPr>
            <w:ins w:id="11779" w:author="chaniaayulestari@outlook.com" w:date="2021-11-14T06:43:00Z">
              <w:r>
                <w:t>Nama Fitur</w:t>
              </w:r>
            </w:ins>
          </w:p>
        </w:tc>
        <w:tc>
          <w:tcPr>
            <w:tcW w:w="1984" w:type="dxa"/>
          </w:tcPr>
          <w:p w14:paraId="13FEAC1D" w14:textId="49E7C360" w:rsidR="00E243FB" w:rsidRDefault="00E243FB">
            <w:pPr>
              <w:jc w:val="center"/>
              <w:rPr>
                <w:ins w:id="11780" w:author="chaniaayulestari@outlook.com" w:date="2021-11-14T06:42:00Z"/>
              </w:rPr>
              <w:pPrChange w:id="11781" w:author="chaniaayulestari@outlook.com" w:date="2021-11-14T06:44:00Z">
                <w:pPr/>
              </w:pPrChange>
            </w:pPr>
            <w:ins w:id="11782" w:author="chaniaayulestari@outlook.com" w:date="2021-11-14T06:43:00Z">
              <w:r>
                <w:t>Data Masukan</w:t>
              </w:r>
            </w:ins>
          </w:p>
        </w:tc>
        <w:tc>
          <w:tcPr>
            <w:tcW w:w="2977" w:type="dxa"/>
          </w:tcPr>
          <w:p w14:paraId="2C1D9C8B" w14:textId="7EF71E91" w:rsidR="00E243FB" w:rsidRDefault="00E243FB">
            <w:pPr>
              <w:jc w:val="center"/>
              <w:rPr>
                <w:ins w:id="11783" w:author="chaniaayulestari@outlook.com" w:date="2021-11-14T06:42:00Z"/>
              </w:rPr>
              <w:pPrChange w:id="11784" w:author="chaniaayulestari@outlook.com" w:date="2021-11-14T06:44:00Z">
                <w:pPr/>
              </w:pPrChange>
            </w:pPr>
            <w:ins w:id="11785" w:author="chaniaayulestari@outlook.com" w:date="2021-11-14T06:43:00Z">
              <w:r>
                <w:t xml:space="preserve">Hasil </w:t>
              </w:r>
            </w:ins>
            <w:ins w:id="11786" w:author="chaniaayulestari@outlook.com" w:date="2021-11-14T06:44:00Z">
              <w:r>
                <w:t>y</w:t>
              </w:r>
            </w:ins>
            <w:ins w:id="11787" w:author="chaniaayulestari@outlook.com" w:date="2021-11-14T06:43:00Z">
              <w:r>
                <w:t xml:space="preserve">ang </w:t>
              </w:r>
            </w:ins>
            <w:ins w:id="11788" w:author="chaniaayulestari@outlook.com" w:date="2021-11-14T06:55:00Z">
              <w:r w:rsidR="006E04E6">
                <w:t>d</w:t>
              </w:r>
            </w:ins>
            <w:ins w:id="11789" w:author="chaniaayulestari@outlook.com" w:date="2021-11-14T06:43:00Z">
              <w:r>
                <w:t>i</w:t>
              </w:r>
            </w:ins>
            <w:ins w:id="11790" w:author="chaniaayulestari@outlook.com" w:date="2021-11-14T06:55:00Z">
              <w:r w:rsidR="006E04E6">
                <w:t>harapkan</w:t>
              </w:r>
            </w:ins>
          </w:p>
        </w:tc>
        <w:tc>
          <w:tcPr>
            <w:tcW w:w="3402" w:type="dxa"/>
          </w:tcPr>
          <w:p w14:paraId="070B4955" w14:textId="2851BA5D" w:rsidR="00E243FB" w:rsidRDefault="00E243FB">
            <w:pPr>
              <w:jc w:val="center"/>
              <w:rPr>
                <w:ins w:id="11791" w:author="chaniaayulestari@outlook.com" w:date="2021-11-14T06:42:00Z"/>
              </w:rPr>
              <w:pPrChange w:id="11792" w:author="chaniaayulestari@outlook.com" w:date="2021-11-14T06:44:00Z">
                <w:pPr/>
              </w:pPrChange>
            </w:pPr>
            <w:ins w:id="11793" w:author="chaniaayulestari@outlook.com" w:date="2021-11-14T06:43:00Z">
              <w:r>
                <w:t>Hasil</w:t>
              </w:r>
            </w:ins>
            <w:ins w:id="11794" w:author="Rafi Aziizi" w:date="2021-11-14T10:23:00Z">
              <w:r w:rsidR="0089374A">
                <w:t xml:space="preserve"> </w:t>
              </w:r>
            </w:ins>
            <w:ins w:id="11795" w:author="chaniaayulestari@outlook.com" w:date="2021-11-14T06:44:00Z">
              <w:r>
                <w:t>yang Didapat</w:t>
              </w:r>
            </w:ins>
          </w:p>
        </w:tc>
        <w:tc>
          <w:tcPr>
            <w:tcW w:w="1417" w:type="dxa"/>
          </w:tcPr>
          <w:p w14:paraId="5708E445" w14:textId="06F44B99" w:rsidR="00E243FB" w:rsidRDefault="00E243FB">
            <w:pPr>
              <w:jc w:val="center"/>
              <w:rPr>
                <w:ins w:id="11796" w:author="chaniaayulestari@outlook.com" w:date="2021-11-14T06:42:00Z"/>
              </w:rPr>
              <w:pPrChange w:id="11797" w:author="chaniaayulestari@outlook.com" w:date="2021-11-14T06:44:00Z">
                <w:pPr/>
              </w:pPrChange>
            </w:pPr>
            <w:ins w:id="11798" w:author="chaniaayulestari@outlook.com" w:date="2021-11-14T06:44:00Z">
              <w:r>
                <w:t>Hasil</w:t>
              </w:r>
            </w:ins>
          </w:p>
        </w:tc>
      </w:tr>
      <w:tr w:rsidR="00C15E41" w14:paraId="61930DB7" w14:textId="77777777" w:rsidTr="00C15E41">
        <w:tblPrEx>
          <w:tblW w:w="14601" w:type="dxa"/>
          <w:tblInd w:w="-318" w:type="dxa"/>
          <w:tblPrExChange w:id="11799" w:author="Rafi Aziizi" w:date="2021-11-14T20:36:00Z">
            <w:tblPrEx>
              <w:tblW w:w="14601" w:type="dxa"/>
              <w:tblInd w:w="-318" w:type="dxa"/>
            </w:tblPrEx>
          </w:tblPrExChange>
        </w:tblPrEx>
        <w:trPr>
          <w:ins w:id="11800" w:author="chaniaayulestari@outlook.com" w:date="2021-11-14T06:42:00Z"/>
          <w:trPrChange w:id="11801" w:author="Rafi Aziizi" w:date="2021-11-14T20:36:00Z">
            <w:trPr>
              <w:gridBefore w:val="2"/>
            </w:trPr>
          </w:trPrChange>
        </w:trPr>
        <w:tc>
          <w:tcPr>
            <w:tcW w:w="568" w:type="dxa"/>
            <w:vAlign w:val="center"/>
            <w:tcPrChange w:id="11802" w:author="Rafi Aziizi" w:date="2021-11-14T20:36:00Z">
              <w:tcPr>
                <w:tcW w:w="568" w:type="dxa"/>
              </w:tcPr>
            </w:tcPrChange>
          </w:tcPr>
          <w:p w14:paraId="68301140" w14:textId="4F347BAC" w:rsidR="00992581" w:rsidRPr="00F5752A" w:rsidRDefault="00992581">
            <w:pPr>
              <w:jc w:val="left"/>
              <w:rPr>
                <w:ins w:id="11803" w:author="chaniaayulestari@outlook.com" w:date="2021-11-14T06:42:00Z"/>
                <w:highlight w:val="yellow"/>
                <w:rPrChange w:id="11804" w:author="chaniaayulestari@outlook.com" w:date="2021-11-14T16:29:00Z">
                  <w:rPr>
                    <w:ins w:id="11805" w:author="chaniaayulestari@outlook.com" w:date="2021-11-14T06:42:00Z"/>
                  </w:rPr>
                </w:rPrChange>
              </w:rPr>
              <w:pPrChange w:id="11806" w:author="Rafi Aziizi" w:date="2021-11-14T20:36:00Z">
                <w:pPr/>
              </w:pPrChange>
            </w:pPr>
            <w:ins w:id="11807" w:author="chaniaayulestari@outlook.com" w:date="2021-11-14T06:45:00Z">
              <w:r w:rsidRPr="00F5752A">
                <w:rPr>
                  <w:highlight w:val="yellow"/>
                  <w:rPrChange w:id="11808" w:author="chaniaayulestari@outlook.com" w:date="2021-11-14T16:29:00Z">
                    <w:rPr/>
                  </w:rPrChange>
                </w:rPr>
                <w:t>1</w:t>
              </w:r>
            </w:ins>
          </w:p>
        </w:tc>
        <w:tc>
          <w:tcPr>
            <w:tcW w:w="1985" w:type="dxa"/>
            <w:vAlign w:val="center"/>
            <w:tcPrChange w:id="11809" w:author="Rafi Aziizi" w:date="2021-11-14T20:36:00Z">
              <w:tcPr>
                <w:tcW w:w="1985" w:type="dxa"/>
                <w:gridSpan w:val="2"/>
                <w:vAlign w:val="center"/>
              </w:tcPr>
            </w:tcPrChange>
          </w:tcPr>
          <w:p w14:paraId="1712B026" w14:textId="08828921" w:rsidR="00992581" w:rsidRPr="00F5752A" w:rsidRDefault="00992581">
            <w:pPr>
              <w:jc w:val="left"/>
              <w:rPr>
                <w:ins w:id="11810" w:author="chaniaayulestari@outlook.com" w:date="2021-11-14T06:42:00Z"/>
                <w:highlight w:val="yellow"/>
                <w:rPrChange w:id="11811" w:author="chaniaayulestari@outlook.com" w:date="2021-11-14T16:29:00Z">
                  <w:rPr>
                    <w:ins w:id="11812" w:author="chaniaayulestari@outlook.com" w:date="2021-11-14T06:42:00Z"/>
                  </w:rPr>
                </w:rPrChange>
              </w:rPr>
              <w:pPrChange w:id="11813" w:author="Rafi Aziizi" w:date="2021-11-14T20:36:00Z">
                <w:pPr/>
              </w:pPrChange>
            </w:pPr>
            <w:ins w:id="11814" w:author="Rafi Aziizi" w:date="2021-11-14T12:53:00Z">
              <w:r w:rsidRPr="00F5752A">
                <w:rPr>
                  <w:highlight w:val="yellow"/>
                  <w:rPrChange w:id="11815" w:author="chaniaayulestari@outlook.com" w:date="2021-11-14T16:29:00Z">
                    <w:rPr/>
                  </w:rPrChange>
                </w:rPr>
                <w:t>SP-RC01</w:t>
              </w:r>
            </w:ins>
            <w:ins w:id="11816" w:author="chaniaayulestari@outlook.com" w:date="2021-11-14T06:54:00Z">
              <w:del w:id="11817" w:author="Rafi Aziizi" w:date="2021-11-14T12:52:00Z">
                <w:r w:rsidRPr="00F5752A" w:rsidDel="00647932">
                  <w:rPr>
                    <w:highlight w:val="yellow"/>
                    <w:rPrChange w:id="11818" w:author="chaniaayulestari@outlook.com" w:date="2021-11-14T16:29:00Z">
                      <w:rPr/>
                    </w:rPrChange>
                  </w:rPr>
                  <w:delText>SP-RC0</w:delText>
                </w:r>
              </w:del>
              <w:del w:id="11819" w:author="Rafi Aziizi" w:date="2021-11-14T12:43:00Z">
                <w:r w:rsidRPr="00F5752A" w:rsidDel="007C216B">
                  <w:rPr>
                    <w:highlight w:val="yellow"/>
                    <w:rPrChange w:id="11820" w:author="chaniaayulestari@outlook.com" w:date="2021-11-14T16:29:00Z">
                      <w:rPr/>
                    </w:rPrChange>
                  </w:rPr>
                  <w:delText>2</w:delText>
                </w:r>
              </w:del>
            </w:ins>
          </w:p>
        </w:tc>
        <w:tc>
          <w:tcPr>
            <w:tcW w:w="2268" w:type="dxa"/>
            <w:vAlign w:val="center"/>
            <w:tcPrChange w:id="11821" w:author="Rafi Aziizi" w:date="2021-11-14T20:36:00Z">
              <w:tcPr>
                <w:tcW w:w="2268" w:type="dxa"/>
                <w:gridSpan w:val="2"/>
                <w:vAlign w:val="center"/>
              </w:tcPr>
            </w:tcPrChange>
          </w:tcPr>
          <w:p w14:paraId="42FC6ADC" w14:textId="47745C04" w:rsidR="00992581" w:rsidRDefault="00992581">
            <w:pPr>
              <w:jc w:val="left"/>
              <w:rPr>
                <w:ins w:id="11822" w:author="chaniaayulestari@outlook.com" w:date="2021-11-14T06:42:00Z"/>
              </w:rPr>
              <w:pPrChange w:id="11823" w:author="Rafi Aziizi" w:date="2021-11-14T20:01:00Z">
                <w:pPr/>
              </w:pPrChange>
            </w:pPr>
            <w:ins w:id="11824" w:author="Rafi Aziizi" w:date="2021-11-14T12:54:00Z">
              <w:r>
                <w:t>Login</w:t>
              </w:r>
            </w:ins>
            <w:ins w:id="11825" w:author="chaniaayulestari@outlook.com" w:date="2021-11-14T06:54:00Z">
              <w:del w:id="11826" w:author="Rafi Aziizi" w:date="2021-11-14T12:43:00Z">
                <w:r w:rsidDel="007C216B">
                  <w:delText>Dashboard</w:delText>
                </w:r>
              </w:del>
            </w:ins>
          </w:p>
        </w:tc>
        <w:tc>
          <w:tcPr>
            <w:tcW w:w="1984" w:type="dxa"/>
            <w:vAlign w:val="center"/>
            <w:tcPrChange w:id="11827" w:author="Rafi Aziizi" w:date="2021-11-14T20:36:00Z">
              <w:tcPr>
                <w:tcW w:w="1984" w:type="dxa"/>
                <w:gridSpan w:val="2"/>
                <w:vAlign w:val="center"/>
              </w:tcPr>
            </w:tcPrChange>
          </w:tcPr>
          <w:p w14:paraId="689C5795" w14:textId="363E3E62" w:rsidR="00992581" w:rsidRDefault="00C459F6">
            <w:pPr>
              <w:jc w:val="left"/>
              <w:rPr>
                <w:ins w:id="11828" w:author="chaniaayulestari@outlook.com" w:date="2021-11-14T06:42:00Z"/>
              </w:rPr>
              <w:pPrChange w:id="11829" w:author="Rafi Aziizi" w:date="2021-11-14T20:01:00Z">
                <w:pPr/>
              </w:pPrChange>
            </w:pPr>
            <w:ins w:id="11830" w:author="chaniaayulestari@outlook.com" w:date="2021-11-14T16:35:00Z">
              <w:r>
                <w:t>Username</w:t>
              </w:r>
            </w:ins>
            <w:ins w:id="11831" w:author="Rafi Aziizi" w:date="2021-11-14T20:00:00Z">
              <w:r w:rsidR="00603AB5">
                <w:t xml:space="preserve"> </w:t>
              </w:r>
            </w:ins>
            <w:ins w:id="11832" w:author="chaniaayulestari@outlook.com" w:date="2021-11-14T16:35:00Z">
              <w:r>
                <w:t xml:space="preserve">dan </w:t>
              </w:r>
            </w:ins>
            <w:ins w:id="11833" w:author="Rafi Aziizi" w:date="2021-11-14T21:07:00Z">
              <w:r w:rsidR="00A1770D">
                <w:t>P</w:t>
              </w:r>
            </w:ins>
            <w:ins w:id="11834" w:author="chaniaayulestari@outlook.com" w:date="2021-11-14T16:35:00Z">
              <w:del w:id="11835" w:author="Rafi Aziizi" w:date="2021-11-14T21:07:00Z">
                <w:r w:rsidDel="00A1770D">
                  <w:delText>p</w:delText>
                </w:r>
              </w:del>
            </w:ins>
            <w:ins w:id="11836" w:author="chaniaayulestari@outlook.com" w:date="2021-11-14T16:36:00Z">
              <w:r>
                <w:t>assword</w:t>
              </w:r>
            </w:ins>
            <w:ins w:id="11837" w:author="chaniaayulestari@outlook.com" w:date="2021-11-14T06:54:00Z">
              <w:del w:id="11838" w:author="chaniaayulestari@outlook.com" w:date="2021-11-14T16:35:00Z">
                <w:r w:rsidR="00992581" w:rsidDel="00C459F6">
                  <w:delText>-</w:delText>
                </w:r>
              </w:del>
            </w:ins>
          </w:p>
        </w:tc>
        <w:tc>
          <w:tcPr>
            <w:tcW w:w="2977" w:type="dxa"/>
            <w:vAlign w:val="center"/>
            <w:tcPrChange w:id="11839" w:author="Rafi Aziizi" w:date="2021-11-14T20:36:00Z">
              <w:tcPr>
                <w:tcW w:w="2977" w:type="dxa"/>
                <w:gridSpan w:val="2"/>
                <w:vAlign w:val="center"/>
              </w:tcPr>
            </w:tcPrChange>
          </w:tcPr>
          <w:p w14:paraId="50D8CAEA" w14:textId="15D40B8C" w:rsidR="00992581" w:rsidRDefault="00C459F6">
            <w:pPr>
              <w:jc w:val="left"/>
              <w:rPr>
                <w:ins w:id="11840" w:author="chaniaayulestari@outlook.com" w:date="2021-11-14T06:42:00Z"/>
              </w:rPr>
              <w:pPrChange w:id="11841" w:author="Rafi Aziizi" w:date="2021-11-14T20:01:00Z">
                <w:pPr/>
              </w:pPrChange>
            </w:pPr>
            <w:ins w:id="11842" w:author="chaniaayulestari@outlook.com" w:date="2021-11-14T16:36:00Z">
              <w:r>
                <w:t>User dapat masuk kedalam sistem</w:t>
              </w:r>
            </w:ins>
          </w:p>
        </w:tc>
        <w:tc>
          <w:tcPr>
            <w:tcW w:w="3402" w:type="dxa"/>
            <w:tcPrChange w:id="11843" w:author="Rafi Aziizi" w:date="2021-11-14T20:36:00Z">
              <w:tcPr>
                <w:tcW w:w="3402" w:type="dxa"/>
                <w:gridSpan w:val="2"/>
              </w:tcPr>
            </w:tcPrChange>
          </w:tcPr>
          <w:p w14:paraId="55F6AB26" w14:textId="51A6EFA6" w:rsidR="00CC6436" w:rsidDel="00603AB5" w:rsidRDefault="00603AB5" w:rsidP="00992581">
            <w:pPr>
              <w:rPr>
                <w:ins w:id="11844" w:author="chaniaayulestari@outlook.com" w:date="2021-11-14T17:07:00Z"/>
                <w:del w:id="11845" w:author="Rafi Aziizi" w:date="2021-11-14T20:00:00Z"/>
              </w:rPr>
            </w:pPr>
            <w:ins w:id="11846" w:author="Rafi Aziizi" w:date="2021-11-14T20:00:00Z">
              <w:r>
                <w:rPr>
                  <w:noProof/>
                </w:rPr>
                <w:drawing>
                  <wp:inline distT="0" distB="0" distL="0" distR="0" wp14:anchorId="771B35CD" wp14:editId="5C1C9BD3">
                    <wp:extent cx="3752850" cy="218131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3779695" cy="2196917"/>
                            </a:xfrm>
                            <a:prstGeom prst="rect">
                              <a:avLst/>
                            </a:prstGeom>
                            <a:noFill/>
                            <a:ln>
                              <a:noFill/>
                            </a:ln>
                          </pic:spPr>
                        </pic:pic>
                      </a:graphicData>
                    </a:graphic>
                  </wp:inline>
                </w:drawing>
              </w:r>
            </w:ins>
          </w:p>
          <w:p w14:paraId="6104F266" w14:textId="77777777" w:rsidR="00CC6436" w:rsidRDefault="00CC6436" w:rsidP="00992581">
            <w:pPr>
              <w:rPr>
                <w:ins w:id="11847" w:author="chaniaayulestari@outlook.com" w:date="2021-11-14T17:07:00Z"/>
              </w:rPr>
            </w:pPr>
          </w:p>
          <w:p w14:paraId="27ED6068" w14:textId="37C8E99E" w:rsidR="00992581" w:rsidRDefault="00D808C0" w:rsidP="00992581">
            <w:pPr>
              <w:rPr>
                <w:ins w:id="11848" w:author="chaniaayulestari@outlook.com" w:date="2021-11-14T06:42:00Z"/>
              </w:rPr>
            </w:pPr>
            <w:ins w:id="11849" w:author="chaniaayulestari@outlook.com" w:date="2021-11-14T16:43:00Z">
              <w:r>
                <w:t>P</w:t>
              </w:r>
            </w:ins>
            <w:ins w:id="11850" w:author="chaniaayulestari@outlook.com" w:date="2021-11-14T16:41:00Z">
              <w:r>
                <w:t>ada gambar di</w:t>
              </w:r>
            </w:ins>
            <w:ins w:id="11851" w:author="Rafi Aziizi" w:date="2021-11-14T20:18:00Z">
              <w:r w:rsidR="00110DAD">
                <w:t xml:space="preserve"> </w:t>
              </w:r>
            </w:ins>
            <w:ins w:id="11852" w:author="chaniaayulestari@outlook.com" w:date="2021-11-14T16:41:00Z">
              <w:r>
                <w:t>atas</w:t>
              </w:r>
            </w:ins>
            <w:ins w:id="11853" w:author="Rafi Aziizi" w:date="2021-11-14T20:18:00Z">
              <w:r w:rsidR="00110DAD">
                <w:t>,</w:t>
              </w:r>
            </w:ins>
            <w:ins w:id="11854" w:author="chaniaayulestari@outlook.com" w:date="2021-11-14T16:41:00Z">
              <w:r>
                <w:t xml:space="preserve"> </w:t>
              </w:r>
            </w:ins>
            <w:ins w:id="11855" w:author="chaniaayulestari@outlook.com" w:date="2021-11-14T16:42:00Z">
              <w:r>
                <w:t>user</w:t>
              </w:r>
            </w:ins>
            <w:ins w:id="11856" w:author="chaniaayulestari@outlook.com" w:date="2021-11-14T16:36:00Z">
              <w:r w:rsidR="00C459F6">
                <w:t xml:space="preserve"> dapat masuk</w:t>
              </w:r>
            </w:ins>
            <w:ins w:id="11857" w:author="chaniaayulestari@outlook.com" w:date="2021-11-14T16:41:00Z">
              <w:r>
                <w:t xml:space="preserve"> kedalam sistem</w:t>
              </w:r>
            </w:ins>
            <w:ins w:id="11858" w:author="chaniaayulestari@outlook.com" w:date="2021-11-14T16:36:00Z">
              <w:r w:rsidR="00C459F6">
                <w:t xml:space="preserve"> </w:t>
              </w:r>
            </w:ins>
            <w:ins w:id="11859" w:author="Rafi Aziizi" w:date="2021-11-14T20:36:00Z">
              <w:r w:rsidR="00C15E41">
                <w:t>menggunakan username</w:t>
              </w:r>
            </w:ins>
            <w:ins w:id="11860" w:author="Rafi Aziizi" w:date="2021-11-14T20:37:00Z">
              <w:r w:rsidR="00C15E41">
                <w:t xml:space="preserve">, password dan </w:t>
              </w:r>
            </w:ins>
            <w:ins w:id="11861" w:author="chaniaayulestari@outlook.com" w:date="2021-11-14T16:36:00Z">
              <w:del w:id="11862" w:author="Rafi Aziizi" w:date="2021-11-14T20:37:00Z">
                <w:r w:rsidR="00C459F6" w:rsidDel="00C15E41">
                  <w:delText xml:space="preserve">sesuai dengan </w:delText>
                </w:r>
              </w:del>
              <w:r w:rsidR="00C459F6">
                <w:t>level user</w:t>
              </w:r>
            </w:ins>
            <w:ins w:id="11863" w:author="Rafi Aziizi" w:date="2021-11-14T20:37:00Z">
              <w:r w:rsidR="00C15E41">
                <w:t xml:space="preserve"> sesuai dengan </w:t>
              </w:r>
              <w:r w:rsidR="00C15E41" w:rsidRPr="00C15E41">
                <w:rPr>
                  <w:i/>
                  <w:iCs/>
                  <w:rPrChange w:id="11864" w:author="Rafi Aziizi" w:date="2021-11-14T20:37:00Z">
                    <w:rPr/>
                  </w:rPrChange>
                </w:rPr>
                <w:lastRenderedPageBreak/>
                <w:t>database</w:t>
              </w:r>
            </w:ins>
            <w:ins w:id="11865" w:author="Rafi Aziizi" w:date="2021-11-14T20:41:00Z">
              <w:r w:rsidR="00C15E41">
                <w:rPr>
                  <w:i/>
                  <w:iCs/>
                </w:rPr>
                <w:t>.</w:t>
              </w:r>
            </w:ins>
          </w:p>
        </w:tc>
        <w:tc>
          <w:tcPr>
            <w:tcW w:w="1417" w:type="dxa"/>
            <w:vAlign w:val="center"/>
            <w:tcPrChange w:id="11866" w:author="Rafi Aziizi" w:date="2021-11-14T20:36:00Z">
              <w:tcPr>
                <w:tcW w:w="1417" w:type="dxa"/>
                <w:gridSpan w:val="2"/>
                <w:vAlign w:val="center"/>
              </w:tcPr>
            </w:tcPrChange>
          </w:tcPr>
          <w:p w14:paraId="589830C0" w14:textId="40DBEBDE" w:rsidR="00992581" w:rsidRDefault="00C459F6">
            <w:pPr>
              <w:jc w:val="center"/>
              <w:rPr>
                <w:ins w:id="11867" w:author="chaniaayulestari@outlook.com" w:date="2021-11-14T06:42:00Z"/>
              </w:rPr>
              <w:pPrChange w:id="11868" w:author="Rafi Aziizi" w:date="2021-11-14T20:09:00Z">
                <w:pPr/>
              </w:pPrChange>
            </w:pPr>
            <w:ins w:id="11869" w:author="chaniaayulestari@outlook.com" w:date="2021-11-14T16:36:00Z">
              <w:r>
                <w:lastRenderedPageBreak/>
                <w:t>sesuai</w:t>
              </w:r>
            </w:ins>
          </w:p>
        </w:tc>
      </w:tr>
      <w:tr w:rsidR="00C15E41" w14:paraId="341B8972" w14:textId="77777777" w:rsidTr="00C15E41">
        <w:tblPrEx>
          <w:tblW w:w="14601" w:type="dxa"/>
          <w:tblInd w:w="-318" w:type="dxa"/>
          <w:tblPrExChange w:id="11870" w:author="Rafi Aziizi" w:date="2021-11-14T20:36:00Z">
            <w:tblPrEx>
              <w:tblW w:w="14601" w:type="dxa"/>
              <w:tblInd w:w="-318" w:type="dxa"/>
            </w:tblPrEx>
          </w:tblPrExChange>
        </w:tblPrEx>
        <w:trPr>
          <w:ins w:id="11871" w:author="chaniaayulestari@outlook.com" w:date="2021-11-14T06:42:00Z"/>
          <w:trPrChange w:id="11872" w:author="Rafi Aziizi" w:date="2021-11-14T20:36:00Z">
            <w:trPr>
              <w:gridBefore w:val="2"/>
            </w:trPr>
          </w:trPrChange>
        </w:trPr>
        <w:tc>
          <w:tcPr>
            <w:tcW w:w="568" w:type="dxa"/>
            <w:vAlign w:val="center"/>
            <w:tcPrChange w:id="11873" w:author="Rafi Aziizi" w:date="2021-11-14T20:36:00Z">
              <w:tcPr>
                <w:tcW w:w="568" w:type="dxa"/>
              </w:tcPr>
            </w:tcPrChange>
          </w:tcPr>
          <w:p w14:paraId="618208C2" w14:textId="2B7961C2" w:rsidR="00992581" w:rsidRPr="00F5752A" w:rsidRDefault="00992581">
            <w:pPr>
              <w:jc w:val="left"/>
              <w:rPr>
                <w:ins w:id="11874" w:author="chaniaayulestari@outlook.com" w:date="2021-11-14T06:42:00Z"/>
                <w:highlight w:val="yellow"/>
                <w:rPrChange w:id="11875" w:author="chaniaayulestari@outlook.com" w:date="2021-11-14T16:31:00Z">
                  <w:rPr>
                    <w:ins w:id="11876" w:author="chaniaayulestari@outlook.com" w:date="2021-11-14T06:42:00Z"/>
                  </w:rPr>
                </w:rPrChange>
              </w:rPr>
              <w:pPrChange w:id="11877" w:author="Rafi Aziizi" w:date="2021-11-14T20:36:00Z">
                <w:pPr/>
              </w:pPrChange>
            </w:pPr>
            <w:ins w:id="11878" w:author="chaniaayulestari@outlook.com" w:date="2021-11-14T06:45:00Z">
              <w:r w:rsidRPr="00F5752A">
                <w:rPr>
                  <w:highlight w:val="yellow"/>
                  <w:rPrChange w:id="11879" w:author="chaniaayulestari@outlook.com" w:date="2021-11-14T16:31:00Z">
                    <w:rPr/>
                  </w:rPrChange>
                </w:rPr>
                <w:t>2</w:t>
              </w:r>
            </w:ins>
          </w:p>
        </w:tc>
        <w:tc>
          <w:tcPr>
            <w:tcW w:w="1985" w:type="dxa"/>
            <w:vAlign w:val="center"/>
            <w:tcPrChange w:id="11880" w:author="Rafi Aziizi" w:date="2021-11-14T20:36:00Z">
              <w:tcPr>
                <w:tcW w:w="1985" w:type="dxa"/>
                <w:gridSpan w:val="2"/>
                <w:vAlign w:val="center"/>
              </w:tcPr>
            </w:tcPrChange>
          </w:tcPr>
          <w:p w14:paraId="5496EE2A" w14:textId="538A9A0B" w:rsidR="00992581" w:rsidRPr="00F5752A" w:rsidRDefault="00992581">
            <w:pPr>
              <w:jc w:val="left"/>
              <w:rPr>
                <w:ins w:id="11881" w:author="chaniaayulestari@outlook.com" w:date="2021-11-14T06:42:00Z"/>
                <w:highlight w:val="yellow"/>
                <w:rPrChange w:id="11882" w:author="chaniaayulestari@outlook.com" w:date="2021-11-14T16:31:00Z">
                  <w:rPr>
                    <w:ins w:id="11883" w:author="chaniaayulestari@outlook.com" w:date="2021-11-14T06:42:00Z"/>
                  </w:rPr>
                </w:rPrChange>
              </w:rPr>
              <w:pPrChange w:id="11884" w:author="Rafi Aziizi" w:date="2021-11-14T20:36:00Z">
                <w:pPr/>
              </w:pPrChange>
            </w:pPr>
            <w:ins w:id="11885" w:author="Rafi Aziizi" w:date="2021-11-14T12:53:00Z">
              <w:r w:rsidRPr="00F5752A">
                <w:rPr>
                  <w:highlight w:val="yellow"/>
                  <w:rPrChange w:id="11886" w:author="chaniaayulestari@outlook.com" w:date="2021-11-14T16:31:00Z">
                    <w:rPr/>
                  </w:rPrChange>
                </w:rPr>
                <w:t>SP-RC01.1</w:t>
              </w:r>
            </w:ins>
          </w:p>
        </w:tc>
        <w:tc>
          <w:tcPr>
            <w:tcW w:w="2268" w:type="dxa"/>
            <w:vAlign w:val="center"/>
            <w:tcPrChange w:id="11887" w:author="Rafi Aziizi" w:date="2021-11-14T20:36:00Z">
              <w:tcPr>
                <w:tcW w:w="2268" w:type="dxa"/>
                <w:gridSpan w:val="2"/>
                <w:vAlign w:val="center"/>
              </w:tcPr>
            </w:tcPrChange>
          </w:tcPr>
          <w:p w14:paraId="3D3BAC7B" w14:textId="651E5951" w:rsidR="00992581" w:rsidRDefault="00992581">
            <w:pPr>
              <w:jc w:val="left"/>
              <w:rPr>
                <w:ins w:id="11888" w:author="chaniaayulestari@outlook.com" w:date="2021-11-14T06:42:00Z"/>
              </w:rPr>
              <w:pPrChange w:id="11889" w:author="Rafi Aziizi" w:date="2021-11-14T20:01:00Z">
                <w:pPr/>
              </w:pPrChange>
            </w:pPr>
            <w:ins w:id="11890" w:author="Rafi Aziizi" w:date="2021-11-14T12:54:00Z">
              <w:r>
                <w:t>Lupa Password</w:t>
              </w:r>
            </w:ins>
          </w:p>
        </w:tc>
        <w:tc>
          <w:tcPr>
            <w:tcW w:w="1984" w:type="dxa"/>
            <w:vAlign w:val="center"/>
            <w:tcPrChange w:id="11891" w:author="Rafi Aziizi" w:date="2021-11-14T20:36:00Z">
              <w:tcPr>
                <w:tcW w:w="1984" w:type="dxa"/>
                <w:gridSpan w:val="2"/>
                <w:vAlign w:val="center"/>
              </w:tcPr>
            </w:tcPrChange>
          </w:tcPr>
          <w:p w14:paraId="3554C1C0" w14:textId="21EA57FD" w:rsidR="00992581" w:rsidRDefault="00A1770D">
            <w:pPr>
              <w:jc w:val="left"/>
              <w:rPr>
                <w:ins w:id="11892" w:author="chaniaayulestari@outlook.com" w:date="2021-11-14T06:42:00Z"/>
              </w:rPr>
              <w:pPrChange w:id="11893" w:author="Rafi Aziizi" w:date="2021-11-14T20:01:00Z">
                <w:pPr/>
              </w:pPrChange>
            </w:pPr>
            <w:ins w:id="11894" w:author="Rafi Aziizi" w:date="2021-11-14T21:06:00Z">
              <w:r>
                <w:t>D</w:t>
              </w:r>
            </w:ins>
            <w:ins w:id="11895" w:author="chaniaayulestari@outlook.com" w:date="2021-11-14T16:36:00Z">
              <w:del w:id="11896" w:author="Rafi Aziizi" w:date="2021-11-14T21:06:00Z">
                <w:r w:rsidR="00C459F6" w:rsidDel="00A1770D">
                  <w:delText>d</w:delText>
                </w:r>
              </w:del>
              <w:r w:rsidR="00C459F6">
                <w:t xml:space="preserve">ata </w:t>
              </w:r>
            </w:ins>
            <w:ins w:id="11897" w:author="Rafi Aziizi" w:date="2021-11-14T21:07:00Z">
              <w:r>
                <w:t>A</w:t>
              </w:r>
            </w:ins>
            <w:ins w:id="11898" w:author="chaniaayulestari@outlook.com" w:date="2021-11-14T16:36:00Z">
              <w:del w:id="11899" w:author="Rafi Aziizi" w:date="2021-11-14T21:07:00Z">
                <w:r w:rsidR="00C459F6" w:rsidDel="00A1770D">
                  <w:delText>a</w:delText>
                </w:r>
              </w:del>
              <w:r w:rsidR="00C459F6">
                <w:t>dmin</w:t>
              </w:r>
            </w:ins>
          </w:p>
        </w:tc>
        <w:tc>
          <w:tcPr>
            <w:tcW w:w="2977" w:type="dxa"/>
            <w:vAlign w:val="center"/>
            <w:tcPrChange w:id="11900" w:author="Rafi Aziizi" w:date="2021-11-14T20:36:00Z">
              <w:tcPr>
                <w:tcW w:w="2977" w:type="dxa"/>
                <w:gridSpan w:val="2"/>
                <w:vAlign w:val="center"/>
              </w:tcPr>
            </w:tcPrChange>
          </w:tcPr>
          <w:p w14:paraId="0F99BF24" w14:textId="3D273A74" w:rsidR="00992581" w:rsidRDefault="00C459F6">
            <w:pPr>
              <w:jc w:val="left"/>
              <w:rPr>
                <w:ins w:id="11901" w:author="chaniaayulestari@outlook.com" w:date="2021-11-14T06:42:00Z"/>
              </w:rPr>
              <w:pPrChange w:id="11902" w:author="Rafi Aziizi" w:date="2021-11-14T20:01:00Z">
                <w:pPr/>
              </w:pPrChange>
            </w:pPr>
            <w:ins w:id="11903" w:author="chaniaayulestari@outlook.com" w:date="2021-11-14T16:36:00Z">
              <w:r>
                <w:t>dapat</w:t>
              </w:r>
            </w:ins>
            <w:ins w:id="11904" w:author="chaniaayulestari@outlook.com" w:date="2021-11-14T16:37:00Z">
              <w:r>
                <w:t xml:space="preserve"> </w:t>
              </w:r>
            </w:ins>
            <w:ins w:id="11905" w:author="chaniaayulestari@outlook.com" w:date="2021-11-14T16:36:00Z">
              <w:r>
                <w:t>mas</w:t>
              </w:r>
            </w:ins>
            <w:ins w:id="11906" w:author="chaniaayulestari@outlook.com" w:date="2021-11-14T16:37:00Z">
              <w:r>
                <w:t>uk kedalam sistem dengan merubah password lama menjadi password baru</w:t>
              </w:r>
            </w:ins>
          </w:p>
        </w:tc>
        <w:tc>
          <w:tcPr>
            <w:tcW w:w="3402" w:type="dxa"/>
            <w:tcPrChange w:id="11907" w:author="Rafi Aziizi" w:date="2021-11-14T20:36:00Z">
              <w:tcPr>
                <w:tcW w:w="3402" w:type="dxa"/>
                <w:gridSpan w:val="2"/>
              </w:tcPr>
            </w:tcPrChange>
          </w:tcPr>
          <w:p w14:paraId="6A1BC8B6" w14:textId="620DD5DA" w:rsidR="00CC6436" w:rsidDel="00603AB5" w:rsidRDefault="00603AB5" w:rsidP="00992581">
            <w:pPr>
              <w:rPr>
                <w:ins w:id="11908" w:author="chaniaayulestari@outlook.com" w:date="2021-11-14T17:07:00Z"/>
                <w:del w:id="11909" w:author="Rafi Aziizi" w:date="2021-11-14T20:00:00Z"/>
              </w:rPr>
            </w:pPr>
            <w:ins w:id="11910" w:author="Rafi Aziizi" w:date="2021-11-14T20:01:00Z">
              <w:r>
                <w:rPr>
                  <w:noProof/>
                </w:rPr>
                <w:drawing>
                  <wp:inline distT="0" distB="0" distL="0" distR="0" wp14:anchorId="0AD2925C" wp14:editId="49E3DFE4">
                    <wp:extent cx="3657098" cy="211429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682834" cy="2129170"/>
                            </a:xfrm>
                            <a:prstGeom prst="rect">
                              <a:avLst/>
                            </a:prstGeom>
                            <a:noFill/>
                            <a:ln>
                              <a:noFill/>
                            </a:ln>
                          </pic:spPr>
                        </pic:pic>
                      </a:graphicData>
                    </a:graphic>
                  </wp:inline>
                </w:drawing>
              </w:r>
            </w:ins>
          </w:p>
          <w:p w14:paraId="78B429B7" w14:textId="77777777" w:rsidR="00CC6436" w:rsidRDefault="00CC6436" w:rsidP="00992581">
            <w:pPr>
              <w:rPr>
                <w:ins w:id="11911" w:author="chaniaayulestari@outlook.com" w:date="2021-11-14T17:07:00Z"/>
              </w:rPr>
            </w:pPr>
          </w:p>
          <w:p w14:paraId="18467A22" w14:textId="30CECF30" w:rsidR="00992581" w:rsidRDefault="00D808C0" w:rsidP="00992581">
            <w:pPr>
              <w:rPr>
                <w:ins w:id="11912" w:author="chaniaayulestari@outlook.com" w:date="2021-11-14T06:42:00Z"/>
              </w:rPr>
            </w:pPr>
            <w:ins w:id="11913" w:author="chaniaayulestari@outlook.com" w:date="2021-11-14T16:43:00Z">
              <w:r>
                <w:t>P</w:t>
              </w:r>
            </w:ins>
            <w:ins w:id="11914" w:author="chaniaayulestari@outlook.com" w:date="2021-11-14T16:41:00Z">
              <w:r>
                <w:t>ada gambar di</w:t>
              </w:r>
            </w:ins>
            <w:ins w:id="11915" w:author="Rafi Aziizi" w:date="2021-11-14T20:18:00Z">
              <w:r w:rsidR="00110DAD">
                <w:t xml:space="preserve"> atas,</w:t>
              </w:r>
            </w:ins>
            <w:ins w:id="11916" w:author="chaniaayulestari@outlook.com" w:date="2021-11-14T16:41:00Z">
              <w:del w:id="11917" w:author="Rafi Aziizi" w:date="2021-11-14T20:18:00Z">
                <w:r w:rsidDel="00110DAD">
                  <w:delText>ata</w:delText>
                </w:r>
              </w:del>
              <w:r>
                <w:t xml:space="preserve"> </w:t>
              </w:r>
            </w:ins>
            <w:ins w:id="11918" w:author="chaniaayulestari@outlook.com" w:date="2021-11-14T16:42:00Z">
              <w:del w:id="11919" w:author="Rafi Aziizi" w:date="2021-11-14T20:37:00Z">
                <w:r w:rsidDel="00C15E41">
                  <w:delText>user</w:delText>
                </w:r>
              </w:del>
            </w:ins>
            <w:ins w:id="11920" w:author="chaniaayulestari@outlook.com" w:date="2021-11-14T16:37:00Z">
              <w:del w:id="11921" w:author="Rafi Aziizi" w:date="2021-11-14T20:37:00Z">
                <w:r w:rsidR="00C459F6" w:rsidDel="00C15E41">
                  <w:delText xml:space="preserve"> dapat masuk kedalam sistem dengan password yang baru</w:delText>
                </w:r>
              </w:del>
            </w:ins>
            <w:ins w:id="11922" w:author="Rafi Aziizi" w:date="2021-11-14T20:37:00Z">
              <w:r w:rsidR="00C15E41">
                <w:t>sistem merubah data password lama dengan password baru berdasarkan data admin yang diinputkan sehingga user dapat masuk ke dalam sistem.</w:t>
              </w:r>
            </w:ins>
          </w:p>
        </w:tc>
        <w:tc>
          <w:tcPr>
            <w:tcW w:w="1417" w:type="dxa"/>
            <w:vAlign w:val="center"/>
            <w:tcPrChange w:id="11923" w:author="Rafi Aziizi" w:date="2021-11-14T20:36:00Z">
              <w:tcPr>
                <w:tcW w:w="1417" w:type="dxa"/>
                <w:gridSpan w:val="2"/>
                <w:vAlign w:val="center"/>
              </w:tcPr>
            </w:tcPrChange>
          </w:tcPr>
          <w:p w14:paraId="62C82AB7" w14:textId="5BE6EE35" w:rsidR="00992581" w:rsidRDefault="00C459F6">
            <w:pPr>
              <w:jc w:val="center"/>
              <w:rPr>
                <w:ins w:id="11924" w:author="chaniaayulestari@outlook.com" w:date="2021-11-14T06:42:00Z"/>
              </w:rPr>
              <w:pPrChange w:id="11925" w:author="Rafi Aziizi" w:date="2021-11-14T20:09:00Z">
                <w:pPr/>
              </w:pPrChange>
            </w:pPr>
            <w:ins w:id="11926" w:author="chaniaayulestari@outlook.com" w:date="2021-11-14T16:37:00Z">
              <w:r>
                <w:t>sesuai</w:t>
              </w:r>
            </w:ins>
          </w:p>
        </w:tc>
      </w:tr>
      <w:tr w:rsidR="00C15E41" w14:paraId="2E5426F7" w14:textId="77777777" w:rsidTr="00C15E41">
        <w:tblPrEx>
          <w:tblW w:w="14601" w:type="dxa"/>
          <w:tblInd w:w="-318" w:type="dxa"/>
          <w:tblPrExChange w:id="11927" w:author="Rafi Aziizi" w:date="2021-11-14T20:36:00Z">
            <w:tblPrEx>
              <w:tblW w:w="14601" w:type="dxa"/>
              <w:tblInd w:w="-318" w:type="dxa"/>
            </w:tblPrEx>
          </w:tblPrExChange>
        </w:tblPrEx>
        <w:trPr>
          <w:ins w:id="11928" w:author="chaniaayulestari@outlook.com" w:date="2021-11-14T06:42:00Z"/>
          <w:trPrChange w:id="11929" w:author="Rafi Aziizi" w:date="2021-11-14T20:36:00Z">
            <w:trPr>
              <w:gridBefore w:val="2"/>
            </w:trPr>
          </w:trPrChange>
        </w:trPr>
        <w:tc>
          <w:tcPr>
            <w:tcW w:w="568" w:type="dxa"/>
            <w:vAlign w:val="center"/>
            <w:tcPrChange w:id="11930" w:author="Rafi Aziizi" w:date="2021-11-14T20:36:00Z">
              <w:tcPr>
                <w:tcW w:w="568" w:type="dxa"/>
              </w:tcPr>
            </w:tcPrChange>
          </w:tcPr>
          <w:p w14:paraId="1F74A186" w14:textId="6AA81502" w:rsidR="00992581" w:rsidRPr="00F5752A" w:rsidRDefault="00992581">
            <w:pPr>
              <w:jc w:val="left"/>
              <w:rPr>
                <w:ins w:id="11931" w:author="chaniaayulestari@outlook.com" w:date="2021-11-14T06:42:00Z"/>
                <w:highlight w:val="yellow"/>
                <w:rPrChange w:id="11932" w:author="chaniaayulestari@outlook.com" w:date="2021-11-14T16:29:00Z">
                  <w:rPr>
                    <w:ins w:id="11933" w:author="chaniaayulestari@outlook.com" w:date="2021-11-14T06:42:00Z"/>
                  </w:rPr>
                </w:rPrChange>
              </w:rPr>
              <w:pPrChange w:id="11934" w:author="Rafi Aziizi" w:date="2021-11-14T20:36:00Z">
                <w:pPr/>
              </w:pPrChange>
            </w:pPr>
            <w:ins w:id="11935" w:author="chaniaayulestari@outlook.com" w:date="2021-11-14T06:45:00Z">
              <w:r w:rsidRPr="00F5752A">
                <w:rPr>
                  <w:highlight w:val="yellow"/>
                  <w:rPrChange w:id="11936" w:author="chaniaayulestari@outlook.com" w:date="2021-11-14T16:29:00Z">
                    <w:rPr/>
                  </w:rPrChange>
                </w:rPr>
                <w:lastRenderedPageBreak/>
                <w:t>3</w:t>
              </w:r>
            </w:ins>
          </w:p>
        </w:tc>
        <w:tc>
          <w:tcPr>
            <w:tcW w:w="1985" w:type="dxa"/>
            <w:vAlign w:val="center"/>
            <w:tcPrChange w:id="11937" w:author="Rafi Aziizi" w:date="2021-11-14T20:36:00Z">
              <w:tcPr>
                <w:tcW w:w="1985" w:type="dxa"/>
                <w:gridSpan w:val="2"/>
                <w:vAlign w:val="center"/>
              </w:tcPr>
            </w:tcPrChange>
          </w:tcPr>
          <w:p w14:paraId="5865539E" w14:textId="72256DD9" w:rsidR="00992581" w:rsidRPr="00F5752A" w:rsidRDefault="00992581">
            <w:pPr>
              <w:jc w:val="left"/>
              <w:rPr>
                <w:ins w:id="11938" w:author="chaniaayulestari@outlook.com" w:date="2021-11-14T06:42:00Z"/>
                <w:highlight w:val="yellow"/>
                <w:rPrChange w:id="11939" w:author="chaniaayulestari@outlook.com" w:date="2021-11-14T16:29:00Z">
                  <w:rPr>
                    <w:ins w:id="11940" w:author="chaniaayulestari@outlook.com" w:date="2021-11-14T06:42:00Z"/>
                  </w:rPr>
                </w:rPrChange>
              </w:rPr>
              <w:pPrChange w:id="11941" w:author="Rafi Aziizi" w:date="2021-11-14T20:36:00Z">
                <w:pPr/>
              </w:pPrChange>
            </w:pPr>
            <w:ins w:id="11942" w:author="Rafi Aziizi" w:date="2021-11-14T12:53:00Z">
              <w:r w:rsidRPr="00F5752A">
                <w:rPr>
                  <w:highlight w:val="yellow"/>
                  <w:rPrChange w:id="11943" w:author="chaniaayulestari@outlook.com" w:date="2021-11-14T16:29:00Z">
                    <w:rPr/>
                  </w:rPrChange>
                </w:rPr>
                <w:t>SP-RC02</w:t>
              </w:r>
            </w:ins>
          </w:p>
        </w:tc>
        <w:tc>
          <w:tcPr>
            <w:tcW w:w="2268" w:type="dxa"/>
            <w:vAlign w:val="center"/>
            <w:tcPrChange w:id="11944" w:author="Rafi Aziizi" w:date="2021-11-14T20:36:00Z">
              <w:tcPr>
                <w:tcW w:w="2268" w:type="dxa"/>
                <w:gridSpan w:val="2"/>
                <w:vAlign w:val="center"/>
              </w:tcPr>
            </w:tcPrChange>
          </w:tcPr>
          <w:p w14:paraId="4245A83E" w14:textId="5D3BF820" w:rsidR="00992581" w:rsidRDefault="00992581">
            <w:pPr>
              <w:jc w:val="left"/>
              <w:rPr>
                <w:ins w:id="11945" w:author="chaniaayulestari@outlook.com" w:date="2021-11-14T06:42:00Z"/>
              </w:rPr>
              <w:pPrChange w:id="11946" w:author="Rafi Aziizi" w:date="2021-11-14T20:01:00Z">
                <w:pPr/>
              </w:pPrChange>
            </w:pPr>
            <w:ins w:id="11947" w:author="Rafi Aziizi" w:date="2021-11-14T12:54:00Z">
              <w:r>
                <w:t>Lihat Dashboard</w:t>
              </w:r>
            </w:ins>
          </w:p>
        </w:tc>
        <w:tc>
          <w:tcPr>
            <w:tcW w:w="1984" w:type="dxa"/>
            <w:vAlign w:val="center"/>
            <w:tcPrChange w:id="11948" w:author="Rafi Aziizi" w:date="2021-11-14T20:36:00Z">
              <w:tcPr>
                <w:tcW w:w="1984" w:type="dxa"/>
                <w:gridSpan w:val="2"/>
                <w:vAlign w:val="center"/>
              </w:tcPr>
            </w:tcPrChange>
          </w:tcPr>
          <w:p w14:paraId="0554362F" w14:textId="78F923BD" w:rsidR="00992581" w:rsidRDefault="00C459F6">
            <w:pPr>
              <w:jc w:val="left"/>
              <w:rPr>
                <w:ins w:id="11949" w:author="chaniaayulestari@outlook.com" w:date="2021-11-14T06:42:00Z"/>
              </w:rPr>
              <w:pPrChange w:id="11950" w:author="Rafi Aziizi" w:date="2021-11-14T20:01:00Z">
                <w:pPr/>
              </w:pPrChange>
            </w:pPr>
            <w:ins w:id="11951" w:author="chaniaayulestari@outlook.com" w:date="2021-11-14T16:38:00Z">
              <w:del w:id="11952" w:author="Rafi Aziizi" w:date="2021-11-14T20:38:00Z">
                <w:r w:rsidDel="00C15E41">
                  <w:delText>-</w:delText>
                </w:r>
              </w:del>
            </w:ins>
            <w:ins w:id="11953" w:author="Rafi Aziizi" w:date="2021-11-14T20:38:00Z">
              <w:r w:rsidR="00C15E41">
                <w:t>Data Absen</w:t>
              </w:r>
            </w:ins>
          </w:p>
        </w:tc>
        <w:tc>
          <w:tcPr>
            <w:tcW w:w="2977" w:type="dxa"/>
            <w:vAlign w:val="center"/>
            <w:tcPrChange w:id="11954" w:author="Rafi Aziizi" w:date="2021-11-14T20:36:00Z">
              <w:tcPr>
                <w:tcW w:w="2977" w:type="dxa"/>
                <w:gridSpan w:val="2"/>
                <w:vAlign w:val="center"/>
              </w:tcPr>
            </w:tcPrChange>
          </w:tcPr>
          <w:p w14:paraId="0AAF4C85" w14:textId="55FAD2C7" w:rsidR="00992581" w:rsidRDefault="00C459F6">
            <w:pPr>
              <w:jc w:val="left"/>
              <w:rPr>
                <w:ins w:id="11955" w:author="chaniaayulestari@outlook.com" w:date="2021-11-14T06:42:00Z"/>
              </w:rPr>
              <w:pPrChange w:id="11956" w:author="Rafi Aziizi" w:date="2021-11-14T20:01:00Z">
                <w:pPr/>
              </w:pPrChange>
            </w:pPr>
            <w:ins w:id="11957" w:author="chaniaayulestari@outlook.com" w:date="2021-11-14T16:38:00Z">
              <w:r>
                <w:t>User dapat melihat seluruh data absen</w:t>
              </w:r>
            </w:ins>
            <w:ins w:id="11958" w:author="chaniaayulestari@outlook.com" w:date="2021-11-14T16:39:00Z">
              <w:r>
                <w:t xml:space="preserve"> siswa dengan visualisasi grafik dan angka</w:t>
              </w:r>
            </w:ins>
            <w:ins w:id="11959" w:author="chaniaayulestari@outlook.com" w:date="2021-11-14T16:40:00Z">
              <w:r>
                <w:t xml:space="preserve"> berdasarkan kategori tertentu</w:t>
              </w:r>
            </w:ins>
          </w:p>
        </w:tc>
        <w:tc>
          <w:tcPr>
            <w:tcW w:w="3402" w:type="dxa"/>
            <w:tcPrChange w:id="11960" w:author="Rafi Aziizi" w:date="2021-11-14T20:36:00Z">
              <w:tcPr>
                <w:tcW w:w="3402" w:type="dxa"/>
                <w:gridSpan w:val="2"/>
              </w:tcPr>
            </w:tcPrChange>
          </w:tcPr>
          <w:p w14:paraId="73031E40" w14:textId="2D5727A4" w:rsidR="00CC6436" w:rsidDel="00603AB5" w:rsidRDefault="00603AB5" w:rsidP="00992581">
            <w:pPr>
              <w:rPr>
                <w:ins w:id="11961" w:author="chaniaayulestari@outlook.com" w:date="2021-11-14T17:07:00Z"/>
                <w:del w:id="11962" w:author="Rafi Aziizi" w:date="2021-11-14T20:02:00Z"/>
              </w:rPr>
            </w:pPr>
            <w:ins w:id="11963" w:author="Rafi Aziizi" w:date="2021-11-14T20:02:00Z">
              <w:r>
                <w:rPr>
                  <w:noProof/>
                </w:rPr>
                <w:drawing>
                  <wp:inline distT="0" distB="0" distL="0" distR="0" wp14:anchorId="20B1D1E5" wp14:editId="08CE741A">
                    <wp:extent cx="3666038" cy="213313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700200" cy="2153011"/>
                            </a:xfrm>
                            <a:prstGeom prst="rect">
                              <a:avLst/>
                            </a:prstGeom>
                            <a:noFill/>
                            <a:ln>
                              <a:noFill/>
                            </a:ln>
                          </pic:spPr>
                        </pic:pic>
                      </a:graphicData>
                    </a:graphic>
                  </wp:inline>
                </w:drawing>
              </w:r>
            </w:ins>
          </w:p>
          <w:p w14:paraId="48C8C34D" w14:textId="77777777" w:rsidR="00CC6436" w:rsidRDefault="00CC6436" w:rsidP="00992581">
            <w:pPr>
              <w:rPr>
                <w:ins w:id="11964" w:author="chaniaayulestari@outlook.com" w:date="2021-11-14T17:07:00Z"/>
              </w:rPr>
            </w:pPr>
          </w:p>
          <w:p w14:paraId="02173A93" w14:textId="2F43A577" w:rsidR="00992581" w:rsidRDefault="00D808C0" w:rsidP="00992581">
            <w:pPr>
              <w:rPr>
                <w:ins w:id="11965" w:author="chaniaayulestari@outlook.com" w:date="2021-11-14T06:42:00Z"/>
              </w:rPr>
            </w:pPr>
            <w:ins w:id="11966" w:author="chaniaayulestari@outlook.com" w:date="2021-11-14T16:43:00Z">
              <w:r>
                <w:t>P</w:t>
              </w:r>
            </w:ins>
            <w:ins w:id="11967" w:author="chaniaayulestari@outlook.com" w:date="2021-11-14T16:42:00Z">
              <w:r>
                <w:t xml:space="preserve">ada gambar </w:t>
              </w:r>
            </w:ins>
            <w:ins w:id="11968" w:author="Rafi Aziizi" w:date="2021-11-14T20:19:00Z">
              <w:r w:rsidR="00110DAD">
                <w:t>di atas,</w:t>
              </w:r>
            </w:ins>
            <w:ins w:id="11969" w:author="chaniaayulestari@outlook.com" w:date="2021-11-14T16:42:00Z">
              <w:del w:id="11970" w:author="Rafi Aziizi" w:date="2021-11-14T20:19:00Z">
                <w:r w:rsidDel="00110DAD">
                  <w:delText xml:space="preserve">diatas </w:delText>
                </w:r>
              </w:del>
            </w:ins>
            <w:ins w:id="11971" w:author="Rafi Aziizi" w:date="2021-11-14T20:19:00Z">
              <w:r w:rsidR="00110DAD">
                <w:t xml:space="preserve"> </w:t>
              </w:r>
            </w:ins>
            <w:ins w:id="11972" w:author="chaniaayulestari@outlook.com" w:date="2021-11-14T16:42:00Z">
              <w:r>
                <w:t xml:space="preserve">sistem dapat menampilkan </w:t>
              </w:r>
            </w:ins>
            <w:ins w:id="11973" w:author="Rafi Aziizi" w:date="2021-11-14T20:38:00Z">
              <w:r w:rsidR="00C15E41">
                <w:t xml:space="preserve">rekapitulasi </w:t>
              </w:r>
            </w:ins>
            <w:ins w:id="11974" w:author="chaniaayulestari@outlook.com" w:date="2021-11-14T16:42:00Z">
              <w:r>
                <w:t xml:space="preserve">data absen </w:t>
              </w:r>
            </w:ins>
            <w:ins w:id="11975" w:author="Rafi Aziizi" w:date="2021-11-14T20:38:00Z">
              <w:r w:rsidR="00C15E41">
                <w:t xml:space="preserve">menggunakan visualisasi grafik dan angka </w:t>
              </w:r>
            </w:ins>
            <w:ins w:id="11976" w:author="chaniaayulestari@outlook.com" w:date="2021-11-14T16:42:00Z">
              <w:r>
                <w:t xml:space="preserve">sesuai dengan </w:t>
              </w:r>
              <w:del w:id="11977" w:author="Rafi Aziizi" w:date="2021-11-14T20:38:00Z">
                <w:r w:rsidDel="00C15E41">
                  <w:delText>yag diharapkan.</w:delText>
                </w:r>
              </w:del>
            </w:ins>
            <w:ins w:id="11978" w:author="Rafi Aziizi" w:date="2021-11-14T20:38:00Z">
              <w:r w:rsidR="00C15E41">
                <w:t>kategori tertentu.</w:t>
              </w:r>
            </w:ins>
          </w:p>
        </w:tc>
        <w:tc>
          <w:tcPr>
            <w:tcW w:w="1417" w:type="dxa"/>
            <w:vAlign w:val="center"/>
            <w:tcPrChange w:id="11979" w:author="Rafi Aziizi" w:date="2021-11-14T20:36:00Z">
              <w:tcPr>
                <w:tcW w:w="1417" w:type="dxa"/>
                <w:gridSpan w:val="2"/>
                <w:vAlign w:val="center"/>
              </w:tcPr>
            </w:tcPrChange>
          </w:tcPr>
          <w:p w14:paraId="502ECBFA" w14:textId="68D7E0DB" w:rsidR="00992581" w:rsidRDefault="00D808C0">
            <w:pPr>
              <w:jc w:val="center"/>
              <w:rPr>
                <w:ins w:id="11980" w:author="chaniaayulestari@outlook.com" w:date="2021-11-14T06:42:00Z"/>
              </w:rPr>
              <w:pPrChange w:id="11981" w:author="Rafi Aziizi" w:date="2021-11-14T20:09:00Z">
                <w:pPr/>
              </w:pPrChange>
            </w:pPr>
            <w:ins w:id="11982" w:author="chaniaayulestari@outlook.com" w:date="2021-11-14T16:42:00Z">
              <w:r>
                <w:t>sesuai</w:t>
              </w:r>
            </w:ins>
          </w:p>
        </w:tc>
      </w:tr>
      <w:tr w:rsidR="00C15E41" w14:paraId="5286A38A" w14:textId="77777777" w:rsidTr="00C15E41">
        <w:tblPrEx>
          <w:tblW w:w="14601" w:type="dxa"/>
          <w:tblInd w:w="-318" w:type="dxa"/>
          <w:tblPrExChange w:id="11983" w:author="Rafi Aziizi" w:date="2021-11-14T20:36:00Z">
            <w:tblPrEx>
              <w:tblW w:w="14601" w:type="dxa"/>
              <w:tblInd w:w="-318" w:type="dxa"/>
            </w:tblPrEx>
          </w:tblPrExChange>
        </w:tblPrEx>
        <w:trPr>
          <w:ins w:id="11984" w:author="chaniaayulestari@outlook.com" w:date="2021-11-14T06:42:00Z"/>
          <w:trPrChange w:id="11985" w:author="Rafi Aziizi" w:date="2021-11-14T20:36:00Z">
            <w:trPr>
              <w:gridBefore w:val="2"/>
            </w:trPr>
          </w:trPrChange>
        </w:trPr>
        <w:tc>
          <w:tcPr>
            <w:tcW w:w="568" w:type="dxa"/>
            <w:vAlign w:val="center"/>
            <w:tcPrChange w:id="11986" w:author="Rafi Aziizi" w:date="2021-11-14T20:36:00Z">
              <w:tcPr>
                <w:tcW w:w="568" w:type="dxa"/>
              </w:tcPr>
            </w:tcPrChange>
          </w:tcPr>
          <w:p w14:paraId="6D67A6D9" w14:textId="4D3ADD25" w:rsidR="00992581" w:rsidRPr="00F5752A" w:rsidRDefault="00992581">
            <w:pPr>
              <w:jc w:val="left"/>
              <w:rPr>
                <w:ins w:id="11987" w:author="chaniaayulestari@outlook.com" w:date="2021-11-14T06:42:00Z"/>
                <w:highlight w:val="yellow"/>
                <w:rPrChange w:id="11988" w:author="chaniaayulestari@outlook.com" w:date="2021-11-14T16:33:00Z">
                  <w:rPr>
                    <w:ins w:id="11989" w:author="chaniaayulestari@outlook.com" w:date="2021-11-14T06:42:00Z"/>
                  </w:rPr>
                </w:rPrChange>
              </w:rPr>
              <w:pPrChange w:id="11990" w:author="Rafi Aziizi" w:date="2021-11-14T20:36:00Z">
                <w:pPr/>
              </w:pPrChange>
            </w:pPr>
            <w:ins w:id="11991" w:author="chaniaayulestari@outlook.com" w:date="2021-11-14T06:45:00Z">
              <w:r w:rsidRPr="00F5752A">
                <w:rPr>
                  <w:highlight w:val="yellow"/>
                  <w:rPrChange w:id="11992" w:author="chaniaayulestari@outlook.com" w:date="2021-11-14T16:33:00Z">
                    <w:rPr/>
                  </w:rPrChange>
                </w:rPr>
                <w:lastRenderedPageBreak/>
                <w:t>4</w:t>
              </w:r>
            </w:ins>
          </w:p>
        </w:tc>
        <w:tc>
          <w:tcPr>
            <w:tcW w:w="1985" w:type="dxa"/>
            <w:vAlign w:val="center"/>
            <w:tcPrChange w:id="11993" w:author="Rafi Aziizi" w:date="2021-11-14T20:36:00Z">
              <w:tcPr>
                <w:tcW w:w="1985" w:type="dxa"/>
                <w:gridSpan w:val="2"/>
                <w:vAlign w:val="center"/>
              </w:tcPr>
            </w:tcPrChange>
          </w:tcPr>
          <w:p w14:paraId="3C78B9DC" w14:textId="48925623" w:rsidR="00992581" w:rsidRPr="00F5752A" w:rsidRDefault="00992581">
            <w:pPr>
              <w:jc w:val="left"/>
              <w:rPr>
                <w:ins w:id="11994" w:author="chaniaayulestari@outlook.com" w:date="2021-11-14T06:42:00Z"/>
                <w:highlight w:val="yellow"/>
                <w:rPrChange w:id="11995" w:author="chaniaayulestari@outlook.com" w:date="2021-11-14T16:33:00Z">
                  <w:rPr>
                    <w:ins w:id="11996" w:author="chaniaayulestari@outlook.com" w:date="2021-11-14T06:42:00Z"/>
                  </w:rPr>
                </w:rPrChange>
              </w:rPr>
              <w:pPrChange w:id="11997" w:author="Rafi Aziizi" w:date="2021-11-14T20:36:00Z">
                <w:pPr/>
              </w:pPrChange>
            </w:pPr>
            <w:ins w:id="11998" w:author="Rafi Aziizi" w:date="2021-11-14T12:53:00Z">
              <w:r w:rsidRPr="00F5752A">
                <w:rPr>
                  <w:highlight w:val="yellow"/>
                  <w:rPrChange w:id="11999" w:author="chaniaayulestari@outlook.com" w:date="2021-11-14T16:33:00Z">
                    <w:rPr/>
                  </w:rPrChange>
                </w:rPr>
                <w:t>SP-RC03</w:t>
              </w:r>
            </w:ins>
          </w:p>
        </w:tc>
        <w:tc>
          <w:tcPr>
            <w:tcW w:w="2268" w:type="dxa"/>
            <w:vAlign w:val="center"/>
            <w:tcPrChange w:id="12000" w:author="Rafi Aziizi" w:date="2021-11-14T20:36:00Z">
              <w:tcPr>
                <w:tcW w:w="2268" w:type="dxa"/>
                <w:gridSpan w:val="2"/>
                <w:vAlign w:val="center"/>
              </w:tcPr>
            </w:tcPrChange>
          </w:tcPr>
          <w:p w14:paraId="7E7EFD77" w14:textId="3302DA9A" w:rsidR="00992581" w:rsidRDefault="00992581">
            <w:pPr>
              <w:jc w:val="left"/>
              <w:rPr>
                <w:ins w:id="12001" w:author="chaniaayulestari@outlook.com" w:date="2021-11-14T06:42:00Z"/>
              </w:rPr>
              <w:pPrChange w:id="12002" w:author="Rafi Aziizi" w:date="2021-11-14T20:01:00Z">
                <w:pPr/>
              </w:pPrChange>
            </w:pPr>
            <w:ins w:id="12003" w:author="Rafi Aziizi" w:date="2021-11-14T12:54:00Z">
              <w:r>
                <w:t>Menu Kelola Utama</w:t>
              </w:r>
            </w:ins>
          </w:p>
        </w:tc>
        <w:tc>
          <w:tcPr>
            <w:tcW w:w="1984" w:type="dxa"/>
            <w:vAlign w:val="center"/>
            <w:tcPrChange w:id="12004" w:author="Rafi Aziizi" w:date="2021-11-14T20:36:00Z">
              <w:tcPr>
                <w:tcW w:w="1984" w:type="dxa"/>
                <w:gridSpan w:val="2"/>
                <w:vAlign w:val="center"/>
              </w:tcPr>
            </w:tcPrChange>
          </w:tcPr>
          <w:p w14:paraId="68CEC88C" w14:textId="5CD694DC" w:rsidR="00992581" w:rsidRDefault="00D808C0">
            <w:pPr>
              <w:jc w:val="left"/>
              <w:rPr>
                <w:ins w:id="12005" w:author="chaniaayulestari@outlook.com" w:date="2021-11-14T06:42:00Z"/>
              </w:rPr>
              <w:pPrChange w:id="12006" w:author="Rafi Aziizi" w:date="2021-11-14T20:01:00Z">
                <w:pPr/>
              </w:pPrChange>
            </w:pPr>
            <w:ins w:id="12007" w:author="chaniaayulestari@outlook.com" w:date="2021-11-14T16:43:00Z">
              <w:r>
                <w:t>-</w:t>
              </w:r>
            </w:ins>
          </w:p>
        </w:tc>
        <w:tc>
          <w:tcPr>
            <w:tcW w:w="2977" w:type="dxa"/>
            <w:vAlign w:val="center"/>
            <w:tcPrChange w:id="12008" w:author="Rafi Aziizi" w:date="2021-11-14T20:36:00Z">
              <w:tcPr>
                <w:tcW w:w="2977" w:type="dxa"/>
                <w:gridSpan w:val="2"/>
                <w:vAlign w:val="center"/>
              </w:tcPr>
            </w:tcPrChange>
          </w:tcPr>
          <w:p w14:paraId="5FF088AF" w14:textId="017AAD5E" w:rsidR="00992581" w:rsidRDefault="00D808C0">
            <w:pPr>
              <w:jc w:val="left"/>
              <w:rPr>
                <w:ins w:id="12009" w:author="chaniaayulestari@outlook.com" w:date="2021-11-14T06:42:00Z"/>
              </w:rPr>
              <w:pPrChange w:id="12010" w:author="Rafi Aziizi" w:date="2021-11-14T20:01:00Z">
                <w:pPr/>
              </w:pPrChange>
            </w:pPr>
            <w:ins w:id="12011" w:author="chaniaayulestari@outlook.com" w:date="2021-11-14T16:43:00Z">
              <w:r>
                <w:t>Sistem menampilkan seluruh fitur menu</w:t>
              </w:r>
            </w:ins>
            <w:ins w:id="12012" w:author="Rafi Aziizi" w:date="2021-11-14T20:04:00Z">
              <w:r w:rsidR="00603AB5">
                <w:t xml:space="preserve"> kelola</w:t>
              </w:r>
            </w:ins>
          </w:p>
        </w:tc>
        <w:tc>
          <w:tcPr>
            <w:tcW w:w="3402" w:type="dxa"/>
            <w:tcPrChange w:id="12013" w:author="Rafi Aziizi" w:date="2021-11-14T20:36:00Z">
              <w:tcPr>
                <w:tcW w:w="3402" w:type="dxa"/>
                <w:gridSpan w:val="2"/>
              </w:tcPr>
            </w:tcPrChange>
          </w:tcPr>
          <w:p w14:paraId="441089BF" w14:textId="0109821B" w:rsidR="00CC6436" w:rsidDel="00603AB5" w:rsidRDefault="00603AB5" w:rsidP="00992581">
            <w:pPr>
              <w:rPr>
                <w:ins w:id="12014" w:author="chaniaayulestari@outlook.com" w:date="2021-11-14T17:07:00Z"/>
                <w:del w:id="12015" w:author="Rafi Aziizi" w:date="2021-11-14T20:02:00Z"/>
              </w:rPr>
            </w:pPr>
            <w:ins w:id="12016" w:author="Rafi Aziizi" w:date="2021-11-14T20:02:00Z">
              <w:r>
                <w:rPr>
                  <w:noProof/>
                </w:rPr>
                <w:drawing>
                  <wp:inline distT="0" distB="0" distL="0" distR="0" wp14:anchorId="5CE60AA9" wp14:editId="3F14FFCE">
                    <wp:extent cx="3619375" cy="209754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3657990" cy="2119923"/>
                            </a:xfrm>
                            <a:prstGeom prst="rect">
                              <a:avLst/>
                            </a:prstGeom>
                            <a:noFill/>
                            <a:ln>
                              <a:noFill/>
                            </a:ln>
                          </pic:spPr>
                        </pic:pic>
                      </a:graphicData>
                    </a:graphic>
                  </wp:inline>
                </w:drawing>
              </w:r>
            </w:ins>
          </w:p>
          <w:p w14:paraId="7D1AB5CD" w14:textId="77777777" w:rsidR="00CC6436" w:rsidRDefault="00CC6436" w:rsidP="00992581">
            <w:pPr>
              <w:rPr>
                <w:ins w:id="12017" w:author="chaniaayulestari@outlook.com" w:date="2021-11-14T17:07:00Z"/>
              </w:rPr>
            </w:pPr>
          </w:p>
          <w:p w14:paraId="29B89C02" w14:textId="49114D22" w:rsidR="00992581" w:rsidRDefault="00D808C0" w:rsidP="00992581">
            <w:pPr>
              <w:rPr>
                <w:ins w:id="12018" w:author="chaniaayulestari@outlook.com" w:date="2021-11-14T06:42:00Z"/>
              </w:rPr>
            </w:pPr>
            <w:ins w:id="12019" w:author="chaniaayulestari@outlook.com" w:date="2021-11-14T16:43:00Z">
              <w:r>
                <w:t xml:space="preserve">Pada gambar </w:t>
              </w:r>
            </w:ins>
            <w:ins w:id="12020" w:author="Rafi Aziizi" w:date="2021-11-14T20:19:00Z">
              <w:r w:rsidR="00110DAD">
                <w:t>di atas,</w:t>
              </w:r>
            </w:ins>
            <w:ins w:id="12021" w:author="chaniaayulestari@outlook.com" w:date="2021-11-14T16:43:00Z">
              <w:del w:id="12022" w:author="Rafi Aziizi" w:date="2021-11-14T20:19:00Z">
                <w:r w:rsidDel="00110DAD">
                  <w:delText>diatas</w:delText>
                </w:r>
              </w:del>
              <w:r>
                <w:t xml:space="preserve"> sistem dapat menampilkan seluruh daftar fitur</w:t>
              </w:r>
            </w:ins>
            <w:ins w:id="12023" w:author="Rafi Aziizi" w:date="2021-11-14T20:04:00Z">
              <w:r w:rsidR="00603AB5">
                <w:t xml:space="preserve"> kelola</w:t>
              </w:r>
            </w:ins>
            <w:ins w:id="12024" w:author="chaniaayulestari@outlook.com" w:date="2021-11-14T16:43:00Z">
              <w:r>
                <w:t xml:space="preserve"> yang dapat digunakan</w:t>
              </w:r>
            </w:ins>
            <w:ins w:id="12025" w:author="Rafi Aziizi" w:date="2021-11-14T20:39:00Z">
              <w:r w:rsidR="00C15E41">
                <w:t xml:space="preserve"> oleh user</w:t>
              </w:r>
            </w:ins>
            <w:ins w:id="12026" w:author="Rafi Aziizi" w:date="2021-11-14T20:40:00Z">
              <w:r w:rsidR="00C15E41">
                <w:t>.</w:t>
              </w:r>
            </w:ins>
          </w:p>
        </w:tc>
        <w:tc>
          <w:tcPr>
            <w:tcW w:w="1417" w:type="dxa"/>
            <w:vAlign w:val="center"/>
            <w:tcPrChange w:id="12027" w:author="Rafi Aziizi" w:date="2021-11-14T20:36:00Z">
              <w:tcPr>
                <w:tcW w:w="1417" w:type="dxa"/>
                <w:gridSpan w:val="2"/>
                <w:vAlign w:val="center"/>
              </w:tcPr>
            </w:tcPrChange>
          </w:tcPr>
          <w:p w14:paraId="2A45CAED" w14:textId="7628F84C" w:rsidR="00992581" w:rsidRDefault="00D808C0">
            <w:pPr>
              <w:jc w:val="center"/>
              <w:rPr>
                <w:ins w:id="12028" w:author="chaniaayulestari@outlook.com" w:date="2021-11-14T06:42:00Z"/>
              </w:rPr>
              <w:pPrChange w:id="12029" w:author="Rafi Aziizi" w:date="2021-11-14T20:09:00Z">
                <w:pPr/>
              </w:pPrChange>
            </w:pPr>
            <w:ins w:id="12030" w:author="chaniaayulestari@outlook.com" w:date="2021-11-14T16:43:00Z">
              <w:r>
                <w:t>sesu</w:t>
              </w:r>
            </w:ins>
            <w:ins w:id="12031" w:author="chaniaayulestari@outlook.com" w:date="2021-11-14T16:44:00Z">
              <w:r>
                <w:t>ai</w:t>
              </w:r>
            </w:ins>
          </w:p>
        </w:tc>
      </w:tr>
      <w:tr w:rsidR="00C15E41" w14:paraId="3FA984CD" w14:textId="77777777" w:rsidTr="00C15E41">
        <w:tblPrEx>
          <w:tblW w:w="14601" w:type="dxa"/>
          <w:tblInd w:w="-318" w:type="dxa"/>
          <w:tblPrExChange w:id="12032" w:author="Rafi Aziizi" w:date="2021-11-14T20:36:00Z">
            <w:tblPrEx>
              <w:tblW w:w="14601" w:type="dxa"/>
              <w:tblInd w:w="-318" w:type="dxa"/>
            </w:tblPrEx>
          </w:tblPrExChange>
        </w:tblPrEx>
        <w:trPr>
          <w:ins w:id="12033" w:author="chaniaayulestari@outlook.com" w:date="2021-11-14T06:42:00Z"/>
          <w:trPrChange w:id="12034" w:author="Rafi Aziizi" w:date="2021-11-14T20:36:00Z">
            <w:trPr>
              <w:gridBefore w:val="2"/>
            </w:trPr>
          </w:trPrChange>
        </w:trPr>
        <w:tc>
          <w:tcPr>
            <w:tcW w:w="568" w:type="dxa"/>
            <w:vAlign w:val="center"/>
            <w:tcPrChange w:id="12035" w:author="Rafi Aziizi" w:date="2021-11-14T20:36:00Z">
              <w:tcPr>
                <w:tcW w:w="568" w:type="dxa"/>
              </w:tcPr>
            </w:tcPrChange>
          </w:tcPr>
          <w:p w14:paraId="123CBCE1" w14:textId="6642B21A" w:rsidR="00992581" w:rsidRDefault="00992581">
            <w:pPr>
              <w:jc w:val="left"/>
              <w:rPr>
                <w:ins w:id="12036" w:author="chaniaayulestari@outlook.com" w:date="2021-11-14T06:42:00Z"/>
              </w:rPr>
              <w:pPrChange w:id="12037" w:author="Rafi Aziizi" w:date="2021-11-14T20:36:00Z">
                <w:pPr/>
              </w:pPrChange>
            </w:pPr>
            <w:ins w:id="12038" w:author="chaniaayulestari@outlook.com" w:date="2021-11-14T06:45:00Z">
              <w:r>
                <w:t>5</w:t>
              </w:r>
            </w:ins>
          </w:p>
        </w:tc>
        <w:tc>
          <w:tcPr>
            <w:tcW w:w="1985" w:type="dxa"/>
            <w:vAlign w:val="center"/>
            <w:tcPrChange w:id="12039" w:author="Rafi Aziizi" w:date="2021-11-14T20:36:00Z">
              <w:tcPr>
                <w:tcW w:w="1985" w:type="dxa"/>
                <w:gridSpan w:val="2"/>
                <w:vAlign w:val="center"/>
              </w:tcPr>
            </w:tcPrChange>
          </w:tcPr>
          <w:p w14:paraId="3F26ABC0" w14:textId="55DB6E24" w:rsidR="00992581" w:rsidRDefault="00992581">
            <w:pPr>
              <w:jc w:val="left"/>
              <w:rPr>
                <w:ins w:id="12040" w:author="chaniaayulestari@outlook.com" w:date="2021-11-14T06:42:00Z"/>
              </w:rPr>
              <w:pPrChange w:id="12041" w:author="Rafi Aziizi" w:date="2021-11-14T20:36:00Z">
                <w:pPr/>
              </w:pPrChange>
            </w:pPr>
            <w:ins w:id="12042" w:author="Rafi Aziizi" w:date="2021-11-14T12:53:00Z">
              <w:r w:rsidRPr="00022F71">
                <w:t>SP-RC12.1</w:t>
              </w:r>
            </w:ins>
          </w:p>
        </w:tc>
        <w:tc>
          <w:tcPr>
            <w:tcW w:w="2268" w:type="dxa"/>
            <w:vAlign w:val="center"/>
            <w:tcPrChange w:id="12043" w:author="Rafi Aziizi" w:date="2021-11-14T20:36:00Z">
              <w:tcPr>
                <w:tcW w:w="2268" w:type="dxa"/>
                <w:gridSpan w:val="2"/>
                <w:vAlign w:val="center"/>
              </w:tcPr>
            </w:tcPrChange>
          </w:tcPr>
          <w:p w14:paraId="4997BE70" w14:textId="5C220A36" w:rsidR="00992581" w:rsidRDefault="00992581">
            <w:pPr>
              <w:jc w:val="left"/>
              <w:rPr>
                <w:ins w:id="12044" w:author="chaniaayulestari@outlook.com" w:date="2021-11-14T06:42:00Z"/>
              </w:rPr>
              <w:pPrChange w:id="12045" w:author="Rafi Aziizi" w:date="2021-11-14T20:01:00Z">
                <w:pPr/>
              </w:pPrChange>
            </w:pPr>
            <w:ins w:id="12046" w:author="Rafi Aziizi" w:date="2021-11-14T12:54:00Z">
              <w:r w:rsidRPr="00B24E69">
                <w:rPr>
                  <w:highlight w:val="yellow"/>
                  <w:rPrChange w:id="12047" w:author="chaniaayulestari@outlook.com" w:date="2021-11-14T17:03:00Z">
                    <w:rPr/>
                  </w:rPrChange>
                </w:rPr>
                <w:t>Tambah Siswa</w:t>
              </w:r>
            </w:ins>
          </w:p>
        </w:tc>
        <w:tc>
          <w:tcPr>
            <w:tcW w:w="1984" w:type="dxa"/>
            <w:vAlign w:val="center"/>
            <w:tcPrChange w:id="12048" w:author="Rafi Aziizi" w:date="2021-11-14T20:36:00Z">
              <w:tcPr>
                <w:tcW w:w="1984" w:type="dxa"/>
                <w:gridSpan w:val="2"/>
                <w:vAlign w:val="center"/>
              </w:tcPr>
            </w:tcPrChange>
          </w:tcPr>
          <w:p w14:paraId="5D71B8C9" w14:textId="12D9B534" w:rsidR="00992581" w:rsidRDefault="00373DFB">
            <w:pPr>
              <w:jc w:val="left"/>
              <w:rPr>
                <w:ins w:id="12049" w:author="chaniaayulestari@outlook.com" w:date="2021-11-14T06:42:00Z"/>
              </w:rPr>
              <w:pPrChange w:id="12050" w:author="Rafi Aziizi" w:date="2021-11-14T20:01:00Z">
                <w:pPr/>
              </w:pPrChange>
            </w:pPr>
            <w:ins w:id="12051" w:author="chaniaayulestari@outlook.com" w:date="2021-11-14T16:58:00Z">
              <w:r>
                <w:t xml:space="preserve">identitas </w:t>
              </w:r>
            </w:ins>
            <w:ins w:id="12052" w:author="chaniaayulestari@outlook.com" w:date="2021-11-14T16:49:00Z">
              <w:r w:rsidR="00A4326A">
                <w:t>siswa</w:t>
              </w:r>
            </w:ins>
            <w:ins w:id="12053" w:author="chaniaayulestari@outlook.com" w:date="2021-11-14T16:58:00Z">
              <w:r>
                <w:t xml:space="preserve"> baru + RFID</w:t>
              </w:r>
            </w:ins>
          </w:p>
        </w:tc>
        <w:tc>
          <w:tcPr>
            <w:tcW w:w="2977" w:type="dxa"/>
            <w:vAlign w:val="center"/>
            <w:tcPrChange w:id="12054" w:author="Rafi Aziizi" w:date="2021-11-14T20:36:00Z">
              <w:tcPr>
                <w:tcW w:w="2977" w:type="dxa"/>
                <w:gridSpan w:val="2"/>
                <w:vAlign w:val="center"/>
              </w:tcPr>
            </w:tcPrChange>
          </w:tcPr>
          <w:p w14:paraId="6ECAD8A6" w14:textId="4F57A0B6" w:rsidR="00992581" w:rsidRDefault="00D12FBC">
            <w:pPr>
              <w:jc w:val="left"/>
              <w:rPr>
                <w:ins w:id="12055" w:author="chaniaayulestari@outlook.com" w:date="2021-11-14T06:42:00Z"/>
              </w:rPr>
              <w:pPrChange w:id="12056" w:author="Rafi Aziizi" w:date="2021-11-14T20:01:00Z">
                <w:pPr/>
              </w:pPrChange>
            </w:pPr>
            <w:ins w:id="12057" w:author="chaniaayulestari@outlook.com" w:date="2021-11-14T16:53:00Z">
              <w:r>
                <w:t>sistem dapat menambahkan data siswa</w:t>
              </w:r>
            </w:ins>
            <w:ins w:id="12058" w:author="Rafi Aziizi" w:date="2021-11-14T20:39:00Z">
              <w:r w:rsidR="00C15E41">
                <w:t xml:space="preserve">,RFID dan laporanabsen </w:t>
              </w:r>
            </w:ins>
            <w:ins w:id="12059" w:author="chaniaayulestari@outlook.com" w:date="2021-11-14T16:53:00Z">
              <w:del w:id="12060" w:author="Rafi Aziizi" w:date="2021-11-14T20:39:00Z">
                <w:r w:rsidDel="00C15E41">
                  <w:delText xml:space="preserve"> </w:delText>
                </w:r>
              </w:del>
              <w:r>
                <w:t>baru kedalam database</w:t>
              </w:r>
            </w:ins>
          </w:p>
        </w:tc>
        <w:tc>
          <w:tcPr>
            <w:tcW w:w="3402" w:type="dxa"/>
            <w:tcPrChange w:id="12061" w:author="Rafi Aziizi" w:date="2021-11-14T20:36:00Z">
              <w:tcPr>
                <w:tcW w:w="3402" w:type="dxa"/>
                <w:gridSpan w:val="2"/>
              </w:tcPr>
            </w:tcPrChange>
          </w:tcPr>
          <w:p w14:paraId="2B04DD90" w14:textId="4792FCFB" w:rsidR="00B24E69" w:rsidDel="00603AB5" w:rsidRDefault="00603AB5" w:rsidP="00992581">
            <w:pPr>
              <w:rPr>
                <w:ins w:id="12062" w:author="chaniaayulestari@outlook.com" w:date="2021-11-14T17:03:00Z"/>
                <w:del w:id="12063" w:author="Rafi Aziizi" w:date="2021-11-14T20:04:00Z"/>
              </w:rPr>
            </w:pPr>
            <w:ins w:id="12064" w:author="Rafi Aziizi" w:date="2021-11-14T20:05:00Z">
              <w:r>
                <w:rPr>
                  <w:noProof/>
                </w:rPr>
                <w:drawing>
                  <wp:inline distT="0" distB="0" distL="0" distR="0" wp14:anchorId="53E617FB" wp14:editId="2CB4254E">
                    <wp:extent cx="3625850" cy="21097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3656555" cy="2127616"/>
                            </a:xfrm>
                            <a:prstGeom prst="rect">
                              <a:avLst/>
                            </a:prstGeom>
                            <a:noFill/>
                            <a:ln>
                              <a:noFill/>
                            </a:ln>
                          </pic:spPr>
                        </pic:pic>
                      </a:graphicData>
                    </a:graphic>
                  </wp:inline>
                </w:drawing>
              </w:r>
            </w:ins>
          </w:p>
          <w:p w14:paraId="52425797" w14:textId="77777777" w:rsidR="00B24E69" w:rsidRDefault="00B24E69" w:rsidP="00992581">
            <w:pPr>
              <w:rPr>
                <w:ins w:id="12065" w:author="chaniaayulestari@outlook.com" w:date="2021-11-14T17:03:00Z"/>
              </w:rPr>
            </w:pPr>
          </w:p>
          <w:p w14:paraId="76E64C24" w14:textId="1F929DBF" w:rsidR="00992581" w:rsidRDefault="00D12FBC" w:rsidP="00992581">
            <w:pPr>
              <w:rPr>
                <w:ins w:id="12066" w:author="chaniaayulestari@outlook.com" w:date="2021-11-14T06:42:00Z"/>
              </w:rPr>
            </w:pPr>
            <w:ins w:id="12067" w:author="chaniaayulestari@outlook.com" w:date="2021-11-14T16:53:00Z">
              <w:r>
                <w:lastRenderedPageBreak/>
                <w:t xml:space="preserve">Pada gambar </w:t>
              </w:r>
            </w:ins>
            <w:ins w:id="12068" w:author="Rafi Aziizi" w:date="2021-11-14T20:19:00Z">
              <w:r w:rsidR="00110DAD">
                <w:t>di atas,</w:t>
              </w:r>
            </w:ins>
            <w:ins w:id="12069" w:author="chaniaayulestari@outlook.com" w:date="2021-11-14T16:53:00Z">
              <w:del w:id="12070" w:author="Rafi Aziizi" w:date="2021-11-14T20:19:00Z">
                <w:r w:rsidDel="00110DAD">
                  <w:delText xml:space="preserve">diatas </w:delText>
                </w:r>
              </w:del>
            </w:ins>
            <w:ins w:id="12071" w:author="Rafi Aziizi" w:date="2021-11-14T20:19:00Z">
              <w:r w:rsidR="00110DAD">
                <w:t xml:space="preserve"> </w:t>
              </w:r>
            </w:ins>
            <w:ins w:id="12072" w:author="chaniaayulestari@outlook.com" w:date="2021-11-14T16:54:00Z">
              <w:r>
                <w:t xml:space="preserve">fitur ini dapat  </w:t>
              </w:r>
            </w:ins>
            <w:ins w:id="12073" w:author="chaniaayulestari@outlook.com" w:date="2021-11-14T16:53:00Z">
              <w:r>
                <w:t>menambahkan sisw</w:t>
              </w:r>
            </w:ins>
            <w:ins w:id="12074" w:author="chaniaayulestari@outlook.com" w:date="2021-11-14T16:54:00Z">
              <w:r>
                <w:t>a kedalam sistem</w:t>
              </w:r>
            </w:ins>
            <w:ins w:id="12075" w:author="Rafi Aziizi" w:date="2021-11-14T20:39:00Z">
              <w:r w:rsidR="00C15E41">
                <w:t xml:space="preserve"> bersamaan dengan data rfid dan laporanabsen secara otomatis.</w:t>
              </w:r>
            </w:ins>
          </w:p>
        </w:tc>
        <w:tc>
          <w:tcPr>
            <w:tcW w:w="1417" w:type="dxa"/>
            <w:vAlign w:val="center"/>
            <w:tcPrChange w:id="12076" w:author="Rafi Aziizi" w:date="2021-11-14T20:36:00Z">
              <w:tcPr>
                <w:tcW w:w="1417" w:type="dxa"/>
                <w:gridSpan w:val="2"/>
                <w:vAlign w:val="center"/>
              </w:tcPr>
            </w:tcPrChange>
          </w:tcPr>
          <w:p w14:paraId="7C03FA62" w14:textId="33C594B4" w:rsidR="00992581" w:rsidRDefault="00373DFB">
            <w:pPr>
              <w:jc w:val="center"/>
              <w:rPr>
                <w:ins w:id="12077" w:author="chaniaayulestari@outlook.com" w:date="2021-11-14T06:42:00Z"/>
              </w:rPr>
              <w:pPrChange w:id="12078" w:author="Rafi Aziizi" w:date="2021-11-14T20:09:00Z">
                <w:pPr/>
              </w:pPrChange>
            </w:pPr>
            <w:ins w:id="12079" w:author="chaniaayulestari@outlook.com" w:date="2021-11-14T16:59:00Z">
              <w:r>
                <w:lastRenderedPageBreak/>
                <w:t>sesuai</w:t>
              </w:r>
            </w:ins>
          </w:p>
        </w:tc>
      </w:tr>
      <w:tr w:rsidR="00C15E41" w14:paraId="7C96B235" w14:textId="77777777" w:rsidTr="00C15E41">
        <w:tblPrEx>
          <w:tblW w:w="14601" w:type="dxa"/>
          <w:tblInd w:w="-318" w:type="dxa"/>
          <w:tblPrExChange w:id="12080" w:author="Rafi Aziizi" w:date="2021-11-14T20:36:00Z">
            <w:tblPrEx>
              <w:tblW w:w="14601" w:type="dxa"/>
              <w:tblInd w:w="-318" w:type="dxa"/>
            </w:tblPrEx>
          </w:tblPrExChange>
        </w:tblPrEx>
        <w:trPr>
          <w:ins w:id="12081" w:author="chaniaayulestari@outlook.com" w:date="2021-11-14T06:45:00Z"/>
          <w:trPrChange w:id="12082" w:author="Rafi Aziizi" w:date="2021-11-14T20:36:00Z">
            <w:trPr>
              <w:gridBefore w:val="2"/>
            </w:trPr>
          </w:trPrChange>
        </w:trPr>
        <w:tc>
          <w:tcPr>
            <w:tcW w:w="568" w:type="dxa"/>
            <w:vAlign w:val="center"/>
            <w:tcPrChange w:id="12083" w:author="Rafi Aziizi" w:date="2021-11-14T20:36:00Z">
              <w:tcPr>
                <w:tcW w:w="568" w:type="dxa"/>
              </w:tcPr>
            </w:tcPrChange>
          </w:tcPr>
          <w:p w14:paraId="3F416D44" w14:textId="7588D349" w:rsidR="00992581" w:rsidRDefault="00992581">
            <w:pPr>
              <w:jc w:val="left"/>
              <w:rPr>
                <w:ins w:id="12084" w:author="chaniaayulestari@outlook.com" w:date="2021-11-14T06:45:00Z"/>
              </w:rPr>
              <w:pPrChange w:id="12085" w:author="Rafi Aziizi" w:date="2021-11-14T20:36:00Z">
                <w:pPr/>
              </w:pPrChange>
            </w:pPr>
            <w:ins w:id="12086" w:author="chaniaayulestari@outlook.com" w:date="2021-11-14T06:47:00Z">
              <w:r>
                <w:t>6</w:t>
              </w:r>
            </w:ins>
          </w:p>
        </w:tc>
        <w:tc>
          <w:tcPr>
            <w:tcW w:w="1985" w:type="dxa"/>
            <w:vAlign w:val="center"/>
            <w:tcPrChange w:id="12087" w:author="Rafi Aziizi" w:date="2021-11-14T20:36:00Z">
              <w:tcPr>
                <w:tcW w:w="1985" w:type="dxa"/>
                <w:gridSpan w:val="2"/>
                <w:vAlign w:val="center"/>
              </w:tcPr>
            </w:tcPrChange>
          </w:tcPr>
          <w:p w14:paraId="4C09A437" w14:textId="24BFC7CD" w:rsidR="00992581" w:rsidRDefault="00992581">
            <w:pPr>
              <w:jc w:val="left"/>
              <w:rPr>
                <w:ins w:id="12088" w:author="chaniaayulestari@outlook.com" w:date="2021-11-14T06:45:00Z"/>
              </w:rPr>
              <w:pPrChange w:id="12089" w:author="Rafi Aziizi" w:date="2021-11-14T20:36:00Z">
                <w:pPr/>
              </w:pPrChange>
            </w:pPr>
            <w:ins w:id="12090" w:author="Rafi Aziizi" w:date="2021-11-14T12:53:00Z">
              <w:r w:rsidRPr="00022F71">
                <w:t>SP-RC12.2</w:t>
              </w:r>
            </w:ins>
          </w:p>
        </w:tc>
        <w:tc>
          <w:tcPr>
            <w:tcW w:w="2268" w:type="dxa"/>
            <w:vAlign w:val="center"/>
            <w:tcPrChange w:id="12091" w:author="Rafi Aziizi" w:date="2021-11-14T20:36:00Z">
              <w:tcPr>
                <w:tcW w:w="2268" w:type="dxa"/>
                <w:gridSpan w:val="2"/>
                <w:vAlign w:val="center"/>
              </w:tcPr>
            </w:tcPrChange>
          </w:tcPr>
          <w:p w14:paraId="28EDBC01" w14:textId="1324AC8B" w:rsidR="00992581" w:rsidRDefault="00992581">
            <w:pPr>
              <w:jc w:val="left"/>
              <w:rPr>
                <w:ins w:id="12092" w:author="chaniaayulestari@outlook.com" w:date="2021-11-14T06:45:00Z"/>
              </w:rPr>
              <w:pPrChange w:id="12093" w:author="Rafi Aziizi" w:date="2021-11-14T20:01:00Z">
                <w:pPr/>
              </w:pPrChange>
            </w:pPr>
            <w:ins w:id="12094" w:author="Rafi Aziizi" w:date="2021-11-14T12:54:00Z">
              <w:r w:rsidRPr="00CC6436">
                <w:t>Hapus Siswa</w:t>
              </w:r>
            </w:ins>
          </w:p>
        </w:tc>
        <w:tc>
          <w:tcPr>
            <w:tcW w:w="1984" w:type="dxa"/>
            <w:vAlign w:val="center"/>
            <w:tcPrChange w:id="12095" w:author="Rafi Aziizi" w:date="2021-11-14T20:36:00Z">
              <w:tcPr>
                <w:tcW w:w="1984" w:type="dxa"/>
                <w:gridSpan w:val="2"/>
                <w:vAlign w:val="center"/>
              </w:tcPr>
            </w:tcPrChange>
          </w:tcPr>
          <w:p w14:paraId="43524D07" w14:textId="249A2157" w:rsidR="00992581" w:rsidRDefault="00D12FBC">
            <w:pPr>
              <w:jc w:val="left"/>
              <w:rPr>
                <w:ins w:id="12096" w:author="chaniaayulestari@outlook.com" w:date="2021-11-14T06:45:00Z"/>
              </w:rPr>
              <w:pPrChange w:id="12097" w:author="Rafi Aziizi" w:date="2021-11-14T20:01:00Z">
                <w:pPr/>
              </w:pPrChange>
            </w:pPr>
            <w:ins w:id="12098" w:author="chaniaayulestari@outlook.com" w:date="2021-11-14T16:55:00Z">
              <w:r>
                <w:t>-</w:t>
              </w:r>
            </w:ins>
          </w:p>
        </w:tc>
        <w:tc>
          <w:tcPr>
            <w:tcW w:w="2977" w:type="dxa"/>
            <w:vAlign w:val="center"/>
            <w:tcPrChange w:id="12099" w:author="Rafi Aziizi" w:date="2021-11-14T20:36:00Z">
              <w:tcPr>
                <w:tcW w:w="2977" w:type="dxa"/>
                <w:gridSpan w:val="2"/>
                <w:vAlign w:val="center"/>
              </w:tcPr>
            </w:tcPrChange>
          </w:tcPr>
          <w:p w14:paraId="4761D724" w14:textId="1DE89ED4" w:rsidR="00992581" w:rsidRDefault="00D12FBC">
            <w:pPr>
              <w:jc w:val="left"/>
              <w:rPr>
                <w:ins w:id="12100" w:author="chaniaayulestari@outlook.com" w:date="2021-11-14T06:45:00Z"/>
              </w:rPr>
              <w:pPrChange w:id="12101" w:author="Rafi Aziizi" w:date="2021-11-14T20:01:00Z">
                <w:pPr/>
              </w:pPrChange>
            </w:pPr>
            <w:ins w:id="12102" w:author="chaniaayulestari@outlook.com" w:date="2021-11-14T16:55:00Z">
              <w:r>
                <w:t>sis</w:t>
              </w:r>
            </w:ins>
            <w:ins w:id="12103" w:author="chaniaayulestari@outlook.com" w:date="2021-11-14T16:56:00Z">
              <w:r>
                <w:t xml:space="preserve">tem dapat </w:t>
              </w:r>
            </w:ins>
            <w:ins w:id="12104" w:author="chaniaayulestari@outlook.com" w:date="2021-11-14T16:59:00Z">
              <w:r w:rsidR="00373DFB">
                <w:t>menghapus data siswa</w:t>
              </w:r>
            </w:ins>
          </w:p>
        </w:tc>
        <w:tc>
          <w:tcPr>
            <w:tcW w:w="3402" w:type="dxa"/>
            <w:tcPrChange w:id="12105" w:author="Rafi Aziizi" w:date="2021-11-14T20:36:00Z">
              <w:tcPr>
                <w:tcW w:w="3402" w:type="dxa"/>
                <w:gridSpan w:val="2"/>
              </w:tcPr>
            </w:tcPrChange>
          </w:tcPr>
          <w:p w14:paraId="6ACE45DF" w14:textId="772E6667" w:rsidR="00B24E69" w:rsidDel="00603AB5" w:rsidRDefault="00603AB5" w:rsidP="00992581">
            <w:pPr>
              <w:rPr>
                <w:ins w:id="12106" w:author="chaniaayulestari@outlook.com" w:date="2021-11-14T17:03:00Z"/>
                <w:del w:id="12107" w:author="Rafi Aziizi" w:date="2021-11-14T20:05:00Z"/>
              </w:rPr>
            </w:pPr>
            <w:ins w:id="12108" w:author="Rafi Aziizi" w:date="2021-11-14T20:09:00Z">
              <w:r>
                <w:rPr>
                  <w:noProof/>
                </w:rPr>
                <w:drawing>
                  <wp:inline distT="0" distB="0" distL="0" distR="0" wp14:anchorId="5811BAB4" wp14:editId="793FE2F9">
                    <wp:extent cx="3615055" cy="2100378"/>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636331" cy="2112740"/>
                            </a:xfrm>
                            <a:prstGeom prst="rect">
                              <a:avLst/>
                            </a:prstGeom>
                            <a:noFill/>
                            <a:ln>
                              <a:noFill/>
                            </a:ln>
                          </pic:spPr>
                        </pic:pic>
                      </a:graphicData>
                    </a:graphic>
                  </wp:inline>
                </w:drawing>
              </w:r>
            </w:ins>
          </w:p>
          <w:p w14:paraId="7DA807EF" w14:textId="77777777" w:rsidR="00B24E69" w:rsidRDefault="00B24E69" w:rsidP="00992581">
            <w:pPr>
              <w:rPr>
                <w:ins w:id="12109" w:author="chaniaayulestari@outlook.com" w:date="2021-11-14T17:03:00Z"/>
              </w:rPr>
            </w:pPr>
          </w:p>
          <w:p w14:paraId="0F875281" w14:textId="1E1FE7EE" w:rsidR="00992581" w:rsidRDefault="00373DFB" w:rsidP="00992581">
            <w:pPr>
              <w:rPr>
                <w:ins w:id="12110" w:author="chaniaayulestari@outlook.com" w:date="2021-11-14T06:45:00Z"/>
              </w:rPr>
            </w:pPr>
            <w:ins w:id="12111" w:author="chaniaayulestari@outlook.com" w:date="2021-11-14T16:59:00Z">
              <w:r>
                <w:t xml:space="preserve">Pada gambar </w:t>
              </w:r>
            </w:ins>
            <w:ins w:id="12112" w:author="Rafi Aziizi" w:date="2021-11-14T20:19:00Z">
              <w:r w:rsidR="00110DAD">
                <w:t>di atas,</w:t>
              </w:r>
            </w:ins>
            <w:ins w:id="12113" w:author="chaniaayulestari@outlook.com" w:date="2021-11-14T16:59:00Z">
              <w:del w:id="12114" w:author="Rafi Aziizi" w:date="2021-11-14T20:19:00Z">
                <w:r w:rsidDel="00110DAD">
                  <w:delText xml:space="preserve">diatas </w:delText>
                </w:r>
              </w:del>
            </w:ins>
            <w:ins w:id="12115" w:author="Rafi Aziizi" w:date="2021-11-14T20:19:00Z">
              <w:r w:rsidR="00110DAD">
                <w:t xml:space="preserve"> </w:t>
              </w:r>
            </w:ins>
            <w:ins w:id="12116" w:author="chaniaayulestari@outlook.com" w:date="2021-11-14T16:59:00Z">
              <w:r>
                <w:t xml:space="preserve">fitur ini dapat </w:t>
              </w:r>
              <w:del w:id="12117" w:author="Rafi Aziizi" w:date="2021-11-14T20:40:00Z">
                <w:r w:rsidDel="00C15E41">
                  <w:delText xml:space="preserve"> </w:delText>
                </w:r>
              </w:del>
              <w:r>
                <w:t xml:space="preserve">menghapus </w:t>
              </w:r>
            </w:ins>
            <w:ins w:id="12118" w:author="Rafi Aziizi" w:date="2021-11-14T20:40:00Z">
              <w:r w:rsidR="00C15E41">
                <w:t xml:space="preserve">salah satu data siswa pada </w:t>
              </w:r>
              <w:r w:rsidR="00C15E41" w:rsidRPr="00C15E41">
                <w:rPr>
                  <w:i/>
                  <w:iCs/>
                  <w:rPrChange w:id="12119" w:author="Rafi Aziizi" w:date="2021-11-14T20:40:00Z">
                    <w:rPr/>
                  </w:rPrChange>
                </w:rPr>
                <w:t>database</w:t>
              </w:r>
              <w:r w:rsidR="00C15E41">
                <w:rPr>
                  <w:i/>
                  <w:iCs/>
                </w:rPr>
                <w:t>.</w:t>
              </w:r>
            </w:ins>
            <w:ins w:id="12120" w:author="chaniaayulestari@outlook.com" w:date="2021-11-14T16:59:00Z">
              <w:del w:id="12121" w:author="Rafi Aziizi" w:date="2021-11-14T20:39:00Z">
                <w:r w:rsidDel="00C15E41">
                  <w:delText>siswa kedalam sistem</w:delText>
                </w:r>
              </w:del>
            </w:ins>
          </w:p>
        </w:tc>
        <w:tc>
          <w:tcPr>
            <w:tcW w:w="1417" w:type="dxa"/>
            <w:vAlign w:val="center"/>
            <w:tcPrChange w:id="12122" w:author="Rafi Aziizi" w:date="2021-11-14T20:36:00Z">
              <w:tcPr>
                <w:tcW w:w="1417" w:type="dxa"/>
                <w:gridSpan w:val="2"/>
                <w:vAlign w:val="center"/>
              </w:tcPr>
            </w:tcPrChange>
          </w:tcPr>
          <w:p w14:paraId="5574CAD8" w14:textId="7934D937" w:rsidR="00992581" w:rsidRDefault="00373DFB">
            <w:pPr>
              <w:jc w:val="center"/>
              <w:rPr>
                <w:ins w:id="12123" w:author="chaniaayulestari@outlook.com" w:date="2021-11-14T06:45:00Z"/>
              </w:rPr>
              <w:pPrChange w:id="12124" w:author="Rafi Aziizi" w:date="2021-11-14T20:09:00Z">
                <w:pPr/>
              </w:pPrChange>
            </w:pPr>
            <w:ins w:id="12125" w:author="chaniaayulestari@outlook.com" w:date="2021-11-14T16:59:00Z">
              <w:r>
                <w:t>sesuai</w:t>
              </w:r>
            </w:ins>
          </w:p>
        </w:tc>
      </w:tr>
      <w:tr w:rsidR="00C15E41" w14:paraId="7F6FD5E4" w14:textId="77777777" w:rsidTr="00C15E41">
        <w:tblPrEx>
          <w:tblW w:w="14601" w:type="dxa"/>
          <w:tblInd w:w="-318" w:type="dxa"/>
          <w:tblPrExChange w:id="12126" w:author="Rafi Aziizi" w:date="2021-11-14T20:36:00Z">
            <w:tblPrEx>
              <w:tblW w:w="14601" w:type="dxa"/>
              <w:tblInd w:w="-318" w:type="dxa"/>
            </w:tblPrEx>
          </w:tblPrExChange>
        </w:tblPrEx>
        <w:trPr>
          <w:ins w:id="12127" w:author="chaniaayulestari@outlook.com" w:date="2021-11-14T06:45:00Z"/>
          <w:trPrChange w:id="12128" w:author="Rafi Aziizi" w:date="2021-11-14T20:36:00Z">
            <w:trPr>
              <w:gridBefore w:val="2"/>
            </w:trPr>
          </w:trPrChange>
        </w:trPr>
        <w:tc>
          <w:tcPr>
            <w:tcW w:w="568" w:type="dxa"/>
            <w:vAlign w:val="center"/>
            <w:tcPrChange w:id="12129" w:author="Rafi Aziizi" w:date="2021-11-14T20:36:00Z">
              <w:tcPr>
                <w:tcW w:w="568" w:type="dxa"/>
              </w:tcPr>
            </w:tcPrChange>
          </w:tcPr>
          <w:p w14:paraId="483F0BFB" w14:textId="1D1E9181" w:rsidR="00992581" w:rsidRPr="000B5DF6" w:rsidRDefault="00992581">
            <w:pPr>
              <w:jc w:val="left"/>
              <w:rPr>
                <w:ins w:id="12130" w:author="chaniaayulestari@outlook.com" w:date="2021-11-14T06:45:00Z"/>
                <w:highlight w:val="yellow"/>
                <w:rPrChange w:id="12131" w:author="chaniaayulestari@outlook.com" w:date="2021-11-14T17:12:00Z">
                  <w:rPr>
                    <w:ins w:id="12132" w:author="chaniaayulestari@outlook.com" w:date="2021-11-14T06:45:00Z"/>
                  </w:rPr>
                </w:rPrChange>
              </w:rPr>
              <w:pPrChange w:id="12133" w:author="Rafi Aziizi" w:date="2021-11-14T20:36:00Z">
                <w:pPr/>
              </w:pPrChange>
            </w:pPr>
            <w:ins w:id="12134" w:author="chaniaayulestari@outlook.com" w:date="2021-11-14T06:47:00Z">
              <w:r w:rsidRPr="000B5DF6">
                <w:rPr>
                  <w:highlight w:val="yellow"/>
                  <w:rPrChange w:id="12135" w:author="chaniaayulestari@outlook.com" w:date="2021-11-14T17:12:00Z">
                    <w:rPr/>
                  </w:rPrChange>
                </w:rPr>
                <w:lastRenderedPageBreak/>
                <w:t>7</w:t>
              </w:r>
            </w:ins>
          </w:p>
        </w:tc>
        <w:tc>
          <w:tcPr>
            <w:tcW w:w="1985" w:type="dxa"/>
            <w:vAlign w:val="center"/>
            <w:tcPrChange w:id="12136" w:author="Rafi Aziizi" w:date="2021-11-14T20:36:00Z">
              <w:tcPr>
                <w:tcW w:w="1985" w:type="dxa"/>
                <w:gridSpan w:val="2"/>
                <w:vAlign w:val="center"/>
              </w:tcPr>
            </w:tcPrChange>
          </w:tcPr>
          <w:p w14:paraId="35BB811D" w14:textId="55A21696" w:rsidR="00992581" w:rsidRPr="000B5DF6" w:rsidRDefault="00992581">
            <w:pPr>
              <w:jc w:val="left"/>
              <w:rPr>
                <w:ins w:id="12137" w:author="chaniaayulestari@outlook.com" w:date="2021-11-14T06:45:00Z"/>
                <w:highlight w:val="yellow"/>
                <w:rPrChange w:id="12138" w:author="chaniaayulestari@outlook.com" w:date="2021-11-14T17:12:00Z">
                  <w:rPr>
                    <w:ins w:id="12139" w:author="chaniaayulestari@outlook.com" w:date="2021-11-14T06:45:00Z"/>
                  </w:rPr>
                </w:rPrChange>
              </w:rPr>
              <w:pPrChange w:id="12140" w:author="Rafi Aziizi" w:date="2021-11-14T20:36:00Z">
                <w:pPr/>
              </w:pPrChange>
            </w:pPr>
            <w:ins w:id="12141" w:author="Rafi Aziizi" w:date="2021-11-14T12:53:00Z">
              <w:r w:rsidRPr="000B5DF6">
                <w:rPr>
                  <w:highlight w:val="yellow"/>
                  <w:rPrChange w:id="12142" w:author="chaniaayulestari@outlook.com" w:date="2021-11-14T17:12:00Z">
                    <w:rPr/>
                  </w:rPrChange>
                </w:rPr>
                <w:t>SP-RC12.3</w:t>
              </w:r>
            </w:ins>
          </w:p>
        </w:tc>
        <w:tc>
          <w:tcPr>
            <w:tcW w:w="2268" w:type="dxa"/>
            <w:vAlign w:val="center"/>
            <w:tcPrChange w:id="12143" w:author="Rafi Aziizi" w:date="2021-11-14T20:36:00Z">
              <w:tcPr>
                <w:tcW w:w="2268" w:type="dxa"/>
                <w:gridSpan w:val="2"/>
                <w:vAlign w:val="center"/>
              </w:tcPr>
            </w:tcPrChange>
          </w:tcPr>
          <w:p w14:paraId="755502B5" w14:textId="2C2BE97E" w:rsidR="00992581" w:rsidRDefault="00992581">
            <w:pPr>
              <w:jc w:val="left"/>
              <w:rPr>
                <w:ins w:id="12144" w:author="chaniaayulestari@outlook.com" w:date="2021-11-14T06:45:00Z"/>
              </w:rPr>
              <w:pPrChange w:id="12145" w:author="Rafi Aziizi" w:date="2021-11-14T20:01:00Z">
                <w:pPr/>
              </w:pPrChange>
            </w:pPr>
            <w:ins w:id="12146" w:author="Rafi Aziizi" w:date="2021-11-14T12:54:00Z">
              <w:r w:rsidRPr="00B24E69">
                <w:rPr>
                  <w:highlight w:val="yellow"/>
                  <w:rPrChange w:id="12147" w:author="chaniaayulestari@outlook.com" w:date="2021-11-14T17:04:00Z">
                    <w:rPr/>
                  </w:rPrChange>
                </w:rPr>
                <w:t>Edit Siswa</w:t>
              </w:r>
            </w:ins>
          </w:p>
        </w:tc>
        <w:tc>
          <w:tcPr>
            <w:tcW w:w="1984" w:type="dxa"/>
            <w:vAlign w:val="center"/>
            <w:tcPrChange w:id="12148" w:author="Rafi Aziizi" w:date="2021-11-14T20:36:00Z">
              <w:tcPr>
                <w:tcW w:w="1984" w:type="dxa"/>
                <w:gridSpan w:val="2"/>
                <w:vAlign w:val="center"/>
              </w:tcPr>
            </w:tcPrChange>
          </w:tcPr>
          <w:p w14:paraId="5955DD67" w14:textId="532E00DB" w:rsidR="00992581" w:rsidRDefault="00A1770D">
            <w:pPr>
              <w:jc w:val="left"/>
              <w:rPr>
                <w:ins w:id="12149" w:author="chaniaayulestari@outlook.com" w:date="2021-11-14T06:45:00Z"/>
              </w:rPr>
              <w:pPrChange w:id="12150" w:author="Rafi Aziizi" w:date="2021-11-14T20:01:00Z">
                <w:pPr/>
              </w:pPrChange>
            </w:pPr>
            <w:ins w:id="12151" w:author="Rafi Aziizi" w:date="2021-11-14T21:07:00Z">
              <w:r>
                <w:t>D</w:t>
              </w:r>
            </w:ins>
            <w:ins w:id="12152" w:author="chaniaayulestari@outlook.com" w:date="2021-11-14T16:57:00Z">
              <w:del w:id="12153" w:author="Rafi Aziizi" w:date="2021-11-14T21:07:00Z">
                <w:r w:rsidR="00373DFB" w:rsidDel="00A1770D">
                  <w:delText>d</w:delText>
                </w:r>
              </w:del>
              <w:r w:rsidR="00373DFB">
                <w:t xml:space="preserve">ata </w:t>
              </w:r>
            </w:ins>
            <w:ins w:id="12154" w:author="Rafi Aziizi" w:date="2021-11-14T21:07:00Z">
              <w:r>
                <w:t>I</w:t>
              </w:r>
            </w:ins>
            <w:ins w:id="12155" w:author="chaniaayulestari@outlook.com" w:date="2021-11-14T16:57:00Z">
              <w:del w:id="12156" w:author="Rafi Aziizi" w:date="2021-11-14T21:07:00Z">
                <w:r w:rsidR="00373DFB" w:rsidDel="00A1770D">
                  <w:delText>i</w:delText>
                </w:r>
              </w:del>
              <w:r w:rsidR="00373DFB">
                <w:t xml:space="preserve">dentitas </w:t>
              </w:r>
            </w:ins>
            <w:ins w:id="12157" w:author="chaniaayulestari@outlook.com" w:date="2021-11-14T17:00:00Z">
              <w:r w:rsidR="00373DFB">
                <w:t>+</w:t>
              </w:r>
            </w:ins>
            <w:ins w:id="12158" w:author="chaniaayulestari@outlook.com" w:date="2021-11-14T16:57:00Z">
              <w:r w:rsidR="00373DFB">
                <w:t xml:space="preserve"> RFID</w:t>
              </w:r>
            </w:ins>
          </w:p>
        </w:tc>
        <w:tc>
          <w:tcPr>
            <w:tcW w:w="2977" w:type="dxa"/>
            <w:vAlign w:val="center"/>
            <w:tcPrChange w:id="12159" w:author="Rafi Aziizi" w:date="2021-11-14T20:36:00Z">
              <w:tcPr>
                <w:tcW w:w="2977" w:type="dxa"/>
                <w:gridSpan w:val="2"/>
                <w:vAlign w:val="center"/>
              </w:tcPr>
            </w:tcPrChange>
          </w:tcPr>
          <w:p w14:paraId="4E1B97CD" w14:textId="7C28F800" w:rsidR="00992581" w:rsidRDefault="00EC1255">
            <w:pPr>
              <w:jc w:val="left"/>
              <w:rPr>
                <w:ins w:id="12160" w:author="chaniaayulestari@outlook.com" w:date="2021-11-14T06:45:00Z"/>
              </w:rPr>
              <w:pPrChange w:id="12161" w:author="Rafi Aziizi" w:date="2021-11-14T20:01:00Z">
                <w:pPr/>
              </w:pPrChange>
            </w:pPr>
            <w:ins w:id="12162" w:author="chaniaayulestari@outlook.com" w:date="2021-11-14T17:59:00Z">
              <w:r>
                <w:t>S</w:t>
              </w:r>
            </w:ins>
            <w:ins w:id="12163" w:author="chaniaayulestari@outlook.com" w:date="2021-11-14T18:00:00Z">
              <w:r>
                <w:t>istem dapat merubah identitas siswa sesuai dengan data masukan baru</w:t>
              </w:r>
            </w:ins>
          </w:p>
        </w:tc>
        <w:tc>
          <w:tcPr>
            <w:tcW w:w="3402" w:type="dxa"/>
            <w:tcPrChange w:id="12164" w:author="Rafi Aziizi" w:date="2021-11-14T20:36:00Z">
              <w:tcPr>
                <w:tcW w:w="3402" w:type="dxa"/>
                <w:gridSpan w:val="2"/>
              </w:tcPr>
            </w:tcPrChange>
          </w:tcPr>
          <w:p w14:paraId="39EEE101" w14:textId="0E4C1BDB" w:rsidR="00110DAD" w:rsidRDefault="00110DAD" w:rsidP="00992581">
            <w:pPr>
              <w:rPr>
                <w:ins w:id="12165" w:author="Rafi Aziizi" w:date="2021-11-14T20:11:00Z"/>
              </w:rPr>
            </w:pPr>
            <w:ins w:id="12166" w:author="Rafi Aziizi" w:date="2021-11-14T20:11:00Z">
              <w:r>
                <w:rPr>
                  <w:noProof/>
                </w:rPr>
                <w:drawing>
                  <wp:inline distT="0" distB="0" distL="0" distR="0" wp14:anchorId="0302AC54" wp14:editId="66B92D7D">
                    <wp:extent cx="3648075" cy="2111908"/>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691528" cy="2137063"/>
                            </a:xfrm>
                            <a:prstGeom prst="rect">
                              <a:avLst/>
                            </a:prstGeom>
                            <a:noFill/>
                            <a:ln>
                              <a:noFill/>
                            </a:ln>
                          </pic:spPr>
                        </pic:pic>
                      </a:graphicData>
                    </a:graphic>
                  </wp:inline>
                </w:drawing>
              </w:r>
            </w:ins>
          </w:p>
          <w:p w14:paraId="139B7615" w14:textId="11C3C316" w:rsidR="00992581" w:rsidRDefault="00603AB5" w:rsidP="00992581">
            <w:pPr>
              <w:rPr>
                <w:ins w:id="12167" w:author="chaniaayulestari@outlook.com" w:date="2021-11-14T06:45:00Z"/>
              </w:rPr>
            </w:pPr>
            <w:ins w:id="12168" w:author="Rafi Aziizi" w:date="2021-11-14T20:10:00Z">
              <w:r>
                <w:t xml:space="preserve">Pada gambar </w:t>
              </w:r>
            </w:ins>
            <w:ins w:id="12169" w:author="Rafi Aziizi" w:date="2021-11-14T20:19:00Z">
              <w:r w:rsidR="00110DAD">
                <w:t xml:space="preserve">di atas, </w:t>
              </w:r>
            </w:ins>
            <w:ins w:id="12170" w:author="Rafi Aziizi" w:date="2021-11-14T20:10:00Z">
              <w:r>
                <w:t xml:space="preserve">fitur </w:t>
              </w:r>
              <w:r w:rsidR="00110DAD">
                <w:t xml:space="preserve">edit data siswa dapat memperbaharui data </w:t>
              </w:r>
            </w:ins>
            <w:ins w:id="12171" w:author="Rafi Aziizi" w:date="2021-11-14T20:11:00Z">
              <w:r w:rsidR="00110DAD">
                <w:t>identitas siswa</w:t>
              </w:r>
            </w:ins>
            <w:ins w:id="12172" w:author="Rafi Aziizi" w:date="2021-11-14T20:10:00Z">
              <w:r w:rsidR="00110DAD">
                <w:t xml:space="preserve"> maupun </w:t>
              </w:r>
            </w:ins>
            <w:ins w:id="12173" w:author="Rafi Aziizi" w:date="2021-11-14T20:11:00Z">
              <w:r w:rsidR="00110DAD">
                <w:t>data RFID</w:t>
              </w:r>
            </w:ins>
            <w:ins w:id="12174" w:author="Rafi Aziizi" w:date="2021-11-14T20:10:00Z">
              <w:r w:rsidR="00110DAD">
                <w:t xml:space="preserve"> sesuai dengan </w:t>
              </w:r>
            </w:ins>
            <w:ins w:id="12175" w:author="Rafi Aziizi" w:date="2021-11-14T20:11:00Z">
              <w:r w:rsidR="00110DAD">
                <w:t xml:space="preserve">data masukan baru kedalam </w:t>
              </w:r>
              <w:r w:rsidR="00110DAD" w:rsidRPr="00C15E41">
                <w:rPr>
                  <w:i/>
                  <w:iCs/>
                  <w:rPrChange w:id="12176" w:author="Rafi Aziizi" w:date="2021-11-14T20:40:00Z">
                    <w:rPr/>
                  </w:rPrChange>
                </w:rPr>
                <w:t>database</w:t>
              </w:r>
            </w:ins>
            <w:ins w:id="12177" w:author="Rafi Aziizi" w:date="2021-11-14T20:40:00Z">
              <w:r w:rsidR="00C15E41">
                <w:rPr>
                  <w:i/>
                  <w:iCs/>
                </w:rPr>
                <w:t>.</w:t>
              </w:r>
            </w:ins>
          </w:p>
        </w:tc>
        <w:tc>
          <w:tcPr>
            <w:tcW w:w="1417" w:type="dxa"/>
            <w:vAlign w:val="center"/>
            <w:tcPrChange w:id="12178" w:author="Rafi Aziizi" w:date="2021-11-14T20:36:00Z">
              <w:tcPr>
                <w:tcW w:w="1417" w:type="dxa"/>
                <w:gridSpan w:val="2"/>
                <w:vAlign w:val="center"/>
              </w:tcPr>
            </w:tcPrChange>
          </w:tcPr>
          <w:p w14:paraId="4E0DB89A" w14:textId="77777777" w:rsidR="00992581" w:rsidRDefault="00992581">
            <w:pPr>
              <w:jc w:val="center"/>
              <w:rPr>
                <w:ins w:id="12179" w:author="chaniaayulestari@outlook.com" w:date="2021-11-14T06:45:00Z"/>
              </w:rPr>
              <w:pPrChange w:id="12180" w:author="Rafi Aziizi" w:date="2021-11-14T20:09:00Z">
                <w:pPr/>
              </w:pPrChange>
            </w:pPr>
          </w:p>
        </w:tc>
      </w:tr>
      <w:tr w:rsidR="00C15E41" w14:paraId="77FB0E7B" w14:textId="77777777" w:rsidTr="00C15E41">
        <w:tblPrEx>
          <w:tblW w:w="14601" w:type="dxa"/>
          <w:tblInd w:w="-318" w:type="dxa"/>
          <w:tblPrExChange w:id="12181" w:author="Rafi Aziizi" w:date="2021-11-14T20:36:00Z">
            <w:tblPrEx>
              <w:tblW w:w="14601" w:type="dxa"/>
              <w:tblInd w:w="-318" w:type="dxa"/>
            </w:tblPrEx>
          </w:tblPrExChange>
        </w:tblPrEx>
        <w:trPr>
          <w:ins w:id="12182" w:author="chaniaayulestari@outlook.com" w:date="2021-11-14T06:45:00Z"/>
          <w:trPrChange w:id="12183" w:author="Rafi Aziizi" w:date="2021-11-14T20:36:00Z">
            <w:trPr>
              <w:gridBefore w:val="2"/>
            </w:trPr>
          </w:trPrChange>
        </w:trPr>
        <w:tc>
          <w:tcPr>
            <w:tcW w:w="568" w:type="dxa"/>
            <w:vAlign w:val="center"/>
            <w:tcPrChange w:id="12184" w:author="Rafi Aziizi" w:date="2021-11-14T20:36:00Z">
              <w:tcPr>
                <w:tcW w:w="568" w:type="dxa"/>
              </w:tcPr>
            </w:tcPrChange>
          </w:tcPr>
          <w:p w14:paraId="0092F85A" w14:textId="38C0D09D" w:rsidR="00992581" w:rsidRDefault="00992581">
            <w:pPr>
              <w:jc w:val="left"/>
              <w:rPr>
                <w:ins w:id="12185" w:author="chaniaayulestari@outlook.com" w:date="2021-11-14T06:45:00Z"/>
              </w:rPr>
              <w:pPrChange w:id="12186" w:author="Rafi Aziizi" w:date="2021-11-14T20:36:00Z">
                <w:pPr/>
              </w:pPrChange>
            </w:pPr>
            <w:ins w:id="12187" w:author="chaniaayulestari@outlook.com" w:date="2021-11-14T06:47:00Z">
              <w:r>
                <w:lastRenderedPageBreak/>
                <w:t>8</w:t>
              </w:r>
            </w:ins>
          </w:p>
        </w:tc>
        <w:tc>
          <w:tcPr>
            <w:tcW w:w="1985" w:type="dxa"/>
            <w:vAlign w:val="center"/>
            <w:tcPrChange w:id="12188" w:author="Rafi Aziizi" w:date="2021-11-14T20:36:00Z">
              <w:tcPr>
                <w:tcW w:w="1985" w:type="dxa"/>
                <w:gridSpan w:val="2"/>
                <w:vAlign w:val="center"/>
              </w:tcPr>
            </w:tcPrChange>
          </w:tcPr>
          <w:p w14:paraId="214E3FC8" w14:textId="0707CB9F" w:rsidR="00992581" w:rsidRDefault="00992581">
            <w:pPr>
              <w:jc w:val="left"/>
              <w:rPr>
                <w:ins w:id="12189" w:author="chaniaayulestari@outlook.com" w:date="2021-11-14T06:45:00Z"/>
              </w:rPr>
              <w:pPrChange w:id="12190" w:author="Rafi Aziizi" w:date="2021-11-14T20:36:00Z">
                <w:pPr/>
              </w:pPrChange>
            </w:pPr>
            <w:ins w:id="12191" w:author="Rafi Aziizi" w:date="2021-11-14T12:53:00Z">
              <w:r w:rsidRPr="00022F71">
                <w:t>SP-RC12.4</w:t>
              </w:r>
            </w:ins>
          </w:p>
        </w:tc>
        <w:tc>
          <w:tcPr>
            <w:tcW w:w="2268" w:type="dxa"/>
            <w:vAlign w:val="center"/>
            <w:tcPrChange w:id="12192" w:author="Rafi Aziizi" w:date="2021-11-14T20:36:00Z">
              <w:tcPr>
                <w:tcW w:w="2268" w:type="dxa"/>
                <w:gridSpan w:val="2"/>
                <w:vAlign w:val="center"/>
              </w:tcPr>
            </w:tcPrChange>
          </w:tcPr>
          <w:p w14:paraId="51F1A024" w14:textId="10C62088" w:rsidR="00992581" w:rsidRDefault="00992581">
            <w:pPr>
              <w:jc w:val="left"/>
              <w:rPr>
                <w:ins w:id="12193" w:author="chaniaayulestari@outlook.com" w:date="2021-11-14T06:45:00Z"/>
              </w:rPr>
              <w:pPrChange w:id="12194" w:author="Rafi Aziizi" w:date="2021-11-14T20:01:00Z">
                <w:pPr/>
              </w:pPrChange>
            </w:pPr>
            <w:ins w:id="12195" w:author="Rafi Aziizi" w:date="2021-11-14T12:54:00Z">
              <w:r w:rsidRPr="000B5DF6">
                <w:rPr>
                  <w:highlight w:val="yellow"/>
                  <w:rPrChange w:id="12196" w:author="chaniaayulestari@outlook.com" w:date="2021-11-14T17:12:00Z">
                    <w:rPr/>
                  </w:rPrChange>
                </w:rPr>
                <w:t>Lihat Data Siswa</w:t>
              </w:r>
            </w:ins>
          </w:p>
        </w:tc>
        <w:tc>
          <w:tcPr>
            <w:tcW w:w="1984" w:type="dxa"/>
            <w:vAlign w:val="center"/>
            <w:tcPrChange w:id="12197" w:author="Rafi Aziizi" w:date="2021-11-14T20:36:00Z">
              <w:tcPr>
                <w:tcW w:w="1984" w:type="dxa"/>
                <w:gridSpan w:val="2"/>
                <w:vAlign w:val="center"/>
              </w:tcPr>
            </w:tcPrChange>
          </w:tcPr>
          <w:p w14:paraId="3D996B2B" w14:textId="54546453" w:rsidR="00992581" w:rsidRDefault="00373DFB">
            <w:pPr>
              <w:jc w:val="left"/>
              <w:rPr>
                <w:ins w:id="12198" w:author="chaniaayulestari@outlook.com" w:date="2021-11-14T06:45:00Z"/>
              </w:rPr>
              <w:pPrChange w:id="12199" w:author="Rafi Aziizi" w:date="2021-11-14T20:01:00Z">
                <w:pPr/>
              </w:pPrChange>
            </w:pPr>
            <w:ins w:id="12200" w:author="chaniaayulestari@outlook.com" w:date="2021-11-14T16:56:00Z">
              <w:r>
                <w:t>-</w:t>
              </w:r>
            </w:ins>
          </w:p>
        </w:tc>
        <w:tc>
          <w:tcPr>
            <w:tcW w:w="2977" w:type="dxa"/>
            <w:vAlign w:val="center"/>
            <w:tcPrChange w:id="12201" w:author="Rafi Aziizi" w:date="2021-11-14T20:36:00Z">
              <w:tcPr>
                <w:tcW w:w="2977" w:type="dxa"/>
                <w:gridSpan w:val="2"/>
                <w:vAlign w:val="center"/>
              </w:tcPr>
            </w:tcPrChange>
          </w:tcPr>
          <w:p w14:paraId="41B129F0" w14:textId="00909CBD" w:rsidR="00992581" w:rsidRDefault="00B24E69">
            <w:pPr>
              <w:jc w:val="left"/>
              <w:rPr>
                <w:ins w:id="12202" w:author="chaniaayulestari@outlook.com" w:date="2021-11-14T06:45:00Z"/>
              </w:rPr>
              <w:pPrChange w:id="12203" w:author="Rafi Aziizi" w:date="2021-11-14T20:01:00Z">
                <w:pPr/>
              </w:pPrChange>
            </w:pPr>
            <w:ins w:id="12204" w:author="chaniaayulestari@outlook.com" w:date="2021-11-14T17:01:00Z">
              <w:r>
                <w:t>sistem dapat men</w:t>
              </w:r>
            </w:ins>
            <w:ins w:id="12205" w:author="chaniaayulestari@outlook.com" w:date="2021-11-14T17:02:00Z">
              <w:r>
                <w:t>ampilkan seluruh data siswa</w:t>
              </w:r>
            </w:ins>
          </w:p>
        </w:tc>
        <w:tc>
          <w:tcPr>
            <w:tcW w:w="3402" w:type="dxa"/>
            <w:tcPrChange w:id="12206" w:author="Rafi Aziizi" w:date="2021-11-14T20:36:00Z">
              <w:tcPr>
                <w:tcW w:w="3402" w:type="dxa"/>
                <w:gridSpan w:val="2"/>
              </w:tcPr>
            </w:tcPrChange>
          </w:tcPr>
          <w:p w14:paraId="104221E3" w14:textId="178B466F" w:rsidR="00B24E69" w:rsidDel="00110DAD" w:rsidRDefault="00B24E69" w:rsidP="00992581">
            <w:pPr>
              <w:rPr>
                <w:ins w:id="12207" w:author="chaniaayulestari@outlook.com" w:date="2021-11-14T17:03:00Z"/>
                <w:del w:id="12208" w:author="Rafi Aziizi" w:date="2021-11-14T20:12:00Z"/>
              </w:rPr>
            </w:pPr>
          </w:p>
          <w:p w14:paraId="21E998B7" w14:textId="7285299D" w:rsidR="00B24E69" w:rsidRDefault="00110DAD" w:rsidP="00992581">
            <w:pPr>
              <w:rPr>
                <w:ins w:id="12209" w:author="chaniaayulestari@outlook.com" w:date="2021-11-14T17:03:00Z"/>
              </w:rPr>
            </w:pPr>
            <w:ins w:id="12210" w:author="Rafi Aziizi" w:date="2021-11-14T20:11:00Z">
              <w:r>
                <w:rPr>
                  <w:noProof/>
                </w:rPr>
                <w:drawing>
                  <wp:inline distT="0" distB="0" distL="0" distR="0" wp14:anchorId="5B4D9A11" wp14:editId="39D3B20B">
                    <wp:extent cx="3629025" cy="210031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674519" cy="2126646"/>
                            </a:xfrm>
                            <a:prstGeom prst="rect">
                              <a:avLst/>
                            </a:prstGeom>
                            <a:noFill/>
                            <a:ln>
                              <a:noFill/>
                            </a:ln>
                          </pic:spPr>
                        </pic:pic>
                      </a:graphicData>
                    </a:graphic>
                  </wp:inline>
                </w:drawing>
              </w:r>
            </w:ins>
          </w:p>
          <w:p w14:paraId="6975431D" w14:textId="31B72B31" w:rsidR="00992581" w:rsidRDefault="00B24E69" w:rsidP="00992581">
            <w:pPr>
              <w:rPr>
                <w:ins w:id="12211" w:author="chaniaayulestari@outlook.com" w:date="2021-11-14T17:03:00Z"/>
              </w:rPr>
            </w:pPr>
            <w:ins w:id="12212" w:author="chaniaayulestari@outlook.com" w:date="2021-11-14T17:02:00Z">
              <w:r>
                <w:t xml:space="preserve">Pada gambar </w:t>
              </w:r>
            </w:ins>
            <w:ins w:id="12213" w:author="Rafi Aziizi" w:date="2021-11-14T20:19:00Z">
              <w:r w:rsidR="00110DAD">
                <w:t>di atas,</w:t>
              </w:r>
            </w:ins>
            <w:ins w:id="12214" w:author="chaniaayulestari@outlook.com" w:date="2021-11-14T17:02:00Z">
              <w:del w:id="12215" w:author="Rafi Aziizi" w:date="2021-11-14T20:19:00Z">
                <w:r w:rsidDel="00110DAD">
                  <w:delText xml:space="preserve">diatas </w:delText>
                </w:r>
              </w:del>
            </w:ins>
            <w:ins w:id="12216" w:author="Rafi Aziizi" w:date="2021-11-14T20:19:00Z">
              <w:r w:rsidR="00110DAD">
                <w:t xml:space="preserve"> </w:t>
              </w:r>
            </w:ins>
            <w:ins w:id="12217" w:author="chaniaayulestari@outlook.com" w:date="2021-11-14T17:02:00Z">
              <w:r>
                <w:t xml:space="preserve">fitur lihat data siswa dapat menampilkan seluruh data siswa aktif yang berada pada </w:t>
              </w:r>
              <w:r w:rsidRPr="00C15E41">
                <w:rPr>
                  <w:i/>
                  <w:iCs/>
                  <w:rPrChange w:id="12218" w:author="Rafi Aziizi" w:date="2021-11-14T20:41:00Z">
                    <w:rPr/>
                  </w:rPrChange>
                </w:rPr>
                <w:t>database</w:t>
              </w:r>
            </w:ins>
            <w:ins w:id="12219" w:author="Rafi Aziizi" w:date="2021-11-14T20:41:00Z">
              <w:r w:rsidR="00C15E41">
                <w:rPr>
                  <w:i/>
                  <w:iCs/>
                </w:rPr>
                <w:t>.</w:t>
              </w:r>
            </w:ins>
          </w:p>
          <w:p w14:paraId="5B714C7C" w14:textId="1A16D613" w:rsidR="00B24E69" w:rsidDel="00110DAD" w:rsidRDefault="00110DAD" w:rsidP="00992581">
            <w:pPr>
              <w:rPr>
                <w:ins w:id="12220" w:author="chaniaayulestari@outlook.com" w:date="2021-11-14T17:03:00Z"/>
                <w:del w:id="12221" w:author="Rafi Aziizi" w:date="2021-11-14T20:12:00Z"/>
              </w:rPr>
            </w:pPr>
            <w:ins w:id="12222" w:author="Rafi Aziizi" w:date="2021-11-14T20:14:00Z">
              <w:r>
                <w:rPr>
                  <w:noProof/>
                </w:rPr>
                <w:drawing>
                  <wp:inline distT="0" distB="0" distL="0" distR="0" wp14:anchorId="67CC52F8" wp14:editId="1EC27193">
                    <wp:extent cx="3600450" cy="2086576"/>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621979" cy="2099053"/>
                            </a:xfrm>
                            <a:prstGeom prst="rect">
                              <a:avLst/>
                            </a:prstGeom>
                            <a:noFill/>
                            <a:ln>
                              <a:noFill/>
                            </a:ln>
                          </pic:spPr>
                        </pic:pic>
                      </a:graphicData>
                    </a:graphic>
                  </wp:inline>
                </w:drawing>
              </w:r>
            </w:ins>
          </w:p>
          <w:p w14:paraId="45CA8EF4" w14:textId="77777777" w:rsidR="00B24E69" w:rsidRDefault="00B24E69" w:rsidP="00992581">
            <w:pPr>
              <w:rPr>
                <w:ins w:id="12223" w:author="chaniaayulestari@outlook.com" w:date="2021-11-14T17:03:00Z"/>
              </w:rPr>
            </w:pPr>
          </w:p>
          <w:p w14:paraId="44A2A372" w14:textId="5B00B3A4" w:rsidR="00B24E69" w:rsidRDefault="00B24E69" w:rsidP="00992581">
            <w:pPr>
              <w:rPr>
                <w:ins w:id="12224" w:author="chaniaayulestari@outlook.com" w:date="2021-11-14T06:45:00Z"/>
              </w:rPr>
            </w:pPr>
            <w:ins w:id="12225" w:author="chaniaayulestari@outlook.com" w:date="2021-11-14T17:03:00Z">
              <w:r>
                <w:lastRenderedPageBreak/>
                <w:t xml:space="preserve">Pada gambar </w:t>
              </w:r>
            </w:ins>
            <w:ins w:id="12226" w:author="Rafi Aziizi" w:date="2021-11-14T20:19:00Z">
              <w:r w:rsidR="00110DAD">
                <w:t>di atas,</w:t>
              </w:r>
            </w:ins>
            <w:ins w:id="12227" w:author="chaniaayulestari@outlook.com" w:date="2021-11-14T17:03:00Z">
              <w:del w:id="12228" w:author="Rafi Aziizi" w:date="2021-11-14T20:19:00Z">
                <w:r w:rsidDel="00110DAD">
                  <w:delText xml:space="preserve">diatas </w:delText>
                </w:r>
              </w:del>
            </w:ins>
            <w:ins w:id="12229" w:author="Rafi Aziizi" w:date="2021-11-14T20:19:00Z">
              <w:r w:rsidR="00110DAD">
                <w:t xml:space="preserve"> </w:t>
              </w:r>
            </w:ins>
            <w:ins w:id="12230" w:author="chaniaayulestari@outlook.com" w:date="2021-11-14T17:03:00Z">
              <w:r>
                <w:t xml:space="preserve">fitur lihat data siswa dapat menampilkan seluruh data siswa pasif yang berada pada </w:t>
              </w:r>
              <w:r w:rsidRPr="00C15E41">
                <w:rPr>
                  <w:i/>
                  <w:iCs/>
                  <w:rPrChange w:id="12231" w:author="Rafi Aziizi" w:date="2021-11-14T20:41:00Z">
                    <w:rPr/>
                  </w:rPrChange>
                </w:rPr>
                <w:t>database</w:t>
              </w:r>
            </w:ins>
            <w:ins w:id="12232" w:author="Rafi Aziizi" w:date="2021-11-14T20:41:00Z">
              <w:r w:rsidR="00C15E41">
                <w:rPr>
                  <w:i/>
                  <w:iCs/>
                </w:rPr>
                <w:t>.</w:t>
              </w:r>
            </w:ins>
          </w:p>
        </w:tc>
        <w:tc>
          <w:tcPr>
            <w:tcW w:w="1417" w:type="dxa"/>
            <w:vAlign w:val="center"/>
            <w:tcPrChange w:id="12233" w:author="Rafi Aziizi" w:date="2021-11-14T20:36:00Z">
              <w:tcPr>
                <w:tcW w:w="1417" w:type="dxa"/>
                <w:gridSpan w:val="2"/>
                <w:vAlign w:val="center"/>
              </w:tcPr>
            </w:tcPrChange>
          </w:tcPr>
          <w:p w14:paraId="2E651C4A" w14:textId="77777777" w:rsidR="00992581" w:rsidRDefault="00992581">
            <w:pPr>
              <w:jc w:val="center"/>
              <w:rPr>
                <w:ins w:id="12234" w:author="chaniaayulestari@outlook.com" w:date="2021-11-14T06:45:00Z"/>
              </w:rPr>
              <w:pPrChange w:id="12235" w:author="Rafi Aziizi" w:date="2021-11-14T20:09:00Z">
                <w:pPr/>
              </w:pPrChange>
            </w:pPr>
          </w:p>
        </w:tc>
      </w:tr>
      <w:tr w:rsidR="00C15E41" w14:paraId="0B6673DA" w14:textId="77777777" w:rsidTr="00C15E41">
        <w:tblPrEx>
          <w:tblW w:w="14601" w:type="dxa"/>
          <w:tblInd w:w="-318" w:type="dxa"/>
          <w:tblPrExChange w:id="12236" w:author="Rafi Aziizi" w:date="2021-11-14T20:36:00Z">
            <w:tblPrEx>
              <w:tblW w:w="14601" w:type="dxa"/>
              <w:tblInd w:w="-318" w:type="dxa"/>
            </w:tblPrEx>
          </w:tblPrExChange>
        </w:tblPrEx>
        <w:trPr>
          <w:ins w:id="12237" w:author="chaniaayulestari@outlook.com" w:date="2021-11-14T06:45:00Z"/>
          <w:trPrChange w:id="12238" w:author="Rafi Aziizi" w:date="2021-11-14T20:36:00Z">
            <w:trPr>
              <w:gridBefore w:val="2"/>
            </w:trPr>
          </w:trPrChange>
        </w:trPr>
        <w:tc>
          <w:tcPr>
            <w:tcW w:w="568" w:type="dxa"/>
            <w:vAlign w:val="center"/>
            <w:tcPrChange w:id="12239" w:author="Rafi Aziizi" w:date="2021-11-14T20:36:00Z">
              <w:tcPr>
                <w:tcW w:w="568" w:type="dxa"/>
              </w:tcPr>
            </w:tcPrChange>
          </w:tcPr>
          <w:p w14:paraId="6673719C" w14:textId="580FED34" w:rsidR="00992581" w:rsidRPr="000B5DF6" w:rsidRDefault="00992581">
            <w:pPr>
              <w:jc w:val="left"/>
              <w:rPr>
                <w:ins w:id="12240" w:author="chaniaayulestari@outlook.com" w:date="2021-11-14T06:45:00Z"/>
                <w:highlight w:val="yellow"/>
                <w:rPrChange w:id="12241" w:author="chaniaayulestari@outlook.com" w:date="2021-11-14T17:12:00Z">
                  <w:rPr>
                    <w:ins w:id="12242" w:author="chaniaayulestari@outlook.com" w:date="2021-11-14T06:45:00Z"/>
                  </w:rPr>
                </w:rPrChange>
              </w:rPr>
              <w:pPrChange w:id="12243" w:author="Rafi Aziizi" w:date="2021-11-14T20:36:00Z">
                <w:pPr/>
              </w:pPrChange>
            </w:pPr>
            <w:ins w:id="12244" w:author="chaniaayulestari@outlook.com" w:date="2021-11-14T06:47:00Z">
              <w:r w:rsidRPr="000B5DF6">
                <w:rPr>
                  <w:highlight w:val="yellow"/>
                  <w:rPrChange w:id="12245" w:author="chaniaayulestari@outlook.com" w:date="2021-11-14T17:12:00Z">
                    <w:rPr/>
                  </w:rPrChange>
                </w:rPr>
                <w:t>9</w:t>
              </w:r>
            </w:ins>
          </w:p>
        </w:tc>
        <w:tc>
          <w:tcPr>
            <w:tcW w:w="1985" w:type="dxa"/>
            <w:vAlign w:val="center"/>
            <w:tcPrChange w:id="12246" w:author="Rafi Aziizi" w:date="2021-11-14T20:36:00Z">
              <w:tcPr>
                <w:tcW w:w="1985" w:type="dxa"/>
                <w:gridSpan w:val="2"/>
                <w:vAlign w:val="center"/>
              </w:tcPr>
            </w:tcPrChange>
          </w:tcPr>
          <w:p w14:paraId="75DA4BA1" w14:textId="1FCC938A" w:rsidR="00992581" w:rsidRPr="000B5DF6" w:rsidRDefault="00992581">
            <w:pPr>
              <w:jc w:val="left"/>
              <w:rPr>
                <w:ins w:id="12247" w:author="chaniaayulestari@outlook.com" w:date="2021-11-14T06:45:00Z"/>
                <w:highlight w:val="yellow"/>
                <w:rPrChange w:id="12248" w:author="chaniaayulestari@outlook.com" w:date="2021-11-14T17:12:00Z">
                  <w:rPr>
                    <w:ins w:id="12249" w:author="chaniaayulestari@outlook.com" w:date="2021-11-14T06:45:00Z"/>
                  </w:rPr>
                </w:rPrChange>
              </w:rPr>
              <w:pPrChange w:id="12250" w:author="Rafi Aziizi" w:date="2021-11-14T20:36:00Z">
                <w:pPr/>
              </w:pPrChange>
            </w:pPr>
            <w:ins w:id="12251" w:author="Rafi Aziizi" w:date="2021-11-14T12:53:00Z">
              <w:r w:rsidRPr="000B5DF6">
                <w:rPr>
                  <w:highlight w:val="yellow"/>
                  <w:rPrChange w:id="12252" w:author="chaniaayulestari@outlook.com" w:date="2021-11-14T17:12:00Z">
                    <w:rPr/>
                  </w:rPrChange>
                </w:rPr>
                <w:t>SP-RC04</w:t>
              </w:r>
            </w:ins>
          </w:p>
        </w:tc>
        <w:tc>
          <w:tcPr>
            <w:tcW w:w="2268" w:type="dxa"/>
            <w:vAlign w:val="center"/>
            <w:tcPrChange w:id="12253" w:author="Rafi Aziizi" w:date="2021-11-14T20:36:00Z">
              <w:tcPr>
                <w:tcW w:w="2268" w:type="dxa"/>
                <w:gridSpan w:val="2"/>
                <w:vAlign w:val="center"/>
              </w:tcPr>
            </w:tcPrChange>
          </w:tcPr>
          <w:p w14:paraId="52945726" w14:textId="312BEA55" w:rsidR="00992581" w:rsidRDefault="00992581">
            <w:pPr>
              <w:jc w:val="left"/>
              <w:rPr>
                <w:ins w:id="12254" w:author="chaniaayulestari@outlook.com" w:date="2021-11-14T06:45:00Z"/>
              </w:rPr>
              <w:pPrChange w:id="12255" w:author="Rafi Aziizi" w:date="2021-11-14T20:01:00Z">
                <w:pPr/>
              </w:pPrChange>
            </w:pPr>
            <w:ins w:id="12256" w:author="Rafi Aziizi" w:date="2021-11-14T12:54:00Z">
              <w:r w:rsidRPr="000B5DF6">
                <w:rPr>
                  <w:highlight w:val="yellow"/>
                  <w:rPrChange w:id="12257" w:author="chaniaayulestari@outlook.com" w:date="2021-11-14T17:12:00Z">
                    <w:rPr/>
                  </w:rPrChange>
                </w:rPr>
                <w:t>Lihat Profile Siswa</w:t>
              </w:r>
            </w:ins>
          </w:p>
        </w:tc>
        <w:tc>
          <w:tcPr>
            <w:tcW w:w="1984" w:type="dxa"/>
            <w:vAlign w:val="center"/>
            <w:tcPrChange w:id="12258" w:author="Rafi Aziizi" w:date="2021-11-14T20:36:00Z">
              <w:tcPr>
                <w:tcW w:w="1984" w:type="dxa"/>
                <w:gridSpan w:val="2"/>
                <w:vAlign w:val="center"/>
              </w:tcPr>
            </w:tcPrChange>
          </w:tcPr>
          <w:p w14:paraId="1FE029CB" w14:textId="449998E5" w:rsidR="00992581" w:rsidRDefault="00373DFB">
            <w:pPr>
              <w:jc w:val="left"/>
              <w:rPr>
                <w:ins w:id="12259" w:author="chaniaayulestari@outlook.com" w:date="2021-11-14T06:45:00Z"/>
              </w:rPr>
              <w:pPrChange w:id="12260" w:author="Rafi Aziizi" w:date="2021-11-14T20:01:00Z">
                <w:pPr/>
              </w:pPrChange>
            </w:pPr>
            <w:ins w:id="12261" w:author="chaniaayulestari@outlook.com" w:date="2021-11-14T16:56:00Z">
              <w:r>
                <w:t>-</w:t>
              </w:r>
            </w:ins>
          </w:p>
        </w:tc>
        <w:tc>
          <w:tcPr>
            <w:tcW w:w="2977" w:type="dxa"/>
            <w:vAlign w:val="center"/>
            <w:tcPrChange w:id="12262" w:author="Rafi Aziizi" w:date="2021-11-14T20:36:00Z">
              <w:tcPr>
                <w:tcW w:w="2977" w:type="dxa"/>
                <w:gridSpan w:val="2"/>
                <w:vAlign w:val="center"/>
              </w:tcPr>
            </w:tcPrChange>
          </w:tcPr>
          <w:p w14:paraId="75B0142E" w14:textId="4270B109" w:rsidR="00992581" w:rsidRDefault="00373DFB">
            <w:pPr>
              <w:jc w:val="left"/>
              <w:rPr>
                <w:ins w:id="12263" w:author="chaniaayulestari@outlook.com" w:date="2021-11-14T06:45:00Z"/>
              </w:rPr>
              <w:pPrChange w:id="12264" w:author="Rafi Aziizi" w:date="2021-11-14T20:01:00Z">
                <w:pPr/>
              </w:pPrChange>
            </w:pPr>
            <w:ins w:id="12265" w:author="chaniaayulestari@outlook.com" w:date="2021-11-14T17:00:00Z">
              <w:r>
                <w:t>sistem menampilkan identitas siswa</w:t>
              </w:r>
            </w:ins>
          </w:p>
        </w:tc>
        <w:tc>
          <w:tcPr>
            <w:tcW w:w="3402" w:type="dxa"/>
            <w:tcPrChange w:id="12266" w:author="Rafi Aziizi" w:date="2021-11-14T20:36:00Z">
              <w:tcPr>
                <w:tcW w:w="3402" w:type="dxa"/>
                <w:gridSpan w:val="2"/>
              </w:tcPr>
            </w:tcPrChange>
          </w:tcPr>
          <w:p w14:paraId="69BFE294" w14:textId="7921C829" w:rsidR="00110DAD" w:rsidRDefault="00110DAD" w:rsidP="00992581">
            <w:pPr>
              <w:rPr>
                <w:ins w:id="12267" w:author="Rafi Aziizi" w:date="2021-11-14T20:15:00Z"/>
              </w:rPr>
            </w:pPr>
            <w:ins w:id="12268" w:author="Rafi Aziizi" w:date="2021-11-14T20:15:00Z">
              <w:r>
                <w:rPr>
                  <w:noProof/>
                </w:rPr>
                <w:drawing>
                  <wp:inline distT="0" distB="0" distL="0" distR="0" wp14:anchorId="5C54E2CC" wp14:editId="783D7898">
                    <wp:extent cx="3609975" cy="2094341"/>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645433" cy="2114912"/>
                            </a:xfrm>
                            <a:prstGeom prst="rect">
                              <a:avLst/>
                            </a:prstGeom>
                            <a:noFill/>
                            <a:ln>
                              <a:noFill/>
                            </a:ln>
                          </pic:spPr>
                        </pic:pic>
                      </a:graphicData>
                    </a:graphic>
                  </wp:inline>
                </w:drawing>
              </w:r>
            </w:ins>
          </w:p>
          <w:p w14:paraId="7F0314D4" w14:textId="448D5FCE" w:rsidR="00992581" w:rsidRDefault="00373DFB" w:rsidP="00992581">
            <w:pPr>
              <w:rPr>
                <w:ins w:id="12269" w:author="chaniaayulestari@outlook.com" w:date="2021-11-14T06:45:00Z"/>
              </w:rPr>
            </w:pPr>
            <w:ins w:id="12270" w:author="chaniaayulestari@outlook.com" w:date="2021-11-14T17:01:00Z">
              <w:r>
                <w:t xml:space="preserve">pada gambar </w:t>
              </w:r>
            </w:ins>
            <w:ins w:id="12271" w:author="Rafi Aziizi" w:date="2021-11-14T20:19:00Z">
              <w:r w:rsidR="00110DAD">
                <w:t>di atas,</w:t>
              </w:r>
            </w:ins>
            <w:ins w:id="12272" w:author="chaniaayulestari@outlook.com" w:date="2021-11-14T17:01:00Z">
              <w:del w:id="12273" w:author="Rafi Aziizi" w:date="2021-11-14T20:19:00Z">
                <w:r w:rsidDel="00110DAD">
                  <w:delText xml:space="preserve">diatas </w:delText>
                </w:r>
              </w:del>
            </w:ins>
            <w:ins w:id="12274" w:author="Rafi Aziizi" w:date="2021-11-14T20:19:00Z">
              <w:r w:rsidR="00110DAD">
                <w:t xml:space="preserve"> </w:t>
              </w:r>
            </w:ins>
            <w:ins w:id="12275" w:author="chaniaayulestari@outlook.com" w:date="2021-11-14T17:01:00Z">
              <w:r>
                <w:t xml:space="preserve">fitur lihat profile ini dapat menampilkan data identitas siswa </w:t>
              </w:r>
              <w:r w:rsidR="00B24E69">
                <w:t>s</w:t>
              </w:r>
              <w:r>
                <w:t>ecara lengkap</w:t>
              </w:r>
            </w:ins>
            <w:ins w:id="12276" w:author="Rafi Aziizi" w:date="2021-11-14T20:41:00Z">
              <w:r w:rsidR="00C15E41">
                <w:t xml:space="preserve"> berdasarkan nis siswa.</w:t>
              </w:r>
            </w:ins>
          </w:p>
        </w:tc>
        <w:tc>
          <w:tcPr>
            <w:tcW w:w="1417" w:type="dxa"/>
            <w:vAlign w:val="center"/>
            <w:tcPrChange w:id="12277" w:author="Rafi Aziizi" w:date="2021-11-14T20:36:00Z">
              <w:tcPr>
                <w:tcW w:w="1417" w:type="dxa"/>
                <w:gridSpan w:val="2"/>
                <w:vAlign w:val="center"/>
              </w:tcPr>
            </w:tcPrChange>
          </w:tcPr>
          <w:p w14:paraId="34430D6A" w14:textId="598F2883" w:rsidR="00992581" w:rsidRDefault="00373DFB">
            <w:pPr>
              <w:jc w:val="center"/>
              <w:rPr>
                <w:ins w:id="12278" w:author="chaniaayulestari@outlook.com" w:date="2021-11-14T06:45:00Z"/>
              </w:rPr>
              <w:pPrChange w:id="12279" w:author="Rafi Aziizi" w:date="2021-11-14T20:09:00Z">
                <w:pPr/>
              </w:pPrChange>
            </w:pPr>
            <w:ins w:id="12280" w:author="chaniaayulestari@outlook.com" w:date="2021-11-14T17:01:00Z">
              <w:r>
                <w:t>sesuai</w:t>
              </w:r>
            </w:ins>
          </w:p>
        </w:tc>
      </w:tr>
      <w:tr w:rsidR="00C15E41" w14:paraId="6A13BC86" w14:textId="77777777" w:rsidTr="00C15E41">
        <w:tblPrEx>
          <w:tblW w:w="14601" w:type="dxa"/>
          <w:tblInd w:w="-318" w:type="dxa"/>
          <w:tblPrExChange w:id="12281" w:author="Rafi Aziizi" w:date="2021-11-14T20:36:00Z">
            <w:tblPrEx>
              <w:tblW w:w="14601" w:type="dxa"/>
              <w:tblInd w:w="-318" w:type="dxa"/>
            </w:tblPrEx>
          </w:tblPrExChange>
        </w:tblPrEx>
        <w:trPr>
          <w:ins w:id="12282" w:author="chaniaayulestari@outlook.com" w:date="2021-11-14T06:45:00Z"/>
          <w:trPrChange w:id="12283" w:author="Rafi Aziizi" w:date="2021-11-14T20:36:00Z">
            <w:trPr>
              <w:gridBefore w:val="2"/>
            </w:trPr>
          </w:trPrChange>
        </w:trPr>
        <w:tc>
          <w:tcPr>
            <w:tcW w:w="568" w:type="dxa"/>
            <w:vAlign w:val="center"/>
            <w:tcPrChange w:id="12284" w:author="Rafi Aziizi" w:date="2021-11-14T20:36:00Z">
              <w:tcPr>
                <w:tcW w:w="568" w:type="dxa"/>
              </w:tcPr>
            </w:tcPrChange>
          </w:tcPr>
          <w:p w14:paraId="674A4358" w14:textId="3AD3C81B" w:rsidR="00992581" w:rsidRDefault="00992581">
            <w:pPr>
              <w:jc w:val="left"/>
              <w:rPr>
                <w:ins w:id="12285" w:author="chaniaayulestari@outlook.com" w:date="2021-11-14T06:45:00Z"/>
              </w:rPr>
              <w:pPrChange w:id="12286" w:author="Rafi Aziizi" w:date="2021-11-14T20:36:00Z">
                <w:pPr/>
              </w:pPrChange>
            </w:pPr>
            <w:ins w:id="12287" w:author="chaniaayulestari@outlook.com" w:date="2021-11-14T06:47:00Z">
              <w:r>
                <w:lastRenderedPageBreak/>
                <w:t>10</w:t>
              </w:r>
            </w:ins>
          </w:p>
        </w:tc>
        <w:tc>
          <w:tcPr>
            <w:tcW w:w="1985" w:type="dxa"/>
            <w:vAlign w:val="center"/>
            <w:tcPrChange w:id="12288" w:author="Rafi Aziizi" w:date="2021-11-14T20:36:00Z">
              <w:tcPr>
                <w:tcW w:w="1985" w:type="dxa"/>
                <w:gridSpan w:val="2"/>
                <w:vAlign w:val="center"/>
              </w:tcPr>
            </w:tcPrChange>
          </w:tcPr>
          <w:p w14:paraId="2706689A" w14:textId="1A6BBC58" w:rsidR="00992581" w:rsidRPr="000B5DF6" w:rsidRDefault="00992581">
            <w:pPr>
              <w:jc w:val="left"/>
              <w:rPr>
                <w:ins w:id="12289" w:author="chaniaayulestari@outlook.com" w:date="2021-11-14T06:45:00Z"/>
                <w:highlight w:val="yellow"/>
                <w:rPrChange w:id="12290" w:author="chaniaayulestari@outlook.com" w:date="2021-11-14T17:14:00Z">
                  <w:rPr>
                    <w:ins w:id="12291" w:author="chaniaayulestari@outlook.com" w:date="2021-11-14T06:45:00Z"/>
                  </w:rPr>
                </w:rPrChange>
              </w:rPr>
              <w:pPrChange w:id="12292" w:author="Rafi Aziizi" w:date="2021-11-14T20:36:00Z">
                <w:pPr/>
              </w:pPrChange>
            </w:pPr>
            <w:ins w:id="12293" w:author="Rafi Aziizi" w:date="2021-11-14T12:53:00Z">
              <w:r w:rsidRPr="000B5DF6">
                <w:rPr>
                  <w:highlight w:val="yellow"/>
                  <w:rPrChange w:id="12294" w:author="chaniaayulestari@outlook.com" w:date="2021-11-14T17:14:00Z">
                    <w:rPr/>
                  </w:rPrChange>
                </w:rPr>
                <w:t>SP-RC05</w:t>
              </w:r>
            </w:ins>
          </w:p>
        </w:tc>
        <w:tc>
          <w:tcPr>
            <w:tcW w:w="2268" w:type="dxa"/>
            <w:vAlign w:val="center"/>
            <w:tcPrChange w:id="12295" w:author="Rafi Aziizi" w:date="2021-11-14T20:36:00Z">
              <w:tcPr>
                <w:tcW w:w="2268" w:type="dxa"/>
                <w:gridSpan w:val="2"/>
                <w:vAlign w:val="center"/>
              </w:tcPr>
            </w:tcPrChange>
          </w:tcPr>
          <w:p w14:paraId="3BE7A96C" w14:textId="34E5952B" w:rsidR="00992581" w:rsidRPr="000B5DF6" w:rsidRDefault="00992581">
            <w:pPr>
              <w:jc w:val="left"/>
              <w:rPr>
                <w:ins w:id="12296" w:author="chaniaayulestari@outlook.com" w:date="2021-11-14T06:45:00Z"/>
                <w:highlight w:val="yellow"/>
                <w:rPrChange w:id="12297" w:author="chaniaayulestari@outlook.com" w:date="2021-11-14T17:14:00Z">
                  <w:rPr>
                    <w:ins w:id="12298" w:author="chaniaayulestari@outlook.com" w:date="2021-11-14T06:45:00Z"/>
                  </w:rPr>
                </w:rPrChange>
              </w:rPr>
              <w:pPrChange w:id="12299" w:author="Rafi Aziizi" w:date="2021-11-14T20:01:00Z">
                <w:pPr/>
              </w:pPrChange>
            </w:pPr>
            <w:ins w:id="12300" w:author="Rafi Aziizi" w:date="2021-11-14T12:54:00Z">
              <w:r w:rsidRPr="000B5DF6">
                <w:rPr>
                  <w:highlight w:val="yellow"/>
                  <w:rPrChange w:id="12301" w:author="chaniaayulestari@outlook.com" w:date="2021-11-14T17:14:00Z">
                    <w:rPr/>
                  </w:rPrChange>
                </w:rPr>
                <w:t>Lihat Riwayat Absensi Siswa</w:t>
              </w:r>
            </w:ins>
          </w:p>
        </w:tc>
        <w:tc>
          <w:tcPr>
            <w:tcW w:w="1984" w:type="dxa"/>
            <w:vAlign w:val="center"/>
            <w:tcPrChange w:id="12302" w:author="Rafi Aziizi" w:date="2021-11-14T20:36:00Z">
              <w:tcPr>
                <w:tcW w:w="1984" w:type="dxa"/>
                <w:gridSpan w:val="2"/>
                <w:vAlign w:val="center"/>
              </w:tcPr>
            </w:tcPrChange>
          </w:tcPr>
          <w:p w14:paraId="415B6708" w14:textId="2F780A3C" w:rsidR="00992581" w:rsidRDefault="00110DAD">
            <w:pPr>
              <w:jc w:val="left"/>
              <w:rPr>
                <w:ins w:id="12303" w:author="chaniaayulestari@outlook.com" w:date="2021-11-14T06:45:00Z"/>
              </w:rPr>
              <w:pPrChange w:id="12304" w:author="Rafi Aziizi" w:date="2021-11-14T20:01:00Z">
                <w:pPr/>
              </w:pPrChange>
            </w:pPr>
            <w:ins w:id="12305" w:author="Rafi Aziizi" w:date="2021-11-14T20:16:00Z">
              <w:r>
                <w:t>Data absen siswa</w:t>
              </w:r>
            </w:ins>
            <w:ins w:id="12306" w:author="chaniaayulestari@outlook.com" w:date="2021-11-14T16:57:00Z">
              <w:del w:id="12307" w:author="Rafi Aziizi" w:date="2021-11-14T20:16:00Z">
                <w:r w:rsidR="00373DFB" w:rsidDel="00110DAD">
                  <w:delText>-</w:delText>
                </w:r>
              </w:del>
            </w:ins>
          </w:p>
        </w:tc>
        <w:tc>
          <w:tcPr>
            <w:tcW w:w="2977" w:type="dxa"/>
            <w:vAlign w:val="center"/>
            <w:tcPrChange w:id="12308" w:author="Rafi Aziizi" w:date="2021-11-14T20:36:00Z">
              <w:tcPr>
                <w:tcW w:w="2977" w:type="dxa"/>
                <w:gridSpan w:val="2"/>
                <w:vAlign w:val="center"/>
              </w:tcPr>
            </w:tcPrChange>
          </w:tcPr>
          <w:p w14:paraId="6A8C6CBB" w14:textId="53B430B3" w:rsidR="00992581" w:rsidRDefault="000B5DF6">
            <w:pPr>
              <w:jc w:val="left"/>
              <w:rPr>
                <w:ins w:id="12309" w:author="chaniaayulestari@outlook.com" w:date="2021-11-14T06:45:00Z"/>
              </w:rPr>
              <w:pPrChange w:id="12310" w:author="Rafi Aziizi" w:date="2021-11-14T20:01:00Z">
                <w:pPr/>
              </w:pPrChange>
            </w:pPr>
            <w:ins w:id="12311" w:author="chaniaayulestari@outlook.com" w:date="2021-11-14T17:14:00Z">
              <w:r>
                <w:t xml:space="preserve">sistem dapat menampilkan riwayat absen secara </w:t>
              </w:r>
            </w:ins>
            <w:ins w:id="12312" w:author="chaniaayulestari@outlook.com" w:date="2021-11-14T17:18:00Z">
              <w:r w:rsidR="008A066A">
                <w:t>ke</w:t>
              </w:r>
            </w:ins>
            <w:ins w:id="12313" w:author="chaniaayulestari@outlook.com" w:date="2021-11-14T17:14:00Z">
              <w:r>
                <w:t>seluruh</w:t>
              </w:r>
            </w:ins>
            <w:ins w:id="12314" w:author="chaniaayulestari@outlook.com" w:date="2021-11-14T17:18:00Z">
              <w:r w:rsidR="008A066A">
                <w:t>an</w:t>
              </w:r>
            </w:ins>
            <w:ins w:id="12315" w:author="chaniaayulestari@outlook.com" w:date="2021-11-14T17:14:00Z">
              <w:r>
                <w:t xml:space="preserve"> </w:t>
              </w:r>
            </w:ins>
            <w:ins w:id="12316" w:author="chaniaayulestari@outlook.com" w:date="2021-11-14T17:15:00Z">
              <w:r>
                <w:t>dan per</w:t>
              </w:r>
            </w:ins>
            <w:ins w:id="12317" w:author="chaniaayulestari@outlook.com" w:date="2021-11-14T17:18:00Z">
              <w:r w:rsidR="008A066A">
                <w:t>-</w:t>
              </w:r>
            </w:ins>
            <w:ins w:id="12318" w:author="chaniaayulestari@outlook.com" w:date="2021-11-14T17:15:00Z">
              <w:r>
                <w:t>semester</w:t>
              </w:r>
            </w:ins>
          </w:p>
        </w:tc>
        <w:tc>
          <w:tcPr>
            <w:tcW w:w="3402" w:type="dxa"/>
            <w:tcPrChange w:id="12319" w:author="Rafi Aziizi" w:date="2021-11-14T20:36:00Z">
              <w:tcPr>
                <w:tcW w:w="3402" w:type="dxa"/>
                <w:gridSpan w:val="2"/>
              </w:tcPr>
            </w:tcPrChange>
          </w:tcPr>
          <w:p w14:paraId="58A18B75" w14:textId="62B725E5" w:rsidR="008A066A" w:rsidRDefault="00110DAD" w:rsidP="00992581">
            <w:pPr>
              <w:rPr>
                <w:ins w:id="12320" w:author="chaniaayulestari@outlook.com" w:date="2021-11-14T17:18:00Z"/>
              </w:rPr>
            </w:pPr>
            <w:ins w:id="12321" w:author="Rafi Aziizi" w:date="2021-11-14T20:15:00Z">
              <w:r>
                <w:rPr>
                  <w:noProof/>
                </w:rPr>
                <w:drawing>
                  <wp:inline distT="0" distB="0" distL="0" distR="0" wp14:anchorId="6D57FA83" wp14:editId="18069436">
                    <wp:extent cx="3581400" cy="207275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3612157" cy="2090555"/>
                            </a:xfrm>
                            <a:prstGeom prst="rect">
                              <a:avLst/>
                            </a:prstGeom>
                            <a:noFill/>
                            <a:ln>
                              <a:noFill/>
                            </a:ln>
                          </pic:spPr>
                        </pic:pic>
                      </a:graphicData>
                    </a:graphic>
                  </wp:inline>
                </w:drawing>
              </w:r>
            </w:ins>
          </w:p>
          <w:p w14:paraId="15CCB35A" w14:textId="28B32B26" w:rsidR="00992581" w:rsidRDefault="008A066A" w:rsidP="00992581">
            <w:pPr>
              <w:rPr>
                <w:ins w:id="12322" w:author="chaniaayulestari@outlook.com" w:date="2021-11-14T17:19:00Z"/>
              </w:rPr>
            </w:pPr>
            <w:ins w:id="12323" w:author="chaniaayulestari@outlook.com" w:date="2021-11-14T17:18:00Z">
              <w:r>
                <w:t xml:space="preserve">pada gambar </w:t>
              </w:r>
            </w:ins>
            <w:ins w:id="12324" w:author="Rafi Aziizi" w:date="2021-11-14T20:19:00Z">
              <w:r w:rsidR="00110DAD">
                <w:t>di atas,</w:t>
              </w:r>
            </w:ins>
            <w:ins w:id="12325" w:author="chaniaayulestari@outlook.com" w:date="2021-11-14T17:18:00Z">
              <w:del w:id="12326" w:author="Rafi Aziizi" w:date="2021-11-14T20:19:00Z">
                <w:r w:rsidDel="00110DAD">
                  <w:delText xml:space="preserve">diatas </w:delText>
                </w:r>
              </w:del>
            </w:ins>
            <w:ins w:id="12327" w:author="Rafi Aziizi" w:date="2021-11-14T20:19:00Z">
              <w:r w:rsidR="00110DAD">
                <w:t xml:space="preserve"> </w:t>
              </w:r>
            </w:ins>
            <w:ins w:id="12328" w:author="chaniaayulestari@outlook.com" w:date="2021-11-14T17:18:00Z">
              <w:r>
                <w:t xml:space="preserve">fitur lihat riwayat absen ini dapat menampilkan data absen siswa secara </w:t>
              </w:r>
            </w:ins>
            <w:ins w:id="12329" w:author="chaniaayulestari@outlook.com" w:date="2021-11-14T17:19:00Z">
              <w:r>
                <w:t>keseluruhan</w:t>
              </w:r>
            </w:ins>
            <w:ins w:id="12330" w:author="Rafi Aziizi" w:date="2021-11-14T20:42:00Z">
              <w:r w:rsidR="00C15E41">
                <w:t xml:space="preserve"> selama sekolah.</w:t>
              </w:r>
            </w:ins>
          </w:p>
          <w:p w14:paraId="23FD88FC" w14:textId="1081459B" w:rsidR="008A066A" w:rsidDel="00110DAD" w:rsidRDefault="00110DAD" w:rsidP="00992581">
            <w:pPr>
              <w:rPr>
                <w:ins w:id="12331" w:author="chaniaayulestari@outlook.com" w:date="2021-11-14T17:19:00Z"/>
                <w:del w:id="12332" w:author="Rafi Aziizi" w:date="2021-11-14T20:15:00Z"/>
              </w:rPr>
            </w:pPr>
            <w:ins w:id="12333" w:author="Rafi Aziizi" w:date="2021-11-14T20:15:00Z">
              <w:r>
                <w:rPr>
                  <w:noProof/>
                </w:rPr>
                <w:drawing>
                  <wp:inline distT="0" distB="0" distL="0" distR="0" wp14:anchorId="0744ED6B" wp14:editId="21E1F7A4">
                    <wp:extent cx="3590925" cy="208635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3617100" cy="2101567"/>
                            </a:xfrm>
                            <a:prstGeom prst="rect">
                              <a:avLst/>
                            </a:prstGeom>
                            <a:noFill/>
                            <a:ln>
                              <a:noFill/>
                            </a:ln>
                          </pic:spPr>
                        </pic:pic>
                      </a:graphicData>
                    </a:graphic>
                  </wp:inline>
                </w:drawing>
              </w:r>
            </w:ins>
          </w:p>
          <w:p w14:paraId="07C1CC9A" w14:textId="30D2D590" w:rsidR="008A066A" w:rsidRDefault="008A066A" w:rsidP="00992581">
            <w:pPr>
              <w:rPr>
                <w:ins w:id="12334" w:author="chaniaayulestari@outlook.com" w:date="2021-11-14T17:19:00Z"/>
              </w:rPr>
            </w:pPr>
          </w:p>
          <w:p w14:paraId="28341F12" w14:textId="2AA94CB4" w:rsidR="008A066A" w:rsidRDefault="008A066A">
            <w:pPr>
              <w:rPr>
                <w:ins w:id="12335" w:author="chaniaayulestari@outlook.com" w:date="2021-11-14T06:45:00Z"/>
              </w:rPr>
            </w:pPr>
            <w:ins w:id="12336" w:author="chaniaayulestari@outlook.com" w:date="2021-11-14T17:19:00Z">
              <w:r>
                <w:lastRenderedPageBreak/>
                <w:t xml:space="preserve">pada gambar </w:t>
              </w:r>
            </w:ins>
            <w:ins w:id="12337" w:author="Rafi Aziizi" w:date="2021-11-14T20:19:00Z">
              <w:r w:rsidR="00110DAD">
                <w:t>di atas,</w:t>
              </w:r>
            </w:ins>
            <w:ins w:id="12338" w:author="chaniaayulestari@outlook.com" w:date="2021-11-14T17:19:00Z">
              <w:del w:id="12339" w:author="Rafi Aziizi" w:date="2021-11-14T20:19:00Z">
                <w:r w:rsidDel="00110DAD">
                  <w:delText xml:space="preserve">diatas </w:delText>
                </w:r>
              </w:del>
            </w:ins>
            <w:ins w:id="12340" w:author="Rafi Aziizi" w:date="2021-11-14T20:19:00Z">
              <w:r w:rsidR="00110DAD">
                <w:t xml:space="preserve"> </w:t>
              </w:r>
            </w:ins>
            <w:ins w:id="12341" w:author="chaniaayulestari@outlook.com" w:date="2021-11-14T17:19:00Z">
              <w:r>
                <w:t xml:space="preserve">fitur lihat riwayat absen ini dapat menampilkan data absen siswa </w:t>
              </w:r>
              <w:del w:id="12342" w:author="Rafi Aziizi" w:date="2021-11-14T20:17:00Z">
                <w:r w:rsidDel="00110DAD">
                  <w:delText xml:space="preserve">secara </w:delText>
                </w:r>
              </w:del>
              <w:r>
                <w:t>per-semester</w:t>
              </w:r>
            </w:ins>
            <w:ins w:id="12343" w:author="Rafi Aziizi" w:date="2021-11-14T20:42:00Z">
              <w:r w:rsidR="00C15E41">
                <w:t>.</w:t>
              </w:r>
            </w:ins>
            <w:ins w:id="12344" w:author="chaniaayulestari@outlook.com" w:date="2021-11-14T17:19:00Z">
              <w:del w:id="12345" w:author="Rafi Aziizi" w:date="2021-11-14T20:42:00Z">
                <w:r w:rsidDel="00C15E41">
                  <w:delText xml:space="preserve"> </w:delText>
                </w:r>
              </w:del>
            </w:ins>
          </w:p>
        </w:tc>
        <w:tc>
          <w:tcPr>
            <w:tcW w:w="1417" w:type="dxa"/>
            <w:vAlign w:val="center"/>
            <w:tcPrChange w:id="12346" w:author="Rafi Aziizi" w:date="2021-11-14T20:36:00Z">
              <w:tcPr>
                <w:tcW w:w="1417" w:type="dxa"/>
                <w:gridSpan w:val="2"/>
                <w:vAlign w:val="center"/>
              </w:tcPr>
            </w:tcPrChange>
          </w:tcPr>
          <w:p w14:paraId="7298C6E9" w14:textId="22111827" w:rsidR="00992581" w:rsidRDefault="008A066A">
            <w:pPr>
              <w:jc w:val="center"/>
              <w:rPr>
                <w:ins w:id="12347" w:author="chaniaayulestari@outlook.com" w:date="2021-11-14T06:45:00Z"/>
              </w:rPr>
              <w:pPrChange w:id="12348" w:author="Rafi Aziizi" w:date="2021-11-14T20:09:00Z">
                <w:pPr/>
              </w:pPrChange>
            </w:pPr>
            <w:ins w:id="12349" w:author="chaniaayulestari@outlook.com" w:date="2021-11-14T17:21:00Z">
              <w:r>
                <w:lastRenderedPageBreak/>
                <w:t>sesuai</w:t>
              </w:r>
            </w:ins>
          </w:p>
        </w:tc>
      </w:tr>
      <w:tr w:rsidR="00C15E41" w14:paraId="70BBEF55" w14:textId="77777777" w:rsidTr="00C15E41">
        <w:tblPrEx>
          <w:tblW w:w="14601" w:type="dxa"/>
          <w:tblInd w:w="-318" w:type="dxa"/>
          <w:tblPrExChange w:id="12350" w:author="Rafi Aziizi" w:date="2021-11-14T20:36:00Z">
            <w:tblPrEx>
              <w:tblW w:w="14601" w:type="dxa"/>
              <w:tblInd w:w="-318" w:type="dxa"/>
            </w:tblPrEx>
          </w:tblPrExChange>
        </w:tblPrEx>
        <w:trPr>
          <w:ins w:id="12351" w:author="chaniaayulestari@outlook.com" w:date="2021-11-14T06:45:00Z"/>
          <w:trPrChange w:id="12352" w:author="Rafi Aziizi" w:date="2021-11-14T20:36:00Z">
            <w:trPr>
              <w:gridBefore w:val="2"/>
            </w:trPr>
          </w:trPrChange>
        </w:trPr>
        <w:tc>
          <w:tcPr>
            <w:tcW w:w="568" w:type="dxa"/>
            <w:vAlign w:val="center"/>
            <w:tcPrChange w:id="12353" w:author="Rafi Aziizi" w:date="2021-11-14T20:36:00Z">
              <w:tcPr>
                <w:tcW w:w="568" w:type="dxa"/>
              </w:tcPr>
            </w:tcPrChange>
          </w:tcPr>
          <w:p w14:paraId="53EC6BEA" w14:textId="3678DC7E" w:rsidR="00992581" w:rsidRDefault="00992581">
            <w:pPr>
              <w:jc w:val="left"/>
              <w:rPr>
                <w:ins w:id="12354" w:author="chaniaayulestari@outlook.com" w:date="2021-11-14T06:45:00Z"/>
              </w:rPr>
              <w:pPrChange w:id="12355" w:author="Rafi Aziizi" w:date="2021-11-14T20:36:00Z">
                <w:pPr/>
              </w:pPrChange>
            </w:pPr>
            <w:ins w:id="12356" w:author="chaniaayulestari@outlook.com" w:date="2021-11-14T06:47:00Z">
              <w:r>
                <w:t>11</w:t>
              </w:r>
            </w:ins>
          </w:p>
        </w:tc>
        <w:tc>
          <w:tcPr>
            <w:tcW w:w="1985" w:type="dxa"/>
            <w:vAlign w:val="center"/>
            <w:tcPrChange w:id="12357" w:author="Rafi Aziizi" w:date="2021-11-14T20:36:00Z">
              <w:tcPr>
                <w:tcW w:w="1985" w:type="dxa"/>
                <w:gridSpan w:val="2"/>
                <w:vAlign w:val="center"/>
              </w:tcPr>
            </w:tcPrChange>
          </w:tcPr>
          <w:p w14:paraId="2FF4D9CF" w14:textId="57FBB5B0" w:rsidR="00992581" w:rsidRDefault="00992581">
            <w:pPr>
              <w:jc w:val="left"/>
              <w:rPr>
                <w:ins w:id="12358" w:author="chaniaayulestari@outlook.com" w:date="2021-11-14T06:45:00Z"/>
              </w:rPr>
              <w:pPrChange w:id="12359" w:author="Rafi Aziizi" w:date="2021-11-14T20:36:00Z">
                <w:pPr/>
              </w:pPrChange>
            </w:pPr>
            <w:ins w:id="12360" w:author="Rafi Aziizi" w:date="2021-11-14T12:53:00Z">
              <w:r w:rsidRPr="00022F71">
                <w:t>SP-RC12.5</w:t>
              </w:r>
            </w:ins>
          </w:p>
        </w:tc>
        <w:tc>
          <w:tcPr>
            <w:tcW w:w="2268" w:type="dxa"/>
            <w:vAlign w:val="center"/>
            <w:tcPrChange w:id="12361" w:author="Rafi Aziizi" w:date="2021-11-14T20:36:00Z">
              <w:tcPr>
                <w:tcW w:w="2268" w:type="dxa"/>
                <w:gridSpan w:val="2"/>
                <w:vAlign w:val="center"/>
              </w:tcPr>
            </w:tcPrChange>
          </w:tcPr>
          <w:p w14:paraId="5F549FF5" w14:textId="668085CC" w:rsidR="00992581" w:rsidRDefault="00992581">
            <w:pPr>
              <w:jc w:val="left"/>
              <w:rPr>
                <w:ins w:id="12362" w:author="chaniaayulestari@outlook.com" w:date="2021-11-14T06:45:00Z"/>
              </w:rPr>
              <w:pPrChange w:id="12363" w:author="Rafi Aziizi" w:date="2021-11-14T20:01:00Z">
                <w:pPr/>
              </w:pPrChange>
            </w:pPr>
            <w:commentRangeStart w:id="12364"/>
            <w:ins w:id="12365" w:author="Rafi Aziizi" w:date="2021-11-14T12:54:00Z">
              <w:r>
                <w:t>Cetak Riwayat Absen</w:t>
              </w:r>
              <w:commentRangeEnd w:id="12364"/>
              <w:r>
                <w:rPr>
                  <w:rStyle w:val="CommentReference"/>
                </w:rPr>
                <w:commentReference w:id="12364"/>
              </w:r>
              <w:r>
                <w:t>si Siswa</w:t>
              </w:r>
            </w:ins>
          </w:p>
        </w:tc>
        <w:tc>
          <w:tcPr>
            <w:tcW w:w="1984" w:type="dxa"/>
            <w:vAlign w:val="center"/>
            <w:tcPrChange w:id="12366" w:author="Rafi Aziizi" w:date="2021-11-14T20:36:00Z">
              <w:tcPr>
                <w:tcW w:w="1984" w:type="dxa"/>
                <w:gridSpan w:val="2"/>
                <w:vAlign w:val="center"/>
              </w:tcPr>
            </w:tcPrChange>
          </w:tcPr>
          <w:p w14:paraId="4C8957F7" w14:textId="4FEDF687" w:rsidR="00992581" w:rsidRDefault="00110DAD">
            <w:pPr>
              <w:jc w:val="left"/>
              <w:rPr>
                <w:ins w:id="12367" w:author="chaniaayulestari@outlook.com" w:date="2021-11-14T06:45:00Z"/>
              </w:rPr>
              <w:pPrChange w:id="12368" w:author="Rafi Aziizi" w:date="2021-11-14T20:01:00Z">
                <w:pPr/>
              </w:pPrChange>
            </w:pPr>
            <w:ins w:id="12369" w:author="Rafi Aziizi" w:date="2021-11-14T20:16:00Z">
              <w:r>
                <w:t>Data absen siswa</w:t>
              </w:r>
            </w:ins>
            <w:ins w:id="12370" w:author="chaniaayulestari@outlook.com" w:date="2021-11-14T16:57:00Z">
              <w:del w:id="12371" w:author="Rafi Aziizi" w:date="2021-11-14T20:16:00Z">
                <w:r w:rsidR="00373DFB" w:rsidDel="00110DAD">
                  <w:delText>-</w:delText>
                </w:r>
              </w:del>
            </w:ins>
          </w:p>
        </w:tc>
        <w:tc>
          <w:tcPr>
            <w:tcW w:w="2977" w:type="dxa"/>
            <w:vAlign w:val="center"/>
            <w:tcPrChange w:id="12372" w:author="Rafi Aziizi" w:date="2021-11-14T20:36:00Z">
              <w:tcPr>
                <w:tcW w:w="2977" w:type="dxa"/>
                <w:gridSpan w:val="2"/>
                <w:vAlign w:val="center"/>
              </w:tcPr>
            </w:tcPrChange>
          </w:tcPr>
          <w:p w14:paraId="4C007007" w14:textId="2DF5C067" w:rsidR="00992581" w:rsidRDefault="00110DAD">
            <w:pPr>
              <w:jc w:val="left"/>
              <w:rPr>
                <w:ins w:id="12373" w:author="chaniaayulestari@outlook.com" w:date="2021-11-14T06:45:00Z"/>
              </w:rPr>
              <w:pPrChange w:id="12374" w:author="Rafi Aziizi" w:date="2021-11-14T20:01:00Z">
                <w:pPr/>
              </w:pPrChange>
            </w:pPr>
            <w:ins w:id="12375" w:author="Rafi Aziizi" w:date="2021-11-14T20:16:00Z">
              <w:r>
                <w:t>Sistem dapat mencetak dokumen riwayat absen siswa selama satu semester atau sel</w:t>
              </w:r>
            </w:ins>
            <w:ins w:id="12376" w:author="Rafi Aziizi" w:date="2021-11-14T20:17:00Z">
              <w:r>
                <w:t>uruh absensi</w:t>
              </w:r>
            </w:ins>
          </w:p>
        </w:tc>
        <w:tc>
          <w:tcPr>
            <w:tcW w:w="3402" w:type="dxa"/>
            <w:tcPrChange w:id="12377" w:author="Rafi Aziizi" w:date="2021-11-14T20:36:00Z">
              <w:tcPr>
                <w:tcW w:w="3402" w:type="dxa"/>
                <w:gridSpan w:val="2"/>
              </w:tcPr>
            </w:tcPrChange>
          </w:tcPr>
          <w:p w14:paraId="47D69974" w14:textId="6B44C71E" w:rsidR="00992581" w:rsidRDefault="00110DAD" w:rsidP="00992581">
            <w:pPr>
              <w:rPr>
                <w:ins w:id="12378" w:author="chaniaayulestari@outlook.com" w:date="2021-11-14T06:45:00Z"/>
              </w:rPr>
            </w:pPr>
            <w:ins w:id="12379" w:author="Rafi Aziizi" w:date="2021-11-14T20:17:00Z">
              <w:r>
                <w:t xml:space="preserve">Pada gambar </w:t>
              </w:r>
            </w:ins>
            <w:ins w:id="12380" w:author="Rafi Aziizi" w:date="2021-11-14T20:19:00Z">
              <w:r>
                <w:t xml:space="preserve">di atas, </w:t>
              </w:r>
            </w:ins>
            <w:ins w:id="12381" w:author="Rafi Aziizi" w:date="2021-11-14T20:17:00Z">
              <w:r>
                <w:t>fitur cetak riwayat absen ini dapat menampilkan hasil dokumen data riwayat absen siswa berdasarkan periode 1 semester ataupun seluruh absensi</w:t>
              </w:r>
            </w:ins>
          </w:p>
        </w:tc>
        <w:tc>
          <w:tcPr>
            <w:tcW w:w="1417" w:type="dxa"/>
            <w:vAlign w:val="center"/>
            <w:tcPrChange w:id="12382" w:author="Rafi Aziizi" w:date="2021-11-14T20:36:00Z">
              <w:tcPr>
                <w:tcW w:w="1417" w:type="dxa"/>
                <w:gridSpan w:val="2"/>
                <w:vAlign w:val="center"/>
              </w:tcPr>
            </w:tcPrChange>
          </w:tcPr>
          <w:p w14:paraId="0EC9D9F9" w14:textId="77777777" w:rsidR="00992581" w:rsidRDefault="00992581">
            <w:pPr>
              <w:jc w:val="center"/>
              <w:rPr>
                <w:ins w:id="12383" w:author="chaniaayulestari@outlook.com" w:date="2021-11-14T06:45:00Z"/>
              </w:rPr>
              <w:pPrChange w:id="12384" w:author="Rafi Aziizi" w:date="2021-11-14T20:09:00Z">
                <w:pPr/>
              </w:pPrChange>
            </w:pPr>
          </w:p>
        </w:tc>
      </w:tr>
      <w:tr w:rsidR="00C15E41" w14:paraId="63330C79" w14:textId="77777777" w:rsidTr="00C15E41">
        <w:tblPrEx>
          <w:tblW w:w="14601" w:type="dxa"/>
          <w:tblInd w:w="-318" w:type="dxa"/>
          <w:tblPrExChange w:id="12385" w:author="Rafi Aziizi" w:date="2021-11-14T20:36:00Z">
            <w:tblPrEx>
              <w:tblW w:w="14601" w:type="dxa"/>
              <w:tblInd w:w="-318" w:type="dxa"/>
            </w:tblPrEx>
          </w:tblPrExChange>
        </w:tblPrEx>
        <w:trPr>
          <w:ins w:id="12386" w:author="chaniaayulestari@outlook.com" w:date="2021-11-14T06:45:00Z"/>
          <w:trPrChange w:id="12387" w:author="Rafi Aziizi" w:date="2021-11-14T20:36:00Z">
            <w:trPr>
              <w:gridBefore w:val="2"/>
            </w:trPr>
          </w:trPrChange>
        </w:trPr>
        <w:tc>
          <w:tcPr>
            <w:tcW w:w="568" w:type="dxa"/>
            <w:vAlign w:val="center"/>
            <w:tcPrChange w:id="12388" w:author="Rafi Aziizi" w:date="2021-11-14T20:36:00Z">
              <w:tcPr>
                <w:tcW w:w="568" w:type="dxa"/>
              </w:tcPr>
            </w:tcPrChange>
          </w:tcPr>
          <w:p w14:paraId="47F4348D" w14:textId="4E7EC68D" w:rsidR="00992581" w:rsidRDefault="00992581">
            <w:pPr>
              <w:jc w:val="left"/>
              <w:rPr>
                <w:ins w:id="12389" w:author="chaniaayulestari@outlook.com" w:date="2021-11-14T06:45:00Z"/>
              </w:rPr>
              <w:pPrChange w:id="12390" w:author="Rafi Aziizi" w:date="2021-11-14T20:36:00Z">
                <w:pPr/>
              </w:pPrChange>
            </w:pPr>
            <w:ins w:id="12391" w:author="chaniaayulestari@outlook.com" w:date="2021-11-14T06:47:00Z">
              <w:r>
                <w:t>12</w:t>
              </w:r>
            </w:ins>
          </w:p>
        </w:tc>
        <w:tc>
          <w:tcPr>
            <w:tcW w:w="1985" w:type="dxa"/>
            <w:vAlign w:val="center"/>
            <w:tcPrChange w:id="12392" w:author="Rafi Aziizi" w:date="2021-11-14T20:36:00Z">
              <w:tcPr>
                <w:tcW w:w="1985" w:type="dxa"/>
                <w:gridSpan w:val="2"/>
                <w:vAlign w:val="center"/>
              </w:tcPr>
            </w:tcPrChange>
          </w:tcPr>
          <w:p w14:paraId="7E90F0AB" w14:textId="66C091CF" w:rsidR="00992581" w:rsidRPr="008A066A" w:rsidRDefault="00992581">
            <w:pPr>
              <w:jc w:val="left"/>
              <w:rPr>
                <w:ins w:id="12393" w:author="chaniaayulestari@outlook.com" w:date="2021-11-14T06:45:00Z"/>
                <w:highlight w:val="yellow"/>
                <w:rPrChange w:id="12394" w:author="chaniaayulestari@outlook.com" w:date="2021-11-14T17:22:00Z">
                  <w:rPr>
                    <w:ins w:id="12395" w:author="chaniaayulestari@outlook.com" w:date="2021-11-14T06:45:00Z"/>
                  </w:rPr>
                </w:rPrChange>
              </w:rPr>
              <w:pPrChange w:id="12396" w:author="Rafi Aziizi" w:date="2021-11-14T20:36:00Z">
                <w:pPr/>
              </w:pPrChange>
            </w:pPr>
            <w:ins w:id="12397" w:author="Rafi Aziizi" w:date="2021-11-14T12:53:00Z">
              <w:r w:rsidRPr="008A066A">
                <w:rPr>
                  <w:highlight w:val="yellow"/>
                  <w:rPrChange w:id="12398" w:author="chaniaayulestari@outlook.com" w:date="2021-11-14T17:22:00Z">
                    <w:rPr/>
                  </w:rPrChange>
                </w:rPr>
                <w:t>SP-RC1</w:t>
              </w:r>
              <w:del w:id="12399" w:author="chaniaayulestari@outlook.com" w:date="2021-11-14T18:41:00Z">
                <w:r w:rsidRPr="008A066A" w:rsidDel="00C635D0">
                  <w:rPr>
                    <w:highlight w:val="yellow"/>
                    <w:rPrChange w:id="12400" w:author="chaniaayulestari@outlook.com" w:date="2021-11-14T17:22:00Z">
                      <w:rPr/>
                    </w:rPrChange>
                  </w:rPr>
                  <w:delText>9</w:delText>
                </w:r>
              </w:del>
            </w:ins>
            <w:ins w:id="12401" w:author="chaniaayulestari@outlook.com" w:date="2021-11-14T18:41:00Z">
              <w:r w:rsidR="00C635D0">
                <w:rPr>
                  <w:highlight w:val="yellow"/>
                </w:rPr>
                <w:t>8</w:t>
              </w:r>
            </w:ins>
            <w:ins w:id="12402" w:author="Rafi Aziizi" w:date="2021-11-14T12:53:00Z">
              <w:r w:rsidRPr="008A066A">
                <w:rPr>
                  <w:highlight w:val="yellow"/>
                  <w:rPrChange w:id="12403" w:author="chaniaayulestari@outlook.com" w:date="2021-11-14T17:22:00Z">
                    <w:rPr/>
                  </w:rPrChange>
                </w:rPr>
                <w:t>.1</w:t>
              </w:r>
            </w:ins>
          </w:p>
        </w:tc>
        <w:tc>
          <w:tcPr>
            <w:tcW w:w="2268" w:type="dxa"/>
            <w:vAlign w:val="center"/>
            <w:tcPrChange w:id="12404" w:author="Rafi Aziizi" w:date="2021-11-14T20:36:00Z">
              <w:tcPr>
                <w:tcW w:w="2268" w:type="dxa"/>
                <w:gridSpan w:val="2"/>
                <w:vAlign w:val="center"/>
              </w:tcPr>
            </w:tcPrChange>
          </w:tcPr>
          <w:p w14:paraId="196DBC18" w14:textId="44BB48D5" w:rsidR="00992581" w:rsidRPr="008A066A" w:rsidRDefault="00992581">
            <w:pPr>
              <w:jc w:val="left"/>
              <w:rPr>
                <w:ins w:id="12405" w:author="chaniaayulestari@outlook.com" w:date="2021-11-14T06:45:00Z"/>
                <w:highlight w:val="yellow"/>
                <w:rPrChange w:id="12406" w:author="chaniaayulestari@outlook.com" w:date="2021-11-14T17:22:00Z">
                  <w:rPr>
                    <w:ins w:id="12407" w:author="chaniaayulestari@outlook.com" w:date="2021-11-14T06:45:00Z"/>
                  </w:rPr>
                </w:rPrChange>
              </w:rPr>
              <w:pPrChange w:id="12408" w:author="Rafi Aziizi" w:date="2021-11-14T20:01:00Z">
                <w:pPr/>
              </w:pPrChange>
            </w:pPr>
            <w:ins w:id="12409" w:author="Rafi Aziizi" w:date="2021-11-14T12:54:00Z">
              <w:r w:rsidRPr="008A066A">
                <w:rPr>
                  <w:highlight w:val="yellow"/>
                  <w:rPrChange w:id="12410" w:author="chaniaayulestari@outlook.com" w:date="2021-11-14T17:22:00Z">
                    <w:rPr/>
                  </w:rPrChange>
                </w:rPr>
                <w:t>Lihat Absen</w:t>
              </w:r>
            </w:ins>
          </w:p>
        </w:tc>
        <w:tc>
          <w:tcPr>
            <w:tcW w:w="1984" w:type="dxa"/>
            <w:vAlign w:val="center"/>
            <w:tcPrChange w:id="12411" w:author="Rafi Aziizi" w:date="2021-11-14T20:36:00Z">
              <w:tcPr>
                <w:tcW w:w="1984" w:type="dxa"/>
                <w:gridSpan w:val="2"/>
                <w:vAlign w:val="center"/>
              </w:tcPr>
            </w:tcPrChange>
          </w:tcPr>
          <w:p w14:paraId="21D5B4D2" w14:textId="70B073C5" w:rsidR="00992581" w:rsidRDefault="00373DFB">
            <w:pPr>
              <w:jc w:val="left"/>
              <w:rPr>
                <w:ins w:id="12412" w:author="chaniaayulestari@outlook.com" w:date="2021-11-14T06:45:00Z"/>
              </w:rPr>
              <w:pPrChange w:id="12413" w:author="Rafi Aziizi" w:date="2021-11-14T20:01:00Z">
                <w:pPr/>
              </w:pPrChange>
            </w:pPr>
            <w:ins w:id="12414" w:author="chaniaayulestari@outlook.com" w:date="2021-11-14T16:57:00Z">
              <w:r>
                <w:t>-</w:t>
              </w:r>
            </w:ins>
          </w:p>
        </w:tc>
        <w:tc>
          <w:tcPr>
            <w:tcW w:w="2977" w:type="dxa"/>
            <w:vAlign w:val="center"/>
            <w:tcPrChange w:id="12415" w:author="Rafi Aziizi" w:date="2021-11-14T20:36:00Z">
              <w:tcPr>
                <w:tcW w:w="2977" w:type="dxa"/>
                <w:gridSpan w:val="2"/>
                <w:vAlign w:val="center"/>
              </w:tcPr>
            </w:tcPrChange>
          </w:tcPr>
          <w:p w14:paraId="1E869670" w14:textId="2EAE2A05" w:rsidR="00992581" w:rsidRDefault="002330D9">
            <w:pPr>
              <w:jc w:val="left"/>
              <w:rPr>
                <w:ins w:id="12416" w:author="chaniaayulestari@outlook.com" w:date="2021-11-14T06:45:00Z"/>
              </w:rPr>
              <w:pPrChange w:id="12417" w:author="Rafi Aziizi" w:date="2021-11-14T20:01:00Z">
                <w:pPr/>
              </w:pPrChange>
            </w:pPr>
            <w:ins w:id="12418" w:author="chaniaayulestari@outlook.com" w:date="2021-11-14T17:22:00Z">
              <w:r>
                <w:t xml:space="preserve">sistem dapat menampilkan data </w:t>
              </w:r>
            </w:ins>
            <w:ins w:id="12419" w:author="chaniaayulestari@outlook.com" w:date="2021-11-14T17:23:00Z">
              <w:r>
                <w:t>absen dan mencari data berdasarkan nis dan tanggal</w:t>
              </w:r>
            </w:ins>
            <w:ins w:id="12420" w:author="chaniaayulestari@outlook.com" w:date="2021-11-14T17:24:00Z">
              <w:r>
                <w:t xml:space="preserve"> dalam </w:t>
              </w:r>
            </w:ins>
            <w:ins w:id="12421" w:author="chaniaayulestari@outlook.com" w:date="2021-11-14T17:25:00Z">
              <w:r>
                <w:t xml:space="preserve">periode </w:t>
              </w:r>
            </w:ins>
            <w:ins w:id="12422" w:author="chaniaayulestari@outlook.com" w:date="2021-11-14T17:24:00Z">
              <w:r>
                <w:t>1 semester</w:t>
              </w:r>
            </w:ins>
          </w:p>
        </w:tc>
        <w:tc>
          <w:tcPr>
            <w:tcW w:w="3402" w:type="dxa"/>
            <w:tcPrChange w:id="12423" w:author="Rafi Aziizi" w:date="2021-11-14T20:36:00Z">
              <w:tcPr>
                <w:tcW w:w="3402" w:type="dxa"/>
                <w:gridSpan w:val="2"/>
              </w:tcPr>
            </w:tcPrChange>
          </w:tcPr>
          <w:p w14:paraId="0BA9DD66" w14:textId="64402023" w:rsidR="00EC1255" w:rsidRDefault="00D93EA0" w:rsidP="00992581">
            <w:pPr>
              <w:rPr>
                <w:ins w:id="12424" w:author="chaniaayulestari@outlook.com" w:date="2021-11-14T17:56:00Z"/>
              </w:rPr>
            </w:pPr>
            <w:ins w:id="12425" w:author="Rafi Aziizi" w:date="2021-11-14T20:22:00Z">
              <w:r>
                <w:rPr>
                  <w:noProof/>
                </w:rPr>
                <w:drawing>
                  <wp:inline distT="0" distB="0" distL="0" distR="0" wp14:anchorId="71722810" wp14:editId="7802D828">
                    <wp:extent cx="3737810" cy="21717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3749347" cy="2178403"/>
                            </a:xfrm>
                            <a:prstGeom prst="rect">
                              <a:avLst/>
                            </a:prstGeom>
                            <a:noFill/>
                            <a:ln>
                              <a:noFill/>
                            </a:ln>
                          </pic:spPr>
                        </pic:pic>
                      </a:graphicData>
                    </a:graphic>
                  </wp:inline>
                </w:drawing>
              </w:r>
            </w:ins>
          </w:p>
          <w:p w14:paraId="2C45F85E" w14:textId="55735D23" w:rsidR="00992581" w:rsidRDefault="002330D9" w:rsidP="00992581">
            <w:pPr>
              <w:rPr>
                <w:ins w:id="12426" w:author="chaniaayulestari@outlook.com" w:date="2021-11-14T06:45:00Z"/>
              </w:rPr>
            </w:pPr>
            <w:ins w:id="12427" w:author="chaniaayulestari@outlook.com" w:date="2021-11-14T17:23:00Z">
              <w:r>
                <w:t xml:space="preserve">Pada gambar </w:t>
              </w:r>
            </w:ins>
            <w:ins w:id="12428" w:author="Rafi Aziizi" w:date="2021-11-14T20:19:00Z">
              <w:r w:rsidR="00110DAD">
                <w:t>di atas,</w:t>
              </w:r>
            </w:ins>
            <w:ins w:id="12429" w:author="chaniaayulestari@outlook.com" w:date="2021-11-14T17:23:00Z">
              <w:del w:id="12430" w:author="Rafi Aziizi" w:date="2021-11-14T20:19:00Z">
                <w:r w:rsidDel="00110DAD">
                  <w:delText>diatas</w:delText>
                </w:r>
              </w:del>
              <w:r>
                <w:t xml:space="preserve"> fitur absen ini dapat menampilkan data</w:t>
              </w:r>
            </w:ins>
            <w:ins w:id="12431" w:author="chaniaayulestari@outlook.com" w:date="2021-11-14T17:24:00Z">
              <w:r>
                <w:t xml:space="preserve"> absen per-semester </w:t>
              </w:r>
            </w:ins>
            <w:ins w:id="12432" w:author="chaniaayulestari@outlook.com" w:date="2021-11-14T17:25:00Z">
              <w:r>
                <w:t>maupun</w:t>
              </w:r>
            </w:ins>
            <w:ins w:id="12433" w:author="Rafi Aziizi" w:date="2021-11-14T20:42:00Z">
              <w:r w:rsidR="00F261E9">
                <w:t xml:space="preserve"> pencaria</w:t>
              </w:r>
            </w:ins>
            <w:ins w:id="12434" w:author="Rafi Aziizi" w:date="2021-11-14T20:43:00Z">
              <w:r w:rsidR="00F261E9">
                <w:t>n</w:t>
              </w:r>
            </w:ins>
            <w:ins w:id="12435" w:author="chaniaayulestari@outlook.com" w:date="2021-11-14T17:25:00Z">
              <w:r>
                <w:t xml:space="preserve"> berdasarkan nis dan tanggal</w:t>
              </w:r>
            </w:ins>
          </w:p>
        </w:tc>
        <w:tc>
          <w:tcPr>
            <w:tcW w:w="1417" w:type="dxa"/>
            <w:vAlign w:val="center"/>
            <w:tcPrChange w:id="12436" w:author="Rafi Aziizi" w:date="2021-11-14T20:36:00Z">
              <w:tcPr>
                <w:tcW w:w="1417" w:type="dxa"/>
                <w:gridSpan w:val="2"/>
                <w:vAlign w:val="center"/>
              </w:tcPr>
            </w:tcPrChange>
          </w:tcPr>
          <w:p w14:paraId="1355F209" w14:textId="56970F83" w:rsidR="00992581" w:rsidRDefault="002330D9">
            <w:pPr>
              <w:jc w:val="center"/>
              <w:rPr>
                <w:ins w:id="12437" w:author="chaniaayulestari@outlook.com" w:date="2021-11-14T06:45:00Z"/>
              </w:rPr>
              <w:pPrChange w:id="12438" w:author="Rafi Aziizi" w:date="2021-11-14T20:09:00Z">
                <w:pPr/>
              </w:pPrChange>
            </w:pPr>
            <w:ins w:id="12439" w:author="chaniaayulestari@outlook.com" w:date="2021-11-14T17:25:00Z">
              <w:r>
                <w:t>sesuai</w:t>
              </w:r>
            </w:ins>
          </w:p>
        </w:tc>
      </w:tr>
      <w:tr w:rsidR="00C15E41" w14:paraId="1176F5BA" w14:textId="77777777" w:rsidTr="00C15E41">
        <w:tblPrEx>
          <w:tblW w:w="14601" w:type="dxa"/>
          <w:tblInd w:w="-318" w:type="dxa"/>
          <w:tblPrExChange w:id="12440" w:author="Rafi Aziizi" w:date="2021-11-14T20:36:00Z">
            <w:tblPrEx>
              <w:tblW w:w="14601" w:type="dxa"/>
              <w:tblInd w:w="-318" w:type="dxa"/>
            </w:tblPrEx>
          </w:tblPrExChange>
        </w:tblPrEx>
        <w:trPr>
          <w:ins w:id="12441" w:author="chaniaayulestari@outlook.com" w:date="2021-11-14T06:45:00Z"/>
          <w:trPrChange w:id="12442" w:author="Rafi Aziizi" w:date="2021-11-14T20:36:00Z">
            <w:trPr>
              <w:gridBefore w:val="2"/>
            </w:trPr>
          </w:trPrChange>
        </w:trPr>
        <w:tc>
          <w:tcPr>
            <w:tcW w:w="568" w:type="dxa"/>
            <w:vAlign w:val="center"/>
            <w:tcPrChange w:id="12443" w:author="Rafi Aziizi" w:date="2021-11-14T20:36:00Z">
              <w:tcPr>
                <w:tcW w:w="568" w:type="dxa"/>
              </w:tcPr>
            </w:tcPrChange>
          </w:tcPr>
          <w:p w14:paraId="2EC8F5B0" w14:textId="77664534" w:rsidR="00992581" w:rsidRDefault="00992581">
            <w:pPr>
              <w:jc w:val="left"/>
              <w:rPr>
                <w:ins w:id="12444" w:author="chaniaayulestari@outlook.com" w:date="2021-11-14T06:45:00Z"/>
              </w:rPr>
              <w:pPrChange w:id="12445" w:author="Rafi Aziizi" w:date="2021-11-14T20:36:00Z">
                <w:pPr/>
              </w:pPrChange>
            </w:pPr>
            <w:ins w:id="12446" w:author="chaniaayulestari@outlook.com" w:date="2021-11-14T06:47:00Z">
              <w:r>
                <w:lastRenderedPageBreak/>
                <w:t>13</w:t>
              </w:r>
            </w:ins>
          </w:p>
        </w:tc>
        <w:tc>
          <w:tcPr>
            <w:tcW w:w="1985" w:type="dxa"/>
            <w:vAlign w:val="center"/>
            <w:tcPrChange w:id="12447" w:author="Rafi Aziizi" w:date="2021-11-14T20:36:00Z">
              <w:tcPr>
                <w:tcW w:w="1985" w:type="dxa"/>
                <w:gridSpan w:val="2"/>
                <w:vAlign w:val="center"/>
              </w:tcPr>
            </w:tcPrChange>
          </w:tcPr>
          <w:p w14:paraId="6E862F76" w14:textId="07006EA9" w:rsidR="00992581" w:rsidRPr="002330D9" w:rsidRDefault="00992581">
            <w:pPr>
              <w:jc w:val="left"/>
              <w:rPr>
                <w:ins w:id="12448" w:author="chaniaayulestari@outlook.com" w:date="2021-11-14T06:45:00Z"/>
                <w:highlight w:val="yellow"/>
                <w:rPrChange w:id="12449" w:author="chaniaayulestari@outlook.com" w:date="2021-11-14T17:26:00Z">
                  <w:rPr>
                    <w:ins w:id="12450" w:author="chaniaayulestari@outlook.com" w:date="2021-11-14T06:45:00Z"/>
                  </w:rPr>
                </w:rPrChange>
              </w:rPr>
              <w:pPrChange w:id="12451" w:author="Rafi Aziizi" w:date="2021-11-14T20:36:00Z">
                <w:pPr/>
              </w:pPrChange>
            </w:pPr>
            <w:ins w:id="12452" w:author="Rafi Aziizi" w:date="2021-11-14T12:53:00Z">
              <w:r w:rsidRPr="002330D9">
                <w:rPr>
                  <w:highlight w:val="yellow"/>
                  <w:rPrChange w:id="12453" w:author="chaniaayulestari@outlook.com" w:date="2021-11-14T17:26:00Z">
                    <w:rPr/>
                  </w:rPrChange>
                </w:rPr>
                <w:t>SP-RC1</w:t>
              </w:r>
              <w:del w:id="12454" w:author="chaniaayulestari@outlook.com" w:date="2021-11-14T18:41:00Z">
                <w:r w:rsidRPr="002330D9" w:rsidDel="00C635D0">
                  <w:rPr>
                    <w:highlight w:val="yellow"/>
                    <w:rPrChange w:id="12455" w:author="chaniaayulestari@outlook.com" w:date="2021-11-14T17:26:00Z">
                      <w:rPr/>
                    </w:rPrChange>
                  </w:rPr>
                  <w:delText>9</w:delText>
                </w:r>
              </w:del>
            </w:ins>
            <w:ins w:id="12456" w:author="chaniaayulestari@outlook.com" w:date="2021-11-14T18:41:00Z">
              <w:r w:rsidR="00C635D0">
                <w:rPr>
                  <w:highlight w:val="yellow"/>
                </w:rPr>
                <w:t>8</w:t>
              </w:r>
            </w:ins>
            <w:ins w:id="12457" w:author="Rafi Aziizi" w:date="2021-11-14T12:53:00Z">
              <w:r w:rsidRPr="002330D9">
                <w:rPr>
                  <w:highlight w:val="yellow"/>
                  <w:rPrChange w:id="12458" w:author="chaniaayulestari@outlook.com" w:date="2021-11-14T17:26:00Z">
                    <w:rPr/>
                  </w:rPrChange>
                </w:rPr>
                <w:t>.2</w:t>
              </w:r>
            </w:ins>
          </w:p>
        </w:tc>
        <w:tc>
          <w:tcPr>
            <w:tcW w:w="2268" w:type="dxa"/>
            <w:vAlign w:val="center"/>
            <w:tcPrChange w:id="12459" w:author="Rafi Aziizi" w:date="2021-11-14T20:36:00Z">
              <w:tcPr>
                <w:tcW w:w="2268" w:type="dxa"/>
                <w:gridSpan w:val="2"/>
                <w:vAlign w:val="center"/>
              </w:tcPr>
            </w:tcPrChange>
          </w:tcPr>
          <w:p w14:paraId="2CD7A97F" w14:textId="3EB60B06" w:rsidR="00992581" w:rsidRPr="002330D9" w:rsidRDefault="00992581">
            <w:pPr>
              <w:jc w:val="left"/>
              <w:rPr>
                <w:ins w:id="12460" w:author="chaniaayulestari@outlook.com" w:date="2021-11-14T06:45:00Z"/>
                <w:highlight w:val="yellow"/>
                <w:rPrChange w:id="12461" w:author="chaniaayulestari@outlook.com" w:date="2021-11-14T17:26:00Z">
                  <w:rPr>
                    <w:ins w:id="12462" w:author="chaniaayulestari@outlook.com" w:date="2021-11-14T06:45:00Z"/>
                  </w:rPr>
                </w:rPrChange>
              </w:rPr>
              <w:pPrChange w:id="12463" w:author="Rafi Aziizi" w:date="2021-11-14T20:01:00Z">
                <w:pPr/>
              </w:pPrChange>
            </w:pPr>
            <w:ins w:id="12464" w:author="Rafi Aziizi" w:date="2021-11-14T12:54:00Z">
              <w:r w:rsidRPr="002330D9">
                <w:rPr>
                  <w:highlight w:val="yellow"/>
                  <w:rPrChange w:id="12465" w:author="chaniaayulestari@outlook.com" w:date="2021-11-14T17:26:00Z">
                    <w:rPr/>
                  </w:rPrChange>
                </w:rPr>
                <w:t>Edit Absen</w:t>
              </w:r>
            </w:ins>
          </w:p>
        </w:tc>
        <w:tc>
          <w:tcPr>
            <w:tcW w:w="1984" w:type="dxa"/>
            <w:vAlign w:val="center"/>
            <w:tcPrChange w:id="12466" w:author="Rafi Aziizi" w:date="2021-11-14T20:36:00Z">
              <w:tcPr>
                <w:tcW w:w="1984" w:type="dxa"/>
                <w:gridSpan w:val="2"/>
                <w:vAlign w:val="center"/>
              </w:tcPr>
            </w:tcPrChange>
          </w:tcPr>
          <w:p w14:paraId="688E28B4" w14:textId="63BB494F" w:rsidR="00992581" w:rsidRDefault="002330D9">
            <w:pPr>
              <w:jc w:val="left"/>
              <w:rPr>
                <w:ins w:id="12467" w:author="chaniaayulestari@outlook.com" w:date="2021-11-14T06:45:00Z"/>
              </w:rPr>
              <w:pPrChange w:id="12468" w:author="Rafi Aziizi" w:date="2021-11-14T20:01:00Z">
                <w:pPr/>
              </w:pPrChange>
            </w:pPr>
            <w:ins w:id="12469" w:author="chaniaayulestari@outlook.com" w:date="2021-11-14T17:26:00Z">
              <w:r>
                <w:t>status absen sisw</w:t>
              </w:r>
            </w:ins>
            <w:ins w:id="12470" w:author="chaniaayulestari@outlook.com" w:date="2021-11-14T17:27:00Z">
              <w:r>
                <w:t>a</w:t>
              </w:r>
            </w:ins>
          </w:p>
        </w:tc>
        <w:tc>
          <w:tcPr>
            <w:tcW w:w="2977" w:type="dxa"/>
            <w:vAlign w:val="center"/>
            <w:tcPrChange w:id="12471" w:author="Rafi Aziizi" w:date="2021-11-14T20:36:00Z">
              <w:tcPr>
                <w:tcW w:w="2977" w:type="dxa"/>
                <w:gridSpan w:val="2"/>
                <w:vAlign w:val="center"/>
              </w:tcPr>
            </w:tcPrChange>
          </w:tcPr>
          <w:p w14:paraId="30BC6ABE" w14:textId="1BE049C5" w:rsidR="00992581" w:rsidRDefault="002330D9">
            <w:pPr>
              <w:jc w:val="left"/>
              <w:rPr>
                <w:ins w:id="12472" w:author="chaniaayulestari@outlook.com" w:date="2021-11-14T06:45:00Z"/>
              </w:rPr>
              <w:pPrChange w:id="12473" w:author="Rafi Aziizi" w:date="2021-11-14T20:01:00Z">
                <w:pPr/>
              </w:pPrChange>
            </w:pPr>
            <w:ins w:id="12474" w:author="chaniaayulestari@outlook.com" w:date="2021-11-14T17:27:00Z">
              <w:r>
                <w:t>sistem dapat merubah status</w:t>
              </w:r>
            </w:ins>
            <w:ins w:id="12475" w:author="chaniaayulestari@outlook.com" w:date="2021-11-14T17:29:00Z">
              <w:r w:rsidR="00761469">
                <w:t xml:space="preserve"> absensi</w:t>
              </w:r>
            </w:ins>
            <w:ins w:id="12476" w:author="chaniaayulestari@outlook.com" w:date="2021-11-14T17:27:00Z">
              <w:r>
                <w:t xml:space="preserve"> siswa</w:t>
              </w:r>
            </w:ins>
          </w:p>
        </w:tc>
        <w:tc>
          <w:tcPr>
            <w:tcW w:w="3402" w:type="dxa"/>
            <w:tcPrChange w:id="12477" w:author="Rafi Aziizi" w:date="2021-11-14T20:36:00Z">
              <w:tcPr>
                <w:tcW w:w="3402" w:type="dxa"/>
                <w:gridSpan w:val="2"/>
              </w:tcPr>
            </w:tcPrChange>
          </w:tcPr>
          <w:p w14:paraId="108B94F3" w14:textId="04E2925F" w:rsidR="00EC1255" w:rsidRDefault="00D93EA0" w:rsidP="00992581">
            <w:pPr>
              <w:rPr>
                <w:ins w:id="12478" w:author="chaniaayulestari@outlook.com" w:date="2021-11-14T17:56:00Z"/>
              </w:rPr>
            </w:pPr>
            <w:ins w:id="12479" w:author="Rafi Aziizi" w:date="2021-11-14T20:22:00Z">
              <w:r>
                <w:rPr>
                  <w:noProof/>
                </w:rPr>
                <w:drawing>
                  <wp:inline distT="0" distB="0" distL="0" distR="0" wp14:anchorId="3D30182B" wp14:editId="7A499DB4">
                    <wp:extent cx="3695700" cy="2147233"/>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3720271" cy="2161509"/>
                            </a:xfrm>
                            <a:prstGeom prst="rect">
                              <a:avLst/>
                            </a:prstGeom>
                            <a:noFill/>
                            <a:ln>
                              <a:noFill/>
                            </a:ln>
                          </pic:spPr>
                        </pic:pic>
                      </a:graphicData>
                    </a:graphic>
                  </wp:inline>
                </w:drawing>
              </w:r>
            </w:ins>
          </w:p>
          <w:p w14:paraId="4757BD56" w14:textId="7540251F" w:rsidR="00992581" w:rsidRDefault="00761469" w:rsidP="00992581">
            <w:pPr>
              <w:rPr>
                <w:ins w:id="12480" w:author="chaniaayulestari@outlook.com" w:date="2021-11-14T06:45:00Z"/>
              </w:rPr>
            </w:pPr>
            <w:ins w:id="12481" w:author="chaniaayulestari@outlook.com" w:date="2021-11-14T17:28:00Z">
              <w:r>
                <w:t xml:space="preserve">Pada gambar </w:t>
              </w:r>
            </w:ins>
            <w:ins w:id="12482" w:author="Rafi Aziizi" w:date="2021-11-14T20:19:00Z">
              <w:r w:rsidR="00110DAD">
                <w:t>di atas,</w:t>
              </w:r>
            </w:ins>
            <w:ins w:id="12483" w:author="chaniaayulestari@outlook.com" w:date="2021-11-14T17:28:00Z">
              <w:del w:id="12484" w:author="Rafi Aziizi" w:date="2021-11-14T20:19:00Z">
                <w:r w:rsidDel="00110DAD">
                  <w:delText>diatas</w:delText>
                </w:r>
              </w:del>
              <w:r>
                <w:t xml:space="preserve"> fitur edit ini dapat merubah status absensi  siswa sesuai dengan data status </w:t>
              </w:r>
            </w:ins>
            <w:ins w:id="12485" w:author="Rafi Aziizi" w:date="2021-11-14T20:44:00Z">
              <w:r w:rsidR="00F261E9">
                <w:t>absensi</w:t>
              </w:r>
            </w:ins>
            <w:ins w:id="12486" w:author="chaniaayulestari@outlook.com" w:date="2021-11-14T17:28:00Z">
              <w:del w:id="12487" w:author="Rafi Aziizi" w:date="2021-11-14T20:44:00Z">
                <w:r w:rsidDel="00F261E9">
                  <w:delText>m</w:delText>
                </w:r>
              </w:del>
            </w:ins>
            <w:ins w:id="12488" w:author="chaniaayulestari@outlook.com" w:date="2021-11-14T17:29:00Z">
              <w:del w:id="12489" w:author="Rafi Aziizi" w:date="2021-11-14T20:44:00Z">
                <w:r w:rsidDel="00F261E9">
                  <w:delText>asukan</w:delText>
                </w:r>
              </w:del>
            </w:ins>
            <w:ins w:id="12490" w:author="Rafi Aziizi" w:date="2021-11-14T20:24:00Z">
              <w:r w:rsidR="00D93EA0">
                <w:t xml:space="preserve"> baru</w:t>
              </w:r>
            </w:ins>
            <w:ins w:id="12491" w:author="Rafi Aziizi" w:date="2021-11-14T20:44:00Z">
              <w:r w:rsidR="00F261E9">
                <w:t xml:space="preserve"> berdasarkan keterangan siswa.</w:t>
              </w:r>
            </w:ins>
            <w:ins w:id="12492" w:author="chaniaayulestari@outlook.com" w:date="2021-11-14T17:29:00Z">
              <w:del w:id="12493" w:author="Rafi Aziizi" w:date="2021-11-14T20:44:00Z">
                <w:r w:rsidDel="00F261E9">
                  <w:delText>.</w:delText>
                </w:r>
              </w:del>
            </w:ins>
          </w:p>
        </w:tc>
        <w:tc>
          <w:tcPr>
            <w:tcW w:w="1417" w:type="dxa"/>
            <w:vAlign w:val="center"/>
            <w:tcPrChange w:id="12494" w:author="Rafi Aziizi" w:date="2021-11-14T20:36:00Z">
              <w:tcPr>
                <w:tcW w:w="1417" w:type="dxa"/>
                <w:gridSpan w:val="2"/>
                <w:vAlign w:val="center"/>
              </w:tcPr>
            </w:tcPrChange>
          </w:tcPr>
          <w:p w14:paraId="0C075C92" w14:textId="4993FA41" w:rsidR="00992581" w:rsidRDefault="00761469">
            <w:pPr>
              <w:jc w:val="center"/>
              <w:rPr>
                <w:ins w:id="12495" w:author="chaniaayulestari@outlook.com" w:date="2021-11-14T06:45:00Z"/>
              </w:rPr>
              <w:pPrChange w:id="12496" w:author="Rafi Aziizi" w:date="2021-11-14T20:09:00Z">
                <w:pPr/>
              </w:pPrChange>
            </w:pPr>
            <w:ins w:id="12497" w:author="chaniaayulestari@outlook.com" w:date="2021-11-14T17:29:00Z">
              <w:r>
                <w:t>sesuai</w:t>
              </w:r>
            </w:ins>
          </w:p>
        </w:tc>
      </w:tr>
      <w:tr w:rsidR="00C15E41" w14:paraId="4E433668" w14:textId="77777777" w:rsidTr="00C15E41">
        <w:tblPrEx>
          <w:tblW w:w="14601" w:type="dxa"/>
          <w:tblInd w:w="-318" w:type="dxa"/>
          <w:tblPrExChange w:id="12498" w:author="Rafi Aziizi" w:date="2021-11-14T20:36:00Z">
            <w:tblPrEx>
              <w:tblW w:w="14601" w:type="dxa"/>
              <w:tblInd w:w="-318" w:type="dxa"/>
            </w:tblPrEx>
          </w:tblPrExChange>
        </w:tblPrEx>
        <w:trPr>
          <w:ins w:id="12499" w:author="chaniaayulestari@outlook.com" w:date="2021-11-14T06:45:00Z"/>
          <w:trPrChange w:id="12500" w:author="Rafi Aziizi" w:date="2021-11-14T20:36:00Z">
            <w:trPr>
              <w:gridBefore w:val="2"/>
            </w:trPr>
          </w:trPrChange>
        </w:trPr>
        <w:tc>
          <w:tcPr>
            <w:tcW w:w="568" w:type="dxa"/>
            <w:vAlign w:val="center"/>
            <w:tcPrChange w:id="12501" w:author="Rafi Aziizi" w:date="2021-11-14T20:36:00Z">
              <w:tcPr>
                <w:tcW w:w="568" w:type="dxa"/>
              </w:tcPr>
            </w:tcPrChange>
          </w:tcPr>
          <w:p w14:paraId="18D7514A" w14:textId="41036D3A" w:rsidR="00992581" w:rsidRDefault="00992581">
            <w:pPr>
              <w:jc w:val="left"/>
              <w:rPr>
                <w:ins w:id="12502" w:author="chaniaayulestari@outlook.com" w:date="2021-11-14T06:45:00Z"/>
              </w:rPr>
              <w:pPrChange w:id="12503" w:author="Rafi Aziizi" w:date="2021-11-14T20:36:00Z">
                <w:pPr/>
              </w:pPrChange>
            </w:pPr>
            <w:ins w:id="12504" w:author="chaniaayulestari@outlook.com" w:date="2021-11-14T06:47:00Z">
              <w:r>
                <w:lastRenderedPageBreak/>
                <w:t>14</w:t>
              </w:r>
            </w:ins>
          </w:p>
        </w:tc>
        <w:tc>
          <w:tcPr>
            <w:tcW w:w="1985" w:type="dxa"/>
            <w:vAlign w:val="center"/>
            <w:tcPrChange w:id="12505" w:author="Rafi Aziizi" w:date="2021-11-14T20:36:00Z">
              <w:tcPr>
                <w:tcW w:w="1985" w:type="dxa"/>
                <w:gridSpan w:val="2"/>
                <w:vAlign w:val="center"/>
              </w:tcPr>
            </w:tcPrChange>
          </w:tcPr>
          <w:p w14:paraId="17563A5C" w14:textId="7CBA07D9" w:rsidR="00992581" w:rsidRPr="00761469" w:rsidRDefault="00992581">
            <w:pPr>
              <w:jc w:val="left"/>
              <w:rPr>
                <w:ins w:id="12506" w:author="chaniaayulestari@outlook.com" w:date="2021-11-14T06:45:00Z"/>
                <w:highlight w:val="yellow"/>
                <w:rPrChange w:id="12507" w:author="chaniaayulestari@outlook.com" w:date="2021-11-14T17:29:00Z">
                  <w:rPr>
                    <w:ins w:id="12508" w:author="chaniaayulestari@outlook.com" w:date="2021-11-14T06:45:00Z"/>
                  </w:rPr>
                </w:rPrChange>
              </w:rPr>
              <w:pPrChange w:id="12509" w:author="Rafi Aziizi" w:date="2021-11-14T20:36:00Z">
                <w:pPr/>
              </w:pPrChange>
            </w:pPr>
            <w:ins w:id="12510" w:author="Rafi Aziizi" w:date="2021-11-14T12:53:00Z">
              <w:r w:rsidRPr="00761469">
                <w:rPr>
                  <w:highlight w:val="yellow"/>
                  <w:rPrChange w:id="12511" w:author="chaniaayulestari@outlook.com" w:date="2021-11-14T17:29:00Z">
                    <w:rPr/>
                  </w:rPrChange>
                </w:rPr>
                <w:t>SP-RC1</w:t>
              </w:r>
              <w:del w:id="12512" w:author="chaniaayulestari@outlook.com" w:date="2021-11-14T18:41:00Z">
                <w:r w:rsidRPr="00761469" w:rsidDel="00C635D0">
                  <w:rPr>
                    <w:highlight w:val="yellow"/>
                    <w:rPrChange w:id="12513" w:author="chaniaayulestari@outlook.com" w:date="2021-11-14T17:29:00Z">
                      <w:rPr/>
                    </w:rPrChange>
                  </w:rPr>
                  <w:delText>9</w:delText>
                </w:r>
              </w:del>
            </w:ins>
            <w:ins w:id="12514" w:author="chaniaayulestari@outlook.com" w:date="2021-11-14T18:41:00Z">
              <w:r w:rsidR="00C635D0">
                <w:rPr>
                  <w:highlight w:val="yellow"/>
                </w:rPr>
                <w:t>8</w:t>
              </w:r>
            </w:ins>
            <w:ins w:id="12515" w:author="Rafi Aziizi" w:date="2021-11-14T12:53:00Z">
              <w:r w:rsidRPr="00761469">
                <w:rPr>
                  <w:highlight w:val="yellow"/>
                  <w:rPrChange w:id="12516" w:author="chaniaayulestari@outlook.com" w:date="2021-11-14T17:29:00Z">
                    <w:rPr/>
                  </w:rPrChange>
                </w:rPr>
                <w:t>.3</w:t>
              </w:r>
            </w:ins>
          </w:p>
        </w:tc>
        <w:tc>
          <w:tcPr>
            <w:tcW w:w="2268" w:type="dxa"/>
            <w:vAlign w:val="center"/>
            <w:tcPrChange w:id="12517" w:author="Rafi Aziizi" w:date="2021-11-14T20:36:00Z">
              <w:tcPr>
                <w:tcW w:w="2268" w:type="dxa"/>
                <w:gridSpan w:val="2"/>
                <w:vAlign w:val="center"/>
              </w:tcPr>
            </w:tcPrChange>
          </w:tcPr>
          <w:p w14:paraId="620990EB" w14:textId="262B059D" w:rsidR="00992581" w:rsidRPr="00761469" w:rsidRDefault="00992581">
            <w:pPr>
              <w:jc w:val="left"/>
              <w:rPr>
                <w:ins w:id="12518" w:author="chaniaayulestari@outlook.com" w:date="2021-11-14T06:45:00Z"/>
                <w:highlight w:val="yellow"/>
                <w:rPrChange w:id="12519" w:author="chaniaayulestari@outlook.com" w:date="2021-11-14T17:29:00Z">
                  <w:rPr>
                    <w:ins w:id="12520" w:author="chaniaayulestari@outlook.com" w:date="2021-11-14T06:45:00Z"/>
                  </w:rPr>
                </w:rPrChange>
              </w:rPr>
              <w:pPrChange w:id="12521" w:author="Rafi Aziizi" w:date="2021-11-14T20:01:00Z">
                <w:pPr/>
              </w:pPrChange>
            </w:pPr>
            <w:commentRangeStart w:id="12522"/>
            <w:ins w:id="12523" w:author="Rafi Aziizi" w:date="2021-11-14T12:54:00Z">
              <w:r w:rsidRPr="00761469">
                <w:rPr>
                  <w:highlight w:val="yellow"/>
                  <w:rPrChange w:id="12524" w:author="chaniaayulestari@outlook.com" w:date="2021-11-14T17:29:00Z">
                    <w:rPr/>
                  </w:rPrChange>
                </w:rPr>
                <w:t>Tambah Absen</w:t>
              </w:r>
              <w:commentRangeEnd w:id="12522"/>
              <w:r w:rsidRPr="00761469">
                <w:rPr>
                  <w:rStyle w:val="CommentReference"/>
                  <w:highlight w:val="yellow"/>
                  <w:rPrChange w:id="12525" w:author="chaniaayulestari@outlook.com" w:date="2021-11-14T17:29:00Z">
                    <w:rPr>
                      <w:rStyle w:val="CommentReference"/>
                    </w:rPr>
                  </w:rPrChange>
                </w:rPr>
                <w:commentReference w:id="12522"/>
              </w:r>
            </w:ins>
          </w:p>
        </w:tc>
        <w:tc>
          <w:tcPr>
            <w:tcW w:w="1984" w:type="dxa"/>
            <w:vAlign w:val="center"/>
            <w:tcPrChange w:id="12526" w:author="Rafi Aziizi" w:date="2021-11-14T20:36:00Z">
              <w:tcPr>
                <w:tcW w:w="1984" w:type="dxa"/>
                <w:gridSpan w:val="2"/>
                <w:vAlign w:val="center"/>
              </w:tcPr>
            </w:tcPrChange>
          </w:tcPr>
          <w:p w14:paraId="24097BBD" w14:textId="0C32F3FB" w:rsidR="00992581" w:rsidRDefault="00A4326A">
            <w:pPr>
              <w:jc w:val="left"/>
              <w:rPr>
                <w:ins w:id="12527" w:author="chaniaayulestari@outlook.com" w:date="2021-11-14T06:45:00Z"/>
              </w:rPr>
              <w:pPrChange w:id="12528" w:author="Rafi Aziizi" w:date="2021-11-14T20:01:00Z">
                <w:pPr/>
              </w:pPrChange>
            </w:pPr>
            <w:ins w:id="12529" w:author="chaniaayulestari@outlook.com" w:date="2021-11-14T16:50:00Z">
              <w:r>
                <w:t>Tambah data absen</w:t>
              </w:r>
            </w:ins>
            <w:ins w:id="12530" w:author="chaniaayulestari@outlook.com" w:date="2021-11-14T17:51:00Z">
              <w:r w:rsidR="003827DC">
                <w:t xml:space="preserve"> baru</w:t>
              </w:r>
            </w:ins>
          </w:p>
        </w:tc>
        <w:tc>
          <w:tcPr>
            <w:tcW w:w="2977" w:type="dxa"/>
            <w:vAlign w:val="center"/>
            <w:tcPrChange w:id="12531" w:author="Rafi Aziizi" w:date="2021-11-14T20:36:00Z">
              <w:tcPr>
                <w:tcW w:w="2977" w:type="dxa"/>
                <w:gridSpan w:val="2"/>
                <w:vAlign w:val="center"/>
              </w:tcPr>
            </w:tcPrChange>
          </w:tcPr>
          <w:p w14:paraId="1ADCB883" w14:textId="472FCE25" w:rsidR="00992581" w:rsidRDefault="006E1B9F">
            <w:pPr>
              <w:jc w:val="left"/>
              <w:rPr>
                <w:ins w:id="12532" w:author="chaniaayulestari@outlook.com" w:date="2021-11-14T06:45:00Z"/>
              </w:rPr>
              <w:pPrChange w:id="12533" w:author="Rafi Aziizi" w:date="2021-11-14T20:01:00Z">
                <w:pPr/>
              </w:pPrChange>
            </w:pPr>
            <w:ins w:id="12534" w:author="chaniaayulestari@outlook.com" w:date="2021-11-14T17:34:00Z">
              <w:r>
                <w:t xml:space="preserve">sistem dapat merekam absen siswa berdasarkan kartu </w:t>
              </w:r>
            </w:ins>
            <w:ins w:id="12535" w:author="chaniaayulestari@outlook.com" w:date="2021-11-14T17:35:00Z">
              <w:r>
                <w:t>yang dimiliki</w:t>
              </w:r>
            </w:ins>
            <w:ins w:id="12536" w:author="chaniaayulestari@outlook.com" w:date="2021-11-14T17:36:00Z">
              <w:r>
                <w:t xml:space="preserve"> secara realtime</w:t>
              </w:r>
            </w:ins>
          </w:p>
        </w:tc>
        <w:tc>
          <w:tcPr>
            <w:tcW w:w="3402" w:type="dxa"/>
            <w:tcPrChange w:id="12537" w:author="Rafi Aziizi" w:date="2021-11-14T20:36:00Z">
              <w:tcPr>
                <w:tcW w:w="3402" w:type="dxa"/>
                <w:gridSpan w:val="2"/>
              </w:tcPr>
            </w:tcPrChange>
          </w:tcPr>
          <w:p w14:paraId="3E947EFB" w14:textId="4D316FF4" w:rsidR="00EC1255" w:rsidRDefault="00D93EA0" w:rsidP="00992581">
            <w:pPr>
              <w:rPr>
                <w:ins w:id="12538" w:author="chaniaayulestari@outlook.com" w:date="2021-11-14T17:56:00Z"/>
              </w:rPr>
            </w:pPr>
            <w:ins w:id="12539" w:author="Rafi Aziizi" w:date="2021-11-14T20:23:00Z">
              <w:r>
                <w:rPr>
                  <w:noProof/>
                </w:rPr>
                <w:drawing>
                  <wp:inline distT="0" distB="0" distL="0" distR="0" wp14:anchorId="7145682C" wp14:editId="68D91B03">
                    <wp:extent cx="3476625" cy="2138802"/>
                    <wp:effectExtent l="0" t="0" r="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216" cstate="print">
                              <a:extLst>
                                <a:ext uri="{28A0092B-C50C-407E-A947-70E740481C1C}">
                                  <a14:useLocalDpi xmlns:a14="http://schemas.microsoft.com/office/drawing/2010/main" val="0"/>
                                </a:ext>
                              </a:extLst>
                            </a:blip>
                            <a:srcRect t="39876" b="25539"/>
                            <a:stretch/>
                          </pic:blipFill>
                          <pic:spPr bwMode="auto">
                            <a:xfrm>
                              <a:off x="0" y="0"/>
                              <a:ext cx="3506573" cy="2157226"/>
                            </a:xfrm>
                            <a:prstGeom prst="rect">
                              <a:avLst/>
                            </a:prstGeom>
                            <a:noFill/>
                            <a:ln>
                              <a:noFill/>
                            </a:ln>
                            <a:extLst>
                              <a:ext uri="{53640926-AAD7-44D8-BBD7-CCE9431645EC}">
                                <a14:shadowObscured xmlns:a14="http://schemas.microsoft.com/office/drawing/2010/main"/>
                              </a:ext>
                            </a:extLst>
                          </pic:spPr>
                        </pic:pic>
                      </a:graphicData>
                    </a:graphic>
                  </wp:inline>
                </w:drawing>
              </w:r>
            </w:ins>
          </w:p>
          <w:p w14:paraId="209F2B92" w14:textId="62475EB5" w:rsidR="00992581" w:rsidRDefault="00D12FBC" w:rsidP="00992581">
            <w:pPr>
              <w:rPr>
                <w:ins w:id="12540" w:author="chaniaayulestari@outlook.com" w:date="2021-11-14T06:45:00Z"/>
              </w:rPr>
            </w:pPr>
            <w:ins w:id="12541" w:author="chaniaayulestari@outlook.com" w:date="2021-11-14T16:54:00Z">
              <w:r>
                <w:t xml:space="preserve">Pada gambar </w:t>
              </w:r>
            </w:ins>
            <w:ins w:id="12542" w:author="Rafi Aziizi" w:date="2021-11-14T20:19:00Z">
              <w:r w:rsidR="00110DAD">
                <w:t>di atas,</w:t>
              </w:r>
            </w:ins>
            <w:ins w:id="12543" w:author="chaniaayulestari@outlook.com" w:date="2021-11-14T16:54:00Z">
              <w:del w:id="12544" w:author="Rafi Aziizi" w:date="2021-11-14T20:19:00Z">
                <w:r w:rsidDel="00110DAD">
                  <w:delText>diatas</w:delText>
                </w:r>
              </w:del>
              <w:r>
                <w:t xml:space="preserve"> fitur ini dapat  menambahkan </w:t>
              </w:r>
            </w:ins>
            <w:ins w:id="12545" w:author="Rafi Aziizi" w:date="2021-11-14T20:44:00Z">
              <w:r w:rsidR="00F261E9">
                <w:t xml:space="preserve">data </w:t>
              </w:r>
            </w:ins>
            <w:ins w:id="12546" w:author="chaniaayulestari@outlook.com" w:date="2021-11-14T16:54:00Z">
              <w:r>
                <w:t>absen</w:t>
              </w:r>
            </w:ins>
            <w:ins w:id="12547" w:author="Rafi Aziizi" w:date="2021-11-14T20:45:00Z">
              <w:r w:rsidR="00F261E9">
                <w:t xml:space="preserve"> </w:t>
              </w:r>
            </w:ins>
            <w:ins w:id="12548" w:author="chaniaayulestari@outlook.com" w:date="2021-11-14T16:54:00Z">
              <w:r>
                <w:t xml:space="preserve"> kedalam sistem</w:t>
              </w:r>
            </w:ins>
            <w:ins w:id="12549" w:author="chaniaayulestari@outlook.com" w:date="2021-11-14T17:35:00Z">
              <w:r w:rsidR="006E1B9F">
                <w:t xml:space="preserve"> </w:t>
              </w:r>
            </w:ins>
            <w:ins w:id="12550" w:author="chaniaayulestari@outlook.com" w:date="2021-11-14T17:36:00Z">
              <w:r w:rsidR="006E1B9F">
                <w:t>s</w:t>
              </w:r>
              <w:del w:id="12551" w:author="Rafi Aziizi" w:date="2021-11-14T20:44:00Z">
                <w:r w:rsidR="006E1B9F" w:rsidDel="00F261E9">
                  <w:delText>s</w:delText>
                </w:r>
              </w:del>
              <w:r w:rsidR="006E1B9F">
                <w:t>ecara realtime</w:t>
              </w:r>
            </w:ins>
            <w:ins w:id="12552" w:author="Rafi Aziizi" w:date="2021-11-14T20:44:00Z">
              <w:r w:rsidR="00F261E9">
                <w:t xml:space="preserve"> dengan aturan waktu yang berlaku</w:t>
              </w:r>
            </w:ins>
            <w:ins w:id="12553" w:author="Rafi Aziizi" w:date="2021-11-14T20:45:00Z">
              <w:r w:rsidR="00F261E9">
                <w:t>.</w:t>
              </w:r>
            </w:ins>
          </w:p>
        </w:tc>
        <w:tc>
          <w:tcPr>
            <w:tcW w:w="1417" w:type="dxa"/>
            <w:vAlign w:val="center"/>
            <w:tcPrChange w:id="12554" w:author="Rafi Aziizi" w:date="2021-11-14T20:36:00Z">
              <w:tcPr>
                <w:tcW w:w="1417" w:type="dxa"/>
                <w:gridSpan w:val="2"/>
                <w:vAlign w:val="center"/>
              </w:tcPr>
            </w:tcPrChange>
          </w:tcPr>
          <w:p w14:paraId="15573970" w14:textId="2FF786D7" w:rsidR="00992581" w:rsidRDefault="006E1B9F">
            <w:pPr>
              <w:jc w:val="center"/>
              <w:rPr>
                <w:ins w:id="12555" w:author="chaniaayulestari@outlook.com" w:date="2021-11-14T06:45:00Z"/>
              </w:rPr>
              <w:pPrChange w:id="12556" w:author="Rafi Aziizi" w:date="2021-11-14T20:09:00Z">
                <w:pPr/>
              </w:pPrChange>
            </w:pPr>
            <w:ins w:id="12557" w:author="chaniaayulestari@outlook.com" w:date="2021-11-14T17:35:00Z">
              <w:r>
                <w:t>sesuai</w:t>
              </w:r>
            </w:ins>
          </w:p>
        </w:tc>
      </w:tr>
      <w:tr w:rsidR="00C15E41" w14:paraId="1BE1691E" w14:textId="77777777" w:rsidTr="00C15E41">
        <w:tblPrEx>
          <w:tblW w:w="14601" w:type="dxa"/>
          <w:tblInd w:w="-318" w:type="dxa"/>
          <w:tblPrExChange w:id="12558" w:author="Rafi Aziizi" w:date="2021-11-14T20:36:00Z">
            <w:tblPrEx>
              <w:tblW w:w="14601" w:type="dxa"/>
              <w:tblInd w:w="-318" w:type="dxa"/>
            </w:tblPrEx>
          </w:tblPrExChange>
        </w:tblPrEx>
        <w:trPr>
          <w:ins w:id="12559" w:author="Rafi Aziizi" w:date="2021-11-14T12:47:00Z"/>
          <w:trPrChange w:id="12560" w:author="Rafi Aziizi" w:date="2021-11-14T20:36:00Z">
            <w:trPr>
              <w:gridBefore w:val="2"/>
            </w:trPr>
          </w:trPrChange>
        </w:trPr>
        <w:tc>
          <w:tcPr>
            <w:tcW w:w="568" w:type="dxa"/>
            <w:vAlign w:val="center"/>
            <w:tcPrChange w:id="12561" w:author="Rafi Aziizi" w:date="2021-11-14T20:36:00Z">
              <w:tcPr>
                <w:tcW w:w="568" w:type="dxa"/>
              </w:tcPr>
            </w:tcPrChange>
          </w:tcPr>
          <w:p w14:paraId="30716D0D" w14:textId="113A185F" w:rsidR="00992581" w:rsidRDefault="00992581">
            <w:pPr>
              <w:jc w:val="left"/>
              <w:rPr>
                <w:ins w:id="12562" w:author="Rafi Aziizi" w:date="2021-11-14T12:47:00Z"/>
              </w:rPr>
              <w:pPrChange w:id="12563" w:author="Rafi Aziizi" w:date="2021-11-14T20:36:00Z">
                <w:pPr/>
              </w:pPrChange>
            </w:pPr>
            <w:ins w:id="12564" w:author="Rafi Aziizi" w:date="2021-11-14T12:48:00Z">
              <w:r>
                <w:t>15</w:t>
              </w:r>
            </w:ins>
          </w:p>
        </w:tc>
        <w:tc>
          <w:tcPr>
            <w:tcW w:w="1985" w:type="dxa"/>
            <w:vAlign w:val="center"/>
            <w:tcPrChange w:id="12565" w:author="Rafi Aziizi" w:date="2021-11-14T20:36:00Z">
              <w:tcPr>
                <w:tcW w:w="1985" w:type="dxa"/>
                <w:gridSpan w:val="2"/>
                <w:vAlign w:val="center"/>
              </w:tcPr>
            </w:tcPrChange>
          </w:tcPr>
          <w:p w14:paraId="0A71609F" w14:textId="330077E4" w:rsidR="00992581" w:rsidRPr="003827DC" w:rsidRDefault="00992581">
            <w:pPr>
              <w:jc w:val="left"/>
              <w:rPr>
                <w:ins w:id="12566" w:author="Rafi Aziizi" w:date="2021-11-14T12:47:00Z"/>
                <w:highlight w:val="yellow"/>
                <w:rPrChange w:id="12567" w:author="chaniaayulestari@outlook.com" w:date="2021-11-14T17:51:00Z">
                  <w:rPr>
                    <w:ins w:id="12568" w:author="Rafi Aziizi" w:date="2021-11-14T12:47:00Z"/>
                  </w:rPr>
                </w:rPrChange>
              </w:rPr>
              <w:pPrChange w:id="12569" w:author="Rafi Aziizi" w:date="2021-11-14T20:36:00Z">
                <w:pPr/>
              </w:pPrChange>
            </w:pPr>
            <w:ins w:id="12570" w:author="Rafi Aziizi" w:date="2021-11-14T12:53:00Z">
              <w:r w:rsidRPr="003827DC">
                <w:rPr>
                  <w:highlight w:val="yellow"/>
                  <w:rPrChange w:id="12571" w:author="chaniaayulestari@outlook.com" w:date="2021-11-14T17:51:00Z">
                    <w:rPr/>
                  </w:rPrChange>
                </w:rPr>
                <w:t>SP-RC13.1</w:t>
              </w:r>
            </w:ins>
          </w:p>
        </w:tc>
        <w:tc>
          <w:tcPr>
            <w:tcW w:w="2268" w:type="dxa"/>
            <w:vAlign w:val="center"/>
            <w:tcPrChange w:id="12572" w:author="Rafi Aziizi" w:date="2021-11-14T20:36:00Z">
              <w:tcPr>
                <w:tcW w:w="2268" w:type="dxa"/>
                <w:gridSpan w:val="2"/>
                <w:vAlign w:val="center"/>
              </w:tcPr>
            </w:tcPrChange>
          </w:tcPr>
          <w:p w14:paraId="3A945F85" w14:textId="15E5AB34" w:rsidR="00992581" w:rsidRPr="003827DC" w:rsidRDefault="00992581">
            <w:pPr>
              <w:jc w:val="left"/>
              <w:rPr>
                <w:ins w:id="12573" w:author="Rafi Aziizi" w:date="2021-11-14T12:47:00Z"/>
                <w:highlight w:val="yellow"/>
                <w:rPrChange w:id="12574" w:author="chaniaayulestari@outlook.com" w:date="2021-11-14T17:51:00Z">
                  <w:rPr>
                    <w:ins w:id="12575" w:author="Rafi Aziizi" w:date="2021-11-14T12:47:00Z"/>
                  </w:rPr>
                </w:rPrChange>
              </w:rPr>
              <w:pPrChange w:id="12576" w:author="Rafi Aziizi" w:date="2021-11-14T20:01:00Z">
                <w:pPr/>
              </w:pPrChange>
            </w:pPr>
            <w:ins w:id="12577" w:author="Rafi Aziizi" w:date="2021-11-14T12:54:00Z">
              <w:r w:rsidRPr="003827DC">
                <w:rPr>
                  <w:highlight w:val="yellow"/>
                  <w:rPrChange w:id="12578" w:author="chaniaayulestari@outlook.com" w:date="2021-11-14T17:51:00Z">
                    <w:rPr/>
                  </w:rPrChange>
                </w:rPr>
                <w:t>Tambah Guru</w:t>
              </w:r>
            </w:ins>
          </w:p>
        </w:tc>
        <w:tc>
          <w:tcPr>
            <w:tcW w:w="1984" w:type="dxa"/>
            <w:vAlign w:val="center"/>
            <w:tcPrChange w:id="12579" w:author="Rafi Aziizi" w:date="2021-11-14T20:36:00Z">
              <w:tcPr>
                <w:tcW w:w="1984" w:type="dxa"/>
                <w:gridSpan w:val="2"/>
                <w:vAlign w:val="center"/>
              </w:tcPr>
            </w:tcPrChange>
          </w:tcPr>
          <w:p w14:paraId="69214E26" w14:textId="67092FA0" w:rsidR="00992581" w:rsidRDefault="00F261E9">
            <w:pPr>
              <w:jc w:val="left"/>
              <w:rPr>
                <w:ins w:id="12580" w:author="Rafi Aziizi" w:date="2021-11-14T12:47:00Z"/>
              </w:rPr>
              <w:pPrChange w:id="12581" w:author="Rafi Aziizi" w:date="2021-11-14T20:01:00Z">
                <w:pPr/>
              </w:pPrChange>
            </w:pPr>
            <w:ins w:id="12582" w:author="Rafi Aziizi" w:date="2021-11-14T20:45:00Z">
              <w:r>
                <w:t>I</w:t>
              </w:r>
            </w:ins>
            <w:ins w:id="12583" w:author="chaniaayulestari@outlook.com" w:date="2021-11-14T17:50:00Z">
              <w:del w:id="12584" w:author="Rafi Aziizi" w:date="2021-11-14T20:45:00Z">
                <w:r w:rsidR="003827DC" w:rsidDel="00F261E9">
                  <w:delText>i</w:delText>
                </w:r>
              </w:del>
              <w:r w:rsidR="003827DC">
                <w:t xml:space="preserve">dentitas </w:t>
              </w:r>
            </w:ins>
            <w:ins w:id="12585" w:author="chaniaayulestari@outlook.com" w:date="2021-11-14T16:50:00Z">
              <w:r w:rsidR="00A4326A">
                <w:t>data</w:t>
              </w:r>
            </w:ins>
            <w:ins w:id="12586" w:author="chaniaayulestari@outlook.com" w:date="2021-11-14T17:50:00Z">
              <w:r w:rsidR="003827DC">
                <w:t xml:space="preserve"> gu</w:t>
              </w:r>
            </w:ins>
            <w:ins w:id="12587" w:author="chaniaayulestari@outlook.com" w:date="2021-11-14T16:50:00Z">
              <w:r w:rsidR="00A4326A">
                <w:t>ru</w:t>
              </w:r>
            </w:ins>
            <w:ins w:id="12588" w:author="chaniaayulestari@outlook.com" w:date="2021-11-14T17:50:00Z">
              <w:r w:rsidR="003827DC">
                <w:t xml:space="preserve"> baru</w:t>
              </w:r>
            </w:ins>
          </w:p>
        </w:tc>
        <w:tc>
          <w:tcPr>
            <w:tcW w:w="2977" w:type="dxa"/>
            <w:vAlign w:val="center"/>
            <w:tcPrChange w:id="12589" w:author="Rafi Aziizi" w:date="2021-11-14T20:36:00Z">
              <w:tcPr>
                <w:tcW w:w="2977" w:type="dxa"/>
                <w:gridSpan w:val="2"/>
                <w:vAlign w:val="center"/>
              </w:tcPr>
            </w:tcPrChange>
          </w:tcPr>
          <w:p w14:paraId="3DC00A08" w14:textId="6A8EDE33" w:rsidR="00992581" w:rsidRDefault="003827DC">
            <w:pPr>
              <w:jc w:val="left"/>
              <w:rPr>
                <w:ins w:id="12590" w:author="Rafi Aziizi" w:date="2021-11-14T12:47:00Z"/>
              </w:rPr>
              <w:pPrChange w:id="12591" w:author="Rafi Aziizi" w:date="2021-11-14T20:01:00Z">
                <w:pPr/>
              </w:pPrChange>
            </w:pPr>
            <w:ins w:id="12592" w:author="chaniaayulestari@outlook.com" w:date="2021-11-14T17:50:00Z">
              <w:r>
                <w:t>sistem dapat menambahkan data guru</w:t>
              </w:r>
            </w:ins>
          </w:p>
        </w:tc>
        <w:tc>
          <w:tcPr>
            <w:tcW w:w="3402" w:type="dxa"/>
            <w:tcPrChange w:id="12593" w:author="Rafi Aziizi" w:date="2021-11-14T20:36:00Z">
              <w:tcPr>
                <w:tcW w:w="3402" w:type="dxa"/>
                <w:gridSpan w:val="2"/>
              </w:tcPr>
            </w:tcPrChange>
          </w:tcPr>
          <w:p w14:paraId="3F0BC7F7" w14:textId="79D8D3AB" w:rsidR="00EC1255" w:rsidRDefault="00D93EA0" w:rsidP="00992581">
            <w:pPr>
              <w:rPr>
                <w:ins w:id="12594" w:author="chaniaayulestari@outlook.com" w:date="2021-11-14T17:56:00Z"/>
              </w:rPr>
            </w:pPr>
            <w:ins w:id="12595" w:author="Rafi Aziizi" w:date="2021-11-14T20:24:00Z">
              <w:r>
                <w:rPr>
                  <w:noProof/>
                </w:rPr>
                <w:drawing>
                  <wp:inline distT="0" distB="0" distL="0" distR="0" wp14:anchorId="64F295D3" wp14:editId="77C55AB1">
                    <wp:extent cx="3648075" cy="2114177"/>
                    <wp:effectExtent l="0" t="0" r="0" b="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3686107" cy="2136218"/>
                            </a:xfrm>
                            <a:prstGeom prst="rect">
                              <a:avLst/>
                            </a:prstGeom>
                            <a:noFill/>
                            <a:ln>
                              <a:noFill/>
                            </a:ln>
                          </pic:spPr>
                        </pic:pic>
                      </a:graphicData>
                    </a:graphic>
                  </wp:inline>
                </w:drawing>
              </w:r>
            </w:ins>
          </w:p>
          <w:p w14:paraId="0B4DA2E9" w14:textId="0C9F5325" w:rsidR="00992581" w:rsidRDefault="00D12FBC" w:rsidP="00992581">
            <w:pPr>
              <w:rPr>
                <w:ins w:id="12596" w:author="Rafi Aziizi" w:date="2021-11-14T12:47:00Z"/>
              </w:rPr>
            </w:pPr>
            <w:ins w:id="12597" w:author="chaniaayulestari@outlook.com" w:date="2021-11-14T16:54:00Z">
              <w:r>
                <w:lastRenderedPageBreak/>
                <w:t xml:space="preserve">Pada gambar </w:t>
              </w:r>
            </w:ins>
            <w:ins w:id="12598" w:author="Rafi Aziizi" w:date="2021-11-14T20:20:00Z">
              <w:r w:rsidR="00110DAD">
                <w:t>di atas,</w:t>
              </w:r>
            </w:ins>
            <w:ins w:id="12599" w:author="chaniaayulestari@outlook.com" w:date="2021-11-14T16:54:00Z">
              <w:del w:id="12600" w:author="Rafi Aziizi" w:date="2021-11-14T20:20:00Z">
                <w:r w:rsidDel="00110DAD">
                  <w:delText>diatas</w:delText>
                </w:r>
              </w:del>
              <w:r>
                <w:t xml:space="preserve"> fitur ini dapat  menambahkan guru kedalam sistem</w:t>
              </w:r>
            </w:ins>
            <w:ins w:id="12601" w:author="Rafi Aziizi" w:date="2021-11-14T20:45:00Z">
              <w:r w:rsidR="00F261E9">
                <w:t xml:space="preserve"> sesuai data identitas guru baru.</w:t>
              </w:r>
            </w:ins>
          </w:p>
        </w:tc>
        <w:tc>
          <w:tcPr>
            <w:tcW w:w="1417" w:type="dxa"/>
            <w:vAlign w:val="center"/>
            <w:tcPrChange w:id="12602" w:author="Rafi Aziizi" w:date="2021-11-14T20:36:00Z">
              <w:tcPr>
                <w:tcW w:w="1417" w:type="dxa"/>
                <w:gridSpan w:val="2"/>
                <w:vAlign w:val="center"/>
              </w:tcPr>
            </w:tcPrChange>
          </w:tcPr>
          <w:p w14:paraId="3C6F7B7E" w14:textId="325D52CD" w:rsidR="00992581" w:rsidRDefault="003827DC">
            <w:pPr>
              <w:jc w:val="center"/>
              <w:rPr>
                <w:ins w:id="12603" w:author="Rafi Aziizi" w:date="2021-11-14T12:47:00Z"/>
              </w:rPr>
              <w:pPrChange w:id="12604" w:author="Rafi Aziizi" w:date="2021-11-14T20:09:00Z">
                <w:pPr/>
              </w:pPrChange>
            </w:pPr>
            <w:ins w:id="12605" w:author="chaniaayulestari@outlook.com" w:date="2021-11-14T17:51:00Z">
              <w:r>
                <w:lastRenderedPageBreak/>
                <w:t>sesuai</w:t>
              </w:r>
            </w:ins>
          </w:p>
        </w:tc>
      </w:tr>
      <w:tr w:rsidR="00C15E41" w14:paraId="7520455A" w14:textId="77777777" w:rsidTr="00C15E41">
        <w:tblPrEx>
          <w:tblW w:w="14601" w:type="dxa"/>
          <w:tblInd w:w="-318" w:type="dxa"/>
          <w:tblPrExChange w:id="12606" w:author="Rafi Aziizi" w:date="2021-11-14T20:36:00Z">
            <w:tblPrEx>
              <w:tblW w:w="14601" w:type="dxa"/>
              <w:tblInd w:w="-318" w:type="dxa"/>
            </w:tblPrEx>
          </w:tblPrExChange>
        </w:tblPrEx>
        <w:trPr>
          <w:ins w:id="12607" w:author="Rafi Aziizi" w:date="2021-11-14T12:47:00Z"/>
          <w:trPrChange w:id="12608" w:author="Rafi Aziizi" w:date="2021-11-14T20:36:00Z">
            <w:trPr>
              <w:gridBefore w:val="2"/>
            </w:trPr>
          </w:trPrChange>
        </w:trPr>
        <w:tc>
          <w:tcPr>
            <w:tcW w:w="568" w:type="dxa"/>
            <w:vAlign w:val="center"/>
            <w:tcPrChange w:id="12609" w:author="Rafi Aziizi" w:date="2021-11-14T20:36:00Z">
              <w:tcPr>
                <w:tcW w:w="568" w:type="dxa"/>
              </w:tcPr>
            </w:tcPrChange>
          </w:tcPr>
          <w:p w14:paraId="23434D46" w14:textId="470F37F8" w:rsidR="00992581" w:rsidRDefault="00992581">
            <w:pPr>
              <w:jc w:val="left"/>
              <w:rPr>
                <w:ins w:id="12610" w:author="Rafi Aziizi" w:date="2021-11-14T12:47:00Z"/>
              </w:rPr>
              <w:pPrChange w:id="12611" w:author="Rafi Aziizi" w:date="2021-11-14T20:36:00Z">
                <w:pPr/>
              </w:pPrChange>
            </w:pPr>
            <w:ins w:id="12612" w:author="Rafi Aziizi" w:date="2021-11-14T12:48:00Z">
              <w:r>
                <w:t>16</w:t>
              </w:r>
            </w:ins>
          </w:p>
        </w:tc>
        <w:tc>
          <w:tcPr>
            <w:tcW w:w="1985" w:type="dxa"/>
            <w:vAlign w:val="center"/>
            <w:tcPrChange w:id="12613" w:author="Rafi Aziizi" w:date="2021-11-14T20:36:00Z">
              <w:tcPr>
                <w:tcW w:w="1985" w:type="dxa"/>
                <w:gridSpan w:val="2"/>
                <w:vAlign w:val="center"/>
              </w:tcPr>
            </w:tcPrChange>
          </w:tcPr>
          <w:p w14:paraId="67F84B9F" w14:textId="228CC5FA" w:rsidR="00992581" w:rsidRPr="00EC1255" w:rsidRDefault="00992581">
            <w:pPr>
              <w:jc w:val="left"/>
              <w:rPr>
                <w:ins w:id="12614" w:author="Rafi Aziizi" w:date="2021-11-14T12:47:00Z"/>
                <w:highlight w:val="yellow"/>
                <w:rPrChange w:id="12615" w:author="chaniaayulestari@outlook.com" w:date="2021-11-14T17:58:00Z">
                  <w:rPr>
                    <w:ins w:id="12616" w:author="Rafi Aziizi" w:date="2021-11-14T12:47:00Z"/>
                  </w:rPr>
                </w:rPrChange>
              </w:rPr>
              <w:pPrChange w:id="12617" w:author="Rafi Aziizi" w:date="2021-11-14T20:36:00Z">
                <w:pPr/>
              </w:pPrChange>
            </w:pPr>
            <w:ins w:id="12618" w:author="Rafi Aziizi" w:date="2021-11-14T12:53:00Z">
              <w:r w:rsidRPr="00EC1255">
                <w:rPr>
                  <w:highlight w:val="yellow"/>
                  <w:rPrChange w:id="12619" w:author="chaniaayulestari@outlook.com" w:date="2021-11-14T17:58:00Z">
                    <w:rPr/>
                  </w:rPrChange>
                </w:rPr>
                <w:t>SP-RC13.2</w:t>
              </w:r>
            </w:ins>
          </w:p>
        </w:tc>
        <w:tc>
          <w:tcPr>
            <w:tcW w:w="2268" w:type="dxa"/>
            <w:vAlign w:val="center"/>
            <w:tcPrChange w:id="12620" w:author="Rafi Aziizi" w:date="2021-11-14T20:36:00Z">
              <w:tcPr>
                <w:tcW w:w="2268" w:type="dxa"/>
                <w:gridSpan w:val="2"/>
                <w:vAlign w:val="center"/>
              </w:tcPr>
            </w:tcPrChange>
          </w:tcPr>
          <w:p w14:paraId="3B7A00C2" w14:textId="3421169E" w:rsidR="00992581" w:rsidRPr="00EC1255" w:rsidRDefault="00992581">
            <w:pPr>
              <w:jc w:val="left"/>
              <w:rPr>
                <w:ins w:id="12621" w:author="Rafi Aziizi" w:date="2021-11-14T12:47:00Z"/>
                <w:highlight w:val="yellow"/>
                <w:rPrChange w:id="12622" w:author="chaniaayulestari@outlook.com" w:date="2021-11-14T17:58:00Z">
                  <w:rPr>
                    <w:ins w:id="12623" w:author="Rafi Aziizi" w:date="2021-11-14T12:47:00Z"/>
                  </w:rPr>
                </w:rPrChange>
              </w:rPr>
              <w:pPrChange w:id="12624" w:author="Rafi Aziizi" w:date="2021-11-14T20:01:00Z">
                <w:pPr/>
              </w:pPrChange>
            </w:pPr>
            <w:ins w:id="12625" w:author="Rafi Aziizi" w:date="2021-11-14T12:54:00Z">
              <w:r w:rsidRPr="00EC1255">
                <w:rPr>
                  <w:highlight w:val="yellow"/>
                  <w:rPrChange w:id="12626" w:author="chaniaayulestari@outlook.com" w:date="2021-11-14T17:58:00Z">
                    <w:rPr/>
                  </w:rPrChange>
                </w:rPr>
                <w:t>Hapus Guru</w:t>
              </w:r>
            </w:ins>
          </w:p>
        </w:tc>
        <w:tc>
          <w:tcPr>
            <w:tcW w:w="1984" w:type="dxa"/>
            <w:vAlign w:val="center"/>
            <w:tcPrChange w:id="12627" w:author="Rafi Aziizi" w:date="2021-11-14T20:36:00Z">
              <w:tcPr>
                <w:tcW w:w="1984" w:type="dxa"/>
                <w:gridSpan w:val="2"/>
                <w:vAlign w:val="center"/>
              </w:tcPr>
            </w:tcPrChange>
          </w:tcPr>
          <w:p w14:paraId="527BDED4" w14:textId="413E41B6" w:rsidR="00992581" w:rsidRDefault="003827DC">
            <w:pPr>
              <w:jc w:val="left"/>
              <w:rPr>
                <w:ins w:id="12628" w:author="Rafi Aziizi" w:date="2021-11-14T12:47:00Z"/>
              </w:rPr>
              <w:pPrChange w:id="12629" w:author="Rafi Aziizi" w:date="2021-11-14T20:01:00Z">
                <w:pPr/>
              </w:pPrChange>
            </w:pPr>
            <w:ins w:id="12630" w:author="chaniaayulestari@outlook.com" w:date="2021-11-14T17:53:00Z">
              <w:r>
                <w:t>-</w:t>
              </w:r>
            </w:ins>
          </w:p>
        </w:tc>
        <w:tc>
          <w:tcPr>
            <w:tcW w:w="2977" w:type="dxa"/>
            <w:vAlign w:val="center"/>
            <w:tcPrChange w:id="12631" w:author="Rafi Aziizi" w:date="2021-11-14T20:36:00Z">
              <w:tcPr>
                <w:tcW w:w="2977" w:type="dxa"/>
                <w:gridSpan w:val="2"/>
                <w:vAlign w:val="center"/>
              </w:tcPr>
            </w:tcPrChange>
          </w:tcPr>
          <w:p w14:paraId="75204860" w14:textId="5FE0D08B" w:rsidR="00992581" w:rsidRDefault="003827DC">
            <w:pPr>
              <w:jc w:val="left"/>
              <w:rPr>
                <w:ins w:id="12632" w:author="Rafi Aziizi" w:date="2021-11-14T12:47:00Z"/>
              </w:rPr>
              <w:pPrChange w:id="12633" w:author="Rafi Aziizi" w:date="2021-11-14T20:01:00Z">
                <w:pPr/>
              </w:pPrChange>
            </w:pPr>
            <w:ins w:id="12634" w:author="chaniaayulestari@outlook.com" w:date="2021-11-14T17:53:00Z">
              <w:r>
                <w:t xml:space="preserve">sistem dapat </w:t>
              </w:r>
            </w:ins>
            <w:ins w:id="12635" w:author="chaniaayulestari@outlook.com" w:date="2021-11-14T18:12:00Z">
              <w:r w:rsidR="006C188B">
                <w:t xml:space="preserve">merubah status </w:t>
              </w:r>
            </w:ins>
            <w:ins w:id="12636" w:author="chaniaayulestari@outlook.com" w:date="2021-11-14T17:53:00Z">
              <w:r>
                <w:t xml:space="preserve">data guru </w:t>
              </w:r>
            </w:ins>
            <w:ins w:id="12637" w:author="chaniaayulestari@outlook.com" w:date="2021-11-14T18:12:00Z">
              <w:r w:rsidR="006C188B">
                <w:t>aktif menjadi pasif</w:t>
              </w:r>
            </w:ins>
          </w:p>
        </w:tc>
        <w:tc>
          <w:tcPr>
            <w:tcW w:w="3402" w:type="dxa"/>
            <w:tcPrChange w:id="12638" w:author="Rafi Aziizi" w:date="2021-11-14T20:36:00Z">
              <w:tcPr>
                <w:tcW w:w="3402" w:type="dxa"/>
                <w:gridSpan w:val="2"/>
              </w:tcPr>
            </w:tcPrChange>
          </w:tcPr>
          <w:p w14:paraId="0D9FE192" w14:textId="665E4886" w:rsidR="00EC1255" w:rsidRDefault="00D93EA0" w:rsidP="00992581">
            <w:pPr>
              <w:rPr>
                <w:ins w:id="12639" w:author="chaniaayulestari@outlook.com" w:date="2021-11-14T17:56:00Z"/>
              </w:rPr>
            </w:pPr>
            <w:ins w:id="12640" w:author="Rafi Aziizi" w:date="2021-11-14T20:24:00Z">
              <w:r>
                <w:rPr>
                  <w:noProof/>
                </w:rPr>
                <w:drawing>
                  <wp:inline distT="0" distB="0" distL="0" distR="0" wp14:anchorId="0274A862" wp14:editId="288E000A">
                    <wp:extent cx="3695700" cy="2131152"/>
                    <wp:effectExtent l="0" t="0" r="0" b="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3712683" cy="2140945"/>
                            </a:xfrm>
                            <a:prstGeom prst="rect">
                              <a:avLst/>
                            </a:prstGeom>
                            <a:noFill/>
                            <a:ln>
                              <a:noFill/>
                            </a:ln>
                          </pic:spPr>
                        </pic:pic>
                      </a:graphicData>
                    </a:graphic>
                  </wp:inline>
                </w:drawing>
              </w:r>
            </w:ins>
          </w:p>
          <w:p w14:paraId="72857126" w14:textId="40EFF2AC" w:rsidR="00992581" w:rsidRDefault="003827DC" w:rsidP="00992581">
            <w:pPr>
              <w:rPr>
                <w:ins w:id="12641" w:author="Rafi Aziizi" w:date="2021-11-14T12:47:00Z"/>
              </w:rPr>
            </w:pPr>
            <w:ins w:id="12642" w:author="chaniaayulestari@outlook.com" w:date="2021-11-14T17:53:00Z">
              <w:r>
                <w:t xml:space="preserve">Pada gambar </w:t>
              </w:r>
            </w:ins>
            <w:ins w:id="12643" w:author="Rafi Aziizi" w:date="2021-11-14T20:20:00Z">
              <w:r w:rsidR="00110DAD">
                <w:t>di atas,</w:t>
              </w:r>
            </w:ins>
            <w:ins w:id="12644" w:author="chaniaayulestari@outlook.com" w:date="2021-11-14T17:53:00Z">
              <w:del w:id="12645" w:author="Rafi Aziizi" w:date="2021-11-14T20:20:00Z">
                <w:r w:rsidDel="00110DAD">
                  <w:delText>diatas</w:delText>
                </w:r>
              </w:del>
              <w:r>
                <w:t xml:space="preserve"> fitur ini telah terbukti dapat </w:t>
              </w:r>
            </w:ins>
            <w:ins w:id="12646" w:author="chaniaayulestari@outlook.com" w:date="2021-11-14T18:12:00Z">
              <w:r w:rsidR="006C188B">
                <w:t>merubah</w:t>
              </w:r>
            </w:ins>
            <w:ins w:id="12647" w:author="chaniaayulestari@outlook.com" w:date="2021-11-14T17:53:00Z">
              <w:r>
                <w:t xml:space="preserve"> data guru</w:t>
              </w:r>
            </w:ins>
            <w:ins w:id="12648" w:author="chaniaayulestari@outlook.com" w:date="2021-11-14T18:13:00Z">
              <w:r w:rsidR="006C188B">
                <w:t xml:space="preserve"> menjadi pasif</w:t>
              </w:r>
            </w:ins>
            <w:ins w:id="12649" w:author="Rafi Aziizi" w:date="2021-11-14T20:46:00Z">
              <w:r w:rsidR="00F261E9">
                <w:t xml:space="preserve"> sehingga dianggap guru tersebut sudah tidak lagi bekerja di sekolah.</w:t>
              </w:r>
            </w:ins>
          </w:p>
        </w:tc>
        <w:tc>
          <w:tcPr>
            <w:tcW w:w="1417" w:type="dxa"/>
            <w:vAlign w:val="center"/>
            <w:tcPrChange w:id="12650" w:author="Rafi Aziizi" w:date="2021-11-14T20:36:00Z">
              <w:tcPr>
                <w:tcW w:w="1417" w:type="dxa"/>
                <w:gridSpan w:val="2"/>
                <w:vAlign w:val="center"/>
              </w:tcPr>
            </w:tcPrChange>
          </w:tcPr>
          <w:p w14:paraId="0452BCC3" w14:textId="5DBCE7B4" w:rsidR="00992581" w:rsidRDefault="00EC1255">
            <w:pPr>
              <w:jc w:val="center"/>
              <w:rPr>
                <w:ins w:id="12651" w:author="Rafi Aziizi" w:date="2021-11-14T12:47:00Z"/>
              </w:rPr>
              <w:pPrChange w:id="12652" w:author="Rafi Aziizi" w:date="2021-11-14T20:09:00Z">
                <w:pPr/>
              </w:pPrChange>
            </w:pPr>
            <w:ins w:id="12653" w:author="chaniaayulestari@outlook.com" w:date="2021-11-14T17:58:00Z">
              <w:r>
                <w:t>sesuai</w:t>
              </w:r>
            </w:ins>
          </w:p>
        </w:tc>
      </w:tr>
      <w:tr w:rsidR="00C15E41" w14:paraId="5E93B806" w14:textId="77777777" w:rsidTr="00C15E41">
        <w:tblPrEx>
          <w:tblW w:w="14601" w:type="dxa"/>
          <w:tblInd w:w="-318" w:type="dxa"/>
          <w:tblPrExChange w:id="12654" w:author="Rafi Aziizi" w:date="2021-11-14T20:36:00Z">
            <w:tblPrEx>
              <w:tblW w:w="14601" w:type="dxa"/>
              <w:tblInd w:w="-318" w:type="dxa"/>
            </w:tblPrEx>
          </w:tblPrExChange>
        </w:tblPrEx>
        <w:trPr>
          <w:ins w:id="12655" w:author="Rafi Aziizi" w:date="2021-11-14T12:47:00Z"/>
          <w:trPrChange w:id="12656" w:author="Rafi Aziizi" w:date="2021-11-14T20:36:00Z">
            <w:trPr>
              <w:gridBefore w:val="2"/>
            </w:trPr>
          </w:trPrChange>
        </w:trPr>
        <w:tc>
          <w:tcPr>
            <w:tcW w:w="568" w:type="dxa"/>
            <w:vAlign w:val="center"/>
            <w:tcPrChange w:id="12657" w:author="Rafi Aziizi" w:date="2021-11-14T20:36:00Z">
              <w:tcPr>
                <w:tcW w:w="568" w:type="dxa"/>
              </w:tcPr>
            </w:tcPrChange>
          </w:tcPr>
          <w:p w14:paraId="04FB5344" w14:textId="77807252" w:rsidR="00992581" w:rsidRDefault="00992581">
            <w:pPr>
              <w:jc w:val="left"/>
              <w:rPr>
                <w:ins w:id="12658" w:author="Rafi Aziizi" w:date="2021-11-14T12:47:00Z"/>
              </w:rPr>
              <w:pPrChange w:id="12659" w:author="Rafi Aziizi" w:date="2021-11-14T20:36:00Z">
                <w:pPr/>
              </w:pPrChange>
            </w:pPr>
            <w:ins w:id="12660" w:author="Rafi Aziizi" w:date="2021-11-14T12:48:00Z">
              <w:r>
                <w:lastRenderedPageBreak/>
                <w:t>17</w:t>
              </w:r>
            </w:ins>
          </w:p>
        </w:tc>
        <w:tc>
          <w:tcPr>
            <w:tcW w:w="1985" w:type="dxa"/>
            <w:vAlign w:val="center"/>
            <w:tcPrChange w:id="12661" w:author="Rafi Aziizi" w:date="2021-11-14T20:36:00Z">
              <w:tcPr>
                <w:tcW w:w="1985" w:type="dxa"/>
                <w:gridSpan w:val="2"/>
                <w:vAlign w:val="center"/>
              </w:tcPr>
            </w:tcPrChange>
          </w:tcPr>
          <w:p w14:paraId="38B60D6D" w14:textId="7CCC277F" w:rsidR="00992581" w:rsidRPr="00EC1255" w:rsidRDefault="00992581">
            <w:pPr>
              <w:jc w:val="left"/>
              <w:rPr>
                <w:ins w:id="12662" w:author="Rafi Aziizi" w:date="2021-11-14T12:47:00Z"/>
                <w:highlight w:val="yellow"/>
                <w:rPrChange w:id="12663" w:author="chaniaayulestari@outlook.com" w:date="2021-11-14T18:01:00Z">
                  <w:rPr>
                    <w:ins w:id="12664" w:author="Rafi Aziizi" w:date="2021-11-14T12:47:00Z"/>
                  </w:rPr>
                </w:rPrChange>
              </w:rPr>
              <w:pPrChange w:id="12665" w:author="Rafi Aziizi" w:date="2021-11-14T20:36:00Z">
                <w:pPr/>
              </w:pPrChange>
            </w:pPr>
            <w:ins w:id="12666" w:author="Rafi Aziizi" w:date="2021-11-14T12:53:00Z">
              <w:r w:rsidRPr="00EC1255">
                <w:rPr>
                  <w:highlight w:val="yellow"/>
                  <w:rPrChange w:id="12667" w:author="chaniaayulestari@outlook.com" w:date="2021-11-14T18:01:00Z">
                    <w:rPr/>
                  </w:rPrChange>
                </w:rPr>
                <w:t>SP-RC13.3</w:t>
              </w:r>
            </w:ins>
          </w:p>
        </w:tc>
        <w:tc>
          <w:tcPr>
            <w:tcW w:w="2268" w:type="dxa"/>
            <w:vAlign w:val="center"/>
            <w:tcPrChange w:id="12668" w:author="Rafi Aziizi" w:date="2021-11-14T20:36:00Z">
              <w:tcPr>
                <w:tcW w:w="2268" w:type="dxa"/>
                <w:gridSpan w:val="2"/>
                <w:vAlign w:val="center"/>
              </w:tcPr>
            </w:tcPrChange>
          </w:tcPr>
          <w:p w14:paraId="3B2DF181" w14:textId="3E92FE7C" w:rsidR="00992581" w:rsidRPr="00EC1255" w:rsidRDefault="00992581">
            <w:pPr>
              <w:jc w:val="left"/>
              <w:rPr>
                <w:ins w:id="12669" w:author="Rafi Aziizi" w:date="2021-11-14T12:47:00Z"/>
                <w:highlight w:val="yellow"/>
                <w:rPrChange w:id="12670" w:author="chaniaayulestari@outlook.com" w:date="2021-11-14T18:01:00Z">
                  <w:rPr>
                    <w:ins w:id="12671" w:author="Rafi Aziizi" w:date="2021-11-14T12:47:00Z"/>
                  </w:rPr>
                </w:rPrChange>
              </w:rPr>
              <w:pPrChange w:id="12672" w:author="Rafi Aziizi" w:date="2021-11-14T20:01:00Z">
                <w:pPr/>
              </w:pPrChange>
            </w:pPr>
            <w:ins w:id="12673" w:author="Rafi Aziizi" w:date="2021-11-14T12:54:00Z">
              <w:r w:rsidRPr="00EC1255">
                <w:rPr>
                  <w:highlight w:val="yellow"/>
                  <w:rPrChange w:id="12674" w:author="chaniaayulestari@outlook.com" w:date="2021-11-14T18:01:00Z">
                    <w:rPr/>
                  </w:rPrChange>
                </w:rPr>
                <w:t>Edit Guru</w:t>
              </w:r>
            </w:ins>
          </w:p>
        </w:tc>
        <w:tc>
          <w:tcPr>
            <w:tcW w:w="1984" w:type="dxa"/>
            <w:vAlign w:val="center"/>
            <w:tcPrChange w:id="12675" w:author="Rafi Aziizi" w:date="2021-11-14T20:36:00Z">
              <w:tcPr>
                <w:tcW w:w="1984" w:type="dxa"/>
                <w:gridSpan w:val="2"/>
                <w:vAlign w:val="center"/>
              </w:tcPr>
            </w:tcPrChange>
          </w:tcPr>
          <w:p w14:paraId="6C96B2B5" w14:textId="1FAF484D" w:rsidR="00992581" w:rsidRDefault="00EC1255">
            <w:pPr>
              <w:jc w:val="left"/>
              <w:rPr>
                <w:ins w:id="12676" w:author="Rafi Aziizi" w:date="2021-11-14T12:47:00Z"/>
              </w:rPr>
              <w:pPrChange w:id="12677" w:author="Rafi Aziizi" w:date="2021-11-14T20:01:00Z">
                <w:pPr/>
              </w:pPrChange>
            </w:pPr>
            <w:ins w:id="12678" w:author="chaniaayulestari@outlook.com" w:date="2021-11-14T17:59:00Z">
              <w:r>
                <w:t>identitas data guru</w:t>
              </w:r>
            </w:ins>
            <w:ins w:id="12679" w:author="chaniaayulestari@outlook.com" w:date="2021-11-14T18:03:00Z">
              <w:r w:rsidR="008D5322">
                <w:t xml:space="preserve"> baru</w:t>
              </w:r>
            </w:ins>
          </w:p>
        </w:tc>
        <w:tc>
          <w:tcPr>
            <w:tcW w:w="2977" w:type="dxa"/>
            <w:vAlign w:val="center"/>
            <w:tcPrChange w:id="12680" w:author="Rafi Aziizi" w:date="2021-11-14T20:36:00Z">
              <w:tcPr>
                <w:tcW w:w="2977" w:type="dxa"/>
                <w:gridSpan w:val="2"/>
                <w:vAlign w:val="center"/>
              </w:tcPr>
            </w:tcPrChange>
          </w:tcPr>
          <w:p w14:paraId="6C52C994" w14:textId="36E66379" w:rsidR="00992581" w:rsidRDefault="00EC1255">
            <w:pPr>
              <w:jc w:val="left"/>
              <w:rPr>
                <w:ins w:id="12681" w:author="Rafi Aziizi" w:date="2021-11-14T12:47:00Z"/>
              </w:rPr>
              <w:pPrChange w:id="12682" w:author="Rafi Aziizi" w:date="2021-11-14T20:01:00Z">
                <w:pPr/>
              </w:pPrChange>
            </w:pPr>
            <w:ins w:id="12683" w:author="chaniaayulestari@outlook.com" w:date="2021-11-14T18:00:00Z">
              <w:r>
                <w:t>Sistem dapat merubah identitas guru sesuai dengan data masukan baru</w:t>
              </w:r>
            </w:ins>
          </w:p>
        </w:tc>
        <w:tc>
          <w:tcPr>
            <w:tcW w:w="3402" w:type="dxa"/>
            <w:tcPrChange w:id="12684" w:author="Rafi Aziizi" w:date="2021-11-14T20:36:00Z">
              <w:tcPr>
                <w:tcW w:w="3402" w:type="dxa"/>
                <w:gridSpan w:val="2"/>
              </w:tcPr>
            </w:tcPrChange>
          </w:tcPr>
          <w:p w14:paraId="14F7F46D" w14:textId="591C01DF" w:rsidR="00992581" w:rsidRDefault="00D93EA0" w:rsidP="00992581">
            <w:pPr>
              <w:rPr>
                <w:ins w:id="12685" w:author="chaniaayulestari@outlook.com" w:date="2021-11-14T18:01:00Z"/>
              </w:rPr>
            </w:pPr>
            <w:ins w:id="12686" w:author="Rafi Aziizi" w:date="2021-11-14T20:24:00Z">
              <w:r>
                <w:rPr>
                  <w:noProof/>
                </w:rPr>
                <w:drawing>
                  <wp:inline distT="0" distB="0" distL="0" distR="0" wp14:anchorId="4B98157D" wp14:editId="461E6ECA">
                    <wp:extent cx="3657600" cy="2128224"/>
                    <wp:effectExtent l="0" t="0" r="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3676884" cy="2139445"/>
                            </a:xfrm>
                            <a:prstGeom prst="rect">
                              <a:avLst/>
                            </a:prstGeom>
                            <a:noFill/>
                            <a:ln>
                              <a:noFill/>
                            </a:ln>
                          </pic:spPr>
                        </pic:pic>
                      </a:graphicData>
                    </a:graphic>
                  </wp:inline>
                </w:drawing>
              </w:r>
            </w:ins>
          </w:p>
          <w:p w14:paraId="3F0C2E79" w14:textId="12B6EB28" w:rsidR="00EC1255" w:rsidRDefault="00EC1255" w:rsidP="00992581">
            <w:pPr>
              <w:rPr>
                <w:ins w:id="12687" w:author="Rafi Aziizi" w:date="2021-11-14T12:47:00Z"/>
              </w:rPr>
            </w:pPr>
            <w:ins w:id="12688" w:author="chaniaayulestari@outlook.com" w:date="2021-11-14T18:01:00Z">
              <w:r>
                <w:t xml:space="preserve">Pada gambar </w:t>
              </w:r>
            </w:ins>
            <w:ins w:id="12689" w:author="Rafi Aziizi" w:date="2021-11-14T20:20:00Z">
              <w:r w:rsidR="00110DAD">
                <w:t>di atas,</w:t>
              </w:r>
            </w:ins>
            <w:ins w:id="12690" w:author="chaniaayulestari@outlook.com" w:date="2021-11-14T18:01:00Z">
              <w:del w:id="12691" w:author="Rafi Aziizi" w:date="2021-11-14T20:20:00Z">
                <w:r w:rsidDel="00110DAD">
                  <w:delText>diatas</w:delText>
                </w:r>
              </w:del>
              <w:r>
                <w:t xml:space="preserve"> fitur ini dapat me</w:t>
              </w:r>
            </w:ins>
            <w:ins w:id="12692" w:author="chaniaayulestari@outlook.com" w:date="2021-11-14T18:02:00Z">
              <w:r>
                <w:t xml:space="preserve">rubah </w:t>
              </w:r>
            </w:ins>
            <w:ins w:id="12693" w:author="Rafi Aziizi" w:date="2021-11-14T20:47:00Z">
              <w:r w:rsidR="00F261E9">
                <w:t xml:space="preserve">identitas </w:t>
              </w:r>
            </w:ins>
            <w:ins w:id="12694" w:author="chaniaayulestari@outlook.com" w:date="2021-11-14T18:02:00Z">
              <w:r>
                <w:t xml:space="preserve">data guru </w:t>
              </w:r>
            </w:ins>
            <w:ins w:id="12695" w:author="Rafi Aziizi" w:date="2021-11-14T20:46:00Z">
              <w:r w:rsidR="00F261E9">
                <w:t>lama</w:t>
              </w:r>
            </w:ins>
            <w:ins w:id="12696" w:author="Rafi Aziizi" w:date="2021-11-14T20:47:00Z">
              <w:r w:rsidR="00F261E9">
                <w:t xml:space="preserve">, data walikelas dan data admin </w:t>
              </w:r>
            </w:ins>
            <w:ins w:id="12697" w:author="Rafi Aziizi" w:date="2021-11-14T20:46:00Z">
              <w:r w:rsidR="00F261E9">
                <w:t xml:space="preserve"> dengan input</w:t>
              </w:r>
            </w:ins>
            <w:ins w:id="12698" w:author="Rafi Aziizi" w:date="2021-11-14T20:47:00Z">
              <w:r w:rsidR="00F261E9">
                <w:t xml:space="preserve"> data guru baru.</w:t>
              </w:r>
            </w:ins>
            <w:ins w:id="12699" w:author="chaniaayulestari@outlook.com" w:date="2021-11-14T18:02:00Z">
              <w:del w:id="12700" w:author="Rafi Aziizi" w:date="2021-11-14T20:46:00Z">
                <w:r w:rsidDel="00F261E9">
                  <w:delText>sesuai dengan masukan.</w:delText>
                </w:r>
              </w:del>
            </w:ins>
          </w:p>
        </w:tc>
        <w:tc>
          <w:tcPr>
            <w:tcW w:w="1417" w:type="dxa"/>
            <w:vAlign w:val="center"/>
            <w:tcPrChange w:id="12701" w:author="Rafi Aziizi" w:date="2021-11-14T20:36:00Z">
              <w:tcPr>
                <w:tcW w:w="1417" w:type="dxa"/>
                <w:gridSpan w:val="2"/>
                <w:vAlign w:val="center"/>
              </w:tcPr>
            </w:tcPrChange>
          </w:tcPr>
          <w:p w14:paraId="515FAD99" w14:textId="212AC090" w:rsidR="00992581" w:rsidRDefault="008D5322">
            <w:pPr>
              <w:jc w:val="center"/>
              <w:rPr>
                <w:ins w:id="12702" w:author="Rafi Aziizi" w:date="2021-11-14T12:47:00Z"/>
              </w:rPr>
              <w:pPrChange w:id="12703" w:author="Rafi Aziizi" w:date="2021-11-14T20:09:00Z">
                <w:pPr/>
              </w:pPrChange>
            </w:pPr>
            <w:ins w:id="12704" w:author="chaniaayulestari@outlook.com" w:date="2021-11-14T18:04:00Z">
              <w:r>
                <w:t>sesuai</w:t>
              </w:r>
            </w:ins>
          </w:p>
        </w:tc>
      </w:tr>
      <w:tr w:rsidR="00C15E41" w14:paraId="5EF53E22" w14:textId="77777777" w:rsidTr="00C15E41">
        <w:tblPrEx>
          <w:tblW w:w="14601" w:type="dxa"/>
          <w:tblInd w:w="-318" w:type="dxa"/>
          <w:tblPrExChange w:id="12705" w:author="Rafi Aziizi" w:date="2021-11-14T20:36:00Z">
            <w:tblPrEx>
              <w:tblW w:w="14601" w:type="dxa"/>
              <w:tblInd w:w="-318" w:type="dxa"/>
            </w:tblPrEx>
          </w:tblPrExChange>
        </w:tblPrEx>
        <w:trPr>
          <w:trHeight w:val="3159"/>
          <w:ins w:id="12706" w:author="Rafi Aziizi" w:date="2021-11-14T12:48:00Z"/>
          <w:trPrChange w:id="12707" w:author="Rafi Aziizi" w:date="2021-11-14T20:36:00Z">
            <w:trPr>
              <w:gridBefore w:val="2"/>
              <w:trHeight w:val="3159"/>
            </w:trPr>
          </w:trPrChange>
        </w:trPr>
        <w:tc>
          <w:tcPr>
            <w:tcW w:w="568" w:type="dxa"/>
            <w:vAlign w:val="center"/>
            <w:tcPrChange w:id="12708" w:author="Rafi Aziizi" w:date="2021-11-14T20:36:00Z">
              <w:tcPr>
                <w:tcW w:w="568" w:type="dxa"/>
              </w:tcPr>
            </w:tcPrChange>
          </w:tcPr>
          <w:p w14:paraId="4C188AA9" w14:textId="6B1C1EEE" w:rsidR="00992581" w:rsidRDefault="00992581">
            <w:pPr>
              <w:jc w:val="left"/>
              <w:rPr>
                <w:ins w:id="12709" w:author="Rafi Aziizi" w:date="2021-11-14T12:48:00Z"/>
              </w:rPr>
              <w:pPrChange w:id="12710" w:author="Rafi Aziizi" w:date="2021-11-14T20:36:00Z">
                <w:pPr/>
              </w:pPrChange>
            </w:pPr>
            <w:ins w:id="12711" w:author="Rafi Aziizi" w:date="2021-11-14T12:48:00Z">
              <w:r>
                <w:t>18</w:t>
              </w:r>
            </w:ins>
          </w:p>
        </w:tc>
        <w:tc>
          <w:tcPr>
            <w:tcW w:w="1985" w:type="dxa"/>
            <w:vAlign w:val="center"/>
            <w:tcPrChange w:id="12712" w:author="Rafi Aziizi" w:date="2021-11-14T20:36:00Z">
              <w:tcPr>
                <w:tcW w:w="1985" w:type="dxa"/>
                <w:gridSpan w:val="2"/>
                <w:vAlign w:val="center"/>
              </w:tcPr>
            </w:tcPrChange>
          </w:tcPr>
          <w:p w14:paraId="648C632A" w14:textId="02228377" w:rsidR="00992581" w:rsidRPr="008D5322" w:rsidRDefault="00992581">
            <w:pPr>
              <w:jc w:val="left"/>
              <w:rPr>
                <w:ins w:id="12713" w:author="Rafi Aziizi" w:date="2021-11-14T12:48:00Z"/>
                <w:highlight w:val="yellow"/>
                <w:rPrChange w:id="12714" w:author="chaniaayulestari@outlook.com" w:date="2021-11-14T18:05:00Z">
                  <w:rPr>
                    <w:ins w:id="12715" w:author="Rafi Aziizi" w:date="2021-11-14T12:48:00Z"/>
                  </w:rPr>
                </w:rPrChange>
              </w:rPr>
              <w:pPrChange w:id="12716" w:author="Rafi Aziizi" w:date="2021-11-14T20:36:00Z">
                <w:pPr/>
              </w:pPrChange>
            </w:pPr>
            <w:ins w:id="12717" w:author="Rafi Aziizi" w:date="2021-11-14T12:53:00Z">
              <w:r w:rsidRPr="008D5322">
                <w:rPr>
                  <w:highlight w:val="yellow"/>
                  <w:rPrChange w:id="12718" w:author="chaniaayulestari@outlook.com" w:date="2021-11-14T18:05:00Z">
                    <w:rPr/>
                  </w:rPrChange>
                </w:rPr>
                <w:t>SP-RC13.4</w:t>
              </w:r>
            </w:ins>
          </w:p>
        </w:tc>
        <w:tc>
          <w:tcPr>
            <w:tcW w:w="2268" w:type="dxa"/>
            <w:vAlign w:val="center"/>
            <w:tcPrChange w:id="12719" w:author="Rafi Aziizi" w:date="2021-11-14T20:36:00Z">
              <w:tcPr>
                <w:tcW w:w="2268" w:type="dxa"/>
                <w:gridSpan w:val="2"/>
                <w:vAlign w:val="center"/>
              </w:tcPr>
            </w:tcPrChange>
          </w:tcPr>
          <w:p w14:paraId="78C52011" w14:textId="47536BDB" w:rsidR="00992581" w:rsidRPr="008D5322" w:rsidRDefault="00992581">
            <w:pPr>
              <w:jc w:val="left"/>
              <w:rPr>
                <w:ins w:id="12720" w:author="Rafi Aziizi" w:date="2021-11-14T12:48:00Z"/>
                <w:highlight w:val="yellow"/>
                <w:rPrChange w:id="12721" w:author="chaniaayulestari@outlook.com" w:date="2021-11-14T18:05:00Z">
                  <w:rPr>
                    <w:ins w:id="12722" w:author="Rafi Aziizi" w:date="2021-11-14T12:48:00Z"/>
                  </w:rPr>
                </w:rPrChange>
              </w:rPr>
              <w:pPrChange w:id="12723" w:author="Rafi Aziizi" w:date="2021-11-14T20:01:00Z">
                <w:pPr/>
              </w:pPrChange>
            </w:pPr>
            <w:ins w:id="12724" w:author="Rafi Aziizi" w:date="2021-11-14T12:54:00Z">
              <w:r w:rsidRPr="008D5322">
                <w:rPr>
                  <w:highlight w:val="yellow"/>
                  <w:rPrChange w:id="12725" w:author="chaniaayulestari@outlook.com" w:date="2021-11-14T18:05:00Z">
                    <w:rPr/>
                  </w:rPrChange>
                </w:rPr>
                <w:t>Lihat Guru</w:t>
              </w:r>
            </w:ins>
          </w:p>
        </w:tc>
        <w:tc>
          <w:tcPr>
            <w:tcW w:w="1984" w:type="dxa"/>
            <w:vAlign w:val="center"/>
            <w:tcPrChange w:id="12726" w:author="Rafi Aziizi" w:date="2021-11-14T20:36:00Z">
              <w:tcPr>
                <w:tcW w:w="1984" w:type="dxa"/>
                <w:gridSpan w:val="2"/>
                <w:vAlign w:val="center"/>
              </w:tcPr>
            </w:tcPrChange>
          </w:tcPr>
          <w:p w14:paraId="3D6C15E6" w14:textId="002A2743" w:rsidR="00992581" w:rsidRDefault="008D5322">
            <w:pPr>
              <w:jc w:val="left"/>
              <w:rPr>
                <w:ins w:id="12727" w:author="Rafi Aziizi" w:date="2021-11-14T12:48:00Z"/>
              </w:rPr>
              <w:pPrChange w:id="12728" w:author="Rafi Aziizi" w:date="2021-11-14T20:01:00Z">
                <w:pPr/>
              </w:pPrChange>
            </w:pPr>
            <w:ins w:id="12729" w:author="chaniaayulestari@outlook.com" w:date="2021-11-14T18:04:00Z">
              <w:r>
                <w:t>-</w:t>
              </w:r>
            </w:ins>
          </w:p>
        </w:tc>
        <w:tc>
          <w:tcPr>
            <w:tcW w:w="2977" w:type="dxa"/>
            <w:vAlign w:val="center"/>
            <w:tcPrChange w:id="12730" w:author="Rafi Aziizi" w:date="2021-11-14T20:36:00Z">
              <w:tcPr>
                <w:tcW w:w="2977" w:type="dxa"/>
                <w:gridSpan w:val="2"/>
                <w:vAlign w:val="center"/>
              </w:tcPr>
            </w:tcPrChange>
          </w:tcPr>
          <w:p w14:paraId="7690FDC8" w14:textId="704F7D11" w:rsidR="00992581" w:rsidRDefault="008D5322">
            <w:pPr>
              <w:jc w:val="left"/>
              <w:rPr>
                <w:ins w:id="12731" w:author="Rafi Aziizi" w:date="2021-11-14T12:48:00Z"/>
              </w:rPr>
              <w:pPrChange w:id="12732" w:author="Rafi Aziizi" w:date="2021-11-14T20:01:00Z">
                <w:pPr/>
              </w:pPrChange>
            </w:pPr>
            <w:ins w:id="12733" w:author="chaniaayulestari@outlook.com" w:date="2021-11-14T18:04:00Z">
              <w:r>
                <w:t>Sistem dapat menampilkan seluruh data guru</w:t>
              </w:r>
            </w:ins>
          </w:p>
        </w:tc>
        <w:tc>
          <w:tcPr>
            <w:tcW w:w="3402" w:type="dxa"/>
            <w:tcPrChange w:id="12734" w:author="Rafi Aziizi" w:date="2021-11-14T20:36:00Z">
              <w:tcPr>
                <w:tcW w:w="3402" w:type="dxa"/>
                <w:gridSpan w:val="2"/>
              </w:tcPr>
            </w:tcPrChange>
          </w:tcPr>
          <w:p w14:paraId="5AF42D55" w14:textId="15ECE2B2" w:rsidR="00992581" w:rsidRDefault="00D93EA0" w:rsidP="00992581">
            <w:pPr>
              <w:rPr>
                <w:ins w:id="12735" w:author="chaniaayulestari@outlook.com" w:date="2021-11-14T18:04:00Z"/>
              </w:rPr>
            </w:pPr>
            <w:ins w:id="12736" w:author="Rafi Aziizi" w:date="2021-11-14T20:25:00Z">
              <w:r>
                <w:rPr>
                  <w:noProof/>
                </w:rPr>
                <w:drawing>
                  <wp:inline distT="0" distB="0" distL="0" distR="0" wp14:anchorId="73689187" wp14:editId="46BD6F66">
                    <wp:extent cx="3600450" cy="2091893"/>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3615548" cy="2100665"/>
                            </a:xfrm>
                            <a:prstGeom prst="rect">
                              <a:avLst/>
                            </a:prstGeom>
                            <a:noFill/>
                            <a:ln>
                              <a:noFill/>
                            </a:ln>
                          </pic:spPr>
                        </pic:pic>
                      </a:graphicData>
                    </a:graphic>
                  </wp:inline>
                </w:drawing>
              </w:r>
            </w:ins>
          </w:p>
          <w:p w14:paraId="347B1FD1" w14:textId="0B41E25B" w:rsidR="008D5322" w:rsidRDefault="008D5322" w:rsidP="00992581">
            <w:pPr>
              <w:rPr>
                <w:ins w:id="12737" w:author="chaniaayulestari@outlook.com" w:date="2021-11-14T18:05:00Z"/>
              </w:rPr>
            </w:pPr>
            <w:ins w:id="12738" w:author="chaniaayulestari@outlook.com" w:date="2021-11-14T18:04:00Z">
              <w:r>
                <w:lastRenderedPageBreak/>
                <w:t xml:space="preserve">Pada gambar </w:t>
              </w:r>
            </w:ins>
            <w:ins w:id="12739" w:author="Rafi Aziizi" w:date="2021-11-14T20:20:00Z">
              <w:r w:rsidR="00110DAD">
                <w:t>di atas,</w:t>
              </w:r>
            </w:ins>
            <w:ins w:id="12740" w:author="chaniaayulestari@outlook.com" w:date="2021-11-14T18:04:00Z">
              <w:del w:id="12741" w:author="Rafi Aziizi" w:date="2021-11-14T20:20:00Z">
                <w:r w:rsidDel="00110DAD">
                  <w:delText>diatas</w:delText>
                </w:r>
              </w:del>
              <w:r>
                <w:t xml:space="preserve"> fitur ini terbukti dapa</w:t>
              </w:r>
            </w:ins>
            <w:ins w:id="12742" w:author="chaniaayulestari@outlook.com" w:date="2021-11-14T18:05:00Z">
              <w:r>
                <w:t>t</w:t>
              </w:r>
            </w:ins>
            <w:ins w:id="12743" w:author="chaniaayulestari@outlook.com" w:date="2021-11-14T18:04:00Z">
              <w:r>
                <w:t xml:space="preserve"> menampilkan </w:t>
              </w:r>
            </w:ins>
            <w:ins w:id="12744" w:author="chaniaayulestari@outlook.com" w:date="2021-11-14T18:05:00Z">
              <w:r>
                <w:t xml:space="preserve">seluruh </w:t>
              </w:r>
            </w:ins>
            <w:ins w:id="12745" w:author="chaniaayulestari@outlook.com" w:date="2021-11-14T18:04:00Z">
              <w:r>
                <w:t xml:space="preserve">data guru </w:t>
              </w:r>
            </w:ins>
            <w:ins w:id="12746" w:author="chaniaayulestari@outlook.com" w:date="2021-11-14T18:05:00Z">
              <w:r>
                <w:t xml:space="preserve">aktif </w:t>
              </w:r>
            </w:ins>
            <w:ins w:id="12747" w:author="chaniaayulestari@outlook.com" w:date="2021-11-14T18:04:00Z">
              <w:r>
                <w:t xml:space="preserve">sesuai dengan </w:t>
              </w:r>
              <w:r w:rsidRPr="008D5322">
                <w:rPr>
                  <w:i/>
                  <w:iCs/>
                  <w:rPrChange w:id="12748" w:author="chaniaayulestari@outlook.com" w:date="2021-11-14T18:04:00Z">
                    <w:rPr/>
                  </w:rPrChange>
                </w:rPr>
                <w:t>database</w:t>
              </w:r>
              <w:r>
                <w:t>.</w:t>
              </w:r>
            </w:ins>
          </w:p>
          <w:p w14:paraId="42B6376E" w14:textId="1F1FBB1F" w:rsidR="008D5322" w:rsidRDefault="00D93EA0" w:rsidP="00992581">
            <w:pPr>
              <w:rPr>
                <w:ins w:id="12749" w:author="chaniaayulestari@outlook.com" w:date="2021-11-14T18:05:00Z"/>
              </w:rPr>
            </w:pPr>
            <w:ins w:id="12750" w:author="Rafi Aziizi" w:date="2021-11-14T20:25:00Z">
              <w:r>
                <w:rPr>
                  <w:noProof/>
                </w:rPr>
                <w:drawing>
                  <wp:inline distT="0" distB="0" distL="0" distR="0" wp14:anchorId="62F3AC76" wp14:editId="7B7477B7">
                    <wp:extent cx="3600450" cy="2089654"/>
                    <wp:effectExtent l="0" t="0" r="0" b="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3614947" cy="2098068"/>
                            </a:xfrm>
                            <a:prstGeom prst="rect">
                              <a:avLst/>
                            </a:prstGeom>
                            <a:noFill/>
                            <a:ln>
                              <a:noFill/>
                            </a:ln>
                          </pic:spPr>
                        </pic:pic>
                      </a:graphicData>
                    </a:graphic>
                  </wp:inline>
                </w:drawing>
              </w:r>
            </w:ins>
          </w:p>
          <w:p w14:paraId="3364CAB5" w14:textId="74D74BC4" w:rsidR="008D5322" w:rsidRDefault="008D5322" w:rsidP="00992581">
            <w:pPr>
              <w:rPr>
                <w:ins w:id="12751" w:author="Rafi Aziizi" w:date="2021-11-14T12:48:00Z"/>
              </w:rPr>
            </w:pPr>
            <w:ins w:id="12752" w:author="chaniaayulestari@outlook.com" w:date="2021-11-14T18:05:00Z">
              <w:r>
                <w:t xml:space="preserve">Pada gambar </w:t>
              </w:r>
            </w:ins>
            <w:ins w:id="12753" w:author="Rafi Aziizi" w:date="2021-11-14T20:20:00Z">
              <w:r w:rsidR="00110DAD">
                <w:t>di atas,</w:t>
              </w:r>
            </w:ins>
            <w:ins w:id="12754" w:author="chaniaayulestari@outlook.com" w:date="2021-11-14T18:05:00Z">
              <w:del w:id="12755" w:author="Rafi Aziizi" w:date="2021-11-14T20:20:00Z">
                <w:r w:rsidDel="00110DAD">
                  <w:delText>diatas</w:delText>
                </w:r>
              </w:del>
              <w:r>
                <w:t xml:space="preserve"> fitur ini terbukti dapat menampilkan seluruh data guru </w:t>
              </w:r>
            </w:ins>
            <w:ins w:id="12756" w:author="chaniaayulestari@outlook.com" w:date="2021-11-14T18:06:00Z">
              <w:r>
                <w:t xml:space="preserve">pasif </w:t>
              </w:r>
            </w:ins>
            <w:ins w:id="12757" w:author="chaniaayulestari@outlook.com" w:date="2021-11-14T18:05:00Z">
              <w:r>
                <w:t xml:space="preserve">sesuai dengan </w:t>
              </w:r>
              <w:r w:rsidRPr="00B55A84">
                <w:rPr>
                  <w:i/>
                  <w:iCs/>
                </w:rPr>
                <w:t>database</w:t>
              </w:r>
            </w:ins>
          </w:p>
        </w:tc>
        <w:tc>
          <w:tcPr>
            <w:tcW w:w="1417" w:type="dxa"/>
            <w:vAlign w:val="center"/>
            <w:tcPrChange w:id="12758" w:author="Rafi Aziizi" w:date="2021-11-14T20:36:00Z">
              <w:tcPr>
                <w:tcW w:w="1417" w:type="dxa"/>
                <w:gridSpan w:val="2"/>
                <w:vAlign w:val="center"/>
              </w:tcPr>
            </w:tcPrChange>
          </w:tcPr>
          <w:p w14:paraId="3CC14EB5" w14:textId="316B5FA3" w:rsidR="00992581" w:rsidRDefault="008D5322">
            <w:pPr>
              <w:jc w:val="center"/>
              <w:rPr>
                <w:ins w:id="12759" w:author="Rafi Aziizi" w:date="2021-11-14T12:48:00Z"/>
              </w:rPr>
              <w:pPrChange w:id="12760" w:author="Rafi Aziizi" w:date="2021-11-14T20:09:00Z">
                <w:pPr/>
              </w:pPrChange>
            </w:pPr>
            <w:ins w:id="12761" w:author="chaniaayulestari@outlook.com" w:date="2021-11-14T18:04:00Z">
              <w:r>
                <w:lastRenderedPageBreak/>
                <w:t>sesuai</w:t>
              </w:r>
            </w:ins>
          </w:p>
        </w:tc>
      </w:tr>
      <w:tr w:rsidR="00C15E41" w14:paraId="54286777" w14:textId="77777777" w:rsidTr="00C15E41">
        <w:tblPrEx>
          <w:tblW w:w="14601" w:type="dxa"/>
          <w:tblInd w:w="-318" w:type="dxa"/>
          <w:tblPrExChange w:id="12762" w:author="Rafi Aziizi" w:date="2021-11-14T20:36:00Z">
            <w:tblPrEx>
              <w:tblW w:w="14601" w:type="dxa"/>
              <w:tblInd w:w="-318" w:type="dxa"/>
            </w:tblPrEx>
          </w:tblPrExChange>
        </w:tblPrEx>
        <w:trPr>
          <w:ins w:id="12763" w:author="Rafi Aziizi" w:date="2021-11-14T12:48:00Z"/>
          <w:trPrChange w:id="12764" w:author="Rafi Aziizi" w:date="2021-11-14T20:36:00Z">
            <w:trPr>
              <w:gridBefore w:val="2"/>
            </w:trPr>
          </w:trPrChange>
        </w:trPr>
        <w:tc>
          <w:tcPr>
            <w:tcW w:w="568" w:type="dxa"/>
            <w:vAlign w:val="center"/>
            <w:tcPrChange w:id="12765" w:author="Rafi Aziizi" w:date="2021-11-14T20:36:00Z">
              <w:tcPr>
                <w:tcW w:w="568" w:type="dxa"/>
              </w:tcPr>
            </w:tcPrChange>
          </w:tcPr>
          <w:p w14:paraId="0C275279" w14:textId="71160944" w:rsidR="00992581" w:rsidRDefault="00992581">
            <w:pPr>
              <w:jc w:val="left"/>
              <w:rPr>
                <w:ins w:id="12766" w:author="Rafi Aziizi" w:date="2021-11-14T12:48:00Z"/>
              </w:rPr>
              <w:pPrChange w:id="12767" w:author="Rafi Aziizi" w:date="2021-11-14T20:36:00Z">
                <w:pPr/>
              </w:pPrChange>
            </w:pPr>
            <w:ins w:id="12768" w:author="Rafi Aziizi" w:date="2021-11-14T12:48:00Z">
              <w:r>
                <w:lastRenderedPageBreak/>
                <w:t>19</w:t>
              </w:r>
            </w:ins>
          </w:p>
        </w:tc>
        <w:tc>
          <w:tcPr>
            <w:tcW w:w="1985" w:type="dxa"/>
            <w:vAlign w:val="center"/>
            <w:tcPrChange w:id="12769" w:author="Rafi Aziizi" w:date="2021-11-14T20:36:00Z">
              <w:tcPr>
                <w:tcW w:w="1985" w:type="dxa"/>
                <w:gridSpan w:val="2"/>
                <w:vAlign w:val="center"/>
              </w:tcPr>
            </w:tcPrChange>
          </w:tcPr>
          <w:p w14:paraId="5B93995D" w14:textId="60596A48" w:rsidR="00992581" w:rsidRPr="008D5322" w:rsidRDefault="00992581">
            <w:pPr>
              <w:jc w:val="left"/>
              <w:rPr>
                <w:ins w:id="12770" w:author="Rafi Aziizi" w:date="2021-11-14T12:48:00Z"/>
                <w:highlight w:val="yellow"/>
                <w:rPrChange w:id="12771" w:author="chaniaayulestari@outlook.com" w:date="2021-11-14T18:06:00Z">
                  <w:rPr>
                    <w:ins w:id="12772" w:author="Rafi Aziizi" w:date="2021-11-14T12:48:00Z"/>
                  </w:rPr>
                </w:rPrChange>
              </w:rPr>
              <w:pPrChange w:id="12773" w:author="Rafi Aziizi" w:date="2021-11-14T20:36:00Z">
                <w:pPr/>
              </w:pPrChange>
            </w:pPr>
            <w:ins w:id="12774" w:author="Rafi Aziizi" w:date="2021-11-14T12:53:00Z">
              <w:r w:rsidRPr="008D5322">
                <w:rPr>
                  <w:highlight w:val="yellow"/>
                  <w:rPrChange w:id="12775" w:author="chaniaayulestari@outlook.com" w:date="2021-11-14T18:06:00Z">
                    <w:rPr/>
                  </w:rPrChange>
                </w:rPr>
                <w:t>SP-RC06</w:t>
              </w:r>
            </w:ins>
          </w:p>
        </w:tc>
        <w:tc>
          <w:tcPr>
            <w:tcW w:w="2268" w:type="dxa"/>
            <w:vAlign w:val="center"/>
            <w:tcPrChange w:id="12776" w:author="Rafi Aziizi" w:date="2021-11-14T20:36:00Z">
              <w:tcPr>
                <w:tcW w:w="2268" w:type="dxa"/>
                <w:gridSpan w:val="2"/>
                <w:vAlign w:val="center"/>
              </w:tcPr>
            </w:tcPrChange>
          </w:tcPr>
          <w:p w14:paraId="486F6179" w14:textId="2BE13042" w:rsidR="00992581" w:rsidRPr="008D5322" w:rsidRDefault="00992581">
            <w:pPr>
              <w:jc w:val="left"/>
              <w:rPr>
                <w:ins w:id="12777" w:author="Rafi Aziizi" w:date="2021-11-14T12:48:00Z"/>
                <w:highlight w:val="yellow"/>
                <w:rPrChange w:id="12778" w:author="chaniaayulestari@outlook.com" w:date="2021-11-14T18:06:00Z">
                  <w:rPr>
                    <w:ins w:id="12779" w:author="Rafi Aziizi" w:date="2021-11-14T12:48:00Z"/>
                  </w:rPr>
                </w:rPrChange>
              </w:rPr>
              <w:pPrChange w:id="12780" w:author="Rafi Aziizi" w:date="2021-11-14T20:01:00Z">
                <w:pPr/>
              </w:pPrChange>
            </w:pPr>
            <w:ins w:id="12781" w:author="Rafi Aziizi" w:date="2021-11-14T12:54:00Z">
              <w:r w:rsidRPr="008D5322">
                <w:rPr>
                  <w:highlight w:val="yellow"/>
                  <w:rPrChange w:id="12782" w:author="chaniaayulestari@outlook.com" w:date="2021-11-14T18:06:00Z">
                    <w:rPr/>
                  </w:rPrChange>
                </w:rPr>
                <w:t>Lihat Profile Guru</w:t>
              </w:r>
            </w:ins>
          </w:p>
        </w:tc>
        <w:tc>
          <w:tcPr>
            <w:tcW w:w="1984" w:type="dxa"/>
            <w:vAlign w:val="center"/>
            <w:tcPrChange w:id="12783" w:author="Rafi Aziizi" w:date="2021-11-14T20:36:00Z">
              <w:tcPr>
                <w:tcW w:w="1984" w:type="dxa"/>
                <w:gridSpan w:val="2"/>
                <w:vAlign w:val="center"/>
              </w:tcPr>
            </w:tcPrChange>
          </w:tcPr>
          <w:p w14:paraId="73FB2CE1" w14:textId="3F3D5402" w:rsidR="00992581" w:rsidRDefault="008D5322">
            <w:pPr>
              <w:jc w:val="left"/>
              <w:rPr>
                <w:ins w:id="12784" w:author="Rafi Aziizi" w:date="2021-11-14T12:48:00Z"/>
              </w:rPr>
              <w:pPrChange w:id="12785" w:author="Rafi Aziizi" w:date="2021-11-14T20:01:00Z">
                <w:pPr/>
              </w:pPrChange>
            </w:pPr>
            <w:ins w:id="12786" w:author="chaniaayulestari@outlook.com" w:date="2021-11-14T18:06:00Z">
              <w:r>
                <w:t>-</w:t>
              </w:r>
            </w:ins>
          </w:p>
        </w:tc>
        <w:tc>
          <w:tcPr>
            <w:tcW w:w="2977" w:type="dxa"/>
            <w:vAlign w:val="center"/>
            <w:tcPrChange w:id="12787" w:author="Rafi Aziizi" w:date="2021-11-14T20:36:00Z">
              <w:tcPr>
                <w:tcW w:w="2977" w:type="dxa"/>
                <w:gridSpan w:val="2"/>
                <w:vAlign w:val="center"/>
              </w:tcPr>
            </w:tcPrChange>
          </w:tcPr>
          <w:p w14:paraId="05F5B059" w14:textId="05EF494F" w:rsidR="00992581" w:rsidRDefault="008D5322">
            <w:pPr>
              <w:jc w:val="left"/>
              <w:rPr>
                <w:ins w:id="12788" w:author="Rafi Aziizi" w:date="2021-11-14T12:48:00Z"/>
              </w:rPr>
              <w:pPrChange w:id="12789" w:author="Rafi Aziizi" w:date="2021-11-14T20:01:00Z">
                <w:pPr/>
              </w:pPrChange>
            </w:pPr>
            <w:ins w:id="12790" w:author="chaniaayulestari@outlook.com" w:date="2021-11-14T18:06:00Z">
              <w:r>
                <w:t>Sistem dapat menampilkan identitsas guru secara lengkap</w:t>
              </w:r>
            </w:ins>
          </w:p>
        </w:tc>
        <w:tc>
          <w:tcPr>
            <w:tcW w:w="3402" w:type="dxa"/>
            <w:tcPrChange w:id="12791" w:author="Rafi Aziizi" w:date="2021-11-14T20:36:00Z">
              <w:tcPr>
                <w:tcW w:w="3402" w:type="dxa"/>
                <w:gridSpan w:val="2"/>
              </w:tcPr>
            </w:tcPrChange>
          </w:tcPr>
          <w:p w14:paraId="7ED051FB" w14:textId="1D61D329" w:rsidR="00992581" w:rsidRDefault="00D93EA0" w:rsidP="00992581">
            <w:pPr>
              <w:rPr>
                <w:ins w:id="12792" w:author="chaniaayulestari@outlook.com" w:date="2021-11-14T18:06:00Z"/>
              </w:rPr>
            </w:pPr>
            <w:ins w:id="12793" w:author="Rafi Aziizi" w:date="2021-11-14T20:26:00Z">
              <w:r>
                <w:rPr>
                  <w:noProof/>
                </w:rPr>
                <w:drawing>
                  <wp:inline distT="0" distB="0" distL="0" distR="0" wp14:anchorId="2F5E0EA1" wp14:editId="22C9BE20">
                    <wp:extent cx="3667125" cy="2128352"/>
                    <wp:effectExtent l="0" t="0" r="0"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3693146" cy="2143454"/>
                            </a:xfrm>
                            <a:prstGeom prst="rect">
                              <a:avLst/>
                            </a:prstGeom>
                            <a:noFill/>
                            <a:ln>
                              <a:noFill/>
                            </a:ln>
                          </pic:spPr>
                        </pic:pic>
                      </a:graphicData>
                    </a:graphic>
                  </wp:inline>
                </w:drawing>
              </w:r>
            </w:ins>
          </w:p>
          <w:p w14:paraId="3D7AFC81" w14:textId="489A106C" w:rsidR="008D5322" w:rsidRDefault="008D5322" w:rsidP="00992581">
            <w:pPr>
              <w:rPr>
                <w:ins w:id="12794" w:author="Rafi Aziizi" w:date="2021-11-14T12:48:00Z"/>
              </w:rPr>
            </w:pPr>
            <w:ins w:id="12795" w:author="chaniaayulestari@outlook.com" w:date="2021-11-14T18:06:00Z">
              <w:r>
                <w:t xml:space="preserve">Pada gambar </w:t>
              </w:r>
            </w:ins>
            <w:ins w:id="12796" w:author="Rafi Aziizi" w:date="2021-11-14T20:20:00Z">
              <w:r w:rsidR="00110DAD">
                <w:t>di atas,</w:t>
              </w:r>
            </w:ins>
            <w:ins w:id="12797" w:author="chaniaayulestari@outlook.com" w:date="2021-11-14T18:06:00Z">
              <w:del w:id="12798" w:author="Rafi Aziizi" w:date="2021-11-14T20:20:00Z">
                <w:r w:rsidDel="00110DAD">
                  <w:delText xml:space="preserve">diatas, </w:delText>
                </w:r>
              </w:del>
            </w:ins>
            <w:ins w:id="12799" w:author="Rafi Aziizi" w:date="2021-11-14T20:20:00Z">
              <w:r w:rsidR="00110DAD">
                <w:t xml:space="preserve"> </w:t>
              </w:r>
            </w:ins>
            <w:ins w:id="12800" w:author="chaniaayulestari@outlook.com" w:date="2021-11-14T18:06:00Z">
              <w:r>
                <w:t>fitur ini dapat menampilkan detail informasi mengenai guru</w:t>
              </w:r>
            </w:ins>
            <w:ins w:id="12801" w:author="chaniaayulestari@outlook.com" w:date="2021-11-14T18:24:00Z">
              <w:r w:rsidR="004B60D7">
                <w:t xml:space="preserve"> aktif maupun pasif</w:t>
              </w:r>
            </w:ins>
            <w:ins w:id="12802" w:author="Rafi Aziizi" w:date="2021-11-14T20:48:00Z">
              <w:r w:rsidR="00F261E9">
                <w:t xml:space="preserve"> sesuai pada </w:t>
              </w:r>
              <w:r w:rsidR="00F261E9" w:rsidRPr="00F261E9">
                <w:rPr>
                  <w:i/>
                  <w:iCs/>
                  <w:rPrChange w:id="12803" w:author="Rafi Aziizi" w:date="2021-11-14T20:48:00Z">
                    <w:rPr/>
                  </w:rPrChange>
                </w:rPr>
                <w:t>database</w:t>
              </w:r>
              <w:r w:rsidR="00F261E9">
                <w:t>.</w:t>
              </w:r>
            </w:ins>
            <w:ins w:id="12804" w:author="chaniaayulestari@outlook.com" w:date="2021-11-14T18:06:00Z">
              <w:del w:id="12805" w:author="Rafi Aziizi" w:date="2021-11-14T20:48:00Z">
                <w:r w:rsidDel="00F261E9">
                  <w:delText>.</w:delText>
                </w:r>
              </w:del>
            </w:ins>
          </w:p>
        </w:tc>
        <w:tc>
          <w:tcPr>
            <w:tcW w:w="1417" w:type="dxa"/>
            <w:vAlign w:val="center"/>
            <w:tcPrChange w:id="12806" w:author="Rafi Aziizi" w:date="2021-11-14T20:36:00Z">
              <w:tcPr>
                <w:tcW w:w="1417" w:type="dxa"/>
                <w:gridSpan w:val="2"/>
                <w:vAlign w:val="center"/>
              </w:tcPr>
            </w:tcPrChange>
          </w:tcPr>
          <w:p w14:paraId="3235C737" w14:textId="6401C0FE" w:rsidR="00992581" w:rsidRDefault="008D5322">
            <w:pPr>
              <w:jc w:val="center"/>
              <w:rPr>
                <w:ins w:id="12807" w:author="Rafi Aziizi" w:date="2021-11-14T12:48:00Z"/>
              </w:rPr>
              <w:pPrChange w:id="12808" w:author="Rafi Aziizi" w:date="2021-11-14T20:09:00Z">
                <w:pPr/>
              </w:pPrChange>
            </w:pPr>
            <w:ins w:id="12809" w:author="chaniaayulestari@outlook.com" w:date="2021-11-14T18:07:00Z">
              <w:r>
                <w:t>sesuai</w:t>
              </w:r>
            </w:ins>
          </w:p>
        </w:tc>
      </w:tr>
      <w:tr w:rsidR="00C15E41" w14:paraId="04FF7286" w14:textId="77777777" w:rsidTr="00C15E41">
        <w:tblPrEx>
          <w:tblW w:w="14601" w:type="dxa"/>
          <w:tblInd w:w="-318" w:type="dxa"/>
          <w:tblPrExChange w:id="12810" w:author="Rafi Aziizi" w:date="2021-11-14T20:36:00Z">
            <w:tblPrEx>
              <w:tblW w:w="14601" w:type="dxa"/>
              <w:tblInd w:w="-318" w:type="dxa"/>
            </w:tblPrEx>
          </w:tblPrExChange>
        </w:tblPrEx>
        <w:trPr>
          <w:ins w:id="12811" w:author="Rafi Aziizi" w:date="2021-11-14T12:48:00Z"/>
          <w:trPrChange w:id="12812" w:author="Rafi Aziizi" w:date="2021-11-14T20:36:00Z">
            <w:trPr>
              <w:gridBefore w:val="2"/>
            </w:trPr>
          </w:trPrChange>
        </w:trPr>
        <w:tc>
          <w:tcPr>
            <w:tcW w:w="568" w:type="dxa"/>
            <w:vAlign w:val="center"/>
            <w:tcPrChange w:id="12813" w:author="Rafi Aziizi" w:date="2021-11-14T20:36:00Z">
              <w:tcPr>
                <w:tcW w:w="568" w:type="dxa"/>
              </w:tcPr>
            </w:tcPrChange>
          </w:tcPr>
          <w:p w14:paraId="1E56A1D5" w14:textId="26B45960" w:rsidR="00992581" w:rsidRDefault="00992581">
            <w:pPr>
              <w:jc w:val="left"/>
              <w:rPr>
                <w:ins w:id="12814" w:author="Rafi Aziizi" w:date="2021-11-14T12:48:00Z"/>
              </w:rPr>
              <w:pPrChange w:id="12815" w:author="Rafi Aziizi" w:date="2021-11-14T20:36:00Z">
                <w:pPr/>
              </w:pPrChange>
            </w:pPr>
            <w:ins w:id="12816" w:author="Rafi Aziizi" w:date="2021-11-14T12:48:00Z">
              <w:r>
                <w:t>20</w:t>
              </w:r>
            </w:ins>
          </w:p>
        </w:tc>
        <w:tc>
          <w:tcPr>
            <w:tcW w:w="1985" w:type="dxa"/>
            <w:vAlign w:val="center"/>
            <w:tcPrChange w:id="12817" w:author="Rafi Aziizi" w:date="2021-11-14T20:36:00Z">
              <w:tcPr>
                <w:tcW w:w="1985" w:type="dxa"/>
                <w:gridSpan w:val="2"/>
                <w:vAlign w:val="center"/>
              </w:tcPr>
            </w:tcPrChange>
          </w:tcPr>
          <w:p w14:paraId="7C8B34BA" w14:textId="283016BC" w:rsidR="00992581" w:rsidRPr="006C188B" w:rsidRDefault="00992581">
            <w:pPr>
              <w:jc w:val="left"/>
              <w:rPr>
                <w:ins w:id="12818" w:author="Rafi Aziizi" w:date="2021-11-14T12:48:00Z"/>
                <w:highlight w:val="yellow"/>
                <w:rPrChange w:id="12819" w:author="chaniaayulestari@outlook.com" w:date="2021-11-14T18:10:00Z">
                  <w:rPr>
                    <w:ins w:id="12820" w:author="Rafi Aziizi" w:date="2021-11-14T12:48:00Z"/>
                  </w:rPr>
                </w:rPrChange>
              </w:rPr>
              <w:pPrChange w:id="12821" w:author="Rafi Aziizi" w:date="2021-11-14T20:36:00Z">
                <w:pPr/>
              </w:pPrChange>
            </w:pPr>
            <w:ins w:id="12822" w:author="Rafi Aziizi" w:date="2021-11-14T12:53:00Z">
              <w:r w:rsidRPr="006C188B">
                <w:rPr>
                  <w:highlight w:val="yellow"/>
                  <w:rPrChange w:id="12823" w:author="chaniaayulestari@outlook.com" w:date="2021-11-14T18:10:00Z">
                    <w:rPr/>
                  </w:rPrChange>
                </w:rPr>
                <w:t>SP-RC14.1</w:t>
              </w:r>
            </w:ins>
          </w:p>
        </w:tc>
        <w:tc>
          <w:tcPr>
            <w:tcW w:w="2268" w:type="dxa"/>
            <w:vAlign w:val="center"/>
            <w:tcPrChange w:id="12824" w:author="Rafi Aziizi" w:date="2021-11-14T20:36:00Z">
              <w:tcPr>
                <w:tcW w:w="2268" w:type="dxa"/>
                <w:gridSpan w:val="2"/>
                <w:vAlign w:val="center"/>
              </w:tcPr>
            </w:tcPrChange>
          </w:tcPr>
          <w:p w14:paraId="0372C74C" w14:textId="7C424D53" w:rsidR="00992581" w:rsidRPr="006C188B" w:rsidRDefault="00992581">
            <w:pPr>
              <w:jc w:val="left"/>
              <w:rPr>
                <w:ins w:id="12825" w:author="Rafi Aziizi" w:date="2021-11-14T12:48:00Z"/>
                <w:highlight w:val="yellow"/>
                <w:rPrChange w:id="12826" w:author="chaniaayulestari@outlook.com" w:date="2021-11-14T18:10:00Z">
                  <w:rPr>
                    <w:ins w:id="12827" w:author="Rafi Aziizi" w:date="2021-11-14T12:48:00Z"/>
                  </w:rPr>
                </w:rPrChange>
              </w:rPr>
              <w:pPrChange w:id="12828" w:author="Rafi Aziizi" w:date="2021-11-14T20:01:00Z">
                <w:pPr/>
              </w:pPrChange>
            </w:pPr>
            <w:ins w:id="12829" w:author="Rafi Aziizi" w:date="2021-11-14T12:54:00Z">
              <w:r w:rsidRPr="006C188B">
                <w:rPr>
                  <w:highlight w:val="yellow"/>
                  <w:rPrChange w:id="12830" w:author="chaniaayulestari@outlook.com" w:date="2021-11-14T18:10:00Z">
                    <w:rPr/>
                  </w:rPrChange>
                </w:rPr>
                <w:t>Tambah Walikelas</w:t>
              </w:r>
            </w:ins>
          </w:p>
        </w:tc>
        <w:tc>
          <w:tcPr>
            <w:tcW w:w="1984" w:type="dxa"/>
            <w:vAlign w:val="center"/>
            <w:tcPrChange w:id="12831" w:author="Rafi Aziizi" w:date="2021-11-14T20:36:00Z">
              <w:tcPr>
                <w:tcW w:w="1984" w:type="dxa"/>
                <w:gridSpan w:val="2"/>
                <w:vAlign w:val="center"/>
              </w:tcPr>
            </w:tcPrChange>
          </w:tcPr>
          <w:p w14:paraId="65546EAC" w14:textId="24411F59" w:rsidR="00992581" w:rsidRDefault="008D5322">
            <w:pPr>
              <w:jc w:val="left"/>
              <w:rPr>
                <w:ins w:id="12832" w:author="Rafi Aziizi" w:date="2021-11-14T12:48:00Z"/>
              </w:rPr>
              <w:pPrChange w:id="12833" w:author="Rafi Aziizi" w:date="2021-11-14T20:01:00Z">
                <w:pPr/>
              </w:pPrChange>
            </w:pPr>
            <w:ins w:id="12834" w:author="chaniaayulestari@outlook.com" w:date="2021-11-14T18:03:00Z">
              <w:r>
                <w:t xml:space="preserve">identitas </w:t>
              </w:r>
            </w:ins>
            <w:ins w:id="12835" w:author="chaniaayulestari@outlook.com" w:date="2021-11-14T16:50:00Z">
              <w:r w:rsidR="00A4326A">
                <w:t>data walikelas</w:t>
              </w:r>
            </w:ins>
            <w:ins w:id="12836" w:author="chaniaayulestari@outlook.com" w:date="2021-11-14T17:56:00Z">
              <w:r w:rsidR="00EC1255">
                <w:t xml:space="preserve"> baru </w:t>
              </w:r>
            </w:ins>
            <w:ins w:id="12837" w:author="chaniaayulestari@outlook.com" w:date="2021-11-14T18:09:00Z">
              <w:r w:rsidR="006C188B">
                <w:t>berdasarkan</w:t>
              </w:r>
            </w:ins>
            <w:ins w:id="12838" w:author="chaniaayulestari@outlook.com" w:date="2021-11-14T18:08:00Z">
              <w:r>
                <w:t xml:space="preserve"> data guru</w:t>
              </w:r>
            </w:ins>
            <w:ins w:id="12839" w:author="chaniaayulestari@outlook.com" w:date="2021-11-14T18:09:00Z">
              <w:r w:rsidR="006C188B">
                <w:t xml:space="preserve"> aktif</w:t>
              </w:r>
            </w:ins>
          </w:p>
        </w:tc>
        <w:tc>
          <w:tcPr>
            <w:tcW w:w="2977" w:type="dxa"/>
            <w:vAlign w:val="center"/>
            <w:tcPrChange w:id="12840" w:author="Rafi Aziizi" w:date="2021-11-14T20:36:00Z">
              <w:tcPr>
                <w:tcW w:w="2977" w:type="dxa"/>
                <w:gridSpan w:val="2"/>
                <w:vAlign w:val="center"/>
              </w:tcPr>
            </w:tcPrChange>
          </w:tcPr>
          <w:p w14:paraId="7326A1EF" w14:textId="20AFAAD4" w:rsidR="00992581" w:rsidRDefault="006C188B">
            <w:pPr>
              <w:jc w:val="left"/>
              <w:rPr>
                <w:ins w:id="12841" w:author="Rafi Aziizi" w:date="2021-11-14T12:48:00Z"/>
              </w:rPr>
              <w:pPrChange w:id="12842" w:author="Rafi Aziizi" w:date="2021-11-14T20:01:00Z">
                <w:pPr/>
              </w:pPrChange>
            </w:pPr>
            <w:ins w:id="12843" w:author="chaniaayulestari@outlook.com" w:date="2021-11-14T18:08:00Z">
              <w:r>
                <w:t xml:space="preserve">sistem dapat mendaftarkan </w:t>
              </w:r>
            </w:ins>
            <w:ins w:id="12844" w:author="chaniaayulestari@outlook.com" w:date="2021-11-14T18:09:00Z">
              <w:r>
                <w:t xml:space="preserve">guru menjadi walikelas </w:t>
              </w:r>
            </w:ins>
            <w:ins w:id="12845" w:author="chaniaayulestari@outlook.com" w:date="2021-11-14T18:10:00Z">
              <w:r>
                <w:t>sesuai data guru yang aktif</w:t>
              </w:r>
            </w:ins>
          </w:p>
        </w:tc>
        <w:tc>
          <w:tcPr>
            <w:tcW w:w="3402" w:type="dxa"/>
            <w:tcPrChange w:id="12846" w:author="Rafi Aziizi" w:date="2021-11-14T20:36:00Z">
              <w:tcPr>
                <w:tcW w:w="3402" w:type="dxa"/>
                <w:gridSpan w:val="2"/>
              </w:tcPr>
            </w:tcPrChange>
          </w:tcPr>
          <w:p w14:paraId="48A795DA" w14:textId="29E0DA5A" w:rsidR="006C188B" w:rsidRDefault="00D93EA0" w:rsidP="00992581">
            <w:pPr>
              <w:rPr>
                <w:ins w:id="12847" w:author="chaniaayulestari@outlook.com" w:date="2021-11-14T18:10:00Z"/>
              </w:rPr>
            </w:pPr>
            <w:ins w:id="12848" w:author="Rafi Aziizi" w:date="2021-11-14T20:27:00Z">
              <w:r>
                <w:rPr>
                  <w:noProof/>
                </w:rPr>
                <w:drawing>
                  <wp:inline distT="0" distB="0" distL="0" distR="0" wp14:anchorId="23EC7212" wp14:editId="57F318BE">
                    <wp:extent cx="3648719" cy="2114550"/>
                    <wp:effectExtent l="0" t="0" r="0" b="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3665794" cy="2124446"/>
                            </a:xfrm>
                            <a:prstGeom prst="rect">
                              <a:avLst/>
                            </a:prstGeom>
                            <a:noFill/>
                            <a:ln>
                              <a:noFill/>
                            </a:ln>
                          </pic:spPr>
                        </pic:pic>
                      </a:graphicData>
                    </a:graphic>
                  </wp:inline>
                </w:drawing>
              </w:r>
            </w:ins>
          </w:p>
          <w:p w14:paraId="2C1F4BC8" w14:textId="78E2B21C" w:rsidR="00992581" w:rsidRDefault="00D12FBC" w:rsidP="00992581">
            <w:pPr>
              <w:rPr>
                <w:ins w:id="12849" w:author="Rafi Aziizi" w:date="2021-11-14T12:48:00Z"/>
              </w:rPr>
            </w:pPr>
            <w:ins w:id="12850" w:author="chaniaayulestari@outlook.com" w:date="2021-11-14T16:54:00Z">
              <w:r>
                <w:lastRenderedPageBreak/>
                <w:t xml:space="preserve">Pada gambar </w:t>
              </w:r>
            </w:ins>
            <w:ins w:id="12851" w:author="Rafi Aziizi" w:date="2021-11-14T20:20:00Z">
              <w:r w:rsidR="00110DAD">
                <w:t>di atas,</w:t>
              </w:r>
            </w:ins>
            <w:ins w:id="12852" w:author="chaniaayulestari@outlook.com" w:date="2021-11-14T16:54:00Z">
              <w:del w:id="12853" w:author="Rafi Aziizi" w:date="2021-11-14T20:20:00Z">
                <w:r w:rsidDel="00110DAD">
                  <w:delText>diatas</w:delText>
                </w:r>
              </w:del>
              <w:r>
                <w:t xml:space="preserve"> fitur ini dapat </w:t>
              </w:r>
              <w:del w:id="12854" w:author="Rafi Aziizi" w:date="2021-11-14T20:48:00Z">
                <w:r w:rsidDel="00F261E9">
                  <w:delText xml:space="preserve"> </w:delText>
                </w:r>
              </w:del>
              <w:r>
                <w:t xml:space="preserve">menambahkan </w:t>
              </w:r>
            </w:ins>
            <w:ins w:id="12855" w:author="chaniaayulestari@outlook.com" w:date="2021-11-14T16:55:00Z">
              <w:r>
                <w:t>walikelas</w:t>
              </w:r>
            </w:ins>
            <w:ins w:id="12856" w:author="chaniaayulestari@outlook.com" w:date="2021-11-14T16:54:00Z">
              <w:r>
                <w:t xml:space="preserve"> kedalam sistem</w:t>
              </w:r>
            </w:ins>
            <w:ins w:id="12857" w:author="chaniaayulestari@outlook.com" w:date="2021-11-14T18:10:00Z">
              <w:r w:rsidR="006C188B">
                <w:t xml:space="preserve"> berdasarkan data guru</w:t>
              </w:r>
            </w:ins>
            <w:ins w:id="12858" w:author="Rafi Aziizi" w:date="2021-11-14T20:48:00Z">
              <w:r w:rsidR="00F261E9">
                <w:t xml:space="preserve"> yang aktif.</w:t>
              </w:r>
            </w:ins>
          </w:p>
        </w:tc>
        <w:tc>
          <w:tcPr>
            <w:tcW w:w="1417" w:type="dxa"/>
            <w:vAlign w:val="center"/>
            <w:tcPrChange w:id="12859" w:author="Rafi Aziizi" w:date="2021-11-14T20:36:00Z">
              <w:tcPr>
                <w:tcW w:w="1417" w:type="dxa"/>
                <w:gridSpan w:val="2"/>
                <w:vAlign w:val="center"/>
              </w:tcPr>
            </w:tcPrChange>
          </w:tcPr>
          <w:p w14:paraId="47AAF82B" w14:textId="1C5AD132" w:rsidR="00992581" w:rsidRDefault="006C188B">
            <w:pPr>
              <w:jc w:val="center"/>
              <w:rPr>
                <w:ins w:id="12860" w:author="Rafi Aziizi" w:date="2021-11-14T12:48:00Z"/>
              </w:rPr>
              <w:pPrChange w:id="12861" w:author="Rafi Aziizi" w:date="2021-11-14T20:09:00Z">
                <w:pPr/>
              </w:pPrChange>
            </w:pPr>
            <w:ins w:id="12862" w:author="chaniaayulestari@outlook.com" w:date="2021-11-14T18:10:00Z">
              <w:r>
                <w:lastRenderedPageBreak/>
                <w:t>sesuai</w:t>
              </w:r>
            </w:ins>
          </w:p>
        </w:tc>
      </w:tr>
      <w:tr w:rsidR="00C15E41" w14:paraId="0828620B" w14:textId="77777777" w:rsidTr="00C15E41">
        <w:tblPrEx>
          <w:tblW w:w="14601" w:type="dxa"/>
          <w:tblInd w:w="-318" w:type="dxa"/>
          <w:tblPrExChange w:id="12863" w:author="Rafi Aziizi" w:date="2021-11-14T20:36:00Z">
            <w:tblPrEx>
              <w:tblW w:w="14601" w:type="dxa"/>
              <w:tblInd w:w="-318" w:type="dxa"/>
            </w:tblPrEx>
          </w:tblPrExChange>
        </w:tblPrEx>
        <w:trPr>
          <w:ins w:id="12864" w:author="Rafi Aziizi" w:date="2021-11-14T12:48:00Z"/>
          <w:trPrChange w:id="12865" w:author="Rafi Aziizi" w:date="2021-11-14T20:36:00Z">
            <w:trPr>
              <w:gridBefore w:val="2"/>
            </w:trPr>
          </w:trPrChange>
        </w:trPr>
        <w:tc>
          <w:tcPr>
            <w:tcW w:w="568" w:type="dxa"/>
            <w:vAlign w:val="center"/>
            <w:tcPrChange w:id="12866" w:author="Rafi Aziizi" w:date="2021-11-14T20:36:00Z">
              <w:tcPr>
                <w:tcW w:w="568" w:type="dxa"/>
              </w:tcPr>
            </w:tcPrChange>
          </w:tcPr>
          <w:p w14:paraId="0D900EBF" w14:textId="6E3B770C" w:rsidR="00992581" w:rsidRDefault="00992581">
            <w:pPr>
              <w:jc w:val="left"/>
              <w:rPr>
                <w:ins w:id="12867" w:author="Rafi Aziizi" w:date="2021-11-14T12:48:00Z"/>
              </w:rPr>
              <w:pPrChange w:id="12868" w:author="Rafi Aziizi" w:date="2021-11-14T20:36:00Z">
                <w:pPr/>
              </w:pPrChange>
            </w:pPr>
            <w:ins w:id="12869" w:author="Rafi Aziizi" w:date="2021-11-14T12:48:00Z">
              <w:r>
                <w:t>21</w:t>
              </w:r>
            </w:ins>
          </w:p>
        </w:tc>
        <w:tc>
          <w:tcPr>
            <w:tcW w:w="1985" w:type="dxa"/>
            <w:vAlign w:val="center"/>
            <w:tcPrChange w:id="12870" w:author="Rafi Aziizi" w:date="2021-11-14T20:36:00Z">
              <w:tcPr>
                <w:tcW w:w="1985" w:type="dxa"/>
                <w:gridSpan w:val="2"/>
                <w:vAlign w:val="center"/>
              </w:tcPr>
            </w:tcPrChange>
          </w:tcPr>
          <w:p w14:paraId="6A926022" w14:textId="06B75195" w:rsidR="00992581" w:rsidRPr="009F4827" w:rsidRDefault="00992581">
            <w:pPr>
              <w:jc w:val="left"/>
              <w:rPr>
                <w:ins w:id="12871" w:author="Rafi Aziizi" w:date="2021-11-14T12:48:00Z"/>
                <w:highlight w:val="yellow"/>
                <w:rPrChange w:id="12872" w:author="chaniaayulestari@outlook.com" w:date="2021-11-14T18:13:00Z">
                  <w:rPr>
                    <w:ins w:id="12873" w:author="Rafi Aziizi" w:date="2021-11-14T12:48:00Z"/>
                  </w:rPr>
                </w:rPrChange>
              </w:rPr>
              <w:pPrChange w:id="12874" w:author="Rafi Aziizi" w:date="2021-11-14T20:36:00Z">
                <w:pPr/>
              </w:pPrChange>
            </w:pPr>
            <w:ins w:id="12875" w:author="Rafi Aziizi" w:date="2021-11-14T12:53:00Z">
              <w:r w:rsidRPr="009F4827">
                <w:rPr>
                  <w:highlight w:val="yellow"/>
                  <w:rPrChange w:id="12876" w:author="chaniaayulestari@outlook.com" w:date="2021-11-14T18:13:00Z">
                    <w:rPr/>
                  </w:rPrChange>
                </w:rPr>
                <w:t>SP-RC14.2</w:t>
              </w:r>
            </w:ins>
          </w:p>
        </w:tc>
        <w:tc>
          <w:tcPr>
            <w:tcW w:w="2268" w:type="dxa"/>
            <w:vAlign w:val="center"/>
            <w:tcPrChange w:id="12877" w:author="Rafi Aziizi" w:date="2021-11-14T20:36:00Z">
              <w:tcPr>
                <w:tcW w:w="2268" w:type="dxa"/>
                <w:gridSpan w:val="2"/>
                <w:vAlign w:val="center"/>
              </w:tcPr>
            </w:tcPrChange>
          </w:tcPr>
          <w:p w14:paraId="0C7ED707" w14:textId="635F5296" w:rsidR="00992581" w:rsidRPr="009F4827" w:rsidRDefault="00992581">
            <w:pPr>
              <w:jc w:val="left"/>
              <w:rPr>
                <w:ins w:id="12878" w:author="Rafi Aziizi" w:date="2021-11-14T12:48:00Z"/>
                <w:highlight w:val="yellow"/>
                <w:rPrChange w:id="12879" w:author="chaniaayulestari@outlook.com" w:date="2021-11-14T18:13:00Z">
                  <w:rPr>
                    <w:ins w:id="12880" w:author="Rafi Aziizi" w:date="2021-11-14T12:48:00Z"/>
                  </w:rPr>
                </w:rPrChange>
              </w:rPr>
              <w:pPrChange w:id="12881" w:author="Rafi Aziizi" w:date="2021-11-14T20:01:00Z">
                <w:pPr/>
              </w:pPrChange>
            </w:pPr>
            <w:ins w:id="12882" w:author="Rafi Aziizi" w:date="2021-11-14T12:54:00Z">
              <w:r w:rsidRPr="009F4827">
                <w:rPr>
                  <w:highlight w:val="yellow"/>
                  <w:rPrChange w:id="12883" w:author="chaniaayulestari@outlook.com" w:date="2021-11-14T18:13:00Z">
                    <w:rPr/>
                  </w:rPrChange>
                </w:rPr>
                <w:t>Hapus Walikelas</w:t>
              </w:r>
            </w:ins>
          </w:p>
        </w:tc>
        <w:tc>
          <w:tcPr>
            <w:tcW w:w="1984" w:type="dxa"/>
            <w:vAlign w:val="center"/>
            <w:tcPrChange w:id="12884" w:author="Rafi Aziizi" w:date="2021-11-14T20:36:00Z">
              <w:tcPr>
                <w:tcW w:w="1984" w:type="dxa"/>
                <w:gridSpan w:val="2"/>
                <w:vAlign w:val="center"/>
              </w:tcPr>
            </w:tcPrChange>
          </w:tcPr>
          <w:p w14:paraId="790BDB17" w14:textId="631837E4" w:rsidR="00992581" w:rsidRDefault="006C188B">
            <w:pPr>
              <w:jc w:val="left"/>
              <w:rPr>
                <w:ins w:id="12885" w:author="Rafi Aziizi" w:date="2021-11-14T12:48:00Z"/>
              </w:rPr>
              <w:pPrChange w:id="12886" w:author="Rafi Aziizi" w:date="2021-11-14T20:01:00Z">
                <w:pPr/>
              </w:pPrChange>
            </w:pPr>
            <w:ins w:id="12887" w:author="chaniaayulestari@outlook.com" w:date="2021-11-14T18:11:00Z">
              <w:r>
                <w:t>-</w:t>
              </w:r>
            </w:ins>
          </w:p>
        </w:tc>
        <w:tc>
          <w:tcPr>
            <w:tcW w:w="2977" w:type="dxa"/>
            <w:vAlign w:val="center"/>
            <w:tcPrChange w:id="12888" w:author="Rafi Aziizi" w:date="2021-11-14T20:36:00Z">
              <w:tcPr>
                <w:tcW w:w="2977" w:type="dxa"/>
                <w:gridSpan w:val="2"/>
                <w:vAlign w:val="center"/>
              </w:tcPr>
            </w:tcPrChange>
          </w:tcPr>
          <w:p w14:paraId="56E1005C" w14:textId="3C0573B8" w:rsidR="00992581" w:rsidRDefault="006C188B">
            <w:pPr>
              <w:jc w:val="left"/>
              <w:rPr>
                <w:ins w:id="12889" w:author="Rafi Aziizi" w:date="2021-11-14T12:48:00Z"/>
              </w:rPr>
              <w:pPrChange w:id="12890" w:author="Rafi Aziizi" w:date="2021-11-14T20:01:00Z">
                <w:pPr/>
              </w:pPrChange>
            </w:pPr>
            <w:ins w:id="12891" w:author="chaniaayulestari@outlook.com" w:date="2021-11-14T18:11:00Z">
              <w:r>
                <w:t xml:space="preserve">Sistem dapat </w:t>
              </w:r>
            </w:ins>
            <w:ins w:id="12892" w:author="chaniaayulestari@outlook.com" w:date="2021-11-14T18:12:00Z">
              <w:r>
                <w:t>merubah</w:t>
              </w:r>
            </w:ins>
            <w:ins w:id="12893" w:author="chaniaayulestari@outlook.com" w:date="2021-11-14T18:11:00Z">
              <w:r>
                <w:t xml:space="preserve"> </w:t>
              </w:r>
            </w:ins>
            <w:ins w:id="12894" w:author="chaniaayulestari@outlook.com" w:date="2021-11-14T18:14:00Z">
              <w:r w:rsidR="009F4827">
                <w:t>statu</w:t>
              </w:r>
            </w:ins>
            <w:ins w:id="12895" w:author="chaniaayulestari@outlook.com" w:date="2021-11-14T18:15:00Z">
              <w:r w:rsidR="009F4827">
                <w:t>s</w:t>
              </w:r>
            </w:ins>
            <w:ins w:id="12896" w:author="chaniaayulestari@outlook.com" w:date="2021-11-14T18:14:00Z">
              <w:r w:rsidR="009F4827">
                <w:t xml:space="preserve"> data </w:t>
              </w:r>
            </w:ins>
            <w:ins w:id="12897" w:author="chaniaayulestari@outlook.com" w:date="2021-11-14T18:11:00Z">
              <w:r>
                <w:t>walikelas</w:t>
              </w:r>
            </w:ins>
            <w:ins w:id="12898" w:author="chaniaayulestari@outlook.com" w:date="2021-11-14T18:14:00Z">
              <w:r w:rsidR="009F4827">
                <w:t xml:space="preserve"> aktif menjadi pasif</w:t>
              </w:r>
            </w:ins>
          </w:p>
        </w:tc>
        <w:tc>
          <w:tcPr>
            <w:tcW w:w="3402" w:type="dxa"/>
            <w:tcPrChange w:id="12899" w:author="Rafi Aziizi" w:date="2021-11-14T20:36:00Z">
              <w:tcPr>
                <w:tcW w:w="3402" w:type="dxa"/>
                <w:gridSpan w:val="2"/>
              </w:tcPr>
            </w:tcPrChange>
          </w:tcPr>
          <w:p w14:paraId="7ED703CD" w14:textId="439FFDC5" w:rsidR="00992581" w:rsidRDefault="00D93EA0" w:rsidP="00992581">
            <w:pPr>
              <w:rPr>
                <w:ins w:id="12900" w:author="chaniaayulestari@outlook.com" w:date="2021-11-14T18:13:00Z"/>
              </w:rPr>
            </w:pPr>
            <w:ins w:id="12901" w:author="Rafi Aziizi" w:date="2021-11-14T20:27:00Z">
              <w:r>
                <w:rPr>
                  <w:noProof/>
                </w:rPr>
                <w:drawing>
                  <wp:inline distT="0" distB="0" distL="0" distR="0" wp14:anchorId="5F0D48EB" wp14:editId="6D21FB10">
                    <wp:extent cx="3657600" cy="2116855"/>
                    <wp:effectExtent l="0" t="0" r="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3673549" cy="2126086"/>
                            </a:xfrm>
                            <a:prstGeom prst="rect">
                              <a:avLst/>
                            </a:prstGeom>
                            <a:noFill/>
                            <a:ln>
                              <a:noFill/>
                            </a:ln>
                          </pic:spPr>
                        </pic:pic>
                      </a:graphicData>
                    </a:graphic>
                  </wp:inline>
                </w:drawing>
              </w:r>
            </w:ins>
          </w:p>
          <w:p w14:paraId="10D79EC5" w14:textId="68763DEA" w:rsidR="006C188B" w:rsidRDefault="006C188B" w:rsidP="00992581">
            <w:pPr>
              <w:rPr>
                <w:ins w:id="12902" w:author="Rafi Aziizi" w:date="2021-11-14T12:48:00Z"/>
              </w:rPr>
            </w:pPr>
            <w:ins w:id="12903" w:author="chaniaayulestari@outlook.com" w:date="2021-11-14T18:13:00Z">
              <w:r>
                <w:t xml:space="preserve">Pada gambar </w:t>
              </w:r>
            </w:ins>
            <w:ins w:id="12904" w:author="Rafi Aziizi" w:date="2021-11-14T20:20:00Z">
              <w:r w:rsidR="00110DAD">
                <w:t>di atas,</w:t>
              </w:r>
            </w:ins>
            <w:ins w:id="12905" w:author="chaniaayulestari@outlook.com" w:date="2021-11-14T18:13:00Z">
              <w:del w:id="12906" w:author="Rafi Aziizi" w:date="2021-11-14T20:20:00Z">
                <w:r w:rsidDel="00110DAD">
                  <w:delText>diatas</w:delText>
                </w:r>
              </w:del>
              <w:r>
                <w:t xml:space="preserve"> fitur ini telah terbukti dapat merubah data </w:t>
              </w:r>
            </w:ins>
            <w:ins w:id="12907" w:author="Rafi Aziizi" w:date="2021-11-14T20:48:00Z">
              <w:r w:rsidR="00F261E9">
                <w:t>walikelas menjadi pasif</w:t>
              </w:r>
            </w:ins>
            <w:ins w:id="12908" w:author="Rafi Aziizi" w:date="2021-11-14T20:49:00Z">
              <w:r w:rsidR="00F261E9">
                <w:t xml:space="preserve"> sehingga tidak bisa mewalikelaskan sebuah kelas.</w:t>
              </w:r>
            </w:ins>
            <w:ins w:id="12909" w:author="chaniaayulestari@outlook.com" w:date="2021-11-14T18:13:00Z">
              <w:del w:id="12910" w:author="Rafi Aziizi" w:date="2021-11-14T20:48:00Z">
                <w:r w:rsidDel="00F261E9">
                  <w:delText>guru menjadi pasif</w:delText>
                </w:r>
              </w:del>
            </w:ins>
          </w:p>
        </w:tc>
        <w:tc>
          <w:tcPr>
            <w:tcW w:w="1417" w:type="dxa"/>
            <w:vAlign w:val="center"/>
            <w:tcPrChange w:id="12911" w:author="Rafi Aziizi" w:date="2021-11-14T20:36:00Z">
              <w:tcPr>
                <w:tcW w:w="1417" w:type="dxa"/>
                <w:gridSpan w:val="2"/>
                <w:vAlign w:val="center"/>
              </w:tcPr>
            </w:tcPrChange>
          </w:tcPr>
          <w:p w14:paraId="3AF29AC6" w14:textId="0583334C" w:rsidR="00992581" w:rsidRDefault="006C188B">
            <w:pPr>
              <w:jc w:val="center"/>
              <w:rPr>
                <w:ins w:id="12912" w:author="Rafi Aziizi" w:date="2021-11-14T12:48:00Z"/>
              </w:rPr>
              <w:pPrChange w:id="12913" w:author="Rafi Aziizi" w:date="2021-11-14T20:09:00Z">
                <w:pPr/>
              </w:pPrChange>
            </w:pPr>
            <w:ins w:id="12914" w:author="chaniaayulestari@outlook.com" w:date="2021-11-14T18:13:00Z">
              <w:r>
                <w:t>sesuai</w:t>
              </w:r>
            </w:ins>
          </w:p>
        </w:tc>
      </w:tr>
      <w:tr w:rsidR="00C15E41" w14:paraId="59C18193" w14:textId="77777777" w:rsidTr="00C15E41">
        <w:tblPrEx>
          <w:tblW w:w="14601" w:type="dxa"/>
          <w:tblInd w:w="-318" w:type="dxa"/>
          <w:tblPrExChange w:id="12915" w:author="Rafi Aziizi" w:date="2021-11-14T20:36:00Z">
            <w:tblPrEx>
              <w:tblW w:w="14601" w:type="dxa"/>
              <w:tblInd w:w="-318" w:type="dxa"/>
            </w:tblPrEx>
          </w:tblPrExChange>
        </w:tblPrEx>
        <w:trPr>
          <w:ins w:id="12916" w:author="Rafi Aziizi" w:date="2021-11-14T12:48:00Z"/>
          <w:trPrChange w:id="12917" w:author="Rafi Aziizi" w:date="2021-11-14T20:36:00Z">
            <w:trPr>
              <w:gridBefore w:val="2"/>
            </w:trPr>
          </w:trPrChange>
        </w:trPr>
        <w:tc>
          <w:tcPr>
            <w:tcW w:w="568" w:type="dxa"/>
            <w:vAlign w:val="center"/>
            <w:tcPrChange w:id="12918" w:author="Rafi Aziizi" w:date="2021-11-14T20:36:00Z">
              <w:tcPr>
                <w:tcW w:w="568" w:type="dxa"/>
              </w:tcPr>
            </w:tcPrChange>
          </w:tcPr>
          <w:p w14:paraId="19CCFDF3" w14:textId="5D9DF956" w:rsidR="00992581" w:rsidRDefault="00992581">
            <w:pPr>
              <w:jc w:val="left"/>
              <w:rPr>
                <w:ins w:id="12919" w:author="Rafi Aziizi" w:date="2021-11-14T12:48:00Z"/>
              </w:rPr>
              <w:pPrChange w:id="12920" w:author="Rafi Aziizi" w:date="2021-11-14T20:36:00Z">
                <w:pPr/>
              </w:pPrChange>
            </w:pPr>
            <w:ins w:id="12921" w:author="Rafi Aziizi" w:date="2021-11-14T12:48:00Z">
              <w:r>
                <w:lastRenderedPageBreak/>
                <w:t>22</w:t>
              </w:r>
            </w:ins>
          </w:p>
        </w:tc>
        <w:tc>
          <w:tcPr>
            <w:tcW w:w="1985" w:type="dxa"/>
            <w:vAlign w:val="center"/>
            <w:tcPrChange w:id="12922" w:author="Rafi Aziizi" w:date="2021-11-14T20:36:00Z">
              <w:tcPr>
                <w:tcW w:w="1985" w:type="dxa"/>
                <w:gridSpan w:val="2"/>
                <w:vAlign w:val="center"/>
              </w:tcPr>
            </w:tcPrChange>
          </w:tcPr>
          <w:p w14:paraId="683725FF" w14:textId="3552B39A" w:rsidR="00992581" w:rsidRPr="009F4827" w:rsidRDefault="00992581">
            <w:pPr>
              <w:jc w:val="left"/>
              <w:rPr>
                <w:ins w:id="12923" w:author="Rafi Aziizi" w:date="2021-11-14T12:48:00Z"/>
                <w:highlight w:val="yellow"/>
                <w:rPrChange w:id="12924" w:author="chaniaayulestari@outlook.com" w:date="2021-11-14T18:18:00Z">
                  <w:rPr>
                    <w:ins w:id="12925" w:author="Rafi Aziizi" w:date="2021-11-14T12:48:00Z"/>
                  </w:rPr>
                </w:rPrChange>
              </w:rPr>
              <w:pPrChange w:id="12926" w:author="Rafi Aziizi" w:date="2021-11-14T20:36:00Z">
                <w:pPr/>
              </w:pPrChange>
            </w:pPr>
            <w:ins w:id="12927" w:author="Rafi Aziizi" w:date="2021-11-14T12:53:00Z">
              <w:r w:rsidRPr="009F4827">
                <w:rPr>
                  <w:highlight w:val="yellow"/>
                  <w:rPrChange w:id="12928" w:author="chaniaayulestari@outlook.com" w:date="2021-11-14T18:18:00Z">
                    <w:rPr/>
                  </w:rPrChange>
                </w:rPr>
                <w:t>SP-RC14.3</w:t>
              </w:r>
            </w:ins>
          </w:p>
        </w:tc>
        <w:tc>
          <w:tcPr>
            <w:tcW w:w="2268" w:type="dxa"/>
            <w:vAlign w:val="center"/>
            <w:tcPrChange w:id="12929" w:author="Rafi Aziizi" w:date="2021-11-14T20:36:00Z">
              <w:tcPr>
                <w:tcW w:w="2268" w:type="dxa"/>
                <w:gridSpan w:val="2"/>
                <w:vAlign w:val="center"/>
              </w:tcPr>
            </w:tcPrChange>
          </w:tcPr>
          <w:p w14:paraId="26B995DC" w14:textId="46E9FC1C" w:rsidR="00992581" w:rsidRPr="009F4827" w:rsidRDefault="00992581">
            <w:pPr>
              <w:jc w:val="left"/>
              <w:rPr>
                <w:ins w:id="12930" w:author="Rafi Aziizi" w:date="2021-11-14T12:48:00Z"/>
                <w:highlight w:val="yellow"/>
                <w:rPrChange w:id="12931" w:author="chaniaayulestari@outlook.com" w:date="2021-11-14T18:18:00Z">
                  <w:rPr>
                    <w:ins w:id="12932" w:author="Rafi Aziizi" w:date="2021-11-14T12:48:00Z"/>
                  </w:rPr>
                </w:rPrChange>
              </w:rPr>
              <w:pPrChange w:id="12933" w:author="Rafi Aziizi" w:date="2021-11-14T20:01:00Z">
                <w:pPr/>
              </w:pPrChange>
            </w:pPr>
            <w:ins w:id="12934" w:author="Rafi Aziizi" w:date="2021-11-14T12:54:00Z">
              <w:r w:rsidRPr="009F4827">
                <w:rPr>
                  <w:highlight w:val="yellow"/>
                  <w:rPrChange w:id="12935" w:author="chaniaayulestari@outlook.com" w:date="2021-11-14T18:18:00Z">
                    <w:rPr/>
                  </w:rPrChange>
                </w:rPr>
                <w:t>Edit Walikelas</w:t>
              </w:r>
            </w:ins>
          </w:p>
        </w:tc>
        <w:tc>
          <w:tcPr>
            <w:tcW w:w="1984" w:type="dxa"/>
            <w:vAlign w:val="center"/>
            <w:tcPrChange w:id="12936" w:author="Rafi Aziizi" w:date="2021-11-14T20:36:00Z">
              <w:tcPr>
                <w:tcW w:w="1984" w:type="dxa"/>
                <w:gridSpan w:val="2"/>
                <w:vAlign w:val="center"/>
              </w:tcPr>
            </w:tcPrChange>
          </w:tcPr>
          <w:p w14:paraId="38B6D3D1" w14:textId="2FC084C6" w:rsidR="00992581" w:rsidRDefault="009F4827">
            <w:pPr>
              <w:jc w:val="left"/>
              <w:rPr>
                <w:ins w:id="12937" w:author="Rafi Aziizi" w:date="2021-11-14T12:48:00Z"/>
              </w:rPr>
              <w:pPrChange w:id="12938" w:author="Rafi Aziizi" w:date="2021-11-14T20:01:00Z">
                <w:pPr/>
              </w:pPrChange>
            </w:pPr>
            <w:ins w:id="12939" w:author="chaniaayulestari@outlook.com" w:date="2021-11-14T18:17:00Z">
              <w:r>
                <w:t>identitas data walikelas baru</w:t>
              </w:r>
            </w:ins>
          </w:p>
        </w:tc>
        <w:tc>
          <w:tcPr>
            <w:tcW w:w="2977" w:type="dxa"/>
            <w:vAlign w:val="center"/>
            <w:tcPrChange w:id="12940" w:author="Rafi Aziizi" w:date="2021-11-14T20:36:00Z">
              <w:tcPr>
                <w:tcW w:w="2977" w:type="dxa"/>
                <w:gridSpan w:val="2"/>
                <w:vAlign w:val="center"/>
              </w:tcPr>
            </w:tcPrChange>
          </w:tcPr>
          <w:p w14:paraId="58E8C9EC" w14:textId="7589AAE7" w:rsidR="00992581" w:rsidRDefault="00EC1255">
            <w:pPr>
              <w:jc w:val="left"/>
              <w:rPr>
                <w:ins w:id="12941" w:author="Rafi Aziizi" w:date="2021-11-14T12:48:00Z"/>
              </w:rPr>
              <w:pPrChange w:id="12942" w:author="Rafi Aziizi" w:date="2021-11-14T20:01:00Z">
                <w:pPr/>
              </w:pPrChange>
            </w:pPr>
            <w:ins w:id="12943" w:author="chaniaayulestari@outlook.com" w:date="2021-11-14T18:00:00Z">
              <w:r>
                <w:t xml:space="preserve">Sistem dapat merubah identitas walikelas </w:t>
              </w:r>
            </w:ins>
            <w:ins w:id="12944" w:author="chaniaayulestari@outlook.com" w:date="2021-11-14T18:18:00Z">
              <w:r w:rsidR="009F4827">
                <w:t>berikut</w:t>
              </w:r>
            </w:ins>
            <w:ins w:id="12945" w:author="chaniaayulestari@outlook.com" w:date="2021-11-14T18:17:00Z">
              <w:r w:rsidR="009F4827">
                <w:t xml:space="preserve"> guru </w:t>
              </w:r>
            </w:ins>
            <w:ins w:id="12946" w:author="chaniaayulestari@outlook.com" w:date="2021-11-14T18:00:00Z">
              <w:r>
                <w:t>sesuai dengan data masukan baru</w:t>
              </w:r>
            </w:ins>
          </w:p>
        </w:tc>
        <w:tc>
          <w:tcPr>
            <w:tcW w:w="3402" w:type="dxa"/>
            <w:tcPrChange w:id="12947" w:author="Rafi Aziizi" w:date="2021-11-14T20:36:00Z">
              <w:tcPr>
                <w:tcW w:w="3402" w:type="dxa"/>
                <w:gridSpan w:val="2"/>
              </w:tcPr>
            </w:tcPrChange>
          </w:tcPr>
          <w:p w14:paraId="3EBEC623" w14:textId="445026C8" w:rsidR="00D93EA0" w:rsidRDefault="00D93EA0" w:rsidP="00992581">
            <w:pPr>
              <w:rPr>
                <w:ins w:id="12948" w:author="Rafi Aziizi" w:date="2021-11-14T20:27:00Z"/>
              </w:rPr>
            </w:pPr>
            <w:ins w:id="12949" w:author="Rafi Aziizi" w:date="2021-11-14T20:27:00Z">
              <w:r>
                <w:rPr>
                  <w:noProof/>
                </w:rPr>
                <w:drawing>
                  <wp:inline distT="0" distB="0" distL="0" distR="0" wp14:anchorId="132D9AFF" wp14:editId="68BCA11E">
                    <wp:extent cx="3699580" cy="2152650"/>
                    <wp:effectExtent l="0" t="0" r="0" b="0"/>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3716899" cy="2162727"/>
                            </a:xfrm>
                            <a:prstGeom prst="rect">
                              <a:avLst/>
                            </a:prstGeom>
                            <a:noFill/>
                            <a:ln>
                              <a:noFill/>
                            </a:ln>
                          </pic:spPr>
                        </pic:pic>
                      </a:graphicData>
                    </a:graphic>
                  </wp:inline>
                </w:drawing>
              </w:r>
            </w:ins>
          </w:p>
          <w:p w14:paraId="75974A22" w14:textId="28CD3119" w:rsidR="00992581" w:rsidRDefault="00EC1255" w:rsidP="00992581">
            <w:pPr>
              <w:rPr>
                <w:ins w:id="12950" w:author="Rafi Aziizi" w:date="2021-11-14T12:48:00Z"/>
              </w:rPr>
            </w:pPr>
            <w:ins w:id="12951" w:author="chaniaayulestari@outlook.com" w:date="2021-11-14T18:02:00Z">
              <w:r>
                <w:t xml:space="preserve">Pada gambar </w:t>
              </w:r>
            </w:ins>
            <w:ins w:id="12952" w:author="Rafi Aziizi" w:date="2021-11-14T20:20:00Z">
              <w:r w:rsidR="00110DAD">
                <w:t>di atas,</w:t>
              </w:r>
            </w:ins>
            <w:ins w:id="12953" w:author="chaniaayulestari@outlook.com" w:date="2021-11-14T18:02:00Z">
              <w:del w:id="12954" w:author="Rafi Aziizi" w:date="2021-11-14T20:20:00Z">
                <w:r w:rsidDel="00110DAD">
                  <w:delText>diatas</w:delText>
                </w:r>
              </w:del>
              <w:r>
                <w:t xml:space="preserve"> fitur ini dapat merubah data </w:t>
              </w:r>
            </w:ins>
            <w:ins w:id="12955" w:author="chaniaayulestari@outlook.com" w:date="2021-11-14T18:17:00Z">
              <w:r w:rsidR="009F4827">
                <w:t>walikelas</w:t>
              </w:r>
            </w:ins>
            <w:ins w:id="12956" w:author="Rafi Aziizi" w:date="2021-11-14T20:49:00Z">
              <w:r w:rsidR="00F261E9">
                <w:t>, data guru</w:t>
              </w:r>
            </w:ins>
            <w:ins w:id="12957" w:author="chaniaayulestari@outlook.com" w:date="2021-11-14T18:02:00Z">
              <w:r>
                <w:t xml:space="preserve"> </w:t>
              </w:r>
            </w:ins>
            <w:ins w:id="12958" w:author="chaniaayulestari@outlook.com" w:date="2021-11-14T18:18:00Z">
              <w:r w:rsidR="009F4827">
                <w:t xml:space="preserve">beserta data </w:t>
              </w:r>
              <w:del w:id="12959" w:author="Rafi Aziizi" w:date="2021-11-14T20:49:00Z">
                <w:r w:rsidR="009F4827" w:rsidDel="00F261E9">
                  <w:delText>guru</w:delText>
                </w:r>
              </w:del>
            </w:ins>
            <w:ins w:id="12960" w:author="Rafi Aziizi" w:date="2021-11-14T20:49:00Z">
              <w:r w:rsidR="00F261E9">
                <w:t>admin</w:t>
              </w:r>
            </w:ins>
            <w:ins w:id="12961" w:author="chaniaayulestari@outlook.com" w:date="2021-11-14T18:18:00Z">
              <w:r w:rsidR="009F4827">
                <w:t xml:space="preserve"> </w:t>
              </w:r>
            </w:ins>
            <w:ins w:id="12962" w:author="chaniaayulestari@outlook.com" w:date="2021-11-14T18:02:00Z">
              <w:r>
                <w:t xml:space="preserve">sesuai dengan </w:t>
              </w:r>
            </w:ins>
            <w:ins w:id="12963" w:author="Rafi Aziizi" w:date="2021-11-14T20:49:00Z">
              <w:r w:rsidR="00F261E9">
                <w:t>data walikelas baru.</w:t>
              </w:r>
            </w:ins>
            <w:ins w:id="12964" w:author="chaniaayulestari@outlook.com" w:date="2021-11-14T18:02:00Z">
              <w:del w:id="12965" w:author="Rafi Aziizi" w:date="2021-11-14T20:49:00Z">
                <w:r w:rsidDel="00F261E9">
                  <w:delText>masukan.</w:delText>
                </w:r>
              </w:del>
            </w:ins>
          </w:p>
        </w:tc>
        <w:tc>
          <w:tcPr>
            <w:tcW w:w="1417" w:type="dxa"/>
            <w:vAlign w:val="center"/>
            <w:tcPrChange w:id="12966" w:author="Rafi Aziizi" w:date="2021-11-14T20:36:00Z">
              <w:tcPr>
                <w:tcW w:w="1417" w:type="dxa"/>
                <w:gridSpan w:val="2"/>
                <w:vAlign w:val="center"/>
              </w:tcPr>
            </w:tcPrChange>
          </w:tcPr>
          <w:p w14:paraId="4803EDAB" w14:textId="10AFB3E4" w:rsidR="00992581" w:rsidRDefault="009F4827">
            <w:pPr>
              <w:jc w:val="center"/>
              <w:rPr>
                <w:ins w:id="12967" w:author="Rafi Aziizi" w:date="2021-11-14T12:48:00Z"/>
              </w:rPr>
              <w:pPrChange w:id="12968" w:author="Rafi Aziizi" w:date="2021-11-14T20:09:00Z">
                <w:pPr/>
              </w:pPrChange>
            </w:pPr>
            <w:ins w:id="12969" w:author="chaniaayulestari@outlook.com" w:date="2021-11-14T18:18:00Z">
              <w:r>
                <w:t>sesuai</w:t>
              </w:r>
            </w:ins>
          </w:p>
        </w:tc>
      </w:tr>
      <w:tr w:rsidR="00C15E41" w14:paraId="07B6ABF3" w14:textId="77777777" w:rsidTr="00C15E41">
        <w:tblPrEx>
          <w:tblW w:w="14601" w:type="dxa"/>
          <w:tblInd w:w="-318" w:type="dxa"/>
          <w:tblPrExChange w:id="12970" w:author="Rafi Aziizi" w:date="2021-11-14T20:36:00Z">
            <w:tblPrEx>
              <w:tblW w:w="14601" w:type="dxa"/>
              <w:tblInd w:w="-318" w:type="dxa"/>
            </w:tblPrEx>
          </w:tblPrExChange>
        </w:tblPrEx>
        <w:trPr>
          <w:ins w:id="12971" w:author="Rafi Aziizi" w:date="2021-11-14T12:48:00Z"/>
          <w:trPrChange w:id="12972" w:author="Rafi Aziizi" w:date="2021-11-14T20:36:00Z">
            <w:trPr>
              <w:gridBefore w:val="2"/>
            </w:trPr>
          </w:trPrChange>
        </w:trPr>
        <w:tc>
          <w:tcPr>
            <w:tcW w:w="568" w:type="dxa"/>
            <w:vAlign w:val="center"/>
            <w:tcPrChange w:id="12973" w:author="Rafi Aziizi" w:date="2021-11-14T20:36:00Z">
              <w:tcPr>
                <w:tcW w:w="568" w:type="dxa"/>
              </w:tcPr>
            </w:tcPrChange>
          </w:tcPr>
          <w:p w14:paraId="4A83C2F2" w14:textId="2E9A1E33" w:rsidR="00992581" w:rsidRDefault="00992581">
            <w:pPr>
              <w:jc w:val="left"/>
              <w:rPr>
                <w:ins w:id="12974" w:author="Rafi Aziizi" w:date="2021-11-14T12:48:00Z"/>
              </w:rPr>
              <w:pPrChange w:id="12975" w:author="Rafi Aziizi" w:date="2021-11-14T20:36:00Z">
                <w:pPr/>
              </w:pPrChange>
            </w:pPr>
            <w:ins w:id="12976" w:author="Rafi Aziizi" w:date="2021-11-14T12:48:00Z">
              <w:r>
                <w:t>23</w:t>
              </w:r>
            </w:ins>
          </w:p>
        </w:tc>
        <w:tc>
          <w:tcPr>
            <w:tcW w:w="1985" w:type="dxa"/>
            <w:vAlign w:val="center"/>
            <w:tcPrChange w:id="12977" w:author="Rafi Aziizi" w:date="2021-11-14T20:36:00Z">
              <w:tcPr>
                <w:tcW w:w="1985" w:type="dxa"/>
                <w:gridSpan w:val="2"/>
                <w:vAlign w:val="center"/>
              </w:tcPr>
            </w:tcPrChange>
          </w:tcPr>
          <w:p w14:paraId="3BDA98A7" w14:textId="4575D4F3" w:rsidR="00992581" w:rsidRPr="004B60D7" w:rsidRDefault="00992581">
            <w:pPr>
              <w:jc w:val="left"/>
              <w:rPr>
                <w:ins w:id="12978" w:author="Rafi Aziizi" w:date="2021-11-14T12:48:00Z"/>
                <w:highlight w:val="yellow"/>
                <w:rPrChange w:id="12979" w:author="chaniaayulestari@outlook.com" w:date="2021-11-14T18:21:00Z">
                  <w:rPr>
                    <w:ins w:id="12980" w:author="Rafi Aziizi" w:date="2021-11-14T12:48:00Z"/>
                  </w:rPr>
                </w:rPrChange>
              </w:rPr>
              <w:pPrChange w:id="12981" w:author="Rafi Aziizi" w:date="2021-11-14T20:36:00Z">
                <w:pPr/>
              </w:pPrChange>
            </w:pPr>
            <w:ins w:id="12982" w:author="Rafi Aziizi" w:date="2021-11-14T12:53:00Z">
              <w:r w:rsidRPr="004B60D7">
                <w:rPr>
                  <w:highlight w:val="yellow"/>
                  <w:rPrChange w:id="12983" w:author="chaniaayulestari@outlook.com" w:date="2021-11-14T18:21:00Z">
                    <w:rPr/>
                  </w:rPrChange>
                </w:rPr>
                <w:t>SP-RC14.4</w:t>
              </w:r>
            </w:ins>
          </w:p>
        </w:tc>
        <w:tc>
          <w:tcPr>
            <w:tcW w:w="2268" w:type="dxa"/>
            <w:vAlign w:val="center"/>
            <w:tcPrChange w:id="12984" w:author="Rafi Aziizi" w:date="2021-11-14T20:36:00Z">
              <w:tcPr>
                <w:tcW w:w="2268" w:type="dxa"/>
                <w:gridSpan w:val="2"/>
                <w:vAlign w:val="center"/>
              </w:tcPr>
            </w:tcPrChange>
          </w:tcPr>
          <w:p w14:paraId="4C1F173C" w14:textId="0735A792" w:rsidR="00992581" w:rsidRPr="004B60D7" w:rsidRDefault="00992581">
            <w:pPr>
              <w:jc w:val="left"/>
              <w:rPr>
                <w:ins w:id="12985" w:author="Rafi Aziizi" w:date="2021-11-14T12:48:00Z"/>
                <w:highlight w:val="yellow"/>
                <w:rPrChange w:id="12986" w:author="chaniaayulestari@outlook.com" w:date="2021-11-14T18:21:00Z">
                  <w:rPr>
                    <w:ins w:id="12987" w:author="Rafi Aziizi" w:date="2021-11-14T12:48:00Z"/>
                  </w:rPr>
                </w:rPrChange>
              </w:rPr>
              <w:pPrChange w:id="12988" w:author="Rafi Aziizi" w:date="2021-11-14T20:01:00Z">
                <w:pPr/>
              </w:pPrChange>
            </w:pPr>
            <w:ins w:id="12989" w:author="Rafi Aziizi" w:date="2021-11-14T12:54:00Z">
              <w:r w:rsidRPr="004B60D7">
                <w:rPr>
                  <w:highlight w:val="yellow"/>
                  <w:rPrChange w:id="12990" w:author="chaniaayulestari@outlook.com" w:date="2021-11-14T18:21:00Z">
                    <w:rPr/>
                  </w:rPrChange>
                </w:rPr>
                <w:t>Lihat Walikelas</w:t>
              </w:r>
            </w:ins>
          </w:p>
        </w:tc>
        <w:tc>
          <w:tcPr>
            <w:tcW w:w="1984" w:type="dxa"/>
            <w:vAlign w:val="center"/>
            <w:tcPrChange w:id="12991" w:author="Rafi Aziizi" w:date="2021-11-14T20:36:00Z">
              <w:tcPr>
                <w:tcW w:w="1984" w:type="dxa"/>
                <w:gridSpan w:val="2"/>
                <w:vAlign w:val="center"/>
              </w:tcPr>
            </w:tcPrChange>
          </w:tcPr>
          <w:p w14:paraId="5FCB2718" w14:textId="3F94E35B" w:rsidR="00992581" w:rsidRDefault="009F4827">
            <w:pPr>
              <w:jc w:val="left"/>
              <w:rPr>
                <w:ins w:id="12992" w:author="Rafi Aziizi" w:date="2021-11-14T12:48:00Z"/>
              </w:rPr>
              <w:pPrChange w:id="12993" w:author="Rafi Aziizi" w:date="2021-11-14T20:01:00Z">
                <w:pPr/>
              </w:pPrChange>
            </w:pPr>
            <w:ins w:id="12994" w:author="chaniaayulestari@outlook.com" w:date="2021-11-14T18:18:00Z">
              <w:r>
                <w:t>-</w:t>
              </w:r>
            </w:ins>
          </w:p>
        </w:tc>
        <w:tc>
          <w:tcPr>
            <w:tcW w:w="2977" w:type="dxa"/>
            <w:vAlign w:val="center"/>
            <w:tcPrChange w:id="12995" w:author="Rafi Aziizi" w:date="2021-11-14T20:36:00Z">
              <w:tcPr>
                <w:tcW w:w="2977" w:type="dxa"/>
                <w:gridSpan w:val="2"/>
                <w:vAlign w:val="center"/>
              </w:tcPr>
            </w:tcPrChange>
          </w:tcPr>
          <w:p w14:paraId="0FA7BCCE" w14:textId="47DC1C10" w:rsidR="00992581" w:rsidRDefault="009F4827">
            <w:pPr>
              <w:jc w:val="left"/>
              <w:rPr>
                <w:ins w:id="12996" w:author="Rafi Aziizi" w:date="2021-11-14T12:48:00Z"/>
              </w:rPr>
              <w:pPrChange w:id="12997" w:author="Rafi Aziizi" w:date="2021-11-14T20:01:00Z">
                <w:pPr/>
              </w:pPrChange>
            </w:pPr>
            <w:ins w:id="12998" w:author="chaniaayulestari@outlook.com" w:date="2021-11-14T18:18:00Z">
              <w:r>
                <w:t>Sis</w:t>
              </w:r>
            </w:ins>
            <w:ins w:id="12999" w:author="chaniaayulestari@outlook.com" w:date="2021-11-14T18:19:00Z">
              <w:r>
                <w:t>tem dapat menampilkan seluruh data walikelas</w:t>
              </w:r>
            </w:ins>
            <w:ins w:id="13000" w:author="chaniaayulestari@outlook.com" w:date="2021-11-14T18:21:00Z">
              <w:r w:rsidR="004B60D7">
                <w:t xml:space="preserve"> aktif maupun pasif</w:t>
              </w:r>
            </w:ins>
          </w:p>
        </w:tc>
        <w:tc>
          <w:tcPr>
            <w:tcW w:w="3402" w:type="dxa"/>
            <w:tcPrChange w:id="13001" w:author="Rafi Aziizi" w:date="2021-11-14T20:36:00Z">
              <w:tcPr>
                <w:tcW w:w="3402" w:type="dxa"/>
                <w:gridSpan w:val="2"/>
              </w:tcPr>
            </w:tcPrChange>
          </w:tcPr>
          <w:p w14:paraId="0CDFEA52" w14:textId="074E8390" w:rsidR="004B60D7" w:rsidRDefault="00D93EA0" w:rsidP="00992581">
            <w:pPr>
              <w:rPr>
                <w:ins w:id="13002" w:author="chaniaayulestari@outlook.com" w:date="2021-11-14T18:20:00Z"/>
              </w:rPr>
            </w:pPr>
            <w:ins w:id="13003" w:author="Rafi Aziizi" w:date="2021-11-14T20:27:00Z">
              <w:r>
                <w:rPr>
                  <w:noProof/>
                </w:rPr>
                <w:drawing>
                  <wp:inline distT="0" distB="0" distL="0" distR="0" wp14:anchorId="3EF5B404" wp14:editId="10D36078">
                    <wp:extent cx="3661227" cy="2124075"/>
                    <wp:effectExtent l="0" t="0" r="0" b="0"/>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3673785" cy="2131360"/>
                            </a:xfrm>
                            <a:prstGeom prst="rect">
                              <a:avLst/>
                            </a:prstGeom>
                            <a:noFill/>
                            <a:ln>
                              <a:noFill/>
                            </a:ln>
                          </pic:spPr>
                        </pic:pic>
                      </a:graphicData>
                    </a:graphic>
                  </wp:inline>
                </w:drawing>
              </w:r>
            </w:ins>
          </w:p>
          <w:p w14:paraId="6E265ACE" w14:textId="36D5A706" w:rsidR="00992581" w:rsidRDefault="009F4827" w:rsidP="00992581">
            <w:pPr>
              <w:rPr>
                <w:ins w:id="13004" w:author="chaniaayulestari@outlook.com" w:date="2021-11-14T18:21:00Z"/>
              </w:rPr>
            </w:pPr>
            <w:ins w:id="13005" w:author="chaniaayulestari@outlook.com" w:date="2021-11-14T18:19:00Z">
              <w:r>
                <w:lastRenderedPageBreak/>
                <w:t xml:space="preserve">Pada gambar </w:t>
              </w:r>
            </w:ins>
            <w:ins w:id="13006" w:author="Rafi Aziizi" w:date="2021-11-14T20:20:00Z">
              <w:r w:rsidR="00110DAD">
                <w:t>di atas,</w:t>
              </w:r>
            </w:ins>
            <w:ins w:id="13007" w:author="chaniaayulestari@outlook.com" w:date="2021-11-14T18:19:00Z">
              <w:del w:id="13008" w:author="Rafi Aziizi" w:date="2021-11-14T20:20:00Z">
                <w:r w:rsidDel="00110DAD">
                  <w:delText xml:space="preserve">diatas, </w:delText>
                </w:r>
              </w:del>
            </w:ins>
            <w:ins w:id="13009" w:author="Rafi Aziizi" w:date="2021-11-14T20:20:00Z">
              <w:r w:rsidR="00110DAD">
                <w:t xml:space="preserve"> </w:t>
              </w:r>
            </w:ins>
            <w:ins w:id="13010" w:author="chaniaayulestari@outlook.com" w:date="2021-11-14T18:19:00Z">
              <w:r>
                <w:t xml:space="preserve">fitur ini </w:t>
              </w:r>
              <w:r w:rsidR="004B60D7">
                <w:t>dapat m</w:t>
              </w:r>
            </w:ins>
            <w:ins w:id="13011" w:author="chaniaayulestari@outlook.com" w:date="2021-11-14T18:20:00Z">
              <w:r w:rsidR="004B60D7">
                <w:t xml:space="preserve">enampilkan </w:t>
              </w:r>
            </w:ins>
            <w:ins w:id="13012" w:author="Rafi Aziizi" w:date="2021-11-14T20:49:00Z">
              <w:r w:rsidR="00F261E9">
                <w:t xml:space="preserve">seluruh </w:t>
              </w:r>
            </w:ins>
            <w:ins w:id="13013" w:author="chaniaayulestari@outlook.com" w:date="2021-11-14T18:20:00Z">
              <w:r w:rsidR="004B60D7">
                <w:t xml:space="preserve">data </w:t>
              </w:r>
              <w:del w:id="13014" w:author="Rafi Aziizi" w:date="2021-11-14T20:49:00Z">
                <w:r w:rsidR="004B60D7" w:rsidDel="00F261E9">
                  <w:delText xml:space="preserve">seluruh </w:delText>
                </w:r>
              </w:del>
              <w:r w:rsidR="004B60D7">
                <w:t xml:space="preserve">walikelas </w:t>
              </w:r>
            </w:ins>
            <w:ins w:id="13015" w:author="chaniaayulestari@outlook.com" w:date="2021-11-14T18:21:00Z">
              <w:r w:rsidR="004B60D7">
                <w:t>aktif</w:t>
              </w:r>
            </w:ins>
            <w:ins w:id="13016" w:author="Rafi Aziizi" w:date="2021-11-14T20:49:00Z">
              <w:r w:rsidR="00F261E9">
                <w:t xml:space="preserve"> sesuai dengan </w:t>
              </w:r>
              <w:r w:rsidR="00F261E9" w:rsidRPr="00F261E9">
                <w:rPr>
                  <w:i/>
                  <w:iCs/>
                  <w:rPrChange w:id="13017" w:author="Rafi Aziizi" w:date="2021-11-14T20:49:00Z">
                    <w:rPr/>
                  </w:rPrChange>
                </w:rPr>
                <w:t>database</w:t>
              </w:r>
              <w:r w:rsidR="00F261E9">
                <w:t>.</w:t>
              </w:r>
            </w:ins>
            <w:ins w:id="13018" w:author="chaniaayulestari@outlook.com" w:date="2021-11-14T18:21:00Z">
              <w:del w:id="13019" w:author="Rafi Aziizi" w:date="2021-11-14T20:49:00Z">
                <w:r w:rsidR="004B60D7" w:rsidDel="00F261E9">
                  <w:delText xml:space="preserve"> </w:delText>
                </w:r>
              </w:del>
            </w:ins>
          </w:p>
          <w:p w14:paraId="6EFA8623" w14:textId="0ABCC86B" w:rsidR="004B60D7" w:rsidDel="00D93EA0" w:rsidRDefault="00D93EA0" w:rsidP="00992581">
            <w:pPr>
              <w:rPr>
                <w:ins w:id="13020" w:author="chaniaayulestari@outlook.com" w:date="2021-11-14T18:21:00Z"/>
                <w:del w:id="13021" w:author="Rafi Aziizi" w:date="2021-11-14T20:27:00Z"/>
              </w:rPr>
            </w:pPr>
            <w:ins w:id="13022" w:author="Rafi Aziizi" w:date="2021-11-14T20:27:00Z">
              <w:r>
                <w:rPr>
                  <w:noProof/>
                </w:rPr>
                <w:drawing>
                  <wp:inline distT="0" distB="0" distL="0" distR="0" wp14:anchorId="79D9F9D3" wp14:editId="2FFEC35D">
                    <wp:extent cx="3573871" cy="207645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583459" cy="2082021"/>
                            </a:xfrm>
                            <a:prstGeom prst="rect">
                              <a:avLst/>
                            </a:prstGeom>
                            <a:noFill/>
                            <a:ln>
                              <a:noFill/>
                            </a:ln>
                          </pic:spPr>
                        </pic:pic>
                      </a:graphicData>
                    </a:graphic>
                  </wp:inline>
                </w:drawing>
              </w:r>
            </w:ins>
          </w:p>
          <w:p w14:paraId="356F7EAC" w14:textId="77777777" w:rsidR="004B60D7" w:rsidRDefault="004B60D7" w:rsidP="00992581">
            <w:pPr>
              <w:rPr>
                <w:ins w:id="13023" w:author="chaniaayulestari@outlook.com" w:date="2021-11-14T18:21:00Z"/>
              </w:rPr>
            </w:pPr>
          </w:p>
          <w:p w14:paraId="6390DF47" w14:textId="2AE132DB" w:rsidR="004B60D7" w:rsidRDefault="004B60D7" w:rsidP="004B60D7">
            <w:pPr>
              <w:rPr>
                <w:ins w:id="13024" w:author="chaniaayulestari@outlook.com" w:date="2021-11-14T18:21:00Z"/>
              </w:rPr>
            </w:pPr>
            <w:ins w:id="13025" w:author="chaniaayulestari@outlook.com" w:date="2021-11-14T18:21:00Z">
              <w:r>
                <w:t xml:space="preserve">Pada gambar </w:t>
              </w:r>
            </w:ins>
            <w:ins w:id="13026" w:author="Rafi Aziizi" w:date="2021-11-14T20:20:00Z">
              <w:r w:rsidR="00110DAD">
                <w:t>di atas,</w:t>
              </w:r>
            </w:ins>
            <w:ins w:id="13027" w:author="chaniaayulestari@outlook.com" w:date="2021-11-14T18:21:00Z">
              <w:del w:id="13028" w:author="Rafi Aziizi" w:date="2021-11-14T20:20:00Z">
                <w:r w:rsidDel="00110DAD">
                  <w:delText xml:space="preserve">diatas, </w:delText>
                </w:r>
              </w:del>
            </w:ins>
            <w:ins w:id="13029" w:author="Rafi Aziizi" w:date="2021-11-14T20:20:00Z">
              <w:r w:rsidR="00110DAD">
                <w:t xml:space="preserve"> </w:t>
              </w:r>
            </w:ins>
            <w:ins w:id="13030" w:author="chaniaayulestari@outlook.com" w:date="2021-11-14T18:21:00Z">
              <w:r>
                <w:t xml:space="preserve">fitur ini dapat menampilkan </w:t>
              </w:r>
            </w:ins>
            <w:ins w:id="13031" w:author="Rafi Aziizi" w:date="2021-11-14T20:50:00Z">
              <w:r w:rsidR="00F261E9">
                <w:t xml:space="preserve">seluruh </w:t>
              </w:r>
            </w:ins>
            <w:ins w:id="13032" w:author="chaniaayulestari@outlook.com" w:date="2021-11-14T18:21:00Z">
              <w:r>
                <w:t xml:space="preserve">data </w:t>
              </w:r>
              <w:del w:id="13033" w:author="Rafi Aziizi" w:date="2021-11-14T20:50:00Z">
                <w:r w:rsidDel="00F261E9">
                  <w:delText xml:space="preserve">seluruh </w:delText>
                </w:r>
              </w:del>
              <w:r>
                <w:t xml:space="preserve">walikelas </w:t>
              </w:r>
            </w:ins>
            <w:ins w:id="13034" w:author="chaniaayulestari@outlook.com" w:date="2021-11-14T18:22:00Z">
              <w:r>
                <w:t>pasif</w:t>
              </w:r>
            </w:ins>
            <w:ins w:id="13035" w:author="Rafi Aziizi" w:date="2021-11-14T20:49:00Z">
              <w:r w:rsidR="00F261E9">
                <w:t xml:space="preserve"> sesuai dengan </w:t>
              </w:r>
              <w:r w:rsidR="00F261E9" w:rsidRPr="00F261E9">
                <w:rPr>
                  <w:i/>
                  <w:iCs/>
                  <w:rPrChange w:id="13036" w:author="Rafi Aziizi" w:date="2021-11-14T20:49:00Z">
                    <w:rPr/>
                  </w:rPrChange>
                </w:rPr>
                <w:t>database</w:t>
              </w:r>
            </w:ins>
            <w:ins w:id="13037" w:author="Rafi Aziizi" w:date="2021-11-14T20:50:00Z">
              <w:r w:rsidR="00F261E9">
                <w:rPr>
                  <w:i/>
                  <w:iCs/>
                </w:rPr>
                <w:t>.</w:t>
              </w:r>
            </w:ins>
          </w:p>
          <w:p w14:paraId="3102F2B2" w14:textId="08BDA317" w:rsidR="004B60D7" w:rsidRDefault="004B60D7" w:rsidP="00992581">
            <w:pPr>
              <w:rPr>
                <w:ins w:id="13038" w:author="Rafi Aziizi" w:date="2021-11-14T12:48:00Z"/>
              </w:rPr>
            </w:pPr>
          </w:p>
        </w:tc>
        <w:tc>
          <w:tcPr>
            <w:tcW w:w="1417" w:type="dxa"/>
            <w:vAlign w:val="center"/>
            <w:tcPrChange w:id="13039" w:author="Rafi Aziizi" w:date="2021-11-14T20:36:00Z">
              <w:tcPr>
                <w:tcW w:w="1417" w:type="dxa"/>
                <w:gridSpan w:val="2"/>
                <w:vAlign w:val="center"/>
              </w:tcPr>
            </w:tcPrChange>
          </w:tcPr>
          <w:p w14:paraId="5925518E" w14:textId="792D1A03" w:rsidR="00992581" w:rsidRDefault="004B60D7">
            <w:pPr>
              <w:jc w:val="center"/>
              <w:rPr>
                <w:ins w:id="13040" w:author="Rafi Aziizi" w:date="2021-11-14T12:48:00Z"/>
              </w:rPr>
              <w:pPrChange w:id="13041" w:author="Rafi Aziizi" w:date="2021-11-14T20:09:00Z">
                <w:pPr/>
              </w:pPrChange>
            </w:pPr>
            <w:ins w:id="13042" w:author="chaniaayulestari@outlook.com" w:date="2021-11-14T18:21:00Z">
              <w:r>
                <w:lastRenderedPageBreak/>
                <w:t>sesuai</w:t>
              </w:r>
            </w:ins>
          </w:p>
        </w:tc>
      </w:tr>
      <w:tr w:rsidR="00C15E41" w14:paraId="3173807A" w14:textId="77777777" w:rsidTr="00C15E41">
        <w:tblPrEx>
          <w:tblW w:w="14601" w:type="dxa"/>
          <w:tblInd w:w="-318" w:type="dxa"/>
          <w:tblPrExChange w:id="13043" w:author="Rafi Aziizi" w:date="2021-11-14T20:36:00Z">
            <w:tblPrEx>
              <w:tblW w:w="14601" w:type="dxa"/>
              <w:tblInd w:w="-318" w:type="dxa"/>
            </w:tblPrEx>
          </w:tblPrExChange>
        </w:tblPrEx>
        <w:trPr>
          <w:ins w:id="13044" w:author="Rafi Aziizi" w:date="2021-11-14T12:48:00Z"/>
          <w:trPrChange w:id="13045" w:author="Rafi Aziizi" w:date="2021-11-14T20:36:00Z">
            <w:trPr>
              <w:gridBefore w:val="2"/>
            </w:trPr>
          </w:trPrChange>
        </w:trPr>
        <w:tc>
          <w:tcPr>
            <w:tcW w:w="568" w:type="dxa"/>
            <w:vAlign w:val="center"/>
            <w:tcPrChange w:id="13046" w:author="Rafi Aziizi" w:date="2021-11-14T20:36:00Z">
              <w:tcPr>
                <w:tcW w:w="568" w:type="dxa"/>
              </w:tcPr>
            </w:tcPrChange>
          </w:tcPr>
          <w:p w14:paraId="05E7DB32" w14:textId="3A0422E1" w:rsidR="00992581" w:rsidRDefault="00992581">
            <w:pPr>
              <w:jc w:val="left"/>
              <w:rPr>
                <w:ins w:id="13047" w:author="Rafi Aziizi" w:date="2021-11-14T12:48:00Z"/>
              </w:rPr>
              <w:pPrChange w:id="13048" w:author="Rafi Aziizi" w:date="2021-11-14T20:36:00Z">
                <w:pPr/>
              </w:pPrChange>
            </w:pPr>
            <w:ins w:id="13049" w:author="Rafi Aziizi" w:date="2021-11-14T12:48:00Z">
              <w:r>
                <w:lastRenderedPageBreak/>
                <w:t>24</w:t>
              </w:r>
            </w:ins>
          </w:p>
        </w:tc>
        <w:tc>
          <w:tcPr>
            <w:tcW w:w="1985" w:type="dxa"/>
            <w:vAlign w:val="center"/>
            <w:tcPrChange w:id="13050" w:author="Rafi Aziizi" w:date="2021-11-14T20:36:00Z">
              <w:tcPr>
                <w:tcW w:w="1985" w:type="dxa"/>
                <w:gridSpan w:val="2"/>
                <w:vAlign w:val="center"/>
              </w:tcPr>
            </w:tcPrChange>
          </w:tcPr>
          <w:p w14:paraId="2AD0B51A" w14:textId="00416B20" w:rsidR="00992581" w:rsidRPr="004B60D7" w:rsidRDefault="00992581">
            <w:pPr>
              <w:jc w:val="left"/>
              <w:rPr>
                <w:ins w:id="13051" w:author="Rafi Aziizi" w:date="2021-11-14T12:48:00Z"/>
                <w:highlight w:val="yellow"/>
                <w:rPrChange w:id="13052" w:author="chaniaayulestari@outlook.com" w:date="2021-11-14T18:24:00Z">
                  <w:rPr>
                    <w:ins w:id="13053" w:author="Rafi Aziizi" w:date="2021-11-14T12:48:00Z"/>
                  </w:rPr>
                </w:rPrChange>
              </w:rPr>
              <w:pPrChange w:id="13054" w:author="Rafi Aziizi" w:date="2021-11-14T20:36:00Z">
                <w:pPr/>
              </w:pPrChange>
            </w:pPr>
            <w:ins w:id="13055" w:author="Rafi Aziizi" w:date="2021-11-14T12:53:00Z">
              <w:r w:rsidRPr="004B60D7">
                <w:rPr>
                  <w:highlight w:val="yellow"/>
                  <w:rPrChange w:id="13056" w:author="chaniaayulestari@outlook.com" w:date="2021-11-14T18:24:00Z">
                    <w:rPr/>
                  </w:rPrChange>
                </w:rPr>
                <w:t>SP-RC07</w:t>
              </w:r>
            </w:ins>
          </w:p>
        </w:tc>
        <w:tc>
          <w:tcPr>
            <w:tcW w:w="2268" w:type="dxa"/>
            <w:vAlign w:val="center"/>
            <w:tcPrChange w:id="13057" w:author="Rafi Aziizi" w:date="2021-11-14T20:36:00Z">
              <w:tcPr>
                <w:tcW w:w="2268" w:type="dxa"/>
                <w:gridSpan w:val="2"/>
                <w:vAlign w:val="center"/>
              </w:tcPr>
            </w:tcPrChange>
          </w:tcPr>
          <w:p w14:paraId="23C0792B" w14:textId="258B62FA" w:rsidR="00992581" w:rsidRPr="004B60D7" w:rsidRDefault="00992581">
            <w:pPr>
              <w:jc w:val="left"/>
              <w:rPr>
                <w:ins w:id="13058" w:author="Rafi Aziizi" w:date="2021-11-14T12:48:00Z"/>
                <w:highlight w:val="yellow"/>
                <w:rPrChange w:id="13059" w:author="chaniaayulestari@outlook.com" w:date="2021-11-14T18:24:00Z">
                  <w:rPr>
                    <w:ins w:id="13060" w:author="Rafi Aziizi" w:date="2021-11-14T12:48:00Z"/>
                  </w:rPr>
                </w:rPrChange>
              </w:rPr>
              <w:pPrChange w:id="13061" w:author="Rafi Aziizi" w:date="2021-11-14T20:01:00Z">
                <w:pPr/>
              </w:pPrChange>
            </w:pPr>
            <w:ins w:id="13062" w:author="Rafi Aziizi" w:date="2021-11-14T12:54:00Z">
              <w:r w:rsidRPr="004B60D7">
                <w:rPr>
                  <w:highlight w:val="yellow"/>
                  <w:rPrChange w:id="13063" w:author="chaniaayulestari@outlook.com" w:date="2021-11-14T18:24:00Z">
                    <w:rPr/>
                  </w:rPrChange>
                </w:rPr>
                <w:t>Lihat Profile Walikelas</w:t>
              </w:r>
            </w:ins>
          </w:p>
        </w:tc>
        <w:tc>
          <w:tcPr>
            <w:tcW w:w="1984" w:type="dxa"/>
            <w:vAlign w:val="center"/>
            <w:tcPrChange w:id="13064" w:author="Rafi Aziizi" w:date="2021-11-14T20:36:00Z">
              <w:tcPr>
                <w:tcW w:w="1984" w:type="dxa"/>
                <w:gridSpan w:val="2"/>
                <w:vAlign w:val="center"/>
              </w:tcPr>
            </w:tcPrChange>
          </w:tcPr>
          <w:p w14:paraId="29F52E7B" w14:textId="467F8D8F" w:rsidR="00992581" w:rsidRDefault="004B60D7">
            <w:pPr>
              <w:jc w:val="left"/>
              <w:rPr>
                <w:ins w:id="13065" w:author="Rafi Aziizi" w:date="2021-11-14T12:48:00Z"/>
              </w:rPr>
              <w:pPrChange w:id="13066" w:author="Rafi Aziizi" w:date="2021-11-14T20:01:00Z">
                <w:pPr/>
              </w:pPrChange>
            </w:pPr>
            <w:ins w:id="13067" w:author="chaniaayulestari@outlook.com" w:date="2021-11-14T18:22:00Z">
              <w:r>
                <w:t>-</w:t>
              </w:r>
            </w:ins>
          </w:p>
        </w:tc>
        <w:tc>
          <w:tcPr>
            <w:tcW w:w="2977" w:type="dxa"/>
            <w:vAlign w:val="center"/>
            <w:tcPrChange w:id="13068" w:author="Rafi Aziizi" w:date="2021-11-14T20:36:00Z">
              <w:tcPr>
                <w:tcW w:w="2977" w:type="dxa"/>
                <w:gridSpan w:val="2"/>
                <w:vAlign w:val="center"/>
              </w:tcPr>
            </w:tcPrChange>
          </w:tcPr>
          <w:p w14:paraId="3E04DF94" w14:textId="0381C75C" w:rsidR="00992581" w:rsidRDefault="004B60D7">
            <w:pPr>
              <w:jc w:val="left"/>
              <w:rPr>
                <w:ins w:id="13069" w:author="Rafi Aziizi" w:date="2021-11-14T12:48:00Z"/>
              </w:rPr>
              <w:pPrChange w:id="13070" w:author="Rafi Aziizi" w:date="2021-11-14T20:01:00Z">
                <w:pPr/>
              </w:pPrChange>
            </w:pPr>
            <w:ins w:id="13071" w:author="chaniaayulestari@outlook.com" w:date="2021-11-14T18:22:00Z">
              <w:r>
                <w:t>Sistem dapat menampilkan seluruh identitas walikelas</w:t>
              </w:r>
            </w:ins>
          </w:p>
        </w:tc>
        <w:tc>
          <w:tcPr>
            <w:tcW w:w="3402" w:type="dxa"/>
            <w:tcPrChange w:id="13072" w:author="Rafi Aziizi" w:date="2021-11-14T20:36:00Z">
              <w:tcPr>
                <w:tcW w:w="3402" w:type="dxa"/>
                <w:gridSpan w:val="2"/>
              </w:tcPr>
            </w:tcPrChange>
          </w:tcPr>
          <w:p w14:paraId="2B0541BA" w14:textId="632F380C" w:rsidR="00D93EA0" w:rsidRDefault="00D93EA0" w:rsidP="00992581">
            <w:pPr>
              <w:rPr>
                <w:ins w:id="13073" w:author="Rafi Aziizi" w:date="2021-11-14T20:27:00Z"/>
              </w:rPr>
            </w:pPr>
            <w:ins w:id="13074" w:author="Rafi Aziizi" w:date="2021-11-14T20:28:00Z">
              <w:r>
                <w:rPr>
                  <w:noProof/>
                </w:rPr>
                <w:drawing>
                  <wp:inline distT="0" distB="0" distL="0" distR="0" wp14:anchorId="5AB82D24" wp14:editId="3ECF3C20">
                    <wp:extent cx="3665154" cy="2124075"/>
                    <wp:effectExtent l="0" t="0" r="0" b="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684766" cy="2135441"/>
                            </a:xfrm>
                            <a:prstGeom prst="rect">
                              <a:avLst/>
                            </a:prstGeom>
                            <a:noFill/>
                            <a:ln>
                              <a:noFill/>
                            </a:ln>
                          </pic:spPr>
                        </pic:pic>
                      </a:graphicData>
                    </a:graphic>
                  </wp:inline>
                </w:drawing>
              </w:r>
            </w:ins>
          </w:p>
          <w:p w14:paraId="5C0201C3" w14:textId="5B998161" w:rsidR="00992581" w:rsidRDefault="004B60D7" w:rsidP="00992581">
            <w:pPr>
              <w:rPr>
                <w:ins w:id="13075" w:author="Rafi Aziizi" w:date="2021-11-14T12:48:00Z"/>
              </w:rPr>
            </w:pPr>
            <w:ins w:id="13076" w:author="chaniaayulestari@outlook.com" w:date="2021-11-14T18:22:00Z">
              <w:r>
                <w:t xml:space="preserve">Pada gambar </w:t>
              </w:r>
            </w:ins>
            <w:ins w:id="13077" w:author="Rafi Aziizi" w:date="2021-11-14T20:20:00Z">
              <w:r w:rsidR="00110DAD">
                <w:t>di atas,</w:t>
              </w:r>
            </w:ins>
            <w:ins w:id="13078" w:author="chaniaayulestari@outlook.com" w:date="2021-11-14T18:22:00Z">
              <w:del w:id="13079" w:author="Rafi Aziizi" w:date="2021-11-14T20:20:00Z">
                <w:r w:rsidDel="00110DAD">
                  <w:delText>diatas</w:delText>
                </w:r>
              </w:del>
            </w:ins>
            <w:ins w:id="13080" w:author="chaniaayulestari@outlook.com" w:date="2021-11-14T18:23:00Z">
              <w:del w:id="13081" w:author="Rafi Aziizi" w:date="2021-11-14T20:20:00Z">
                <w:r w:rsidDel="00110DAD">
                  <w:delText xml:space="preserve">, </w:delText>
                </w:r>
              </w:del>
            </w:ins>
            <w:ins w:id="13082" w:author="Rafi Aziizi" w:date="2021-11-14T20:20:00Z">
              <w:r w:rsidR="00110DAD">
                <w:t xml:space="preserve"> </w:t>
              </w:r>
            </w:ins>
            <w:ins w:id="13083" w:author="chaniaayulestari@outlook.com" w:date="2021-11-14T18:23:00Z">
              <w:r>
                <w:t>fitur ini terbukti dapat menampilkan identitas walikelas secara detail baik walike</w:t>
              </w:r>
              <w:del w:id="13084" w:author="Rafi Aziizi" w:date="2021-11-14T20:50:00Z">
                <w:r w:rsidDel="00F261E9">
                  <w:delText>a</w:delText>
                </w:r>
              </w:del>
              <w:r>
                <w:t>las aktif maupun pasif</w:t>
              </w:r>
            </w:ins>
          </w:p>
        </w:tc>
        <w:tc>
          <w:tcPr>
            <w:tcW w:w="1417" w:type="dxa"/>
            <w:vAlign w:val="center"/>
            <w:tcPrChange w:id="13085" w:author="Rafi Aziizi" w:date="2021-11-14T20:36:00Z">
              <w:tcPr>
                <w:tcW w:w="1417" w:type="dxa"/>
                <w:gridSpan w:val="2"/>
                <w:vAlign w:val="center"/>
              </w:tcPr>
            </w:tcPrChange>
          </w:tcPr>
          <w:p w14:paraId="540A7D3D" w14:textId="4037AB44" w:rsidR="00992581" w:rsidRDefault="004B60D7">
            <w:pPr>
              <w:jc w:val="center"/>
              <w:rPr>
                <w:ins w:id="13086" w:author="Rafi Aziizi" w:date="2021-11-14T12:48:00Z"/>
              </w:rPr>
              <w:pPrChange w:id="13087" w:author="Rafi Aziizi" w:date="2021-11-14T20:09:00Z">
                <w:pPr/>
              </w:pPrChange>
            </w:pPr>
            <w:ins w:id="13088" w:author="chaniaayulestari@outlook.com" w:date="2021-11-14T18:23:00Z">
              <w:r>
                <w:t>s</w:t>
              </w:r>
            </w:ins>
            <w:ins w:id="13089" w:author="chaniaayulestari@outlook.com" w:date="2021-11-14T18:24:00Z">
              <w:r>
                <w:t>esuai</w:t>
              </w:r>
            </w:ins>
          </w:p>
        </w:tc>
      </w:tr>
      <w:tr w:rsidR="00C15E41" w14:paraId="54427EC2" w14:textId="77777777" w:rsidTr="00C15E41">
        <w:tblPrEx>
          <w:tblW w:w="14601" w:type="dxa"/>
          <w:tblInd w:w="-318" w:type="dxa"/>
          <w:tblPrExChange w:id="13090" w:author="Rafi Aziizi" w:date="2021-11-14T20:36:00Z">
            <w:tblPrEx>
              <w:tblW w:w="14601" w:type="dxa"/>
              <w:tblInd w:w="-318" w:type="dxa"/>
            </w:tblPrEx>
          </w:tblPrExChange>
        </w:tblPrEx>
        <w:trPr>
          <w:ins w:id="13091" w:author="Rafi Aziizi" w:date="2021-11-14T12:48:00Z"/>
          <w:trPrChange w:id="13092" w:author="Rafi Aziizi" w:date="2021-11-14T20:36:00Z">
            <w:trPr>
              <w:gridBefore w:val="2"/>
            </w:trPr>
          </w:trPrChange>
        </w:trPr>
        <w:tc>
          <w:tcPr>
            <w:tcW w:w="568" w:type="dxa"/>
            <w:vAlign w:val="center"/>
            <w:tcPrChange w:id="13093" w:author="Rafi Aziizi" w:date="2021-11-14T20:36:00Z">
              <w:tcPr>
                <w:tcW w:w="568" w:type="dxa"/>
              </w:tcPr>
            </w:tcPrChange>
          </w:tcPr>
          <w:p w14:paraId="10E7BEB0" w14:textId="59A50433" w:rsidR="00992581" w:rsidRDefault="00992581">
            <w:pPr>
              <w:jc w:val="left"/>
              <w:rPr>
                <w:ins w:id="13094" w:author="Rafi Aziizi" w:date="2021-11-14T12:48:00Z"/>
              </w:rPr>
              <w:pPrChange w:id="13095" w:author="Rafi Aziizi" w:date="2021-11-14T20:36:00Z">
                <w:pPr/>
              </w:pPrChange>
            </w:pPr>
            <w:ins w:id="13096" w:author="Rafi Aziizi" w:date="2021-11-14T12:48:00Z">
              <w:r>
                <w:t>25</w:t>
              </w:r>
            </w:ins>
          </w:p>
        </w:tc>
        <w:tc>
          <w:tcPr>
            <w:tcW w:w="1985" w:type="dxa"/>
            <w:vAlign w:val="center"/>
            <w:tcPrChange w:id="13097" w:author="Rafi Aziizi" w:date="2021-11-14T20:36:00Z">
              <w:tcPr>
                <w:tcW w:w="1985" w:type="dxa"/>
                <w:gridSpan w:val="2"/>
                <w:vAlign w:val="center"/>
              </w:tcPr>
            </w:tcPrChange>
          </w:tcPr>
          <w:p w14:paraId="258B3151" w14:textId="27D1CDF4" w:rsidR="00992581" w:rsidRPr="0027626B" w:rsidRDefault="00992581">
            <w:pPr>
              <w:jc w:val="left"/>
              <w:rPr>
                <w:ins w:id="13098" w:author="Rafi Aziizi" w:date="2021-11-14T12:48:00Z"/>
                <w:highlight w:val="yellow"/>
                <w:rPrChange w:id="13099" w:author="chaniaayulestari@outlook.com" w:date="2021-11-14T18:28:00Z">
                  <w:rPr>
                    <w:ins w:id="13100" w:author="Rafi Aziizi" w:date="2021-11-14T12:48:00Z"/>
                  </w:rPr>
                </w:rPrChange>
              </w:rPr>
              <w:pPrChange w:id="13101" w:author="Rafi Aziizi" w:date="2021-11-14T20:36:00Z">
                <w:pPr/>
              </w:pPrChange>
            </w:pPr>
            <w:ins w:id="13102" w:author="Rafi Aziizi" w:date="2021-11-14T12:53:00Z">
              <w:r w:rsidRPr="0027626B">
                <w:rPr>
                  <w:highlight w:val="yellow"/>
                  <w:rPrChange w:id="13103" w:author="chaniaayulestari@outlook.com" w:date="2021-11-14T18:28:00Z">
                    <w:rPr/>
                  </w:rPrChange>
                </w:rPr>
                <w:t>SP-RC08</w:t>
              </w:r>
            </w:ins>
          </w:p>
        </w:tc>
        <w:tc>
          <w:tcPr>
            <w:tcW w:w="2268" w:type="dxa"/>
            <w:vAlign w:val="center"/>
            <w:tcPrChange w:id="13104" w:author="Rafi Aziizi" w:date="2021-11-14T20:36:00Z">
              <w:tcPr>
                <w:tcW w:w="2268" w:type="dxa"/>
                <w:gridSpan w:val="2"/>
                <w:vAlign w:val="center"/>
              </w:tcPr>
            </w:tcPrChange>
          </w:tcPr>
          <w:p w14:paraId="67EFBFEC" w14:textId="3D549427" w:rsidR="00992581" w:rsidRPr="0027626B" w:rsidRDefault="00992581">
            <w:pPr>
              <w:jc w:val="left"/>
              <w:rPr>
                <w:ins w:id="13105" w:author="Rafi Aziizi" w:date="2021-11-14T12:48:00Z"/>
                <w:highlight w:val="yellow"/>
                <w:rPrChange w:id="13106" w:author="chaniaayulestari@outlook.com" w:date="2021-11-14T18:28:00Z">
                  <w:rPr>
                    <w:ins w:id="13107" w:author="Rafi Aziizi" w:date="2021-11-14T12:48:00Z"/>
                  </w:rPr>
                </w:rPrChange>
              </w:rPr>
              <w:pPrChange w:id="13108" w:author="Rafi Aziizi" w:date="2021-11-14T20:01:00Z">
                <w:pPr/>
              </w:pPrChange>
            </w:pPr>
            <w:ins w:id="13109" w:author="Rafi Aziizi" w:date="2021-11-14T12:54:00Z">
              <w:r w:rsidRPr="0027626B">
                <w:rPr>
                  <w:highlight w:val="yellow"/>
                  <w:rPrChange w:id="13110" w:author="chaniaayulestari@outlook.com" w:date="2021-11-14T18:28:00Z">
                    <w:rPr/>
                  </w:rPrChange>
                </w:rPr>
                <w:t>Lihat Anggota Siswa</w:t>
              </w:r>
            </w:ins>
          </w:p>
        </w:tc>
        <w:tc>
          <w:tcPr>
            <w:tcW w:w="1984" w:type="dxa"/>
            <w:vAlign w:val="center"/>
            <w:tcPrChange w:id="13111" w:author="Rafi Aziizi" w:date="2021-11-14T20:36:00Z">
              <w:tcPr>
                <w:tcW w:w="1984" w:type="dxa"/>
                <w:gridSpan w:val="2"/>
                <w:vAlign w:val="center"/>
              </w:tcPr>
            </w:tcPrChange>
          </w:tcPr>
          <w:p w14:paraId="73A2B638" w14:textId="3841982D" w:rsidR="00992581" w:rsidRDefault="00110DAD">
            <w:pPr>
              <w:jc w:val="left"/>
              <w:rPr>
                <w:ins w:id="13112" w:author="Rafi Aziizi" w:date="2021-11-14T12:48:00Z"/>
              </w:rPr>
              <w:pPrChange w:id="13113" w:author="Rafi Aziizi" w:date="2021-11-14T20:01:00Z">
                <w:pPr/>
              </w:pPrChange>
            </w:pPr>
            <w:ins w:id="13114" w:author="Rafi Aziizi" w:date="2021-11-14T20:21:00Z">
              <w:r>
                <w:t>Data siswa</w:t>
              </w:r>
            </w:ins>
            <w:ins w:id="13115" w:author="chaniaayulestari@outlook.com" w:date="2021-11-14T19:54:00Z">
              <w:del w:id="13116" w:author="Rafi Aziizi" w:date="2021-11-14T20:21:00Z">
                <w:r w:rsidR="007D3344" w:rsidDel="00110DAD">
                  <w:delText>-</w:delText>
                </w:r>
              </w:del>
            </w:ins>
          </w:p>
        </w:tc>
        <w:tc>
          <w:tcPr>
            <w:tcW w:w="2977" w:type="dxa"/>
            <w:vAlign w:val="center"/>
            <w:tcPrChange w:id="13117" w:author="Rafi Aziizi" w:date="2021-11-14T20:36:00Z">
              <w:tcPr>
                <w:tcW w:w="2977" w:type="dxa"/>
                <w:gridSpan w:val="2"/>
                <w:vAlign w:val="center"/>
              </w:tcPr>
            </w:tcPrChange>
          </w:tcPr>
          <w:p w14:paraId="44357B5A" w14:textId="0264EE70" w:rsidR="00992581" w:rsidRDefault="0027626B">
            <w:pPr>
              <w:jc w:val="left"/>
              <w:rPr>
                <w:ins w:id="13118" w:author="Rafi Aziizi" w:date="2021-11-14T12:48:00Z"/>
              </w:rPr>
              <w:pPrChange w:id="13119" w:author="Rafi Aziizi" w:date="2021-11-14T20:01:00Z">
                <w:pPr/>
              </w:pPrChange>
            </w:pPr>
            <w:ins w:id="13120" w:author="chaniaayulestari@outlook.com" w:date="2021-11-14T18:26:00Z">
              <w:r>
                <w:t xml:space="preserve">Sistem dapat menampilkan seluruh data anggota siswa </w:t>
              </w:r>
            </w:ins>
            <w:ins w:id="13121" w:author="chaniaayulestari@outlook.com" w:date="2021-11-14T18:28:00Z">
              <w:r>
                <w:t xml:space="preserve">berikut riwayat absen anggota siswa </w:t>
              </w:r>
            </w:ins>
            <w:ins w:id="13122" w:author="chaniaayulestari@outlook.com" w:date="2021-11-14T18:27:00Z">
              <w:r>
                <w:t>berdasarkan data walikelas tertentu</w:t>
              </w:r>
            </w:ins>
          </w:p>
        </w:tc>
        <w:tc>
          <w:tcPr>
            <w:tcW w:w="3402" w:type="dxa"/>
            <w:tcPrChange w:id="13123" w:author="Rafi Aziizi" w:date="2021-11-14T20:36:00Z">
              <w:tcPr>
                <w:tcW w:w="3402" w:type="dxa"/>
                <w:gridSpan w:val="2"/>
              </w:tcPr>
            </w:tcPrChange>
          </w:tcPr>
          <w:p w14:paraId="23583049" w14:textId="6CA74D50" w:rsidR="00D93EA0" w:rsidRDefault="00D93EA0" w:rsidP="00992581">
            <w:pPr>
              <w:rPr>
                <w:ins w:id="13124" w:author="Rafi Aziizi" w:date="2021-11-14T20:28:00Z"/>
              </w:rPr>
            </w:pPr>
            <w:ins w:id="13125" w:author="Rafi Aziizi" w:date="2021-11-14T20:28:00Z">
              <w:r>
                <w:rPr>
                  <w:noProof/>
                </w:rPr>
                <w:drawing>
                  <wp:inline distT="0" distB="0" distL="0" distR="0" wp14:anchorId="2A43B58E" wp14:editId="2A706B3B">
                    <wp:extent cx="3648075" cy="2111342"/>
                    <wp:effectExtent l="0" t="0" r="0" b="0"/>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668723" cy="2123292"/>
                            </a:xfrm>
                            <a:prstGeom prst="rect">
                              <a:avLst/>
                            </a:prstGeom>
                            <a:noFill/>
                            <a:ln>
                              <a:noFill/>
                            </a:ln>
                          </pic:spPr>
                        </pic:pic>
                      </a:graphicData>
                    </a:graphic>
                  </wp:inline>
                </w:drawing>
              </w:r>
            </w:ins>
          </w:p>
          <w:p w14:paraId="52CA1305" w14:textId="61AB3B8E" w:rsidR="00992581" w:rsidRDefault="0027626B" w:rsidP="00992581">
            <w:pPr>
              <w:rPr>
                <w:ins w:id="13126" w:author="Rafi Aziizi" w:date="2021-11-14T12:48:00Z"/>
              </w:rPr>
            </w:pPr>
            <w:ins w:id="13127" w:author="chaniaayulestari@outlook.com" w:date="2021-11-14T18:26:00Z">
              <w:r>
                <w:lastRenderedPageBreak/>
                <w:t xml:space="preserve">Pada gambar </w:t>
              </w:r>
            </w:ins>
            <w:ins w:id="13128" w:author="Rafi Aziizi" w:date="2021-11-14T20:20:00Z">
              <w:r w:rsidR="00110DAD">
                <w:t>di atas,</w:t>
              </w:r>
            </w:ins>
            <w:ins w:id="13129" w:author="chaniaayulestari@outlook.com" w:date="2021-11-14T18:26:00Z">
              <w:del w:id="13130" w:author="Rafi Aziizi" w:date="2021-11-14T20:20:00Z">
                <w:r w:rsidDel="00110DAD">
                  <w:delText>diatas,</w:delText>
                </w:r>
              </w:del>
              <w:r>
                <w:t xml:space="preserve"> fitur ini dapat menamp</w:t>
              </w:r>
            </w:ins>
            <w:ins w:id="13131" w:author="chaniaayulestari@outlook.com" w:date="2021-11-14T18:27:00Z">
              <w:r>
                <w:t>ilkan data</w:t>
              </w:r>
              <w:del w:id="13132" w:author="Rafi Aziizi" w:date="2021-11-14T20:50:00Z">
                <w:r w:rsidDel="00F261E9">
                  <w:delText>s</w:delText>
                </w:r>
              </w:del>
              <w:r>
                <w:t xml:space="preserve"> anggota siswa berikut ri</w:t>
              </w:r>
            </w:ins>
            <w:ins w:id="13133" w:author="chaniaayulestari@outlook.com" w:date="2021-11-14T18:28:00Z">
              <w:r>
                <w:t>wayat absensi anggota siswa pada</w:t>
              </w:r>
            </w:ins>
            <w:ins w:id="13134" w:author="chaniaayulestari@outlook.com" w:date="2021-11-14T18:27:00Z">
              <w:r>
                <w:t xml:space="preserve"> setiap walikelas</w:t>
              </w:r>
            </w:ins>
            <w:ins w:id="13135" w:author="Rafi Aziizi" w:date="2021-11-14T20:51:00Z">
              <w:r w:rsidR="00F261E9">
                <w:t xml:space="preserve"> tertentu</w:t>
              </w:r>
            </w:ins>
          </w:p>
        </w:tc>
        <w:tc>
          <w:tcPr>
            <w:tcW w:w="1417" w:type="dxa"/>
            <w:vAlign w:val="center"/>
            <w:tcPrChange w:id="13136" w:author="Rafi Aziizi" w:date="2021-11-14T20:36:00Z">
              <w:tcPr>
                <w:tcW w:w="1417" w:type="dxa"/>
                <w:gridSpan w:val="2"/>
                <w:vAlign w:val="center"/>
              </w:tcPr>
            </w:tcPrChange>
          </w:tcPr>
          <w:p w14:paraId="2D48932A" w14:textId="1E865142" w:rsidR="00992581" w:rsidRDefault="0027626B">
            <w:pPr>
              <w:jc w:val="center"/>
              <w:rPr>
                <w:ins w:id="13137" w:author="Rafi Aziizi" w:date="2021-11-14T12:48:00Z"/>
              </w:rPr>
              <w:pPrChange w:id="13138" w:author="Rafi Aziizi" w:date="2021-11-14T20:09:00Z">
                <w:pPr/>
              </w:pPrChange>
            </w:pPr>
            <w:ins w:id="13139" w:author="chaniaayulestari@outlook.com" w:date="2021-11-14T18:27:00Z">
              <w:r>
                <w:lastRenderedPageBreak/>
                <w:t>sesua</w:t>
              </w:r>
            </w:ins>
          </w:p>
        </w:tc>
      </w:tr>
      <w:tr w:rsidR="00C15E41" w14:paraId="7A8CD39B" w14:textId="77777777" w:rsidTr="00C15E41">
        <w:tblPrEx>
          <w:tblW w:w="14601" w:type="dxa"/>
          <w:tblInd w:w="-318" w:type="dxa"/>
          <w:tblPrExChange w:id="13140" w:author="Rafi Aziizi" w:date="2021-11-14T20:36:00Z">
            <w:tblPrEx>
              <w:tblW w:w="14601" w:type="dxa"/>
              <w:tblInd w:w="-318" w:type="dxa"/>
            </w:tblPrEx>
          </w:tblPrExChange>
        </w:tblPrEx>
        <w:trPr>
          <w:ins w:id="13141" w:author="Rafi Aziizi" w:date="2021-11-14T12:48:00Z"/>
          <w:trPrChange w:id="13142" w:author="Rafi Aziizi" w:date="2021-11-14T20:36:00Z">
            <w:trPr>
              <w:gridBefore w:val="2"/>
            </w:trPr>
          </w:trPrChange>
        </w:trPr>
        <w:tc>
          <w:tcPr>
            <w:tcW w:w="568" w:type="dxa"/>
            <w:vAlign w:val="center"/>
            <w:tcPrChange w:id="13143" w:author="Rafi Aziizi" w:date="2021-11-14T20:36:00Z">
              <w:tcPr>
                <w:tcW w:w="568" w:type="dxa"/>
              </w:tcPr>
            </w:tcPrChange>
          </w:tcPr>
          <w:p w14:paraId="47049299" w14:textId="30CFFA49" w:rsidR="00F917E0" w:rsidRDefault="00F917E0">
            <w:pPr>
              <w:jc w:val="left"/>
              <w:rPr>
                <w:ins w:id="13144" w:author="Rafi Aziizi" w:date="2021-11-14T12:48:00Z"/>
              </w:rPr>
              <w:pPrChange w:id="13145" w:author="Rafi Aziizi" w:date="2021-11-14T20:36:00Z">
                <w:pPr/>
              </w:pPrChange>
            </w:pPr>
            <w:ins w:id="13146" w:author="Rafi Aziizi" w:date="2021-11-14T12:48:00Z">
              <w:r>
                <w:t>26</w:t>
              </w:r>
            </w:ins>
          </w:p>
        </w:tc>
        <w:tc>
          <w:tcPr>
            <w:tcW w:w="1985" w:type="dxa"/>
            <w:vAlign w:val="center"/>
            <w:tcPrChange w:id="13147" w:author="Rafi Aziizi" w:date="2021-11-14T20:36:00Z">
              <w:tcPr>
                <w:tcW w:w="1985" w:type="dxa"/>
                <w:gridSpan w:val="2"/>
                <w:vAlign w:val="center"/>
              </w:tcPr>
            </w:tcPrChange>
          </w:tcPr>
          <w:p w14:paraId="1578D83E" w14:textId="6AE4EE3E" w:rsidR="00F917E0" w:rsidRDefault="00F917E0">
            <w:pPr>
              <w:jc w:val="left"/>
              <w:rPr>
                <w:ins w:id="13148" w:author="Rafi Aziizi" w:date="2021-11-14T12:48:00Z"/>
              </w:rPr>
              <w:pPrChange w:id="13149" w:author="Rafi Aziizi" w:date="2021-11-14T20:36:00Z">
                <w:pPr/>
              </w:pPrChange>
            </w:pPr>
            <w:ins w:id="13150" w:author="Rafi Aziizi" w:date="2021-11-14T12:53:00Z">
              <w:r w:rsidRPr="00022F71">
                <w:t>SP-RC14.5</w:t>
              </w:r>
            </w:ins>
          </w:p>
        </w:tc>
        <w:tc>
          <w:tcPr>
            <w:tcW w:w="2268" w:type="dxa"/>
            <w:vAlign w:val="center"/>
            <w:tcPrChange w:id="13151" w:author="Rafi Aziizi" w:date="2021-11-14T20:36:00Z">
              <w:tcPr>
                <w:tcW w:w="2268" w:type="dxa"/>
                <w:gridSpan w:val="2"/>
                <w:vAlign w:val="center"/>
              </w:tcPr>
            </w:tcPrChange>
          </w:tcPr>
          <w:p w14:paraId="580C8223" w14:textId="3C1DFA54" w:rsidR="00F917E0" w:rsidRDefault="00F917E0">
            <w:pPr>
              <w:jc w:val="left"/>
              <w:rPr>
                <w:ins w:id="13152" w:author="Rafi Aziizi" w:date="2021-11-14T12:48:00Z"/>
              </w:rPr>
              <w:pPrChange w:id="13153" w:author="Rafi Aziizi" w:date="2021-11-14T20:01:00Z">
                <w:pPr/>
              </w:pPrChange>
            </w:pPr>
            <w:ins w:id="13154" w:author="Rafi Aziizi" w:date="2021-11-14T12:54:00Z">
              <w:r>
                <w:t>Cetak Riwayat Absensi Anggota Siswa</w:t>
              </w:r>
            </w:ins>
          </w:p>
        </w:tc>
        <w:tc>
          <w:tcPr>
            <w:tcW w:w="1984" w:type="dxa"/>
            <w:vAlign w:val="center"/>
            <w:tcPrChange w:id="13155" w:author="Rafi Aziizi" w:date="2021-11-14T20:36:00Z">
              <w:tcPr>
                <w:tcW w:w="1984" w:type="dxa"/>
                <w:gridSpan w:val="2"/>
                <w:vAlign w:val="center"/>
              </w:tcPr>
            </w:tcPrChange>
          </w:tcPr>
          <w:p w14:paraId="72E95AB8" w14:textId="06ABF3D1" w:rsidR="00F917E0" w:rsidRDefault="00F917E0">
            <w:pPr>
              <w:jc w:val="left"/>
              <w:rPr>
                <w:ins w:id="13156" w:author="Rafi Aziizi" w:date="2021-11-14T12:48:00Z"/>
              </w:rPr>
              <w:pPrChange w:id="13157" w:author="Rafi Aziizi" w:date="2021-11-14T20:01:00Z">
                <w:pPr/>
              </w:pPrChange>
            </w:pPr>
            <w:ins w:id="13158" w:author="chaniaayulestari@outlook.com" w:date="2021-11-14T19:50:00Z">
              <w:del w:id="13159" w:author="Rafi Aziizi" w:date="2021-11-14T20:21:00Z">
                <w:r w:rsidDel="00110DAD">
                  <w:delText>-</w:delText>
                </w:r>
              </w:del>
            </w:ins>
            <w:ins w:id="13160" w:author="Rafi Aziizi" w:date="2021-11-14T20:21:00Z">
              <w:r w:rsidR="00110DAD">
                <w:t>D</w:t>
              </w:r>
            </w:ins>
            <w:ins w:id="13161" w:author="chaniaayulestari@outlook.com" w:date="2021-11-14T19:50:00Z">
              <w:del w:id="13162" w:author="Rafi Aziizi" w:date="2021-11-14T20:21:00Z">
                <w:r w:rsidDel="00110DAD">
                  <w:delText>d</w:delText>
                </w:r>
              </w:del>
              <w:r>
                <w:t>ata laporan absen siswa</w:t>
              </w:r>
            </w:ins>
            <w:ins w:id="13163" w:author="chaniaayulestari@outlook.com" w:date="2021-11-14T19:54:00Z">
              <w:r w:rsidR="007D3344">
                <w:t xml:space="preserve"> dan siswa</w:t>
              </w:r>
            </w:ins>
          </w:p>
        </w:tc>
        <w:tc>
          <w:tcPr>
            <w:tcW w:w="2977" w:type="dxa"/>
            <w:vAlign w:val="center"/>
            <w:tcPrChange w:id="13164" w:author="Rafi Aziizi" w:date="2021-11-14T20:36:00Z">
              <w:tcPr>
                <w:tcW w:w="2977" w:type="dxa"/>
                <w:gridSpan w:val="2"/>
                <w:vAlign w:val="center"/>
              </w:tcPr>
            </w:tcPrChange>
          </w:tcPr>
          <w:p w14:paraId="7D4A3528" w14:textId="622D6CC6" w:rsidR="00F917E0" w:rsidRDefault="00F917E0">
            <w:pPr>
              <w:jc w:val="left"/>
              <w:rPr>
                <w:ins w:id="13165" w:author="Rafi Aziizi" w:date="2021-11-14T12:48:00Z"/>
              </w:rPr>
              <w:pPrChange w:id="13166" w:author="Rafi Aziizi" w:date="2021-11-14T20:01:00Z">
                <w:pPr/>
              </w:pPrChange>
            </w:pPr>
            <w:ins w:id="13167" w:author="chaniaayulestari@outlook.com" w:date="2021-11-14T19:50:00Z">
              <w:r>
                <w:t>Sistem dapat mencetak riwayat absen  siswa berdasarkan kelas tertentu</w:t>
              </w:r>
            </w:ins>
          </w:p>
        </w:tc>
        <w:tc>
          <w:tcPr>
            <w:tcW w:w="3402" w:type="dxa"/>
            <w:tcPrChange w:id="13168" w:author="Rafi Aziizi" w:date="2021-11-14T20:36:00Z">
              <w:tcPr>
                <w:tcW w:w="3402" w:type="dxa"/>
                <w:gridSpan w:val="2"/>
              </w:tcPr>
            </w:tcPrChange>
          </w:tcPr>
          <w:p w14:paraId="22E64A86" w14:textId="43CA9524" w:rsidR="00F917E0" w:rsidRDefault="00F917E0" w:rsidP="00F917E0">
            <w:pPr>
              <w:rPr>
                <w:ins w:id="13169" w:author="Rafi Aziizi" w:date="2021-11-14T12:48:00Z"/>
              </w:rPr>
            </w:pPr>
            <w:ins w:id="13170" w:author="chaniaayulestari@outlook.com" w:date="2021-11-14T19:50:00Z">
              <w:r>
                <w:t xml:space="preserve">Pada gambar </w:t>
              </w:r>
            </w:ins>
            <w:ins w:id="13171" w:author="Rafi Aziizi" w:date="2021-11-14T20:20:00Z">
              <w:r w:rsidR="00110DAD">
                <w:t>di atas,</w:t>
              </w:r>
            </w:ins>
            <w:ins w:id="13172" w:author="chaniaayulestari@outlook.com" w:date="2021-11-14T19:50:00Z">
              <w:del w:id="13173" w:author="Rafi Aziizi" w:date="2021-11-14T20:20:00Z">
                <w:r w:rsidDel="00110DAD">
                  <w:delText>diatas,</w:delText>
                </w:r>
              </w:del>
              <w:r>
                <w:t xml:space="preserve"> terbukti bahwa fitur ini dapat mencetak data riwayat absen berdasarkan kelas tertentu </w:t>
              </w:r>
            </w:ins>
          </w:p>
        </w:tc>
        <w:tc>
          <w:tcPr>
            <w:tcW w:w="1417" w:type="dxa"/>
            <w:vAlign w:val="center"/>
            <w:tcPrChange w:id="13174" w:author="Rafi Aziizi" w:date="2021-11-14T20:36:00Z">
              <w:tcPr>
                <w:tcW w:w="1417" w:type="dxa"/>
                <w:gridSpan w:val="2"/>
                <w:vAlign w:val="center"/>
              </w:tcPr>
            </w:tcPrChange>
          </w:tcPr>
          <w:p w14:paraId="77C5CE6B" w14:textId="5B6AC45C" w:rsidR="00F917E0" w:rsidRDefault="00F917E0">
            <w:pPr>
              <w:jc w:val="center"/>
              <w:rPr>
                <w:ins w:id="13175" w:author="Rafi Aziizi" w:date="2021-11-14T12:48:00Z"/>
              </w:rPr>
              <w:pPrChange w:id="13176" w:author="Rafi Aziizi" w:date="2021-11-14T20:09:00Z">
                <w:pPr/>
              </w:pPrChange>
            </w:pPr>
            <w:ins w:id="13177" w:author="chaniaayulestari@outlook.com" w:date="2021-11-14T19:50:00Z">
              <w:r>
                <w:t>sesuai</w:t>
              </w:r>
            </w:ins>
          </w:p>
        </w:tc>
      </w:tr>
      <w:tr w:rsidR="00C15E41" w14:paraId="3AE5CF81" w14:textId="77777777" w:rsidTr="00C15E41">
        <w:tblPrEx>
          <w:tblW w:w="14601" w:type="dxa"/>
          <w:tblInd w:w="-318" w:type="dxa"/>
          <w:tblPrExChange w:id="13178" w:author="Rafi Aziizi" w:date="2021-11-14T20:36:00Z">
            <w:tblPrEx>
              <w:tblW w:w="14601" w:type="dxa"/>
              <w:tblInd w:w="-318" w:type="dxa"/>
            </w:tblPrEx>
          </w:tblPrExChange>
        </w:tblPrEx>
        <w:trPr>
          <w:ins w:id="13179" w:author="Rafi Aziizi" w:date="2021-11-14T12:48:00Z"/>
          <w:trPrChange w:id="13180" w:author="Rafi Aziizi" w:date="2021-11-14T20:36:00Z">
            <w:trPr>
              <w:gridBefore w:val="2"/>
            </w:trPr>
          </w:trPrChange>
        </w:trPr>
        <w:tc>
          <w:tcPr>
            <w:tcW w:w="568" w:type="dxa"/>
            <w:vAlign w:val="center"/>
            <w:tcPrChange w:id="13181" w:author="Rafi Aziizi" w:date="2021-11-14T20:36:00Z">
              <w:tcPr>
                <w:tcW w:w="568" w:type="dxa"/>
              </w:tcPr>
            </w:tcPrChange>
          </w:tcPr>
          <w:p w14:paraId="49B2F03E" w14:textId="5C5C6C57" w:rsidR="00F917E0" w:rsidRDefault="00F917E0">
            <w:pPr>
              <w:jc w:val="left"/>
              <w:rPr>
                <w:ins w:id="13182" w:author="Rafi Aziizi" w:date="2021-11-14T12:48:00Z"/>
              </w:rPr>
              <w:pPrChange w:id="13183" w:author="Rafi Aziizi" w:date="2021-11-14T20:36:00Z">
                <w:pPr/>
              </w:pPrChange>
            </w:pPr>
            <w:ins w:id="13184" w:author="Rafi Aziizi" w:date="2021-11-14T12:48:00Z">
              <w:r>
                <w:t>27</w:t>
              </w:r>
            </w:ins>
          </w:p>
        </w:tc>
        <w:tc>
          <w:tcPr>
            <w:tcW w:w="1985" w:type="dxa"/>
            <w:vAlign w:val="center"/>
            <w:tcPrChange w:id="13185" w:author="Rafi Aziizi" w:date="2021-11-14T20:36:00Z">
              <w:tcPr>
                <w:tcW w:w="1985" w:type="dxa"/>
                <w:gridSpan w:val="2"/>
                <w:vAlign w:val="center"/>
              </w:tcPr>
            </w:tcPrChange>
          </w:tcPr>
          <w:p w14:paraId="70B74633" w14:textId="7AF59AE0" w:rsidR="00F917E0" w:rsidRPr="00B345F8" w:rsidRDefault="00F917E0">
            <w:pPr>
              <w:jc w:val="left"/>
              <w:rPr>
                <w:ins w:id="13186" w:author="Rafi Aziizi" w:date="2021-11-14T12:48:00Z"/>
                <w:highlight w:val="yellow"/>
                <w:rPrChange w:id="13187" w:author="chaniaayulestari@outlook.com" w:date="2021-11-14T18:33:00Z">
                  <w:rPr>
                    <w:ins w:id="13188" w:author="Rafi Aziizi" w:date="2021-11-14T12:48:00Z"/>
                  </w:rPr>
                </w:rPrChange>
              </w:rPr>
              <w:pPrChange w:id="13189" w:author="Rafi Aziizi" w:date="2021-11-14T20:36:00Z">
                <w:pPr/>
              </w:pPrChange>
            </w:pPr>
            <w:ins w:id="13190" w:author="Rafi Aziizi" w:date="2021-11-14T12:53:00Z">
              <w:r w:rsidRPr="00B345F8">
                <w:rPr>
                  <w:highlight w:val="yellow"/>
                  <w:rPrChange w:id="13191" w:author="chaniaayulestari@outlook.com" w:date="2021-11-14T18:33:00Z">
                    <w:rPr/>
                  </w:rPrChange>
                </w:rPr>
                <w:t>SP-RC19.1</w:t>
              </w:r>
            </w:ins>
          </w:p>
        </w:tc>
        <w:tc>
          <w:tcPr>
            <w:tcW w:w="2268" w:type="dxa"/>
            <w:vAlign w:val="center"/>
            <w:tcPrChange w:id="13192" w:author="Rafi Aziizi" w:date="2021-11-14T20:36:00Z">
              <w:tcPr>
                <w:tcW w:w="2268" w:type="dxa"/>
                <w:gridSpan w:val="2"/>
                <w:vAlign w:val="center"/>
              </w:tcPr>
            </w:tcPrChange>
          </w:tcPr>
          <w:p w14:paraId="420CFDE6" w14:textId="740DBE03" w:rsidR="00F917E0" w:rsidRPr="00B345F8" w:rsidRDefault="00F917E0">
            <w:pPr>
              <w:jc w:val="left"/>
              <w:rPr>
                <w:ins w:id="13193" w:author="Rafi Aziizi" w:date="2021-11-14T12:48:00Z"/>
                <w:highlight w:val="yellow"/>
                <w:rPrChange w:id="13194" w:author="chaniaayulestari@outlook.com" w:date="2021-11-14T18:33:00Z">
                  <w:rPr>
                    <w:ins w:id="13195" w:author="Rafi Aziizi" w:date="2021-11-14T12:48:00Z"/>
                  </w:rPr>
                </w:rPrChange>
              </w:rPr>
              <w:pPrChange w:id="13196" w:author="Rafi Aziizi" w:date="2021-11-14T20:01:00Z">
                <w:pPr/>
              </w:pPrChange>
            </w:pPr>
            <w:ins w:id="13197" w:author="Rafi Aziizi" w:date="2021-11-14T12:54:00Z">
              <w:r w:rsidRPr="00B345F8">
                <w:rPr>
                  <w:highlight w:val="yellow"/>
                  <w:rPrChange w:id="13198" w:author="chaniaayulestari@outlook.com" w:date="2021-11-14T18:33:00Z">
                    <w:rPr/>
                  </w:rPrChange>
                </w:rPr>
                <w:t>Lihat Laporan absen</w:t>
              </w:r>
            </w:ins>
          </w:p>
        </w:tc>
        <w:tc>
          <w:tcPr>
            <w:tcW w:w="1984" w:type="dxa"/>
            <w:vAlign w:val="center"/>
            <w:tcPrChange w:id="13199" w:author="Rafi Aziizi" w:date="2021-11-14T20:36:00Z">
              <w:tcPr>
                <w:tcW w:w="1984" w:type="dxa"/>
                <w:gridSpan w:val="2"/>
                <w:vAlign w:val="center"/>
              </w:tcPr>
            </w:tcPrChange>
          </w:tcPr>
          <w:p w14:paraId="077545A3" w14:textId="751BFF33" w:rsidR="00F917E0" w:rsidRDefault="00F917E0">
            <w:pPr>
              <w:jc w:val="left"/>
              <w:rPr>
                <w:ins w:id="13200" w:author="Rafi Aziizi" w:date="2021-11-14T12:48:00Z"/>
              </w:rPr>
              <w:pPrChange w:id="13201" w:author="Rafi Aziizi" w:date="2021-11-14T20:01:00Z">
                <w:pPr/>
              </w:pPrChange>
            </w:pPr>
            <w:ins w:id="13202" w:author="chaniaayulestari@outlook.com" w:date="2021-11-14T18:29:00Z">
              <w:r>
                <w:t>-</w:t>
              </w:r>
            </w:ins>
          </w:p>
        </w:tc>
        <w:tc>
          <w:tcPr>
            <w:tcW w:w="2977" w:type="dxa"/>
            <w:vAlign w:val="center"/>
            <w:tcPrChange w:id="13203" w:author="Rafi Aziizi" w:date="2021-11-14T20:36:00Z">
              <w:tcPr>
                <w:tcW w:w="2977" w:type="dxa"/>
                <w:gridSpan w:val="2"/>
                <w:vAlign w:val="center"/>
              </w:tcPr>
            </w:tcPrChange>
          </w:tcPr>
          <w:p w14:paraId="38FD32F7" w14:textId="434FE71E" w:rsidR="00F917E0" w:rsidRDefault="00F917E0">
            <w:pPr>
              <w:jc w:val="left"/>
              <w:rPr>
                <w:ins w:id="13204" w:author="Rafi Aziizi" w:date="2021-11-14T12:48:00Z"/>
              </w:rPr>
              <w:pPrChange w:id="13205" w:author="Rafi Aziizi" w:date="2021-11-14T20:01:00Z">
                <w:pPr/>
              </w:pPrChange>
            </w:pPr>
            <w:ins w:id="13206" w:author="chaniaayulestari@outlook.com" w:date="2021-11-14T18:29:00Z">
              <w:r>
                <w:t>Sistem dapat menampilkan seluruh laporan absen siswa</w:t>
              </w:r>
            </w:ins>
            <w:ins w:id="13207" w:author="chaniaayulestari@outlook.com" w:date="2021-11-14T18:31:00Z">
              <w:r>
                <w:t xml:space="preserve"> berdasarkan NIS, NK, Walikelas hingga</w:t>
              </w:r>
            </w:ins>
            <w:ins w:id="13208" w:author="chaniaayulestari@outlook.com" w:date="2021-11-14T18:32:00Z">
              <w:r>
                <w:t xml:space="preserve"> </w:t>
              </w:r>
            </w:ins>
            <w:ins w:id="13209" w:author="chaniaayulestari@outlook.com" w:date="2021-11-14T18:31:00Z">
              <w:r>
                <w:t>history laporan absen</w:t>
              </w:r>
            </w:ins>
          </w:p>
        </w:tc>
        <w:tc>
          <w:tcPr>
            <w:tcW w:w="3402" w:type="dxa"/>
            <w:tcPrChange w:id="13210" w:author="Rafi Aziizi" w:date="2021-11-14T20:36:00Z">
              <w:tcPr>
                <w:tcW w:w="3402" w:type="dxa"/>
                <w:gridSpan w:val="2"/>
              </w:tcPr>
            </w:tcPrChange>
          </w:tcPr>
          <w:p w14:paraId="4C45EFDB" w14:textId="44A481F7" w:rsidR="00D93EA0" w:rsidRDefault="00D93EA0" w:rsidP="00F917E0">
            <w:pPr>
              <w:rPr>
                <w:ins w:id="13211" w:author="Rafi Aziizi" w:date="2021-11-14T20:28:00Z"/>
              </w:rPr>
            </w:pPr>
            <w:ins w:id="13212" w:author="Rafi Aziizi" w:date="2021-11-14T20:28:00Z">
              <w:r>
                <w:rPr>
                  <w:noProof/>
                </w:rPr>
                <w:drawing>
                  <wp:inline distT="0" distB="0" distL="0" distR="0" wp14:anchorId="16866616" wp14:editId="6375CE89">
                    <wp:extent cx="3636183" cy="2105025"/>
                    <wp:effectExtent l="0" t="0" r="0" b="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643897" cy="2109491"/>
                            </a:xfrm>
                            <a:prstGeom prst="rect">
                              <a:avLst/>
                            </a:prstGeom>
                            <a:noFill/>
                            <a:ln>
                              <a:noFill/>
                            </a:ln>
                          </pic:spPr>
                        </pic:pic>
                      </a:graphicData>
                    </a:graphic>
                  </wp:inline>
                </w:drawing>
              </w:r>
            </w:ins>
          </w:p>
          <w:p w14:paraId="649902C6" w14:textId="35CE7407" w:rsidR="00F917E0" w:rsidRDefault="00F917E0" w:rsidP="00F917E0">
            <w:pPr>
              <w:rPr>
                <w:ins w:id="13213" w:author="Rafi Aziizi" w:date="2021-11-14T12:48:00Z"/>
              </w:rPr>
            </w:pPr>
            <w:ins w:id="13214" w:author="chaniaayulestari@outlook.com" w:date="2021-11-14T18:32:00Z">
              <w:r>
                <w:t xml:space="preserve">Pada gambar </w:t>
              </w:r>
            </w:ins>
            <w:ins w:id="13215" w:author="Rafi Aziizi" w:date="2021-11-14T20:20:00Z">
              <w:r w:rsidR="00110DAD">
                <w:t>di atas,</w:t>
              </w:r>
            </w:ins>
            <w:ins w:id="13216" w:author="chaniaayulestari@outlook.com" w:date="2021-11-14T18:32:00Z">
              <w:del w:id="13217" w:author="Rafi Aziizi" w:date="2021-11-14T20:20:00Z">
                <w:r w:rsidDel="00110DAD">
                  <w:delText>diatas,</w:delText>
                </w:r>
              </w:del>
              <w:r>
                <w:t xml:space="preserve"> sistem dapat menampilkan seluruh data laporan absen siswa </w:t>
              </w:r>
            </w:ins>
            <w:ins w:id="13218" w:author="chaniaayulestari@outlook.com" w:date="2021-11-14T18:33:00Z">
              <w:r>
                <w:t>berdasarkan aturan pencarian tertentu</w:t>
              </w:r>
            </w:ins>
          </w:p>
        </w:tc>
        <w:tc>
          <w:tcPr>
            <w:tcW w:w="1417" w:type="dxa"/>
            <w:vAlign w:val="center"/>
            <w:tcPrChange w:id="13219" w:author="Rafi Aziizi" w:date="2021-11-14T20:36:00Z">
              <w:tcPr>
                <w:tcW w:w="1417" w:type="dxa"/>
                <w:gridSpan w:val="2"/>
                <w:vAlign w:val="center"/>
              </w:tcPr>
            </w:tcPrChange>
          </w:tcPr>
          <w:p w14:paraId="5D0C45FC" w14:textId="668CB9A7" w:rsidR="00F917E0" w:rsidRDefault="00F917E0">
            <w:pPr>
              <w:jc w:val="center"/>
              <w:rPr>
                <w:ins w:id="13220" w:author="Rafi Aziizi" w:date="2021-11-14T12:48:00Z"/>
              </w:rPr>
              <w:pPrChange w:id="13221" w:author="Rafi Aziizi" w:date="2021-11-14T20:09:00Z">
                <w:pPr/>
              </w:pPrChange>
            </w:pPr>
            <w:ins w:id="13222" w:author="chaniaayulestari@outlook.com" w:date="2021-11-14T18:33:00Z">
              <w:r>
                <w:t>sesuai</w:t>
              </w:r>
            </w:ins>
          </w:p>
        </w:tc>
      </w:tr>
      <w:tr w:rsidR="00C15E41" w14:paraId="12BB7E97" w14:textId="77777777" w:rsidTr="00C15E41">
        <w:tblPrEx>
          <w:tblW w:w="14601" w:type="dxa"/>
          <w:tblInd w:w="-318" w:type="dxa"/>
          <w:tblPrExChange w:id="13223" w:author="Rafi Aziizi" w:date="2021-11-14T20:36:00Z">
            <w:tblPrEx>
              <w:tblW w:w="14601" w:type="dxa"/>
              <w:tblInd w:w="-318" w:type="dxa"/>
            </w:tblPrEx>
          </w:tblPrExChange>
        </w:tblPrEx>
        <w:trPr>
          <w:ins w:id="13224" w:author="Rafi Aziizi" w:date="2021-11-14T12:48:00Z"/>
          <w:trPrChange w:id="13225" w:author="Rafi Aziizi" w:date="2021-11-14T20:36:00Z">
            <w:trPr>
              <w:gridBefore w:val="2"/>
            </w:trPr>
          </w:trPrChange>
        </w:trPr>
        <w:tc>
          <w:tcPr>
            <w:tcW w:w="568" w:type="dxa"/>
            <w:vAlign w:val="center"/>
            <w:tcPrChange w:id="13226" w:author="Rafi Aziizi" w:date="2021-11-14T20:36:00Z">
              <w:tcPr>
                <w:tcW w:w="568" w:type="dxa"/>
              </w:tcPr>
            </w:tcPrChange>
          </w:tcPr>
          <w:p w14:paraId="74BD0B87" w14:textId="1F16EF01" w:rsidR="00F917E0" w:rsidRDefault="00F917E0">
            <w:pPr>
              <w:jc w:val="left"/>
              <w:rPr>
                <w:ins w:id="13227" w:author="Rafi Aziizi" w:date="2021-11-14T12:48:00Z"/>
              </w:rPr>
              <w:pPrChange w:id="13228" w:author="Rafi Aziizi" w:date="2021-11-14T20:36:00Z">
                <w:pPr/>
              </w:pPrChange>
            </w:pPr>
            <w:ins w:id="13229" w:author="Rafi Aziizi" w:date="2021-11-14T12:48:00Z">
              <w:r>
                <w:t>28</w:t>
              </w:r>
            </w:ins>
          </w:p>
        </w:tc>
        <w:tc>
          <w:tcPr>
            <w:tcW w:w="1985" w:type="dxa"/>
            <w:vAlign w:val="center"/>
            <w:tcPrChange w:id="13230" w:author="Rafi Aziizi" w:date="2021-11-14T20:36:00Z">
              <w:tcPr>
                <w:tcW w:w="1985" w:type="dxa"/>
                <w:gridSpan w:val="2"/>
                <w:vAlign w:val="center"/>
              </w:tcPr>
            </w:tcPrChange>
          </w:tcPr>
          <w:p w14:paraId="13702485" w14:textId="40D565B7" w:rsidR="00F917E0" w:rsidRDefault="00F917E0">
            <w:pPr>
              <w:jc w:val="left"/>
              <w:rPr>
                <w:ins w:id="13231" w:author="Rafi Aziizi" w:date="2021-11-14T12:48:00Z"/>
              </w:rPr>
              <w:pPrChange w:id="13232" w:author="Rafi Aziizi" w:date="2021-11-14T20:36:00Z">
                <w:pPr/>
              </w:pPrChange>
            </w:pPr>
            <w:ins w:id="13233" w:author="Rafi Aziizi" w:date="2021-11-14T12:53:00Z">
              <w:r w:rsidRPr="00022F71">
                <w:t>SP-RC20</w:t>
              </w:r>
            </w:ins>
          </w:p>
        </w:tc>
        <w:tc>
          <w:tcPr>
            <w:tcW w:w="2268" w:type="dxa"/>
            <w:vAlign w:val="center"/>
            <w:tcPrChange w:id="13234" w:author="Rafi Aziizi" w:date="2021-11-14T20:36:00Z">
              <w:tcPr>
                <w:tcW w:w="2268" w:type="dxa"/>
                <w:gridSpan w:val="2"/>
                <w:vAlign w:val="center"/>
              </w:tcPr>
            </w:tcPrChange>
          </w:tcPr>
          <w:p w14:paraId="5035BA23" w14:textId="4F3FCE27" w:rsidR="00F917E0" w:rsidRDefault="00F917E0">
            <w:pPr>
              <w:jc w:val="left"/>
              <w:rPr>
                <w:ins w:id="13235" w:author="Rafi Aziizi" w:date="2021-11-14T12:48:00Z"/>
              </w:rPr>
              <w:pPrChange w:id="13236" w:author="Rafi Aziizi" w:date="2021-11-14T20:01:00Z">
                <w:pPr/>
              </w:pPrChange>
            </w:pPr>
            <w:ins w:id="13237" w:author="Rafi Aziizi" w:date="2021-11-14T12:54:00Z">
              <w:r>
                <w:t xml:space="preserve">Cetak Laporan </w:t>
              </w:r>
              <w:r>
                <w:lastRenderedPageBreak/>
                <w:t>Absen</w:t>
              </w:r>
            </w:ins>
          </w:p>
        </w:tc>
        <w:tc>
          <w:tcPr>
            <w:tcW w:w="1984" w:type="dxa"/>
            <w:vAlign w:val="center"/>
            <w:tcPrChange w:id="13238" w:author="Rafi Aziizi" w:date="2021-11-14T20:36:00Z">
              <w:tcPr>
                <w:tcW w:w="1984" w:type="dxa"/>
                <w:gridSpan w:val="2"/>
                <w:vAlign w:val="center"/>
              </w:tcPr>
            </w:tcPrChange>
          </w:tcPr>
          <w:p w14:paraId="3832B6EB" w14:textId="42456123" w:rsidR="00F917E0" w:rsidRDefault="00F917E0">
            <w:pPr>
              <w:jc w:val="left"/>
              <w:rPr>
                <w:ins w:id="13239" w:author="Rafi Aziizi" w:date="2021-11-14T12:48:00Z"/>
              </w:rPr>
              <w:pPrChange w:id="13240" w:author="Rafi Aziizi" w:date="2021-11-14T20:01:00Z">
                <w:pPr/>
              </w:pPrChange>
            </w:pPr>
            <w:ins w:id="13241" w:author="chaniaayulestari@outlook.com" w:date="2021-11-14T19:47:00Z">
              <w:r>
                <w:lastRenderedPageBreak/>
                <w:t>data</w:t>
              </w:r>
            </w:ins>
            <w:ins w:id="13242" w:author="chaniaayulestari@outlook.com" w:date="2021-11-14T19:48:00Z">
              <w:r>
                <w:t xml:space="preserve"> laporan </w:t>
              </w:r>
            </w:ins>
            <w:ins w:id="13243" w:author="chaniaayulestari@outlook.com" w:date="2021-11-14T19:47:00Z">
              <w:r>
                <w:lastRenderedPageBreak/>
                <w:t>absen siswa</w:t>
              </w:r>
            </w:ins>
          </w:p>
        </w:tc>
        <w:tc>
          <w:tcPr>
            <w:tcW w:w="2977" w:type="dxa"/>
            <w:vAlign w:val="center"/>
            <w:tcPrChange w:id="13244" w:author="Rafi Aziizi" w:date="2021-11-14T20:36:00Z">
              <w:tcPr>
                <w:tcW w:w="2977" w:type="dxa"/>
                <w:gridSpan w:val="2"/>
                <w:vAlign w:val="center"/>
              </w:tcPr>
            </w:tcPrChange>
          </w:tcPr>
          <w:p w14:paraId="0CA025EC" w14:textId="03B2D567" w:rsidR="00F917E0" w:rsidRDefault="00F917E0">
            <w:pPr>
              <w:jc w:val="left"/>
              <w:rPr>
                <w:ins w:id="13245" w:author="Rafi Aziizi" w:date="2021-11-14T12:48:00Z"/>
              </w:rPr>
              <w:pPrChange w:id="13246" w:author="Rafi Aziizi" w:date="2021-11-14T20:01:00Z">
                <w:pPr/>
              </w:pPrChange>
            </w:pPr>
            <w:ins w:id="13247" w:author="chaniaayulestari@outlook.com" w:date="2021-11-14T19:47:00Z">
              <w:r>
                <w:lastRenderedPageBreak/>
                <w:t xml:space="preserve">Sistem dapat </w:t>
              </w:r>
              <w:r>
                <w:lastRenderedPageBreak/>
                <w:t>mencetak data laporan absen</w:t>
              </w:r>
            </w:ins>
          </w:p>
        </w:tc>
        <w:tc>
          <w:tcPr>
            <w:tcW w:w="3402" w:type="dxa"/>
            <w:tcPrChange w:id="13248" w:author="Rafi Aziizi" w:date="2021-11-14T20:36:00Z">
              <w:tcPr>
                <w:tcW w:w="3402" w:type="dxa"/>
                <w:gridSpan w:val="2"/>
              </w:tcPr>
            </w:tcPrChange>
          </w:tcPr>
          <w:p w14:paraId="2DF44533" w14:textId="77777777" w:rsidR="00D93EA0" w:rsidRDefault="00D93EA0" w:rsidP="00F917E0">
            <w:pPr>
              <w:rPr>
                <w:ins w:id="13249" w:author="Rafi Aziizi" w:date="2021-11-14T20:29:00Z"/>
              </w:rPr>
            </w:pPr>
          </w:p>
          <w:p w14:paraId="76DB8C53" w14:textId="39813C54" w:rsidR="00F917E0" w:rsidRDefault="00F917E0" w:rsidP="00F917E0">
            <w:pPr>
              <w:rPr>
                <w:ins w:id="13250" w:author="Rafi Aziizi" w:date="2021-11-14T12:48:00Z"/>
              </w:rPr>
            </w:pPr>
            <w:ins w:id="13251" w:author="chaniaayulestari@outlook.com" w:date="2021-11-14T19:47:00Z">
              <w:r>
                <w:lastRenderedPageBreak/>
                <w:t xml:space="preserve">Pada gambar </w:t>
              </w:r>
            </w:ins>
            <w:ins w:id="13252" w:author="Rafi Aziizi" w:date="2021-11-14T20:20:00Z">
              <w:r w:rsidR="00110DAD">
                <w:t>di atas,</w:t>
              </w:r>
            </w:ins>
            <w:ins w:id="13253" w:author="chaniaayulestari@outlook.com" w:date="2021-11-14T19:47:00Z">
              <w:del w:id="13254" w:author="Rafi Aziizi" w:date="2021-11-14T20:20:00Z">
                <w:r w:rsidDel="00110DAD">
                  <w:delText>diatas</w:delText>
                </w:r>
              </w:del>
              <w:r>
                <w:t xml:space="preserve"> terbukti bahwa fitur ini dapat mencetak lapoan absen siswa baik per</w:t>
              </w:r>
            </w:ins>
            <w:ins w:id="13255" w:author="chaniaayulestari@outlook.com" w:date="2021-11-14T19:48:00Z">
              <w:r>
                <w:t>-</w:t>
              </w:r>
            </w:ins>
            <w:ins w:id="13256" w:author="chaniaayulestari@outlook.com" w:date="2021-11-14T19:47:00Z">
              <w:r>
                <w:t>kela</w:t>
              </w:r>
            </w:ins>
            <w:ins w:id="13257" w:author="chaniaayulestari@outlook.com" w:date="2021-11-14T19:48:00Z">
              <w:r>
                <w:t>s ataupun per-orang</w:t>
              </w:r>
            </w:ins>
          </w:p>
        </w:tc>
        <w:tc>
          <w:tcPr>
            <w:tcW w:w="1417" w:type="dxa"/>
            <w:vAlign w:val="center"/>
            <w:tcPrChange w:id="13258" w:author="Rafi Aziizi" w:date="2021-11-14T20:36:00Z">
              <w:tcPr>
                <w:tcW w:w="1417" w:type="dxa"/>
                <w:gridSpan w:val="2"/>
                <w:vAlign w:val="center"/>
              </w:tcPr>
            </w:tcPrChange>
          </w:tcPr>
          <w:p w14:paraId="5FA331D4" w14:textId="77777777" w:rsidR="00F917E0" w:rsidRDefault="00F917E0">
            <w:pPr>
              <w:jc w:val="center"/>
              <w:rPr>
                <w:ins w:id="13259" w:author="Rafi Aziizi" w:date="2021-11-14T12:48:00Z"/>
              </w:rPr>
              <w:pPrChange w:id="13260" w:author="Rafi Aziizi" w:date="2021-11-14T20:09:00Z">
                <w:pPr/>
              </w:pPrChange>
            </w:pPr>
          </w:p>
        </w:tc>
      </w:tr>
      <w:tr w:rsidR="00C15E41" w14:paraId="23D3B605" w14:textId="77777777" w:rsidTr="00C15E41">
        <w:tblPrEx>
          <w:tblW w:w="14601" w:type="dxa"/>
          <w:tblInd w:w="-318" w:type="dxa"/>
          <w:tblPrExChange w:id="13261" w:author="Rafi Aziizi" w:date="2021-11-14T20:36:00Z">
            <w:tblPrEx>
              <w:tblW w:w="14601" w:type="dxa"/>
              <w:tblInd w:w="-318" w:type="dxa"/>
            </w:tblPrEx>
          </w:tblPrExChange>
        </w:tblPrEx>
        <w:trPr>
          <w:ins w:id="13262" w:author="Rafi Aziizi" w:date="2021-11-14T12:48:00Z"/>
          <w:trPrChange w:id="13263" w:author="Rafi Aziizi" w:date="2021-11-14T20:36:00Z">
            <w:trPr>
              <w:gridBefore w:val="2"/>
            </w:trPr>
          </w:trPrChange>
        </w:trPr>
        <w:tc>
          <w:tcPr>
            <w:tcW w:w="568" w:type="dxa"/>
            <w:vAlign w:val="center"/>
            <w:tcPrChange w:id="13264" w:author="Rafi Aziizi" w:date="2021-11-14T20:36:00Z">
              <w:tcPr>
                <w:tcW w:w="568" w:type="dxa"/>
              </w:tcPr>
            </w:tcPrChange>
          </w:tcPr>
          <w:p w14:paraId="663C86C9" w14:textId="7FEA011E" w:rsidR="00F917E0" w:rsidRDefault="00F917E0">
            <w:pPr>
              <w:jc w:val="left"/>
              <w:rPr>
                <w:ins w:id="13265" w:author="Rafi Aziizi" w:date="2021-11-14T12:48:00Z"/>
              </w:rPr>
              <w:pPrChange w:id="13266" w:author="Rafi Aziizi" w:date="2021-11-14T20:36:00Z">
                <w:pPr/>
              </w:pPrChange>
            </w:pPr>
            <w:ins w:id="13267" w:author="Rafi Aziizi" w:date="2021-11-14T12:48:00Z">
              <w:r>
                <w:t>29</w:t>
              </w:r>
            </w:ins>
          </w:p>
        </w:tc>
        <w:tc>
          <w:tcPr>
            <w:tcW w:w="1985" w:type="dxa"/>
            <w:vAlign w:val="center"/>
            <w:tcPrChange w:id="13268" w:author="Rafi Aziizi" w:date="2021-11-14T20:36:00Z">
              <w:tcPr>
                <w:tcW w:w="1985" w:type="dxa"/>
                <w:gridSpan w:val="2"/>
                <w:vAlign w:val="center"/>
              </w:tcPr>
            </w:tcPrChange>
          </w:tcPr>
          <w:p w14:paraId="3B0BB77E" w14:textId="49C0A43D" w:rsidR="00F917E0" w:rsidRPr="00D03A65" w:rsidRDefault="00F917E0">
            <w:pPr>
              <w:jc w:val="left"/>
              <w:rPr>
                <w:ins w:id="13269" w:author="Rafi Aziizi" w:date="2021-11-14T12:48:00Z"/>
                <w:highlight w:val="yellow"/>
                <w:rPrChange w:id="13270" w:author="chaniaayulestari@outlook.com" w:date="2021-11-14T18:38:00Z">
                  <w:rPr>
                    <w:ins w:id="13271" w:author="Rafi Aziizi" w:date="2021-11-14T12:48:00Z"/>
                  </w:rPr>
                </w:rPrChange>
              </w:rPr>
              <w:pPrChange w:id="13272" w:author="Rafi Aziizi" w:date="2021-11-14T20:36:00Z">
                <w:pPr/>
              </w:pPrChange>
            </w:pPr>
            <w:ins w:id="13273" w:author="Rafi Aziizi" w:date="2021-11-14T12:53:00Z">
              <w:r w:rsidRPr="00D03A65">
                <w:rPr>
                  <w:highlight w:val="yellow"/>
                  <w:rPrChange w:id="13274" w:author="chaniaayulestari@outlook.com" w:date="2021-11-14T18:38:00Z">
                    <w:rPr/>
                  </w:rPrChange>
                </w:rPr>
                <w:t>SP-RC19.2</w:t>
              </w:r>
            </w:ins>
          </w:p>
        </w:tc>
        <w:tc>
          <w:tcPr>
            <w:tcW w:w="2268" w:type="dxa"/>
            <w:vAlign w:val="center"/>
            <w:tcPrChange w:id="13275" w:author="Rafi Aziizi" w:date="2021-11-14T20:36:00Z">
              <w:tcPr>
                <w:tcW w:w="2268" w:type="dxa"/>
                <w:gridSpan w:val="2"/>
                <w:vAlign w:val="center"/>
              </w:tcPr>
            </w:tcPrChange>
          </w:tcPr>
          <w:p w14:paraId="4B8B3AE2" w14:textId="3EAFF43D" w:rsidR="00F917E0" w:rsidRPr="00D03A65" w:rsidRDefault="00F917E0">
            <w:pPr>
              <w:jc w:val="left"/>
              <w:rPr>
                <w:ins w:id="13276" w:author="Rafi Aziizi" w:date="2021-11-14T12:48:00Z"/>
                <w:highlight w:val="yellow"/>
                <w:rPrChange w:id="13277" w:author="chaniaayulestari@outlook.com" w:date="2021-11-14T18:38:00Z">
                  <w:rPr>
                    <w:ins w:id="13278" w:author="Rafi Aziizi" w:date="2021-11-14T12:48:00Z"/>
                  </w:rPr>
                </w:rPrChange>
              </w:rPr>
              <w:pPrChange w:id="13279" w:author="Rafi Aziizi" w:date="2021-11-14T20:01:00Z">
                <w:pPr/>
              </w:pPrChange>
            </w:pPr>
            <w:ins w:id="13280" w:author="Rafi Aziizi" w:date="2021-11-14T12:54:00Z">
              <w:r w:rsidRPr="00D03A65">
                <w:rPr>
                  <w:highlight w:val="yellow"/>
                  <w:rPrChange w:id="13281" w:author="chaniaayulestari@outlook.com" w:date="2021-11-14T18:38:00Z">
                    <w:rPr/>
                  </w:rPrChange>
                </w:rPr>
                <w:t xml:space="preserve">Tambah </w:t>
              </w:r>
            </w:ins>
            <w:ins w:id="13282" w:author="chaniaayulestari@outlook.com" w:date="2021-11-14T18:35:00Z">
              <w:r w:rsidRPr="00D03A65">
                <w:rPr>
                  <w:highlight w:val="yellow"/>
                  <w:rPrChange w:id="13283" w:author="chaniaayulestari@outlook.com" w:date="2021-11-14T18:38:00Z">
                    <w:rPr/>
                  </w:rPrChange>
                </w:rPr>
                <w:t xml:space="preserve">Laporan </w:t>
              </w:r>
            </w:ins>
            <w:ins w:id="13284" w:author="Rafi Aziizi" w:date="2021-11-14T12:54:00Z">
              <w:r w:rsidRPr="00D03A65">
                <w:rPr>
                  <w:highlight w:val="yellow"/>
                  <w:rPrChange w:id="13285" w:author="chaniaayulestari@outlook.com" w:date="2021-11-14T18:38:00Z">
                    <w:rPr/>
                  </w:rPrChange>
                </w:rPr>
                <w:t>History Absen</w:t>
              </w:r>
            </w:ins>
          </w:p>
        </w:tc>
        <w:tc>
          <w:tcPr>
            <w:tcW w:w="1984" w:type="dxa"/>
            <w:vAlign w:val="center"/>
            <w:tcPrChange w:id="13286" w:author="Rafi Aziizi" w:date="2021-11-14T20:36:00Z">
              <w:tcPr>
                <w:tcW w:w="1984" w:type="dxa"/>
                <w:gridSpan w:val="2"/>
                <w:vAlign w:val="center"/>
              </w:tcPr>
            </w:tcPrChange>
          </w:tcPr>
          <w:p w14:paraId="375ECF56" w14:textId="5EA53211" w:rsidR="00F917E0" w:rsidRDefault="00F917E0">
            <w:pPr>
              <w:jc w:val="left"/>
              <w:rPr>
                <w:ins w:id="13287" w:author="Rafi Aziizi" w:date="2021-11-14T12:48:00Z"/>
              </w:rPr>
              <w:pPrChange w:id="13288" w:author="Rafi Aziizi" w:date="2021-11-14T20:01:00Z">
                <w:pPr/>
              </w:pPrChange>
            </w:pPr>
            <w:ins w:id="13289" w:author="chaniaayulestari@outlook.com" w:date="2021-11-14T18:35:00Z">
              <w:r>
                <w:t>laporan absen</w:t>
              </w:r>
            </w:ins>
          </w:p>
        </w:tc>
        <w:tc>
          <w:tcPr>
            <w:tcW w:w="2977" w:type="dxa"/>
            <w:vAlign w:val="center"/>
            <w:tcPrChange w:id="13290" w:author="Rafi Aziizi" w:date="2021-11-14T20:36:00Z">
              <w:tcPr>
                <w:tcW w:w="2977" w:type="dxa"/>
                <w:gridSpan w:val="2"/>
                <w:vAlign w:val="center"/>
              </w:tcPr>
            </w:tcPrChange>
          </w:tcPr>
          <w:p w14:paraId="4B44EAE9" w14:textId="5DE27E55" w:rsidR="00F917E0" w:rsidRDefault="00F917E0">
            <w:pPr>
              <w:jc w:val="left"/>
              <w:rPr>
                <w:ins w:id="13291" w:author="Rafi Aziizi" w:date="2021-11-14T12:48:00Z"/>
              </w:rPr>
              <w:pPrChange w:id="13292" w:author="Rafi Aziizi" w:date="2021-11-14T20:01:00Z">
                <w:pPr/>
              </w:pPrChange>
            </w:pPr>
            <w:ins w:id="13293" w:author="chaniaayulestari@outlook.com" w:date="2021-11-14T18:35:00Z">
              <w:r>
                <w:t>sistem dapat memasukan laporan absen kedalam history laporan absen</w:t>
              </w:r>
            </w:ins>
            <w:ins w:id="13294" w:author="chaniaayulestari@outlook.com" w:date="2021-11-14T18:36:00Z">
              <w:r>
                <w:t xml:space="preserve"> serta melakukan update status</w:t>
              </w:r>
            </w:ins>
            <w:ins w:id="13295" w:author="chaniaayulestari@outlook.com" w:date="2021-11-14T18:38:00Z">
              <w:r>
                <w:t xml:space="preserve"> kehadiran</w:t>
              </w:r>
            </w:ins>
            <w:ins w:id="13296" w:author="chaniaayulestari@outlook.com" w:date="2021-11-14T18:36:00Z">
              <w:r>
                <w:t xml:space="preserve"> laporan absen</w:t>
              </w:r>
            </w:ins>
          </w:p>
        </w:tc>
        <w:tc>
          <w:tcPr>
            <w:tcW w:w="3402" w:type="dxa"/>
            <w:tcPrChange w:id="13297" w:author="Rafi Aziizi" w:date="2021-11-14T20:36:00Z">
              <w:tcPr>
                <w:tcW w:w="3402" w:type="dxa"/>
                <w:gridSpan w:val="2"/>
              </w:tcPr>
            </w:tcPrChange>
          </w:tcPr>
          <w:p w14:paraId="3028F628" w14:textId="416F287F" w:rsidR="00F917E0" w:rsidRDefault="00D93EA0" w:rsidP="00F917E0">
            <w:pPr>
              <w:rPr>
                <w:ins w:id="13298" w:author="chaniaayulestari@outlook.com" w:date="2021-11-14T18:36:00Z"/>
              </w:rPr>
            </w:pPr>
            <w:ins w:id="13299" w:author="Rafi Aziizi" w:date="2021-11-14T20:29:00Z">
              <w:r>
                <w:rPr>
                  <w:noProof/>
                </w:rPr>
                <w:drawing>
                  <wp:inline distT="0" distB="0" distL="0" distR="0" wp14:anchorId="38057788" wp14:editId="46513266">
                    <wp:extent cx="3695700" cy="2136608"/>
                    <wp:effectExtent l="0" t="0" r="0"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3721615" cy="2151590"/>
                            </a:xfrm>
                            <a:prstGeom prst="rect">
                              <a:avLst/>
                            </a:prstGeom>
                            <a:noFill/>
                            <a:ln>
                              <a:noFill/>
                            </a:ln>
                          </pic:spPr>
                        </pic:pic>
                      </a:graphicData>
                    </a:graphic>
                  </wp:inline>
                </w:drawing>
              </w:r>
            </w:ins>
          </w:p>
          <w:p w14:paraId="2DF4D03A" w14:textId="1917252F" w:rsidR="00F917E0" w:rsidRDefault="00F917E0" w:rsidP="00F917E0">
            <w:pPr>
              <w:rPr>
                <w:ins w:id="13300" w:author="Rafi Aziizi" w:date="2021-11-14T12:48:00Z"/>
              </w:rPr>
            </w:pPr>
            <w:ins w:id="13301" w:author="chaniaayulestari@outlook.com" w:date="2021-11-14T16:55:00Z">
              <w:r>
                <w:t xml:space="preserve">Pada gambar </w:t>
              </w:r>
            </w:ins>
            <w:ins w:id="13302" w:author="Rafi Aziizi" w:date="2021-11-14T20:20:00Z">
              <w:r w:rsidR="00110DAD">
                <w:t>di atas,</w:t>
              </w:r>
            </w:ins>
            <w:ins w:id="13303" w:author="chaniaayulestari@outlook.com" w:date="2021-11-14T16:55:00Z">
              <w:del w:id="13304" w:author="Rafi Aziizi" w:date="2021-11-14T20:20:00Z">
                <w:r w:rsidDel="00110DAD">
                  <w:delText>diatas</w:delText>
                </w:r>
              </w:del>
              <w:r>
                <w:t xml:space="preserve"> fitur ini dapat  menambahkan </w:t>
              </w:r>
            </w:ins>
            <w:ins w:id="13305" w:author="chaniaayulestari@outlook.com" w:date="2021-11-14T18:37:00Z">
              <w:r>
                <w:t xml:space="preserve">data laporan </w:t>
              </w:r>
            </w:ins>
            <w:ins w:id="13306" w:author="chaniaayulestari@outlook.com" w:date="2021-11-14T16:55:00Z">
              <w:r>
                <w:t xml:space="preserve">absen kedalam </w:t>
              </w:r>
            </w:ins>
            <w:ins w:id="13307" w:author="chaniaayulestari@outlook.com" w:date="2021-11-14T18:37:00Z">
              <w:r>
                <w:t>sebuah history</w:t>
              </w:r>
            </w:ins>
            <w:ins w:id="13308" w:author="Rafi Aziizi" w:date="2021-11-14T20:51:00Z">
              <w:r w:rsidR="00F261E9">
                <w:t xml:space="preserve"> laporan absen</w:t>
              </w:r>
            </w:ins>
            <w:ins w:id="13309" w:author="chaniaayulestari@outlook.com" w:date="2021-11-14T18:37:00Z">
              <w:r>
                <w:t xml:space="preserve"> dan juga melakukan </w:t>
              </w:r>
              <w:del w:id="13310" w:author="Rafi Aziizi" w:date="2021-11-14T20:52:00Z">
                <w:r w:rsidDel="00F261E9">
                  <w:delText>update</w:delText>
                </w:r>
              </w:del>
            </w:ins>
            <w:ins w:id="13311" w:author="Rafi Aziizi" w:date="2021-11-14T20:52:00Z">
              <w:r w:rsidR="00F261E9">
                <w:t>reset</w:t>
              </w:r>
            </w:ins>
            <w:ins w:id="13312" w:author="chaniaayulestari@outlook.com" w:date="2021-11-14T18:37:00Z">
              <w:r>
                <w:t xml:space="preserve"> status</w:t>
              </w:r>
            </w:ins>
            <w:ins w:id="13313" w:author="chaniaayulestari@outlook.com" w:date="2021-11-14T18:38:00Z">
              <w:r>
                <w:t xml:space="preserve"> kehadiran</w:t>
              </w:r>
            </w:ins>
            <w:ins w:id="13314" w:author="chaniaayulestari@outlook.com" w:date="2021-11-14T18:37:00Z">
              <w:r>
                <w:t xml:space="preserve"> laporan absen </w:t>
              </w:r>
            </w:ins>
          </w:p>
        </w:tc>
        <w:tc>
          <w:tcPr>
            <w:tcW w:w="1417" w:type="dxa"/>
            <w:vAlign w:val="center"/>
            <w:tcPrChange w:id="13315" w:author="Rafi Aziizi" w:date="2021-11-14T20:36:00Z">
              <w:tcPr>
                <w:tcW w:w="1417" w:type="dxa"/>
                <w:gridSpan w:val="2"/>
                <w:vAlign w:val="center"/>
              </w:tcPr>
            </w:tcPrChange>
          </w:tcPr>
          <w:p w14:paraId="23E503E9" w14:textId="3CDE165F" w:rsidR="00F917E0" w:rsidRDefault="00F917E0">
            <w:pPr>
              <w:jc w:val="center"/>
              <w:rPr>
                <w:ins w:id="13316" w:author="Rafi Aziizi" w:date="2021-11-14T12:48:00Z"/>
              </w:rPr>
              <w:pPrChange w:id="13317" w:author="Rafi Aziizi" w:date="2021-11-14T20:09:00Z">
                <w:pPr/>
              </w:pPrChange>
            </w:pPr>
            <w:ins w:id="13318" w:author="chaniaayulestari@outlook.com" w:date="2021-11-14T18:38:00Z">
              <w:r>
                <w:t>sesuai</w:t>
              </w:r>
            </w:ins>
          </w:p>
        </w:tc>
      </w:tr>
      <w:tr w:rsidR="00C15E41" w14:paraId="1DB390A0" w14:textId="77777777" w:rsidTr="00C15E41">
        <w:tblPrEx>
          <w:tblW w:w="14601" w:type="dxa"/>
          <w:tblInd w:w="-318" w:type="dxa"/>
          <w:tblPrExChange w:id="13319" w:author="Rafi Aziizi" w:date="2021-11-14T20:36:00Z">
            <w:tblPrEx>
              <w:tblW w:w="14601" w:type="dxa"/>
              <w:tblInd w:w="-318" w:type="dxa"/>
            </w:tblPrEx>
          </w:tblPrExChange>
        </w:tblPrEx>
        <w:trPr>
          <w:ins w:id="13320" w:author="Rafi Aziizi" w:date="2021-11-14T12:48:00Z"/>
          <w:trPrChange w:id="13321" w:author="Rafi Aziizi" w:date="2021-11-14T20:36:00Z">
            <w:trPr>
              <w:gridBefore w:val="2"/>
            </w:trPr>
          </w:trPrChange>
        </w:trPr>
        <w:tc>
          <w:tcPr>
            <w:tcW w:w="568" w:type="dxa"/>
            <w:vAlign w:val="center"/>
            <w:tcPrChange w:id="13322" w:author="Rafi Aziizi" w:date="2021-11-14T20:36:00Z">
              <w:tcPr>
                <w:tcW w:w="568" w:type="dxa"/>
              </w:tcPr>
            </w:tcPrChange>
          </w:tcPr>
          <w:p w14:paraId="50B06E46" w14:textId="7A6FDB2C" w:rsidR="00F917E0" w:rsidRDefault="00F917E0">
            <w:pPr>
              <w:jc w:val="left"/>
              <w:rPr>
                <w:ins w:id="13323" w:author="Rafi Aziizi" w:date="2021-11-14T12:48:00Z"/>
              </w:rPr>
              <w:pPrChange w:id="13324" w:author="Rafi Aziizi" w:date="2021-11-14T20:36:00Z">
                <w:pPr/>
              </w:pPrChange>
            </w:pPr>
            <w:ins w:id="13325" w:author="Rafi Aziizi" w:date="2021-11-14T12:48:00Z">
              <w:r>
                <w:lastRenderedPageBreak/>
                <w:t>30</w:t>
              </w:r>
            </w:ins>
          </w:p>
        </w:tc>
        <w:tc>
          <w:tcPr>
            <w:tcW w:w="1985" w:type="dxa"/>
            <w:vAlign w:val="center"/>
            <w:tcPrChange w:id="13326" w:author="Rafi Aziizi" w:date="2021-11-14T20:36:00Z">
              <w:tcPr>
                <w:tcW w:w="1985" w:type="dxa"/>
                <w:gridSpan w:val="2"/>
                <w:vAlign w:val="center"/>
              </w:tcPr>
            </w:tcPrChange>
          </w:tcPr>
          <w:p w14:paraId="1B8362ED" w14:textId="335AB871" w:rsidR="00F917E0" w:rsidRPr="003F4CD6" w:rsidRDefault="00F917E0">
            <w:pPr>
              <w:jc w:val="left"/>
              <w:rPr>
                <w:ins w:id="13327" w:author="Rafi Aziizi" w:date="2021-11-14T12:48:00Z"/>
                <w:highlight w:val="yellow"/>
                <w:rPrChange w:id="13328" w:author="chaniaayulestari@outlook.com" w:date="2021-11-14T18:46:00Z">
                  <w:rPr>
                    <w:ins w:id="13329" w:author="Rafi Aziizi" w:date="2021-11-14T12:48:00Z"/>
                  </w:rPr>
                </w:rPrChange>
              </w:rPr>
              <w:pPrChange w:id="13330" w:author="Rafi Aziizi" w:date="2021-11-14T20:36:00Z">
                <w:pPr/>
              </w:pPrChange>
            </w:pPr>
            <w:ins w:id="13331" w:author="Rafi Aziizi" w:date="2021-11-14T12:53:00Z">
              <w:r w:rsidRPr="003F4CD6">
                <w:rPr>
                  <w:highlight w:val="yellow"/>
                  <w:rPrChange w:id="13332" w:author="chaniaayulestari@outlook.com" w:date="2021-11-14T18:46:00Z">
                    <w:rPr/>
                  </w:rPrChange>
                </w:rPr>
                <w:t>SP-RC16.1</w:t>
              </w:r>
            </w:ins>
          </w:p>
        </w:tc>
        <w:tc>
          <w:tcPr>
            <w:tcW w:w="2268" w:type="dxa"/>
            <w:vAlign w:val="center"/>
            <w:tcPrChange w:id="13333" w:author="Rafi Aziizi" w:date="2021-11-14T20:36:00Z">
              <w:tcPr>
                <w:tcW w:w="2268" w:type="dxa"/>
                <w:gridSpan w:val="2"/>
                <w:vAlign w:val="center"/>
              </w:tcPr>
            </w:tcPrChange>
          </w:tcPr>
          <w:p w14:paraId="1A76DC5E" w14:textId="7A140EA5" w:rsidR="00F917E0" w:rsidRPr="003F4CD6" w:rsidRDefault="00F917E0">
            <w:pPr>
              <w:jc w:val="left"/>
              <w:rPr>
                <w:ins w:id="13334" w:author="Rafi Aziizi" w:date="2021-11-14T12:48:00Z"/>
                <w:highlight w:val="yellow"/>
                <w:rPrChange w:id="13335" w:author="chaniaayulestari@outlook.com" w:date="2021-11-14T18:46:00Z">
                  <w:rPr>
                    <w:ins w:id="13336" w:author="Rafi Aziizi" w:date="2021-11-14T12:48:00Z"/>
                  </w:rPr>
                </w:rPrChange>
              </w:rPr>
              <w:pPrChange w:id="13337" w:author="Rafi Aziizi" w:date="2021-11-14T20:01:00Z">
                <w:pPr/>
              </w:pPrChange>
            </w:pPr>
            <w:ins w:id="13338" w:author="Rafi Aziizi" w:date="2021-11-14T12:54:00Z">
              <w:r w:rsidRPr="003F4CD6">
                <w:rPr>
                  <w:highlight w:val="yellow"/>
                  <w:rPrChange w:id="13339" w:author="chaniaayulestari@outlook.com" w:date="2021-11-14T18:46:00Z">
                    <w:rPr/>
                  </w:rPrChange>
                </w:rPr>
                <w:t>Tambah Admin</w:t>
              </w:r>
            </w:ins>
          </w:p>
        </w:tc>
        <w:tc>
          <w:tcPr>
            <w:tcW w:w="1984" w:type="dxa"/>
            <w:vAlign w:val="center"/>
            <w:tcPrChange w:id="13340" w:author="Rafi Aziizi" w:date="2021-11-14T20:36:00Z">
              <w:tcPr>
                <w:tcW w:w="1984" w:type="dxa"/>
                <w:gridSpan w:val="2"/>
                <w:vAlign w:val="center"/>
              </w:tcPr>
            </w:tcPrChange>
          </w:tcPr>
          <w:p w14:paraId="5CF0B373" w14:textId="43018396" w:rsidR="00F917E0" w:rsidRDefault="00F917E0">
            <w:pPr>
              <w:jc w:val="left"/>
              <w:rPr>
                <w:ins w:id="13341" w:author="Rafi Aziizi" w:date="2021-11-14T12:48:00Z"/>
              </w:rPr>
              <w:pPrChange w:id="13342" w:author="Rafi Aziizi" w:date="2021-11-14T20:01:00Z">
                <w:pPr/>
              </w:pPrChange>
            </w:pPr>
            <w:ins w:id="13343" w:author="chaniaayulestari@outlook.com" w:date="2021-11-14T18:38:00Z">
              <w:r>
                <w:t>identitas data admin baru</w:t>
              </w:r>
            </w:ins>
            <w:ins w:id="13344" w:author="chaniaayulestari@outlook.com" w:date="2021-11-14T18:45:00Z">
              <w:r>
                <w:t xml:space="preserve"> berdasarkan data </w:t>
              </w:r>
            </w:ins>
            <w:ins w:id="13345" w:author="chaniaayulestari@outlook.com" w:date="2021-11-14T18:46:00Z">
              <w:r>
                <w:t>guru</w:t>
              </w:r>
            </w:ins>
          </w:p>
        </w:tc>
        <w:tc>
          <w:tcPr>
            <w:tcW w:w="2977" w:type="dxa"/>
            <w:vAlign w:val="center"/>
            <w:tcPrChange w:id="13346" w:author="Rafi Aziizi" w:date="2021-11-14T20:36:00Z">
              <w:tcPr>
                <w:tcW w:w="2977" w:type="dxa"/>
                <w:gridSpan w:val="2"/>
                <w:vAlign w:val="center"/>
              </w:tcPr>
            </w:tcPrChange>
          </w:tcPr>
          <w:p w14:paraId="1921308D" w14:textId="18F6A5AE" w:rsidR="00F917E0" w:rsidRPr="00C635D0" w:rsidRDefault="00F917E0">
            <w:pPr>
              <w:jc w:val="left"/>
              <w:rPr>
                <w:ins w:id="13347" w:author="Rafi Aziizi" w:date="2021-11-14T12:48:00Z"/>
                <w:b/>
                <w:bCs/>
                <w:rPrChange w:id="13348" w:author="chaniaayulestari@outlook.com" w:date="2021-11-14T18:44:00Z">
                  <w:rPr>
                    <w:ins w:id="13349" w:author="Rafi Aziizi" w:date="2021-11-14T12:48:00Z"/>
                  </w:rPr>
                </w:rPrChange>
              </w:rPr>
              <w:pPrChange w:id="13350" w:author="Rafi Aziizi" w:date="2021-11-14T20:01:00Z">
                <w:pPr/>
              </w:pPrChange>
            </w:pPr>
            <w:ins w:id="13351" w:author="chaniaayulestari@outlook.com" w:date="2021-11-14T18:38:00Z">
              <w:r>
                <w:t>Sistem dapat menamba</w:t>
              </w:r>
            </w:ins>
            <w:ins w:id="13352" w:author="chaniaayulestari@outlook.com" w:date="2021-11-14T18:39:00Z">
              <w:r>
                <w:t>hkan data admin</w:t>
              </w:r>
            </w:ins>
            <w:ins w:id="13353" w:author="chaniaayulestari@outlook.com" w:date="2021-11-14T18:44:00Z">
              <w:r>
                <w:t xml:space="preserve"> baru kedalam </w:t>
              </w:r>
              <w:r w:rsidRPr="00C635D0">
                <w:rPr>
                  <w:i/>
                  <w:iCs/>
                  <w:rPrChange w:id="13354" w:author="chaniaayulestari@outlook.com" w:date="2021-11-14T18:44:00Z">
                    <w:rPr>
                      <w:b/>
                      <w:bCs/>
                    </w:rPr>
                  </w:rPrChange>
                </w:rPr>
                <w:t>database</w:t>
              </w:r>
              <w:r>
                <w:rPr>
                  <w:i/>
                  <w:iCs/>
                </w:rPr>
                <w:t xml:space="preserve"> </w:t>
              </w:r>
              <w:r w:rsidRPr="00F261E9">
                <w:rPr>
                  <w:rPrChange w:id="13355" w:author="Rafi Aziizi" w:date="2021-11-14T20:52:00Z">
                    <w:rPr>
                      <w:i/>
                      <w:iCs/>
                    </w:rPr>
                  </w:rPrChange>
                </w:rPr>
                <w:t xml:space="preserve">berdasarkan masukan </w:t>
              </w:r>
            </w:ins>
            <w:ins w:id="13356" w:author="chaniaayulestari@outlook.com" w:date="2021-11-14T18:45:00Z">
              <w:r w:rsidRPr="00F261E9">
                <w:rPr>
                  <w:rPrChange w:id="13357" w:author="Rafi Aziizi" w:date="2021-11-14T20:52:00Z">
                    <w:rPr>
                      <w:i/>
                      <w:iCs/>
                    </w:rPr>
                  </w:rPrChange>
                </w:rPr>
                <w:t xml:space="preserve">data </w:t>
              </w:r>
            </w:ins>
            <w:ins w:id="13358" w:author="chaniaayulestari@outlook.com" w:date="2021-11-14T18:46:00Z">
              <w:r w:rsidRPr="00F261E9">
                <w:rPr>
                  <w:rPrChange w:id="13359" w:author="Rafi Aziizi" w:date="2021-11-14T20:52:00Z">
                    <w:rPr>
                      <w:i/>
                      <w:iCs/>
                    </w:rPr>
                  </w:rPrChange>
                </w:rPr>
                <w:t>baru</w:t>
              </w:r>
            </w:ins>
          </w:p>
        </w:tc>
        <w:tc>
          <w:tcPr>
            <w:tcW w:w="3402" w:type="dxa"/>
            <w:tcPrChange w:id="13360" w:author="Rafi Aziizi" w:date="2021-11-14T20:36:00Z">
              <w:tcPr>
                <w:tcW w:w="3402" w:type="dxa"/>
                <w:gridSpan w:val="2"/>
              </w:tcPr>
            </w:tcPrChange>
          </w:tcPr>
          <w:p w14:paraId="0AB5BDCF" w14:textId="42C58104" w:rsidR="00F917E0" w:rsidRDefault="00D93EA0" w:rsidP="00F917E0">
            <w:pPr>
              <w:rPr>
                <w:ins w:id="13361" w:author="chaniaayulestari@outlook.com" w:date="2021-11-14T18:44:00Z"/>
              </w:rPr>
            </w:pPr>
            <w:ins w:id="13362" w:author="Rafi Aziizi" w:date="2021-11-14T20:30:00Z">
              <w:r>
                <w:rPr>
                  <w:noProof/>
                </w:rPr>
                <w:drawing>
                  <wp:inline distT="0" distB="0" distL="0" distR="0" wp14:anchorId="5924CE3F" wp14:editId="79BCEE42">
                    <wp:extent cx="3624595" cy="2095500"/>
                    <wp:effectExtent l="0" t="0" r="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3637475" cy="2102946"/>
                            </a:xfrm>
                            <a:prstGeom prst="rect">
                              <a:avLst/>
                            </a:prstGeom>
                            <a:noFill/>
                            <a:ln>
                              <a:noFill/>
                            </a:ln>
                          </pic:spPr>
                        </pic:pic>
                      </a:graphicData>
                    </a:graphic>
                  </wp:inline>
                </w:drawing>
              </w:r>
            </w:ins>
          </w:p>
          <w:p w14:paraId="295048AC" w14:textId="043B4046" w:rsidR="00F917E0" w:rsidRDefault="00F917E0" w:rsidP="00F917E0">
            <w:pPr>
              <w:rPr>
                <w:ins w:id="13363" w:author="Rafi Aziizi" w:date="2021-11-14T12:48:00Z"/>
              </w:rPr>
            </w:pPr>
            <w:ins w:id="13364" w:author="chaniaayulestari@outlook.com" w:date="2021-11-14T18:44:00Z">
              <w:r>
                <w:t xml:space="preserve">Pada gambar </w:t>
              </w:r>
            </w:ins>
            <w:ins w:id="13365" w:author="Rafi Aziizi" w:date="2021-11-14T20:20:00Z">
              <w:r w:rsidR="00110DAD">
                <w:t>di atas,</w:t>
              </w:r>
            </w:ins>
            <w:ins w:id="13366" w:author="chaniaayulestari@outlook.com" w:date="2021-11-14T18:44:00Z">
              <w:del w:id="13367" w:author="Rafi Aziizi" w:date="2021-11-14T20:20:00Z">
                <w:r w:rsidDel="00110DAD">
                  <w:delText>diatas</w:delText>
                </w:r>
              </w:del>
              <w:r>
                <w:t xml:space="preserve"> fitur ini dapat  menambahkan data </w:t>
              </w:r>
            </w:ins>
            <w:ins w:id="13368" w:author="chaniaayulestari@outlook.com" w:date="2021-11-14T18:45:00Z">
              <w:r>
                <w:t>admin</w:t>
              </w:r>
            </w:ins>
            <w:ins w:id="13369" w:author="Rafi Aziizi" w:date="2021-11-14T20:52:00Z">
              <w:r w:rsidR="00F261E9">
                <w:t xml:space="preserve"> berdasarkan data guru aktif</w:t>
              </w:r>
            </w:ins>
            <w:ins w:id="13370" w:author="chaniaayulestari@outlook.com" w:date="2021-11-14T18:44:00Z">
              <w:r>
                <w:t xml:space="preserve"> kedalam </w:t>
              </w:r>
            </w:ins>
            <w:ins w:id="13371" w:author="chaniaayulestari@outlook.com" w:date="2021-11-14T18:46:00Z">
              <w:r w:rsidRPr="00F261E9">
                <w:rPr>
                  <w:i/>
                  <w:iCs/>
                  <w:rPrChange w:id="13372" w:author="Rafi Aziizi" w:date="2021-11-14T20:52:00Z">
                    <w:rPr/>
                  </w:rPrChange>
                </w:rPr>
                <w:t>database</w:t>
              </w:r>
            </w:ins>
            <w:ins w:id="13373" w:author="Rafi Aziizi" w:date="2021-11-14T20:52:00Z">
              <w:r w:rsidR="00F261E9">
                <w:rPr>
                  <w:i/>
                  <w:iCs/>
                </w:rPr>
                <w:t>.</w:t>
              </w:r>
            </w:ins>
          </w:p>
        </w:tc>
        <w:tc>
          <w:tcPr>
            <w:tcW w:w="1417" w:type="dxa"/>
            <w:vAlign w:val="center"/>
            <w:tcPrChange w:id="13374" w:author="Rafi Aziizi" w:date="2021-11-14T20:36:00Z">
              <w:tcPr>
                <w:tcW w:w="1417" w:type="dxa"/>
                <w:gridSpan w:val="2"/>
                <w:vAlign w:val="center"/>
              </w:tcPr>
            </w:tcPrChange>
          </w:tcPr>
          <w:p w14:paraId="0800B1D9" w14:textId="22FF4426" w:rsidR="00F917E0" w:rsidRDefault="00F917E0">
            <w:pPr>
              <w:jc w:val="center"/>
              <w:rPr>
                <w:ins w:id="13375" w:author="Rafi Aziizi" w:date="2021-11-14T12:48:00Z"/>
              </w:rPr>
              <w:pPrChange w:id="13376" w:author="Rafi Aziizi" w:date="2021-11-14T20:09:00Z">
                <w:pPr/>
              </w:pPrChange>
            </w:pPr>
            <w:ins w:id="13377" w:author="chaniaayulestari@outlook.com" w:date="2021-11-14T18:46:00Z">
              <w:r>
                <w:t>sesuai</w:t>
              </w:r>
            </w:ins>
          </w:p>
        </w:tc>
      </w:tr>
      <w:tr w:rsidR="00C15E41" w14:paraId="11CD4262" w14:textId="77777777" w:rsidTr="00C15E41">
        <w:tblPrEx>
          <w:tblW w:w="14601" w:type="dxa"/>
          <w:tblInd w:w="-318" w:type="dxa"/>
          <w:tblPrExChange w:id="13378" w:author="Rafi Aziizi" w:date="2021-11-14T20:36:00Z">
            <w:tblPrEx>
              <w:tblW w:w="14601" w:type="dxa"/>
              <w:tblInd w:w="-318" w:type="dxa"/>
            </w:tblPrEx>
          </w:tblPrExChange>
        </w:tblPrEx>
        <w:trPr>
          <w:ins w:id="13379" w:author="Rafi Aziizi" w:date="2021-11-14T12:48:00Z"/>
          <w:trPrChange w:id="13380" w:author="Rafi Aziizi" w:date="2021-11-14T20:36:00Z">
            <w:trPr>
              <w:gridBefore w:val="2"/>
            </w:trPr>
          </w:trPrChange>
        </w:trPr>
        <w:tc>
          <w:tcPr>
            <w:tcW w:w="568" w:type="dxa"/>
            <w:vAlign w:val="center"/>
            <w:tcPrChange w:id="13381" w:author="Rafi Aziizi" w:date="2021-11-14T20:36:00Z">
              <w:tcPr>
                <w:tcW w:w="568" w:type="dxa"/>
              </w:tcPr>
            </w:tcPrChange>
          </w:tcPr>
          <w:p w14:paraId="5CAECE94" w14:textId="0B575E7D" w:rsidR="00F917E0" w:rsidRDefault="00F917E0">
            <w:pPr>
              <w:jc w:val="left"/>
              <w:rPr>
                <w:ins w:id="13382" w:author="Rafi Aziizi" w:date="2021-11-14T12:48:00Z"/>
              </w:rPr>
              <w:pPrChange w:id="13383" w:author="Rafi Aziizi" w:date="2021-11-14T20:36:00Z">
                <w:pPr/>
              </w:pPrChange>
            </w:pPr>
            <w:ins w:id="13384" w:author="Rafi Aziizi" w:date="2021-11-14T12:48:00Z">
              <w:r>
                <w:t>31</w:t>
              </w:r>
            </w:ins>
          </w:p>
        </w:tc>
        <w:tc>
          <w:tcPr>
            <w:tcW w:w="1985" w:type="dxa"/>
            <w:vAlign w:val="center"/>
            <w:tcPrChange w:id="13385" w:author="Rafi Aziizi" w:date="2021-11-14T20:36:00Z">
              <w:tcPr>
                <w:tcW w:w="1985" w:type="dxa"/>
                <w:gridSpan w:val="2"/>
                <w:vAlign w:val="center"/>
              </w:tcPr>
            </w:tcPrChange>
          </w:tcPr>
          <w:p w14:paraId="3937F00A" w14:textId="70C3CA8A" w:rsidR="00F917E0" w:rsidRPr="003F4CD6" w:rsidRDefault="00F917E0">
            <w:pPr>
              <w:jc w:val="left"/>
              <w:rPr>
                <w:ins w:id="13386" w:author="Rafi Aziizi" w:date="2021-11-14T12:48:00Z"/>
                <w:highlight w:val="yellow"/>
                <w:rPrChange w:id="13387" w:author="chaniaayulestari@outlook.com" w:date="2021-11-14T18:49:00Z">
                  <w:rPr>
                    <w:ins w:id="13388" w:author="Rafi Aziizi" w:date="2021-11-14T12:48:00Z"/>
                  </w:rPr>
                </w:rPrChange>
              </w:rPr>
              <w:pPrChange w:id="13389" w:author="Rafi Aziizi" w:date="2021-11-14T20:36:00Z">
                <w:pPr/>
              </w:pPrChange>
            </w:pPr>
            <w:ins w:id="13390" w:author="Rafi Aziizi" w:date="2021-11-14T12:53:00Z">
              <w:r w:rsidRPr="003F4CD6">
                <w:rPr>
                  <w:highlight w:val="yellow"/>
                  <w:rPrChange w:id="13391" w:author="chaniaayulestari@outlook.com" w:date="2021-11-14T18:49:00Z">
                    <w:rPr/>
                  </w:rPrChange>
                </w:rPr>
                <w:t>SP-RC16.2</w:t>
              </w:r>
            </w:ins>
          </w:p>
        </w:tc>
        <w:tc>
          <w:tcPr>
            <w:tcW w:w="2268" w:type="dxa"/>
            <w:vAlign w:val="center"/>
            <w:tcPrChange w:id="13392" w:author="Rafi Aziizi" w:date="2021-11-14T20:36:00Z">
              <w:tcPr>
                <w:tcW w:w="2268" w:type="dxa"/>
                <w:gridSpan w:val="2"/>
                <w:vAlign w:val="center"/>
              </w:tcPr>
            </w:tcPrChange>
          </w:tcPr>
          <w:p w14:paraId="3200752B" w14:textId="1B8405AE" w:rsidR="00F917E0" w:rsidRPr="003F4CD6" w:rsidRDefault="00F917E0">
            <w:pPr>
              <w:jc w:val="left"/>
              <w:rPr>
                <w:ins w:id="13393" w:author="Rafi Aziizi" w:date="2021-11-14T12:48:00Z"/>
                <w:highlight w:val="yellow"/>
                <w:rPrChange w:id="13394" w:author="chaniaayulestari@outlook.com" w:date="2021-11-14T18:49:00Z">
                  <w:rPr>
                    <w:ins w:id="13395" w:author="Rafi Aziizi" w:date="2021-11-14T12:48:00Z"/>
                  </w:rPr>
                </w:rPrChange>
              </w:rPr>
              <w:pPrChange w:id="13396" w:author="Rafi Aziizi" w:date="2021-11-14T20:01:00Z">
                <w:pPr/>
              </w:pPrChange>
            </w:pPr>
            <w:ins w:id="13397" w:author="Rafi Aziizi" w:date="2021-11-14T12:54:00Z">
              <w:r w:rsidRPr="003F4CD6">
                <w:rPr>
                  <w:highlight w:val="yellow"/>
                  <w:rPrChange w:id="13398" w:author="chaniaayulestari@outlook.com" w:date="2021-11-14T18:49:00Z">
                    <w:rPr/>
                  </w:rPrChange>
                </w:rPr>
                <w:t>Hapus Admin</w:t>
              </w:r>
            </w:ins>
          </w:p>
        </w:tc>
        <w:tc>
          <w:tcPr>
            <w:tcW w:w="1984" w:type="dxa"/>
            <w:vAlign w:val="center"/>
            <w:tcPrChange w:id="13399" w:author="Rafi Aziizi" w:date="2021-11-14T20:36:00Z">
              <w:tcPr>
                <w:tcW w:w="1984" w:type="dxa"/>
                <w:gridSpan w:val="2"/>
                <w:vAlign w:val="center"/>
              </w:tcPr>
            </w:tcPrChange>
          </w:tcPr>
          <w:p w14:paraId="569BBBAD" w14:textId="44F66DDA" w:rsidR="00F917E0" w:rsidRDefault="00F917E0">
            <w:pPr>
              <w:jc w:val="left"/>
              <w:rPr>
                <w:ins w:id="13400" w:author="Rafi Aziizi" w:date="2021-11-14T12:48:00Z"/>
              </w:rPr>
              <w:pPrChange w:id="13401" w:author="Rafi Aziizi" w:date="2021-11-14T20:01:00Z">
                <w:pPr/>
              </w:pPrChange>
            </w:pPr>
            <w:ins w:id="13402" w:author="chaniaayulestari@outlook.com" w:date="2021-11-14T18:47:00Z">
              <w:r>
                <w:t>-</w:t>
              </w:r>
            </w:ins>
          </w:p>
        </w:tc>
        <w:tc>
          <w:tcPr>
            <w:tcW w:w="2977" w:type="dxa"/>
            <w:vAlign w:val="center"/>
            <w:tcPrChange w:id="13403" w:author="Rafi Aziizi" w:date="2021-11-14T20:36:00Z">
              <w:tcPr>
                <w:tcW w:w="2977" w:type="dxa"/>
                <w:gridSpan w:val="2"/>
                <w:vAlign w:val="center"/>
              </w:tcPr>
            </w:tcPrChange>
          </w:tcPr>
          <w:p w14:paraId="2F7BB982" w14:textId="7EB1925A" w:rsidR="00F917E0" w:rsidRDefault="00F917E0">
            <w:pPr>
              <w:jc w:val="left"/>
              <w:rPr>
                <w:ins w:id="13404" w:author="Rafi Aziizi" w:date="2021-11-14T12:48:00Z"/>
              </w:rPr>
              <w:pPrChange w:id="13405" w:author="Rafi Aziizi" w:date="2021-11-14T20:01:00Z">
                <w:pPr/>
              </w:pPrChange>
            </w:pPr>
            <w:ins w:id="13406" w:author="chaniaayulestari@outlook.com" w:date="2021-11-14T18:48:00Z">
              <w:r>
                <w:t>Sistem dapat men</w:t>
              </w:r>
            </w:ins>
            <w:ins w:id="13407" w:author="chaniaayulestari@outlook.com" w:date="2021-11-14T18:49:00Z">
              <w:r>
                <w:t>g</w:t>
              </w:r>
            </w:ins>
            <w:ins w:id="13408" w:author="chaniaayulestari@outlook.com" w:date="2021-11-14T18:48:00Z">
              <w:r>
                <w:t>hapus data admin</w:t>
              </w:r>
            </w:ins>
          </w:p>
        </w:tc>
        <w:tc>
          <w:tcPr>
            <w:tcW w:w="3402" w:type="dxa"/>
            <w:tcPrChange w:id="13409" w:author="Rafi Aziizi" w:date="2021-11-14T20:36:00Z">
              <w:tcPr>
                <w:tcW w:w="3402" w:type="dxa"/>
                <w:gridSpan w:val="2"/>
              </w:tcPr>
            </w:tcPrChange>
          </w:tcPr>
          <w:p w14:paraId="7B240A36" w14:textId="5953CB09" w:rsidR="00D93EA0" w:rsidRDefault="00D93EA0" w:rsidP="00F917E0">
            <w:pPr>
              <w:rPr>
                <w:ins w:id="13410" w:author="Rafi Aziizi" w:date="2021-11-14T20:30:00Z"/>
              </w:rPr>
            </w:pPr>
            <w:ins w:id="13411" w:author="Rafi Aziizi" w:date="2021-11-14T20:30:00Z">
              <w:r>
                <w:rPr>
                  <w:noProof/>
                </w:rPr>
                <w:drawing>
                  <wp:inline distT="0" distB="0" distL="0" distR="0" wp14:anchorId="4DD35653" wp14:editId="299AE3B5">
                    <wp:extent cx="3655841" cy="2124075"/>
                    <wp:effectExtent l="0" t="0" r="0" b="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3663879" cy="2128745"/>
                            </a:xfrm>
                            <a:prstGeom prst="rect">
                              <a:avLst/>
                            </a:prstGeom>
                            <a:noFill/>
                            <a:ln>
                              <a:noFill/>
                            </a:ln>
                          </pic:spPr>
                        </pic:pic>
                      </a:graphicData>
                    </a:graphic>
                  </wp:inline>
                </w:drawing>
              </w:r>
            </w:ins>
          </w:p>
          <w:p w14:paraId="38888C04" w14:textId="7D7B74C2" w:rsidR="00F917E0" w:rsidRDefault="00F917E0" w:rsidP="00F917E0">
            <w:pPr>
              <w:rPr>
                <w:ins w:id="13412" w:author="Rafi Aziizi" w:date="2021-11-14T12:48:00Z"/>
              </w:rPr>
            </w:pPr>
            <w:ins w:id="13413" w:author="chaniaayulestari@outlook.com" w:date="2021-11-14T18:49:00Z">
              <w:r>
                <w:lastRenderedPageBreak/>
                <w:t xml:space="preserve">Pada gambar </w:t>
              </w:r>
            </w:ins>
            <w:ins w:id="13414" w:author="Rafi Aziizi" w:date="2021-11-14T20:20:00Z">
              <w:r w:rsidR="00110DAD">
                <w:t>di atas,</w:t>
              </w:r>
            </w:ins>
            <w:ins w:id="13415" w:author="chaniaayulestari@outlook.com" w:date="2021-11-14T18:49:00Z">
              <w:del w:id="13416" w:author="Rafi Aziizi" w:date="2021-11-14T20:20:00Z">
                <w:r w:rsidDel="00110DAD">
                  <w:delText>diatas</w:delText>
                </w:r>
              </w:del>
              <w:r>
                <w:t xml:space="preserve"> fitur ini dapat  menghapus  data admin dari dalam </w:t>
              </w:r>
              <w:r w:rsidRPr="00F261E9">
                <w:rPr>
                  <w:i/>
                  <w:iCs/>
                  <w:rPrChange w:id="13417" w:author="Rafi Aziizi" w:date="2021-11-14T20:52:00Z">
                    <w:rPr/>
                  </w:rPrChange>
                </w:rPr>
                <w:t>database</w:t>
              </w:r>
            </w:ins>
            <w:ins w:id="13418" w:author="Rafi Aziizi" w:date="2021-11-14T20:52:00Z">
              <w:r w:rsidR="00F261E9">
                <w:rPr>
                  <w:i/>
                  <w:iCs/>
                </w:rPr>
                <w:t>.</w:t>
              </w:r>
            </w:ins>
          </w:p>
        </w:tc>
        <w:tc>
          <w:tcPr>
            <w:tcW w:w="1417" w:type="dxa"/>
            <w:vAlign w:val="center"/>
            <w:tcPrChange w:id="13419" w:author="Rafi Aziizi" w:date="2021-11-14T20:36:00Z">
              <w:tcPr>
                <w:tcW w:w="1417" w:type="dxa"/>
                <w:gridSpan w:val="2"/>
                <w:vAlign w:val="center"/>
              </w:tcPr>
            </w:tcPrChange>
          </w:tcPr>
          <w:p w14:paraId="69703C7C" w14:textId="347FC12B" w:rsidR="00F917E0" w:rsidRDefault="00F917E0">
            <w:pPr>
              <w:jc w:val="center"/>
              <w:rPr>
                <w:ins w:id="13420" w:author="Rafi Aziizi" w:date="2021-11-14T12:48:00Z"/>
              </w:rPr>
              <w:pPrChange w:id="13421" w:author="Rafi Aziizi" w:date="2021-11-14T20:09:00Z">
                <w:pPr/>
              </w:pPrChange>
            </w:pPr>
            <w:ins w:id="13422" w:author="chaniaayulestari@outlook.com" w:date="2021-11-14T18:49:00Z">
              <w:r>
                <w:lastRenderedPageBreak/>
                <w:t>sesuai</w:t>
              </w:r>
            </w:ins>
          </w:p>
        </w:tc>
      </w:tr>
      <w:tr w:rsidR="00C15E41" w14:paraId="549B2E55" w14:textId="77777777" w:rsidTr="00C15E41">
        <w:tblPrEx>
          <w:tblW w:w="14601" w:type="dxa"/>
          <w:tblInd w:w="-318" w:type="dxa"/>
          <w:tblPrExChange w:id="13423" w:author="Rafi Aziizi" w:date="2021-11-14T20:36:00Z">
            <w:tblPrEx>
              <w:tblW w:w="14601" w:type="dxa"/>
              <w:tblInd w:w="-318" w:type="dxa"/>
            </w:tblPrEx>
          </w:tblPrExChange>
        </w:tblPrEx>
        <w:trPr>
          <w:ins w:id="13424" w:author="Rafi Aziizi" w:date="2021-11-14T12:48:00Z"/>
          <w:trPrChange w:id="13425" w:author="Rafi Aziizi" w:date="2021-11-14T20:36:00Z">
            <w:trPr>
              <w:gridBefore w:val="2"/>
            </w:trPr>
          </w:trPrChange>
        </w:trPr>
        <w:tc>
          <w:tcPr>
            <w:tcW w:w="568" w:type="dxa"/>
            <w:vAlign w:val="center"/>
            <w:tcPrChange w:id="13426" w:author="Rafi Aziizi" w:date="2021-11-14T20:36:00Z">
              <w:tcPr>
                <w:tcW w:w="568" w:type="dxa"/>
              </w:tcPr>
            </w:tcPrChange>
          </w:tcPr>
          <w:p w14:paraId="474D74A3" w14:textId="29A1DD80" w:rsidR="00F917E0" w:rsidRDefault="00F917E0">
            <w:pPr>
              <w:jc w:val="left"/>
              <w:rPr>
                <w:ins w:id="13427" w:author="Rafi Aziizi" w:date="2021-11-14T12:48:00Z"/>
              </w:rPr>
              <w:pPrChange w:id="13428" w:author="Rafi Aziizi" w:date="2021-11-14T20:36:00Z">
                <w:pPr/>
              </w:pPrChange>
            </w:pPr>
            <w:ins w:id="13429" w:author="Rafi Aziizi" w:date="2021-11-14T12:48:00Z">
              <w:r>
                <w:t>32</w:t>
              </w:r>
            </w:ins>
          </w:p>
        </w:tc>
        <w:tc>
          <w:tcPr>
            <w:tcW w:w="1985" w:type="dxa"/>
            <w:vAlign w:val="center"/>
            <w:tcPrChange w:id="13430" w:author="Rafi Aziizi" w:date="2021-11-14T20:36:00Z">
              <w:tcPr>
                <w:tcW w:w="1985" w:type="dxa"/>
                <w:gridSpan w:val="2"/>
                <w:vAlign w:val="center"/>
              </w:tcPr>
            </w:tcPrChange>
          </w:tcPr>
          <w:p w14:paraId="018060A5" w14:textId="3D98F7F2" w:rsidR="00F917E0" w:rsidRPr="00AE04DA" w:rsidRDefault="00F917E0">
            <w:pPr>
              <w:jc w:val="left"/>
              <w:rPr>
                <w:ins w:id="13431" w:author="Rafi Aziizi" w:date="2021-11-14T12:48:00Z"/>
                <w:highlight w:val="yellow"/>
                <w:rPrChange w:id="13432" w:author="chaniaayulestari@outlook.com" w:date="2021-11-14T18:53:00Z">
                  <w:rPr>
                    <w:ins w:id="13433" w:author="Rafi Aziizi" w:date="2021-11-14T12:48:00Z"/>
                  </w:rPr>
                </w:rPrChange>
              </w:rPr>
              <w:pPrChange w:id="13434" w:author="Rafi Aziizi" w:date="2021-11-14T20:36:00Z">
                <w:pPr/>
              </w:pPrChange>
            </w:pPr>
            <w:ins w:id="13435" w:author="Rafi Aziizi" w:date="2021-11-14T12:53:00Z">
              <w:r w:rsidRPr="00AE04DA">
                <w:rPr>
                  <w:highlight w:val="yellow"/>
                  <w:rPrChange w:id="13436" w:author="chaniaayulestari@outlook.com" w:date="2021-11-14T18:53:00Z">
                    <w:rPr/>
                  </w:rPrChange>
                </w:rPr>
                <w:t>SP-RC16.3</w:t>
              </w:r>
            </w:ins>
          </w:p>
        </w:tc>
        <w:tc>
          <w:tcPr>
            <w:tcW w:w="2268" w:type="dxa"/>
            <w:vAlign w:val="center"/>
            <w:tcPrChange w:id="13437" w:author="Rafi Aziizi" w:date="2021-11-14T20:36:00Z">
              <w:tcPr>
                <w:tcW w:w="2268" w:type="dxa"/>
                <w:gridSpan w:val="2"/>
                <w:vAlign w:val="center"/>
              </w:tcPr>
            </w:tcPrChange>
          </w:tcPr>
          <w:p w14:paraId="35083BBC" w14:textId="07812689" w:rsidR="00F917E0" w:rsidRPr="00AE04DA" w:rsidRDefault="00F917E0">
            <w:pPr>
              <w:jc w:val="left"/>
              <w:rPr>
                <w:ins w:id="13438" w:author="Rafi Aziizi" w:date="2021-11-14T12:48:00Z"/>
                <w:highlight w:val="yellow"/>
                <w:rPrChange w:id="13439" w:author="chaniaayulestari@outlook.com" w:date="2021-11-14T18:53:00Z">
                  <w:rPr>
                    <w:ins w:id="13440" w:author="Rafi Aziizi" w:date="2021-11-14T12:48:00Z"/>
                  </w:rPr>
                </w:rPrChange>
              </w:rPr>
              <w:pPrChange w:id="13441" w:author="Rafi Aziizi" w:date="2021-11-14T20:01:00Z">
                <w:pPr/>
              </w:pPrChange>
            </w:pPr>
            <w:ins w:id="13442" w:author="Rafi Aziizi" w:date="2021-11-14T12:54:00Z">
              <w:r w:rsidRPr="00AE04DA">
                <w:rPr>
                  <w:highlight w:val="yellow"/>
                  <w:rPrChange w:id="13443" w:author="chaniaayulestari@outlook.com" w:date="2021-11-14T18:53:00Z">
                    <w:rPr/>
                  </w:rPrChange>
                </w:rPr>
                <w:t>Edit Admin</w:t>
              </w:r>
            </w:ins>
          </w:p>
        </w:tc>
        <w:tc>
          <w:tcPr>
            <w:tcW w:w="1984" w:type="dxa"/>
            <w:vAlign w:val="center"/>
            <w:tcPrChange w:id="13444" w:author="Rafi Aziizi" w:date="2021-11-14T20:36:00Z">
              <w:tcPr>
                <w:tcW w:w="1984" w:type="dxa"/>
                <w:gridSpan w:val="2"/>
                <w:vAlign w:val="center"/>
              </w:tcPr>
            </w:tcPrChange>
          </w:tcPr>
          <w:p w14:paraId="17E87211" w14:textId="395ABFF9" w:rsidR="00F917E0" w:rsidRDefault="00F917E0">
            <w:pPr>
              <w:jc w:val="left"/>
              <w:rPr>
                <w:ins w:id="13445" w:author="Rafi Aziizi" w:date="2021-11-14T12:48:00Z"/>
              </w:rPr>
              <w:pPrChange w:id="13446" w:author="Rafi Aziizi" w:date="2021-11-14T20:01:00Z">
                <w:pPr/>
              </w:pPrChange>
            </w:pPr>
            <w:ins w:id="13447" w:author="chaniaayulestari@outlook.com" w:date="2021-11-14T18:54:00Z">
              <w:r>
                <w:t>data username dan password baru</w:t>
              </w:r>
            </w:ins>
          </w:p>
        </w:tc>
        <w:tc>
          <w:tcPr>
            <w:tcW w:w="2977" w:type="dxa"/>
            <w:vAlign w:val="center"/>
            <w:tcPrChange w:id="13448" w:author="Rafi Aziizi" w:date="2021-11-14T20:36:00Z">
              <w:tcPr>
                <w:tcW w:w="2977" w:type="dxa"/>
                <w:gridSpan w:val="2"/>
                <w:vAlign w:val="center"/>
              </w:tcPr>
            </w:tcPrChange>
          </w:tcPr>
          <w:p w14:paraId="4B6CC231" w14:textId="70F4EEC7" w:rsidR="00F917E0" w:rsidRDefault="00F917E0">
            <w:pPr>
              <w:jc w:val="left"/>
              <w:rPr>
                <w:ins w:id="13449" w:author="Rafi Aziizi" w:date="2021-11-14T12:48:00Z"/>
              </w:rPr>
              <w:pPrChange w:id="13450" w:author="Rafi Aziizi" w:date="2021-11-14T20:01:00Z">
                <w:pPr/>
              </w:pPrChange>
            </w:pPr>
            <w:ins w:id="13451" w:author="chaniaayulestari@outlook.com" w:date="2021-11-14T18:00:00Z">
              <w:r>
                <w:t xml:space="preserve">Sistem dapat </w:t>
              </w:r>
            </w:ins>
            <w:ins w:id="13452" w:author="chaniaayulestari@outlook.com" w:date="2021-11-14T18:54:00Z">
              <w:r>
                <w:t>merubah username dan password seuai data masukan</w:t>
              </w:r>
            </w:ins>
          </w:p>
        </w:tc>
        <w:tc>
          <w:tcPr>
            <w:tcW w:w="3402" w:type="dxa"/>
            <w:tcPrChange w:id="13453" w:author="Rafi Aziizi" w:date="2021-11-14T20:36:00Z">
              <w:tcPr>
                <w:tcW w:w="3402" w:type="dxa"/>
                <w:gridSpan w:val="2"/>
              </w:tcPr>
            </w:tcPrChange>
          </w:tcPr>
          <w:p w14:paraId="46DE1F65" w14:textId="6B0AEBDD" w:rsidR="00D93EA0" w:rsidRDefault="00D93EA0" w:rsidP="00F917E0">
            <w:pPr>
              <w:rPr>
                <w:ins w:id="13454" w:author="Rafi Aziizi" w:date="2021-11-14T20:30:00Z"/>
              </w:rPr>
            </w:pPr>
            <w:ins w:id="13455" w:author="Rafi Aziizi" w:date="2021-11-14T20:30:00Z">
              <w:r>
                <w:rPr>
                  <w:noProof/>
                </w:rPr>
                <w:drawing>
                  <wp:inline distT="0" distB="0" distL="0" distR="0" wp14:anchorId="3C085801" wp14:editId="2575DCE1">
                    <wp:extent cx="3648075" cy="2116445"/>
                    <wp:effectExtent l="0" t="0" r="0" b="0"/>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3654258" cy="2120032"/>
                            </a:xfrm>
                            <a:prstGeom prst="rect">
                              <a:avLst/>
                            </a:prstGeom>
                            <a:noFill/>
                            <a:ln>
                              <a:noFill/>
                            </a:ln>
                          </pic:spPr>
                        </pic:pic>
                      </a:graphicData>
                    </a:graphic>
                  </wp:inline>
                </w:drawing>
              </w:r>
            </w:ins>
          </w:p>
          <w:p w14:paraId="2662A2FD" w14:textId="08396142" w:rsidR="00F917E0" w:rsidRDefault="00F917E0" w:rsidP="00F917E0">
            <w:pPr>
              <w:rPr>
                <w:ins w:id="13456" w:author="Rafi Aziizi" w:date="2021-11-14T12:48:00Z"/>
              </w:rPr>
            </w:pPr>
            <w:ins w:id="13457" w:author="chaniaayulestari@outlook.com" w:date="2021-11-14T18:55:00Z">
              <w:r>
                <w:t>Pada ga</w:t>
              </w:r>
            </w:ins>
            <w:ins w:id="13458" w:author="Rafi Aziizi" w:date="2021-11-14T20:52:00Z">
              <w:r w:rsidR="00F261E9">
                <w:t>m</w:t>
              </w:r>
            </w:ins>
            <w:ins w:id="13459" w:author="chaniaayulestari@outlook.com" w:date="2021-11-14T18:55:00Z">
              <w:r>
                <w:t xml:space="preserve">bar </w:t>
              </w:r>
            </w:ins>
            <w:ins w:id="13460" w:author="Rafi Aziizi" w:date="2021-11-14T20:20:00Z">
              <w:r w:rsidR="00110DAD">
                <w:t>di atas,</w:t>
              </w:r>
            </w:ins>
            <w:ins w:id="13461" w:author="chaniaayulestari@outlook.com" w:date="2021-11-14T18:55:00Z">
              <w:del w:id="13462" w:author="Rafi Aziizi" w:date="2021-11-14T20:20:00Z">
                <w:r w:rsidDel="00110DAD">
                  <w:delText>diatas,</w:delText>
                </w:r>
              </w:del>
              <w:r>
                <w:t xml:space="preserve"> fitur ini terbukti dapat mengubah data admin baik username ataupun password</w:t>
              </w:r>
            </w:ins>
            <w:ins w:id="13463" w:author="Rafi Aziizi" w:date="2021-11-14T20:53:00Z">
              <w:r w:rsidR="00F065F7">
                <w:t>. Apabila level user tinggi maka dapat merubah level user lain sesuai dengan ketentuan yang berlaku.</w:t>
              </w:r>
            </w:ins>
          </w:p>
        </w:tc>
        <w:tc>
          <w:tcPr>
            <w:tcW w:w="1417" w:type="dxa"/>
            <w:vAlign w:val="center"/>
            <w:tcPrChange w:id="13464" w:author="Rafi Aziizi" w:date="2021-11-14T20:36:00Z">
              <w:tcPr>
                <w:tcW w:w="1417" w:type="dxa"/>
                <w:gridSpan w:val="2"/>
                <w:vAlign w:val="center"/>
              </w:tcPr>
            </w:tcPrChange>
          </w:tcPr>
          <w:p w14:paraId="31138327" w14:textId="5DA009BF" w:rsidR="00F917E0" w:rsidRDefault="00F917E0">
            <w:pPr>
              <w:jc w:val="center"/>
              <w:rPr>
                <w:ins w:id="13465" w:author="Rafi Aziizi" w:date="2021-11-14T12:48:00Z"/>
              </w:rPr>
              <w:pPrChange w:id="13466" w:author="Rafi Aziizi" w:date="2021-11-14T20:09:00Z">
                <w:pPr/>
              </w:pPrChange>
            </w:pPr>
            <w:ins w:id="13467" w:author="chaniaayulestari@outlook.com" w:date="2021-11-14T18:55:00Z">
              <w:r>
                <w:t>sesuai</w:t>
              </w:r>
            </w:ins>
          </w:p>
        </w:tc>
      </w:tr>
      <w:tr w:rsidR="00C15E41" w14:paraId="4847BF20" w14:textId="77777777" w:rsidTr="00C15E41">
        <w:tblPrEx>
          <w:tblW w:w="14601" w:type="dxa"/>
          <w:tblInd w:w="-318" w:type="dxa"/>
          <w:tblPrExChange w:id="13468" w:author="Rafi Aziizi" w:date="2021-11-14T20:36:00Z">
            <w:tblPrEx>
              <w:tblW w:w="14601" w:type="dxa"/>
              <w:tblInd w:w="-318" w:type="dxa"/>
            </w:tblPrEx>
          </w:tblPrExChange>
        </w:tblPrEx>
        <w:trPr>
          <w:ins w:id="13469" w:author="Rafi Aziizi" w:date="2021-11-14T12:50:00Z"/>
          <w:trPrChange w:id="13470" w:author="Rafi Aziizi" w:date="2021-11-14T20:36:00Z">
            <w:trPr>
              <w:gridBefore w:val="2"/>
            </w:trPr>
          </w:trPrChange>
        </w:trPr>
        <w:tc>
          <w:tcPr>
            <w:tcW w:w="568" w:type="dxa"/>
            <w:vAlign w:val="center"/>
            <w:tcPrChange w:id="13471" w:author="Rafi Aziizi" w:date="2021-11-14T20:36:00Z">
              <w:tcPr>
                <w:tcW w:w="568" w:type="dxa"/>
              </w:tcPr>
            </w:tcPrChange>
          </w:tcPr>
          <w:p w14:paraId="7ED3EC5F" w14:textId="1008C63C" w:rsidR="00F917E0" w:rsidRDefault="00F917E0">
            <w:pPr>
              <w:jc w:val="left"/>
              <w:rPr>
                <w:ins w:id="13472" w:author="Rafi Aziizi" w:date="2021-11-14T12:50:00Z"/>
              </w:rPr>
              <w:pPrChange w:id="13473" w:author="Rafi Aziizi" w:date="2021-11-14T20:36:00Z">
                <w:pPr/>
              </w:pPrChange>
            </w:pPr>
            <w:ins w:id="13474" w:author="Rafi Aziizi" w:date="2021-11-14T12:50:00Z">
              <w:r>
                <w:lastRenderedPageBreak/>
                <w:t>33</w:t>
              </w:r>
            </w:ins>
          </w:p>
        </w:tc>
        <w:tc>
          <w:tcPr>
            <w:tcW w:w="1985" w:type="dxa"/>
            <w:vAlign w:val="center"/>
            <w:tcPrChange w:id="13475" w:author="Rafi Aziizi" w:date="2021-11-14T20:36:00Z">
              <w:tcPr>
                <w:tcW w:w="1985" w:type="dxa"/>
                <w:gridSpan w:val="2"/>
                <w:vAlign w:val="center"/>
              </w:tcPr>
            </w:tcPrChange>
          </w:tcPr>
          <w:p w14:paraId="231FF472" w14:textId="57DBB748" w:rsidR="00F917E0" w:rsidRPr="00D93EA0" w:rsidRDefault="00F917E0">
            <w:pPr>
              <w:jc w:val="left"/>
              <w:rPr>
                <w:ins w:id="13476" w:author="Rafi Aziizi" w:date="2021-11-14T12:50:00Z"/>
                <w:highlight w:val="yellow"/>
                <w:rPrChange w:id="13477" w:author="Rafi Aziizi" w:date="2021-11-14T20:22:00Z">
                  <w:rPr>
                    <w:ins w:id="13478" w:author="Rafi Aziizi" w:date="2021-11-14T12:50:00Z"/>
                  </w:rPr>
                </w:rPrChange>
              </w:rPr>
              <w:pPrChange w:id="13479" w:author="Rafi Aziizi" w:date="2021-11-14T20:36:00Z">
                <w:pPr/>
              </w:pPrChange>
            </w:pPr>
            <w:ins w:id="13480" w:author="Rafi Aziizi" w:date="2021-11-14T12:53:00Z">
              <w:r w:rsidRPr="00D93EA0">
                <w:rPr>
                  <w:highlight w:val="yellow"/>
                  <w:rPrChange w:id="13481" w:author="Rafi Aziizi" w:date="2021-11-14T20:22:00Z">
                    <w:rPr/>
                  </w:rPrChange>
                </w:rPr>
                <w:t>SP-RC16.4</w:t>
              </w:r>
            </w:ins>
          </w:p>
        </w:tc>
        <w:tc>
          <w:tcPr>
            <w:tcW w:w="2268" w:type="dxa"/>
            <w:vAlign w:val="center"/>
            <w:tcPrChange w:id="13482" w:author="Rafi Aziizi" w:date="2021-11-14T20:36:00Z">
              <w:tcPr>
                <w:tcW w:w="2268" w:type="dxa"/>
                <w:gridSpan w:val="2"/>
                <w:vAlign w:val="center"/>
              </w:tcPr>
            </w:tcPrChange>
          </w:tcPr>
          <w:p w14:paraId="1BF17DAD" w14:textId="7C066B90" w:rsidR="00F917E0" w:rsidRPr="00D93EA0" w:rsidRDefault="00F917E0">
            <w:pPr>
              <w:jc w:val="left"/>
              <w:rPr>
                <w:ins w:id="13483" w:author="Rafi Aziizi" w:date="2021-11-14T12:50:00Z"/>
                <w:highlight w:val="yellow"/>
                <w:rPrChange w:id="13484" w:author="Rafi Aziizi" w:date="2021-11-14T20:22:00Z">
                  <w:rPr>
                    <w:ins w:id="13485" w:author="Rafi Aziizi" w:date="2021-11-14T12:50:00Z"/>
                  </w:rPr>
                </w:rPrChange>
              </w:rPr>
              <w:pPrChange w:id="13486" w:author="Rafi Aziizi" w:date="2021-11-14T20:01:00Z">
                <w:pPr/>
              </w:pPrChange>
            </w:pPr>
            <w:ins w:id="13487" w:author="Rafi Aziizi" w:date="2021-11-14T12:54:00Z">
              <w:r w:rsidRPr="00D93EA0">
                <w:rPr>
                  <w:highlight w:val="yellow"/>
                  <w:rPrChange w:id="13488" w:author="Rafi Aziizi" w:date="2021-11-14T20:22:00Z">
                    <w:rPr/>
                  </w:rPrChange>
                </w:rPr>
                <w:t>Lihat Admin</w:t>
              </w:r>
            </w:ins>
          </w:p>
        </w:tc>
        <w:tc>
          <w:tcPr>
            <w:tcW w:w="1984" w:type="dxa"/>
            <w:vAlign w:val="center"/>
            <w:tcPrChange w:id="13489" w:author="Rafi Aziizi" w:date="2021-11-14T20:36:00Z">
              <w:tcPr>
                <w:tcW w:w="1984" w:type="dxa"/>
                <w:gridSpan w:val="2"/>
                <w:vAlign w:val="center"/>
              </w:tcPr>
            </w:tcPrChange>
          </w:tcPr>
          <w:p w14:paraId="1A6F1B89" w14:textId="5FA2CB69" w:rsidR="00F917E0" w:rsidRDefault="00F917E0">
            <w:pPr>
              <w:jc w:val="left"/>
              <w:rPr>
                <w:ins w:id="13490" w:author="Rafi Aziizi" w:date="2021-11-14T12:50:00Z"/>
              </w:rPr>
              <w:pPrChange w:id="13491" w:author="Rafi Aziizi" w:date="2021-11-14T20:01:00Z">
                <w:pPr/>
              </w:pPrChange>
            </w:pPr>
            <w:ins w:id="13492" w:author="chaniaayulestari@outlook.com" w:date="2021-11-14T18:55:00Z">
              <w:r>
                <w:t>-</w:t>
              </w:r>
            </w:ins>
          </w:p>
        </w:tc>
        <w:tc>
          <w:tcPr>
            <w:tcW w:w="2977" w:type="dxa"/>
            <w:vAlign w:val="center"/>
            <w:tcPrChange w:id="13493" w:author="Rafi Aziizi" w:date="2021-11-14T20:36:00Z">
              <w:tcPr>
                <w:tcW w:w="2977" w:type="dxa"/>
                <w:gridSpan w:val="2"/>
                <w:vAlign w:val="center"/>
              </w:tcPr>
            </w:tcPrChange>
          </w:tcPr>
          <w:p w14:paraId="33800766" w14:textId="7D4880E6" w:rsidR="00F917E0" w:rsidRDefault="00F917E0">
            <w:pPr>
              <w:jc w:val="left"/>
              <w:rPr>
                <w:ins w:id="13494" w:author="Rafi Aziizi" w:date="2021-11-14T12:50:00Z"/>
              </w:rPr>
              <w:pPrChange w:id="13495" w:author="Rafi Aziizi" w:date="2021-11-14T20:01:00Z">
                <w:pPr/>
              </w:pPrChange>
            </w:pPr>
            <w:ins w:id="13496" w:author="chaniaayulestari@outlook.com" w:date="2021-11-14T18:55:00Z">
              <w:r>
                <w:t xml:space="preserve">Sistem dapat menampilkan </w:t>
              </w:r>
            </w:ins>
            <w:ins w:id="13497" w:author="chaniaayulestari@outlook.com" w:date="2021-11-14T18:56:00Z">
              <w:r>
                <w:t xml:space="preserve">seluruh </w:t>
              </w:r>
            </w:ins>
            <w:ins w:id="13498" w:author="chaniaayulestari@outlook.com" w:date="2021-11-14T18:55:00Z">
              <w:r>
                <w:t>data admin</w:t>
              </w:r>
            </w:ins>
          </w:p>
        </w:tc>
        <w:tc>
          <w:tcPr>
            <w:tcW w:w="3402" w:type="dxa"/>
            <w:tcPrChange w:id="13499" w:author="Rafi Aziizi" w:date="2021-11-14T20:36:00Z">
              <w:tcPr>
                <w:tcW w:w="3402" w:type="dxa"/>
                <w:gridSpan w:val="2"/>
              </w:tcPr>
            </w:tcPrChange>
          </w:tcPr>
          <w:p w14:paraId="75332C50" w14:textId="6541B875" w:rsidR="00D93EA0" w:rsidRDefault="00D93EA0" w:rsidP="00F917E0">
            <w:pPr>
              <w:rPr>
                <w:ins w:id="13500" w:author="Rafi Aziizi" w:date="2021-11-14T20:30:00Z"/>
              </w:rPr>
            </w:pPr>
            <w:ins w:id="13501" w:author="Rafi Aziizi" w:date="2021-11-14T20:30:00Z">
              <w:r>
                <w:rPr>
                  <w:noProof/>
                </w:rPr>
                <w:drawing>
                  <wp:inline distT="0" distB="0" distL="0" distR="0" wp14:anchorId="6A8679B7" wp14:editId="5EFEBA90">
                    <wp:extent cx="3653618" cy="2114550"/>
                    <wp:effectExtent l="0" t="0" r="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3661262" cy="2118974"/>
                            </a:xfrm>
                            <a:prstGeom prst="rect">
                              <a:avLst/>
                            </a:prstGeom>
                            <a:noFill/>
                            <a:ln>
                              <a:noFill/>
                            </a:ln>
                          </pic:spPr>
                        </pic:pic>
                      </a:graphicData>
                    </a:graphic>
                  </wp:inline>
                </w:drawing>
              </w:r>
            </w:ins>
          </w:p>
          <w:p w14:paraId="51A8A979" w14:textId="678B0567" w:rsidR="00F917E0" w:rsidRDefault="00F917E0" w:rsidP="00F917E0">
            <w:pPr>
              <w:rPr>
                <w:ins w:id="13502" w:author="Rafi Aziizi" w:date="2021-11-14T12:50:00Z"/>
              </w:rPr>
            </w:pPr>
            <w:ins w:id="13503" w:author="chaniaayulestari@outlook.com" w:date="2021-11-14T18:56:00Z">
              <w:r>
                <w:t xml:space="preserve">Pada gambar </w:t>
              </w:r>
            </w:ins>
            <w:ins w:id="13504" w:author="Rafi Aziizi" w:date="2021-11-14T20:20:00Z">
              <w:r w:rsidR="00110DAD">
                <w:t>di atas,</w:t>
              </w:r>
            </w:ins>
            <w:ins w:id="13505" w:author="chaniaayulestari@outlook.com" w:date="2021-11-14T18:56:00Z">
              <w:del w:id="13506" w:author="Rafi Aziizi" w:date="2021-11-14T20:20:00Z">
                <w:r w:rsidDel="00110DAD">
                  <w:delText>diatas,</w:delText>
                </w:r>
              </w:del>
              <w:r>
                <w:t xml:space="preserve"> terbukti bahwa fitur ini  dapat menampilkan seluruh data admin yang </w:t>
              </w:r>
            </w:ins>
            <w:ins w:id="13507" w:author="Rafi Aziizi" w:date="2021-11-14T20:53:00Z">
              <w:r w:rsidR="00F065F7">
                <w:t>tersedia</w:t>
              </w:r>
            </w:ins>
            <w:ins w:id="13508" w:author="chaniaayulestari@outlook.com" w:date="2021-11-14T18:56:00Z">
              <w:del w:id="13509" w:author="Rafi Aziizi" w:date="2021-11-14T20:53:00Z">
                <w:r w:rsidDel="00F065F7">
                  <w:delText>ada</w:delText>
                </w:r>
              </w:del>
            </w:ins>
            <w:ins w:id="13510" w:author="Rafi Aziizi" w:date="2021-11-14T20:53:00Z">
              <w:r w:rsidR="00F065F7">
                <w:t xml:space="preserve"> pada </w:t>
              </w:r>
              <w:r w:rsidR="00F065F7" w:rsidRPr="00F065F7">
                <w:rPr>
                  <w:i/>
                  <w:iCs/>
                  <w:rPrChange w:id="13511" w:author="Rafi Aziizi" w:date="2021-11-14T20:53:00Z">
                    <w:rPr/>
                  </w:rPrChange>
                </w:rPr>
                <w:t>database</w:t>
              </w:r>
              <w:r w:rsidR="00F065F7">
                <w:rPr>
                  <w:i/>
                  <w:iCs/>
                </w:rPr>
                <w:t>.</w:t>
              </w:r>
            </w:ins>
          </w:p>
        </w:tc>
        <w:tc>
          <w:tcPr>
            <w:tcW w:w="1417" w:type="dxa"/>
            <w:vAlign w:val="center"/>
            <w:tcPrChange w:id="13512" w:author="Rafi Aziizi" w:date="2021-11-14T20:36:00Z">
              <w:tcPr>
                <w:tcW w:w="1417" w:type="dxa"/>
                <w:gridSpan w:val="2"/>
                <w:vAlign w:val="center"/>
              </w:tcPr>
            </w:tcPrChange>
          </w:tcPr>
          <w:p w14:paraId="4E7A637E" w14:textId="6998A7BA" w:rsidR="00F917E0" w:rsidRDefault="00F917E0">
            <w:pPr>
              <w:jc w:val="center"/>
              <w:rPr>
                <w:ins w:id="13513" w:author="Rafi Aziizi" w:date="2021-11-14T12:50:00Z"/>
              </w:rPr>
              <w:pPrChange w:id="13514" w:author="Rafi Aziizi" w:date="2021-11-14T20:09:00Z">
                <w:pPr/>
              </w:pPrChange>
            </w:pPr>
            <w:ins w:id="13515" w:author="chaniaayulestari@outlook.com" w:date="2021-11-14T18:57:00Z">
              <w:r>
                <w:t>sesuai</w:t>
              </w:r>
            </w:ins>
          </w:p>
        </w:tc>
      </w:tr>
      <w:tr w:rsidR="00C15E41" w14:paraId="3A2376CD" w14:textId="77777777" w:rsidTr="00C15E41">
        <w:tblPrEx>
          <w:tblW w:w="14601" w:type="dxa"/>
          <w:tblInd w:w="-318" w:type="dxa"/>
          <w:tblPrExChange w:id="13516" w:author="Rafi Aziizi" w:date="2021-11-14T20:36:00Z">
            <w:tblPrEx>
              <w:tblW w:w="14601" w:type="dxa"/>
              <w:tblInd w:w="-318" w:type="dxa"/>
            </w:tblPrEx>
          </w:tblPrExChange>
        </w:tblPrEx>
        <w:trPr>
          <w:ins w:id="13517" w:author="Rafi Aziizi" w:date="2021-11-14T12:50:00Z"/>
          <w:trPrChange w:id="13518" w:author="Rafi Aziizi" w:date="2021-11-14T20:36:00Z">
            <w:trPr>
              <w:gridBefore w:val="2"/>
            </w:trPr>
          </w:trPrChange>
        </w:trPr>
        <w:tc>
          <w:tcPr>
            <w:tcW w:w="568" w:type="dxa"/>
            <w:vAlign w:val="center"/>
            <w:tcPrChange w:id="13519" w:author="Rafi Aziizi" w:date="2021-11-14T20:36:00Z">
              <w:tcPr>
                <w:tcW w:w="568" w:type="dxa"/>
              </w:tcPr>
            </w:tcPrChange>
          </w:tcPr>
          <w:p w14:paraId="70DDA93F" w14:textId="77E5345A" w:rsidR="00F917E0" w:rsidRDefault="00F917E0">
            <w:pPr>
              <w:jc w:val="left"/>
              <w:rPr>
                <w:ins w:id="13520" w:author="Rafi Aziizi" w:date="2021-11-14T12:50:00Z"/>
              </w:rPr>
              <w:pPrChange w:id="13521" w:author="Rafi Aziizi" w:date="2021-11-14T20:36:00Z">
                <w:pPr/>
              </w:pPrChange>
            </w:pPr>
            <w:ins w:id="13522" w:author="Rafi Aziizi" w:date="2021-11-14T12:50:00Z">
              <w:r>
                <w:t>34</w:t>
              </w:r>
            </w:ins>
          </w:p>
        </w:tc>
        <w:tc>
          <w:tcPr>
            <w:tcW w:w="1985" w:type="dxa"/>
            <w:vAlign w:val="center"/>
            <w:tcPrChange w:id="13523" w:author="Rafi Aziizi" w:date="2021-11-14T20:36:00Z">
              <w:tcPr>
                <w:tcW w:w="1985" w:type="dxa"/>
                <w:gridSpan w:val="2"/>
                <w:vAlign w:val="center"/>
              </w:tcPr>
            </w:tcPrChange>
          </w:tcPr>
          <w:p w14:paraId="02B2CA7B" w14:textId="2E821ADB" w:rsidR="00F917E0" w:rsidRPr="003F4CD6" w:rsidRDefault="00F917E0">
            <w:pPr>
              <w:jc w:val="left"/>
              <w:rPr>
                <w:ins w:id="13524" w:author="Rafi Aziizi" w:date="2021-11-14T12:50:00Z"/>
                <w:highlight w:val="yellow"/>
                <w:rPrChange w:id="13525" w:author="chaniaayulestari@outlook.com" w:date="2021-11-14T18:50:00Z">
                  <w:rPr>
                    <w:ins w:id="13526" w:author="Rafi Aziizi" w:date="2021-11-14T12:50:00Z"/>
                  </w:rPr>
                </w:rPrChange>
              </w:rPr>
              <w:pPrChange w:id="13527" w:author="Rafi Aziizi" w:date="2021-11-14T20:36:00Z">
                <w:pPr/>
              </w:pPrChange>
            </w:pPr>
            <w:ins w:id="13528" w:author="Rafi Aziizi" w:date="2021-11-14T12:53:00Z">
              <w:r w:rsidRPr="003F4CD6">
                <w:rPr>
                  <w:highlight w:val="yellow"/>
                  <w:rPrChange w:id="13529" w:author="chaniaayulestari@outlook.com" w:date="2021-11-14T18:50:00Z">
                    <w:rPr/>
                  </w:rPrChange>
                </w:rPr>
                <w:t>SP-RC11</w:t>
              </w:r>
            </w:ins>
          </w:p>
        </w:tc>
        <w:tc>
          <w:tcPr>
            <w:tcW w:w="2268" w:type="dxa"/>
            <w:vAlign w:val="center"/>
            <w:tcPrChange w:id="13530" w:author="Rafi Aziizi" w:date="2021-11-14T20:36:00Z">
              <w:tcPr>
                <w:tcW w:w="2268" w:type="dxa"/>
                <w:gridSpan w:val="2"/>
                <w:vAlign w:val="center"/>
              </w:tcPr>
            </w:tcPrChange>
          </w:tcPr>
          <w:p w14:paraId="200E7613" w14:textId="0D85F716" w:rsidR="00F917E0" w:rsidRPr="003F4CD6" w:rsidRDefault="00F917E0">
            <w:pPr>
              <w:jc w:val="left"/>
              <w:rPr>
                <w:ins w:id="13531" w:author="Rafi Aziizi" w:date="2021-11-14T12:50:00Z"/>
                <w:highlight w:val="yellow"/>
                <w:rPrChange w:id="13532" w:author="chaniaayulestari@outlook.com" w:date="2021-11-14T18:50:00Z">
                  <w:rPr>
                    <w:ins w:id="13533" w:author="Rafi Aziizi" w:date="2021-11-14T12:50:00Z"/>
                  </w:rPr>
                </w:rPrChange>
              </w:rPr>
              <w:pPrChange w:id="13534" w:author="Rafi Aziizi" w:date="2021-11-14T20:01:00Z">
                <w:pPr/>
              </w:pPrChange>
            </w:pPr>
            <w:ins w:id="13535" w:author="Rafi Aziizi" w:date="2021-11-14T12:54:00Z">
              <w:r w:rsidRPr="003F4CD6">
                <w:rPr>
                  <w:highlight w:val="yellow"/>
                  <w:rPrChange w:id="13536" w:author="chaniaayulestari@outlook.com" w:date="2021-11-14T18:50:00Z">
                    <w:rPr/>
                  </w:rPrChange>
                </w:rPr>
                <w:t>Lihat Profile Admin</w:t>
              </w:r>
            </w:ins>
          </w:p>
        </w:tc>
        <w:tc>
          <w:tcPr>
            <w:tcW w:w="1984" w:type="dxa"/>
            <w:vAlign w:val="center"/>
            <w:tcPrChange w:id="13537" w:author="Rafi Aziizi" w:date="2021-11-14T20:36:00Z">
              <w:tcPr>
                <w:tcW w:w="1984" w:type="dxa"/>
                <w:gridSpan w:val="2"/>
                <w:vAlign w:val="center"/>
              </w:tcPr>
            </w:tcPrChange>
          </w:tcPr>
          <w:p w14:paraId="65D482E1" w14:textId="5633E765" w:rsidR="00F917E0" w:rsidRDefault="00F917E0">
            <w:pPr>
              <w:jc w:val="left"/>
              <w:rPr>
                <w:ins w:id="13538" w:author="Rafi Aziizi" w:date="2021-11-14T12:50:00Z"/>
              </w:rPr>
              <w:pPrChange w:id="13539" w:author="Rafi Aziizi" w:date="2021-11-14T20:01:00Z">
                <w:pPr/>
              </w:pPrChange>
            </w:pPr>
            <w:ins w:id="13540" w:author="chaniaayulestari@outlook.com" w:date="2021-11-14T18:50:00Z">
              <w:r>
                <w:t>-</w:t>
              </w:r>
            </w:ins>
          </w:p>
        </w:tc>
        <w:tc>
          <w:tcPr>
            <w:tcW w:w="2977" w:type="dxa"/>
            <w:vAlign w:val="center"/>
            <w:tcPrChange w:id="13541" w:author="Rafi Aziizi" w:date="2021-11-14T20:36:00Z">
              <w:tcPr>
                <w:tcW w:w="2977" w:type="dxa"/>
                <w:gridSpan w:val="2"/>
                <w:vAlign w:val="center"/>
              </w:tcPr>
            </w:tcPrChange>
          </w:tcPr>
          <w:p w14:paraId="24ADE9A0" w14:textId="49CA28E7" w:rsidR="00F917E0" w:rsidRDefault="00F917E0">
            <w:pPr>
              <w:jc w:val="left"/>
              <w:rPr>
                <w:ins w:id="13542" w:author="Rafi Aziizi" w:date="2021-11-14T12:50:00Z"/>
              </w:rPr>
              <w:pPrChange w:id="13543" w:author="Rafi Aziizi" w:date="2021-11-14T20:01:00Z">
                <w:pPr/>
              </w:pPrChange>
            </w:pPr>
            <w:ins w:id="13544" w:author="chaniaayulestari@outlook.com" w:date="2021-11-14T18:50:00Z">
              <w:r>
                <w:t xml:space="preserve">Sistem dapat menampilkan data profile admin </w:t>
              </w:r>
            </w:ins>
            <w:ins w:id="13545" w:author="chaniaayulestari@outlook.com" w:date="2021-11-14T18:52:00Z">
              <w:r>
                <w:t>secara keseluruhan</w:t>
              </w:r>
            </w:ins>
          </w:p>
        </w:tc>
        <w:tc>
          <w:tcPr>
            <w:tcW w:w="3402" w:type="dxa"/>
            <w:tcPrChange w:id="13546" w:author="Rafi Aziizi" w:date="2021-11-14T20:36:00Z">
              <w:tcPr>
                <w:tcW w:w="3402" w:type="dxa"/>
                <w:gridSpan w:val="2"/>
              </w:tcPr>
            </w:tcPrChange>
          </w:tcPr>
          <w:p w14:paraId="7FBBD882" w14:textId="5F48D63E" w:rsidR="00D93EA0" w:rsidRDefault="00D93EA0" w:rsidP="00F917E0">
            <w:pPr>
              <w:rPr>
                <w:ins w:id="13547" w:author="Rafi Aziizi" w:date="2021-11-14T20:30:00Z"/>
              </w:rPr>
            </w:pPr>
            <w:ins w:id="13548" w:author="Rafi Aziizi" w:date="2021-11-14T20:31:00Z">
              <w:r>
                <w:rPr>
                  <w:noProof/>
                </w:rPr>
                <w:drawing>
                  <wp:inline distT="0" distB="0" distL="0" distR="0" wp14:anchorId="3E702C77" wp14:editId="5559D7AE">
                    <wp:extent cx="3648075" cy="2114177"/>
                    <wp:effectExtent l="0" t="0" r="0" b="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3669252" cy="2126450"/>
                            </a:xfrm>
                            <a:prstGeom prst="rect">
                              <a:avLst/>
                            </a:prstGeom>
                            <a:noFill/>
                            <a:ln>
                              <a:noFill/>
                            </a:ln>
                          </pic:spPr>
                        </pic:pic>
                      </a:graphicData>
                    </a:graphic>
                  </wp:inline>
                </w:drawing>
              </w:r>
            </w:ins>
          </w:p>
          <w:p w14:paraId="3EE86A94" w14:textId="6D480A31" w:rsidR="00F917E0" w:rsidRDefault="00F917E0" w:rsidP="00F917E0">
            <w:pPr>
              <w:rPr>
                <w:ins w:id="13549" w:author="Rafi Aziizi" w:date="2021-11-14T12:50:00Z"/>
              </w:rPr>
            </w:pPr>
            <w:ins w:id="13550" w:author="chaniaayulestari@outlook.com" w:date="2021-11-14T18:51:00Z">
              <w:r>
                <w:lastRenderedPageBreak/>
                <w:t xml:space="preserve">Pada gambar </w:t>
              </w:r>
            </w:ins>
            <w:ins w:id="13551" w:author="Rafi Aziizi" w:date="2021-11-14T20:20:00Z">
              <w:r w:rsidR="00110DAD">
                <w:t>di atas,</w:t>
              </w:r>
            </w:ins>
            <w:ins w:id="13552" w:author="chaniaayulestari@outlook.com" w:date="2021-11-14T18:51:00Z">
              <w:del w:id="13553" w:author="Rafi Aziizi" w:date="2021-11-14T20:20:00Z">
                <w:r w:rsidDel="00110DAD">
                  <w:delText>diatas,</w:delText>
                </w:r>
              </w:del>
              <w:r>
                <w:t xml:space="preserve"> fitur ini dapat me</w:t>
              </w:r>
            </w:ins>
            <w:ins w:id="13554" w:author="chaniaayulestari@outlook.com" w:date="2021-11-14T18:52:00Z">
              <w:r>
                <w:t xml:space="preserve">nampilkan identitas data admin  berdasarkan </w:t>
              </w:r>
              <w:r w:rsidRPr="00AE04DA">
                <w:rPr>
                  <w:i/>
                  <w:iCs/>
                  <w:rPrChange w:id="13555" w:author="chaniaayulestari@outlook.com" w:date="2021-11-14T18:52:00Z">
                    <w:rPr/>
                  </w:rPrChange>
                </w:rPr>
                <w:t>database</w:t>
              </w:r>
              <w:r>
                <w:rPr>
                  <w:i/>
                  <w:iCs/>
                </w:rPr>
                <w:t>.</w:t>
              </w:r>
            </w:ins>
          </w:p>
        </w:tc>
        <w:tc>
          <w:tcPr>
            <w:tcW w:w="1417" w:type="dxa"/>
            <w:vAlign w:val="center"/>
            <w:tcPrChange w:id="13556" w:author="Rafi Aziizi" w:date="2021-11-14T20:36:00Z">
              <w:tcPr>
                <w:tcW w:w="1417" w:type="dxa"/>
                <w:gridSpan w:val="2"/>
                <w:vAlign w:val="center"/>
              </w:tcPr>
            </w:tcPrChange>
          </w:tcPr>
          <w:p w14:paraId="754D863B" w14:textId="53FECCFB" w:rsidR="00F917E0" w:rsidRDefault="00F917E0">
            <w:pPr>
              <w:jc w:val="center"/>
              <w:rPr>
                <w:ins w:id="13557" w:author="Rafi Aziizi" w:date="2021-11-14T12:50:00Z"/>
              </w:rPr>
              <w:pPrChange w:id="13558" w:author="Rafi Aziizi" w:date="2021-11-14T20:09:00Z">
                <w:pPr/>
              </w:pPrChange>
            </w:pPr>
            <w:ins w:id="13559" w:author="chaniaayulestari@outlook.com" w:date="2021-11-14T18:52:00Z">
              <w:r>
                <w:lastRenderedPageBreak/>
                <w:t>sesuai</w:t>
              </w:r>
            </w:ins>
          </w:p>
        </w:tc>
      </w:tr>
      <w:tr w:rsidR="00C15E41" w14:paraId="37711C6E" w14:textId="77777777" w:rsidTr="00C15E41">
        <w:tblPrEx>
          <w:tblW w:w="14601" w:type="dxa"/>
          <w:tblInd w:w="-318" w:type="dxa"/>
          <w:tblPrExChange w:id="13560" w:author="Rafi Aziizi" w:date="2021-11-14T20:36:00Z">
            <w:tblPrEx>
              <w:tblW w:w="14601" w:type="dxa"/>
              <w:tblInd w:w="-318" w:type="dxa"/>
            </w:tblPrEx>
          </w:tblPrExChange>
        </w:tblPrEx>
        <w:trPr>
          <w:ins w:id="13561" w:author="Rafi Aziizi" w:date="2021-11-14T12:50:00Z"/>
          <w:trPrChange w:id="13562" w:author="Rafi Aziizi" w:date="2021-11-14T20:36:00Z">
            <w:trPr>
              <w:gridBefore w:val="2"/>
            </w:trPr>
          </w:trPrChange>
        </w:trPr>
        <w:tc>
          <w:tcPr>
            <w:tcW w:w="568" w:type="dxa"/>
            <w:vAlign w:val="center"/>
            <w:tcPrChange w:id="13563" w:author="Rafi Aziizi" w:date="2021-11-14T20:36:00Z">
              <w:tcPr>
                <w:tcW w:w="568" w:type="dxa"/>
              </w:tcPr>
            </w:tcPrChange>
          </w:tcPr>
          <w:p w14:paraId="486D1D15" w14:textId="0A2E16AF" w:rsidR="00F917E0" w:rsidRDefault="00F917E0">
            <w:pPr>
              <w:jc w:val="left"/>
              <w:rPr>
                <w:ins w:id="13564" w:author="Rafi Aziizi" w:date="2021-11-14T12:50:00Z"/>
              </w:rPr>
              <w:pPrChange w:id="13565" w:author="Rafi Aziizi" w:date="2021-11-14T20:36:00Z">
                <w:pPr/>
              </w:pPrChange>
            </w:pPr>
            <w:ins w:id="13566" w:author="Rafi Aziizi" w:date="2021-11-14T12:50:00Z">
              <w:r>
                <w:t>35</w:t>
              </w:r>
            </w:ins>
          </w:p>
        </w:tc>
        <w:tc>
          <w:tcPr>
            <w:tcW w:w="1985" w:type="dxa"/>
            <w:vAlign w:val="center"/>
            <w:tcPrChange w:id="13567" w:author="Rafi Aziizi" w:date="2021-11-14T20:36:00Z">
              <w:tcPr>
                <w:tcW w:w="1985" w:type="dxa"/>
                <w:gridSpan w:val="2"/>
                <w:vAlign w:val="center"/>
              </w:tcPr>
            </w:tcPrChange>
          </w:tcPr>
          <w:p w14:paraId="1D0188B2" w14:textId="42659127" w:rsidR="00F917E0" w:rsidRPr="00D02978" w:rsidRDefault="00F917E0">
            <w:pPr>
              <w:jc w:val="left"/>
              <w:rPr>
                <w:ins w:id="13568" w:author="Rafi Aziizi" w:date="2021-11-14T12:50:00Z"/>
                <w:highlight w:val="yellow"/>
                <w:rPrChange w:id="13569" w:author="chaniaayulestari@outlook.com" w:date="2021-11-14T19:13:00Z">
                  <w:rPr>
                    <w:ins w:id="13570" w:author="Rafi Aziizi" w:date="2021-11-14T12:50:00Z"/>
                  </w:rPr>
                </w:rPrChange>
              </w:rPr>
              <w:pPrChange w:id="13571" w:author="Rafi Aziizi" w:date="2021-11-14T20:36:00Z">
                <w:pPr/>
              </w:pPrChange>
            </w:pPr>
            <w:ins w:id="13572" w:author="Rafi Aziizi" w:date="2021-11-14T12:53:00Z">
              <w:r w:rsidRPr="00D02978">
                <w:rPr>
                  <w:highlight w:val="yellow"/>
                  <w:rPrChange w:id="13573" w:author="chaniaayulestari@outlook.com" w:date="2021-11-14T19:13:00Z">
                    <w:rPr/>
                  </w:rPrChange>
                </w:rPr>
                <w:t>SP-RC22.1</w:t>
              </w:r>
            </w:ins>
          </w:p>
        </w:tc>
        <w:tc>
          <w:tcPr>
            <w:tcW w:w="2268" w:type="dxa"/>
            <w:vAlign w:val="center"/>
            <w:tcPrChange w:id="13574" w:author="Rafi Aziizi" w:date="2021-11-14T20:36:00Z">
              <w:tcPr>
                <w:tcW w:w="2268" w:type="dxa"/>
                <w:gridSpan w:val="2"/>
                <w:vAlign w:val="center"/>
              </w:tcPr>
            </w:tcPrChange>
          </w:tcPr>
          <w:p w14:paraId="5EE5D4E0" w14:textId="5AA719D6" w:rsidR="00F917E0" w:rsidRPr="00D02978" w:rsidRDefault="00F917E0">
            <w:pPr>
              <w:jc w:val="left"/>
              <w:rPr>
                <w:ins w:id="13575" w:author="Rafi Aziizi" w:date="2021-11-14T12:50:00Z"/>
                <w:highlight w:val="yellow"/>
                <w:rPrChange w:id="13576" w:author="chaniaayulestari@outlook.com" w:date="2021-11-14T19:13:00Z">
                  <w:rPr>
                    <w:ins w:id="13577" w:author="Rafi Aziizi" w:date="2021-11-14T12:50:00Z"/>
                  </w:rPr>
                </w:rPrChange>
              </w:rPr>
              <w:pPrChange w:id="13578" w:author="Rafi Aziizi" w:date="2021-11-14T20:01:00Z">
                <w:pPr/>
              </w:pPrChange>
            </w:pPr>
            <w:ins w:id="13579" w:author="Rafi Aziizi" w:date="2021-11-14T12:54:00Z">
              <w:r w:rsidRPr="00D02978">
                <w:rPr>
                  <w:highlight w:val="yellow"/>
                  <w:rPrChange w:id="13580" w:author="chaniaayulestari@outlook.com" w:date="2021-11-14T19:13:00Z">
                    <w:rPr/>
                  </w:rPrChange>
                </w:rPr>
                <w:t>Lihat Laporan Bermasalah</w:t>
              </w:r>
            </w:ins>
          </w:p>
        </w:tc>
        <w:tc>
          <w:tcPr>
            <w:tcW w:w="1984" w:type="dxa"/>
            <w:vAlign w:val="center"/>
            <w:tcPrChange w:id="13581" w:author="Rafi Aziizi" w:date="2021-11-14T20:36:00Z">
              <w:tcPr>
                <w:tcW w:w="1984" w:type="dxa"/>
                <w:gridSpan w:val="2"/>
                <w:vAlign w:val="center"/>
              </w:tcPr>
            </w:tcPrChange>
          </w:tcPr>
          <w:p w14:paraId="322488C4" w14:textId="2067786B" w:rsidR="00F917E0" w:rsidRDefault="00F917E0">
            <w:pPr>
              <w:jc w:val="left"/>
              <w:rPr>
                <w:ins w:id="13582" w:author="Rafi Aziizi" w:date="2021-11-14T12:50:00Z"/>
              </w:rPr>
              <w:pPrChange w:id="13583" w:author="Rafi Aziizi" w:date="2021-11-14T20:01:00Z">
                <w:pPr/>
              </w:pPrChange>
            </w:pPr>
            <w:ins w:id="13584" w:author="chaniaayulestari@outlook.com" w:date="2021-11-14T18:57:00Z">
              <w:r>
                <w:t>-</w:t>
              </w:r>
            </w:ins>
          </w:p>
        </w:tc>
        <w:tc>
          <w:tcPr>
            <w:tcW w:w="2977" w:type="dxa"/>
            <w:vAlign w:val="center"/>
            <w:tcPrChange w:id="13585" w:author="Rafi Aziizi" w:date="2021-11-14T20:36:00Z">
              <w:tcPr>
                <w:tcW w:w="2977" w:type="dxa"/>
                <w:gridSpan w:val="2"/>
                <w:vAlign w:val="center"/>
              </w:tcPr>
            </w:tcPrChange>
          </w:tcPr>
          <w:p w14:paraId="3E9F968D" w14:textId="618601A5" w:rsidR="00F917E0" w:rsidRDefault="00F917E0">
            <w:pPr>
              <w:jc w:val="left"/>
              <w:rPr>
                <w:ins w:id="13586" w:author="Rafi Aziizi" w:date="2021-11-14T12:50:00Z"/>
              </w:rPr>
              <w:pPrChange w:id="13587" w:author="Rafi Aziizi" w:date="2021-11-14T20:01:00Z">
                <w:pPr/>
              </w:pPrChange>
            </w:pPr>
            <w:ins w:id="13588" w:author="chaniaayulestari@outlook.com" w:date="2021-11-14T18:57:00Z">
              <w:r>
                <w:t xml:space="preserve">sistem dapat menampilkan </w:t>
              </w:r>
            </w:ins>
            <w:ins w:id="13589" w:author="chaniaayulestari@outlook.com" w:date="2021-11-14T19:13:00Z">
              <w:r>
                <w:t>s</w:t>
              </w:r>
            </w:ins>
            <w:ins w:id="13590" w:author="chaniaayulestari@outlook.com" w:date="2021-11-14T19:14:00Z">
              <w:r>
                <w:t xml:space="preserve">eluruh </w:t>
              </w:r>
            </w:ins>
            <w:ins w:id="13591" w:author="chaniaayulestari@outlook.com" w:date="2021-11-14T18:57:00Z">
              <w:r>
                <w:t>data siswa yang bermasalah</w:t>
              </w:r>
            </w:ins>
          </w:p>
        </w:tc>
        <w:tc>
          <w:tcPr>
            <w:tcW w:w="3402" w:type="dxa"/>
            <w:tcPrChange w:id="13592" w:author="Rafi Aziizi" w:date="2021-11-14T20:36:00Z">
              <w:tcPr>
                <w:tcW w:w="3402" w:type="dxa"/>
                <w:gridSpan w:val="2"/>
              </w:tcPr>
            </w:tcPrChange>
          </w:tcPr>
          <w:p w14:paraId="034EC23D" w14:textId="7A414DC6" w:rsidR="00D93EA0" w:rsidRDefault="00D93EA0" w:rsidP="00F917E0">
            <w:pPr>
              <w:rPr>
                <w:ins w:id="13593" w:author="Rafi Aziizi" w:date="2021-11-14T20:31:00Z"/>
              </w:rPr>
            </w:pPr>
            <w:ins w:id="13594" w:author="Rafi Aziizi" w:date="2021-11-14T20:31:00Z">
              <w:r>
                <w:rPr>
                  <w:noProof/>
                </w:rPr>
                <w:drawing>
                  <wp:inline distT="0" distB="0" distL="0" distR="0" wp14:anchorId="3F7580B5" wp14:editId="27E54544">
                    <wp:extent cx="3667125" cy="2130631"/>
                    <wp:effectExtent l="0" t="0" r="0"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3686211" cy="2141720"/>
                            </a:xfrm>
                            <a:prstGeom prst="rect">
                              <a:avLst/>
                            </a:prstGeom>
                            <a:noFill/>
                            <a:ln>
                              <a:noFill/>
                            </a:ln>
                          </pic:spPr>
                        </pic:pic>
                      </a:graphicData>
                    </a:graphic>
                  </wp:inline>
                </w:drawing>
              </w:r>
            </w:ins>
          </w:p>
          <w:p w14:paraId="0B5F86C7" w14:textId="5B5B2199" w:rsidR="00F917E0" w:rsidRDefault="00F917E0" w:rsidP="00F917E0">
            <w:pPr>
              <w:rPr>
                <w:ins w:id="13595" w:author="Rafi Aziizi" w:date="2021-11-14T12:50:00Z"/>
              </w:rPr>
            </w:pPr>
            <w:ins w:id="13596" w:author="chaniaayulestari@outlook.com" w:date="2021-11-14T18:58:00Z">
              <w:r>
                <w:t xml:space="preserve">Pada gambar </w:t>
              </w:r>
            </w:ins>
            <w:ins w:id="13597" w:author="Rafi Aziizi" w:date="2021-11-14T20:20:00Z">
              <w:r w:rsidR="00110DAD">
                <w:t>di atas,</w:t>
              </w:r>
            </w:ins>
            <w:ins w:id="13598" w:author="chaniaayulestari@outlook.com" w:date="2021-11-14T18:58:00Z">
              <w:del w:id="13599" w:author="Rafi Aziizi" w:date="2021-11-14T20:20:00Z">
                <w:r w:rsidDel="00110DAD">
                  <w:delText>diatas,</w:delText>
                </w:r>
              </w:del>
              <w:r>
                <w:t xml:space="preserve"> fitur ini dapat menampilkan seluruh data siswa yang bermasalah berdasarkan status kehadiran siswa pada laporan absen</w:t>
              </w:r>
            </w:ins>
            <w:ins w:id="13600" w:author="Rafi Aziizi" w:date="2021-11-14T20:54:00Z">
              <w:r w:rsidR="00F065F7">
                <w:t>.</w:t>
              </w:r>
            </w:ins>
          </w:p>
        </w:tc>
        <w:tc>
          <w:tcPr>
            <w:tcW w:w="1417" w:type="dxa"/>
            <w:vAlign w:val="center"/>
            <w:tcPrChange w:id="13601" w:author="Rafi Aziizi" w:date="2021-11-14T20:36:00Z">
              <w:tcPr>
                <w:tcW w:w="1417" w:type="dxa"/>
                <w:gridSpan w:val="2"/>
                <w:vAlign w:val="center"/>
              </w:tcPr>
            </w:tcPrChange>
          </w:tcPr>
          <w:p w14:paraId="6AC234D1" w14:textId="7840B836" w:rsidR="00F917E0" w:rsidRDefault="00F917E0">
            <w:pPr>
              <w:jc w:val="center"/>
              <w:rPr>
                <w:ins w:id="13602" w:author="Rafi Aziizi" w:date="2021-11-14T12:50:00Z"/>
              </w:rPr>
              <w:pPrChange w:id="13603" w:author="Rafi Aziizi" w:date="2021-11-14T20:09:00Z">
                <w:pPr/>
              </w:pPrChange>
            </w:pPr>
            <w:ins w:id="13604" w:author="chaniaayulestari@outlook.com" w:date="2021-11-14T19:13:00Z">
              <w:r>
                <w:t>sesuai</w:t>
              </w:r>
            </w:ins>
          </w:p>
        </w:tc>
      </w:tr>
      <w:tr w:rsidR="00C15E41" w14:paraId="6D60BF24" w14:textId="77777777" w:rsidTr="00C15E41">
        <w:tblPrEx>
          <w:tblW w:w="14601" w:type="dxa"/>
          <w:tblInd w:w="-318" w:type="dxa"/>
          <w:tblPrExChange w:id="13605" w:author="Rafi Aziizi" w:date="2021-11-14T20:36:00Z">
            <w:tblPrEx>
              <w:tblW w:w="14601" w:type="dxa"/>
              <w:tblInd w:w="-318" w:type="dxa"/>
            </w:tblPrEx>
          </w:tblPrExChange>
        </w:tblPrEx>
        <w:trPr>
          <w:ins w:id="13606" w:author="Rafi Aziizi" w:date="2021-11-14T12:50:00Z"/>
          <w:trPrChange w:id="13607" w:author="Rafi Aziizi" w:date="2021-11-14T20:36:00Z">
            <w:trPr>
              <w:gridBefore w:val="2"/>
            </w:trPr>
          </w:trPrChange>
        </w:trPr>
        <w:tc>
          <w:tcPr>
            <w:tcW w:w="568" w:type="dxa"/>
            <w:vAlign w:val="center"/>
            <w:tcPrChange w:id="13608" w:author="Rafi Aziizi" w:date="2021-11-14T20:36:00Z">
              <w:tcPr>
                <w:tcW w:w="568" w:type="dxa"/>
              </w:tcPr>
            </w:tcPrChange>
          </w:tcPr>
          <w:p w14:paraId="23C81DD2" w14:textId="2C16572F" w:rsidR="00F917E0" w:rsidRDefault="00F917E0">
            <w:pPr>
              <w:jc w:val="left"/>
              <w:rPr>
                <w:ins w:id="13609" w:author="Rafi Aziizi" w:date="2021-11-14T12:50:00Z"/>
              </w:rPr>
              <w:pPrChange w:id="13610" w:author="Rafi Aziizi" w:date="2021-11-14T20:36:00Z">
                <w:pPr/>
              </w:pPrChange>
            </w:pPr>
            <w:ins w:id="13611" w:author="Rafi Aziizi" w:date="2021-11-14T12:50:00Z">
              <w:r>
                <w:lastRenderedPageBreak/>
                <w:t>36</w:t>
              </w:r>
            </w:ins>
          </w:p>
        </w:tc>
        <w:tc>
          <w:tcPr>
            <w:tcW w:w="1985" w:type="dxa"/>
            <w:vAlign w:val="center"/>
            <w:tcPrChange w:id="13612" w:author="Rafi Aziizi" w:date="2021-11-14T20:36:00Z">
              <w:tcPr>
                <w:tcW w:w="1985" w:type="dxa"/>
                <w:gridSpan w:val="2"/>
                <w:vAlign w:val="center"/>
              </w:tcPr>
            </w:tcPrChange>
          </w:tcPr>
          <w:p w14:paraId="4F2CB7E9" w14:textId="6DC86512" w:rsidR="00F917E0" w:rsidRPr="00D02978" w:rsidRDefault="00F917E0">
            <w:pPr>
              <w:jc w:val="left"/>
              <w:rPr>
                <w:ins w:id="13613" w:author="Rafi Aziizi" w:date="2021-11-14T12:50:00Z"/>
                <w:highlight w:val="yellow"/>
                <w:rPrChange w:id="13614" w:author="chaniaayulestari@outlook.com" w:date="2021-11-14T19:14:00Z">
                  <w:rPr>
                    <w:ins w:id="13615" w:author="Rafi Aziizi" w:date="2021-11-14T12:50:00Z"/>
                  </w:rPr>
                </w:rPrChange>
              </w:rPr>
              <w:pPrChange w:id="13616" w:author="Rafi Aziizi" w:date="2021-11-14T20:36:00Z">
                <w:pPr/>
              </w:pPrChange>
            </w:pPr>
            <w:ins w:id="13617" w:author="Rafi Aziizi" w:date="2021-11-14T12:53:00Z">
              <w:r w:rsidRPr="00D02978">
                <w:rPr>
                  <w:highlight w:val="yellow"/>
                  <w:rPrChange w:id="13618" w:author="chaniaayulestari@outlook.com" w:date="2021-11-14T19:14:00Z">
                    <w:rPr/>
                  </w:rPrChange>
                </w:rPr>
                <w:t>SP-RC22.2</w:t>
              </w:r>
            </w:ins>
          </w:p>
        </w:tc>
        <w:tc>
          <w:tcPr>
            <w:tcW w:w="2268" w:type="dxa"/>
            <w:vAlign w:val="center"/>
            <w:tcPrChange w:id="13619" w:author="Rafi Aziizi" w:date="2021-11-14T20:36:00Z">
              <w:tcPr>
                <w:tcW w:w="2268" w:type="dxa"/>
                <w:gridSpan w:val="2"/>
                <w:vAlign w:val="center"/>
              </w:tcPr>
            </w:tcPrChange>
          </w:tcPr>
          <w:p w14:paraId="01984F73" w14:textId="56B928E7" w:rsidR="00F917E0" w:rsidRPr="00D02978" w:rsidRDefault="00F917E0">
            <w:pPr>
              <w:jc w:val="left"/>
              <w:rPr>
                <w:ins w:id="13620" w:author="Rafi Aziizi" w:date="2021-11-14T12:50:00Z"/>
                <w:highlight w:val="yellow"/>
                <w:rPrChange w:id="13621" w:author="chaniaayulestari@outlook.com" w:date="2021-11-14T19:14:00Z">
                  <w:rPr>
                    <w:ins w:id="13622" w:author="Rafi Aziizi" w:date="2021-11-14T12:50:00Z"/>
                  </w:rPr>
                </w:rPrChange>
              </w:rPr>
              <w:pPrChange w:id="13623" w:author="Rafi Aziizi" w:date="2021-11-14T20:01:00Z">
                <w:pPr/>
              </w:pPrChange>
            </w:pPr>
            <w:ins w:id="13624" w:author="Rafi Aziizi" w:date="2021-11-14T12:54:00Z">
              <w:r w:rsidRPr="00D02978">
                <w:rPr>
                  <w:highlight w:val="yellow"/>
                  <w:rPrChange w:id="13625" w:author="chaniaayulestari@outlook.com" w:date="2021-11-14T19:14:00Z">
                    <w:rPr/>
                  </w:rPrChange>
                </w:rPr>
                <w:t>Edit Laporan Bermasalah</w:t>
              </w:r>
            </w:ins>
          </w:p>
        </w:tc>
        <w:tc>
          <w:tcPr>
            <w:tcW w:w="1984" w:type="dxa"/>
            <w:vAlign w:val="center"/>
            <w:tcPrChange w:id="13626" w:author="Rafi Aziizi" w:date="2021-11-14T20:36:00Z">
              <w:tcPr>
                <w:tcW w:w="1984" w:type="dxa"/>
                <w:gridSpan w:val="2"/>
                <w:vAlign w:val="center"/>
              </w:tcPr>
            </w:tcPrChange>
          </w:tcPr>
          <w:p w14:paraId="4B2C8E2C" w14:textId="781506DD" w:rsidR="00F917E0" w:rsidRDefault="00F917E0">
            <w:pPr>
              <w:jc w:val="left"/>
              <w:rPr>
                <w:ins w:id="13627" w:author="Rafi Aziizi" w:date="2021-11-14T12:50:00Z"/>
              </w:rPr>
              <w:pPrChange w:id="13628" w:author="Rafi Aziizi" w:date="2021-11-14T20:01:00Z">
                <w:pPr/>
              </w:pPrChange>
            </w:pPr>
            <w:ins w:id="13629" w:author="chaniaayulestari@outlook.com" w:date="2021-11-14T18:58:00Z">
              <w:r>
                <w:t>status kehadiran siswa</w:t>
              </w:r>
            </w:ins>
          </w:p>
        </w:tc>
        <w:tc>
          <w:tcPr>
            <w:tcW w:w="2977" w:type="dxa"/>
            <w:vAlign w:val="center"/>
            <w:tcPrChange w:id="13630" w:author="Rafi Aziizi" w:date="2021-11-14T20:36:00Z">
              <w:tcPr>
                <w:tcW w:w="2977" w:type="dxa"/>
                <w:gridSpan w:val="2"/>
                <w:vAlign w:val="center"/>
              </w:tcPr>
            </w:tcPrChange>
          </w:tcPr>
          <w:p w14:paraId="07570BF3" w14:textId="46C86527" w:rsidR="00F917E0" w:rsidRDefault="00F917E0">
            <w:pPr>
              <w:jc w:val="left"/>
              <w:rPr>
                <w:ins w:id="13631" w:author="Rafi Aziizi" w:date="2021-11-14T12:50:00Z"/>
              </w:rPr>
              <w:pPrChange w:id="13632" w:author="Rafi Aziizi" w:date="2021-11-14T20:01:00Z">
                <w:pPr/>
              </w:pPrChange>
            </w:pPr>
            <w:ins w:id="13633" w:author="chaniaayulestari@outlook.com" w:date="2021-11-14T18:59:00Z">
              <w:r>
                <w:t xml:space="preserve">sistem dapat mengubah data </w:t>
              </w:r>
            </w:ins>
            <w:ins w:id="13634" w:author="chaniaayulestari@outlook.com" w:date="2021-11-14T19:14:00Z">
              <w:r>
                <w:t>status</w:t>
              </w:r>
            </w:ins>
            <w:ins w:id="13635" w:author="chaniaayulestari@outlook.com" w:date="2021-11-14T18:59:00Z">
              <w:r>
                <w:t xml:space="preserve"> </w:t>
              </w:r>
            </w:ins>
            <w:ins w:id="13636" w:author="chaniaayulestari@outlook.com" w:date="2021-11-14T19:14:00Z">
              <w:r>
                <w:t>siswa bermasalah</w:t>
              </w:r>
            </w:ins>
          </w:p>
        </w:tc>
        <w:tc>
          <w:tcPr>
            <w:tcW w:w="3402" w:type="dxa"/>
            <w:tcPrChange w:id="13637" w:author="Rafi Aziizi" w:date="2021-11-14T20:36:00Z">
              <w:tcPr>
                <w:tcW w:w="3402" w:type="dxa"/>
                <w:gridSpan w:val="2"/>
              </w:tcPr>
            </w:tcPrChange>
          </w:tcPr>
          <w:p w14:paraId="6BF40314" w14:textId="1F5918DA" w:rsidR="00D93EA0" w:rsidRDefault="00D93EA0" w:rsidP="00F917E0">
            <w:pPr>
              <w:rPr>
                <w:ins w:id="13638" w:author="Rafi Aziizi" w:date="2021-11-14T20:31:00Z"/>
              </w:rPr>
            </w:pPr>
            <w:ins w:id="13639" w:author="Rafi Aziizi" w:date="2021-11-14T20:31:00Z">
              <w:r>
                <w:rPr>
                  <w:noProof/>
                </w:rPr>
                <w:drawing>
                  <wp:inline distT="0" distB="0" distL="0" distR="0" wp14:anchorId="501A94D5" wp14:editId="540D74E1">
                    <wp:extent cx="3667125" cy="2127497"/>
                    <wp:effectExtent l="0" t="0" r="0" b="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3687750" cy="2139462"/>
                            </a:xfrm>
                            <a:prstGeom prst="rect">
                              <a:avLst/>
                            </a:prstGeom>
                            <a:noFill/>
                            <a:ln>
                              <a:noFill/>
                            </a:ln>
                          </pic:spPr>
                        </pic:pic>
                      </a:graphicData>
                    </a:graphic>
                  </wp:inline>
                </w:drawing>
              </w:r>
            </w:ins>
          </w:p>
          <w:p w14:paraId="31721FAD" w14:textId="5224DAF9" w:rsidR="00F917E0" w:rsidRDefault="00F917E0" w:rsidP="00F917E0">
            <w:pPr>
              <w:rPr>
                <w:ins w:id="13640" w:author="Rafi Aziizi" w:date="2021-11-14T12:50:00Z"/>
              </w:rPr>
            </w:pPr>
            <w:ins w:id="13641" w:author="chaniaayulestari@outlook.com" w:date="2021-11-14T18:59:00Z">
              <w:r>
                <w:t xml:space="preserve">Pada gambar </w:t>
              </w:r>
            </w:ins>
            <w:ins w:id="13642" w:author="Rafi Aziizi" w:date="2021-11-14T20:20:00Z">
              <w:r w:rsidR="00110DAD">
                <w:t>di atas,</w:t>
              </w:r>
            </w:ins>
            <w:ins w:id="13643" w:author="chaniaayulestari@outlook.com" w:date="2021-11-14T18:59:00Z">
              <w:del w:id="13644" w:author="Rafi Aziizi" w:date="2021-11-14T20:20:00Z">
                <w:r w:rsidDel="00110DAD">
                  <w:delText>diatas,</w:delText>
                </w:r>
              </w:del>
              <w:r>
                <w:t xml:space="preserve"> fitur ini terbukti dapat mengubah </w:t>
              </w:r>
            </w:ins>
            <w:ins w:id="13645" w:author="chaniaayulestari@outlook.com" w:date="2021-11-14T19:00:00Z">
              <w:r>
                <w:t>data</w:t>
              </w:r>
            </w:ins>
            <w:ins w:id="13646" w:author="chaniaayulestari@outlook.com" w:date="2021-11-14T19:14:00Z">
              <w:r>
                <w:t xml:space="preserve"> status</w:t>
              </w:r>
            </w:ins>
            <w:ins w:id="13647" w:author="chaniaayulestari@outlook.com" w:date="2021-11-14T19:00:00Z">
              <w:r>
                <w:t xml:space="preserve"> siswa bermasa</w:t>
              </w:r>
            </w:ins>
            <w:ins w:id="13648" w:author="chaniaayulestari@outlook.com" w:date="2021-11-14T19:05:00Z">
              <w:r>
                <w:t>l</w:t>
              </w:r>
            </w:ins>
            <w:ins w:id="13649" w:author="chaniaayulestari@outlook.com" w:date="2021-11-14T19:00:00Z">
              <w:r>
                <w:t xml:space="preserve">ah berdasarkan </w:t>
              </w:r>
            </w:ins>
            <w:ins w:id="13650" w:author="chaniaayulestari@outlook.com" w:date="2021-11-14T19:15:00Z">
              <w:r>
                <w:t>keterangan siswa</w:t>
              </w:r>
            </w:ins>
            <w:ins w:id="13651" w:author="Rafi Aziizi" w:date="2021-11-14T20:54:00Z">
              <w:r w:rsidR="00F065F7">
                <w:t>.</w:t>
              </w:r>
            </w:ins>
          </w:p>
        </w:tc>
        <w:tc>
          <w:tcPr>
            <w:tcW w:w="1417" w:type="dxa"/>
            <w:vAlign w:val="center"/>
            <w:tcPrChange w:id="13652" w:author="Rafi Aziizi" w:date="2021-11-14T20:36:00Z">
              <w:tcPr>
                <w:tcW w:w="1417" w:type="dxa"/>
                <w:gridSpan w:val="2"/>
                <w:vAlign w:val="center"/>
              </w:tcPr>
            </w:tcPrChange>
          </w:tcPr>
          <w:p w14:paraId="023604BF" w14:textId="740C966E" w:rsidR="00F917E0" w:rsidRDefault="00F917E0">
            <w:pPr>
              <w:jc w:val="center"/>
              <w:rPr>
                <w:ins w:id="13653" w:author="Rafi Aziizi" w:date="2021-11-14T12:50:00Z"/>
              </w:rPr>
              <w:pPrChange w:id="13654" w:author="Rafi Aziizi" w:date="2021-11-14T20:09:00Z">
                <w:pPr/>
              </w:pPrChange>
            </w:pPr>
            <w:ins w:id="13655" w:author="chaniaayulestari@outlook.com" w:date="2021-11-14T19:15:00Z">
              <w:r>
                <w:t>sesuai</w:t>
              </w:r>
            </w:ins>
          </w:p>
        </w:tc>
      </w:tr>
      <w:tr w:rsidR="00C15E41" w14:paraId="2A573C4B" w14:textId="77777777" w:rsidTr="00C15E41">
        <w:tblPrEx>
          <w:tblW w:w="14601" w:type="dxa"/>
          <w:tblInd w:w="-318" w:type="dxa"/>
          <w:tblPrExChange w:id="13656" w:author="Rafi Aziizi" w:date="2021-11-14T20:36:00Z">
            <w:tblPrEx>
              <w:tblW w:w="14601" w:type="dxa"/>
              <w:tblInd w:w="-318" w:type="dxa"/>
            </w:tblPrEx>
          </w:tblPrExChange>
        </w:tblPrEx>
        <w:trPr>
          <w:ins w:id="13657" w:author="Rafi Aziizi" w:date="2021-11-14T12:50:00Z"/>
          <w:trPrChange w:id="13658" w:author="Rafi Aziizi" w:date="2021-11-14T20:36:00Z">
            <w:trPr>
              <w:gridBefore w:val="2"/>
            </w:trPr>
          </w:trPrChange>
        </w:trPr>
        <w:tc>
          <w:tcPr>
            <w:tcW w:w="568" w:type="dxa"/>
            <w:vAlign w:val="center"/>
            <w:tcPrChange w:id="13659" w:author="Rafi Aziizi" w:date="2021-11-14T20:36:00Z">
              <w:tcPr>
                <w:tcW w:w="568" w:type="dxa"/>
              </w:tcPr>
            </w:tcPrChange>
          </w:tcPr>
          <w:p w14:paraId="0FA7616C" w14:textId="66B70BD4" w:rsidR="00F917E0" w:rsidRDefault="00F917E0">
            <w:pPr>
              <w:jc w:val="left"/>
              <w:rPr>
                <w:ins w:id="13660" w:author="Rafi Aziizi" w:date="2021-11-14T12:50:00Z"/>
              </w:rPr>
              <w:pPrChange w:id="13661" w:author="Rafi Aziizi" w:date="2021-11-14T20:36:00Z">
                <w:pPr/>
              </w:pPrChange>
            </w:pPr>
            <w:ins w:id="13662" w:author="Rafi Aziizi" w:date="2021-11-14T12:50:00Z">
              <w:r>
                <w:t>37</w:t>
              </w:r>
            </w:ins>
          </w:p>
        </w:tc>
        <w:tc>
          <w:tcPr>
            <w:tcW w:w="1985" w:type="dxa"/>
            <w:vAlign w:val="center"/>
            <w:tcPrChange w:id="13663" w:author="Rafi Aziizi" w:date="2021-11-14T20:36:00Z">
              <w:tcPr>
                <w:tcW w:w="1985" w:type="dxa"/>
                <w:gridSpan w:val="2"/>
                <w:vAlign w:val="center"/>
              </w:tcPr>
            </w:tcPrChange>
          </w:tcPr>
          <w:p w14:paraId="23511586" w14:textId="41F53B6E" w:rsidR="00F917E0" w:rsidRPr="00D02978" w:rsidRDefault="00F917E0">
            <w:pPr>
              <w:jc w:val="left"/>
              <w:rPr>
                <w:ins w:id="13664" w:author="Rafi Aziizi" w:date="2021-11-14T12:50:00Z"/>
                <w:highlight w:val="yellow"/>
                <w:rPrChange w:id="13665" w:author="chaniaayulestari@outlook.com" w:date="2021-11-14T19:16:00Z">
                  <w:rPr>
                    <w:ins w:id="13666" w:author="Rafi Aziizi" w:date="2021-11-14T12:50:00Z"/>
                  </w:rPr>
                </w:rPrChange>
              </w:rPr>
              <w:pPrChange w:id="13667" w:author="Rafi Aziizi" w:date="2021-11-14T20:36:00Z">
                <w:pPr/>
              </w:pPrChange>
            </w:pPr>
            <w:ins w:id="13668" w:author="Rafi Aziizi" w:date="2021-11-14T12:53:00Z">
              <w:r w:rsidRPr="00D02978">
                <w:rPr>
                  <w:highlight w:val="yellow"/>
                  <w:rPrChange w:id="13669" w:author="chaniaayulestari@outlook.com" w:date="2021-11-14T19:16:00Z">
                    <w:rPr/>
                  </w:rPrChange>
                </w:rPr>
                <w:t>SP-RC17.1</w:t>
              </w:r>
            </w:ins>
          </w:p>
        </w:tc>
        <w:tc>
          <w:tcPr>
            <w:tcW w:w="2268" w:type="dxa"/>
            <w:vAlign w:val="center"/>
            <w:tcPrChange w:id="13670" w:author="Rafi Aziizi" w:date="2021-11-14T20:36:00Z">
              <w:tcPr>
                <w:tcW w:w="2268" w:type="dxa"/>
                <w:gridSpan w:val="2"/>
                <w:vAlign w:val="center"/>
              </w:tcPr>
            </w:tcPrChange>
          </w:tcPr>
          <w:p w14:paraId="78B36C60" w14:textId="19E38A7D" w:rsidR="00F917E0" w:rsidRPr="00D02978" w:rsidRDefault="00F917E0">
            <w:pPr>
              <w:jc w:val="left"/>
              <w:rPr>
                <w:ins w:id="13671" w:author="Rafi Aziizi" w:date="2021-11-14T12:50:00Z"/>
                <w:highlight w:val="yellow"/>
                <w:rPrChange w:id="13672" w:author="chaniaayulestari@outlook.com" w:date="2021-11-14T19:16:00Z">
                  <w:rPr>
                    <w:ins w:id="13673" w:author="Rafi Aziizi" w:date="2021-11-14T12:50:00Z"/>
                  </w:rPr>
                </w:rPrChange>
              </w:rPr>
              <w:pPrChange w:id="13674" w:author="Rafi Aziizi" w:date="2021-11-14T20:01:00Z">
                <w:pPr/>
              </w:pPrChange>
            </w:pPr>
            <w:ins w:id="13675" w:author="Rafi Aziizi" w:date="2021-11-14T12:54:00Z">
              <w:r w:rsidRPr="00D02978">
                <w:rPr>
                  <w:highlight w:val="yellow"/>
                  <w:rPrChange w:id="13676" w:author="chaniaayulestari@outlook.com" w:date="2021-11-14T19:16:00Z">
                    <w:rPr/>
                  </w:rPrChange>
                </w:rPr>
                <w:t>Tambah semester</w:t>
              </w:r>
            </w:ins>
          </w:p>
        </w:tc>
        <w:tc>
          <w:tcPr>
            <w:tcW w:w="1984" w:type="dxa"/>
            <w:vAlign w:val="center"/>
            <w:tcPrChange w:id="13677" w:author="Rafi Aziizi" w:date="2021-11-14T20:36:00Z">
              <w:tcPr>
                <w:tcW w:w="1984" w:type="dxa"/>
                <w:gridSpan w:val="2"/>
                <w:vAlign w:val="center"/>
              </w:tcPr>
            </w:tcPrChange>
          </w:tcPr>
          <w:p w14:paraId="16518FA5" w14:textId="4E727AB4" w:rsidR="00F917E0" w:rsidRDefault="00F917E0">
            <w:pPr>
              <w:jc w:val="left"/>
              <w:rPr>
                <w:ins w:id="13678" w:author="Rafi Aziizi" w:date="2021-11-14T12:50:00Z"/>
              </w:rPr>
              <w:pPrChange w:id="13679" w:author="Rafi Aziizi" w:date="2021-11-14T20:01:00Z">
                <w:pPr/>
              </w:pPrChange>
            </w:pPr>
            <w:ins w:id="13680" w:author="chaniaayulestari@outlook.com" w:date="2021-11-14T19:00:00Z">
              <w:r>
                <w:t>Data semester baru</w:t>
              </w:r>
            </w:ins>
          </w:p>
        </w:tc>
        <w:tc>
          <w:tcPr>
            <w:tcW w:w="2977" w:type="dxa"/>
            <w:vAlign w:val="center"/>
            <w:tcPrChange w:id="13681" w:author="Rafi Aziizi" w:date="2021-11-14T20:36:00Z">
              <w:tcPr>
                <w:tcW w:w="2977" w:type="dxa"/>
                <w:gridSpan w:val="2"/>
                <w:vAlign w:val="center"/>
              </w:tcPr>
            </w:tcPrChange>
          </w:tcPr>
          <w:p w14:paraId="52006EA7" w14:textId="4326EA87" w:rsidR="00F917E0" w:rsidRDefault="00F917E0">
            <w:pPr>
              <w:jc w:val="left"/>
              <w:rPr>
                <w:ins w:id="13682" w:author="Rafi Aziizi" w:date="2021-11-14T12:50:00Z"/>
              </w:rPr>
              <w:pPrChange w:id="13683" w:author="Rafi Aziizi" w:date="2021-11-14T20:01:00Z">
                <w:pPr/>
              </w:pPrChange>
            </w:pPr>
            <w:ins w:id="13684" w:author="chaniaayulestari@outlook.com" w:date="2021-11-14T19:00:00Z">
              <w:r>
                <w:t xml:space="preserve">Sistem dapat </w:t>
              </w:r>
            </w:ins>
            <w:ins w:id="13685" w:author="chaniaayulestari@outlook.com" w:date="2021-11-14T19:01:00Z">
              <w:r>
                <w:t>menambahkan</w:t>
              </w:r>
            </w:ins>
            <w:ins w:id="13686" w:author="chaniaayulestari@outlook.com" w:date="2021-11-14T19:00:00Z">
              <w:r>
                <w:t xml:space="preserve"> data semester yang </w:t>
              </w:r>
            </w:ins>
            <w:ins w:id="13687" w:author="chaniaayulestari@outlook.com" w:date="2021-11-14T19:01:00Z">
              <w:r>
                <w:t>baru kedalam database</w:t>
              </w:r>
            </w:ins>
            <w:ins w:id="13688" w:author="chaniaayulestari@outlook.com" w:date="2021-11-14T19:00:00Z">
              <w:r>
                <w:t>.</w:t>
              </w:r>
            </w:ins>
          </w:p>
        </w:tc>
        <w:tc>
          <w:tcPr>
            <w:tcW w:w="3402" w:type="dxa"/>
            <w:tcPrChange w:id="13689" w:author="Rafi Aziizi" w:date="2021-11-14T20:36:00Z">
              <w:tcPr>
                <w:tcW w:w="3402" w:type="dxa"/>
                <w:gridSpan w:val="2"/>
              </w:tcPr>
            </w:tcPrChange>
          </w:tcPr>
          <w:p w14:paraId="5EB93593" w14:textId="6262DC88" w:rsidR="00D93EA0" w:rsidRDefault="00D93EA0" w:rsidP="00F917E0">
            <w:pPr>
              <w:rPr>
                <w:ins w:id="13690" w:author="Rafi Aziizi" w:date="2021-11-14T20:31:00Z"/>
              </w:rPr>
            </w:pPr>
            <w:ins w:id="13691" w:author="Rafi Aziizi" w:date="2021-11-14T20:32:00Z">
              <w:r>
                <w:rPr>
                  <w:noProof/>
                </w:rPr>
                <w:drawing>
                  <wp:inline distT="0" distB="0" distL="0" distR="0" wp14:anchorId="6A17CA29" wp14:editId="6BA9CC94">
                    <wp:extent cx="3667125" cy="2122367"/>
                    <wp:effectExtent l="0" t="0" r="0" b="0"/>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3692751" cy="2137198"/>
                            </a:xfrm>
                            <a:prstGeom prst="rect">
                              <a:avLst/>
                            </a:prstGeom>
                            <a:noFill/>
                            <a:ln>
                              <a:noFill/>
                            </a:ln>
                          </pic:spPr>
                        </pic:pic>
                      </a:graphicData>
                    </a:graphic>
                  </wp:inline>
                </w:drawing>
              </w:r>
            </w:ins>
          </w:p>
          <w:p w14:paraId="75A1E1F8" w14:textId="4B1502C3" w:rsidR="00F917E0" w:rsidRDefault="00F917E0" w:rsidP="00F917E0">
            <w:pPr>
              <w:rPr>
                <w:ins w:id="13692" w:author="Rafi Aziizi" w:date="2021-11-14T12:50:00Z"/>
              </w:rPr>
            </w:pPr>
            <w:ins w:id="13693" w:author="chaniaayulestari@outlook.com" w:date="2021-11-14T19:01:00Z">
              <w:r>
                <w:lastRenderedPageBreak/>
                <w:t xml:space="preserve">Pada gambar </w:t>
              </w:r>
            </w:ins>
            <w:ins w:id="13694" w:author="Rafi Aziizi" w:date="2021-11-14T20:21:00Z">
              <w:r w:rsidR="00110DAD">
                <w:t>di atas,</w:t>
              </w:r>
            </w:ins>
            <w:ins w:id="13695" w:author="chaniaayulestari@outlook.com" w:date="2021-11-14T19:01:00Z">
              <w:del w:id="13696" w:author="Rafi Aziizi" w:date="2021-11-14T20:21:00Z">
                <w:r w:rsidDel="00110DAD">
                  <w:delText>diatas,</w:delText>
                </w:r>
              </w:del>
              <w:r>
                <w:t xml:space="preserve"> terbukti bahwa fitur ini dapat menambahkan data semester se</w:t>
              </w:r>
            </w:ins>
            <w:ins w:id="13697" w:author="chaniaayulestari@outlook.com" w:date="2021-11-14T19:05:00Z">
              <w:r>
                <w:t>s</w:t>
              </w:r>
            </w:ins>
            <w:ins w:id="13698" w:author="chaniaayulestari@outlook.com" w:date="2021-11-14T19:01:00Z">
              <w:r>
                <w:t xml:space="preserve">uai </w:t>
              </w:r>
            </w:ins>
            <w:ins w:id="13699" w:author="chaniaayulestari@outlook.com" w:date="2021-11-14T19:02:00Z">
              <w:r>
                <w:t>yang telah dite</w:t>
              </w:r>
            </w:ins>
            <w:ins w:id="13700" w:author="Rafi Aziizi" w:date="2021-11-14T20:54:00Z">
              <w:r w:rsidR="00F065F7">
                <w:t>n</w:t>
              </w:r>
            </w:ins>
            <w:ins w:id="13701" w:author="chaniaayulestari@outlook.com" w:date="2021-11-14T19:02:00Z">
              <w:del w:id="13702" w:author="Rafi Aziizi" w:date="2021-11-14T20:54:00Z">
                <w:r w:rsidDel="00F065F7">
                  <w:delText>m</w:delText>
                </w:r>
              </w:del>
              <w:r>
                <w:t xml:space="preserve">tukan oleh </w:t>
              </w:r>
            </w:ins>
            <w:ins w:id="13703" w:author="chaniaayulestari@outlook.com" w:date="2021-11-14T19:15:00Z">
              <w:r>
                <w:t>admin</w:t>
              </w:r>
            </w:ins>
            <w:ins w:id="13704" w:author="Rafi Aziizi" w:date="2021-11-14T20:54:00Z">
              <w:r w:rsidR="00F065F7">
                <w:t>.</w:t>
              </w:r>
            </w:ins>
          </w:p>
        </w:tc>
        <w:tc>
          <w:tcPr>
            <w:tcW w:w="1417" w:type="dxa"/>
            <w:vAlign w:val="center"/>
            <w:tcPrChange w:id="13705" w:author="Rafi Aziizi" w:date="2021-11-14T20:36:00Z">
              <w:tcPr>
                <w:tcW w:w="1417" w:type="dxa"/>
                <w:gridSpan w:val="2"/>
                <w:vAlign w:val="center"/>
              </w:tcPr>
            </w:tcPrChange>
          </w:tcPr>
          <w:p w14:paraId="5E66D71C" w14:textId="15C9E9DD" w:rsidR="00F917E0" w:rsidRDefault="00F917E0">
            <w:pPr>
              <w:jc w:val="center"/>
              <w:rPr>
                <w:ins w:id="13706" w:author="Rafi Aziizi" w:date="2021-11-14T12:50:00Z"/>
              </w:rPr>
              <w:pPrChange w:id="13707" w:author="Rafi Aziizi" w:date="2021-11-14T20:09:00Z">
                <w:pPr/>
              </w:pPrChange>
            </w:pPr>
            <w:ins w:id="13708" w:author="chaniaayulestari@outlook.com" w:date="2021-11-14T19:15:00Z">
              <w:r>
                <w:lastRenderedPageBreak/>
                <w:t>sesuai</w:t>
              </w:r>
            </w:ins>
          </w:p>
        </w:tc>
      </w:tr>
      <w:tr w:rsidR="00C15E41" w14:paraId="71327CDC" w14:textId="77777777" w:rsidTr="00C15E41">
        <w:tblPrEx>
          <w:tblW w:w="14601" w:type="dxa"/>
          <w:tblInd w:w="-318" w:type="dxa"/>
          <w:tblPrExChange w:id="13709" w:author="Rafi Aziizi" w:date="2021-11-14T20:36:00Z">
            <w:tblPrEx>
              <w:tblW w:w="14601" w:type="dxa"/>
              <w:tblInd w:w="-318" w:type="dxa"/>
            </w:tblPrEx>
          </w:tblPrExChange>
        </w:tblPrEx>
        <w:trPr>
          <w:ins w:id="13710" w:author="Rafi Aziizi" w:date="2021-11-14T12:50:00Z"/>
          <w:trPrChange w:id="13711" w:author="Rafi Aziizi" w:date="2021-11-14T20:36:00Z">
            <w:trPr>
              <w:gridBefore w:val="2"/>
            </w:trPr>
          </w:trPrChange>
        </w:trPr>
        <w:tc>
          <w:tcPr>
            <w:tcW w:w="568" w:type="dxa"/>
            <w:vAlign w:val="center"/>
            <w:tcPrChange w:id="13712" w:author="Rafi Aziizi" w:date="2021-11-14T20:36:00Z">
              <w:tcPr>
                <w:tcW w:w="568" w:type="dxa"/>
              </w:tcPr>
            </w:tcPrChange>
          </w:tcPr>
          <w:p w14:paraId="3F890338" w14:textId="1B95FF3A" w:rsidR="00F917E0" w:rsidRDefault="00F917E0">
            <w:pPr>
              <w:jc w:val="left"/>
              <w:rPr>
                <w:ins w:id="13713" w:author="Rafi Aziizi" w:date="2021-11-14T12:50:00Z"/>
              </w:rPr>
              <w:pPrChange w:id="13714" w:author="Rafi Aziizi" w:date="2021-11-14T20:36:00Z">
                <w:pPr/>
              </w:pPrChange>
            </w:pPr>
            <w:ins w:id="13715" w:author="Rafi Aziizi" w:date="2021-11-14T12:50:00Z">
              <w:r>
                <w:t>38</w:t>
              </w:r>
            </w:ins>
          </w:p>
        </w:tc>
        <w:tc>
          <w:tcPr>
            <w:tcW w:w="1985" w:type="dxa"/>
            <w:vAlign w:val="center"/>
            <w:tcPrChange w:id="13716" w:author="Rafi Aziizi" w:date="2021-11-14T20:36:00Z">
              <w:tcPr>
                <w:tcW w:w="1985" w:type="dxa"/>
                <w:gridSpan w:val="2"/>
                <w:vAlign w:val="center"/>
              </w:tcPr>
            </w:tcPrChange>
          </w:tcPr>
          <w:p w14:paraId="064D4EE5" w14:textId="2CA545F6" w:rsidR="00F917E0" w:rsidRPr="00D02978" w:rsidRDefault="00F917E0">
            <w:pPr>
              <w:jc w:val="left"/>
              <w:rPr>
                <w:ins w:id="13717" w:author="Rafi Aziizi" w:date="2021-11-14T12:50:00Z"/>
                <w:highlight w:val="yellow"/>
                <w:rPrChange w:id="13718" w:author="chaniaayulestari@outlook.com" w:date="2021-11-14T19:17:00Z">
                  <w:rPr>
                    <w:ins w:id="13719" w:author="Rafi Aziizi" w:date="2021-11-14T12:50:00Z"/>
                  </w:rPr>
                </w:rPrChange>
              </w:rPr>
              <w:pPrChange w:id="13720" w:author="Rafi Aziizi" w:date="2021-11-14T20:36:00Z">
                <w:pPr/>
              </w:pPrChange>
            </w:pPr>
            <w:ins w:id="13721" w:author="Rafi Aziizi" w:date="2021-11-14T12:53:00Z">
              <w:r w:rsidRPr="00D02978">
                <w:rPr>
                  <w:highlight w:val="yellow"/>
                  <w:rPrChange w:id="13722" w:author="chaniaayulestari@outlook.com" w:date="2021-11-14T19:17:00Z">
                    <w:rPr/>
                  </w:rPrChange>
                </w:rPr>
                <w:t>SP-RC17.2</w:t>
              </w:r>
            </w:ins>
          </w:p>
        </w:tc>
        <w:tc>
          <w:tcPr>
            <w:tcW w:w="2268" w:type="dxa"/>
            <w:vAlign w:val="center"/>
            <w:tcPrChange w:id="13723" w:author="Rafi Aziizi" w:date="2021-11-14T20:36:00Z">
              <w:tcPr>
                <w:tcW w:w="2268" w:type="dxa"/>
                <w:gridSpan w:val="2"/>
                <w:vAlign w:val="center"/>
              </w:tcPr>
            </w:tcPrChange>
          </w:tcPr>
          <w:p w14:paraId="5ED8489C" w14:textId="62974EFB" w:rsidR="00F917E0" w:rsidRPr="00D02978" w:rsidRDefault="00F917E0">
            <w:pPr>
              <w:jc w:val="left"/>
              <w:rPr>
                <w:ins w:id="13724" w:author="Rafi Aziizi" w:date="2021-11-14T12:50:00Z"/>
                <w:highlight w:val="yellow"/>
                <w:rPrChange w:id="13725" w:author="chaniaayulestari@outlook.com" w:date="2021-11-14T19:17:00Z">
                  <w:rPr>
                    <w:ins w:id="13726" w:author="Rafi Aziizi" w:date="2021-11-14T12:50:00Z"/>
                  </w:rPr>
                </w:rPrChange>
              </w:rPr>
              <w:pPrChange w:id="13727" w:author="Rafi Aziizi" w:date="2021-11-14T20:01:00Z">
                <w:pPr/>
              </w:pPrChange>
            </w:pPr>
            <w:ins w:id="13728" w:author="Rafi Aziizi" w:date="2021-11-14T12:54:00Z">
              <w:r w:rsidRPr="00D02978">
                <w:rPr>
                  <w:highlight w:val="yellow"/>
                  <w:rPrChange w:id="13729" w:author="chaniaayulestari@outlook.com" w:date="2021-11-14T19:17:00Z">
                    <w:rPr/>
                  </w:rPrChange>
                </w:rPr>
                <w:t>Hapus semester</w:t>
              </w:r>
            </w:ins>
          </w:p>
        </w:tc>
        <w:tc>
          <w:tcPr>
            <w:tcW w:w="1984" w:type="dxa"/>
            <w:vAlign w:val="center"/>
            <w:tcPrChange w:id="13730" w:author="Rafi Aziizi" w:date="2021-11-14T20:36:00Z">
              <w:tcPr>
                <w:tcW w:w="1984" w:type="dxa"/>
                <w:gridSpan w:val="2"/>
                <w:vAlign w:val="center"/>
              </w:tcPr>
            </w:tcPrChange>
          </w:tcPr>
          <w:p w14:paraId="2A6662F6" w14:textId="5BFBC006" w:rsidR="00F917E0" w:rsidRDefault="00F917E0">
            <w:pPr>
              <w:jc w:val="left"/>
              <w:rPr>
                <w:ins w:id="13731" w:author="Rafi Aziizi" w:date="2021-11-14T12:50:00Z"/>
              </w:rPr>
              <w:pPrChange w:id="13732" w:author="Rafi Aziizi" w:date="2021-11-14T20:01:00Z">
                <w:pPr/>
              </w:pPrChange>
            </w:pPr>
            <w:ins w:id="13733" w:author="chaniaayulestari@outlook.com" w:date="2021-11-14T19:05:00Z">
              <w:r>
                <w:t>-</w:t>
              </w:r>
            </w:ins>
          </w:p>
        </w:tc>
        <w:tc>
          <w:tcPr>
            <w:tcW w:w="2977" w:type="dxa"/>
            <w:vAlign w:val="center"/>
            <w:tcPrChange w:id="13734" w:author="Rafi Aziizi" w:date="2021-11-14T20:36:00Z">
              <w:tcPr>
                <w:tcW w:w="2977" w:type="dxa"/>
                <w:gridSpan w:val="2"/>
                <w:vAlign w:val="center"/>
              </w:tcPr>
            </w:tcPrChange>
          </w:tcPr>
          <w:p w14:paraId="34EF4C7D" w14:textId="70D08B36" w:rsidR="00F917E0" w:rsidRDefault="00F917E0">
            <w:pPr>
              <w:jc w:val="left"/>
              <w:rPr>
                <w:ins w:id="13735" w:author="Rafi Aziizi" w:date="2021-11-14T12:50:00Z"/>
              </w:rPr>
              <w:pPrChange w:id="13736" w:author="Rafi Aziizi" w:date="2021-11-14T20:01:00Z">
                <w:pPr/>
              </w:pPrChange>
            </w:pPr>
            <w:ins w:id="13737" w:author="chaniaayulestari@outlook.com" w:date="2021-11-14T19:06:00Z">
              <w:r>
                <w:t xml:space="preserve">Sistem dapat menghapus </w:t>
              </w:r>
            </w:ins>
            <w:ins w:id="13738" w:author="chaniaayulestari@outlook.com" w:date="2021-11-14T19:16:00Z">
              <w:r>
                <w:t xml:space="preserve">data </w:t>
              </w:r>
            </w:ins>
            <w:ins w:id="13739" w:author="chaniaayulestari@outlook.com" w:date="2021-11-14T19:06:00Z">
              <w:r>
                <w:t>sem</w:t>
              </w:r>
            </w:ins>
            <w:ins w:id="13740" w:author="chaniaayulestari@outlook.com" w:date="2021-11-14T19:13:00Z">
              <w:r>
                <w:t>e</w:t>
              </w:r>
            </w:ins>
            <w:ins w:id="13741" w:author="chaniaayulestari@outlook.com" w:date="2021-11-14T19:06:00Z">
              <w:r>
                <w:t>ster</w:t>
              </w:r>
            </w:ins>
          </w:p>
        </w:tc>
        <w:tc>
          <w:tcPr>
            <w:tcW w:w="3402" w:type="dxa"/>
            <w:tcPrChange w:id="13742" w:author="Rafi Aziizi" w:date="2021-11-14T20:36:00Z">
              <w:tcPr>
                <w:tcW w:w="3402" w:type="dxa"/>
                <w:gridSpan w:val="2"/>
              </w:tcPr>
            </w:tcPrChange>
          </w:tcPr>
          <w:p w14:paraId="45ABD6D3" w14:textId="5B59CE84" w:rsidR="00D93EA0" w:rsidRDefault="00D93EA0" w:rsidP="00F917E0">
            <w:pPr>
              <w:rPr>
                <w:ins w:id="13743" w:author="Rafi Aziizi" w:date="2021-11-14T20:32:00Z"/>
              </w:rPr>
            </w:pPr>
            <w:ins w:id="13744" w:author="Rafi Aziizi" w:date="2021-11-14T20:32:00Z">
              <w:r>
                <w:rPr>
                  <w:noProof/>
                </w:rPr>
                <w:drawing>
                  <wp:inline distT="0" distB="0" distL="0" distR="0" wp14:anchorId="74994913" wp14:editId="73875856">
                    <wp:extent cx="3686175" cy="2138549"/>
                    <wp:effectExtent l="0" t="0" r="0" b="0"/>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3699416" cy="2146231"/>
                            </a:xfrm>
                            <a:prstGeom prst="rect">
                              <a:avLst/>
                            </a:prstGeom>
                            <a:noFill/>
                            <a:ln>
                              <a:noFill/>
                            </a:ln>
                          </pic:spPr>
                        </pic:pic>
                      </a:graphicData>
                    </a:graphic>
                  </wp:inline>
                </w:drawing>
              </w:r>
            </w:ins>
          </w:p>
          <w:p w14:paraId="5B561812" w14:textId="0017BEE5" w:rsidR="00F917E0" w:rsidRDefault="00F917E0" w:rsidP="00F917E0">
            <w:pPr>
              <w:rPr>
                <w:ins w:id="13745" w:author="Rafi Aziizi" w:date="2021-11-14T12:50:00Z"/>
              </w:rPr>
            </w:pPr>
            <w:ins w:id="13746" w:author="chaniaayulestari@outlook.com" w:date="2021-11-14T19:16:00Z">
              <w:r>
                <w:t xml:space="preserve">Pada gambar </w:t>
              </w:r>
            </w:ins>
            <w:ins w:id="13747" w:author="Rafi Aziizi" w:date="2021-11-14T20:21:00Z">
              <w:r w:rsidR="00110DAD">
                <w:t>di atas,</w:t>
              </w:r>
            </w:ins>
            <w:ins w:id="13748" w:author="chaniaayulestari@outlook.com" w:date="2021-11-14T19:16:00Z">
              <w:del w:id="13749" w:author="Rafi Aziizi" w:date="2021-11-14T20:21:00Z">
                <w:r w:rsidDel="00110DAD">
                  <w:delText>diatas,</w:delText>
                </w:r>
              </w:del>
              <w:r>
                <w:t xml:space="preserve"> terbukti bahwa fitur ini dapat menghapus data semester pada </w:t>
              </w:r>
              <w:r w:rsidRPr="00D02978">
                <w:rPr>
                  <w:i/>
                  <w:iCs/>
                  <w:rPrChange w:id="13750" w:author="chaniaayulestari@outlook.com" w:date="2021-11-14T19:16:00Z">
                    <w:rPr/>
                  </w:rPrChange>
                </w:rPr>
                <w:t>database</w:t>
              </w:r>
            </w:ins>
            <w:ins w:id="13751" w:author="Rafi Aziizi" w:date="2021-11-14T20:54:00Z">
              <w:r w:rsidR="00F065F7">
                <w:rPr>
                  <w:i/>
                  <w:iCs/>
                </w:rPr>
                <w:t>.</w:t>
              </w:r>
            </w:ins>
          </w:p>
        </w:tc>
        <w:tc>
          <w:tcPr>
            <w:tcW w:w="1417" w:type="dxa"/>
            <w:vAlign w:val="center"/>
            <w:tcPrChange w:id="13752" w:author="Rafi Aziizi" w:date="2021-11-14T20:36:00Z">
              <w:tcPr>
                <w:tcW w:w="1417" w:type="dxa"/>
                <w:gridSpan w:val="2"/>
                <w:vAlign w:val="center"/>
              </w:tcPr>
            </w:tcPrChange>
          </w:tcPr>
          <w:p w14:paraId="10E66161" w14:textId="1FEFBC82" w:rsidR="00F917E0" w:rsidRDefault="00F917E0">
            <w:pPr>
              <w:jc w:val="center"/>
              <w:rPr>
                <w:ins w:id="13753" w:author="Rafi Aziizi" w:date="2021-11-14T12:50:00Z"/>
              </w:rPr>
              <w:pPrChange w:id="13754" w:author="Rafi Aziizi" w:date="2021-11-14T20:09:00Z">
                <w:pPr/>
              </w:pPrChange>
            </w:pPr>
            <w:ins w:id="13755" w:author="chaniaayulestari@outlook.com" w:date="2021-11-14T19:17:00Z">
              <w:r>
                <w:t>sesuai</w:t>
              </w:r>
            </w:ins>
          </w:p>
        </w:tc>
      </w:tr>
      <w:tr w:rsidR="00C15E41" w14:paraId="6B123D70" w14:textId="77777777" w:rsidTr="00C15E41">
        <w:tblPrEx>
          <w:tblW w:w="14601" w:type="dxa"/>
          <w:tblInd w:w="-318" w:type="dxa"/>
          <w:tblPrExChange w:id="13756" w:author="Rafi Aziizi" w:date="2021-11-14T20:36:00Z">
            <w:tblPrEx>
              <w:tblW w:w="14601" w:type="dxa"/>
              <w:tblInd w:w="-318" w:type="dxa"/>
            </w:tblPrEx>
          </w:tblPrExChange>
        </w:tblPrEx>
        <w:trPr>
          <w:ins w:id="13757" w:author="Rafi Aziizi" w:date="2021-11-14T12:50:00Z"/>
          <w:trPrChange w:id="13758" w:author="Rafi Aziizi" w:date="2021-11-14T20:36:00Z">
            <w:trPr>
              <w:gridBefore w:val="2"/>
            </w:trPr>
          </w:trPrChange>
        </w:trPr>
        <w:tc>
          <w:tcPr>
            <w:tcW w:w="568" w:type="dxa"/>
            <w:vAlign w:val="center"/>
            <w:tcPrChange w:id="13759" w:author="Rafi Aziizi" w:date="2021-11-14T20:36:00Z">
              <w:tcPr>
                <w:tcW w:w="568" w:type="dxa"/>
              </w:tcPr>
            </w:tcPrChange>
          </w:tcPr>
          <w:p w14:paraId="28A2542F" w14:textId="49426F71" w:rsidR="00F917E0" w:rsidRDefault="00F917E0">
            <w:pPr>
              <w:jc w:val="left"/>
              <w:rPr>
                <w:ins w:id="13760" w:author="Rafi Aziizi" w:date="2021-11-14T12:50:00Z"/>
              </w:rPr>
              <w:pPrChange w:id="13761" w:author="Rafi Aziizi" w:date="2021-11-14T20:36:00Z">
                <w:pPr/>
              </w:pPrChange>
            </w:pPr>
            <w:ins w:id="13762" w:author="Rafi Aziizi" w:date="2021-11-14T12:50:00Z">
              <w:r>
                <w:lastRenderedPageBreak/>
                <w:t>39</w:t>
              </w:r>
            </w:ins>
          </w:p>
        </w:tc>
        <w:tc>
          <w:tcPr>
            <w:tcW w:w="1985" w:type="dxa"/>
            <w:vAlign w:val="center"/>
            <w:tcPrChange w:id="13763" w:author="Rafi Aziizi" w:date="2021-11-14T20:36:00Z">
              <w:tcPr>
                <w:tcW w:w="1985" w:type="dxa"/>
                <w:gridSpan w:val="2"/>
                <w:vAlign w:val="center"/>
              </w:tcPr>
            </w:tcPrChange>
          </w:tcPr>
          <w:p w14:paraId="7684495E" w14:textId="6972B164" w:rsidR="00F917E0" w:rsidRPr="0013566F" w:rsidRDefault="00F917E0">
            <w:pPr>
              <w:jc w:val="left"/>
              <w:rPr>
                <w:ins w:id="13764" w:author="Rafi Aziizi" w:date="2021-11-14T12:50:00Z"/>
                <w:highlight w:val="yellow"/>
                <w:rPrChange w:id="13765" w:author="chaniaayulestari@outlook.com" w:date="2021-11-14T19:18:00Z">
                  <w:rPr>
                    <w:ins w:id="13766" w:author="Rafi Aziizi" w:date="2021-11-14T12:50:00Z"/>
                  </w:rPr>
                </w:rPrChange>
              </w:rPr>
              <w:pPrChange w:id="13767" w:author="Rafi Aziizi" w:date="2021-11-14T20:36:00Z">
                <w:pPr/>
              </w:pPrChange>
            </w:pPr>
            <w:ins w:id="13768" w:author="Rafi Aziizi" w:date="2021-11-14T12:53:00Z">
              <w:r w:rsidRPr="0013566F">
                <w:rPr>
                  <w:highlight w:val="yellow"/>
                  <w:rPrChange w:id="13769" w:author="chaniaayulestari@outlook.com" w:date="2021-11-14T19:18:00Z">
                    <w:rPr/>
                  </w:rPrChange>
                </w:rPr>
                <w:t>SP-RC17.3</w:t>
              </w:r>
            </w:ins>
          </w:p>
        </w:tc>
        <w:tc>
          <w:tcPr>
            <w:tcW w:w="2268" w:type="dxa"/>
            <w:vAlign w:val="center"/>
            <w:tcPrChange w:id="13770" w:author="Rafi Aziizi" w:date="2021-11-14T20:36:00Z">
              <w:tcPr>
                <w:tcW w:w="2268" w:type="dxa"/>
                <w:gridSpan w:val="2"/>
                <w:vAlign w:val="center"/>
              </w:tcPr>
            </w:tcPrChange>
          </w:tcPr>
          <w:p w14:paraId="4BFF8120" w14:textId="7E240845" w:rsidR="00F917E0" w:rsidRPr="0013566F" w:rsidRDefault="00F917E0">
            <w:pPr>
              <w:jc w:val="left"/>
              <w:rPr>
                <w:ins w:id="13771" w:author="Rafi Aziizi" w:date="2021-11-14T12:50:00Z"/>
                <w:highlight w:val="yellow"/>
                <w:rPrChange w:id="13772" w:author="chaniaayulestari@outlook.com" w:date="2021-11-14T19:18:00Z">
                  <w:rPr>
                    <w:ins w:id="13773" w:author="Rafi Aziizi" w:date="2021-11-14T12:50:00Z"/>
                  </w:rPr>
                </w:rPrChange>
              </w:rPr>
              <w:pPrChange w:id="13774" w:author="Rafi Aziizi" w:date="2021-11-14T20:01:00Z">
                <w:pPr/>
              </w:pPrChange>
            </w:pPr>
            <w:ins w:id="13775" w:author="Rafi Aziizi" w:date="2021-11-14T12:54:00Z">
              <w:r w:rsidRPr="0013566F">
                <w:rPr>
                  <w:highlight w:val="yellow"/>
                  <w:rPrChange w:id="13776" w:author="chaniaayulestari@outlook.com" w:date="2021-11-14T19:18:00Z">
                    <w:rPr/>
                  </w:rPrChange>
                </w:rPr>
                <w:t>Edit semester</w:t>
              </w:r>
            </w:ins>
          </w:p>
        </w:tc>
        <w:tc>
          <w:tcPr>
            <w:tcW w:w="1984" w:type="dxa"/>
            <w:vAlign w:val="center"/>
            <w:tcPrChange w:id="13777" w:author="Rafi Aziizi" w:date="2021-11-14T20:36:00Z">
              <w:tcPr>
                <w:tcW w:w="1984" w:type="dxa"/>
                <w:gridSpan w:val="2"/>
                <w:vAlign w:val="center"/>
              </w:tcPr>
            </w:tcPrChange>
          </w:tcPr>
          <w:p w14:paraId="24098AB5" w14:textId="071C1452" w:rsidR="00F917E0" w:rsidRDefault="00F917E0">
            <w:pPr>
              <w:jc w:val="left"/>
              <w:rPr>
                <w:ins w:id="13778" w:author="Rafi Aziizi" w:date="2021-11-14T12:50:00Z"/>
              </w:rPr>
              <w:pPrChange w:id="13779" w:author="Rafi Aziizi" w:date="2021-11-14T20:01:00Z">
                <w:pPr/>
              </w:pPrChange>
            </w:pPr>
            <w:ins w:id="13780" w:author="chaniaayulestari@outlook.com" w:date="2021-11-14T19:17:00Z">
              <w:r>
                <w:t>data semester baru</w:t>
              </w:r>
            </w:ins>
          </w:p>
        </w:tc>
        <w:tc>
          <w:tcPr>
            <w:tcW w:w="2977" w:type="dxa"/>
            <w:vAlign w:val="center"/>
            <w:tcPrChange w:id="13781" w:author="Rafi Aziizi" w:date="2021-11-14T20:36:00Z">
              <w:tcPr>
                <w:tcW w:w="2977" w:type="dxa"/>
                <w:gridSpan w:val="2"/>
                <w:vAlign w:val="center"/>
              </w:tcPr>
            </w:tcPrChange>
          </w:tcPr>
          <w:p w14:paraId="1D1B12AE" w14:textId="34530727" w:rsidR="00F917E0" w:rsidRDefault="00F917E0">
            <w:pPr>
              <w:jc w:val="left"/>
              <w:rPr>
                <w:ins w:id="13782" w:author="Rafi Aziizi" w:date="2021-11-14T12:50:00Z"/>
              </w:rPr>
              <w:pPrChange w:id="13783" w:author="Rafi Aziizi" w:date="2021-11-14T20:01:00Z">
                <w:pPr/>
              </w:pPrChange>
            </w:pPr>
            <w:ins w:id="13784" w:author="chaniaayulestari@outlook.com" w:date="2021-11-14T18:01:00Z">
              <w:r>
                <w:t xml:space="preserve">Sistem dapat merubah </w:t>
              </w:r>
            </w:ins>
            <w:ins w:id="13785" w:author="chaniaayulestari@outlook.com" w:date="2021-11-14T19:17:00Z">
              <w:r>
                <w:t>data</w:t>
              </w:r>
            </w:ins>
            <w:ins w:id="13786" w:author="chaniaayulestari@outlook.com" w:date="2021-11-14T18:01:00Z">
              <w:r>
                <w:t xml:space="preserve"> semester </w:t>
              </w:r>
            </w:ins>
            <w:ins w:id="13787" w:author="chaniaayulestari@outlook.com" w:date="2021-11-14T19:17:00Z">
              <w:r>
                <w:t xml:space="preserve">baru </w:t>
              </w:r>
            </w:ins>
            <w:ins w:id="13788" w:author="chaniaayulestari@outlook.com" w:date="2021-11-14T18:01:00Z">
              <w:r>
                <w:t>sesuai dengan data masukan baru</w:t>
              </w:r>
            </w:ins>
          </w:p>
        </w:tc>
        <w:tc>
          <w:tcPr>
            <w:tcW w:w="3402" w:type="dxa"/>
            <w:tcPrChange w:id="13789" w:author="Rafi Aziizi" w:date="2021-11-14T20:36:00Z">
              <w:tcPr>
                <w:tcW w:w="3402" w:type="dxa"/>
                <w:gridSpan w:val="2"/>
              </w:tcPr>
            </w:tcPrChange>
          </w:tcPr>
          <w:p w14:paraId="145C7733" w14:textId="1316B73C" w:rsidR="00D93EA0" w:rsidRDefault="00D93EA0" w:rsidP="00F917E0">
            <w:pPr>
              <w:rPr>
                <w:ins w:id="13790" w:author="Rafi Aziizi" w:date="2021-11-14T20:32:00Z"/>
              </w:rPr>
            </w:pPr>
            <w:ins w:id="13791" w:author="Rafi Aziizi" w:date="2021-11-14T20:32:00Z">
              <w:r>
                <w:rPr>
                  <w:noProof/>
                </w:rPr>
                <w:drawing>
                  <wp:inline distT="0" distB="0" distL="0" distR="0" wp14:anchorId="3BFD95AA" wp14:editId="798B365B">
                    <wp:extent cx="3648075" cy="2111342"/>
                    <wp:effectExtent l="0" t="0" r="0" b="0"/>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3659855" cy="2118160"/>
                            </a:xfrm>
                            <a:prstGeom prst="rect">
                              <a:avLst/>
                            </a:prstGeom>
                            <a:noFill/>
                            <a:ln>
                              <a:noFill/>
                            </a:ln>
                          </pic:spPr>
                        </pic:pic>
                      </a:graphicData>
                    </a:graphic>
                  </wp:inline>
                </w:drawing>
              </w:r>
            </w:ins>
          </w:p>
          <w:p w14:paraId="32A85748" w14:textId="2A54DAD9" w:rsidR="00F917E0" w:rsidRDefault="00F917E0" w:rsidP="00F917E0">
            <w:pPr>
              <w:rPr>
                <w:ins w:id="13792" w:author="Rafi Aziizi" w:date="2021-11-14T12:50:00Z"/>
              </w:rPr>
            </w:pPr>
            <w:ins w:id="13793" w:author="chaniaayulestari@outlook.com" w:date="2021-11-14T19:17:00Z">
              <w:r>
                <w:t xml:space="preserve">Pada gambar </w:t>
              </w:r>
            </w:ins>
            <w:ins w:id="13794" w:author="Rafi Aziizi" w:date="2021-11-14T20:21:00Z">
              <w:r w:rsidR="00110DAD">
                <w:t>di atas,</w:t>
              </w:r>
            </w:ins>
            <w:ins w:id="13795" w:author="chaniaayulestari@outlook.com" w:date="2021-11-14T19:17:00Z">
              <w:del w:id="13796" w:author="Rafi Aziizi" w:date="2021-11-14T20:21:00Z">
                <w:r w:rsidDel="00110DAD">
                  <w:delText>diatas,</w:delText>
                </w:r>
              </w:del>
              <w:r>
                <w:t xml:space="preserve"> terbukti bahwa sistem dapat mengubah data semester lama dengan data semester ba</w:t>
              </w:r>
            </w:ins>
            <w:ins w:id="13797" w:author="chaniaayulestari@outlook.com" w:date="2021-11-14T19:18:00Z">
              <w:r>
                <w:t>ru.</w:t>
              </w:r>
            </w:ins>
          </w:p>
        </w:tc>
        <w:tc>
          <w:tcPr>
            <w:tcW w:w="1417" w:type="dxa"/>
            <w:vAlign w:val="center"/>
            <w:tcPrChange w:id="13798" w:author="Rafi Aziizi" w:date="2021-11-14T20:36:00Z">
              <w:tcPr>
                <w:tcW w:w="1417" w:type="dxa"/>
                <w:gridSpan w:val="2"/>
                <w:vAlign w:val="center"/>
              </w:tcPr>
            </w:tcPrChange>
          </w:tcPr>
          <w:p w14:paraId="7F29363A" w14:textId="3D2EC183" w:rsidR="00F917E0" w:rsidRDefault="00F917E0">
            <w:pPr>
              <w:jc w:val="center"/>
              <w:rPr>
                <w:ins w:id="13799" w:author="Rafi Aziizi" w:date="2021-11-14T12:50:00Z"/>
              </w:rPr>
              <w:pPrChange w:id="13800" w:author="Rafi Aziizi" w:date="2021-11-14T20:09:00Z">
                <w:pPr/>
              </w:pPrChange>
            </w:pPr>
            <w:ins w:id="13801" w:author="chaniaayulestari@outlook.com" w:date="2021-11-14T19:18:00Z">
              <w:r>
                <w:t>sesuai</w:t>
              </w:r>
            </w:ins>
          </w:p>
        </w:tc>
      </w:tr>
      <w:tr w:rsidR="00C15E41" w14:paraId="7492F4CD" w14:textId="77777777" w:rsidTr="00C15E41">
        <w:tblPrEx>
          <w:tblW w:w="14601" w:type="dxa"/>
          <w:tblInd w:w="-318" w:type="dxa"/>
          <w:tblPrExChange w:id="13802" w:author="Rafi Aziizi" w:date="2021-11-14T20:36:00Z">
            <w:tblPrEx>
              <w:tblW w:w="14601" w:type="dxa"/>
              <w:tblInd w:w="-318" w:type="dxa"/>
            </w:tblPrEx>
          </w:tblPrExChange>
        </w:tblPrEx>
        <w:trPr>
          <w:ins w:id="13803" w:author="Rafi Aziizi" w:date="2021-11-14T12:50:00Z"/>
          <w:trPrChange w:id="13804" w:author="Rafi Aziizi" w:date="2021-11-14T20:36:00Z">
            <w:trPr>
              <w:gridBefore w:val="2"/>
            </w:trPr>
          </w:trPrChange>
        </w:trPr>
        <w:tc>
          <w:tcPr>
            <w:tcW w:w="568" w:type="dxa"/>
            <w:vAlign w:val="center"/>
            <w:tcPrChange w:id="13805" w:author="Rafi Aziizi" w:date="2021-11-14T20:36:00Z">
              <w:tcPr>
                <w:tcW w:w="568" w:type="dxa"/>
              </w:tcPr>
            </w:tcPrChange>
          </w:tcPr>
          <w:p w14:paraId="54B7136E" w14:textId="4100E031" w:rsidR="00F917E0" w:rsidRDefault="00F917E0">
            <w:pPr>
              <w:jc w:val="left"/>
              <w:rPr>
                <w:ins w:id="13806" w:author="Rafi Aziizi" w:date="2021-11-14T12:50:00Z"/>
              </w:rPr>
              <w:pPrChange w:id="13807" w:author="Rafi Aziizi" w:date="2021-11-14T20:36:00Z">
                <w:pPr/>
              </w:pPrChange>
            </w:pPr>
            <w:ins w:id="13808" w:author="Rafi Aziizi" w:date="2021-11-14T12:50:00Z">
              <w:r>
                <w:t>40</w:t>
              </w:r>
            </w:ins>
          </w:p>
        </w:tc>
        <w:tc>
          <w:tcPr>
            <w:tcW w:w="1985" w:type="dxa"/>
            <w:vAlign w:val="center"/>
            <w:tcPrChange w:id="13809" w:author="Rafi Aziizi" w:date="2021-11-14T20:36:00Z">
              <w:tcPr>
                <w:tcW w:w="1985" w:type="dxa"/>
                <w:gridSpan w:val="2"/>
                <w:vAlign w:val="center"/>
              </w:tcPr>
            </w:tcPrChange>
          </w:tcPr>
          <w:p w14:paraId="0E71335D" w14:textId="1EBEE280" w:rsidR="00F917E0" w:rsidRPr="00D93EA0" w:rsidRDefault="00F917E0">
            <w:pPr>
              <w:jc w:val="left"/>
              <w:rPr>
                <w:ins w:id="13810" w:author="Rafi Aziizi" w:date="2021-11-14T12:50:00Z"/>
                <w:highlight w:val="yellow"/>
                <w:rPrChange w:id="13811" w:author="Rafi Aziizi" w:date="2021-11-14T20:22:00Z">
                  <w:rPr>
                    <w:ins w:id="13812" w:author="Rafi Aziizi" w:date="2021-11-14T12:50:00Z"/>
                  </w:rPr>
                </w:rPrChange>
              </w:rPr>
              <w:pPrChange w:id="13813" w:author="Rafi Aziizi" w:date="2021-11-14T20:36:00Z">
                <w:pPr/>
              </w:pPrChange>
            </w:pPr>
            <w:ins w:id="13814" w:author="Rafi Aziizi" w:date="2021-11-14T12:53:00Z">
              <w:r w:rsidRPr="00D93EA0">
                <w:rPr>
                  <w:highlight w:val="yellow"/>
                  <w:rPrChange w:id="13815" w:author="Rafi Aziizi" w:date="2021-11-14T20:22:00Z">
                    <w:rPr/>
                  </w:rPrChange>
                </w:rPr>
                <w:t>SP-RC17.4</w:t>
              </w:r>
            </w:ins>
          </w:p>
        </w:tc>
        <w:tc>
          <w:tcPr>
            <w:tcW w:w="2268" w:type="dxa"/>
            <w:vAlign w:val="center"/>
            <w:tcPrChange w:id="13816" w:author="Rafi Aziizi" w:date="2021-11-14T20:36:00Z">
              <w:tcPr>
                <w:tcW w:w="2268" w:type="dxa"/>
                <w:gridSpan w:val="2"/>
                <w:vAlign w:val="center"/>
              </w:tcPr>
            </w:tcPrChange>
          </w:tcPr>
          <w:p w14:paraId="27CC2671" w14:textId="0F51303A" w:rsidR="00F917E0" w:rsidRPr="00D93EA0" w:rsidRDefault="00F917E0">
            <w:pPr>
              <w:jc w:val="left"/>
              <w:rPr>
                <w:ins w:id="13817" w:author="Rafi Aziizi" w:date="2021-11-14T12:50:00Z"/>
                <w:highlight w:val="yellow"/>
                <w:rPrChange w:id="13818" w:author="Rafi Aziizi" w:date="2021-11-14T20:22:00Z">
                  <w:rPr>
                    <w:ins w:id="13819" w:author="Rafi Aziizi" w:date="2021-11-14T12:50:00Z"/>
                  </w:rPr>
                </w:rPrChange>
              </w:rPr>
              <w:pPrChange w:id="13820" w:author="Rafi Aziizi" w:date="2021-11-14T20:01:00Z">
                <w:pPr/>
              </w:pPrChange>
            </w:pPr>
            <w:ins w:id="13821" w:author="Rafi Aziizi" w:date="2021-11-14T12:54:00Z">
              <w:r w:rsidRPr="00D93EA0">
                <w:rPr>
                  <w:highlight w:val="yellow"/>
                  <w:rPrChange w:id="13822" w:author="Rafi Aziizi" w:date="2021-11-14T20:22:00Z">
                    <w:rPr/>
                  </w:rPrChange>
                </w:rPr>
                <w:t>Lihat semester</w:t>
              </w:r>
            </w:ins>
          </w:p>
        </w:tc>
        <w:tc>
          <w:tcPr>
            <w:tcW w:w="1984" w:type="dxa"/>
            <w:vAlign w:val="center"/>
            <w:tcPrChange w:id="13823" w:author="Rafi Aziizi" w:date="2021-11-14T20:36:00Z">
              <w:tcPr>
                <w:tcW w:w="1984" w:type="dxa"/>
                <w:gridSpan w:val="2"/>
                <w:vAlign w:val="center"/>
              </w:tcPr>
            </w:tcPrChange>
          </w:tcPr>
          <w:p w14:paraId="5DEB849B" w14:textId="45C2877F" w:rsidR="00F917E0" w:rsidRDefault="00F917E0">
            <w:pPr>
              <w:jc w:val="left"/>
              <w:rPr>
                <w:ins w:id="13824" w:author="Rafi Aziizi" w:date="2021-11-14T12:50:00Z"/>
              </w:rPr>
              <w:pPrChange w:id="13825" w:author="Rafi Aziizi" w:date="2021-11-14T20:01:00Z">
                <w:pPr/>
              </w:pPrChange>
            </w:pPr>
            <w:ins w:id="13826" w:author="chaniaayulestari@outlook.com" w:date="2021-11-14T19:18:00Z">
              <w:r>
                <w:t>-</w:t>
              </w:r>
            </w:ins>
          </w:p>
        </w:tc>
        <w:tc>
          <w:tcPr>
            <w:tcW w:w="2977" w:type="dxa"/>
            <w:vAlign w:val="center"/>
            <w:tcPrChange w:id="13827" w:author="Rafi Aziizi" w:date="2021-11-14T20:36:00Z">
              <w:tcPr>
                <w:tcW w:w="2977" w:type="dxa"/>
                <w:gridSpan w:val="2"/>
                <w:vAlign w:val="center"/>
              </w:tcPr>
            </w:tcPrChange>
          </w:tcPr>
          <w:p w14:paraId="2F4B1A0F" w14:textId="3EBA5D8D" w:rsidR="00F917E0" w:rsidRDefault="00F917E0">
            <w:pPr>
              <w:jc w:val="left"/>
              <w:rPr>
                <w:ins w:id="13828" w:author="Rafi Aziizi" w:date="2021-11-14T12:50:00Z"/>
              </w:rPr>
              <w:pPrChange w:id="13829" w:author="Rafi Aziizi" w:date="2021-11-14T20:01:00Z">
                <w:pPr/>
              </w:pPrChange>
            </w:pPr>
            <w:ins w:id="13830" w:author="chaniaayulestari@outlook.com" w:date="2021-11-14T19:18:00Z">
              <w:r>
                <w:t>Sistem dapat menampilkan seluruh data sem</w:t>
              </w:r>
            </w:ins>
            <w:ins w:id="13831" w:author="chaniaayulestari@outlook.com" w:date="2021-11-14T19:19:00Z">
              <w:r>
                <w:t>ester</w:t>
              </w:r>
            </w:ins>
          </w:p>
        </w:tc>
        <w:tc>
          <w:tcPr>
            <w:tcW w:w="3402" w:type="dxa"/>
            <w:tcPrChange w:id="13832" w:author="Rafi Aziizi" w:date="2021-11-14T20:36:00Z">
              <w:tcPr>
                <w:tcW w:w="3402" w:type="dxa"/>
                <w:gridSpan w:val="2"/>
              </w:tcPr>
            </w:tcPrChange>
          </w:tcPr>
          <w:p w14:paraId="67AB72E0" w14:textId="152FCA98" w:rsidR="00D93EA0" w:rsidRDefault="00C15E41" w:rsidP="00F917E0">
            <w:pPr>
              <w:rPr>
                <w:ins w:id="13833" w:author="Rafi Aziizi" w:date="2021-11-14T20:32:00Z"/>
              </w:rPr>
            </w:pPr>
            <w:ins w:id="13834" w:author="Rafi Aziizi" w:date="2021-11-14T20:32:00Z">
              <w:r>
                <w:rPr>
                  <w:noProof/>
                </w:rPr>
                <w:drawing>
                  <wp:inline distT="0" distB="0" distL="0" distR="0" wp14:anchorId="4062F93F" wp14:editId="26D85CB8">
                    <wp:extent cx="3657600" cy="2130497"/>
                    <wp:effectExtent l="0" t="0" r="0" b="0"/>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3665525" cy="2135113"/>
                            </a:xfrm>
                            <a:prstGeom prst="rect">
                              <a:avLst/>
                            </a:prstGeom>
                            <a:noFill/>
                            <a:ln>
                              <a:noFill/>
                            </a:ln>
                          </pic:spPr>
                        </pic:pic>
                      </a:graphicData>
                    </a:graphic>
                  </wp:inline>
                </w:drawing>
              </w:r>
            </w:ins>
          </w:p>
          <w:p w14:paraId="6F336C91" w14:textId="2A0318AE" w:rsidR="00F917E0" w:rsidRPr="0013566F" w:rsidRDefault="00F917E0" w:rsidP="00F917E0">
            <w:pPr>
              <w:rPr>
                <w:ins w:id="13835" w:author="Rafi Aziizi" w:date="2021-11-14T12:50:00Z"/>
                <w:i/>
                <w:iCs/>
                <w:rPrChange w:id="13836" w:author="chaniaayulestari@outlook.com" w:date="2021-11-14T19:19:00Z">
                  <w:rPr>
                    <w:ins w:id="13837" w:author="Rafi Aziizi" w:date="2021-11-14T12:50:00Z"/>
                  </w:rPr>
                </w:rPrChange>
              </w:rPr>
            </w:pPr>
            <w:ins w:id="13838" w:author="chaniaayulestari@outlook.com" w:date="2021-11-14T19:19:00Z">
              <w:r>
                <w:lastRenderedPageBreak/>
                <w:t xml:space="preserve">Pada gambar </w:t>
              </w:r>
            </w:ins>
            <w:ins w:id="13839" w:author="Rafi Aziizi" w:date="2021-11-14T20:21:00Z">
              <w:r w:rsidR="00110DAD">
                <w:t>di atas,</w:t>
              </w:r>
            </w:ins>
            <w:ins w:id="13840" w:author="chaniaayulestari@outlook.com" w:date="2021-11-14T19:19:00Z">
              <w:del w:id="13841" w:author="Rafi Aziizi" w:date="2021-11-14T20:21:00Z">
                <w:r w:rsidDel="00110DAD">
                  <w:delText>diatas,</w:delText>
                </w:r>
              </w:del>
              <w:r>
                <w:t xml:space="preserve"> fitur in</w:t>
              </w:r>
            </w:ins>
            <w:ins w:id="13842" w:author="Rafi Aziizi" w:date="2021-11-14T20:55:00Z">
              <w:r w:rsidR="00F065F7">
                <w:t>i</w:t>
              </w:r>
            </w:ins>
            <w:ins w:id="13843" w:author="chaniaayulestari@outlook.com" w:date="2021-11-14T19:19:00Z">
              <w:r>
                <w:t xml:space="preserve"> terbukti dapat menampilkan seluruh data semester yang ada pada </w:t>
              </w:r>
              <w:r w:rsidRPr="0013566F">
                <w:rPr>
                  <w:i/>
                  <w:iCs/>
                  <w:rPrChange w:id="13844" w:author="chaniaayulestari@outlook.com" w:date="2021-11-14T19:19:00Z">
                    <w:rPr/>
                  </w:rPrChange>
                </w:rPr>
                <w:t>database</w:t>
              </w:r>
            </w:ins>
          </w:p>
        </w:tc>
        <w:tc>
          <w:tcPr>
            <w:tcW w:w="1417" w:type="dxa"/>
            <w:vAlign w:val="center"/>
            <w:tcPrChange w:id="13845" w:author="Rafi Aziizi" w:date="2021-11-14T20:36:00Z">
              <w:tcPr>
                <w:tcW w:w="1417" w:type="dxa"/>
                <w:gridSpan w:val="2"/>
                <w:vAlign w:val="center"/>
              </w:tcPr>
            </w:tcPrChange>
          </w:tcPr>
          <w:p w14:paraId="22D8DC95" w14:textId="2349E6B6" w:rsidR="00F917E0" w:rsidRDefault="00F917E0">
            <w:pPr>
              <w:jc w:val="center"/>
              <w:rPr>
                <w:ins w:id="13846" w:author="Rafi Aziizi" w:date="2021-11-14T12:50:00Z"/>
              </w:rPr>
              <w:pPrChange w:id="13847" w:author="Rafi Aziizi" w:date="2021-11-14T20:09:00Z">
                <w:pPr/>
              </w:pPrChange>
            </w:pPr>
            <w:ins w:id="13848" w:author="chaniaayulestari@outlook.com" w:date="2021-11-14T19:19:00Z">
              <w:r>
                <w:lastRenderedPageBreak/>
                <w:t>sesuai</w:t>
              </w:r>
            </w:ins>
          </w:p>
        </w:tc>
      </w:tr>
      <w:tr w:rsidR="00C15E41" w14:paraId="53F66882" w14:textId="77777777" w:rsidTr="00C15E41">
        <w:tblPrEx>
          <w:tblW w:w="14601" w:type="dxa"/>
          <w:tblInd w:w="-318" w:type="dxa"/>
          <w:tblPrExChange w:id="13849" w:author="Rafi Aziizi" w:date="2021-11-14T20:36:00Z">
            <w:tblPrEx>
              <w:tblW w:w="14601" w:type="dxa"/>
              <w:tblInd w:w="-318" w:type="dxa"/>
            </w:tblPrEx>
          </w:tblPrExChange>
        </w:tblPrEx>
        <w:trPr>
          <w:ins w:id="13850" w:author="Rafi Aziizi" w:date="2021-11-14T12:50:00Z"/>
          <w:trPrChange w:id="13851" w:author="Rafi Aziizi" w:date="2021-11-14T20:36:00Z">
            <w:trPr>
              <w:gridBefore w:val="2"/>
            </w:trPr>
          </w:trPrChange>
        </w:trPr>
        <w:tc>
          <w:tcPr>
            <w:tcW w:w="568" w:type="dxa"/>
            <w:vAlign w:val="center"/>
            <w:tcPrChange w:id="13852" w:author="Rafi Aziizi" w:date="2021-11-14T20:36:00Z">
              <w:tcPr>
                <w:tcW w:w="568" w:type="dxa"/>
              </w:tcPr>
            </w:tcPrChange>
          </w:tcPr>
          <w:p w14:paraId="5D4870D0" w14:textId="40D3C69C" w:rsidR="00F917E0" w:rsidRDefault="00F917E0">
            <w:pPr>
              <w:jc w:val="left"/>
              <w:rPr>
                <w:ins w:id="13853" w:author="Rafi Aziizi" w:date="2021-11-14T12:50:00Z"/>
              </w:rPr>
              <w:pPrChange w:id="13854" w:author="Rafi Aziizi" w:date="2021-11-14T20:36:00Z">
                <w:pPr/>
              </w:pPrChange>
            </w:pPr>
            <w:ins w:id="13855" w:author="Rafi Aziizi" w:date="2021-11-14T12:50:00Z">
              <w:r>
                <w:t>41</w:t>
              </w:r>
            </w:ins>
          </w:p>
        </w:tc>
        <w:tc>
          <w:tcPr>
            <w:tcW w:w="1985" w:type="dxa"/>
            <w:vAlign w:val="center"/>
            <w:tcPrChange w:id="13856" w:author="Rafi Aziizi" w:date="2021-11-14T20:36:00Z">
              <w:tcPr>
                <w:tcW w:w="1985" w:type="dxa"/>
                <w:gridSpan w:val="2"/>
                <w:vAlign w:val="center"/>
              </w:tcPr>
            </w:tcPrChange>
          </w:tcPr>
          <w:p w14:paraId="3F1CB21B" w14:textId="1F6AF17B" w:rsidR="00F917E0" w:rsidRPr="00D93EA0" w:rsidRDefault="00F917E0">
            <w:pPr>
              <w:jc w:val="left"/>
              <w:rPr>
                <w:ins w:id="13857" w:author="Rafi Aziizi" w:date="2021-11-14T12:50:00Z"/>
                <w:highlight w:val="yellow"/>
                <w:rPrChange w:id="13858" w:author="Rafi Aziizi" w:date="2021-11-14T20:22:00Z">
                  <w:rPr>
                    <w:ins w:id="13859" w:author="Rafi Aziizi" w:date="2021-11-14T12:50:00Z"/>
                  </w:rPr>
                </w:rPrChange>
              </w:rPr>
              <w:pPrChange w:id="13860" w:author="Rafi Aziizi" w:date="2021-11-14T20:36:00Z">
                <w:pPr/>
              </w:pPrChange>
            </w:pPr>
            <w:ins w:id="13861" w:author="Rafi Aziizi" w:date="2021-11-14T12:53:00Z">
              <w:r w:rsidRPr="00D93EA0">
                <w:rPr>
                  <w:highlight w:val="yellow"/>
                  <w:rPrChange w:id="13862" w:author="Rafi Aziizi" w:date="2021-11-14T20:22:00Z">
                    <w:rPr/>
                  </w:rPrChange>
                </w:rPr>
                <w:t>SP-RC15.1</w:t>
              </w:r>
            </w:ins>
          </w:p>
        </w:tc>
        <w:tc>
          <w:tcPr>
            <w:tcW w:w="2268" w:type="dxa"/>
            <w:vAlign w:val="center"/>
            <w:tcPrChange w:id="13863" w:author="Rafi Aziizi" w:date="2021-11-14T20:36:00Z">
              <w:tcPr>
                <w:tcW w:w="2268" w:type="dxa"/>
                <w:gridSpan w:val="2"/>
                <w:vAlign w:val="center"/>
              </w:tcPr>
            </w:tcPrChange>
          </w:tcPr>
          <w:p w14:paraId="4AE987C8" w14:textId="3F665BEE" w:rsidR="00F917E0" w:rsidRPr="00D93EA0" w:rsidRDefault="00F917E0">
            <w:pPr>
              <w:jc w:val="left"/>
              <w:rPr>
                <w:ins w:id="13864" w:author="Rafi Aziizi" w:date="2021-11-14T12:50:00Z"/>
                <w:highlight w:val="yellow"/>
                <w:rPrChange w:id="13865" w:author="Rafi Aziizi" w:date="2021-11-14T20:22:00Z">
                  <w:rPr>
                    <w:ins w:id="13866" w:author="Rafi Aziizi" w:date="2021-11-14T12:50:00Z"/>
                  </w:rPr>
                </w:rPrChange>
              </w:rPr>
              <w:pPrChange w:id="13867" w:author="Rafi Aziizi" w:date="2021-11-14T20:01:00Z">
                <w:pPr/>
              </w:pPrChange>
            </w:pPr>
            <w:ins w:id="13868" w:author="Rafi Aziizi" w:date="2021-11-14T12:54:00Z">
              <w:r w:rsidRPr="00D93EA0">
                <w:rPr>
                  <w:highlight w:val="yellow"/>
                  <w:rPrChange w:id="13869" w:author="Rafi Aziizi" w:date="2021-11-14T20:22:00Z">
                    <w:rPr/>
                  </w:rPrChange>
                </w:rPr>
                <w:t>Tambah kelas</w:t>
              </w:r>
            </w:ins>
          </w:p>
        </w:tc>
        <w:tc>
          <w:tcPr>
            <w:tcW w:w="1984" w:type="dxa"/>
            <w:vAlign w:val="center"/>
            <w:tcPrChange w:id="13870" w:author="Rafi Aziizi" w:date="2021-11-14T20:36:00Z">
              <w:tcPr>
                <w:tcW w:w="1984" w:type="dxa"/>
                <w:gridSpan w:val="2"/>
                <w:vAlign w:val="center"/>
              </w:tcPr>
            </w:tcPrChange>
          </w:tcPr>
          <w:p w14:paraId="7C0AD28D" w14:textId="46525590" w:rsidR="00F917E0" w:rsidRDefault="00F917E0">
            <w:pPr>
              <w:jc w:val="left"/>
              <w:rPr>
                <w:ins w:id="13871" w:author="Rafi Aziizi" w:date="2021-11-14T12:50:00Z"/>
              </w:rPr>
              <w:pPrChange w:id="13872" w:author="Rafi Aziizi" w:date="2021-11-14T20:01:00Z">
                <w:pPr/>
              </w:pPrChange>
            </w:pPr>
            <w:ins w:id="13873" w:author="chaniaayulestari@outlook.com" w:date="2021-11-14T19:19:00Z">
              <w:r>
                <w:t>Data kelas baru</w:t>
              </w:r>
            </w:ins>
          </w:p>
        </w:tc>
        <w:tc>
          <w:tcPr>
            <w:tcW w:w="2977" w:type="dxa"/>
            <w:vAlign w:val="center"/>
            <w:tcPrChange w:id="13874" w:author="Rafi Aziizi" w:date="2021-11-14T20:36:00Z">
              <w:tcPr>
                <w:tcW w:w="2977" w:type="dxa"/>
                <w:gridSpan w:val="2"/>
                <w:vAlign w:val="center"/>
              </w:tcPr>
            </w:tcPrChange>
          </w:tcPr>
          <w:p w14:paraId="463C75B1" w14:textId="4095F24B" w:rsidR="00F917E0" w:rsidRDefault="00F917E0">
            <w:pPr>
              <w:jc w:val="left"/>
              <w:rPr>
                <w:ins w:id="13875" w:author="Rafi Aziizi" w:date="2021-11-14T12:50:00Z"/>
              </w:rPr>
              <w:pPrChange w:id="13876" w:author="Rafi Aziizi" w:date="2021-11-14T20:01:00Z">
                <w:pPr/>
              </w:pPrChange>
            </w:pPr>
            <w:ins w:id="13877" w:author="chaniaayulestari@outlook.com" w:date="2021-11-14T19:20:00Z">
              <w:r>
                <w:t>Sistem dapat menam</w:t>
              </w:r>
            </w:ins>
            <w:ins w:id="13878" w:author="chaniaayulestari@outlook.com" w:date="2021-11-14T19:21:00Z">
              <w:r>
                <w:t xml:space="preserve">bahkan kelas </w:t>
              </w:r>
            </w:ins>
            <w:ins w:id="13879" w:author="chaniaayulestari@outlook.com" w:date="2021-11-14T19:24:00Z">
              <w:r>
                <w:t>baru</w:t>
              </w:r>
            </w:ins>
          </w:p>
        </w:tc>
        <w:tc>
          <w:tcPr>
            <w:tcW w:w="3402" w:type="dxa"/>
            <w:tcPrChange w:id="13880" w:author="Rafi Aziizi" w:date="2021-11-14T20:36:00Z">
              <w:tcPr>
                <w:tcW w:w="3402" w:type="dxa"/>
                <w:gridSpan w:val="2"/>
              </w:tcPr>
            </w:tcPrChange>
          </w:tcPr>
          <w:p w14:paraId="53B6DC47" w14:textId="547AFDF8" w:rsidR="00C15E41" w:rsidRDefault="00C15E41" w:rsidP="00F917E0">
            <w:pPr>
              <w:rPr>
                <w:ins w:id="13881" w:author="Rafi Aziizi" w:date="2021-11-14T20:33:00Z"/>
              </w:rPr>
            </w:pPr>
            <w:ins w:id="13882" w:author="Rafi Aziizi" w:date="2021-11-14T20:33:00Z">
              <w:r>
                <w:rPr>
                  <w:noProof/>
                </w:rPr>
                <w:drawing>
                  <wp:inline distT="0" distB="0" distL="0" distR="0" wp14:anchorId="2942D147" wp14:editId="0AE28E6C">
                    <wp:extent cx="3676650" cy="2136165"/>
                    <wp:effectExtent l="0" t="0" r="0"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3699039" cy="2149173"/>
                            </a:xfrm>
                            <a:prstGeom prst="rect">
                              <a:avLst/>
                            </a:prstGeom>
                            <a:noFill/>
                            <a:ln>
                              <a:noFill/>
                            </a:ln>
                          </pic:spPr>
                        </pic:pic>
                      </a:graphicData>
                    </a:graphic>
                  </wp:inline>
                </w:drawing>
              </w:r>
            </w:ins>
          </w:p>
          <w:p w14:paraId="187BD48E" w14:textId="53D69B9C" w:rsidR="00F917E0" w:rsidRPr="001B0DDE" w:rsidRDefault="00F917E0" w:rsidP="00F917E0">
            <w:pPr>
              <w:rPr>
                <w:ins w:id="13883" w:author="Rafi Aziizi" w:date="2021-11-14T12:50:00Z"/>
                <w:i/>
                <w:iCs/>
                <w:rPrChange w:id="13884" w:author="chaniaayulestari@outlook.com" w:date="2021-11-14T19:24:00Z">
                  <w:rPr>
                    <w:ins w:id="13885" w:author="Rafi Aziizi" w:date="2021-11-14T12:50:00Z"/>
                  </w:rPr>
                </w:rPrChange>
              </w:rPr>
            </w:pPr>
            <w:ins w:id="13886" w:author="chaniaayulestari@outlook.com" w:date="2021-11-14T19:24:00Z">
              <w:r>
                <w:t xml:space="preserve">Pada gambar </w:t>
              </w:r>
            </w:ins>
            <w:ins w:id="13887" w:author="Rafi Aziizi" w:date="2021-11-14T20:21:00Z">
              <w:r w:rsidR="00110DAD">
                <w:t>di atas,</w:t>
              </w:r>
            </w:ins>
            <w:ins w:id="13888" w:author="chaniaayulestari@outlook.com" w:date="2021-11-14T19:24:00Z">
              <w:del w:id="13889" w:author="Rafi Aziizi" w:date="2021-11-14T20:21:00Z">
                <w:r w:rsidDel="00110DAD">
                  <w:delText>diatas,</w:delText>
                </w:r>
              </w:del>
              <w:r>
                <w:t xml:space="preserve"> terbukti bahwa fitur ini dapat menambahkan kelas baru kedalam </w:t>
              </w:r>
              <w:r w:rsidRPr="001B0DDE">
                <w:rPr>
                  <w:i/>
                  <w:iCs/>
                  <w:rPrChange w:id="13890" w:author="chaniaayulestari@outlook.com" w:date="2021-11-14T19:24:00Z">
                    <w:rPr/>
                  </w:rPrChange>
                </w:rPr>
                <w:t>database</w:t>
              </w:r>
            </w:ins>
            <w:ins w:id="13891" w:author="Rafi Aziizi" w:date="2021-11-14T20:55:00Z">
              <w:r w:rsidR="00F065F7">
                <w:rPr>
                  <w:i/>
                  <w:iCs/>
                </w:rPr>
                <w:t>.</w:t>
              </w:r>
            </w:ins>
          </w:p>
        </w:tc>
        <w:tc>
          <w:tcPr>
            <w:tcW w:w="1417" w:type="dxa"/>
            <w:vAlign w:val="center"/>
            <w:tcPrChange w:id="13892" w:author="Rafi Aziizi" w:date="2021-11-14T20:36:00Z">
              <w:tcPr>
                <w:tcW w:w="1417" w:type="dxa"/>
                <w:gridSpan w:val="2"/>
                <w:vAlign w:val="center"/>
              </w:tcPr>
            </w:tcPrChange>
          </w:tcPr>
          <w:p w14:paraId="6196097A" w14:textId="3B4DAE23" w:rsidR="00F917E0" w:rsidRDefault="00F917E0">
            <w:pPr>
              <w:jc w:val="center"/>
              <w:rPr>
                <w:ins w:id="13893" w:author="Rafi Aziizi" w:date="2021-11-14T12:50:00Z"/>
              </w:rPr>
              <w:pPrChange w:id="13894" w:author="Rafi Aziizi" w:date="2021-11-14T20:09:00Z">
                <w:pPr/>
              </w:pPrChange>
            </w:pPr>
            <w:ins w:id="13895" w:author="chaniaayulestari@outlook.com" w:date="2021-11-14T19:44:00Z">
              <w:r>
                <w:t>sesuai</w:t>
              </w:r>
            </w:ins>
          </w:p>
        </w:tc>
      </w:tr>
      <w:tr w:rsidR="00C15E41" w14:paraId="32CFE4FB" w14:textId="77777777" w:rsidTr="00C15E41">
        <w:tblPrEx>
          <w:tblW w:w="14601" w:type="dxa"/>
          <w:tblInd w:w="-318" w:type="dxa"/>
          <w:tblPrExChange w:id="13896" w:author="Rafi Aziizi" w:date="2021-11-14T20:36:00Z">
            <w:tblPrEx>
              <w:tblW w:w="14601" w:type="dxa"/>
              <w:tblInd w:w="-318" w:type="dxa"/>
            </w:tblPrEx>
          </w:tblPrExChange>
        </w:tblPrEx>
        <w:trPr>
          <w:ins w:id="13897" w:author="Rafi Aziizi" w:date="2021-11-14T12:50:00Z"/>
          <w:trPrChange w:id="13898" w:author="Rafi Aziizi" w:date="2021-11-14T20:36:00Z">
            <w:trPr>
              <w:gridBefore w:val="2"/>
            </w:trPr>
          </w:trPrChange>
        </w:trPr>
        <w:tc>
          <w:tcPr>
            <w:tcW w:w="568" w:type="dxa"/>
            <w:vAlign w:val="center"/>
            <w:tcPrChange w:id="13899" w:author="Rafi Aziizi" w:date="2021-11-14T20:36:00Z">
              <w:tcPr>
                <w:tcW w:w="568" w:type="dxa"/>
              </w:tcPr>
            </w:tcPrChange>
          </w:tcPr>
          <w:p w14:paraId="6EAC2BFE" w14:textId="5331660D" w:rsidR="00F917E0" w:rsidRDefault="00F917E0">
            <w:pPr>
              <w:jc w:val="left"/>
              <w:rPr>
                <w:ins w:id="13900" w:author="Rafi Aziizi" w:date="2021-11-14T12:50:00Z"/>
              </w:rPr>
              <w:pPrChange w:id="13901" w:author="Rafi Aziizi" w:date="2021-11-14T20:36:00Z">
                <w:pPr/>
              </w:pPrChange>
            </w:pPr>
            <w:ins w:id="13902" w:author="Rafi Aziizi" w:date="2021-11-14T12:50:00Z">
              <w:r>
                <w:lastRenderedPageBreak/>
                <w:t>42</w:t>
              </w:r>
            </w:ins>
          </w:p>
        </w:tc>
        <w:tc>
          <w:tcPr>
            <w:tcW w:w="1985" w:type="dxa"/>
            <w:vAlign w:val="center"/>
            <w:tcPrChange w:id="13903" w:author="Rafi Aziizi" w:date="2021-11-14T20:36:00Z">
              <w:tcPr>
                <w:tcW w:w="1985" w:type="dxa"/>
                <w:gridSpan w:val="2"/>
                <w:vAlign w:val="center"/>
              </w:tcPr>
            </w:tcPrChange>
          </w:tcPr>
          <w:p w14:paraId="5E209B8B" w14:textId="0718329B" w:rsidR="00F917E0" w:rsidRPr="00D93EA0" w:rsidRDefault="00F917E0">
            <w:pPr>
              <w:jc w:val="left"/>
              <w:rPr>
                <w:ins w:id="13904" w:author="Rafi Aziizi" w:date="2021-11-14T12:50:00Z"/>
                <w:highlight w:val="yellow"/>
                <w:rPrChange w:id="13905" w:author="Rafi Aziizi" w:date="2021-11-14T20:22:00Z">
                  <w:rPr>
                    <w:ins w:id="13906" w:author="Rafi Aziizi" w:date="2021-11-14T12:50:00Z"/>
                  </w:rPr>
                </w:rPrChange>
              </w:rPr>
              <w:pPrChange w:id="13907" w:author="Rafi Aziizi" w:date="2021-11-14T20:36:00Z">
                <w:pPr/>
              </w:pPrChange>
            </w:pPr>
            <w:ins w:id="13908" w:author="Rafi Aziizi" w:date="2021-11-14T12:53:00Z">
              <w:r w:rsidRPr="00D93EA0">
                <w:rPr>
                  <w:highlight w:val="yellow"/>
                  <w:rPrChange w:id="13909" w:author="Rafi Aziizi" w:date="2021-11-14T20:22:00Z">
                    <w:rPr/>
                  </w:rPrChange>
                </w:rPr>
                <w:t>SP-RC15.2</w:t>
              </w:r>
            </w:ins>
          </w:p>
        </w:tc>
        <w:tc>
          <w:tcPr>
            <w:tcW w:w="2268" w:type="dxa"/>
            <w:vAlign w:val="center"/>
            <w:tcPrChange w:id="13910" w:author="Rafi Aziizi" w:date="2021-11-14T20:36:00Z">
              <w:tcPr>
                <w:tcW w:w="2268" w:type="dxa"/>
                <w:gridSpan w:val="2"/>
                <w:vAlign w:val="center"/>
              </w:tcPr>
            </w:tcPrChange>
          </w:tcPr>
          <w:p w14:paraId="23FC0F78" w14:textId="5496ADEC" w:rsidR="00F917E0" w:rsidRPr="00D93EA0" w:rsidRDefault="00F917E0">
            <w:pPr>
              <w:jc w:val="left"/>
              <w:rPr>
                <w:ins w:id="13911" w:author="Rafi Aziizi" w:date="2021-11-14T12:50:00Z"/>
                <w:highlight w:val="yellow"/>
                <w:rPrChange w:id="13912" w:author="Rafi Aziizi" w:date="2021-11-14T20:22:00Z">
                  <w:rPr>
                    <w:ins w:id="13913" w:author="Rafi Aziizi" w:date="2021-11-14T12:50:00Z"/>
                  </w:rPr>
                </w:rPrChange>
              </w:rPr>
              <w:pPrChange w:id="13914" w:author="Rafi Aziizi" w:date="2021-11-14T20:01:00Z">
                <w:pPr/>
              </w:pPrChange>
            </w:pPr>
            <w:ins w:id="13915" w:author="Rafi Aziizi" w:date="2021-11-14T12:54:00Z">
              <w:r w:rsidRPr="00D93EA0">
                <w:rPr>
                  <w:highlight w:val="yellow"/>
                  <w:rPrChange w:id="13916" w:author="Rafi Aziizi" w:date="2021-11-14T20:22:00Z">
                    <w:rPr/>
                  </w:rPrChange>
                </w:rPr>
                <w:t>Hapus kelas</w:t>
              </w:r>
            </w:ins>
          </w:p>
        </w:tc>
        <w:tc>
          <w:tcPr>
            <w:tcW w:w="1984" w:type="dxa"/>
            <w:vAlign w:val="center"/>
            <w:tcPrChange w:id="13917" w:author="Rafi Aziizi" w:date="2021-11-14T20:36:00Z">
              <w:tcPr>
                <w:tcW w:w="1984" w:type="dxa"/>
                <w:gridSpan w:val="2"/>
                <w:vAlign w:val="center"/>
              </w:tcPr>
            </w:tcPrChange>
          </w:tcPr>
          <w:p w14:paraId="17EA3E9F" w14:textId="3619A846" w:rsidR="00F917E0" w:rsidRDefault="00F917E0">
            <w:pPr>
              <w:jc w:val="left"/>
              <w:rPr>
                <w:ins w:id="13918" w:author="Rafi Aziizi" w:date="2021-11-14T12:50:00Z"/>
              </w:rPr>
              <w:pPrChange w:id="13919" w:author="Rafi Aziizi" w:date="2021-11-14T20:01:00Z">
                <w:pPr/>
              </w:pPrChange>
            </w:pPr>
            <w:ins w:id="13920" w:author="chaniaayulestari@outlook.com" w:date="2021-11-14T19:25:00Z">
              <w:r>
                <w:t>-</w:t>
              </w:r>
            </w:ins>
          </w:p>
        </w:tc>
        <w:tc>
          <w:tcPr>
            <w:tcW w:w="2977" w:type="dxa"/>
            <w:vAlign w:val="center"/>
            <w:tcPrChange w:id="13921" w:author="Rafi Aziizi" w:date="2021-11-14T20:36:00Z">
              <w:tcPr>
                <w:tcW w:w="2977" w:type="dxa"/>
                <w:gridSpan w:val="2"/>
                <w:vAlign w:val="center"/>
              </w:tcPr>
            </w:tcPrChange>
          </w:tcPr>
          <w:p w14:paraId="10710CF1" w14:textId="0D0A41DB" w:rsidR="00F917E0" w:rsidRDefault="00F917E0">
            <w:pPr>
              <w:jc w:val="left"/>
              <w:rPr>
                <w:ins w:id="13922" w:author="Rafi Aziizi" w:date="2021-11-14T12:50:00Z"/>
              </w:rPr>
              <w:pPrChange w:id="13923" w:author="Rafi Aziizi" w:date="2021-11-14T20:01:00Z">
                <w:pPr/>
              </w:pPrChange>
            </w:pPr>
            <w:ins w:id="13924" w:author="chaniaayulestari@outlook.com" w:date="2021-11-14T19:25:00Z">
              <w:r>
                <w:t>Sistem dapat menghapus data kelas</w:t>
              </w:r>
            </w:ins>
          </w:p>
        </w:tc>
        <w:tc>
          <w:tcPr>
            <w:tcW w:w="3402" w:type="dxa"/>
            <w:tcPrChange w:id="13925" w:author="Rafi Aziizi" w:date="2021-11-14T20:36:00Z">
              <w:tcPr>
                <w:tcW w:w="3402" w:type="dxa"/>
                <w:gridSpan w:val="2"/>
              </w:tcPr>
            </w:tcPrChange>
          </w:tcPr>
          <w:p w14:paraId="00738994" w14:textId="01F56440" w:rsidR="00C15E41" w:rsidRDefault="00C15E41" w:rsidP="00F917E0">
            <w:pPr>
              <w:rPr>
                <w:ins w:id="13926" w:author="Rafi Aziizi" w:date="2021-11-14T20:33:00Z"/>
              </w:rPr>
            </w:pPr>
            <w:ins w:id="13927" w:author="Rafi Aziizi" w:date="2021-11-14T20:33:00Z">
              <w:r>
                <w:rPr>
                  <w:noProof/>
                </w:rPr>
                <w:drawing>
                  <wp:inline distT="0" distB="0" distL="0" distR="0" wp14:anchorId="1EAF8AF9" wp14:editId="11C1F293">
                    <wp:extent cx="3657600" cy="2116855"/>
                    <wp:effectExtent l="0" t="0" r="0" b="0"/>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3676470" cy="2127776"/>
                            </a:xfrm>
                            <a:prstGeom prst="rect">
                              <a:avLst/>
                            </a:prstGeom>
                            <a:noFill/>
                            <a:ln>
                              <a:noFill/>
                            </a:ln>
                          </pic:spPr>
                        </pic:pic>
                      </a:graphicData>
                    </a:graphic>
                  </wp:inline>
                </w:drawing>
              </w:r>
            </w:ins>
          </w:p>
          <w:p w14:paraId="5C0A2F59" w14:textId="7B103C36" w:rsidR="00F917E0" w:rsidRPr="00F065F7" w:rsidRDefault="00F917E0" w:rsidP="00F917E0">
            <w:pPr>
              <w:rPr>
                <w:ins w:id="13928" w:author="Rafi Aziizi" w:date="2021-11-14T12:50:00Z"/>
              </w:rPr>
            </w:pPr>
            <w:ins w:id="13929" w:author="chaniaayulestari@outlook.com" w:date="2021-11-14T19:25:00Z">
              <w:r>
                <w:t xml:space="preserve">Pada gambar </w:t>
              </w:r>
            </w:ins>
            <w:ins w:id="13930" w:author="Rafi Aziizi" w:date="2021-11-14T20:21:00Z">
              <w:r w:rsidR="00110DAD">
                <w:t>di atas,</w:t>
              </w:r>
            </w:ins>
            <w:ins w:id="13931" w:author="chaniaayulestari@outlook.com" w:date="2021-11-14T19:25:00Z">
              <w:del w:id="13932" w:author="Rafi Aziizi" w:date="2021-11-14T20:21:00Z">
                <w:r w:rsidDel="00110DAD">
                  <w:delText>diatas,</w:delText>
                </w:r>
              </w:del>
              <w:r>
                <w:t xml:space="preserve"> terbukti bahwa fitur ini dapat menghapus</w:t>
              </w:r>
              <w:del w:id="13933" w:author="Rafi Aziizi" w:date="2021-11-14T20:55:00Z">
                <w:r w:rsidDel="00F065F7">
                  <w:delText>a</w:delText>
                </w:r>
              </w:del>
              <w:r>
                <w:t xml:space="preserve"> kelas dalam </w:t>
              </w:r>
              <w:r w:rsidRPr="00B55A84">
                <w:rPr>
                  <w:i/>
                  <w:iCs/>
                </w:rPr>
                <w:t>database</w:t>
              </w:r>
            </w:ins>
            <w:ins w:id="13934" w:author="Rafi Aziizi" w:date="2021-11-14T20:55:00Z">
              <w:r w:rsidR="00F065F7">
                <w:rPr>
                  <w:i/>
                  <w:iCs/>
                </w:rPr>
                <w:t xml:space="preserve"> </w:t>
              </w:r>
              <w:r w:rsidR="00F065F7">
                <w:t xml:space="preserve">dan mengupdate status </w:t>
              </w:r>
            </w:ins>
            <w:ins w:id="13935" w:author="Rafi Aziizi" w:date="2021-11-14T20:56:00Z">
              <w:r w:rsidR="00F065F7">
                <w:t>keterikatan kelas terhadap siswa dan walikelas.</w:t>
              </w:r>
            </w:ins>
          </w:p>
        </w:tc>
        <w:tc>
          <w:tcPr>
            <w:tcW w:w="1417" w:type="dxa"/>
            <w:vAlign w:val="center"/>
            <w:tcPrChange w:id="13936" w:author="Rafi Aziizi" w:date="2021-11-14T20:36:00Z">
              <w:tcPr>
                <w:tcW w:w="1417" w:type="dxa"/>
                <w:gridSpan w:val="2"/>
                <w:vAlign w:val="center"/>
              </w:tcPr>
            </w:tcPrChange>
          </w:tcPr>
          <w:p w14:paraId="0DC75336" w14:textId="53A313E1" w:rsidR="00F917E0" w:rsidRDefault="00F917E0">
            <w:pPr>
              <w:jc w:val="center"/>
              <w:rPr>
                <w:ins w:id="13937" w:author="Rafi Aziizi" w:date="2021-11-14T12:50:00Z"/>
              </w:rPr>
              <w:pPrChange w:id="13938" w:author="Rafi Aziizi" w:date="2021-11-14T20:09:00Z">
                <w:pPr/>
              </w:pPrChange>
            </w:pPr>
            <w:ins w:id="13939" w:author="chaniaayulestari@outlook.com" w:date="2021-11-14T19:44:00Z">
              <w:r>
                <w:t>sesuai</w:t>
              </w:r>
            </w:ins>
          </w:p>
        </w:tc>
      </w:tr>
      <w:tr w:rsidR="00C15E41" w14:paraId="48D5AD24" w14:textId="77777777" w:rsidTr="00C15E41">
        <w:tblPrEx>
          <w:tblW w:w="14601" w:type="dxa"/>
          <w:tblInd w:w="-318" w:type="dxa"/>
          <w:tblPrExChange w:id="13940" w:author="Rafi Aziizi" w:date="2021-11-14T20:36:00Z">
            <w:tblPrEx>
              <w:tblW w:w="14601" w:type="dxa"/>
              <w:tblInd w:w="-318" w:type="dxa"/>
            </w:tblPrEx>
          </w:tblPrExChange>
        </w:tblPrEx>
        <w:trPr>
          <w:ins w:id="13941" w:author="Rafi Aziizi" w:date="2021-11-14T12:50:00Z"/>
          <w:trPrChange w:id="13942" w:author="Rafi Aziizi" w:date="2021-11-14T20:36:00Z">
            <w:trPr>
              <w:gridBefore w:val="2"/>
            </w:trPr>
          </w:trPrChange>
        </w:trPr>
        <w:tc>
          <w:tcPr>
            <w:tcW w:w="568" w:type="dxa"/>
            <w:vAlign w:val="center"/>
            <w:tcPrChange w:id="13943" w:author="Rafi Aziizi" w:date="2021-11-14T20:36:00Z">
              <w:tcPr>
                <w:tcW w:w="568" w:type="dxa"/>
              </w:tcPr>
            </w:tcPrChange>
          </w:tcPr>
          <w:p w14:paraId="01BCC66B" w14:textId="0803BF6B" w:rsidR="00F917E0" w:rsidRDefault="00F917E0">
            <w:pPr>
              <w:jc w:val="left"/>
              <w:rPr>
                <w:ins w:id="13944" w:author="Rafi Aziizi" w:date="2021-11-14T12:50:00Z"/>
              </w:rPr>
              <w:pPrChange w:id="13945" w:author="Rafi Aziizi" w:date="2021-11-14T20:36:00Z">
                <w:pPr/>
              </w:pPrChange>
            </w:pPr>
            <w:ins w:id="13946" w:author="Rafi Aziizi" w:date="2021-11-14T12:50:00Z">
              <w:r>
                <w:lastRenderedPageBreak/>
                <w:t>43</w:t>
              </w:r>
            </w:ins>
          </w:p>
        </w:tc>
        <w:tc>
          <w:tcPr>
            <w:tcW w:w="1985" w:type="dxa"/>
            <w:vAlign w:val="center"/>
            <w:tcPrChange w:id="13947" w:author="Rafi Aziizi" w:date="2021-11-14T20:36:00Z">
              <w:tcPr>
                <w:tcW w:w="1985" w:type="dxa"/>
                <w:gridSpan w:val="2"/>
                <w:vAlign w:val="center"/>
              </w:tcPr>
            </w:tcPrChange>
          </w:tcPr>
          <w:p w14:paraId="4214A09B" w14:textId="0B3AD595" w:rsidR="00F917E0" w:rsidRPr="00D93EA0" w:rsidRDefault="00F917E0">
            <w:pPr>
              <w:jc w:val="left"/>
              <w:rPr>
                <w:ins w:id="13948" w:author="Rafi Aziizi" w:date="2021-11-14T12:50:00Z"/>
                <w:highlight w:val="yellow"/>
                <w:rPrChange w:id="13949" w:author="Rafi Aziizi" w:date="2021-11-14T20:22:00Z">
                  <w:rPr>
                    <w:ins w:id="13950" w:author="Rafi Aziizi" w:date="2021-11-14T12:50:00Z"/>
                  </w:rPr>
                </w:rPrChange>
              </w:rPr>
              <w:pPrChange w:id="13951" w:author="Rafi Aziizi" w:date="2021-11-14T20:36:00Z">
                <w:pPr/>
              </w:pPrChange>
            </w:pPr>
            <w:ins w:id="13952" w:author="Rafi Aziizi" w:date="2021-11-14T12:53:00Z">
              <w:r w:rsidRPr="00D93EA0">
                <w:rPr>
                  <w:highlight w:val="yellow"/>
                  <w:rPrChange w:id="13953" w:author="Rafi Aziizi" w:date="2021-11-14T20:22:00Z">
                    <w:rPr/>
                  </w:rPrChange>
                </w:rPr>
                <w:t>SP-RC15.3</w:t>
              </w:r>
            </w:ins>
          </w:p>
        </w:tc>
        <w:tc>
          <w:tcPr>
            <w:tcW w:w="2268" w:type="dxa"/>
            <w:vAlign w:val="center"/>
            <w:tcPrChange w:id="13954" w:author="Rafi Aziizi" w:date="2021-11-14T20:36:00Z">
              <w:tcPr>
                <w:tcW w:w="2268" w:type="dxa"/>
                <w:gridSpan w:val="2"/>
                <w:vAlign w:val="center"/>
              </w:tcPr>
            </w:tcPrChange>
          </w:tcPr>
          <w:p w14:paraId="2C623AD2" w14:textId="726EC47A" w:rsidR="00F917E0" w:rsidRPr="00D93EA0" w:rsidRDefault="00F917E0">
            <w:pPr>
              <w:jc w:val="left"/>
              <w:rPr>
                <w:ins w:id="13955" w:author="Rafi Aziizi" w:date="2021-11-14T12:50:00Z"/>
                <w:highlight w:val="yellow"/>
                <w:rPrChange w:id="13956" w:author="Rafi Aziizi" w:date="2021-11-14T20:22:00Z">
                  <w:rPr>
                    <w:ins w:id="13957" w:author="Rafi Aziizi" w:date="2021-11-14T12:50:00Z"/>
                  </w:rPr>
                </w:rPrChange>
              </w:rPr>
              <w:pPrChange w:id="13958" w:author="Rafi Aziizi" w:date="2021-11-14T20:01:00Z">
                <w:pPr/>
              </w:pPrChange>
            </w:pPr>
            <w:ins w:id="13959" w:author="Rafi Aziizi" w:date="2021-11-14T12:54:00Z">
              <w:r w:rsidRPr="00D93EA0">
                <w:rPr>
                  <w:highlight w:val="yellow"/>
                  <w:rPrChange w:id="13960" w:author="Rafi Aziizi" w:date="2021-11-14T20:22:00Z">
                    <w:rPr/>
                  </w:rPrChange>
                </w:rPr>
                <w:t>Edit kelas</w:t>
              </w:r>
            </w:ins>
          </w:p>
        </w:tc>
        <w:tc>
          <w:tcPr>
            <w:tcW w:w="1984" w:type="dxa"/>
            <w:vAlign w:val="center"/>
            <w:tcPrChange w:id="13961" w:author="Rafi Aziizi" w:date="2021-11-14T20:36:00Z">
              <w:tcPr>
                <w:tcW w:w="1984" w:type="dxa"/>
                <w:gridSpan w:val="2"/>
                <w:vAlign w:val="center"/>
              </w:tcPr>
            </w:tcPrChange>
          </w:tcPr>
          <w:p w14:paraId="4F7752F8" w14:textId="6381E5DB" w:rsidR="00F917E0" w:rsidRDefault="00F917E0">
            <w:pPr>
              <w:jc w:val="left"/>
              <w:rPr>
                <w:ins w:id="13962" w:author="Rafi Aziizi" w:date="2021-11-14T12:50:00Z"/>
              </w:rPr>
              <w:pPrChange w:id="13963" w:author="Rafi Aziizi" w:date="2021-11-14T20:01:00Z">
                <w:pPr/>
              </w:pPrChange>
            </w:pPr>
            <w:ins w:id="13964" w:author="chaniaayulestari@outlook.com" w:date="2021-11-14T19:41:00Z">
              <w:r>
                <w:t>Data kelas baru</w:t>
              </w:r>
            </w:ins>
          </w:p>
        </w:tc>
        <w:tc>
          <w:tcPr>
            <w:tcW w:w="2977" w:type="dxa"/>
            <w:vAlign w:val="center"/>
            <w:tcPrChange w:id="13965" w:author="Rafi Aziizi" w:date="2021-11-14T20:36:00Z">
              <w:tcPr>
                <w:tcW w:w="2977" w:type="dxa"/>
                <w:gridSpan w:val="2"/>
                <w:vAlign w:val="center"/>
              </w:tcPr>
            </w:tcPrChange>
          </w:tcPr>
          <w:p w14:paraId="2FB6D547" w14:textId="75E5EEC9" w:rsidR="00F917E0" w:rsidRDefault="00F917E0">
            <w:pPr>
              <w:jc w:val="left"/>
              <w:rPr>
                <w:ins w:id="13966" w:author="Rafi Aziizi" w:date="2021-11-14T12:50:00Z"/>
              </w:rPr>
              <w:pPrChange w:id="13967" w:author="Rafi Aziizi" w:date="2021-11-14T20:01:00Z">
                <w:pPr/>
              </w:pPrChange>
            </w:pPr>
            <w:ins w:id="13968" w:author="chaniaayulestari@outlook.com" w:date="2021-11-14T18:01:00Z">
              <w:r>
                <w:t xml:space="preserve">Sistem dapat merubah </w:t>
              </w:r>
            </w:ins>
            <w:ins w:id="13969" w:author="chaniaayulestari@outlook.com" w:date="2021-11-14T19:28:00Z">
              <w:r>
                <w:t xml:space="preserve">data </w:t>
              </w:r>
            </w:ins>
            <w:ins w:id="13970" w:author="chaniaayulestari@outlook.com" w:date="2021-11-14T18:01:00Z">
              <w:r>
                <w:t>kelas</w:t>
              </w:r>
            </w:ins>
            <w:ins w:id="13971" w:author="chaniaayulestari@outlook.com" w:date="2021-11-14T19:43:00Z">
              <w:r>
                <w:t xml:space="preserve"> lama berdasarkan data kelas baru</w:t>
              </w:r>
            </w:ins>
          </w:p>
        </w:tc>
        <w:tc>
          <w:tcPr>
            <w:tcW w:w="3402" w:type="dxa"/>
            <w:tcPrChange w:id="13972" w:author="Rafi Aziizi" w:date="2021-11-14T20:36:00Z">
              <w:tcPr>
                <w:tcW w:w="3402" w:type="dxa"/>
                <w:gridSpan w:val="2"/>
              </w:tcPr>
            </w:tcPrChange>
          </w:tcPr>
          <w:p w14:paraId="4CB824A7" w14:textId="29C4D2C7" w:rsidR="00C15E41" w:rsidRDefault="00C15E41" w:rsidP="00F917E0">
            <w:pPr>
              <w:rPr>
                <w:ins w:id="13973" w:author="Rafi Aziizi" w:date="2021-11-14T20:33:00Z"/>
              </w:rPr>
            </w:pPr>
            <w:ins w:id="13974" w:author="Rafi Aziizi" w:date="2021-11-14T20:33:00Z">
              <w:r>
                <w:rPr>
                  <w:noProof/>
                </w:rPr>
                <w:drawing>
                  <wp:inline distT="0" distB="0" distL="0" distR="0" wp14:anchorId="57E0328B" wp14:editId="11141E76">
                    <wp:extent cx="3657600" cy="2119697"/>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3673974" cy="2129186"/>
                            </a:xfrm>
                            <a:prstGeom prst="rect">
                              <a:avLst/>
                            </a:prstGeom>
                            <a:noFill/>
                            <a:ln>
                              <a:noFill/>
                            </a:ln>
                          </pic:spPr>
                        </pic:pic>
                      </a:graphicData>
                    </a:graphic>
                  </wp:inline>
                </w:drawing>
              </w:r>
            </w:ins>
          </w:p>
          <w:p w14:paraId="1420CED3" w14:textId="38E2E432" w:rsidR="00F917E0" w:rsidRDefault="00F917E0" w:rsidP="00F917E0">
            <w:pPr>
              <w:rPr>
                <w:ins w:id="13975" w:author="Rafi Aziizi" w:date="2021-11-14T12:50:00Z"/>
              </w:rPr>
            </w:pPr>
            <w:ins w:id="13976" w:author="chaniaayulestari@outlook.com" w:date="2021-11-14T19:28:00Z">
              <w:r>
                <w:t xml:space="preserve">Pada gambar </w:t>
              </w:r>
            </w:ins>
            <w:ins w:id="13977" w:author="Rafi Aziizi" w:date="2021-11-14T20:21:00Z">
              <w:r w:rsidR="00110DAD">
                <w:t>di atas,</w:t>
              </w:r>
            </w:ins>
            <w:ins w:id="13978" w:author="chaniaayulestari@outlook.com" w:date="2021-11-14T19:28:00Z">
              <w:del w:id="13979" w:author="Rafi Aziizi" w:date="2021-11-14T20:21:00Z">
                <w:r w:rsidDel="00110DAD">
                  <w:delText>diatas,</w:delText>
                </w:r>
              </w:del>
              <w:r>
                <w:t xml:space="preserve"> terbukti bahwa fitur ini dapat </w:t>
              </w:r>
            </w:ins>
            <w:ins w:id="13980" w:author="chaniaayulestari@outlook.com" w:date="2021-11-14T19:29:00Z">
              <w:r>
                <w:t>mengubah data</w:t>
              </w:r>
            </w:ins>
            <w:ins w:id="13981" w:author="chaniaayulestari@outlook.com" w:date="2021-11-14T19:28:00Z">
              <w:r>
                <w:t xml:space="preserve"> kelas </w:t>
              </w:r>
            </w:ins>
            <w:ins w:id="13982" w:author="chaniaayulestari@outlook.com" w:date="2021-11-14T19:29:00Z">
              <w:r>
                <w:t xml:space="preserve">lama </w:t>
              </w:r>
            </w:ins>
            <w:ins w:id="13983" w:author="chaniaayulestari@outlook.com" w:date="2021-11-14T19:43:00Z">
              <w:r>
                <w:t>menjadi</w:t>
              </w:r>
            </w:ins>
            <w:ins w:id="13984" w:author="chaniaayulestari@outlook.com" w:date="2021-11-14T19:28:00Z">
              <w:r>
                <w:t xml:space="preserve"> </w:t>
              </w:r>
            </w:ins>
            <w:ins w:id="13985" w:author="chaniaayulestari@outlook.com" w:date="2021-11-14T19:29:00Z">
              <w:r w:rsidRPr="00F065F7">
                <w:rPr>
                  <w:rPrChange w:id="13986" w:author="Rafi Aziizi" w:date="2021-11-14T20:56:00Z">
                    <w:rPr>
                      <w:i/>
                      <w:iCs/>
                    </w:rPr>
                  </w:rPrChange>
                </w:rPr>
                <w:t>data kelas baru</w:t>
              </w:r>
              <w:r>
                <w:rPr>
                  <w:i/>
                  <w:iCs/>
                </w:rPr>
                <w:t xml:space="preserve"> </w:t>
              </w:r>
              <w:r w:rsidRPr="00F065F7">
                <w:rPr>
                  <w:rPrChange w:id="13987" w:author="Rafi Aziizi" w:date="2021-11-14T20:56:00Z">
                    <w:rPr>
                      <w:i/>
                      <w:iCs/>
                    </w:rPr>
                  </w:rPrChange>
                </w:rPr>
                <w:t xml:space="preserve">pada </w:t>
              </w:r>
              <w:r>
                <w:rPr>
                  <w:i/>
                  <w:iCs/>
                </w:rPr>
                <w:t>database</w:t>
              </w:r>
            </w:ins>
            <w:ins w:id="13988" w:author="Rafi Aziizi" w:date="2021-11-14T20:56:00Z">
              <w:r w:rsidR="00F065F7">
                <w:rPr>
                  <w:i/>
                  <w:iCs/>
                </w:rPr>
                <w:t>.</w:t>
              </w:r>
            </w:ins>
          </w:p>
        </w:tc>
        <w:tc>
          <w:tcPr>
            <w:tcW w:w="1417" w:type="dxa"/>
            <w:vAlign w:val="center"/>
            <w:tcPrChange w:id="13989" w:author="Rafi Aziizi" w:date="2021-11-14T20:36:00Z">
              <w:tcPr>
                <w:tcW w:w="1417" w:type="dxa"/>
                <w:gridSpan w:val="2"/>
                <w:vAlign w:val="center"/>
              </w:tcPr>
            </w:tcPrChange>
          </w:tcPr>
          <w:p w14:paraId="49AB39D0" w14:textId="28DE399B" w:rsidR="00F917E0" w:rsidRDefault="00F917E0">
            <w:pPr>
              <w:jc w:val="center"/>
              <w:rPr>
                <w:ins w:id="13990" w:author="Rafi Aziizi" w:date="2021-11-14T12:50:00Z"/>
              </w:rPr>
              <w:pPrChange w:id="13991" w:author="Rafi Aziizi" w:date="2021-11-14T20:09:00Z">
                <w:pPr/>
              </w:pPrChange>
            </w:pPr>
            <w:ins w:id="13992" w:author="chaniaayulestari@outlook.com" w:date="2021-11-14T19:44:00Z">
              <w:r>
                <w:t>sesuai</w:t>
              </w:r>
            </w:ins>
          </w:p>
        </w:tc>
      </w:tr>
      <w:tr w:rsidR="00C15E41" w14:paraId="6879DA5C" w14:textId="77777777" w:rsidTr="00C15E41">
        <w:tblPrEx>
          <w:tblW w:w="14601" w:type="dxa"/>
          <w:tblInd w:w="-318" w:type="dxa"/>
          <w:tblPrExChange w:id="13993" w:author="Rafi Aziizi" w:date="2021-11-14T20:36:00Z">
            <w:tblPrEx>
              <w:tblW w:w="14601" w:type="dxa"/>
              <w:tblInd w:w="-318" w:type="dxa"/>
            </w:tblPrEx>
          </w:tblPrExChange>
        </w:tblPrEx>
        <w:trPr>
          <w:ins w:id="13994" w:author="Rafi Aziizi" w:date="2021-11-14T12:50:00Z"/>
          <w:trPrChange w:id="13995" w:author="Rafi Aziizi" w:date="2021-11-14T20:36:00Z">
            <w:trPr>
              <w:gridBefore w:val="2"/>
            </w:trPr>
          </w:trPrChange>
        </w:trPr>
        <w:tc>
          <w:tcPr>
            <w:tcW w:w="568" w:type="dxa"/>
            <w:vAlign w:val="center"/>
            <w:tcPrChange w:id="13996" w:author="Rafi Aziizi" w:date="2021-11-14T20:36:00Z">
              <w:tcPr>
                <w:tcW w:w="568" w:type="dxa"/>
              </w:tcPr>
            </w:tcPrChange>
          </w:tcPr>
          <w:p w14:paraId="261DCF90" w14:textId="45F986F0" w:rsidR="00F917E0" w:rsidRDefault="00F917E0">
            <w:pPr>
              <w:jc w:val="left"/>
              <w:rPr>
                <w:ins w:id="13997" w:author="Rafi Aziizi" w:date="2021-11-14T12:50:00Z"/>
              </w:rPr>
              <w:pPrChange w:id="13998" w:author="Rafi Aziizi" w:date="2021-11-14T20:36:00Z">
                <w:pPr/>
              </w:pPrChange>
            </w:pPr>
            <w:ins w:id="13999" w:author="Rafi Aziizi" w:date="2021-11-14T12:50:00Z">
              <w:r>
                <w:t>44</w:t>
              </w:r>
            </w:ins>
          </w:p>
        </w:tc>
        <w:tc>
          <w:tcPr>
            <w:tcW w:w="1985" w:type="dxa"/>
            <w:vAlign w:val="center"/>
            <w:tcPrChange w:id="14000" w:author="Rafi Aziizi" w:date="2021-11-14T20:36:00Z">
              <w:tcPr>
                <w:tcW w:w="1985" w:type="dxa"/>
                <w:gridSpan w:val="2"/>
                <w:vAlign w:val="center"/>
              </w:tcPr>
            </w:tcPrChange>
          </w:tcPr>
          <w:p w14:paraId="60B07FCF" w14:textId="53294D33" w:rsidR="00F917E0" w:rsidRPr="00D93EA0" w:rsidRDefault="00F917E0">
            <w:pPr>
              <w:jc w:val="left"/>
              <w:rPr>
                <w:ins w:id="14001" w:author="Rafi Aziizi" w:date="2021-11-14T12:50:00Z"/>
                <w:highlight w:val="yellow"/>
                <w:rPrChange w:id="14002" w:author="Rafi Aziizi" w:date="2021-11-14T20:22:00Z">
                  <w:rPr>
                    <w:ins w:id="14003" w:author="Rafi Aziizi" w:date="2021-11-14T12:50:00Z"/>
                  </w:rPr>
                </w:rPrChange>
              </w:rPr>
              <w:pPrChange w:id="14004" w:author="Rafi Aziizi" w:date="2021-11-14T20:36:00Z">
                <w:pPr/>
              </w:pPrChange>
            </w:pPr>
            <w:ins w:id="14005" w:author="Rafi Aziizi" w:date="2021-11-14T12:53:00Z">
              <w:r w:rsidRPr="00D93EA0">
                <w:rPr>
                  <w:highlight w:val="yellow"/>
                  <w:rPrChange w:id="14006" w:author="Rafi Aziizi" w:date="2021-11-14T20:22:00Z">
                    <w:rPr/>
                  </w:rPrChange>
                </w:rPr>
                <w:t>SP-RC15.4</w:t>
              </w:r>
            </w:ins>
          </w:p>
        </w:tc>
        <w:tc>
          <w:tcPr>
            <w:tcW w:w="2268" w:type="dxa"/>
            <w:vAlign w:val="center"/>
            <w:tcPrChange w:id="14007" w:author="Rafi Aziizi" w:date="2021-11-14T20:36:00Z">
              <w:tcPr>
                <w:tcW w:w="2268" w:type="dxa"/>
                <w:gridSpan w:val="2"/>
                <w:vAlign w:val="center"/>
              </w:tcPr>
            </w:tcPrChange>
          </w:tcPr>
          <w:p w14:paraId="6E240063" w14:textId="179C4921" w:rsidR="00F917E0" w:rsidRPr="00D93EA0" w:rsidRDefault="00F917E0">
            <w:pPr>
              <w:jc w:val="left"/>
              <w:rPr>
                <w:ins w:id="14008" w:author="Rafi Aziizi" w:date="2021-11-14T12:50:00Z"/>
                <w:highlight w:val="yellow"/>
                <w:rPrChange w:id="14009" w:author="Rafi Aziizi" w:date="2021-11-14T20:22:00Z">
                  <w:rPr>
                    <w:ins w:id="14010" w:author="Rafi Aziizi" w:date="2021-11-14T12:50:00Z"/>
                  </w:rPr>
                </w:rPrChange>
              </w:rPr>
              <w:pPrChange w:id="14011" w:author="Rafi Aziizi" w:date="2021-11-14T20:01:00Z">
                <w:pPr/>
              </w:pPrChange>
            </w:pPr>
            <w:ins w:id="14012" w:author="Rafi Aziizi" w:date="2021-11-14T12:54:00Z">
              <w:r w:rsidRPr="00D93EA0">
                <w:rPr>
                  <w:highlight w:val="yellow"/>
                  <w:rPrChange w:id="14013" w:author="Rafi Aziizi" w:date="2021-11-14T20:22:00Z">
                    <w:rPr/>
                  </w:rPrChange>
                </w:rPr>
                <w:t>Lihat kelas</w:t>
              </w:r>
            </w:ins>
          </w:p>
        </w:tc>
        <w:tc>
          <w:tcPr>
            <w:tcW w:w="1984" w:type="dxa"/>
            <w:vAlign w:val="center"/>
            <w:tcPrChange w:id="14014" w:author="Rafi Aziizi" w:date="2021-11-14T20:36:00Z">
              <w:tcPr>
                <w:tcW w:w="1984" w:type="dxa"/>
                <w:gridSpan w:val="2"/>
                <w:vAlign w:val="center"/>
              </w:tcPr>
            </w:tcPrChange>
          </w:tcPr>
          <w:p w14:paraId="762FCE26" w14:textId="521A88C3" w:rsidR="00F917E0" w:rsidRDefault="00F917E0">
            <w:pPr>
              <w:jc w:val="left"/>
              <w:rPr>
                <w:ins w:id="14015" w:author="Rafi Aziizi" w:date="2021-11-14T12:50:00Z"/>
              </w:rPr>
              <w:pPrChange w:id="14016" w:author="Rafi Aziizi" w:date="2021-11-14T20:01:00Z">
                <w:pPr/>
              </w:pPrChange>
            </w:pPr>
            <w:ins w:id="14017" w:author="chaniaayulestari@outlook.com" w:date="2021-11-14T19:29:00Z">
              <w:r>
                <w:t>-</w:t>
              </w:r>
            </w:ins>
          </w:p>
        </w:tc>
        <w:tc>
          <w:tcPr>
            <w:tcW w:w="2977" w:type="dxa"/>
            <w:vAlign w:val="center"/>
            <w:tcPrChange w:id="14018" w:author="Rafi Aziizi" w:date="2021-11-14T20:36:00Z">
              <w:tcPr>
                <w:tcW w:w="2977" w:type="dxa"/>
                <w:gridSpan w:val="2"/>
                <w:vAlign w:val="center"/>
              </w:tcPr>
            </w:tcPrChange>
          </w:tcPr>
          <w:p w14:paraId="23046F22" w14:textId="33AB3264" w:rsidR="00F917E0" w:rsidRDefault="00F917E0">
            <w:pPr>
              <w:jc w:val="left"/>
              <w:rPr>
                <w:ins w:id="14019" w:author="Rafi Aziizi" w:date="2021-11-14T12:50:00Z"/>
              </w:rPr>
              <w:pPrChange w:id="14020" w:author="Rafi Aziizi" w:date="2021-11-14T20:01:00Z">
                <w:pPr/>
              </w:pPrChange>
            </w:pPr>
            <w:ins w:id="14021" w:author="chaniaayulestari@outlook.com" w:date="2021-11-14T19:29:00Z">
              <w:r>
                <w:t>Sistem dapat menampilkan seluruh data ke</w:t>
              </w:r>
            </w:ins>
            <w:ins w:id="14022" w:author="chaniaayulestari@outlook.com" w:date="2021-11-14T19:30:00Z">
              <w:r>
                <w:t>las</w:t>
              </w:r>
            </w:ins>
          </w:p>
        </w:tc>
        <w:tc>
          <w:tcPr>
            <w:tcW w:w="3402" w:type="dxa"/>
            <w:tcPrChange w:id="14023" w:author="Rafi Aziizi" w:date="2021-11-14T20:36:00Z">
              <w:tcPr>
                <w:tcW w:w="3402" w:type="dxa"/>
                <w:gridSpan w:val="2"/>
              </w:tcPr>
            </w:tcPrChange>
          </w:tcPr>
          <w:p w14:paraId="1CA70063" w14:textId="45EDD195" w:rsidR="00C15E41" w:rsidRDefault="00C15E41" w:rsidP="00F917E0">
            <w:pPr>
              <w:rPr>
                <w:ins w:id="14024" w:author="Rafi Aziizi" w:date="2021-11-14T20:34:00Z"/>
              </w:rPr>
            </w:pPr>
            <w:ins w:id="14025" w:author="Rafi Aziizi" w:date="2021-11-14T20:34:00Z">
              <w:r>
                <w:rPr>
                  <w:noProof/>
                </w:rPr>
                <w:drawing>
                  <wp:inline distT="0" distB="0" distL="0" distR="0" wp14:anchorId="158B5A92" wp14:editId="2ECC7534">
                    <wp:extent cx="3657600" cy="2114581"/>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3676918" cy="2125749"/>
                            </a:xfrm>
                            <a:prstGeom prst="rect">
                              <a:avLst/>
                            </a:prstGeom>
                            <a:noFill/>
                            <a:ln>
                              <a:noFill/>
                            </a:ln>
                          </pic:spPr>
                        </pic:pic>
                      </a:graphicData>
                    </a:graphic>
                  </wp:inline>
                </w:drawing>
              </w:r>
            </w:ins>
          </w:p>
          <w:p w14:paraId="7C283168" w14:textId="73592050" w:rsidR="00F917E0" w:rsidRDefault="00F917E0" w:rsidP="00F917E0">
            <w:pPr>
              <w:rPr>
                <w:ins w:id="14026" w:author="Rafi Aziizi" w:date="2021-11-14T12:50:00Z"/>
              </w:rPr>
            </w:pPr>
            <w:ins w:id="14027" w:author="chaniaayulestari@outlook.com" w:date="2021-11-14T19:30:00Z">
              <w:r>
                <w:lastRenderedPageBreak/>
                <w:t xml:space="preserve">Pada gambar </w:t>
              </w:r>
            </w:ins>
            <w:ins w:id="14028" w:author="Rafi Aziizi" w:date="2021-11-14T20:21:00Z">
              <w:r w:rsidR="00110DAD">
                <w:t>di atas,</w:t>
              </w:r>
            </w:ins>
            <w:ins w:id="14029" w:author="chaniaayulestari@outlook.com" w:date="2021-11-14T19:30:00Z">
              <w:del w:id="14030" w:author="Rafi Aziizi" w:date="2021-11-14T20:21:00Z">
                <w:r w:rsidDel="00110DAD">
                  <w:delText>diatas,</w:delText>
                </w:r>
              </w:del>
              <w:r>
                <w:t xml:space="preserve"> terbukti bahwa fitur ini dapat menampilkan seluruh data kelas dalam </w:t>
              </w:r>
              <w:r w:rsidRPr="00F065F7">
                <w:rPr>
                  <w:i/>
                  <w:iCs/>
                  <w:rPrChange w:id="14031" w:author="Rafi Aziizi" w:date="2021-11-14T20:57:00Z">
                    <w:rPr/>
                  </w:rPrChange>
                </w:rPr>
                <w:t>database</w:t>
              </w:r>
            </w:ins>
            <w:ins w:id="14032" w:author="Rafi Aziizi" w:date="2021-11-14T20:57:00Z">
              <w:r w:rsidR="00F065F7">
                <w:rPr>
                  <w:i/>
                  <w:iCs/>
                </w:rPr>
                <w:t>.</w:t>
              </w:r>
            </w:ins>
          </w:p>
        </w:tc>
        <w:tc>
          <w:tcPr>
            <w:tcW w:w="1417" w:type="dxa"/>
            <w:vAlign w:val="center"/>
            <w:tcPrChange w:id="14033" w:author="Rafi Aziizi" w:date="2021-11-14T20:36:00Z">
              <w:tcPr>
                <w:tcW w:w="1417" w:type="dxa"/>
                <w:gridSpan w:val="2"/>
                <w:vAlign w:val="center"/>
              </w:tcPr>
            </w:tcPrChange>
          </w:tcPr>
          <w:p w14:paraId="2CFC5C9E" w14:textId="3B2DE365" w:rsidR="00F917E0" w:rsidRDefault="00F917E0">
            <w:pPr>
              <w:jc w:val="center"/>
              <w:rPr>
                <w:ins w:id="14034" w:author="Rafi Aziizi" w:date="2021-11-14T12:50:00Z"/>
              </w:rPr>
              <w:pPrChange w:id="14035" w:author="Rafi Aziizi" w:date="2021-11-14T20:09:00Z">
                <w:pPr/>
              </w:pPrChange>
            </w:pPr>
            <w:ins w:id="14036" w:author="chaniaayulestari@outlook.com" w:date="2021-11-14T19:44:00Z">
              <w:r>
                <w:lastRenderedPageBreak/>
                <w:t>sesuai</w:t>
              </w:r>
            </w:ins>
          </w:p>
        </w:tc>
      </w:tr>
      <w:tr w:rsidR="00C15E41" w14:paraId="66E7C3E1" w14:textId="77777777" w:rsidTr="00C15E41">
        <w:tblPrEx>
          <w:tblW w:w="14601" w:type="dxa"/>
          <w:tblInd w:w="-318" w:type="dxa"/>
          <w:tblPrExChange w:id="14037" w:author="Rafi Aziizi" w:date="2021-11-14T20:36:00Z">
            <w:tblPrEx>
              <w:tblW w:w="14601" w:type="dxa"/>
              <w:tblInd w:w="-318" w:type="dxa"/>
            </w:tblPrEx>
          </w:tblPrExChange>
        </w:tblPrEx>
        <w:trPr>
          <w:ins w:id="14038" w:author="Rafi Aziizi" w:date="2021-11-14T12:50:00Z"/>
          <w:trPrChange w:id="14039" w:author="Rafi Aziizi" w:date="2021-11-14T20:36:00Z">
            <w:trPr>
              <w:gridBefore w:val="2"/>
            </w:trPr>
          </w:trPrChange>
        </w:trPr>
        <w:tc>
          <w:tcPr>
            <w:tcW w:w="568" w:type="dxa"/>
            <w:vAlign w:val="center"/>
            <w:tcPrChange w:id="14040" w:author="Rafi Aziizi" w:date="2021-11-14T20:36:00Z">
              <w:tcPr>
                <w:tcW w:w="568" w:type="dxa"/>
              </w:tcPr>
            </w:tcPrChange>
          </w:tcPr>
          <w:p w14:paraId="0F6823A1" w14:textId="5EC1B48A" w:rsidR="00F917E0" w:rsidRDefault="00F917E0">
            <w:pPr>
              <w:jc w:val="left"/>
              <w:rPr>
                <w:ins w:id="14041" w:author="Rafi Aziizi" w:date="2021-11-14T12:50:00Z"/>
              </w:rPr>
              <w:pPrChange w:id="14042" w:author="Rafi Aziizi" w:date="2021-11-14T20:36:00Z">
                <w:pPr/>
              </w:pPrChange>
            </w:pPr>
            <w:ins w:id="14043" w:author="Rafi Aziizi" w:date="2021-11-14T12:50:00Z">
              <w:r>
                <w:t>45</w:t>
              </w:r>
            </w:ins>
          </w:p>
        </w:tc>
        <w:tc>
          <w:tcPr>
            <w:tcW w:w="1985" w:type="dxa"/>
            <w:vAlign w:val="center"/>
            <w:tcPrChange w:id="14044" w:author="Rafi Aziizi" w:date="2021-11-14T20:36:00Z">
              <w:tcPr>
                <w:tcW w:w="1985" w:type="dxa"/>
                <w:gridSpan w:val="2"/>
                <w:vAlign w:val="center"/>
              </w:tcPr>
            </w:tcPrChange>
          </w:tcPr>
          <w:p w14:paraId="292B87D2" w14:textId="382B26F6" w:rsidR="00F917E0" w:rsidRPr="00D93EA0" w:rsidRDefault="00F917E0">
            <w:pPr>
              <w:jc w:val="left"/>
              <w:rPr>
                <w:ins w:id="14045" w:author="Rafi Aziizi" w:date="2021-11-14T12:50:00Z"/>
                <w:highlight w:val="yellow"/>
                <w:rPrChange w:id="14046" w:author="Rafi Aziizi" w:date="2021-11-14T20:22:00Z">
                  <w:rPr>
                    <w:ins w:id="14047" w:author="Rafi Aziizi" w:date="2021-11-14T12:50:00Z"/>
                  </w:rPr>
                </w:rPrChange>
              </w:rPr>
              <w:pPrChange w:id="14048" w:author="Rafi Aziizi" w:date="2021-11-14T20:36:00Z">
                <w:pPr/>
              </w:pPrChange>
            </w:pPr>
            <w:ins w:id="14049" w:author="Rafi Aziizi" w:date="2021-11-14T12:53:00Z">
              <w:r w:rsidRPr="00D93EA0">
                <w:rPr>
                  <w:highlight w:val="yellow"/>
                  <w:rPrChange w:id="14050" w:author="Rafi Aziizi" w:date="2021-11-14T20:22:00Z">
                    <w:rPr/>
                  </w:rPrChange>
                </w:rPr>
                <w:t>SP-RC09</w:t>
              </w:r>
            </w:ins>
          </w:p>
        </w:tc>
        <w:tc>
          <w:tcPr>
            <w:tcW w:w="2268" w:type="dxa"/>
            <w:vAlign w:val="center"/>
            <w:tcPrChange w:id="14051" w:author="Rafi Aziizi" w:date="2021-11-14T20:36:00Z">
              <w:tcPr>
                <w:tcW w:w="2268" w:type="dxa"/>
                <w:gridSpan w:val="2"/>
                <w:vAlign w:val="center"/>
              </w:tcPr>
            </w:tcPrChange>
          </w:tcPr>
          <w:p w14:paraId="06063CD6" w14:textId="707D95F6" w:rsidR="00F917E0" w:rsidRPr="00D93EA0" w:rsidRDefault="00F917E0">
            <w:pPr>
              <w:jc w:val="left"/>
              <w:rPr>
                <w:ins w:id="14052" w:author="Rafi Aziizi" w:date="2021-11-14T12:50:00Z"/>
                <w:highlight w:val="yellow"/>
                <w:rPrChange w:id="14053" w:author="Rafi Aziizi" w:date="2021-11-14T20:22:00Z">
                  <w:rPr>
                    <w:ins w:id="14054" w:author="Rafi Aziizi" w:date="2021-11-14T12:50:00Z"/>
                  </w:rPr>
                </w:rPrChange>
              </w:rPr>
              <w:pPrChange w:id="14055" w:author="Rafi Aziizi" w:date="2021-11-14T20:01:00Z">
                <w:pPr/>
              </w:pPrChange>
            </w:pPr>
            <w:ins w:id="14056" w:author="Rafi Aziizi" w:date="2021-11-14T12:54:00Z">
              <w:r w:rsidRPr="00D93EA0">
                <w:rPr>
                  <w:highlight w:val="yellow"/>
                  <w:rPrChange w:id="14057" w:author="Rafi Aziizi" w:date="2021-11-14T20:22:00Z">
                    <w:rPr/>
                  </w:rPrChange>
                </w:rPr>
                <w:t>Lihat Profile Kelas</w:t>
              </w:r>
            </w:ins>
          </w:p>
        </w:tc>
        <w:tc>
          <w:tcPr>
            <w:tcW w:w="1984" w:type="dxa"/>
            <w:vAlign w:val="center"/>
            <w:tcPrChange w:id="14058" w:author="Rafi Aziizi" w:date="2021-11-14T20:36:00Z">
              <w:tcPr>
                <w:tcW w:w="1984" w:type="dxa"/>
                <w:gridSpan w:val="2"/>
                <w:vAlign w:val="center"/>
              </w:tcPr>
            </w:tcPrChange>
          </w:tcPr>
          <w:p w14:paraId="3858A466" w14:textId="65FD630A" w:rsidR="00F917E0" w:rsidRDefault="00F917E0">
            <w:pPr>
              <w:jc w:val="left"/>
              <w:rPr>
                <w:ins w:id="14059" w:author="Rafi Aziizi" w:date="2021-11-14T12:50:00Z"/>
              </w:rPr>
              <w:pPrChange w:id="14060" w:author="Rafi Aziizi" w:date="2021-11-14T20:01:00Z">
                <w:pPr/>
              </w:pPrChange>
            </w:pPr>
            <w:ins w:id="14061" w:author="chaniaayulestari@outlook.com" w:date="2021-11-14T19:31:00Z">
              <w:r>
                <w:t>-</w:t>
              </w:r>
            </w:ins>
          </w:p>
        </w:tc>
        <w:tc>
          <w:tcPr>
            <w:tcW w:w="2977" w:type="dxa"/>
            <w:vAlign w:val="center"/>
            <w:tcPrChange w:id="14062" w:author="Rafi Aziizi" w:date="2021-11-14T20:36:00Z">
              <w:tcPr>
                <w:tcW w:w="2977" w:type="dxa"/>
                <w:gridSpan w:val="2"/>
                <w:vAlign w:val="center"/>
              </w:tcPr>
            </w:tcPrChange>
          </w:tcPr>
          <w:p w14:paraId="3BA7C1E9" w14:textId="009240D6" w:rsidR="00F917E0" w:rsidRDefault="00F917E0">
            <w:pPr>
              <w:jc w:val="left"/>
              <w:rPr>
                <w:ins w:id="14063" w:author="Rafi Aziizi" w:date="2021-11-14T12:50:00Z"/>
              </w:rPr>
              <w:pPrChange w:id="14064" w:author="Rafi Aziizi" w:date="2021-11-14T20:01:00Z">
                <w:pPr/>
              </w:pPrChange>
            </w:pPr>
            <w:ins w:id="14065" w:author="chaniaayulestari@outlook.com" w:date="2021-11-14T19:31:00Z">
              <w:r>
                <w:t xml:space="preserve">Sistem dapat menampilkan </w:t>
              </w:r>
            </w:ins>
            <w:ins w:id="14066" w:author="chaniaayulestari@outlook.com" w:date="2021-11-14T19:44:00Z">
              <w:r>
                <w:t>data kelas secara spesifik</w:t>
              </w:r>
            </w:ins>
          </w:p>
        </w:tc>
        <w:tc>
          <w:tcPr>
            <w:tcW w:w="3402" w:type="dxa"/>
            <w:tcPrChange w:id="14067" w:author="Rafi Aziizi" w:date="2021-11-14T20:36:00Z">
              <w:tcPr>
                <w:tcW w:w="3402" w:type="dxa"/>
                <w:gridSpan w:val="2"/>
              </w:tcPr>
            </w:tcPrChange>
          </w:tcPr>
          <w:p w14:paraId="7AD2CC2B" w14:textId="6E5B2B9D" w:rsidR="00C15E41" w:rsidRDefault="00C15E41" w:rsidP="00F917E0">
            <w:pPr>
              <w:rPr>
                <w:ins w:id="14068" w:author="Rafi Aziizi" w:date="2021-11-14T20:34:00Z"/>
              </w:rPr>
            </w:pPr>
            <w:ins w:id="14069" w:author="Rafi Aziizi" w:date="2021-11-14T20:34:00Z">
              <w:r>
                <w:rPr>
                  <w:noProof/>
                </w:rPr>
                <w:drawing>
                  <wp:inline distT="0" distB="0" distL="0" distR="0" wp14:anchorId="304C11F3" wp14:editId="00C0BE85">
                    <wp:extent cx="3676650" cy="212559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3694510" cy="2135920"/>
                            </a:xfrm>
                            <a:prstGeom prst="rect">
                              <a:avLst/>
                            </a:prstGeom>
                            <a:noFill/>
                            <a:ln>
                              <a:noFill/>
                            </a:ln>
                          </pic:spPr>
                        </pic:pic>
                      </a:graphicData>
                    </a:graphic>
                  </wp:inline>
                </w:drawing>
              </w:r>
            </w:ins>
          </w:p>
          <w:p w14:paraId="2DC6CDDB" w14:textId="3D398836" w:rsidR="00F917E0" w:rsidRDefault="00F917E0" w:rsidP="00F917E0">
            <w:pPr>
              <w:rPr>
                <w:ins w:id="14070" w:author="Rafi Aziizi" w:date="2021-11-14T12:50:00Z"/>
              </w:rPr>
            </w:pPr>
            <w:ins w:id="14071" w:author="chaniaayulestari@outlook.com" w:date="2021-11-14T19:31:00Z">
              <w:r>
                <w:t xml:space="preserve">Pada gambar </w:t>
              </w:r>
            </w:ins>
            <w:ins w:id="14072" w:author="Rafi Aziizi" w:date="2021-11-14T20:21:00Z">
              <w:r w:rsidR="00110DAD">
                <w:t>di atas,</w:t>
              </w:r>
            </w:ins>
            <w:ins w:id="14073" w:author="chaniaayulestari@outlook.com" w:date="2021-11-14T19:31:00Z">
              <w:del w:id="14074" w:author="Rafi Aziizi" w:date="2021-11-14T20:21:00Z">
                <w:r w:rsidDel="00110DAD">
                  <w:delText>diatas,</w:delText>
                </w:r>
              </w:del>
              <w:r>
                <w:t xml:space="preserve"> terbukti bahwa fitur ini dapat menampilkan profile kelas </w:t>
              </w:r>
            </w:ins>
            <w:ins w:id="14075" w:author="chaniaayulestari@outlook.com" w:date="2021-11-14T19:32:00Z">
              <w:r>
                <w:t xml:space="preserve">secara </w:t>
              </w:r>
            </w:ins>
            <w:ins w:id="14076" w:author="chaniaayulestari@outlook.com" w:date="2021-11-14T19:44:00Z">
              <w:r>
                <w:t>spesifik</w:t>
              </w:r>
            </w:ins>
            <w:ins w:id="14077" w:author="Rafi Aziizi" w:date="2021-11-14T20:57:00Z">
              <w:r w:rsidR="00F065F7">
                <w:t>.</w:t>
              </w:r>
            </w:ins>
          </w:p>
        </w:tc>
        <w:tc>
          <w:tcPr>
            <w:tcW w:w="1417" w:type="dxa"/>
            <w:vAlign w:val="center"/>
            <w:tcPrChange w:id="14078" w:author="Rafi Aziizi" w:date="2021-11-14T20:36:00Z">
              <w:tcPr>
                <w:tcW w:w="1417" w:type="dxa"/>
                <w:gridSpan w:val="2"/>
                <w:vAlign w:val="center"/>
              </w:tcPr>
            </w:tcPrChange>
          </w:tcPr>
          <w:p w14:paraId="3ED4059A" w14:textId="19CA2F5E" w:rsidR="00F917E0" w:rsidRDefault="00F917E0">
            <w:pPr>
              <w:jc w:val="center"/>
              <w:rPr>
                <w:ins w:id="14079" w:author="Rafi Aziizi" w:date="2021-11-14T12:50:00Z"/>
              </w:rPr>
              <w:pPrChange w:id="14080" w:author="Rafi Aziizi" w:date="2021-11-14T20:09:00Z">
                <w:pPr/>
              </w:pPrChange>
            </w:pPr>
            <w:ins w:id="14081" w:author="chaniaayulestari@outlook.com" w:date="2021-11-14T19:44:00Z">
              <w:r>
                <w:t>sesuai</w:t>
              </w:r>
            </w:ins>
          </w:p>
        </w:tc>
      </w:tr>
      <w:tr w:rsidR="00C15E41" w14:paraId="757A07A8" w14:textId="77777777" w:rsidTr="00C15E41">
        <w:tblPrEx>
          <w:tblW w:w="14601" w:type="dxa"/>
          <w:tblInd w:w="-318" w:type="dxa"/>
          <w:tblPrExChange w:id="14082" w:author="Rafi Aziizi" w:date="2021-11-14T20:36:00Z">
            <w:tblPrEx>
              <w:tblW w:w="14601" w:type="dxa"/>
              <w:tblInd w:w="-318" w:type="dxa"/>
            </w:tblPrEx>
          </w:tblPrExChange>
        </w:tblPrEx>
        <w:trPr>
          <w:ins w:id="14083" w:author="Rafi Aziizi" w:date="2021-11-14T12:50:00Z"/>
          <w:trPrChange w:id="14084" w:author="Rafi Aziizi" w:date="2021-11-14T20:36:00Z">
            <w:trPr>
              <w:gridBefore w:val="2"/>
            </w:trPr>
          </w:trPrChange>
        </w:trPr>
        <w:tc>
          <w:tcPr>
            <w:tcW w:w="568" w:type="dxa"/>
            <w:vAlign w:val="center"/>
            <w:tcPrChange w:id="14085" w:author="Rafi Aziizi" w:date="2021-11-14T20:36:00Z">
              <w:tcPr>
                <w:tcW w:w="568" w:type="dxa"/>
              </w:tcPr>
            </w:tcPrChange>
          </w:tcPr>
          <w:p w14:paraId="1DF6DC64" w14:textId="270AE29C" w:rsidR="00F917E0" w:rsidRDefault="00F917E0">
            <w:pPr>
              <w:jc w:val="left"/>
              <w:rPr>
                <w:ins w:id="14086" w:author="Rafi Aziizi" w:date="2021-11-14T12:50:00Z"/>
              </w:rPr>
              <w:pPrChange w:id="14087" w:author="Rafi Aziizi" w:date="2021-11-14T20:36:00Z">
                <w:pPr/>
              </w:pPrChange>
            </w:pPr>
            <w:ins w:id="14088" w:author="Rafi Aziizi" w:date="2021-11-14T12:50:00Z">
              <w:r>
                <w:lastRenderedPageBreak/>
                <w:t>46</w:t>
              </w:r>
            </w:ins>
          </w:p>
        </w:tc>
        <w:tc>
          <w:tcPr>
            <w:tcW w:w="1985" w:type="dxa"/>
            <w:vAlign w:val="center"/>
            <w:tcPrChange w:id="14089" w:author="Rafi Aziizi" w:date="2021-11-14T20:36:00Z">
              <w:tcPr>
                <w:tcW w:w="1985" w:type="dxa"/>
                <w:gridSpan w:val="2"/>
                <w:vAlign w:val="center"/>
              </w:tcPr>
            </w:tcPrChange>
          </w:tcPr>
          <w:p w14:paraId="2271A77F" w14:textId="666EC26D" w:rsidR="00F917E0" w:rsidRPr="00D93EA0" w:rsidRDefault="00F917E0">
            <w:pPr>
              <w:jc w:val="left"/>
              <w:rPr>
                <w:ins w:id="14090" w:author="Rafi Aziizi" w:date="2021-11-14T12:50:00Z"/>
                <w:highlight w:val="yellow"/>
                <w:rPrChange w:id="14091" w:author="Rafi Aziizi" w:date="2021-11-14T20:22:00Z">
                  <w:rPr>
                    <w:ins w:id="14092" w:author="Rafi Aziizi" w:date="2021-11-14T12:50:00Z"/>
                  </w:rPr>
                </w:rPrChange>
              </w:rPr>
              <w:pPrChange w:id="14093" w:author="Rafi Aziizi" w:date="2021-11-14T20:36:00Z">
                <w:pPr/>
              </w:pPrChange>
            </w:pPr>
            <w:ins w:id="14094" w:author="Rafi Aziizi" w:date="2021-11-14T12:53:00Z">
              <w:r w:rsidRPr="00D93EA0">
                <w:rPr>
                  <w:highlight w:val="yellow"/>
                  <w:rPrChange w:id="14095" w:author="Rafi Aziizi" w:date="2021-11-14T20:22:00Z">
                    <w:rPr/>
                  </w:rPrChange>
                </w:rPr>
                <w:t>SP-RC10</w:t>
              </w:r>
            </w:ins>
          </w:p>
        </w:tc>
        <w:tc>
          <w:tcPr>
            <w:tcW w:w="2268" w:type="dxa"/>
            <w:vAlign w:val="center"/>
            <w:tcPrChange w:id="14096" w:author="Rafi Aziizi" w:date="2021-11-14T20:36:00Z">
              <w:tcPr>
                <w:tcW w:w="2268" w:type="dxa"/>
                <w:gridSpan w:val="2"/>
                <w:vAlign w:val="center"/>
              </w:tcPr>
            </w:tcPrChange>
          </w:tcPr>
          <w:p w14:paraId="7D336B54" w14:textId="49A528EF" w:rsidR="00F917E0" w:rsidRPr="00D93EA0" w:rsidRDefault="00F917E0">
            <w:pPr>
              <w:jc w:val="left"/>
              <w:rPr>
                <w:ins w:id="14097" w:author="Rafi Aziizi" w:date="2021-11-14T12:50:00Z"/>
                <w:highlight w:val="yellow"/>
                <w:rPrChange w:id="14098" w:author="Rafi Aziizi" w:date="2021-11-14T20:22:00Z">
                  <w:rPr>
                    <w:ins w:id="14099" w:author="Rafi Aziizi" w:date="2021-11-14T12:50:00Z"/>
                  </w:rPr>
                </w:rPrChange>
              </w:rPr>
              <w:pPrChange w:id="14100" w:author="Rafi Aziizi" w:date="2021-11-14T20:01:00Z">
                <w:pPr/>
              </w:pPrChange>
            </w:pPr>
            <w:commentRangeStart w:id="14101"/>
            <w:ins w:id="14102" w:author="Rafi Aziizi" w:date="2021-11-14T12:54:00Z">
              <w:r w:rsidRPr="00D93EA0">
                <w:rPr>
                  <w:highlight w:val="yellow"/>
                  <w:rPrChange w:id="14103" w:author="Rafi Aziizi" w:date="2021-11-14T20:22:00Z">
                    <w:rPr/>
                  </w:rPrChange>
                </w:rPr>
                <w:t>Lihat Anggota Kelas</w:t>
              </w:r>
              <w:commentRangeEnd w:id="14101"/>
              <w:r w:rsidRPr="00D93EA0">
                <w:rPr>
                  <w:rStyle w:val="CommentReference"/>
                  <w:highlight w:val="yellow"/>
                  <w:rPrChange w:id="14104" w:author="Rafi Aziizi" w:date="2021-11-14T20:22:00Z">
                    <w:rPr>
                      <w:rStyle w:val="CommentReference"/>
                    </w:rPr>
                  </w:rPrChange>
                </w:rPr>
                <w:commentReference w:id="14101"/>
              </w:r>
            </w:ins>
          </w:p>
        </w:tc>
        <w:tc>
          <w:tcPr>
            <w:tcW w:w="1984" w:type="dxa"/>
            <w:vAlign w:val="center"/>
            <w:tcPrChange w:id="14105" w:author="Rafi Aziizi" w:date="2021-11-14T20:36:00Z">
              <w:tcPr>
                <w:tcW w:w="1984" w:type="dxa"/>
                <w:gridSpan w:val="2"/>
                <w:vAlign w:val="center"/>
              </w:tcPr>
            </w:tcPrChange>
          </w:tcPr>
          <w:p w14:paraId="38A97E8F" w14:textId="3FBFA01A" w:rsidR="00F917E0" w:rsidRDefault="00C15E41">
            <w:pPr>
              <w:jc w:val="left"/>
              <w:rPr>
                <w:ins w:id="14106" w:author="Rafi Aziizi" w:date="2021-11-14T12:50:00Z"/>
              </w:rPr>
              <w:pPrChange w:id="14107" w:author="Rafi Aziizi" w:date="2021-11-14T20:01:00Z">
                <w:pPr/>
              </w:pPrChange>
            </w:pPr>
            <w:ins w:id="14108" w:author="Rafi Aziizi" w:date="2021-11-14T20:34:00Z">
              <w:r>
                <w:t>D</w:t>
              </w:r>
            </w:ins>
            <w:ins w:id="14109" w:author="chaniaayulestari@outlook.com" w:date="2021-11-14T19:53:00Z">
              <w:del w:id="14110" w:author="Rafi Aziizi" w:date="2021-11-14T20:34:00Z">
                <w:r w:rsidR="007D3344" w:rsidDel="00C15E41">
                  <w:delText>d</w:delText>
                </w:r>
              </w:del>
              <w:r w:rsidR="007D3344">
                <w:t>ata siswa</w:t>
              </w:r>
            </w:ins>
          </w:p>
        </w:tc>
        <w:tc>
          <w:tcPr>
            <w:tcW w:w="2977" w:type="dxa"/>
            <w:vAlign w:val="center"/>
            <w:tcPrChange w:id="14111" w:author="Rafi Aziizi" w:date="2021-11-14T20:36:00Z">
              <w:tcPr>
                <w:tcW w:w="2977" w:type="dxa"/>
                <w:gridSpan w:val="2"/>
                <w:vAlign w:val="center"/>
              </w:tcPr>
            </w:tcPrChange>
          </w:tcPr>
          <w:p w14:paraId="59691654" w14:textId="0C10EA44" w:rsidR="00F917E0" w:rsidRDefault="00F917E0">
            <w:pPr>
              <w:jc w:val="left"/>
              <w:rPr>
                <w:ins w:id="14112" w:author="Rafi Aziizi" w:date="2021-11-14T12:50:00Z"/>
              </w:rPr>
              <w:pPrChange w:id="14113" w:author="Rafi Aziizi" w:date="2021-11-14T20:01:00Z">
                <w:pPr/>
              </w:pPrChange>
            </w:pPr>
            <w:ins w:id="14114" w:author="chaniaayulestari@outlook.com" w:date="2021-11-14T19:32:00Z">
              <w:r>
                <w:t xml:space="preserve">Sistem dapat menampilkan </w:t>
              </w:r>
            </w:ins>
            <w:ins w:id="14115" w:author="chaniaayulestari@outlook.com" w:date="2021-11-14T19:33:00Z">
              <w:r>
                <w:t xml:space="preserve">seluruh anggota </w:t>
              </w:r>
            </w:ins>
            <w:ins w:id="14116" w:author="chaniaayulestari@outlook.com" w:date="2021-11-14T19:32:00Z">
              <w:r>
                <w:t xml:space="preserve"> kelas</w:t>
              </w:r>
            </w:ins>
            <w:ins w:id="14117" w:author="Rafi Aziizi" w:date="2021-11-14T20:58:00Z">
              <w:r w:rsidR="00F065F7">
                <w:t xml:space="preserve"> dan riwayat absensi siswa berdasarkan data kelas yang terkait</w:t>
              </w:r>
            </w:ins>
          </w:p>
        </w:tc>
        <w:tc>
          <w:tcPr>
            <w:tcW w:w="3402" w:type="dxa"/>
            <w:tcPrChange w:id="14118" w:author="Rafi Aziizi" w:date="2021-11-14T20:36:00Z">
              <w:tcPr>
                <w:tcW w:w="3402" w:type="dxa"/>
                <w:gridSpan w:val="2"/>
              </w:tcPr>
            </w:tcPrChange>
          </w:tcPr>
          <w:p w14:paraId="73C345B3" w14:textId="361B2206" w:rsidR="00C15E41" w:rsidRDefault="00C15E41" w:rsidP="00F917E0">
            <w:pPr>
              <w:rPr>
                <w:ins w:id="14119" w:author="Rafi Aziizi" w:date="2021-11-14T20:34:00Z"/>
              </w:rPr>
            </w:pPr>
            <w:ins w:id="14120" w:author="Rafi Aziizi" w:date="2021-11-14T20:34:00Z">
              <w:r>
                <w:rPr>
                  <w:noProof/>
                </w:rPr>
                <w:drawing>
                  <wp:inline distT="0" distB="0" distL="0" distR="0" wp14:anchorId="3E190404" wp14:editId="3702C493">
                    <wp:extent cx="3629025" cy="2100317"/>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248" cstate="print">
                              <a:extLst>
                                <a:ext uri="{28A0092B-C50C-407E-A947-70E740481C1C}">
                                  <a14:useLocalDpi xmlns:a14="http://schemas.microsoft.com/office/drawing/2010/main" val="0"/>
                                </a:ext>
                              </a:extLst>
                            </a:blip>
                            <a:srcRect/>
                            <a:stretch>
                              <a:fillRect/>
                            </a:stretch>
                          </pic:blipFill>
                          <pic:spPr bwMode="auto">
                            <a:xfrm>
                              <a:off x="0" y="0"/>
                              <a:ext cx="3644212" cy="2109107"/>
                            </a:xfrm>
                            <a:prstGeom prst="rect">
                              <a:avLst/>
                            </a:prstGeom>
                            <a:noFill/>
                            <a:ln>
                              <a:noFill/>
                            </a:ln>
                          </pic:spPr>
                        </pic:pic>
                      </a:graphicData>
                    </a:graphic>
                  </wp:inline>
                </w:drawing>
              </w:r>
            </w:ins>
          </w:p>
          <w:p w14:paraId="2F8A8150" w14:textId="46A958EE" w:rsidR="00F917E0" w:rsidRDefault="00F917E0" w:rsidP="00F917E0">
            <w:pPr>
              <w:rPr>
                <w:ins w:id="14121" w:author="Rafi Aziizi" w:date="2021-11-14T12:50:00Z"/>
              </w:rPr>
            </w:pPr>
            <w:ins w:id="14122" w:author="chaniaayulestari@outlook.com" w:date="2021-11-14T19:33:00Z">
              <w:r>
                <w:t xml:space="preserve">Pada gambar </w:t>
              </w:r>
            </w:ins>
            <w:ins w:id="14123" w:author="Rafi Aziizi" w:date="2021-11-14T20:21:00Z">
              <w:r w:rsidR="00110DAD">
                <w:t>di atas,</w:t>
              </w:r>
            </w:ins>
            <w:ins w:id="14124" w:author="chaniaayulestari@outlook.com" w:date="2021-11-14T19:33:00Z">
              <w:del w:id="14125" w:author="Rafi Aziizi" w:date="2021-11-14T20:21:00Z">
                <w:r w:rsidDel="00110DAD">
                  <w:delText>diatas,</w:delText>
                </w:r>
              </w:del>
              <w:r>
                <w:t xml:space="preserve"> terbukti bahwa fitur ini dapat menampilkan seluruh anggota kelas </w:t>
              </w:r>
            </w:ins>
            <w:ins w:id="14126" w:author="Rafi Aziizi" w:date="2021-11-14T20:57:00Z">
              <w:r w:rsidR="00F065F7">
                <w:t>dan riwayat absensi</w:t>
              </w:r>
            </w:ins>
            <w:ins w:id="14127" w:author="Rafi Aziizi" w:date="2021-11-14T20:58:00Z">
              <w:r w:rsidR="00F065F7">
                <w:t xml:space="preserve"> siswa berdasarkan kelas tertentu secara </w:t>
              </w:r>
            </w:ins>
            <w:ins w:id="14128" w:author="chaniaayulestari@outlook.com" w:date="2021-11-14T19:33:00Z">
              <w:r>
                <w:t>detail</w:t>
              </w:r>
            </w:ins>
            <w:ins w:id="14129" w:author="Rafi Aziizi" w:date="2021-11-14T20:57:00Z">
              <w:r w:rsidR="00F065F7">
                <w:t>.</w:t>
              </w:r>
            </w:ins>
            <w:ins w:id="14130" w:author="chaniaayulestari@outlook.com" w:date="2021-11-14T19:33:00Z">
              <w:del w:id="14131" w:author="Rafi Aziizi" w:date="2021-11-14T20:57:00Z">
                <w:r w:rsidDel="00F065F7">
                  <w:delText xml:space="preserve"> </w:delText>
                </w:r>
              </w:del>
            </w:ins>
          </w:p>
        </w:tc>
        <w:tc>
          <w:tcPr>
            <w:tcW w:w="1417" w:type="dxa"/>
            <w:vAlign w:val="center"/>
            <w:tcPrChange w:id="14132" w:author="Rafi Aziizi" w:date="2021-11-14T20:36:00Z">
              <w:tcPr>
                <w:tcW w:w="1417" w:type="dxa"/>
                <w:gridSpan w:val="2"/>
                <w:vAlign w:val="center"/>
              </w:tcPr>
            </w:tcPrChange>
          </w:tcPr>
          <w:p w14:paraId="6F8FAA02" w14:textId="44CCB921" w:rsidR="00F917E0" w:rsidRDefault="00F917E0">
            <w:pPr>
              <w:jc w:val="center"/>
              <w:rPr>
                <w:ins w:id="14133" w:author="Rafi Aziizi" w:date="2021-11-14T12:50:00Z"/>
              </w:rPr>
              <w:pPrChange w:id="14134" w:author="Rafi Aziizi" w:date="2021-11-14T20:09:00Z">
                <w:pPr/>
              </w:pPrChange>
            </w:pPr>
            <w:ins w:id="14135" w:author="chaniaayulestari@outlook.com" w:date="2021-11-14T19:44:00Z">
              <w:r>
                <w:t>sesuai</w:t>
              </w:r>
            </w:ins>
          </w:p>
        </w:tc>
      </w:tr>
      <w:tr w:rsidR="00C15E41" w14:paraId="5E9A5799" w14:textId="77777777" w:rsidTr="00C15E41">
        <w:tblPrEx>
          <w:tblW w:w="14601" w:type="dxa"/>
          <w:tblInd w:w="-318" w:type="dxa"/>
          <w:tblPrExChange w:id="14136" w:author="Rafi Aziizi" w:date="2021-11-14T20:36:00Z">
            <w:tblPrEx>
              <w:tblW w:w="14601" w:type="dxa"/>
              <w:tblInd w:w="-318" w:type="dxa"/>
            </w:tblPrEx>
          </w:tblPrExChange>
        </w:tblPrEx>
        <w:trPr>
          <w:ins w:id="14137" w:author="Rafi Aziizi" w:date="2021-11-14T12:52:00Z"/>
          <w:trPrChange w:id="14138" w:author="Rafi Aziizi" w:date="2021-11-14T20:36:00Z">
            <w:trPr>
              <w:gridBefore w:val="2"/>
            </w:trPr>
          </w:trPrChange>
        </w:trPr>
        <w:tc>
          <w:tcPr>
            <w:tcW w:w="568" w:type="dxa"/>
            <w:vAlign w:val="center"/>
            <w:tcPrChange w:id="14139" w:author="Rafi Aziizi" w:date="2021-11-14T20:36:00Z">
              <w:tcPr>
                <w:tcW w:w="568" w:type="dxa"/>
              </w:tcPr>
            </w:tcPrChange>
          </w:tcPr>
          <w:p w14:paraId="5CDC12CE" w14:textId="65C54C25" w:rsidR="00F917E0" w:rsidRDefault="00F917E0">
            <w:pPr>
              <w:jc w:val="left"/>
              <w:rPr>
                <w:ins w:id="14140" w:author="Rafi Aziizi" w:date="2021-11-14T12:52:00Z"/>
              </w:rPr>
              <w:pPrChange w:id="14141" w:author="Rafi Aziizi" w:date="2021-11-14T20:36:00Z">
                <w:pPr/>
              </w:pPrChange>
            </w:pPr>
            <w:ins w:id="14142" w:author="Rafi Aziizi" w:date="2021-11-14T12:53:00Z">
              <w:r>
                <w:t>47</w:t>
              </w:r>
            </w:ins>
          </w:p>
        </w:tc>
        <w:tc>
          <w:tcPr>
            <w:tcW w:w="1985" w:type="dxa"/>
            <w:vAlign w:val="center"/>
            <w:tcPrChange w:id="14143" w:author="Rafi Aziizi" w:date="2021-11-14T20:36:00Z">
              <w:tcPr>
                <w:tcW w:w="1985" w:type="dxa"/>
                <w:gridSpan w:val="2"/>
                <w:vAlign w:val="center"/>
              </w:tcPr>
            </w:tcPrChange>
          </w:tcPr>
          <w:p w14:paraId="01CA4993" w14:textId="4225BA39" w:rsidR="00F917E0" w:rsidRPr="00022F71" w:rsidRDefault="00F917E0">
            <w:pPr>
              <w:jc w:val="left"/>
              <w:rPr>
                <w:ins w:id="14144" w:author="Rafi Aziizi" w:date="2021-11-14T12:52:00Z"/>
              </w:rPr>
              <w:pPrChange w:id="14145" w:author="Rafi Aziizi" w:date="2021-11-14T20:36:00Z">
                <w:pPr/>
              </w:pPrChange>
            </w:pPr>
            <w:ins w:id="14146" w:author="Rafi Aziizi" w:date="2021-11-14T12:53:00Z">
              <w:r w:rsidRPr="00022F71">
                <w:t>SP-RC15.5</w:t>
              </w:r>
            </w:ins>
          </w:p>
        </w:tc>
        <w:tc>
          <w:tcPr>
            <w:tcW w:w="2268" w:type="dxa"/>
            <w:vAlign w:val="center"/>
            <w:tcPrChange w:id="14147" w:author="Rafi Aziizi" w:date="2021-11-14T20:36:00Z">
              <w:tcPr>
                <w:tcW w:w="2268" w:type="dxa"/>
                <w:gridSpan w:val="2"/>
                <w:vAlign w:val="center"/>
              </w:tcPr>
            </w:tcPrChange>
          </w:tcPr>
          <w:p w14:paraId="48752C9F" w14:textId="4F050CC4" w:rsidR="00F917E0" w:rsidRDefault="00F917E0">
            <w:pPr>
              <w:jc w:val="left"/>
              <w:rPr>
                <w:ins w:id="14148" w:author="Rafi Aziizi" w:date="2021-11-14T12:52:00Z"/>
              </w:rPr>
              <w:pPrChange w:id="14149" w:author="Rafi Aziizi" w:date="2021-11-14T20:01:00Z">
                <w:pPr/>
              </w:pPrChange>
            </w:pPr>
            <w:commentRangeStart w:id="14150"/>
            <w:ins w:id="14151" w:author="Rafi Aziizi" w:date="2021-11-14T12:54:00Z">
              <w:r>
                <w:t>Cetak Riwayat Absensi Anggota Kelas</w:t>
              </w:r>
              <w:commentRangeEnd w:id="14150"/>
              <w:r>
                <w:rPr>
                  <w:rStyle w:val="CommentReference"/>
                </w:rPr>
                <w:commentReference w:id="14150"/>
              </w:r>
            </w:ins>
          </w:p>
        </w:tc>
        <w:tc>
          <w:tcPr>
            <w:tcW w:w="1984" w:type="dxa"/>
            <w:vAlign w:val="center"/>
            <w:tcPrChange w:id="14152" w:author="Rafi Aziizi" w:date="2021-11-14T20:36:00Z">
              <w:tcPr>
                <w:tcW w:w="1984" w:type="dxa"/>
                <w:gridSpan w:val="2"/>
                <w:vAlign w:val="center"/>
              </w:tcPr>
            </w:tcPrChange>
          </w:tcPr>
          <w:p w14:paraId="523DADA6" w14:textId="356DD64B" w:rsidR="00F917E0" w:rsidRDefault="00C15E41">
            <w:pPr>
              <w:jc w:val="left"/>
              <w:rPr>
                <w:ins w:id="14153" w:author="Rafi Aziizi" w:date="2021-11-14T12:52:00Z"/>
              </w:rPr>
              <w:pPrChange w:id="14154" w:author="Rafi Aziizi" w:date="2021-11-14T20:01:00Z">
                <w:pPr/>
              </w:pPrChange>
            </w:pPr>
            <w:ins w:id="14155" w:author="Rafi Aziizi" w:date="2021-11-14T20:34:00Z">
              <w:r>
                <w:t>D</w:t>
              </w:r>
            </w:ins>
            <w:ins w:id="14156" w:author="chaniaayulestari@outlook.com" w:date="2021-11-14T19:46:00Z">
              <w:del w:id="14157" w:author="Rafi Aziizi" w:date="2021-11-14T20:34:00Z">
                <w:r w:rsidR="00F917E0" w:rsidDel="00C15E41">
                  <w:delText>d</w:delText>
                </w:r>
              </w:del>
              <w:r w:rsidR="00F917E0">
                <w:t>ata</w:t>
              </w:r>
            </w:ins>
            <w:ins w:id="14158" w:author="chaniaayulestari@outlook.com" w:date="2021-11-14T19:50:00Z">
              <w:r w:rsidR="00F917E0">
                <w:t xml:space="preserve"> laporan</w:t>
              </w:r>
            </w:ins>
            <w:ins w:id="14159" w:author="chaniaayulestari@outlook.com" w:date="2021-11-14T19:46:00Z">
              <w:r w:rsidR="00F917E0">
                <w:t xml:space="preserve"> absen siswa</w:t>
              </w:r>
            </w:ins>
            <w:ins w:id="14160" w:author="chaniaayulestari@outlook.com" w:date="2021-11-14T19:51:00Z">
              <w:r w:rsidR="00D62D62">
                <w:t xml:space="preserve"> </w:t>
              </w:r>
            </w:ins>
            <w:ins w:id="14161" w:author="chaniaayulestari@outlook.com" w:date="2021-11-14T19:52:00Z">
              <w:r w:rsidR="00D62D62">
                <w:t>dan data siswa</w:t>
              </w:r>
            </w:ins>
          </w:p>
        </w:tc>
        <w:tc>
          <w:tcPr>
            <w:tcW w:w="2977" w:type="dxa"/>
            <w:vAlign w:val="center"/>
            <w:tcPrChange w:id="14162" w:author="Rafi Aziizi" w:date="2021-11-14T20:36:00Z">
              <w:tcPr>
                <w:tcW w:w="2977" w:type="dxa"/>
                <w:gridSpan w:val="2"/>
                <w:vAlign w:val="center"/>
              </w:tcPr>
            </w:tcPrChange>
          </w:tcPr>
          <w:p w14:paraId="233B9AA3" w14:textId="6CFA0E26" w:rsidR="00F917E0" w:rsidRDefault="00F917E0">
            <w:pPr>
              <w:jc w:val="left"/>
              <w:rPr>
                <w:ins w:id="14163" w:author="Rafi Aziizi" w:date="2021-11-14T12:52:00Z"/>
              </w:rPr>
              <w:pPrChange w:id="14164" w:author="Rafi Aziizi" w:date="2021-11-14T20:01:00Z">
                <w:pPr/>
              </w:pPrChange>
            </w:pPr>
            <w:ins w:id="14165" w:author="chaniaayulestari@outlook.com" w:date="2021-11-14T19:45:00Z">
              <w:r>
                <w:t xml:space="preserve">Sistem dapat mencetak riwayat absen  siswa berdasarkan </w:t>
              </w:r>
            </w:ins>
            <w:ins w:id="14166" w:author="chaniaayulestari@outlook.com" w:date="2021-11-14T19:46:00Z">
              <w:r>
                <w:t>kelas tertentu</w:t>
              </w:r>
            </w:ins>
          </w:p>
        </w:tc>
        <w:tc>
          <w:tcPr>
            <w:tcW w:w="3402" w:type="dxa"/>
            <w:tcPrChange w:id="14167" w:author="Rafi Aziizi" w:date="2021-11-14T20:36:00Z">
              <w:tcPr>
                <w:tcW w:w="3402" w:type="dxa"/>
                <w:gridSpan w:val="2"/>
              </w:tcPr>
            </w:tcPrChange>
          </w:tcPr>
          <w:p w14:paraId="40A8372E" w14:textId="51DCBBC7" w:rsidR="00F917E0" w:rsidRDefault="00F917E0" w:rsidP="00F917E0">
            <w:pPr>
              <w:rPr>
                <w:ins w:id="14168" w:author="Rafi Aziizi" w:date="2021-11-14T12:52:00Z"/>
              </w:rPr>
            </w:pPr>
            <w:ins w:id="14169" w:author="chaniaayulestari@outlook.com" w:date="2021-11-14T19:45:00Z">
              <w:r>
                <w:t xml:space="preserve">Pada gambar </w:t>
              </w:r>
            </w:ins>
            <w:ins w:id="14170" w:author="Rafi Aziizi" w:date="2021-11-14T20:21:00Z">
              <w:r w:rsidR="00110DAD">
                <w:t>di atas,</w:t>
              </w:r>
            </w:ins>
            <w:ins w:id="14171" w:author="chaniaayulestari@outlook.com" w:date="2021-11-14T19:45:00Z">
              <w:del w:id="14172" w:author="Rafi Aziizi" w:date="2021-11-14T20:21:00Z">
                <w:r w:rsidDel="00110DAD">
                  <w:delText>diatas,</w:delText>
                </w:r>
              </w:del>
              <w:r>
                <w:t xml:space="preserve"> terbukti bahwa fitur ini dapat </w:t>
              </w:r>
            </w:ins>
            <w:ins w:id="14173" w:author="chaniaayulestari@outlook.com" w:date="2021-11-14T19:46:00Z">
              <w:r>
                <w:t>mencetak data riwayat absen berdasarkan kelas tertentu</w:t>
              </w:r>
            </w:ins>
            <w:ins w:id="14174" w:author="chaniaayulestari@outlook.com" w:date="2021-11-14T19:45:00Z">
              <w:r>
                <w:t xml:space="preserve"> </w:t>
              </w:r>
            </w:ins>
          </w:p>
        </w:tc>
        <w:tc>
          <w:tcPr>
            <w:tcW w:w="1417" w:type="dxa"/>
            <w:vAlign w:val="center"/>
            <w:tcPrChange w:id="14175" w:author="Rafi Aziizi" w:date="2021-11-14T20:36:00Z">
              <w:tcPr>
                <w:tcW w:w="1417" w:type="dxa"/>
                <w:gridSpan w:val="2"/>
                <w:vAlign w:val="center"/>
              </w:tcPr>
            </w:tcPrChange>
          </w:tcPr>
          <w:p w14:paraId="1059C2FF" w14:textId="3F46AA7B" w:rsidR="00F917E0" w:rsidRDefault="00F917E0">
            <w:pPr>
              <w:jc w:val="center"/>
              <w:rPr>
                <w:ins w:id="14176" w:author="Rafi Aziizi" w:date="2021-11-14T12:52:00Z"/>
              </w:rPr>
              <w:pPrChange w:id="14177" w:author="Rafi Aziizi" w:date="2021-11-14T20:09:00Z">
                <w:pPr/>
              </w:pPrChange>
            </w:pPr>
            <w:ins w:id="14178" w:author="chaniaayulestari@outlook.com" w:date="2021-11-14T19:46:00Z">
              <w:r>
                <w:t>sesuai</w:t>
              </w:r>
            </w:ins>
          </w:p>
        </w:tc>
      </w:tr>
      <w:tr w:rsidR="00C15E41" w14:paraId="655552FD" w14:textId="77777777" w:rsidTr="00C15E41">
        <w:tblPrEx>
          <w:tblW w:w="14601" w:type="dxa"/>
          <w:tblInd w:w="-318" w:type="dxa"/>
          <w:tblPrExChange w:id="14179" w:author="Rafi Aziizi" w:date="2021-11-14T20:36:00Z">
            <w:tblPrEx>
              <w:tblW w:w="14601" w:type="dxa"/>
              <w:tblInd w:w="-318" w:type="dxa"/>
            </w:tblPrEx>
          </w:tblPrExChange>
        </w:tblPrEx>
        <w:trPr>
          <w:ins w:id="14180" w:author="Rafi Aziizi" w:date="2021-11-14T12:52:00Z"/>
          <w:trPrChange w:id="14181" w:author="Rafi Aziizi" w:date="2021-11-14T20:36:00Z">
            <w:trPr>
              <w:gridBefore w:val="2"/>
            </w:trPr>
          </w:trPrChange>
        </w:trPr>
        <w:tc>
          <w:tcPr>
            <w:tcW w:w="568" w:type="dxa"/>
            <w:vAlign w:val="center"/>
            <w:tcPrChange w:id="14182" w:author="Rafi Aziizi" w:date="2021-11-14T20:36:00Z">
              <w:tcPr>
                <w:tcW w:w="568" w:type="dxa"/>
              </w:tcPr>
            </w:tcPrChange>
          </w:tcPr>
          <w:p w14:paraId="24B838CD" w14:textId="75F07478" w:rsidR="00F917E0" w:rsidRDefault="00F917E0">
            <w:pPr>
              <w:jc w:val="left"/>
              <w:rPr>
                <w:ins w:id="14183" w:author="Rafi Aziizi" w:date="2021-11-14T12:52:00Z"/>
              </w:rPr>
              <w:pPrChange w:id="14184" w:author="Rafi Aziizi" w:date="2021-11-14T20:36:00Z">
                <w:pPr/>
              </w:pPrChange>
            </w:pPr>
            <w:ins w:id="14185" w:author="Rafi Aziizi" w:date="2021-11-14T12:53:00Z">
              <w:r>
                <w:lastRenderedPageBreak/>
                <w:t>48</w:t>
              </w:r>
            </w:ins>
          </w:p>
        </w:tc>
        <w:tc>
          <w:tcPr>
            <w:tcW w:w="1985" w:type="dxa"/>
            <w:vAlign w:val="center"/>
            <w:tcPrChange w:id="14186" w:author="Rafi Aziizi" w:date="2021-11-14T20:36:00Z">
              <w:tcPr>
                <w:tcW w:w="1985" w:type="dxa"/>
                <w:gridSpan w:val="2"/>
                <w:vAlign w:val="center"/>
              </w:tcPr>
            </w:tcPrChange>
          </w:tcPr>
          <w:p w14:paraId="4A67C6A6" w14:textId="3C65E264" w:rsidR="00F917E0" w:rsidRPr="007D03AB" w:rsidRDefault="00F917E0">
            <w:pPr>
              <w:jc w:val="left"/>
              <w:rPr>
                <w:ins w:id="14187" w:author="Rafi Aziizi" w:date="2021-11-14T12:52:00Z"/>
                <w:highlight w:val="yellow"/>
                <w:rPrChange w:id="14188" w:author="chaniaayulestari@outlook.com" w:date="2021-11-14T19:11:00Z">
                  <w:rPr>
                    <w:ins w:id="14189" w:author="Rafi Aziizi" w:date="2021-11-14T12:52:00Z"/>
                  </w:rPr>
                </w:rPrChange>
              </w:rPr>
              <w:pPrChange w:id="14190" w:author="Rafi Aziizi" w:date="2021-11-14T20:36:00Z">
                <w:pPr/>
              </w:pPrChange>
            </w:pPr>
            <w:ins w:id="14191" w:author="Rafi Aziizi" w:date="2021-11-14T12:53:00Z">
              <w:r w:rsidRPr="007D03AB">
                <w:rPr>
                  <w:highlight w:val="yellow"/>
                  <w:rPrChange w:id="14192" w:author="chaniaayulestari@outlook.com" w:date="2021-11-14T19:11:00Z">
                    <w:rPr/>
                  </w:rPrChange>
                </w:rPr>
                <w:t>SP-RC21</w:t>
              </w:r>
            </w:ins>
          </w:p>
        </w:tc>
        <w:tc>
          <w:tcPr>
            <w:tcW w:w="2268" w:type="dxa"/>
            <w:vAlign w:val="center"/>
            <w:tcPrChange w:id="14193" w:author="Rafi Aziizi" w:date="2021-11-14T20:36:00Z">
              <w:tcPr>
                <w:tcW w:w="2268" w:type="dxa"/>
                <w:gridSpan w:val="2"/>
                <w:vAlign w:val="center"/>
              </w:tcPr>
            </w:tcPrChange>
          </w:tcPr>
          <w:p w14:paraId="0A3C99CC" w14:textId="757A0681" w:rsidR="00F917E0" w:rsidRPr="007D03AB" w:rsidRDefault="00F917E0">
            <w:pPr>
              <w:jc w:val="left"/>
              <w:rPr>
                <w:ins w:id="14194" w:author="Rafi Aziizi" w:date="2021-11-14T12:52:00Z"/>
                <w:highlight w:val="yellow"/>
                <w:rPrChange w:id="14195" w:author="chaniaayulestari@outlook.com" w:date="2021-11-14T19:11:00Z">
                  <w:rPr>
                    <w:ins w:id="14196" w:author="Rafi Aziizi" w:date="2021-11-14T12:52:00Z"/>
                  </w:rPr>
                </w:rPrChange>
              </w:rPr>
              <w:pPrChange w:id="14197" w:author="Rafi Aziizi" w:date="2021-11-14T20:01:00Z">
                <w:pPr/>
              </w:pPrChange>
            </w:pPr>
            <w:ins w:id="14198" w:author="Rafi Aziizi" w:date="2021-11-14T12:54:00Z">
              <w:r w:rsidRPr="007D03AB">
                <w:rPr>
                  <w:highlight w:val="yellow"/>
                  <w:rPrChange w:id="14199" w:author="chaniaayulestari@outlook.com" w:date="2021-11-14T19:11:00Z">
                    <w:rPr/>
                  </w:rPrChange>
                </w:rPr>
                <w:t>Lihat Notifikasi</w:t>
              </w:r>
            </w:ins>
          </w:p>
        </w:tc>
        <w:tc>
          <w:tcPr>
            <w:tcW w:w="1984" w:type="dxa"/>
            <w:vAlign w:val="center"/>
            <w:tcPrChange w:id="14200" w:author="Rafi Aziizi" w:date="2021-11-14T20:36:00Z">
              <w:tcPr>
                <w:tcW w:w="1984" w:type="dxa"/>
                <w:gridSpan w:val="2"/>
                <w:vAlign w:val="center"/>
              </w:tcPr>
            </w:tcPrChange>
          </w:tcPr>
          <w:p w14:paraId="51E4EDD7" w14:textId="6454111B" w:rsidR="00F917E0" w:rsidRDefault="00F917E0">
            <w:pPr>
              <w:jc w:val="left"/>
              <w:rPr>
                <w:ins w:id="14201" w:author="Rafi Aziizi" w:date="2021-11-14T12:52:00Z"/>
              </w:rPr>
              <w:pPrChange w:id="14202" w:author="Rafi Aziizi" w:date="2021-11-14T20:01:00Z">
                <w:pPr/>
              </w:pPrChange>
            </w:pPr>
            <w:ins w:id="14203" w:author="chaniaayulestari@outlook.com" w:date="2021-11-14T19:09:00Z">
              <w:r>
                <w:t>-</w:t>
              </w:r>
            </w:ins>
          </w:p>
        </w:tc>
        <w:tc>
          <w:tcPr>
            <w:tcW w:w="2977" w:type="dxa"/>
            <w:vAlign w:val="center"/>
            <w:tcPrChange w:id="14204" w:author="Rafi Aziizi" w:date="2021-11-14T20:36:00Z">
              <w:tcPr>
                <w:tcW w:w="2977" w:type="dxa"/>
                <w:gridSpan w:val="2"/>
                <w:vAlign w:val="center"/>
              </w:tcPr>
            </w:tcPrChange>
          </w:tcPr>
          <w:p w14:paraId="56853CED" w14:textId="4FFDC7A2" w:rsidR="00F917E0" w:rsidRDefault="00F917E0">
            <w:pPr>
              <w:jc w:val="left"/>
              <w:rPr>
                <w:ins w:id="14205" w:author="Rafi Aziizi" w:date="2021-11-14T12:52:00Z"/>
              </w:rPr>
              <w:pPrChange w:id="14206" w:author="Rafi Aziizi" w:date="2021-11-14T20:01:00Z">
                <w:pPr/>
              </w:pPrChange>
            </w:pPr>
            <w:ins w:id="14207" w:author="chaniaayulestari@outlook.com" w:date="2021-11-14T19:09:00Z">
              <w:r>
                <w:t>Sistem dapat menampilkan notifikasi</w:t>
              </w:r>
            </w:ins>
          </w:p>
        </w:tc>
        <w:tc>
          <w:tcPr>
            <w:tcW w:w="3402" w:type="dxa"/>
            <w:tcPrChange w:id="14208" w:author="Rafi Aziizi" w:date="2021-11-14T20:36:00Z">
              <w:tcPr>
                <w:tcW w:w="3402" w:type="dxa"/>
                <w:gridSpan w:val="2"/>
              </w:tcPr>
            </w:tcPrChange>
          </w:tcPr>
          <w:p w14:paraId="311957EC" w14:textId="09066018" w:rsidR="00C15E41" w:rsidRDefault="00C15E41" w:rsidP="00F917E0">
            <w:pPr>
              <w:rPr>
                <w:ins w:id="14209" w:author="Rafi Aziizi" w:date="2021-11-14T20:35:00Z"/>
              </w:rPr>
            </w:pPr>
            <w:ins w:id="14210" w:author="Rafi Aziizi" w:date="2021-11-14T20:35:00Z">
              <w:r>
                <w:rPr>
                  <w:noProof/>
                </w:rPr>
                <w:drawing>
                  <wp:inline distT="0" distB="0" distL="0" distR="0" wp14:anchorId="36CDAEC7" wp14:editId="6C75CE0A">
                    <wp:extent cx="3667125" cy="2125217"/>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249" cstate="print">
                              <a:extLst>
                                <a:ext uri="{28A0092B-C50C-407E-A947-70E740481C1C}">
                                  <a14:useLocalDpi xmlns:a14="http://schemas.microsoft.com/office/drawing/2010/main" val="0"/>
                                </a:ext>
                              </a:extLst>
                            </a:blip>
                            <a:srcRect/>
                            <a:stretch>
                              <a:fillRect/>
                            </a:stretch>
                          </pic:blipFill>
                          <pic:spPr bwMode="auto">
                            <a:xfrm>
                              <a:off x="0" y="0"/>
                              <a:ext cx="3693634" cy="2140580"/>
                            </a:xfrm>
                            <a:prstGeom prst="rect">
                              <a:avLst/>
                            </a:prstGeom>
                            <a:noFill/>
                            <a:ln>
                              <a:noFill/>
                            </a:ln>
                          </pic:spPr>
                        </pic:pic>
                      </a:graphicData>
                    </a:graphic>
                  </wp:inline>
                </w:drawing>
              </w:r>
            </w:ins>
          </w:p>
          <w:p w14:paraId="507F388C" w14:textId="7FF7DC23" w:rsidR="00F917E0" w:rsidRDefault="00F917E0" w:rsidP="00F917E0">
            <w:pPr>
              <w:rPr>
                <w:ins w:id="14211" w:author="Rafi Aziizi" w:date="2021-11-14T12:52:00Z"/>
              </w:rPr>
            </w:pPr>
            <w:ins w:id="14212" w:author="chaniaayulestari@outlook.com" w:date="2021-11-14T19:09:00Z">
              <w:r>
                <w:t xml:space="preserve">Pada gambar </w:t>
              </w:r>
            </w:ins>
            <w:ins w:id="14213" w:author="Rafi Aziizi" w:date="2021-11-14T20:21:00Z">
              <w:r w:rsidR="00110DAD">
                <w:t>di atas,</w:t>
              </w:r>
            </w:ins>
            <w:ins w:id="14214" w:author="chaniaayulestari@outlook.com" w:date="2021-11-14T19:09:00Z">
              <w:del w:id="14215" w:author="Rafi Aziizi" w:date="2021-11-14T20:21:00Z">
                <w:r w:rsidDel="00110DAD">
                  <w:delText>diatas,</w:delText>
                </w:r>
              </w:del>
            </w:ins>
            <w:ins w:id="14216" w:author="Rafi Aziizi" w:date="2021-11-14T20:21:00Z">
              <w:r w:rsidR="00110DAD">
                <w:t xml:space="preserve"> </w:t>
              </w:r>
            </w:ins>
            <w:ins w:id="14217" w:author="chaniaayulestari@outlook.com" w:date="2021-11-14T19:09:00Z">
              <w:r>
                <w:t>fitur ini terbukti dapat dijalankan berda</w:t>
              </w:r>
              <w:del w:id="14218" w:author="Rafi Aziizi" w:date="2021-11-14T20:58:00Z">
                <w:r w:rsidDel="00F065F7">
                  <w:delText>a</w:delText>
                </w:r>
              </w:del>
              <w:r>
                <w:t xml:space="preserve">sarkan status </w:t>
              </w:r>
            </w:ins>
            <w:ins w:id="14219" w:author="chaniaayulestari@outlook.com" w:date="2021-11-14T19:10:00Z">
              <w:r>
                <w:t>kehadiran siswa dengan aturan yang berlaku</w:t>
              </w:r>
            </w:ins>
            <w:ins w:id="14220" w:author="Rafi Aziizi" w:date="2021-11-14T20:58:00Z">
              <w:r w:rsidR="00F065F7">
                <w:t>.</w:t>
              </w:r>
            </w:ins>
          </w:p>
        </w:tc>
        <w:tc>
          <w:tcPr>
            <w:tcW w:w="1417" w:type="dxa"/>
            <w:vAlign w:val="center"/>
            <w:tcPrChange w:id="14221" w:author="Rafi Aziizi" w:date="2021-11-14T20:36:00Z">
              <w:tcPr>
                <w:tcW w:w="1417" w:type="dxa"/>
                <w:gridSpan w:val="2"/>
                <w:vAlign w:val="center"/>
              </w:tcPr>
            </w:tcPrChange>
          </w:tcPr>
          <w:p w14:paraId="3BA934A4" w14:textId="7AC597D1" w:rsidR="00F917E0" w:rsidRDefault="00F917E0">
            <w:pPr>
              <w:jc w:val="center"/>
              <w:rPr>
                <w:ins w:id="14222" w:author="Rafi Aziizi" w:date="2021-11-14T12:52:00Z"/>
              </w:rPr>
              <w:pPrChange w:id="14223" w:author="Rafi Aziizi" w:date="2021-11-14T20:09:00Z">
                <w:pPr/>
              </w:pPrChange>
            </w:pPr>
            <w:ins w:id="14224" w:author="chaniaayulestari@outlook.com" w:date="2021-11-14T19:10:00Z">
              <w:r>
                <w:t>sesuai</w:t>
              </w:r>
            </w:ins>
          </w:p>
        </w:tc>
      </w:tr>
    </w:tbl>
    <w:p w14:paraId="26F7E455" w14:textId="610F516D" w:rsidR="009F1587" w:rsidDel="004A4F76" w:rsidRDefault="009F1587" w:rsidP="009F1587">
      <w:pPr>
        <w:rPr>
          <w:ins w:id="14225" w:author="chaniaayulestari@outlook.com" w:date="2021-11-14T06:22:00Z"/>
          <w:del w:id="14226" w:author="Rafi Aziizi" w:date="2021-11-14T12:48:00Z"/>
        </w:rPr>
      </w:pPr>
    </w:p>
    <w:p w14:paraId="732A5A80" w14:textId="23B3B397" w:rsidR="009F1587" w:rsidDel="004A4F76" w:rsidRDefault="009F1587" w:rsidP="009F1587">
      <w:pPr>
        <w:rPr>
          <w:ins w:id="14227" w:author="chaniaayulestari@outlook.com" w:date="2021-11-14T06:22:00Z"/>
          <w:del w:id="14228" w:author="Rafi Aziizi" w:date="2021-11-14T12:48:00Z"/>
        </w:rPr>
      </w:pPr>
    </w:p>
    <w:p w14:paraId="145C1FC2" w14:textId="3FFD7E66" w:rsidR="009F1587" w:rsidDel="004A4F76" w:rsidRDefault="009F1587" w:rsidP="009F1587">
      <w:pPr>
        <w:rPr>
          <w:ins w:id="14229" w:author="chaniaayulestari@outlook.com" w:date="2021-11-14T06:22:00Z"/>
          <w:del w:id="14230" w:author="Rafi Aziizi" w:date="2021-11-14T12:48:00Z"/>
        </w:rPr>
      </w:pPr>
    </w:p>
    <w:p w14:paraId="50F23AD9" w14:textId="7AE6E106" w:rsidR="009F1587" w:rsidDel="004A4F76" w:rsidRDefault="009F1587" w:rsidP="009F1587">
      <w:pPr>
        <w:rPr>
          <w:ins w:id="14231" w:author="chaniaayulestari@outlook.com" w:date="2021-11-14T06:22:00Z"/>
          <w:del w:id="14232" w:author="Rafi Aziizi" w:date="2021-11-14T12:48:00Z"/>
        </w:rPr>
      </w:pPr>
    </w:p>
    <w:p w14:paraId="62D602C7" w14:textId="06539872" w:rsidR="009F1587" w:rsidDel="004A4F76" w:rsidRDefault="009F1587" w:rsidP="009F1587">
      <w:pPr>
        <w:rPr>
          <w:ins w:id="14233" w:author="chaniaayulestari@outlook.com" w:date="2021-11-14T06:22:00Z"/>
          <w:del w:id="14234" w:author="Rafi Aziizi" w:date="2021-11-14T12:48:00Z"/>
        </w:rPr>
      </w:pPr>
    </w:p>
    <w:p w14:paraId="6C0B396D" w14:textId="500C0B3B" w:rsidR="009F1587" w:rsidDel="004A4F76" w:rsidRDefault="009F1587" w:rsidP="009F1587">
      <w:pPr>
        <w:rPr>
          <w:ins w:id="14235" w:author="chaniaayulestari@outlook.com" w:date="2021-11-14T06:22:00Z"/>
          <w:del w:id="14236" w:author="Rafi Aziizi" w:date="2021-11-14T12:48:00Z"/>
        </w:rPr>
      </w:pPr>
    </w:p>
    <w:p w14:paraId="74506C7A" w14:textId="7917AAA6" w:rsidR="009F1587" w:rsidDel="004A4F76" w:rsidRDefault="009F1587" w:rsidP="009F1587">
      <w:pPr>
        <w:rPr>
          <w:ins w:id="14237" w:author="chaniaayulestari@outlook.com" w:date="2021-11-14T06:22:00Z"/>
          <w:del w:id="14238" w:author="Rafi Aziizi" w:date="2021-11-14T12:48:00Z"/>
        </w:rPr>
      </w:pPr>
    </w:p>
    <w:p w14:paraId="1F19D259" w14:textId="1BFAA8CE" w:rsidR="009F1587" w:rsidDel="004A4F76" w:rsidRDefault="009F1587" w:rsidP="009F1587">
      <w:pPr>
        <w:rPr>
          <w:ins w:id="14239" w:author="chaniaayulestari@outlook.com" w:date="2021-11-14T06:22:00Z"/>
          <w:del w:id="14240" w:author="Rafi Aziizi" w:date="2021-11-14T12:48:00Z"/>
        </w:rPr>
      </w:pPr>
    </w:p>
    <w:p w14:paraId="1BD068AE" w14:textId="7A2A9C1B" w:rsidR="009F1587" w:rsidRPr="009F1587" w:rsidDel="004A4F76" w:rsidRDefault="009F1587">
      <w:pPr>
        <w:rPr>
          <w:ins w:id="14241" w:author="chaniaayulestari@outlook.com" w:date="2021-11-14T06:21:00Z"/>
          <w:del w:id="14242" w:author="Rafi Aziizi" w:date="2021-11-14T12:48:00Z"/>
          <w:rPrChange w:id="14243" w:author="chaniaayulestari@outlook.com" w:date="2021-11-14T06:22:00Z">
            <w:rPr>
              <w:ins w:id="14244" w:author="chaniaayulestari@outlook.com" w:date="2021-11-14T06:21:00Z"/>
              <w:del w:id="14245" w:author="Rafi Aziizi" w:date="2021-11-14T12:48:00Z"/>
              <w:lang w:val="en-US"/>
            </w:rPr>
          </w:rPrChange>
        </w:rPr>
        <w:pPrChange w:id="14246" w:author="chaniaayulestari@outlook.com" w:date="2021-11-14T06:22:00Z">
          <w:pPr>
            <w:pStyle w:val="Heading3"/>
            <w:numPr>
              <w:ilvl w:val="0"/>
              <w:numId w:val="12"/>
            </w:numPr>
            <w:ind w:left="426" w:hanging="360"/>
          </w:pPr>
        </w:pPrChange>
      </w:pPr>
    </w:p>
    <w:p w14:paraId="4EF933AB" w14:textId="77777777" w:rsidR="00FA5402" w:rsidRDefault="00FA5402" w:rsidP="00C93BF7">
      <w:pPr>
        <w:pStyle w:val="Heading3"/>
        <w:numPr>
          <w:ilvl w:val="0"/>
          <w:numId w:val="12"/>
        </w:numPr>
        <w:ind w:left="426"/>
        <w:rPr>
          <w:ins w:id="14247" w:author="chaniaayulestari@outlook.com" w:date="2021-11-14T06:28:00Z"/>
          <w:lang w:val="en-US"/>
        </w:rPr>
        <w:sectPr w:rsidR="00FA5402" w:rsidSect="00FA5402">
          <w:type w:val="continuous"/>
          <w:pgSz w:w="16838" w:h="11906" w:orient="landscape"/>
          <w:pgMar w:top="1701" w:right="1701" w:bottom="2268" w:left="2268" w:header="709" w:footer="709" w:gutter="0"/>
          <w:pgNumType w:start="34"/>
          <w:cols w:space="708"/>
          <w:docGrid w:linePitch="360"/>
        </w:sectPr>
      </w:pPr>
    </w:p>
    <w:p w14:paraId="3035567C" w14:textId="51EEBDEE" w:rsidR="00007BE9" w:rsidRDefault="00007BE9" w:rsidP="00C93BF7">
      <w:pPr>
        <w:pStyle w:val="Heading3"/>
        <w:numPr>
          <w:ilvl w:val="0"/>
          <w:numId w:val="12"/>
        </w:numPr>
        <w:ind w:left="426"/>
        <w:rPr>
          <w:lang w:val="en-US"/>
        </w:rPr>
      </w:pPr>
      <w:r>
        <w:rPr>
          <w:lang w:val="en-US"/>
        </w:rPr>
        <w:lastRenderedPageBreak/>
        <w:t>Kesimpulan Hasil Pengujian</w:t>
      </w:r>
      <w:bookmarkEnd w:id="11757"/>
      <w:bookmarkEnd w:id="11758"/>
    </w:p>
    <w:p w14:paraId="5AEF998F" w14:textId="77777777" w:rsidR="005A4C8B" w:rsidRDefault="005A4C8B">
      <w:pPr>
        <w:ind w:left="142" w:firstLine="425"/>
        <w:rPr>
          <w:ins w:id="14248" w:author="chaniaayulestari@outlook.com" w:date="2021-11-14T03:31:00Z"/>
        </w:rPr>
        <w:pPrChange w:id="14249" w:author="chaniaayulestari@outlook.com" w:date="2021-11-14T03:31:00Z">
          <w:pPr>
            <w:pStyle w:val="ListParagraph"/>
            <w:numPr>
              <w:numId w:val="12"/>
            </w:numPr>
            <w:ind w:left="2880" w:hanging="360"/>
          </w:pPr>
        </w:pPrChange>
      </w:pPr>
      <w:ins w:id="14250" w:author="chaniaayulestari@outlook.com" w:date="2021-11-14T03:31:00Z">
        <w:r>
          <w:t>Dari hasil pengujian yang telah dilakukan pada tabel pelaksanaan pengujian, maka dapat dihitung persentase kesesuaian perangkat lunak dengan perhitungan sebagai berikut:</w:t>
        </w:r>
      </w:ins>
    </w:p>
    <w:p w14:paraId="34E2D7FE" w14:textId="44202ADD" w:rsidR="005A4C8B" w:rsidRPr="009B7EC0" w:rsidRDefault="005A4C8B">
      <w:pPr>
        <w:tabs>
          <w:tab w:val="left" w:pos="3969"/>
        </w:tabs>
        <w:ind w:left="142"/>
        <w:rPr>
          <w:ins w:id="14251" w:author="chaniaayulestari@outlook.com" w:date="2021-11-14T03:31:00Z"/>
        </w:rPr>
        <w:pPrChange w:id="14252" w:author="chaniaayulestari@outlook.com" w:date="2021-11-14T03:31:00Z">
          <w:pPr>
            <w:pStyle w:val="ListParagraph"/>
            <w:numPr>
              <w:numId w:val="12"/>
            </w:numPr>
            <w:tabs>
              <w:tab w:val="left" w:pos="3969"/>
            </w:tabs>
            <w:ind w:left="2880" w:hanging="360"/>
          </w:pPr>
        </w:pPrChange>
      </w:pPr>
      <w:ins w:id="14253" w:author="chaniaayulestari@outlook.com" w:date="2021-11-14T03:31:00Z">
        <w:r w:rsidRPr="009B7EC0">
          <w:t>Jumlah Kode Uji</w:t>
        </w:r>
        <w:r w:rsidRPr="009B7EC0">
          <w:tab/>
          <w:t xml:space="preserve">= </w:t>
        </w:r>
      </w:ins>
      <w:ins w:id="14254" w:author="Rafi Aziizi" w:date="2021-11-14T21:08:00Z">
        <w:r w:rsidR="00E47B61">
          <w:t>48</w:t>
        </w:r>
      </w:ins>
    </w:p>
    <w:p w14:paraId="7D850B54" w14:textId="62615211" w:rsidR="005A4C8B" w:rsidRPr="009B7EC0" w:rsidRDefault="005A4C8B">
      <w:pPr>
        <w:tabs>
          <w:tab w:val="left" w:pos="3969"/>
        </w:tabs>
        <w:ind w:left="142"/>
        <w:rPr>
          <w:ins w:id="14255" w:author="chaniaayulestari@outlook.com" w:date="2021-11-14T03:31:00Z"/>
        </w:rPr>
        <w:pPrChange w:id="14256" w:author="chaniaayulestari@outlook.com" w:date="2021-11-14T03:31:00Z">
          <w:pPr>
            <w:pStyle w:val="ListParagraph"/>
            <w:numPr>
              <w:numId w:val="12"/>
            </w:numPr>
            <w:tabs>
              <w:tab w:val="left" w:pos="3969"/>
            </w:tabs>
            <w:ind w:left="2880" w:hanging="360"/>
          </w:pPr>
        </w:pPrChange>
      </w:pPr>
      <w:ins w:id="14257" w:author="chaniaayulestari@outlook.com" w:date="2021-11-14T03:31:00Z">
        <w:r w:rsidRPr="009B7EC0">
          <w:t>Kode Uji dengan Hasil Sesuai</w:t>
        </w:r>
        <w:r w:rsidRPr="009B7EC0">
          <w:tab/>
          <w:t xml:space="preserve">= </w:t>
        </w:r>
      </w:ins>
      <w:ins w:id="14258" w:author="Rafi Aziizi" w:date="2021-11-14T21:08:00Z">
        <w:r w:rsidR="00E47B61">
          <w:t>48</w:t>
        </w:r>
      </w:ins>
    </w:p>
    <w:p w14:paraId="74109078" w14:textId="77777777" w:rsidR="005A4C8B" w:rsidRPr="009B7EC0" w:rsidRDefault="005A4C8B">
      <w:pPr>
        <w:tabs>
          <w:tab w:val="left" w:pos="3969"/>
        </w:tabs>
        <w:ind w:left="142"/>
        <w:rPr>
          <w:ins w:id="14259" w:author="chaniaayulestari@outlook.com" w:date="2021-11-14T03:31:00Z"/>
        </w:rPr>
        <w:pPrChange w:id="14260" w:author="chaniaayulestari@outlook.com" w:date="2021-11-14T03:31:00Z">
          <w:pPr>
            <w:pStyle w:val="ListParagraph"/>
            <w:numPr>
              <w:numId w:val="12"/>
            </w:numPr>
            <w:tabs>
              <w:tab w:val="left" w:pos="3969"/>
            </w:tabs>
            <w:ind w:left="2880" w:hanging="360"/>
          </w:pPr>
        </w:pPrChange>
      </w:pPr>
      <w:ins w:id="14261" w:author="chaniaayulestari@outlook.com" w:date="2021-11-14T03:31:00Z">
        <w:r w:rsidRPr="009B7EC0">
          <w:t>Kode Uji dengan Hasil Tidak Sesuai</w:t>
        </w:r>
        <w:r w:rsidRPr="009B7EC0">
          <w:tab/>
          <w:t>= 0</w:t>
        </w:r>
      </w:ins>
    </w:p>
    <w:p w14:paraId="3A834EA5" w14:textId="77777777" w:rsidR="005A4C8B" w:rsidRPr="005A4C8B" w:rsidRDefault="005A4C8B">
      <w:pPr>
        <w:ind w:left="142"/>
        <w:rPr>
          <w:ins w:id="14262" w:author="chaniaayulestari@outlook.com" w:date="2021-11-14T03:31:00Z"/>
          <w:rFonts w:eastAsiaTheme="minorEastAsia"/>
        </w:rPr>
        <w:pPrChange w:id="14263" w:author="chaniaayulestari@outlook.com" w:date="2021-11-14T03:31:00Z">
          <w:pPr>
            <w:pStyle w:val="ListParagraph"/>
            <w:numPr>
              <w:numId w:val="12"/>
            </w:numPr>
            <w:ind w:left="2880" w:hanging="360"/>
          </w:pPr>
        </w:pPrChange>
      </w:pPr>
      <m:oMathPara>
        <m:oMathParaPr>
          <m:jc m:val="left"/>
        </m:oMathParaPr>
        <m:oMath>
          <m:r>
            <w:ins w:id="14264" w:author="chaniaayulestari@outlook.com" w:date="2021-11-14T03:31:00Z">
              <w:rPr>
                <w:rFonts w:ascii="Cambria Math" w:hAnsi="Cambria Math"/>
                <w:rPrChange w:id="14265" w:author="chaniaayulestari@outlook.com" w:date="2021-11-14T03:31:00Z">
                  <w:rPr/>
                </w:rPrChange>
              </w:rPr>
              <m:t xml:space="preserve">Persentase= </m:t>
            </w:ins>
          </m:r>
          <m:f>
            <m:fPr>
              <m:ctrlPr>
                <w:ins w:id="14266" w:author="chaniaayulestari@outlook.com" w:date="2021-11-14T03:31:00Z">
                  <w:rPr>
                    <w:rFonts w:ascii="Cambria Math" w:hAnsi="Cambria Math"/>
                    <w:i/>
                  </w:rPr>
                </w:ins>
              </m:ctrlPr>
            </m:fPr>
            <m:num>
              <m:d>
                <m:dPr>
                  <m:ctrlPr>
                    <w:ins w:id="14267" w:author="chaniaayulestari@outlook.com" w:date="2021-11-14T03:31:00Z">
                      <w:rPr>
                        <w:rFonts w:ascii="Cambria Math" w:hAnsi="Cambria Math"/>
                        <w:i/>
                      </w:rPr>
                    </w:ins>
                  </m:ctrlPr>
                </m:dPr>
                <m:e>
                  <m:r>
                    <w:ins w:id="14268" w:author="chaniaayulestari@outlook.com" w:date="2021-11-14T03:31:00Z">
                      <w:rPr>
                        <w:rFonts w:ascii="Cambria Math" w:hAnsi="Cambria Math"/>
                        <w:rPrChange w:id="14269" w:author="chaniaayulestari@outlook.com" w:date="2021-11-14T03:31:00Z">
                          <w:rPr/>
                        </w:rPrChange>
                      </w:rPr>
                      <m:t>jumlah kode uji-kode uji tidak sesuai</m:t>
                    </w:ins>
                  </m:r>
                </m:e>
              </m:d>
            </m:num>
            <m:den>
              <m:d>
                <m:dPr>
                  <m:ctrlPr>
                    <w:ins w:id="14270" w:author="chaniaayulestari@outlook.com" w:date="2021-11-14T03:31:00Z">
                      <w:rPr>
                        <w:rFonts w:ascii="Cambria Math" w:hAnsi="Cambria Math"/>
                        <w:i/>
                      </w:rPr>
                    </w:ins>
                  </m:ctrlPr>
                </m:dPr>
                <m:e>
                  <m:r>
                    <w:ins w:id="14271" w:author="chaniaayulestari@outlook.com" w:date="2021-11-14T03:31:00Z">
                      <w:rPr>
                        <w:rFonts w:ascii="Cambria Math" w:hAnsi="Cambria Math"/>
                        <w:rPrChange w:id="14272" w:author="chaniaayulestari@outlook.com" w:date="2021-11-14T03:31:00Z">
                          <w:rPr/>
                        </w:rPrChange>
                      </w:rPr>
                      <m:t>jumlah kode uji</m:t>
                    </w:ins>
                  </m:r>
                </m:e>
              </m:d>
            </m:den>
          </m:f>
          <m:r>
            <w:ins w:id="14273" w:author="chaniaayulestari@outlook.com" w:date="2021-11-14T03:31:00Z">
              <w:rPr>
                <w:rFonts w:ascii="Cambria Math" w:hAnsi="Cambria Math"/>
                <w:rPrChange w:id="14274" w:author="chaniaayulestari@outlook.com" w:date="2021-11-14T03:31:00Z">
                  <w:rPr/>
                </w:rPrChange>
              </w:rPr>
              <m:t>×100%</m:t>
            </w:ins>
          </m:r>
        </m:oMath>
      </m:oMathPara>
    </w:p>
    <w:p w14:paraId="5A6CDDF1" w14:textId="5A3E718D" w:rsidR="005A4C8B" w:rsidRPr="005A4C8B" w:rsidRDefault="005A4C8B">
      <w:pPr>
        <w:ind w:left="142"/>
        <w:rPr>
          <w:ins w:id="14275" w:author="chaniaayulestari@outlook.com" w:date="2021-11-14T03:31:00Z"/>
          <w:rFonts w:eastAsiaTheme="minorEastAsia"/>
        </w:rPr>
        <w:pPrChange w:id="14276" w:author="chaniaayulestari@outlook.com" w:date="2021-11-14T03:31:00Z">
          <w:pPr>
            <w:pStyle w:val="ListParagraph"/>
            <w:numPr>
              <w:numId w:val="12"/>
            </w:numPr>
            <w:ind w:left="2880" w:hanging="360"/>
          </w:pPr>
        </w:pPrChange>
      </w:pPr>
      <m:oMathPara>
        <m:oMathParaPr>
          <m:jc m:val="left"/>
        </m:oMathParaPr>
        <m:oMath>
          <m:r>
            <w:ins w:id="14277" w:author="chaniaayulestari@outlook.com" w:date="2021-11-14T03:31:00Z">
              <w:rPr>
                <w:rFonts w:ascii="Cambria Math" w:eastAsiaTheme="minorEastAsia" w:hAnsi="Cambria Math"/>
                <w:rPrChange w:id="14278" w:author="chaniaayulestari@outlook.com" w:date="2021-11-14T03:31:00Z">
                  <w:rPr>
                    <w:rFonts w:eastAsiaTheme="minorEastAsia"/>
                  </w:rPr>
                </w:rPrChange>
              </w:rPr>
              <m:t>=</m:t>
            </w:ins>
          </m:r>
          <m:f>
            <m:fPr>
              <m:ctrlPr>
                <w:ins w:id="14279" w:author="chaniaayulestari@outlook.com" w:date="2021-11-14T03:31:00Z">
                  <w:rPr>
                    <w:rFonts w:ascii="Cambria Math" w:eastAsiaTheme="minorEastAsia" w:hAnsi="Cambria Math"/>
                    <w:i/>
                  </w:rPr>
                </w:ins>
              </m:ctrlPr>
            </m:fPr>
            <m:num>
              <m:d>
                <m:dPr>
                  <m:ctrlPr>
                    <w:ins w:id="14280" w:author="chaniaayulestari@outlook.com" w:date="2021-11-14T03:31:00Z">
                      <w:rPr>
                        <w:rFonts w:ascii="Cambria Math" w:eastAsiaTheme="minorEastAsia" w:hAnsi="Cambria Math"/>
                        <w:i/>
                      </w:rPr>
                    </w:ins>
                  </m:ctrlPr>
                </m:dPr>
                <m:e>
                  <m:r>
                    <w:ins w:id="14281" w:author="Rafi Aziizi" w:date="2021-11-14T21:07:00Z">
                      <w:rPr>
                        <w:rFonts w:ascii="Cambria Math" w:eastAsiaTheme="minorEastAsia" w:hAnsi="Cambria Math"/>
                      </w:rPr>
                      <m:t>48-0</m:t>
                    </w:ins>
                  </m:r>
                  <m:r>
                    <w:ins w:id="14282" w:author="chaniaayulestari@outlook.com" w:date="2021-11-14T03:31:00Z">
                      <w:del w:id="14283" w:author="Rafi Aziizi" w:date="2021-11-14T21:07:00Z">
                        <w:rPr>
                          <w:rFonts w:ascii="Cambria Math" w:eastAsiaTheme="minorEastAsia" w:hAnsi="Cambria Math"/>
                          <w:rPrChange w:id="14284" w:author="chaniaayulestari@outlook.com" w:date="2021-11-14T03:31:00Z">
                            <w:rPr>
                              <w:rFonts w:eastAsiaTheme="minorEastAsia"/>
                            </w:rPr>
                          </w:rPrChange>
                        </w:rPr>
                        <m:t>-</m:t>
                      </w:del>
                    </w:ins>
                  </m:r>
                </m:e>
              </m:d>
            </m:num>
            <m:den>
              <m:d>
                <m:dPr>
                  <m:ctrlPr>
                    <w:ins w:id="14285" w:author="chaniaayulestari@outlook.com" w:date="2021-11-14T03:31:00Z">
                      <w:rPr>
                        <w:rFonts w:ascii="Cambria Math" w:eastAsiaTheme="minorEastAsia" w:hAnsi="Cambria Math"/>
                        <w:i/>
                      </w:rPr>
                    </w:ins>
                  </m:ctrlPr>
                </m:dPr>
                <m:e>
                  <m:r>
                    <w:ins w:id="14286" w:author="Rafi Aziizi" w:date="2021-11-14T21:07:00Z">
                      <w:rPr>
                        <w:rFonts w:ascii="Cambria Math" w:eastAsiaTheme="minorEastAsia" w:hAnsi="Cambria Math"/>
                      </w:rPr>
                      <m:t>48</m:t>
                    </w:ins>
                  </m:r>
                </m:e>
              </m:d>
            </m:den>
          </m:f>
          <m:r>
            <w:ins w:id="14287" w:author="chaniaayulestari@outlook.com" w:date="2021-11-14T03:31:00Z">
              <w:rPr>
                <w:rFonts w:ascii="Cambria Math" w:eastAsiaTheme="minorEastAsia" w:hAnsi="Cambria Math"/>
                <w:rPrChange w:id="14288" w:author="chaniaayulestari@outlook.com" w:date="2021-11-14T03:31:00Z">
                  <w:rPr>
                    <w:rFonts w:eastAsiaTheme="minorEastAsia"/>
                  </w:rPr>
                </w:rPrChange>
              </w:rPr>
              <m:t xml:space="preserve"> ×100%</m:t>
            </w:ins>
          </m:r>
        </m:oMath>
      </m:oMathPara>
    </w:p>
    <w:p w14:paraId="1D8B43C4" w14:textId="77777777" w:rsidR="005A4C8B" w:rsidRPr="005A4C8B" w:rsidRDefault="005A4C8B">
      <w:pPr>
        <w:ind w:left="142"/>
        <w:rPr>
          <w:ins w:id="14289" w:author="chaniaayulestari@outlook.com" w:date="2021-11-14T03:31:00Z"/>
          <w:rFonts w:eastAsiaTheme="minorEastAsia"/>
        </w:rPr>
        <w:pPrChange w:id="14290" w:author="chaniaayulestari@outlook.com" w:date="2021-11-14T03:31:00Z">
          <w:pPr>
            <w:pStyle w:val="ListParagraph"/>
            <w:numPr>
              <w:numId w:val="12"/>
            </w:numPr>
            <w:ind w:left="2880" w:hanging="360"/>
          </w:pPr>
        </w:pPrChange>
      </w:pPr>
      <m:oMathPara>
        <m:oMathParaPr>
          <m:jc m:val="left"/>
        </m:oMathParaPr>
        <m:oMath>
          <m:r>
            <w:ins w:id="14291" w:author="chaniaayulestari@outlook.com" w:date="2021-11-14T03:31:00Z">
              <w:rPr>
                <w:rFonts w:ascii="Cambria Math" w:eastAsiaTheme="minorEastAsia" w:hAnsi="Cambria Math"/>
                <w:rPrChange w:id="14292" w:author="chaniaayulestari@outlook.com" w:date="2021-11-14T03:31:00Z">
                  <w:rPr>
                    <w:rFonts w:eastAsiaTheme="minorEastAsia"/>
                  </w:rPr>
                </w:rPrChange>
              </w:rPr>
              <m:t>=100%</m:t>
            </w:ins>
          </m:r>
        </m:oMath>
      </m:oMathPara>
    </w:p>
    <w:p w14:paraId="02B3682F" w14:textId="77777777" w:rsidR="005A4C8B" w:rsidRDefault="005A4C8B">
      <w:pPr>
        <w:ind w:left="142"/>
        <w:rPr>
          <w:ins w:id="14293" w:author="chaniaayulestari@outlook.com" w:date="2021-11-14T03:31:00Z"/>
        </w:rPr>
        <w:pPrChange w:id="14294" w:author="chaniaayulestari@outlook.com" w:date="2021-11-14T03:31:00Z">
          <w:pPr>
            <w:pStyle w:val="ListParagraph"/>
            <w:numPr>
              <w:numId w:val="12"/>
            </w:numPr>
            <w:ind w:left="2880" w:hanging="360"/>
          </w:pPr>
        </w:pPrChange>
      </w:pPr>
    </w:p>
    <w:p w14:paraId="0240FA41" w14:textId="5A933E0E" w:rsidR="00007BE9" w:rsidRPr="00007BE9" w:rsidRDefault="005A4C8B">
      <w:pPr>
        <w:ind w:left="142"/>
        <w:pPrChange w:id="14295" w:author="chaniaayulestari@outlook.com" w:date="2021-11-14T03:31:00Z">
          <w:pPr>
            <w:pStyle w:val="ListParagraph"/>
            <w:numPr>
              <w:numId w:val="12"/>
            </w:numPr>
            <w:ind w:left="2880" w:hanging="360"/>
          </w:pPr>
        </w:pPrChange>
      </w:pPr>
      <w:ins w:id="14296" w:author="chaniaayulestari@outlook.com" w:date="2021-11-14T03:31:00Z">
        <w:r>
          <w:tab/>
          <w:t xml:space="preserve">Hasil perhitungan fungsi kesesuaian perangkat lunak dapat disimpulkan bahwa pengujian terhadap </w:t>
        </w:r>
        <w:del w:id="14297" w:author="Rafi Aziizi" w:date="2021-11-14T10:24:00Z">
          <w:r w:rsidDel="0089374A">
            <w:delText xml:space="preserve">perangkat lunak Manajemen </w:delText>
          </w:r>
        </w:del>
      </w:ins>
      <w:ins w:id="14298" w:author="Rafi Aziizi" w:date="2021-11-14T10:24:00Z">
        <w:r w:rsidR="0089374A">
          <w:t xml:space="preserve">kinerja perangkat lunak </w:t>
        </w:r>
      </w:ins>
      <w:ins w:id="14299" w:author="chaniaayulestari@outlook.com" w:date="2021-11-14T03:31:00Z">
        <w:del w:id="14300" w:author="Rafi Aziizi" w:date="2021-11-14T10:24:00Z">
          <w:r w:rsidDel="0089374A">
            <w:delText>Kinerja Pegawai</w:delText>
          </w:r>
        </w:del>
      </w:ins>
      <w:ins w:id="14301" w:author="Rafi Aziizi" w:date="2021-11-14T10:24:00Z">
        <w:r w:rsidR="0089374A">
          <w:t xml:space="preserve">sistem </w:t>
        </w:r>
      </w:ins>
      <w:ins w:id="14302" w:author="Rafi Aziizi" w:date="2021-11-14T10:25:00Z">
        <w:r w:rsidR="0089374A">
          <w:t>a</w:t>
        </w:r>
      </w:ins>
      <w:ins w:id="14303" w:author="Rafi Aziizi" w:date="2021-11-14T10:24:00Z">
        <w:r w:rsidR="0089374A">
          <w:t>bsensi</w:t>
        </w:r>
      </w:ins>
      <w:ins w:id="14304" w:author="chaniaayulestari@outlook.com" w:date="2021-11-14T03:31:00Z">
        <w:r>
          <w:t xml:space="preserve"> menggunakan </w:t>
        </w:r>
        <w:r w:rsidRPr="005A4C8B">
          <w:rPr>
            <w:i/>
            <w:iCs/>
          </w:rPr>
          <w:t xml:space="preserve">black box testing </w:t>
        </w:r>
        <w:r>
          <w:t xml:space="preserve">dengan metode </w:t>
        </w:r>
        <w:r w:rsidRPr="005A4C8B">
          <w:rPr>
            <w:i/>
            <w:iCs/>
          </w:rPr>
          <w:t>Equivalence Partitioning</w:t>
        </w:r>
        <w:r>
          <w:t xml:space="preserve"> telah berjalan sesuai dengan spesifikasi yang telah ditetapkan dengan persentase 100% telah memenuhi spesifikasi yang ada.</w:t>
        </w:r>
      </w:ins>
    </w:p>
    <w:p w14:paraId="7B6C126C" w14:textId="19DBA4BE" w:rsidR="00007BE9" w:rsidRPr="00007BE9" w:rsidRDefault="00007BE9" w:rsidP="00007BE9"/>
    <w:p w14:paraId="526F2A70" w14:textId="77777777" w:rsidR="00007BE9" w:rsidRPr="00007BE9" w:rsidRDefault="00007BE9" w:rsidP="00007BE9"/>
    <w:p w14:paraId="22DF0AB4" w14:textId="77777777" w:rsidR="00917C5F" w:rsidRPr="00917C5F" w:rsidRDefault="00917C5F" w:rsidP="00917C5F"/>
    <w:p w14:paraId="512DD1D2" w14:textId="77777777" w:rsidR="0082631E" w:rsidRPr="0082631E" w:rsidRDefault="0082631E" w:rsidP="0082631E"/>
    <w:p w14:paraId="28ACEC6B" w14:textId="77777777" w:rsidR="00007BE9" w:rsidRDefault="00007BE9" w:rsidP="00007BE9">
      <w:pPr>
        <w:sectPr w:rsidR="00007BE9" w:rsidSect="00FA5402">
          <w:type w:val="continuous"/>
          <w:pgSz w:w="11906" w:h="16838"/>
          <w:pgMar w:top="2268" w:right="1701" w:bottom="1701" w:left="2268" w:header="709" w:footer="709" w:gutter="0"/>
          <w:pgNumType w:start="34"/>
          <w:cols w:space="708"/>
          <w:docGrid w:linePitch="360"/>
          <w:sectPrChange w:id="14305" w:author="chaniaayulestari@outlook.com" w:date="2021-11-14T06:28:00Z">
            <w:sectPr w:rsidR="00007BE9" w:rsidSect="00FA5402">
              <w:type w:val="nextPage"/>
              <w:pgMar w:top="2268" w:right="1701" w:bottom="1701" w:left="2268" w:header="709" w:footer="709" w:gutter="0"/>
            </w:sectPr>
          </w:sectPrChange>
        </w:sectPr>
      </w:pPr>
    </w:p>
    <w:p w14:paraId="59822AF9" w14:textId="69032E04" w:rsidR="00007BE9" w:rsidRDefault="00007BE9" w:rsidP="00007BE9">
      <w:r>
        <w:br w:type="page"/>
      </w:r>
    </w:p>
    <w:p w14:paraId="55943017" w14:textId="2E54E3FB" w:rsidR="00007BE9" w:rsidRDefault="00007BE9" w:rsidP="00007BE9">
      <w:pPr>
        <w:pStyle w:val="Heading1"/>
        <w:numPr>
          <w:ilvl w:val="0"/>
          <w:numId w:val="0"/>
        </w:numPr>
        <w:rPr>
          <w:szCs w:val="22"/>
          <w:lang w:val="en-US"/>
        </w:rPr>
      </w:pPr>
      <w:bookmarkStart w:id="14306" w:name="_Toc80034268"/>
      <w:bookmarkStart w:id="14307" w:name="_Toc83115768"/>
      <w:r w:rsidRPr="00AA549F">
        <w:rPr>
          <w:szCs w:val="22"/>
        </w:rPr>
        <w:lastRenderedPageBreak/>
        <w:t xml:space="preserve">BAB </w:t>
      </w:r>
      <w:r>
        <w:rPr>
          <w:szCs w:val="22"/>
          <w:lang w:val="en-US"/>
        </w:rPr>
        <w:t>V</w:t>
      </w:r>
      <w:r w:rsidRPr="00AA549F">
        <w:rPr>
          <w:szCs w:val="22"/>
        </w:rPr>
        <w:t xml:space="preserve"> </w:t>
      </w:r>
      <w:r w:rsidRPr="00AA549F">
        <w:rPr>
          <w:szCs w:val="22"/>
        </w:rPr>
        <w:br w:type="textWrapping" w:clear="all"/>
      </w:r>
      <w:r>
        <w:rPr>
          <w:szCs w:val="22"/>
          <w:lang w:val="en-US"/>
        </w:rPr>
        <w:t>KESIMPULAN DAN SARAN</w:t>
      </w:r>
      <w:bookmarkEnd w:id="14306"/>
      <w:bookmarkEnd w:id="14307"/>
    </w:p>
    <w:p w14:paraId="39B950C9" w14:textId="77777777" w:rsidR="000451D6" w:rsidRPr="000451D6" w:rsidRDefault="000451D6" w:rsidP="000451D6"/>
    <w:p w14:paraId="4BD4199F" w14:textId="218C4200" w:rsidR="007B50DB" w:rsidRDefault="00007BE9" w:rsidP="007B50DB">
      <w:pPr>
        <w:pStyle w:val="Heading2"/>
        <w:numPr>
          <w:ilvl w:val="1"/>
          <w:numId w:val="13"/>
        </w:numPr>
        <w:ind w:left="426" w:hanging="426"/>
        <w:rPr>
          <w:ins w:id="14308" w:author="chaniaayulestari@outlook.com" w:date="2021-11-14T06:48:00Z"/>
          <w:lang w:val="en-US"/>
        </w:rPr>
      </w:pPr>
      <w:bookmarkStart w:id="14309" w:name="_Toc80034269"/>
      <w:bookmarkStart w:id="14310" w:name="_Toc83115769"/>
      <w:r>
        <w:rPr>
          <w:lang w:val="en-US"/>
        </w:rPr>
        <w:t>Kesimpulan</w:t>
      </w:r>
      <w:bookmarkEnd w:id="14309"/>
      <w:bookmarkEnd w:id="14310"/>
    </w:p>
    <w:p w14:paraId="1CCCBDD0" w14:textId="4A2B6CDC" w:rsidR="007B50DB" w:rsidRPr="007B50DB" w:rsidRDefault="007B50DB">
      <w:pPr>
        <w:ind w:left="426"/>
        <w:rPr>
          <w:rPrChange w:id="14311" w:author="chaniaayulestari@outlook.com" w:date="2021-11-14T06:48:00Z">
            <w:rPr>
              <w:lang w:val="en-US"/>
            </w:rPr>
          </w:rPrChange>
        </w:rPr>
        <w:pPrChange w:id="14312" w:author="chaniaayulestari@outlook.com" w:date="2021-11-14T06:48:00Z">
          <w:pPr>
            <w:pStyle w:val="Heading2"/>
            <w:numPr>
              <w:numId w:val="13"/>
            </w:numPr>
            <w:ind w:left="426" w:hanging="426"/>
          </w:pPr>
        </w:pPrChange>
      </w:pPr>
      <w:ins w:id="14313" w:author="chaniaayulestari@outlook.com" w:date="2021-11-14T06:48:00Z">
        <w:r>
          <w:t xml:space="preserve">Berdasarkan </w:t>
        </w:r>
      </w:ins>
      <w:ins w:id="14314" w:author="chaniaayulestari@outlook.com" w:date="2021-11-14T06:49:00Z">
        <w:r>
          <w:t>pengujian hasil kerja praktik maka</w:t>
        </w:r>
      </w:ins>
      <w:ins w:id="14315" w:author="chaniaayulestari@outlook.com" w:date="2021-11-14T07:13:00Z">
        <w:r w:rsidR="00B066BC">
          <w:t xml:space="preserve"> sistem absensi ini dapat mempermudah proses absen di SMK Cendekia </w:t>
        </w:r>
      </w:ins>
    </w:p>
    <w:p w14:paraId="10532584" w14:textId="108831B0" w:rsidR="00007BE9" w:rsidRDefault="00007BE9" w:rsidP="00C93BF7">
      <w:pPr>
        <w:pStyle w:val="Heading2"/>
        <w:numPr>
          <w:ilvl w:val="1"/>
          <w:numId w:val="13"/>
        </w:numPr>
        <w:ind w:left="426" w:hanging="426"/>
        <w:rPr>
          <w:lang w:val="en-US"/>
        </w:rPr>
      </w:pPr>
      <w:bookmarkStart w:id="14316" w:name="_Toc80034270"/>
      <w:bookmarkStart w:id="14317" w:name="_Toc83115770"/>
      <w:r>
        <w:rPr>
          <w:lang w:val="en-US"/>
        </w:rPr>
        <w:t>Saran</w:t>
      </w:r>
      <w:bookmarkEnd w:id="14316"/>
      <w:bookmarkEnd w:id="14317"/>
    </w:p>
    <w:p w14:paraId="0C0EA16F" w14:textId="2853DAD2" w:rsidR="00B01AB5" w:rsidRDefault="00B01AB5" w:rsidP="00B01AB5"/>
    <w:p w14:paraId="33FE664F" w14:textId="41A7AB22" w:rsidR="00B01AB5" w:rsidRDefault="00B01AB5" w:rsidP="00B01AB5"/>
    <w:p w14:paraId="58D89FC7" w14:textId="77777777" w:rsidR="00B01AB5" w:rsidRDefault="00B01AB5" w:rsidP="00B01AB5">
      <w:pPr>
        <w:sectPr w:rsidR="00B01AB5" w:rsidSect="00FA5402">
          <w:headerReference w:type="default" r:id="rId250"/>
          <w:footerReference w:type="default" r:id="rId251"/>
          <w:type w:val="continuous"/>
          <w:pgSz w:w="11906" w:h="16838"/>
          <w:pgMar w:top="2268" w:right="1701" w:bottom="1701" w:left="2268" w:header="709" w:footer="709" w:gutter="0"/>
          <w:pgNumType w:start="35"/>
          <w:cols w:space="708"/>
          <w:docGrid w:linePitch="360"/>
        </w:sectPr>
      </w:pPr>
    </w:p>
    <w:p w14:paraId="585D074D" w14:textId="21EB01FF" w:rsidR="00B01AB5" w:rsidRDefault="00B01AB5" w:rsidP="00B01AB5">
      <w:r>
        <w:br w:type="page"/>
      </w:r>
    </w:p>
    <w:p w14:paraId="0F4B8B94" w14:textId="1C981530" w:rsidR="00B01AB5" w:rsidRPr="00B01AB5" w:rsidRDefault="00B01AB5" w:rsidP="00B01AB5">
      <w:pPr>
        <w:pStyle w:val="Heading1"/>
        <w:numPr>
          <w:ilvl w:val="0"/>
          <w:numId w:val="0"/>
        </w:numPr>
        <w:rPr>
          <w:szCs w:val="22"/>
          <w:lang w:val="en-US"/>
        </w:rPr>
      </w:pPr>
      <w:bookmarkStart w:id="14318" w:name="_Toc80034271"/>
      <w:bookmarkStart w:id="14319" w:name="_Toc83115771"/>
      <w:r>
        <w:rPr>
          <w:szCs w:val="22"/>
          <w:lang w:val="en-US"/>
        </w:rPr>
        <w:lastRenderedPageBreak/>
        <w:t>DAFTAR PUSTAKA</w:t>
      </w:r>
      <w:bookmarkEnd w:id="14318"/>
      <w:bookmarkEnd w:id="14319"/>
    </w:p>
    <w:p w14:paraId="66B71050" w14:textId="7AC53952" w:rsidR="009C13CB" w:rsidRPr="009C13CB" w:rsidRDefault="002052BC" w:rsidP="009C13CB">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9C13CB" w:rsidRPr="009C13CB">
        <w:rPr>
          <w:noProof/>
        </w:rPr>
        <w:t>[1]</w:t>
      </w:r>
      <w:r w:rsidR="009C13CB" w:rsidRPr="009C13CB">
        <w:rPr>
          <w:noProof/>
        </w:rPr>
        <w:tab/>
        <w:t xml:space="preserve">S. PalComTech, “Sistem Manajemen Basis Data,” </w:t>
      </w:r>
      <w:r w:rsidR="009C13CB" w:rsidRPr="009C13CB">
        <w:rPr>
          <w:i/>
          <w:iCs/>
          <w:noProof/>
        </w:rPr>
        <w:t>Journal of Chemical Information and Modeling</w:t>
      </w:r>
      <w:r w:rsidR="009C13CB" w:rsidRPr="009C13CB">
        <w:rPr>
          <w:noProof/>
        </w:rPr>
        <w:t>, vol. 53, no. 9, pp. 1689–1699, 2013.</w:t>
      </w:r>
    </w:p>
    <w:p w14:paraId="17F9BDE8" w14:textId="77777777" w:rsidR="009C13CB" w:rsidRPr="009C13CB" w:rsidRDefault="009C13CB" w:rsidP="009C13CB">
      <w:pPr>
        <w:widowControl w:val="0"/>
        <w:autoSpaceDE w:val="0"/>
        <w:autoSpaceDN w:val="0"/>
        <w:adjustRightInd w:val="0"/>
        <w:ind w:left="640" w:hanging="640"/>
        <w:rPr>
          <w:noProof/>
        </w:rPr>
      </w:pPr>
      <w:r w:rsidRPr="009C13CB">
        <w:rPr>
          <w:noProof/>
        </w:rPr>
        <w:t>[2]</w:t>
      </w:r>
      <w:r w:rsidRPr="009C13CB">
        <w:rPr>
          <w:noProof/>
        </w:rPr>
        <w:tab/>
        <w:t>“INTRODUCTION TO UML Definition.” .</w:t>
      </w:r>
    </w:p>
    <w:p w14:paraId="62F735E3" w14:textId="77777777" w:rsidR="009C13CB" w:rsidRPr="009C13CB" w:rsidRDefault="009C13CB" w:rsidP="009C13CB">
      <w:pPr>
        <w:widowControl w:val="0"/>
        <w:autoSpaceDE w:val="0"/>
        <w:autoSpaceDN w:val="0"/>
        <w:adjustRightInd w:val="0"/>
        <w:ind w:left="640" w:hanging="640"/>
        <w:rPr>
          <w:noProof/>
        </w:rPr>
      </w:pPr>
      <w:r w:rsidRPr="009C13CB">
        <w:rPr>
          <w:noProof/>
        </w:rPr>
        <w:t>[3]</w:t>
      </w:r>
      <w:r w:rsidRPr="009C13CB">
        <w:rPr>
          <w:noProof/>
        </w:rPr>
        <w:tab/>
        <w:t xml:space="preserve">A. Finandhita and U. K. Indonesia, “Pengenalan UML dan Diagram Use Case,” </w:t>
      </w:r>
      <w:r w:rsidRPr="009C13CB">
        <w:rPr>
          <w:i/>
          <w:iCs/>
          <w:noProof/>
        </w:rPr>
        <w:t>Akademia.Ac.Id</w:t>
      </w:r>
      <w:r w:rsidRPr="009C13CB">
        <w:rPr>
          <w:noProof/>
        </w:rPr>
        <w:t>, p. 38, [Online]. Available: https://repository.unikom.ac.id/55717/1/Bab 2 - Pengenalan UML dan Diagram Use Case.pdf.</w:t>
      </w:r>
    </w:p>
    <w:p w14:paraId="40DB1FAE" w14:textId="77777777" w:rsidR="009C13CB" w:rsidRPr="009C13CB" w:rsidRDefault="009C13CB" w:rsidP="009C13CB">
      <w:pPr>
        <w:widowControl w:val="0"/>
        <w:autoSpaceDE w:val="0"/>
        <w:autoSpaceDN w:val="0"/>
        <w:adjustRightInd w:val="0"/>
        <w:ind w:left="640" w:hanging="640"/>
        <w:rPr>
          <w:noProof/>
        </w:rPr>
      </w:pPr>
      <w:r w:rsidRPr="009C13CB">
        <w:rPr>
          <w:noProof/>
        </w:rPr>
        <w:t>[4]</w:t>
      </w:r>
      <w:r w:rsidRPr="009C13CB">
        <w:rPr>
          <w:noProof/>
        </w:rPr>
        <w:tab/>
        <w:t>“Diagram alir data - Wikipedia bahasa Indonesia, ensiklopedia bebas.” [Online]. Available: https://id.wikipedia.org/wiki/Diagram_alir_data.</w:t>
      </w:r>
    </w:p>
    <w:p w14:paraId="315B245D" w14:textId="77777777" w:rsidR="009C13CB" w:rsidRPr="009C13CB" w:rsidRDefault="009C13CB" w:rsidP="009C13CB">
      <w:pPr>
        <w:widowControl w:val="0"/>
        <w:autoSpaceDE w:val="0"/>
        <w:autoSpaceDN w:val="0"/>
        <w:adjustRightInd w:val="0"/>
        <w:ind w:left="640" w:hanging="640"/>
        <w:rPr>
          <w:noProof/>
        </w:rPr>
      </w:pPr>
      <w:r w:rsidRPr="009C13CB">
        <w:rPr>
          <w:noProof/>
        </w:rPr>
        <w:t>[5]</w:t>
      </w:r>
      <w:r w:rsidRPr="009C13CB">
        <w:rPr>
          <w:noProof/>
        </w:rPr>
        <w:tab/>
        <w:t>Editors, “Analisis Sistem - Pengertian, Jenis, dan Contohnya.” [Online]. Available: https://kamus.tokopedia.com/a/analisis-sistem/.</w:t>
      </w:r>
    </w:p>
    <w:p w14:paraId="108EC893" w14:textId="77777777" w:rsidR="009C13CB" w:rsidRPr="009C13CB" w:rsidRDefault="009C13CB" w:rsidP="009C13CB">
      <w:pPr>
        <w:widowControl w:val="0"/>
        <w:autoSpaceDE w:val="0"/>
        <w:autoSpaceDN w:val="0"/>
        <w:adjustRightInd w:val="0"/>
        <w:ind w:left="640" w:hanging="640"/>
        <w:rPr>
          <w:noProof/>
        </w:rPr>
      </w:pPr>
      <w:r w:rsidRPr="009C13CB">
        <w:rPr>
          <w:noProof/>
        </w:rPr>
        <w:t>[6]</w:t>
      </w:r>
      <w:r w:rsidRPr="009C13CB">
        <w:rPr>
          <w:noProof/>
        </w:rPr>
        <w:tab/>
        <w:t xml:space="preserve">H. Djamal, “Radio Frequency Identification (RFID) Dan Aplikasinya,” </w:t>
      </w:r>
      <w:r w:rsidRPr="009C13CB">
        <w:rPr>
          <w:i/>
          <w:iCs/>
          <w:noProof/>
        </w:rPr>
        <w:t>TESLA: Jurnal Teknik Elektro</w:t>
      </w:r>
      <w:r w:rsidRPr="009C13CB">
        <w:rPr>
          <w:noProof/>
        </w:rPr>
        <w:t>, vol. 16, no. 1, pp. 45–55, 2014.</w:t>
      </w:r>
    </w:p>
    <w:p w14:paraId="50B15923" w14:textId="77777777" w:rsidR="009C13CB" w:rsidRPr="009C13CB" w:rsidRDefault="009C13CB" w:rsidP="009C13CB">
      <w:pPr>
        <w:widowControl w:val="0"/>
        <w:autoSpaceDE w:val="0"/>
        <w:autoSpaceDN w:val="0"/>
        <w:adjustRightInd w:val="0"/>
        <w:ind w:left="640" w:hanging="640"/>
        <w:rPr>
          <w:noProof/>
        </w:rPr>
      </w:pPr>
      <w:r w:rsidRPr="009C13CB">
        <w:rPr>
          <w:noProof/>
        </w:rPr>
        <w:t>[7]</w:t>
      </w:r>
      <w:r w:rsidRPr="009C13CB">
        <w:rPr>
          <w:noProof/>
        </w:rPr>
        <w:tab/>
        <w:t xml:space="preserve">Destyara Zanneta Hidayatullifa, “Rancang Bangun Pembuatan Sistem Pengiriman Sensor Secara Real Time Menggunakan Python dan Raspberry Pi,” </w:t>
      </w:r>
      <w:r w:rsidRPr="009C13CB">
        <w:rPr>
          <w:i/>
          <w:iCs/>
          <w:noProof/>
        </w:rPr>
        <w:t>Risalah Fisika</w:t>
      </w:r>
      <w:r w:rsidRPr="009C13CB">
        <w:rPr>
          <w:noProof/>
        </w:rPr>
        <w:t>, vol. 3, no. 2, pp. 43–46, 2019, doi: 10.35895/rf.v3i2.154.</w:t>
      </w:r>
    </w:p>
    <w:p w14:paraId="3EB57439" w14:textId="77777777" w:rsidR="009C13CB" w:rsidRPr="009C13CB" w:rsidRDefault="009C13CB" w:rsidP="009C13CB">
      <w:pPr>
        <w:widowControl w:val="0"/>
        <w:autoSpaceDE w:val="0"/>
        <w:autoSpaceDN w:val="0"/>
        <w:adjustRightInd w:val="0"/>
        <w:ind w:left="640" w:hanging="640"/>
        <w:rPr>
          <w:noProof/>
        </w:rPr>
      </w:pPr>
      <w:r w:rsidRPr="009C13CB">
        <w:rPr>
          <w:noProof/>
        </w:rPr>
        <w:t>[8]</w:t>
      </w:r>
      <w:r w:rsidRPr="009C13CB">
        <w:rPr>
          <w:noProof/>
        </w:rPr>
        <w:tab/>
        <w:t xml:space="preserve">H. Isyanto, A. Solikhin, and W. Ibrahim, “Perancangan dan Implementasi Security System pada Sepeda Motor Menggunakan RFID Sensor Berbasis Raspberry Pi,” </w:t>
      </w:r>
      <w:r w:rsidRPr="009C13CB">
        <w:rPr>
          <w:i/>
          <w:iCs/>
          <w:noProof/>
        </w:rPr>
        <w:t>RESISTOR (elektRonika kEndali telekomunikaSI tenaga liSTrik kOmputeR)</w:t>
      </w:r>
      <w:r w:rsidRPr="009C13CB">
        <w:rPr>
          <w:noProof/>
        </w:rPr>
        <w:t>, vol. 2, no. 1, p. 29, 2019, doi: 10.24853/resistor.2.1.29-38.</w:t>
      </w:r>
    </w:p>
    <w:p w14:paraId="523886BF" w14:textId="77777777" w:rsidR="009C13CB" w:rsidRPr="009C13CB" w:rsidRDefault="009C13CB" w:rsidP="009C13CB">
      <w:pPr>
        <w:widowControl w:val="0"/>
        <w:autoSpaceDE w:val="0"/>
        <w:autoSpaceDN w:val="0"/>
        <w:adjustRightInd w:val="0"/>
        <w:ind w:left="640" w:hanging="640"/>
        <w:rPr>
          <w:noProof/>
        </w:rPr>
      </w:pPr>
      <w:r w:rsidRPr="009C13CB">
        <w:rPr>
          <w:noProof/>
        </w:rPr>
        <w:t>[9]</w:t>
      </w:r>
      <w:r w:rsidRPr="009C13CB">
        <w:rPr>
          <w:noProof/>
        </w:rPr>
        <w:tab/>
        <w:t>S. Wulandari, “Rancang Bangun Mesin Absensi Otomatis Dengan Menggunakan Sensor RFID,” pp. 1–48, 2016.</w:t>
      </w:r>
    </w:p>
    <w:p w14:paraId="5D9637A2" w14:textId="77777777" w:rsidR="009C13CB" w:rsidRPr="009C13CB" w:rsidRDefault="009C13CB" w:rsidP="009C13CB">
      <w:pPr>
        <w:widowControl w:val="0"/>
        <w:autoSpaceDE w:val="0"/>
        <w:autoSpaceDN w:val="0"/>
        <w:adjustRightInd w:val="0"/>
        <w:ind w:left="640" w:hanging="640"/>
        <w:rPr>
          <w:noProof/>
        </w:rPr>
      </w:pPr>
      <w:r w:rsidRPr="009C13CB">
        <w:rPr>
          <w:noProof/>
        </w:rPr>
        <w:t>[10]</w:t>
      </w:r>
      <w:r w:rsidRPr="009C13CB">
        <w:rPr>
          <w:noProof/>
        </w:rPr>
        <w:tab/>
        <w:t>I. W. K. M. K. Febri Zahro Aska, Deni Satria M.Kom, “IMPLEMENTASI RADIO FREQUENCY IDENTIFICATION ( RFID ) SEBAGAI OTOMASI PADA SMART HOME.”</w:t>
      </w:r>
    </w:p>
    <w:p w14:paraId="66E1316B" w14:textId="77777777" w:rsidR="009C13CB" w:rsidRPr="009C13CB" w:rsidRDefault="009C13CB" w:rsidP="009C13CB">
      <w:pPr>
        <w:widowControl w:val="0"/>
        <w:autoSpaceDE w:val="0"/>
        <w:autoSpaceDN w:val="0"/>
        <w:adjustRightInd w:val="0"/>
        <w:ind w:left="640" w:hanging="640"/>
        <w:rPr>
          <w:noProof/>
        </w:rPr>
      </w:pPr>
      <w:r w:rsidRPr="009C13CB">
        <w:rPr>
          <w:noProof/>
        </w:rPr>
        <w:t>[11]</w:t>
      </w:r>
      <w:r w:rsidRPr="009C13CB">
        <w:rPr>
          <w:noProof/>
        </w:rPr>
        <w:tab/>
        <w:t>F. Christian, “Modul pembelajaran raspberry pi,” pp. 9–71, 2017.</w:t>
      </w:r>
    </w:p>
    <w:p w14:paraId="6831C177" w14:textId="77777777" w:rsidR="009C13CB" w:rsidRPr="009C13CB" w:rsidRDefault="009C13CB" w:rsidP="009C13CB">
      <w:pPr>
        <w:widowControl w:val="0"/>
        <w:autoSpaceDE w:val="0"/>
        <w:autoSpaceDN w:val="0"/>
        <w:adjustRightInd w:val="0"/>
        <w:ind w:left="640" w:hanging="640"/>
        <w:rPr>
          <w:noProof/>
        </w:rPr>
      </w:pPr>
      <w:r w:rsidRPr="009C13CB">
        <w:rPr>
          <w:noProof/>
        </w:rPr>
        <w:t>[12]</w:t>
      </w:r>
      <w:r w:rsidRPr="009C13CB">
        <w:rPr>
          <w:noProof/>
        </w:rPr>
        <w:tab/>
        <w:t xml:space="preserve">J. P. Indonesia, “Peningkatan Layanan Perpustakaan Melalui Teknologi Rfid,” </w:t>
      </w:r>
      <w:r w:rsidRPr="009C13CB">
        <w:rPr>
          <w:i/>
          <w:iCs/>
          <w:noProof/>
        </w:rPr>
        <w:t>Jurnal Pustakawan Indonesia</w:t>
      </w:r>
      <w:r w:rsidRPr="009C13CB">
        <w:rPr>
          <w:noProof/>
        </w:rPr>
        <w:t>, vol. 16, no. 2, 2017.</w:t>
      </w:r>
    </w:p>
    <w:p w14:paraId="57D7EC23" w14:textId="77777777" w:rsidR="009C13CB" w:rsidRPr="009C13CB" w:rsidRDefault="009C13CB" w:rsidP="009C13CB">
      <w:pPr>
        <w:widowControl w:val="0"/>
        <w:autoSpaceDE w:val="0"/>
        <w:autoSpaceDN w:val="0"/>
        <w:adjustRightInd w:val="0"/>
        <w:ind w:left="640" w:hanging="640"/>
        <w:rPr>
          <w:noProof/>
        </w:rPr>
      </w:pPr>
      <w:r w:rsidRPr="009C13CB">
        <w:rPr>
          <w:noProof/>
        </w:rPr>
        <w:lastRenderedPageBreak/>
        <w:t>[13]</w:t>
      </w:r>
      <w:r w:rsidRPr="009C13CB">
        <w:rPr>
          <w:noProof/>
        </w:rPr>
        <w:tab/>
        <w:t xml:space="preserve">W. Adam and L. Sagala, “Sistem Absensi Pegawai Menggunakan Teknologi RFID,” </w:t>
      </w:r>
      <w:r w:rsidRPr="009C13CB">
        <w:rPr>
          <w:i/>
          <w:iCs/>
          <w:noProof/>
        </w:rPr>
        <w:t>Jurnal LPKIA</w:t>
      </w:r>
      <w:r w:rsidRPr="009C13CB">
        <w:rPr>
          <w:noProof/>
        </w:rPr>
        <w:t>, vol. 1, no. 1, pp. 1–6, 2013.</w:t>
      </w:r>
    </w:p>
    <w:p w14:paraId="118AE8DD" w14:textId="77777777" w:rsidR="009C13CB" w:rsidRPr="009C13CB" w:rsidRDefault="009C13CB" w:rsidP="009C13CB">
      <w:pPr>
        <w:widowControl w:val="0"/>
        <w:autoSpaceDE w:val="0"/>
        <w:autoSpaceDN w:val="0"/>
        <w:adjustRightInd w:val="0"/>
        <w:ind w:left="640" w:hanging="640"/>
        <w:rPr>
          <w:noProof/>
        </w:rPr>
      </w:pPr>
      <w:r w:rsidRPr="009C13CB">
        <w:rPr>
          <w:noProof/>
        </w:rPr>
        <w:t>[14]</w:t>
      </w:r>
      <w:r w:rsidRPr="009C13CB">
        <w:rPr>
          <w:noProof/>
        </w:rPr>
        <w:tab/>
        <w:t xml:space="preserve">A. Azura and W. Wildian, “Rancang Bangun Sistem Absensi Mahasiswa Menggunakan Sensor RFID dengan Database MySQL XAMPP dan Interface Visual Basic,” </w:t>
      </w:r>
      <w:r w:rsidRPr="009C13CB">
        <w:rPr>
          <w:i/>
          <w:iCs/>
          <w:noProof/>
        </w:rPr>
        <w:t>Jurnal Fisika Unand</w:t>
      </w:r>
      <w:r w:rsidRPr="009C13CB">
        <w:rPr>
          <w:noProof/>
        </w:rPr>
        <w:t>, vol. 7, no. 2, pp. 186–193, 2018, doi: 10.25077/jfu.7.2.186-193.2018.</w:t>
      </w:r>
    </w:p>
    <w:p w14:paraId="4FB85BB8" w14:textId="4B81510F" w:rsidR="00B01AB5" w:rsidRPr="00B01AB5" w:rsidRDefault="002052BC" w:rsidP="00B01AB5">
      <w:r>
        <w:fldChar w:fldCharType="end"/>
      </w:r>
    </w:p>
    <w:sectPr w:rsidR="00B01AB5" w:rsidRPr="00B01AB5" w:rsidSect="00FA5402">
      <w:headerReference w:type="default" r:id="rId252"/>
      <w:footerReference w:type="default" r:id="rId253"/>
      <w:type w:val="continuous"/>
      <w:pgSz w:w="11906" w:h="16838"/>
      <w:pgMar w:top="2268" w:right="1701" w:bottom="1701" w:left="2268" w:header="709" w:footer="709" w:gutter="0"/>
      <w:pgNumType w:start="36"/>
      <w:cols w:space="708"/>
      <w:docGrid w:linePitch="360"/>
      <w:sectPrChange w:id="14320" w:author="chaniaayulestari@outlook.com" w:date="2021-11-14T06:28:00Z">
        <w:sectPr w:rsidR="00B01AB5" w:rsidRPr="00B01AB5" w:rsidSect="00FA5402">
          <w:pgMar w:top="2268" w:right="1701" w:bottom="1701" w:left="2268" w:header="709" w:footer="709"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73" w:author="chaniaayulestari@outlook.com" w:date="2021-11-15T11:53:00Z" w:initials="c">
    <w:p w14:paraId="77DA7574" w14:textId="6A1E5403" w:rsidR="00ED34E2" w:rsidRDefault="00ED34E2">
      <w:pPr>
        <w:pStyle w:val="CommentText"/>
      </w:pPr>
      <w:r>
        <w:rPr>
          <w:rStyle w:val="CommentReference"/>
        </w:rPr>
        <w:annotationRef/>
      </w:r>
      <w:r>
        <w:t>Jgn pke ini</w:t>
      </w:r>
    </w:p>
  </w:comment>
  <w:comment w:id="1070" w:author="Rafi Aziizi" w:date="2021-11-12T11:04:00Z" w:initials="RA">
    <w:p w14:paraId="3B880C94" w14:textId="7C788FE8" w:rsidR="00ED34E2" w:rsidRDefault="00ED34E2">
      <w:pPr>
        <w:pStyle w:val="CommentText"/>
      </w:pPr>
      <w:r>
        <w:rPr>
          <w:rStyle w:val="CommentReference"/>
        </w:rPr>
        <w:annotationRef/>
      </w:r>
      <w:r>
        <w:t>Citation</w:t>
      </w:r>
    </w:p>
  </w:comment>
  <w:comment w:id="1186" w:author="Rafi Aziizi" w:date="2021-11-12T11:09:00Z" w:initials="RA">
    <w:p w14:paraId="7715E8AD" w14:textId="77777777" w:rsidR="00ED34E2" w:rsidRDefault="00ED34E2">
      <w:pPr>
        <w:pStyle w:val="CommentText"/>
      </w:pPr>
      <w:r>
        <w:rPr>
          <w:rStyle w:val="CommentReference"/>
        </w:rPr>
        <w:annotationRef/>
      </w:r>
      <w:r>
        <w:t>Tidak menggunakan flowchart</w:t>
      </w:r>
    </w:p>
    <w:p w14:paraId="6589DD08" w14:textId="348BED28" w:rsidR="00ED34E2" w:rsidRDefault="00ED34E2">
      <w:pPr>
        <w:pStyle w:val="CommentText"/>
      </w:pPr>
    </w:p>
  </w:comment>
  <w:comment w:id="1259" w:author="Rafi Aziizi" w:date="2021-11-12T11:11:00Z" w:initials="RA">
    <w:p w14:paraId="7EC3662C" w14:textId="77777777" w:rsidR="00ED34E2" w:rsidRDefault="00ED34E2">
      <w:pPr>
        <w:pStyle w:val="CommentText"/>
      </w:pPr>
      <w:r>
        <w:rPr>
          <w:rStyle w:val="CommentReference"/>
        </w:rPr>
        <w:annotationRef/>
      </w:r>
      <w:r>
        <w:t>Dimasukan kedalam analisis sistem berjalan</w:t>
      </w:r>
    </w:p>
    <w:p w14:paraId="492B9B22" w14:textId="6B74E6B4" w:rsidR="00ED34E2" w:rsidRDefault="00ED34E2">
      <w:pPr>
        <w:pStyle w:val="CommentText"/>
      </w:pPr>
    </w:p>
  </w:comment>
  <w:comment w:id="1284" w:author="Rafi Aziizi" w:date="2021-11-12T11:12:00Z" w:initials="RA">
    <w:p w14:paraId="1BA29CBF" w14:textId="7C11D401" w:rsidR="00ED34E2" w:rsidRDefault="00ED34E2">
      <w:pPr>
        <w:pStyle w:val="CommentText"/>
      </w:pPr>
      <w:r>
        <w:rPr>
          <w:rStyle w:val="CommentReference"/>
        </w:rPr>
        <w:annotationRef/>
      </w:r>
      <w:r>
        <w:t>Dibuatkan modul setiap bagian sesuai probis</w:t>
      </w:r>
    </w:p>
  </w:comment>
  <w:comment w:id="1305" w:author="Rafi Aziizi" w:date="2021-11-12T18:02:00Z" w:initials="RA">
    <w:p w14:paraId="1ECFE0AE" w14:textId="77777777" w:rsidR="00ED34E2" w:rsidRDefault="00ED34E2" w:rsidP="007162C2">
      <w:pPr>
        <w:pStyle w:val="CommentText"/>
      </w:pPr>
      <w:r>
        <w:rPr>
          <w:rStyle w:val="CommentReference"/>
        </w:rPr>
        <w:annotationRef/>
      </w:r>
      <w:r>
        <w:t>Sub probis</w:t>
      </w:r>
    </w:p>
  </w:comment>
  <w:comment w:id="1370" w:author="Rafi Aziizi" w:date="2021-11-12T18:02:00Z" w:initials="RA">
    <w:p w14:paraId="1134DA28" w14:textId="7131CE83" w:rsidR="00ED34E2" w:rsidRDefault="00ED34E2">
      <w:pPr>
        <w:pStyle w:val="CommentText"/>
      </w:pPr>
      <w:r>
        <w:rPr>
          <w:rStyle w:val="CommentReference"/>
        </w:rPr>
        <w:annotationRef/>
      </w:r>
      <w:r>
        <w:t>Sub probis</w:t>
      </w:r>
    </w:p>
  </w:comment>
  <w:comment w:id="1443" w:author="Rafi Aziizi" w:date="2021-11-12T18:06:00Z" w:initials="RA">
    <w:p w14:paraId="02B7939B" w14:textId="204A58C5" w:rsidR="00ED34E2" w:rsidRDefault="00ED34E2">
      <w:pPr>
        <w:pStyle w:val="CommentText"/>
      </w:pPr>
      <w:r>
        <w:rPr>
          <w:rStyle w:val="CommentReference"/>
        </w:rPr>
        <w:annotationRef/>
      </w:r>
      <w:r>
        <w:t>Perluas berdasarkan modul probis</w:t>
      </w:r>
    </w:p>
  </w:comment>
  <w:comment w:id="1496" w:author="Rafi Aziizi" w:date="2021-11-12T11:14:00Z" w:initials="RA">
    <w:p w14:paraId="52FF2CAA" w14:textId="1212DBA6" w:rsidR="00ED34E2" w:rsidRDefault="00ED34E2">
      <w:pPr>
        <w:pStyle w:val="CommentText"/>
      </w:pPr>
      <w:r>
        <w:rPr>
          <w:rStyle w:val="CommentReference"/>
        </w:rPr>
        <w:annotationRef/>
      </w:r>
      <w:r>
        <w:t>Seperti bisnis aktor</w:t>
      </w:r>
    </w:p>
  </w:comment>
  <w:comment w:id="1742" w:author="Rafi Aziizi" w:date="2021-11-12T11:16:00Z" w:initials="RA">
    <w:p w14:paraId="42687E1E" w14:textId="31151307" w:rsidR="00ED34E2" w:rsidRDefault="00ED34E2">
      <w:pPr>
        <w:pStyle w:val="CommentText"/>
      </w:pPr>
      <w:r>
        <w:rPr>
          <w:rStyle w:val="CommentReference"/>
        </w:rPr>
        <w:annotationRef/>
      </w:r>
      <w:r>
        <w:t xml:space="preserve">Change sub </w:t>
      </w:r>
    </w:p>
  </w:comment>
  <w:comment w:id="1956" w:author="chaniaayulestari@outlook.com" w:date="2021-11-14T06:14:00Z" w:initials="c">
    <w:p w14:paraId="19B2B5BC" w14:textId="77777777" w:rsidR="00ED34E2" w:rsidRDefault="00ED34E2">
      <w:pPr>
        <w:pStyle w:val="CommentText"/>
      </w:pPr>
      <w:r>
        <w:rPr>
          <w:rStyle w:val="CommentReference"/>
        </w:rPr>
        <w:annotationRef/>
      </w:r>
      <w:r>
        <w:t>Note ini</w:t>
      </w:r>
    </w:p>
    <w:p w14:paraId="6569335B" w14:textId="1B2C9DE9" w:rsidR="00ED34E2" w:rsidRDefault="00ED34E2">
      <w:pPr>
        <w:pStyle w:val="CommentText"/>
      </w:pPr>
    </w:p>
  </w:comment>
  <w:comment w:id="2516" w:author="Rafi Aziizi" w:date="2021-11-12T11:20:00Z" w:initials="RA">
    <w:p w14:paraId="15FDBDBA" w14:textId="768C535D" w:rsidR="00ED34E2" w:rsidRDefault="00ED34E2">
      <w:pPr>
        <w:pStyle w:val="CommentText"/>
      </w:pPr>
      <w:r>
        <w:rPr>
          <w:rStyle w:val="CommentReference"/>
        </w:rPr>
        <w:annotationRef/>
      </w:r>
      <w:r>
        <w:t>Split all crud</w:t>
      </w:r>
    </w:p>
  </w:comment>
  <w:comment w:id="5464" w:author="chaniaayulestari@outlook.com" w:date="2021-11-14T02:57:00Z" w:initials="c">
    <w:p w14:paraId="2EA1F09C" w14:textId="77777777" w:rsidR="00ED34E2" w:rsidRDefault="00ED34E2">
      <w:pPr>
        <w:pStyle w:val="CommentText"/>
      </w:pPr>
      <w:r>
        <w:rPr>
          <w:rStyle w:val="CommentReference"/>
        </w:rPr>
        <w:annotationRef/>
      </w:r>
      <w:r>
        <w:t xml:space="preserve">Perluassss Lagi </w:t>
      </w:r>
    </w:p>
    <w:p w14:paraId="1ECD7D07" w14:textId="77777777" w:rsidR="00ED34E2" w:rsidRDefault="00ED34E2">
      <w:pPr>
        <w:pStyle w:val="CommentText"/>
      </w:pPr>
      <w:r>
        <w:t>1. lihat absen</w:t>
      </w:r>
    </w:p>
    <w:p w14:paraId="0B42DE79" w14:textId="1C791FC3" w:rsidR="00ED34E2" w:rsidRDefault="00ED34E2">
      <w:pPr>
        <w:pStyle w:val="CommentText"/>
      </w:pPr>
      <w:r>
        <w:t>2. edit absen</w:t>
      </w:r>
    </w:p>
  </w:comment>
  <w:comment w:id="5496" w:author="Rafi Aziizi" w:date="2021-11-12T11:26:00Z" w:initials="RA">
    <w:p w14:paraId="3E9283E6" w14:textId="3161506E" w:rsidR="00ED34E2" w:rsidRDefault="00ED34E2">
      <w:pPr>
        <w:pStyle w:val="CommentText"/>
      </w:pPr>
      <w:r>
        <w:rPr>
          <w:rStyle w:val="CommentReference"/>
        </w:rPr>
        <w:annotationRef/>
      </w:r>
      <w:r>
        <w:t>Diperluas dari proses awal absensi</w:t>
      </w:r>
    </w:p>
  </w:comment>
  <w:comment w:id="5564" w:author="Rafi Aziizi" w:date="2021-11-12T11:26:00Z" w:initials="RA">
    <w:p w14:paraId="06B39D69" w14:textId="77777777" w:rsidR="00ED34E2" w:rsidRDefault="00ED34E2" w:rsidP="003640C9">
      <w:pPr>
        <w:pStyle w:val="CommentText"/>
      </w:pPr>
      <w:r>
        <w:rPr>
          <w:rStyle w:val="CommentReference"/>
        </w:rPr>
        <w:annotationRef/>
      </w:r>
      <w:r>
        <w:t>Diperluas dari proses awal absensi</w:t>
      </w:r>
    </w:p>
  </w:comment>
  <w:comment w:id="5649" w:author="chaniaayulestari@outlook.com" w:date="2021-11-14T08:50:00Z" w:initials="c">
    <w:p w14:paraId="30526B97" w14:textId="46609640" w:rsidR="00ED34E2" w:rsidRDefault="00ED34E2">
      <w:pPr>
        <w:pStyle w:val="CommentText"/>
      </w:pPr>
      <w:r>
        <w:rPr>
          <w:rStyle w:val="CommentReference"/>
        </w:rPr>
        <w:annotationRef/>
      </w:r>
      <w:r>
        <w:t xml:space="preserve">Jabarin Skenario Laporan Absen split jadi lihat, tambah his </w:t>
      </w:r>
    </w:p>
  </w:comment>
  <w:comment w:id="9359" w:author="Rafi Aziizi" w:date="2021-11-12T18:07:00Z" w:initials="RA">
    <w:p w14:paraId="5F3C2F2B" w14:textId="6E602144" w:rsidR="00ED34E2" w:rsidRDefault="00ED34E2">
      <w:pPr>
        <w:pStyle w:val="CommentText"/>
      </w:pPr>
      <w:r>
        <w:rPr>
          <w:rStyle w:val="CommentReference"/>
        </w:rPr>
        <w:annotationRef/>
      </w:r>
      <w:r>
        <w:t>Menambahkan semua class diagram berdasarkan isi database</w:t>
      </w:r>
    </w:p>
  </w:comment>
  <w:comment w:id="10684" w:author="chaniaayulestari@outlook.com" w:date="2021-11-13T22:27:00Z" w:initials="c">
    <w:p w14:paraId="771B5AF9" w14:textId="77777777" w:rsidR="00ED34E2" w:rsidRDefault="00ED34E2">
      <w:pPr>
        <w:pStyle w:val="CommentText"/>
      </w:pPr>
      <w:r>
        <w:rPr>
          <w:rStyle w:val="CommentReference"/>
        </w:rPr>
        <w:annotationRef/>
      </w:r>
      <w:r>
        <w:t>Ini filter atau tambah</w:t>
      </w:r>
    </w:p>
    <w:p w14:paraId="0EE63D25" w14:textId="54DE8183" w:rsidR="00ED34E2" w:rsidRDefault="00ED34E2">
      <w:pPr>
        <w:pStyle w:val="CommentText"/>
      </w:pPr>
    </w:p>
  </w:comment>
  <w:comment w:id="10976" w:author="chaniaayulestari@outlook.com" w:date="2021-11-14T03:28:00Z" w:initials="c">
    <w:p w14:paraId="33C11B78" w14:textId="4517EABF" w:rsidR="00ED34E2" w:rsidRDefault="00ED34E2">
      <w:pPr>
        <w:pStyle w:val="CommentText"/>
      </w:pPr>
      <w:r>
        <w:rPr>
          <w:rStyle w:val="CommentReference"/>
        </w:rPr>
        <w:annotationRef/>
      </w:r>
      <w:r>
        <w:t>Gada di usecase diaggram</w:t>
      </w:r>
    </w:p>
  </w:comment>
  <w:comment w:id="11111" w:author="chaniaayulestari@outlook.com" w:date="2021-11-14T03:14:00Z" w:initials="c">
    <w:p w14:paraId="393C1BB8" w14:textId="0EDBD038" w:rsidR="00ED34E2" w:rsidRDefault="00ED34E2">
      <w:pPr>
        <w:pStyle w:val="CommentText"/>
      </w:pPr>
      <w:r>
        <w:rPr>
          <w:rStyle w:val="CommentReference"/>
        </w:rPr>
        <w:annotationRef/>
      </w:r>
      <w:r>
        <w:t>Gada di usecease scenario dan keb.fung</w:t>
      </w:r>
    </w:p>
  </w:comment>
  <w:comment w:id="11170" w:author="chaniaayulestari@outlook.com" w:date="2021-11-14T03:29:00Z" w:initials="c">
    <w:p w14:paraId="6D61E2A1" w14:textId="3C1BA104" w:rsidR="00ED34E2" w:rsidRDefault="00ED34E2">
      <w:pPr>
        <w:pStyle w:val="CommentText"/>
      </w:pPr>
      <w:r>
        <w:rPr>
          <w:rStyle w:val="CommentReference"/>
        </w:rPr>
        <w:annotationRef/>
      </w:r>
      <w:r>
        <w:t>Isi</w:t>
      </w:r>
    </w:p>
    <w:p w14:paraId="76C29079" w14:textId="683FA9CC" w:rsidR="00ED34E2" w:rsidRDefault="00ED34E2">
      <w:pPr>
        <w:pStyle w:val="CommentText"/>
      </w:pPr>
    </w:p>
  </w:comment>
  <w:comment w:id="11383" w:author="chaniaayulestari@outlook.com" w:date="2021-11-14T03:05:00Z" w:initials="c">
    <w:p w14:paraId="07562BA2" w14:textId="3D766789" w:rsidR="00ED34E2" w:rsidRDefault="00ED34E2">
      <w:pPr>
        <w:pStyle w:val="CommentText"/>
      </w:pPr>
      <w:r>
        <w:rPr>
          <w:rStyle w:val="CommentReference"/>
        </w:rPr>
        <w:annotationRef/>
      </w:r>
      <w:r>
        <w:t xml:space="preserve">Gada di kebutuhan fungsional dan  scenario tapia da di sequence </w:t>
      </w:r>
    </w:p>
  </w:comment>
  <w:comment w:id="11512" w:author="chaniaayulestari@outlook.com" w:date="2021-11-14T03:08:00Z" w:initials="c">
    <w:p w14:paraId="3F4ECED4" w14:textId="76141CC5" w:rsidR="00ED34E2" w:rsidRDefault="00ED34E2">
      <w:pPr>
        <w:pStyle w:val="CommentText"/>
      </w:pPr>
      <w:r>
        <w:rPr>
          <w:rStyle w:val="CommentReference"/>
        </w:rPr>
        <w:annotationRef/>
      </w:r>
      <w:r>
        <w:t>Gada di use case Skenario ddi sequence ada, di kebutuhan ada</w:t>
      </w:r>
    </w:p>
  </w:comment>
  <w:comment w:id="11689" w:author="chaniaayulestari@outlook.com" w:date="2021-11-14T03:13:00Z" w:initials="c">
    <w:p w14:paraId="09AEC297" w14:textId="6EDEB471" w:rsidR="00ED34E2" w:rsidRDefault="00ED34E2">
      <w:pPr>
        <w:pStyle w:val="CommentText"/>
      </w:pPr>
      <w:r>
        <w:rPr>
          <w:rStyle w:val="CommentReference"/>
        </w:rPr>
        <w:annotationRef/>
      </w:r>
      <w:r>
        <w:t>Gada di kebutuhan fungsional dan usecase skenario</w:t>
      </w:r>
    </w:p>
  </w:comment>
  <w:comment w:id="11703" w:author="chaniaayulestari@outlook.com" w:date="2021-11-14T03:13:00Z" w:initials="c">
    <w:p w14:paraId="2D3CA3E1" w14:textId="63FF9333" w:rsidR="00ED34E2" w:rsidRDefault="00ED34E2">
      <w:pPr>
        <w:pStyle w:val="CommentText"/>
      </w:pPr>
      <w:r>
        <w:rPr>
          <w:rStyle w:val="CommentReference"/>
        </w:rPr>
        <w:annotationRef/>
      </w:r>
      <w:r>
        <w:t>Gada di kebutuhan fungsional dan usecase skenario</w:t>
      </w:r>
    </w:p>
  </w:comment>
  <w:comment w:id="12364" w:author="chaniaayulestari@outlook.com" w:date="2021-11-14T03:14:00Z" w:initials="c">
    <w:p w14:paraId="6B99D84B" w14:textId="77777777" w:rsidR="00ED34E2" w:rsidRDefault="00ED34E2">
      <w:pPr>
        <w:pStyle w:val="CommentText"/>
      </w:pPr>
      <w:r>
        <w:rPr>
          <w:rStyle w:val="CommentReference"/>
        </w:rPr>
        <w:annotationRef/>
      </w:r>
      <w:r>
        <w:t>Gada di usecease scenario dan keb.fung</w:t>
      </w:r>
    </w:p>
  </w:comment>
  <w:comment w:id="12522" w:author="chaniaayulestari@outlook.com" w:date="2021-11-14T03:29:00Z" w:initials="c">
    <w:p w14:paraId="5B8315C6" w14:textId="77777777" w:rsidR="00ED34E2" w:rsidRDefault="00ED34E2">
      <w:pPr>
        <w:pStyle w:val="CommentText"/>
      </w:pPr>
      <w:r>
        <w:rPr>
          <w:rStyle w:val="CommentReference"/>
        </w:rPr>
        <w:annotationRef/>
      </w:r>
      <w:r>
        <w:t>Isi</w:t>
      </w:r>
    </w:p>
    <w:p w14:paraId="4EE7408B" w14:textId="77777777" w:rsidR="00ED34E2" w:rsidRDefault="00ED34E2">
      <w:pPr>
        <w:pStyle w:val="CommentText"/>
      </w:pPr>
    </w:p>
  </w:comment>
  <w:comment w:id="14101" w:author="chaniaayulestari@outlook.com" w:date="2021-11-14T03:13:00Z" w:initials="c">
    <w:p w14:paraId="602037AF" w14:textId="77777777" w:rsidR="00ED34E2" w:rsidRDefault="00ED34E2">
      <w:pPr>
        <w:pStyle w:val="CommentText"/>
      </w:pPr>
      <w:r>
        <w:rPr>
          <w:rStyle w:val="CommentReference"/>
        </w:rPr>
        <w:annotationRef/>
      </w:r>
      <w:r>
        <w:t>Gada di kebutuhan fungsional dan usecase skenario</w:t>
      </w:r>
    </w:p>
  </w:comment>
  <w:comment w:id="14150" w:author="chaniaayulestari@outlook.com" w:date="2021-11-14T03:13:00Z" w:initials="c">
    <w:p w14:paraId="0FC78D07" w14:textId="77777777" w:rsidR="00ED34E2" w:rsidRDefault="00ED34E2">
      <w:pPr>
        <w:pStyle w:val="CommentText"/>
      </w:pPr>
      <w:r>
        <w:rPr>
          <w:rStyle w:val="CommentReference"/>
        </w:rPr>
        <w:annotationRef/>
      </w:r>
      <w:r>
        <w:t>Gada di kebutuhan fungsional dan usecase skenari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7DA7574" w15:done="0"/>
  <w15:commentEx w15:paraId="3B880C94" w15:done="0"/>
  <w15:commentEx w15:paraId="6589DD08" w15:done="0"/>
  <w15:commentEx w15:paraId="492B9B22" w15:done="0"/>
  <w15:commentEx w15:paraId="1BA29CBF" w15:done="0"/>
  <w15:commentEx w15:paraId="1ECFE0AE" w15:done="0"/>
  <w15:commentEx w15:paraId="1134DA28" w15:done="0"/>
  <w15:commentEx w15:paraId="02B7939B" w15:done="0"/>
  <w15:commentEx w15:paraId="52FF2CAA" w15:done="0"/>
  <w15:commentEx w15:paraId="42687E1E" w15:done="0"/>
  <w15:commentEx w15:paraId="6569335B" w15:done="0"/>
  <w15:commentEx w15:paraId="15FDBDBA" w15:done="0"/>
  <w15:commentEx w15:paraId="0B42DE79" w15:done="0"/>
  <w15:commentEx w15:paraId="3E9283E6" w15:done="0"/>
  <w15:commentEx w15:paraId="06B39D69" w15:done="0"/>
  <w15:commentEx w15:paraId="30526B97" w15:done="0"/>
  <w15:commentEx w15:paraId="5F3C2F2B" w15:done="0"/>
  <w15:commentEx w15:paraId="0EE63D25" w15:done="0"/>
  <w15:commentEx w15:paraId="33C11B78" w15:done="0"/>
  <w15:commentEx w15:paraId="393C1BB8" w15:done="0"/>
  <w15:commentEx w15:paraId="76C29079" w15:done="0"/>
  <w15:commentEx w15:paraId="07562BA2" w15:done="0"/>
  <w15:commentEx w15:paraId="3F4ECED4" w15:done="0"/>
  <w15:commentEx w15:paraId="09AEC297" w15:done="0"/>
  <w15:commentEx w15:paraId="2D3CA3E1" w15:done="0"/>
  <w15:commentEx w15:paraId="6B99D84B" w15:done="0"/>
  <w15:commentEx w15:paraId="4EE7408B" w15:done="0"/>
  <w15:commentEx w15:paraId="602037AF" w15:done="0"/>
  <w15:commentEx w15:paraId="0FC78D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3CC8BA" w16cex:dateUtc="2021-11-15T04:53:00Z"/>
  <w16cex:commentExtensible w16cex:durableId="2538C8BE" w16cex:dateUtc="2021-11-12T04:04:00Z"/>
  <w16cex:commentExtensible w16cex:durableId="2538C9CD" w16cex:dateUtc="2021-11-12T04:09:00Z"/>
  <w16cex:commentExtensible w16cex:durableId="2538CA5E" w16cex:dateUtc="2021-11-12T04:11:00Z"/>
  <w16cex:commentExtensible w16cex:durableId="2538CA9B" w16cex:dateUtc="2021-11-12T04:12:00Z"/>
  <w16cex:commentExtensible w16cex:durableId="253A10D2" w16cex:dateUtc="2021-11-12T11:02:00Z"/>
  <w16cex:commentExtensible w16cex:durableId="25392AA1" w16cex:dateUtc="2021-11-12T11:02:00Z"/>
  <w16cex:commentExtensible w16cex:durableId="25392BA1" w16cex:dateUtc="2021-11-12T11:06:00Z"/>
  <w16cex:commentExtensible w16cex:durableId="2538CB03" w16cex:dateUtc="2021-11-12T04:14:00Z"/>
  <w16cex:commentExtensible w16cex:durableId="2538CB7F" w16cex:dateUtc="2021-11-12T04:16:00Z"/>
  <w16cex:commentExtensible w16cex:durableId="253B27DE" w16cex:dateUtc="2021-11-13T23:14:00Z"/>
  <w16cex:commentExtensible w16cex:durableId="2538CC70" w16cex:dateUtc="2021-11-12T04:20:00Z"/>
  <w16cex:commentExtensible w16cex:durableId="253AF9B2" w16cex:dateUtc="2021-11-13T19:57:00Z"/>
  <w16cex:commentExtensible w16cex:durableId="2538CDF8" w16cex:dateUtc="2021-11-12T04:26:00Z"/>
  <w16cex:commentExtensible w16cex:durableId="253B599C" w16cex:dateUtc="2021-11-12T04:26:00Z"/>
  <w16cex:commentExtensible w16cex:durableId="253B4C55" w16cex:dateUtc="2021-11-14T01:50:00Z"/>
  <w16cex:commentExtensible w16cex:durableId="25392BF6" w16cex:dateUtc="2021-11-12T11:07:00Z"/>
  <w16cex:commentExtensible w16cex:durableId="253ABA3B" w16cex:dateUtc="2021-11-13T15:27:00Z"/>
  <w16cex:commentExtensible w16cex:durableId="253B00E1" w16cex:dateUtc="2021-11-13T20:28:00Z"/>
  <w16cex:commentExtensible w16cex:durableId="253AFD87" w16cex:dateUtc="2021-11-13T20:14:00Z"/>
  <w16cex:commentExtensible w16cex:durableId="253B0130" w16cex:dateUtc="2021-11-13T20:29:00Z"/>
  <w16cex:commentExtensible w16cex:durableId="253AFB87" w16cex:dateUtc="2021-11-13T20:05:00Z"/>
  <w16cex:commentExtensible w16cex:durableId="253AFC44" w16cex:dateUtc="2021-11-13T20:08:00Z"/>
  <w16cex:commentExtensible w16cex:durableId="253AFD5C" w16cex:dateUtc="2021-11-13T20:13:00Z"/>
  <w16cex:commentExtensible w16cex:durableId="253AFD40" w16cex:dateUtc="2021-11-13T20:13:00Z"/>
  <w16cex:commentExtensible w16cex:durableId="253B857C" w16cex:dateUtc="2021-11-13T20:14:00Z"/>
  <w16cex:commentExtensible w16cex:durableId="253B857B" w16cex:dateUtc="2021-11-13T20:29:00Z"/>
  <w16cex:commentExtensible w16cex:durableId="253B857A" w16cex:dateUtc="2021-11-13T20:13:00Z"/>
  <w16cex:commentExtensible w16cex:durableId="253B8579" w16cex:dateUtc="2021-11-13T20: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7DA7574" w16cid:durableId="253CC8BA"/>
  <w16cid:commentId w16cid:paraId="3B880C94" w16cid:durableId="2538C8BE"/>
  <w16cid:commentId w16cid:paraId="6589DD08" w16cid:durableId="2538C9CD"/>
  <w16cid:commentId w16cid:paraId="492B9B22" w16cid:durableId="2538CA5E"/>
  <w16cid:commentId w16cid:paraId="1BA29CBF" w16cid:durableId="2538CA9B"/>
  <w16cid:commentId w16cid:paraId="1ECFE0AE" w16cid:durableId="253A10D2"/>
  <w16cid:commentId w16cid:paraId="1134DA28" w16cid:durableId="25392AA1"/>
  <w16cid:commentId w16cid:paraId="02B7939B" w16cid:durableId="25392BA1"/>
  <w16cid:commentId w16cid:paraId="52FF2CAA" w16cid:durableId="2538CB03"/>
  <w16cid:commentId w16cid:paraId="42687E1E" w16cid:durableId="2538CB7F"/>
  <w16cid:commentId w16cid:paraId="6569335B" w16cid:durableId="253B27DE"/>
  <w16cid:commentId w16cid:paraId="15FDBDBA" w16cid:durableId="2538CC70"/>
  <w16cid:commentId w16cid:paraId="0B42DE79" w16cid:durableId="253AF9B2"/>
  <w16cid:commentId w16cid:paraId="3E9283E6" w16cid:durableId="2538CDF8"/>
  <w16cid:commentId w16cid:paraId="06B39D69" w16cid:durableId="253B599C"/>
  <w16cid:commentId w16cid:paraId="30526B97" w16cid:durableId="253B4C55"/>
  <w16cid:commentId w16cid:paraId="5F3C2F2B" w16cid:durableId="25392BF6"/>
  <w16cid:commentId w16cid:paraId="0EE63D25" w16cid:durableId="253ABA3B"/>
  <w16cid:commentId w16cid:paraId="33C11B78" w16cid:durableId="253B00E1"/>
  <w16cid:commentId w16cid:paraId="393C1BB8" w16cid:durableId="253AFD87"/>
  <w16cid:commentId w16cid:paraId="76C29079" w16cid:durableId="253B0130"/>
  <w16cid:commentId w16cid:paraId="07562BA2" w16cid:durableId="253AFB87"/>
  <w16cid:commentId w16cid:paraId="3F4ECED4" w16cid:durableId="253AFC44"/>
  <w16cid:commentId w16cid:paraId="09AEC297" w16cid:durableId="253AFD5C"/>
  <w16cid:commentId w16cid:paraId="2D3CA3E1" w16cid:durableId="253AFD40"/>
  <w16cid:commentId w16cid:paraId="6B99D84B" w16cid:durableId="253B857C"/>
  <w16cid:commentId w16cid:paraId="4EE7408B" w16cid:durableId="253B857B"/>
  <w16cid:commentId w16cid:paraId="602037AF" w16cid:durableId="253B857A"/>
  <w16cid:commentId w16cid:paraId="0FC78D07" w16cid:durableId="253B857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8D54B4" w14:textId="77777777" w:rsidR="003E464B" w:rsidRDefault="003E464B" w:rsidP="00505F11">
      <w:pPr>
        <w:spacing w:line="240" w:lineRule="auto"/>
      </w:pPr>
      <w:r>
        <w:separator/>
      </w:r>
    </w:p>
  </w:endnote>
  <w:endnote w:type="continuationSeparator" w:id="0">
    <w:p w14:paraId="4A2F4FA8" w14:textId="77777777" w:rsidR="003E464B" w:rsidRDefault="003E464B" w:rsidP="00505F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7A048C" w14:textId="77777777" w:rsidR="00ED34E2" w:rsidRDefault="00ED34E2">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5C2991D" w14:textId="77777777" w:rsidR="00ED34E2" w:rsidRDefault="00ED34E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A18BA9" w14:textId="77777777" w:rsidR="00ED34E2" w:rsidRDefault="00ED34E2">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6177B7C5" w14:textId="77777777" w:rsidR="00ED34E2" w:rsidRDefault="00ED34E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7D19A9" w14:textId="77777777" w:rsidR="00ED34E2" w:rsidRDefault="00ED34E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88274191"/>
      <w:docPartObj>
        <w:docPartGallery w:val="Page Numbers (Bottom of Page)"/>
        <w:docPartUnique/>
      </w:docPartObj>
    </w:sdtPr>
    <w:sdtEndPr>
      <w:rPr>
        <w:noProof/>
      </w:rPr>
    </w:sdtEndPr>
    <w:sdtContent>
      <w:p w14:paraId="6105DD02" w14:textId="4C55C58A" w:rsidR="00ED34E2" w:rsidRDefault="00ED34E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9BA198" w14:textId="77777777" w:rsidR="00ED34E2" w:rsidRDefault="00ED34E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25509917"/>
      <w:docPartObj>
        <w:docPartGallery w:val="Page Numbers (Bottom of Page)"/>
        <w:docPartUnique/>
      </w:docPartObj>
    </w:sdtPr>
    <w:sdtEndPr>
      <w:rPr>
        <w:noProof/>
      </w:rPr>
    </w:sdtEndPr>
    <w:sdtContent>
      <w:p w14:paraId="4EAB0A06" w14:textId="7ACBC4E4" w:rsidR="00ED34E2" w:rsidRDefault="00ED34E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B22281" w14:textId="77777777" w:rsidR="00ED34E2" w:rsidRDefault="00ED34E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27813372"/>
      <w:docPartObj>
        <w:docPartGallery w:val="Page Numbers (Bottom of Page)"/>
        <w:docPartUnique/>
      </w:docPartObj>
    </w:sdtPr>
    <w:sdtEndPr>
      <w:rPr>
        <w:noProof/>
      </w:rPr>
    </w:sdtEndPr>
    <w:sdtContent>
      <w:p w14:paraId="02EF4ACF" w14:textId="224C4E03" w:rsidR="00ED34E2" w:rsidRDefault="00ED34E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1BE58A" w14:textId="77777777" w:rsidR="00ED34E2" w:rsidRDefault="00ED34E2">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87401288"/>
      <w:docPartObj>
        <w:docPartGallery w:val="Page Numbers (Bottom of Page)"/>
        <w:docPartUnique/>
      </w:docPartObj>
    </w:sdtPr>
    <w:sdtEndPr>
      <w:rPr>
        <w:noProof/>
      </w:rPr>
    </w:sdtEndPr>
    <w:sdtContent>
      <w:p w14:paraId="5852287A" w14:textId="6C667957" w:rsidR="00ED34E2" w:rsidRDefault="00ED34E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746CDB" w14:textId="77777777" w:rsidR="00ED34E2" w:rsidRDefault="00ED34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7BE513" w14:textId="77777777" w:rsidR="003E464B" w:rsidRDefault="003E464B" w:rsidP="00505F11">
      <w:pPr>
        <w:spacing w:line="240" w:lineRule="auto"/>
      </w:pPr>
      <w:r>
        <w:separator/>
      </w:r>
    </w:p>
  </w:footnote>
  <w:footnote w:type="continuationSeparator" w:id="0">
    <w:p w14:paraId="5A4C6062" w14:textId="77777777" w:rsidR="003E464B" w:rsidRDefault="003E464B" w:rsidP="00505F1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80E0AE" w14:textId="77777777" w:rsidR="00ED34E2" w:rsidRDefault="00ED34E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346A91" w14:textId="77777777" w:rsidR="00ED34E2" w:rsidRDefault="00ED34E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72249323"/>
      <w:docPartObj>
        <w:docPartGallery w:val="Page Numbers (Top of Page)"/>
        <w:docPartUnique/>
      </w:docPartObj>
    </w:sdtPr>
    <w:sdtEndPr>
      <w:rPr>
        <w:noProof/>
      </w:rPr>
    </w:sdtEndPr>
    <w:sdtContent>
      <w:p w14:paraId="6C7B0F58" w14:textId="0D630C6E" w:rsidR="00ED34E2" w:rsidRDefault="00ED34E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0BFAE3A" w14:textId="77777777" w:rsidR="00ED34E2" w:rsidRDefault="00ED34E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EF66F4" w14:textId="77777777" w:rsidR="00ED34E2" w:rsidRDefault="00ED34E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824559" w14:textId="77777777" w:rsidR="00ED34E2" w:rsidRDefault="00ED34E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A924E7" w14:textId="77777777" w:rsidR="00ED34E2" w:rsidRDefault="00ED34E2">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E3D635" w14:textId="77777777" w:rsidR="00ED34E2" w:rsidRDefault="00ED34E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46557"/>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7C50CC"/>
    <w:multiLevelType w:val="hybridMultilevel"/>
    <w:tmpl w:val="9EEE86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C9679D"/>
    <w:multiLevelType w:val="hybridMultilevel"/>
    <w:tmpl w:val="99CA58D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4294278"/>
    <w:multiLevelType w:val="hybridMultilevel"/>
    <w:tmpl w:val="870679A4"/>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049027F9"/>
    <w:multiLevelType w:val="hybridMultilevel"/>
    <w:tmpl w:val="2CC4B66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5287386"/>
    <w:multiLevelType w:val="hybridMultilevel"/>
    <w:tmpl w:val="5D0AB656"/>
    <w:lvl w:ilvl="0" w:tplc="A266A6A8">
      <w:start w:val="1"/>
      <w:numFmt w:val="decimal"/>
      <w:lvlText w:val="5.%1."/>
      <w:lvlJc w:val="left"/>
      <w:pPr>
        <w:ind w:left="2160" w:hanging="360"/>
      </w:pPr>
      <w:rPr>
        <w:rFonts w:hint="default"/>
      </w:rPr>
    </w:lvl>
    <w:lvl w:ilvl="1" w:tplc="A266A6A8">
      <w:start w:val="1"/>
      <w:numFmt w:val="decimal"/>
      <w:lvlText w:val="5.%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5443692"/>
    <w:multiLevelType w:val="hybridMultilevel"/>
    <w:tmpl w:val="7B0CEE1A"/>
    <w:lvl w:ilvl="0" w:tplc="38090005">
      <w:start w:val="1"/>
      <w:numFmt w:val="bullet"/>
      <w:lvlText w:val=""/>
      <w:lvlJc w:val="left"/>
      <w:pPr>
        <w:ind w:left="720" w:hanging="360"/>
      </w:pPr>
      <w:rPr>
        <w:rFonts w:ascii="Wingdings" w:hAnsi="Wingding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5D72D5B"/>
    <w:multiLevelType w:val="hybridMultilevel"/>
    <w:tmpl w:val="72522C02"/>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06187EA1"/>
    <w:multiLevelType w:val="hybridMultilevel"/>
    <w:tmpl w:val="9ADC968C"/>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7100E82"/>
    <w:multiLevelType w:val="hybridMultilevel"/>
    <w:tmpl w:val="EEC6AAD0"/>
    <w:lvl w:ilvl="0" w:tplc="FFFFFFFF">
      <w:start w:val="1"/>
      <w:numFmt w:val="lowerLetter"/>
      <w:lvlText w:val="%1"/>
      <w:lvlJc w:val="left"/>
      <w:pPr>
        <w:ind w:left="1571"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08857BF8"/>
    <w:multiLevelType w:val="hybridMultilevel"/>
    <w:tmpl w:val="B2783CE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09BD47FE"/>
    <w:multiLevelType w:val="hybridMultilevel"/>
    <w:tmpl w:val="373EC57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0A062A1E"/>
    <w:multiLevelType w:val="multilevel"/>
    <w:tmpl w:val="815E6C78"/>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lowerRoman"/>
      <w:pStyle w:val="Heading3"/>
      <w:lvlText w:val="%3."/>
      <w:lvlJc w:val="right"/>
      <w:pPr>
        <w:ind w:left="2160" w:hanging="180"/>
      </w:pPr>
      <w:rPr>
        <w:rFonts w:hint="default"/>
      </w:rPr>
    </w:lvl>
    <w:lvl w:ilvl="3">
      <w:start w:val="1"/>
      <w:numFmt w:val="decimal"/>
      <w:pStyle w:val="Heading4"/>
      <w:lvlText w:val="%4."/>
      <w:lvlJc w:val="left"/>
      <w:pPr>
        <w:ind w:left="2880" w:hanging="360"/>
      </w:pPr>
      <w:rPr>
        <w:rFonts w:hint="default"/>
      </w:rPr>
    </w:lvl>
    <w:lvl w:ilvl="4">
      <w:start w:val="1"/>
      <w:numFmt w:val="lowerLetter"/>
      <w:pStyle w:val="Heading5"/>
      <w:lvlText w:val="%5."/>
      <w:lvlJc w:val="left"/>
      <w:pPr>
        <w:ind w:left="3600" w:hanging="360"/>
      </w:pPr>
      <w:rPr>
        <w:rFonts w:hint="default"/>
      </w:rPr>
    </w:lvl>
    <w:lvl w:ilvl="5">
      <w:start w:val="1"/>
      <w:numFmt w:val="lowerRoman"/>
      <w:pStyle w:val="Heading6"/>
      <w:lvlText w:val="%6."/>
      <w:lvlJc w:val="right"/>
      <w:pPr>
        <w:ind w:left="4320" w:hanging="180"/>
      </w:pPr>
      <w:rPr>
        <w:rFonts w:hint="default"/>
      </w:rPr>
    </w:lvl>
    <w:lvl w:ilvl="6">
      <w:start w:val="1"/>
      <w:numFmt w:val="decimal"/>
      <w:pStyle w:val="Heading7"/>
      <w:lvlText w:val="%7."/>
      <w:lvlJc w:val="left"/>
      <w:pPr>
        <w:ind w:left="5040" w:hanging="360"/>
      </w:pPr>
      <w:rPr>
        <w:rFonts w:hint="default"/>
      </w:rPr>
    </w:lvl>
    <w:lvl w:ilvl="7">
      <w:start w:val="1"/>
      <w:numFmt w:val="lowerLetter"/>
      <w:pStyle w:val="Heading8"/>
      <w:lvlText w:val="%8."/>
      <w:lvlJc w:val="left"/>
      <w:pPr>
        <w:ind w:left="5760" w:hanging="360"/>
      </w:pPr>
      <w:rPr>
        <w:rFonts w:hint="default"/>
      </w:rPr>
    </w:lvl>
    <w:lvl w:ilvl="8">
      <w:start w:val="1"/>
      <w:numFmt w:val="lowerRoman"/>
      <w:pStyle w:val="Heading9"/>
      <w:lvlText w:val="%9."/>
      <w:lvlJc w:val="right"/>
      <w:pPr>
        <w:ind w:left="6480" w:hanging="180"/>
      </w:pPr>
      <w:rPr>
        <w:rFonts w:hint="default"/>
      </w:rPr>
    </w:lvl>
  </w:abstractNum>
  <w:abstractNum w:abstractNumId="13" w15:restartNumberingAfterBreak="0">
    <w:nsid w:val="0AD94C32"/>
    <w:multiLevelType w:val="hybridMultilevel"/>
    <w:tmpl w:val="20D86F8C"/>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0CC52377"/>
    <w:multiLevelType w:val="hybridMultilevel"/>
    <w:tmpl w:val="75BACD02"/>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0E2B4469"/>
    <w:multiLevelType w:val="hybridMultilevel"/>
    <w:tmpl w:val="E8303328"/>
    <w:lvl w:ilvl="0" w:tplc="3809000F">
      <w:start w:val="1"/>
      <w:numFmt w:val="decimal"/>
      <w:lvlText w:val="%1."/>
      <w:lvlJc w:val="left"/>
      <w:pPr>
        <w:ind w:left="1163" w:hanging="360"/>
      </w:pPr>
    </w:lvl>
    <w:lvl w:ilvl="1" w:tplc="38090019" w:tentative="1">
      <w:start w:val="1"/>
      <w:numFmt w:val="lowerLetter"/>
      <w:lvlText w:val="%2."/>
      <w:lvlJc w:val="left"/>
      <w:pPr>
        <w:ind w:left="1883" w:hanging="360"/>
      </w:pPr>
    </w:lvl>
    <w:lvl w:ilvl="2" w:tplc="3809001B" w:tentative="1">
      <w:start w:val="1"/>
      <w:numFmt w:val="lowerRoman"/>
      <w:lvlText w:val="%3."/>
      <w:lvlJc w:val="right"/>
      <w:pPr>
        <w:ind w:left="2603" w:hanging="180"/>
      </w:pPr>
    </w:lvl>
    <w:lvl w:ilvl="3" w:tplc="3809000F" w:tentative="1">
      <w:start w:val="1"/>
      <w:numFmt w:val="decimal"/>
      <w:lvlText w:val="%4."/>
      <w:lvlJc w:val="left"/>
      <w:pPr>
        <w:ind w:left="3323" w:hanging="360"/>
      </w:pPr>
    </w:lvl>
    <w:lvl w:ilvl="4" w:tplc="38090019" w:tentative="1">
      <w:start w:val="1"/>
      <w:numFmt w:val="lowerLetter"/>
      <w:lvlText w:val="%5."/>
      <w:lvlJc w:val="left"/>
      <w:pPr>
        <w:ind w:left="4043" w:hanging="360"/>
      </w:pPr>
    </w:lvl>
    <w:lvl w:ilvl="5" w:tplc="3809001B" w:tentative="1">
      <w:start w:val="1"/>
      <w:numFmt w:val="lowerRoman"/>
      <w:lvlText w:val="%6."/>
      <w:lvlJc w:val="right"/>
      <w:pPr>
        <w:ind w:left="4763" w:hanging="180"/>
      </w:pPr>
    </w:lvl>
    <w:lvl w:ilvl="6" w:tplc="3809000F" w:tentative="1">
      <w:start w:val="1"/>
      <w:numFmt w:val="decimal"/>
      <w:lvlText w:val="%7."/>
      <w:lvlJc w:val="left"/>
      <w:pPr>
        <w:ind w:left="5483" w:hanging="360"/>
      </w:pPr>
    </w:lvl>
    <w:lvl w:ilvl="7" w:tplc="38090019" w:tentative="1">
      <w:start w:val="1"/>
      <w:numFmt w:val="lowerLetter"/>
      <w:lvlText w:val="%8."/>
      <w:lvlJc w:val="left"/>
      <w:pPr>
        <w:ind w:left="6203" w:hanging="360"/>
      </w:pPr>
    </w:lvl>
    <w:lvl w:ilvl="8" w:tplc="3809001B" w:tentative="1">
      <w:start w:val="1"/>
      <w:numFmt w:val="lowerRoman"/>
      <w:lvlText w:val="%9."/>
      <w:lvlJc w:val="right"/>
      <w:pPr>
        <w:ind w:left="6923" w:hanging="180"/>
      </w:pPr>
    </w:lvl>
  </w:abstractNum>
  <w:abstractNum w:abstractNumId="16" w15:restartNumberingAfterBreak="0">
    <w:nsid w:val="0FE038F6"/>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3025A7B"/>
    <w:multiLevelType w:val="hybridMultilevel"/>
    <w:tmpl w:val="E95638A8"/>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137F1BF6"/>
    <w:multiLevelType w:val="hybridMultilevel"/>
    <w:tmpl w:val="AC7E0094"/>
    <w:lvl w:ilvl="0" w:tplc="EB3601BC">
      <w:start w:val="1"/>
      <w:numFmt w:val="decimal"/>
      <w:lvlText w:val="3.2.%1."/>
      <w:lvlJc w:val="righ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19" w15:restartNumberingAfterBreak="0">
    <w:nsid w:val="15D55047"/>
    <w:multiLevelType w:val="hybridMultilevel"/>
    <w:tmpl w:val="42E23220"/>
    <w:lvl w:ilvl="0" w:tplc="8626F002">
      <w:start w:val="1"/>
      <w:numFmt w:val="decimal"/>
      <w:lvlText w:val="4.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0" w15:restartNumberingAfterBreak="0">
    <w:nsid w:val="169629E0"/>
    <w:multiLevelType w:val="hybridMultilevel"/>
    <w:tmpl w:val="B6CE788E"/>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1" w15:restartNumberingAfterBreak="0">
    <w:nsid w:val="16B14B61"/>
    <w:multiLevelType w:val="hybridMultilevel"/>
    <w:tmpl w:val="B712A1C8"/>
    <w:lvl w:ilvl="0" w:tplc="430CAE74">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2" w15:restartNumberingAfterBreak="0">
    <w:nsid w:val="191D13A7"/>
    <w:multiLevelType w:val="hybridMultilevel"/>
    <w:tmpl w:val="30F0C64A"/>
    <w:lvl w:ilvl="0" w:tplc="3084A236">
      <w:start w:val="1"/>
      <w:numFmt w:val="decimal"/>
      <w:lvlText w:val="4.2.%1."/>
      <w:lvlJc w:val="left"/>
      <w:pPr>
        <w:ind w:left="2880" w:hanging="360"/>
      </w:pPr>
      <w:rPr>
        <w:rFonts w:hint="default"/>
      </w:rPr>
    </w:lvl>
    <w:lvl w:ilvl="1" w:tplc="38090019">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3" w15:restartNumberingAfterBreak="0">
    <w:nsid w:val="1A71156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BBF3671"/>
    <w:multiLevelType w:val="hybridMultilevel"/>
    <w:tmpl w:val="9C029F40"/>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5" w15:restartNumberingAfterBreak="0">
    <w:nsid w:val="1D0D278D"/>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1DAF0801"/>
    <w:multiLevelType w:val="hybridMultilevel"/>
    <w:tmpl w:val="780AB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1F8E40B6"/>
    <w:multiLevelType w:val="multilevel"/>
    <w:tmpl w:val="87D80CF0"/>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5.%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206F701E"/>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0947611"/>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238D7F38"/>
    <w:multiLevelType w:val="hybridMultilevel"/>
    <w:tmpl w:val="A7A26E94"/>
    <w:lvl w:ilvl="0" w:tplc="38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23AC48D4"/>
    <w:multiLevelType w:val="hybridMultilevel"/>
    <w:tmpl w:val="7144B2EA"/>
    <w:lvl w:ilvl="0" w:tplc="38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25765443"/>
    <w:multiLevelType w:val="hybridMultilevel"/>
    <w:tmpl w:val="8CC01550"/>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25A0258D"/>
    <w:multiLevelType w:val="hybridMultilevel"/>
    <w:tmpl w:val="92C4DB0A"/>
    <w:lvl w:ilvl="0" w:tplc="38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26084D1B"/>
    <w:multiLevelType w:val="hybridMultilevel"/>
    <w:tmpl w:val="E8303328"/>
    <w:lvl w:ilvl="0" w:tplc="3809000F">
      <w:start w:val="1"/>
      <w:numFmt w:val="decimal"/>
      <w:lvlText w:val="%1."/>
      <w:lvlJc w:val="left"/>
      <w:pPr>
        <w:ind w:left="1163" w:hanging="360"/>
      </w:pPr>
    </w:lvl>
    <w:lvl w:ilvl="1" w:tplc="38090019" w:tentative="1">
      <w:start w:val="1"/>
      <w:numFmt w:val="lowerLetter"/>
      <w:lvlText w:val="%2."/>
      <w:lvlJc w:val="left"/>
      <w:pPr>
        <w:ind w:left="1883" w:hanging="360"/>
      </w:pPr>
    </w:lvl>
    <w:lvl w:ilvl="2" w:tplc="3809001B" w:tentative="1">
      <w:start w:val="1"/>
      <w:numFmt w:val="lowerRoman"/>
      <w:lvlText w:val="%3."/>
      <w:lvlJc w:val="right"/>
      <w:pPr>
        <w:ind w:left="2603" w:hanging="180"/>
      </w:pPr>
    </w:lvl>
    <w:lvl w:ilvl="3" w:tplc="3809000F" w:tentative="1">
      <w:start w:val="1"/>
      <w:numFmt w:val="decimal"/>
      <w:lvlText w:val="%4."/>
      <w:lvlJc w:val="left"/>
      <w:pPr>
        <w:ind w:left="3323" w:hanging="360"/>
      </w:pPr>
    </w:lvl>
    <w:lvl w:ilvl="4" w:tplc="38090019" w:tentative="1">
      <w:start w:val="1"/>
      <w:numFmt w:val="lowerLetter"/>
      <w:lvlText w:val="%5."/>
      <w:lvlJc w:val="left"/>
      <w:pPr>
        <w:ind w:left="4043" w:hanging="360"/>
      </w:pPr>
    </w:lvl>
    <w:lvl w:ilvl="5" w:tplc="3809001B" w:tentative="1">
      <w:start w:val="1"/>
      <w:numFmt w:val="lowerRoman"/>
      <w:lvlText w:val="%6."/>
      <w:lvlJc w:val="right"/>
      <w:pPr>
        <w:ind w:left="4763" w:hanging="180"/>
      </w:pPr>
    </w:lvl>
    <w:lvl w:ilvl="6" w:tplc="3809000F" w:tentative="1">
      <w:start w:val="1"/>
      <w:numFmt w:val="decimal"/>
      <w:lvlText w:val="%7."/>
      <w:lvlJc w:val="left"/>
      <w:pPr>
        <w:ind w:left="5483" w:hanging="360"/>
      </w:pPr>
    </w:lvl>
    <w:lvl w:ilvl="7" w:tplc="38090019" w:tentative="1">
      <w:start w:val="1"/>
      <w:numFmt w:val="lowerLetter"/>
      <w:lvlText w:val="%8."/>
      <w:lvlJc w:val="left"/>
      <w:pPr>
        <w:ind w:left="6203" w:hanging="360"/>
      </w:pPr>
    </w:lvl>
    <w:lvl w:ilvl="8" w:tplc="3809001B" w:tentative="1">
      <w:start w:val="1"/>
      <w:numFmt w:val="lowerRoman"/>
      <w:lvlText w:val="%9."/>
      <w:lvlJc w:val="right"/>
      <w:pPr>
        <w:ind w:left="6923" w:hanging="180"/>
      </w:pPr>
    </w:lvl>
  </w:abstractNum>
  <w:abstractNum w:abstractNumId="35" w15:restartNumberingAfterBreak="0">
    <w:nsid w:val="2671715E"/>
    <w:multiLevelType w:val="hybridMultilevel"/>
    <w:tmpl w:val="C5248B34"/>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6" w15:restartNumberingAfterBreak="0">
    <w:nsid w:val="26B70572"/>
    <w:multiLevelType w:val="hybridMultilevel"/>
    <w:tmpl w:val="373EC57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290C66C3"/>
    <w:multiLevelType w:val="hybridMultilevel"/>
    <w:tmpl w:val="1534A90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29462CC2"/>
    <w:multiLevelType w:val="hybridMultilevel"/>
    <w:tmpl w:val="5EE62B3E"/>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9" w15:restartNumberingAfterBreak="0">
    <w:nsid w:val="29D752E7"/>
    <w:multiLevelType w:val="hybridMultilevel"/>
    <w:tmpl w:val="51E2BBD8"/>
    <w:lvl w:ilvl="0" w:tplc="430CAE74">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0" w15:restartNumberingAfterBreak="0">
    <w:nsid w:val="2D461929"/>
    <w:multiLevelType w:val="hybridMultilevel"/>
    <w:tmpl w:val="D65403A8"/>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1" w15:restartNumberingAfterBreak="0">
    <w:nsid w:val="2F4B1879"/>
    <w:multiLevelType w:val="hybridMultilevel"/>
    <w:tmpl w:val="8758E3E8"/>
    <w:lvl w:ilvl="0" w:tplc="DC22C504">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2F60423F"/>
    <w:multiLevelType w:val="hybridMultilevel"/>
    <w:tmpl w:val="454490BA"/>
    <w:lvl w:ilvl="0" w:tplc="430CAE74">
      <w:start w:val="1"/>
      <w:numFmt w:val="lowerLetter"/>
      <w:lvlText w:val="%1"/>
      <w:lvlJc w:val="left"/>
      <w:pPr>
        <w:ind w:left="889" w:hanging="360"/>
      </w:pPr>
      <w:rPr>
        <w:rFonts w:hint="default"/>
      </w:rPr>
    </w:lvl>
    <w:lvl w:ilvl="1" w:tplc="04090003" w:tentative="1">
      <w:start w:val="1"/>
      <w:numFmt w:val="bullet"/>
      <w:lvlText w:val="o"/>
      <w:lvlJc w:val="left"/>
      <w:pPr>
        <w:ind w:left="1609" w:hanging="360"/>
      </w:pPr>
      <w:rPr>
        <w:rFonts w:ascii="Courier New" w:hAnsi="Courier New" w:cs="Courier New" w:hint="default"/>
      </w:rPr>
    </w:lvl>
    <w:lvl w:ilvl="2" w:tplc="04090005" w:tentative="1">
      <w:start w:val="1"/>
      <w:numFmt w:val="bullet"/>
      <w:lvlText w:val=""/>
      <w:lvlJc w:val="left"/>
      <w:pPr>
        <w:ind w:left="2329" w:hanging="360"/>
      </w:pPr>
      <w:rPr>
        <w:rFonts w:ascii="Wingdings" w:hAnsi="Wingdings" w:hint="default"/>
      </w:rPr>
    </w:lvl>
    <w:lvl w:ilvl="3" w:tplc="04090001" w:tentative="1">
      <w:start w:val="1"/>
      <w:numFmt w:val="bullet"/>
      <w:lvlText w:val=""/>
      <w:lvlJc w:val="left"/>
      <w:pPr>
        <w:ind w:left="3049" w:hanging="360"/>
      </w:pPr>
      <w:rPr>
        <w:rFonts w:ascii="Symbol" w:hAnsi="Symbol" w:hint="default"/>
      </w:rPr>
    </w:lvl>
    <w:lvl w:ilvl="4" w:tplc="04090003" w:tentative="1">
      <w:start w:val="1"/>
      <w:numFmt w:val="bullet"/>
      <w:lvlText w:val="o"/>
      <w:lvlJc w:val="left"/>
      <w:pPr>
        <w:ind w:left="3769" w:hanging="360"/>
      </w:pPr>
      <w:rPr>
        <w:rFonts w:ascii="Courier New" w:hAnsi="Courier New" w:cs="Courier New" w:hint="default"/>
      </w:rPr>
    </w:lvl>
    <w:lvl w:ilvl="5" w:tplc="04090005" w:tentative="1">
      <w:start w:val="1"/>
      <w:numFmt w:val="bullet"/>
      <w:lvlText w:val=""/>
      <w:lvlJc w:val="left"/>
      <w:pPr>
        <w:ind w:left="4489" w:hanging="360"/>
      </w:pPr>
      <w:rPr>
        <w:rFonts w:ascii="Wingdings" w:hAnsi="Wingdings" w:hint="default"/>
      </w:rPr>
    </w:lvl>
    <w:lvl w:ilvl="6" w:tplc="04090001" w:tentative="1">
      <w:start w:val="1"/>
      <w:numFmt w:val="bullet"/>
      <w:lvlText w:val=""/>
      <w:lvlJc w:val="left"/>
      <w:pPr>
        <w:ind w:left="5209" w:hanging="360"/>
      </w:pPr>
      <w:rPr>
        <w:rFonts w:ascii="Symbol" w:hAnsi="Symbol" w:hint="default"/>
      </w:rPr>
    </w:lvl>
    <w:lvl w:ilvl="7" w:tplc="04090003" w:tentative="1">
      <w:start w:val="1"/>
      <w:numFmt w:val="bullet"/>
      <w:lvlText w:val="o"/>
      <w:lvlJc w:val="left"/>
      <w:pPr>
        <w:ind w:left="5929" w:hanging="360"/>
      </w:pPr>
      <w:rPr>
        <w:rFonts w:ascii="Courier New" w:hAnsi="Courier New" w:cs="Courier New" w:hint="default"/>
      </w:rPr>
    </w:lvl>
    <w:lvl w:ilvl="8" w:tplc="04090005" w:tentative="1">
      <w:start w:val="1"/>
      <w:numFmt w:val="bullet"/>
      <w:lvlText w:val=""/>
      <w:lvlJc w:val="left"/>
      <w:pPr>
        <w:ind w:left="6649" w:hanging="360"/>
      </w:pPr>
      <w:rPr>
        <w:rFonts w:ascii="Wingdings" w:hAnsi="Wingdings" w:hint="default"/>
      </w:rPr>
    </w:lvl>
  </w:abstractNum>
  <w:abstractNum w:abstractNumId="43" w15:restartNumberingAfterBreak="0">
    <w:nsid w:val="2F697B9B"/>
    <w:multiLevelType w:val="hybridMultilevel"/>
    <w:tmpl w:val="9328E762"/>
    <w:lvl w:ilvl="0" w:tplc="3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4" w15:restartNumberingAfterBreak="0">
    <w:nsid w:val="2FD77F9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2FEE059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30C83444"/>
    <w:multiLevelType w:val="hybridMultilevel"/>
    <w:tmpl w:val="9678FE9A"/>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30F849C3"/>
    <w:multiLevelType w:val="hybridMultilevel"/>
    <w:tmpl w:val="1BF4C9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31583544"/>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331F5CFA"/>
    <w:multiLevelType w:val="hybridMultilevel"/>
    <w:tmpl w:val="5768B7DE"/>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33824B91"/>
    <w:multiLevelType w:val="hybridMultilevel"/>
    <w:tmpl w:val="5A7CB154"/>
    <w:lvl w:ilvl="0" w:tplc="DABC03D6">
      <w:start w:val="6"/>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33AA2C9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34B00650"/>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35873E34"/>
    <w:multiLevelType w:val="hybridMultilevel"/>
    <w:tmpl w:val="5466371E"/>
    <w:lvl w:ilvl="0" w:tplc="F6F26942">
      <w:start w:val="1"/>
      <w:numFmt w:val="decimal"/>
      <w:lvlText w:val="3.3.%1."/>
      <w:lvlJc w:val="right"/>
      <w:pPr>
        <w:ind w:left="2700" w:hanging="360"/>
      </w:pPr>
      <w:rPr>
        <w:rFonts w:hint="default"/>
      </w:rPr>
    </w:lvl>
    <w:lvl w:ilvl="1" w:tplc="38090019">
      <w:start w:val="1"/>
      <w:numFmt w:val="lowerLetter"/>
      <w:lvlText w:val="%2."/>
      <w:lvlJc w:val="left"/>
      <w:pPr>
        <w:ind w:left="1440" w:hanging="360"/>
      </w:pPr>
    </w:lvl>
    <w:lvl w:ilvl="2" w:tplc="F6F26942">
      <w:start w:val="1"/>
      <w:numFmt w:val="decimal"/>
      <w:lvlText w:val="3.3.%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3587410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36843736"/>
    <w:multiLevelType w:val="hybridMultilevel"/>
    <w:tmpl w:val="B78267F6"/>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6" w15:restartNumberingAfterBreak="0">
    <w:nsid w:val="38A12CA1"/>
    <w:multiLevelType w:val="hybridMultilevel"/>
    <w:tmpl w:val="D268972E"/>
    <w:lvl w:ilvl="0" w:tplc="F678DFF8">
      <w:start w:val="1"/>
      <w:numFmt w:val="decimal"/>
      <w:lvlText w:val="2.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57" w15:restartNumberingAfterBreak="0">
    <w:nsid w:val="39BB6E3D"/>
    <w:multiLevelType w:val="hybridMultilevel"/>
    <w:tmpl w:val="15A48664"/>
    <w:lvl w:ilvl="0" w:tplc="3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8" w15:restartNumberingAfterBreak="0">
    <w:nsid w:val="3D005CE3"/>
    <w:multiLevelType w:val="hybridMultilevel"/>
    <w:tmpl w:val="94D2B7CE"/>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9" w15:restartNumberingAfterBreak="0">
    <w:nsid w:val="3E4D5520"/>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3E9814F1"/>
    <w:multiLevelType w:val="hybridMultilevel"/>
    <w:tmpl w:val="322C3934"/>
    <w:lvl w:ilvl="0" w:tplc="0421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61" w15:restartNumberingAfterBreak="0">
    <w:nsid w:val="3FC10D97"/>
    <w:multiLevelType w:val="hybridMultilevel"/>
    <w:tmpl w:val="2EFA9CD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421B4CFD"/>
    <w:multiLevelType w:val="hybridMultilevel"/>
    <w:tmpl w:val="A482BE3A"/>
    <w:lvl w:ilvl="0" w:tplc="55343A6A">
      <w:start w:val="1"/>
      <w:numFmt w:val="decimal"/>
      <w:lvlText w:val="2.%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3" w15:restartNumberingAfterBreak="0">
    <w:nsid w:val="42EE5EAC"/>
    <w:multiLevelType w:val="hybridMultilevel"/>
    <w:tmpl w:val="8836024A"/>
    <w:lvl w:ilvl="0" w:tplc="F9EC7D1E">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437D46F8"/>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43CE7E90"/>
    <w:multiLevelType w:val="hybridMultilevel"/>
    <w:tmpl w:val="BAE678E6"/>
    <w:lvl w:ilvl="0" w:tplc="55343A6A">
      <w:start w:val="1"/>
      <w:numFmt w:val="decimal"/>
      <w:lvlText w:val="2.%1"/>
      <w:lvlJc w:val="left"/>
      <w:pPr>
        <w:ind w:left="3240" w:hanging="360"/>
      </w:pPr>
      <w:rPr>
        <w:rFonts w:hint="default"/>
      </w:rPr>
    </w:lvl>
    <w:lvl w:ilvl="1" w:tplc="A824F2F2">
      <w:start w:val="1"/>
      <w:numFmt w:val="decimal"/>
      <w:lvlText w:val="3.%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6" w15:restartNumberingAfterBreak="0">
    <w:nsid w:val="44FF2D5C"/>
    <w:multiLevelType w:val="hybridMultilevel"/>
    <w:tmpl w:val="D858553C"/>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7" w15:restartNumberingAfterBreak="0">
    <w:nsid w:val="464514D8"/>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48F4077B"/>
    <w:multiLevelType w:val="hybridMultilevel"/>
    <w:tmpl w:val="6F6CF5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49366A44"/>
    <w:multiLevelType w:val="hybridMultilevel"/>
    <w:tmpl w:val="E8303328"/>
    <w:lvl w:ilvl="0" w:tplc="3809000F">
      <w:start w:val="1"/>
      <w:numFmt w:val="decimal"/>
      <w:lvlText w:val="%1."/>
      <w:lvlJc w:val="left"/>
      <w:pPr>
        <w:ind w:left="1163" w:hanging="360"/>
      </w:pPr>
    </w:lvl>
    <w:lvl w:ilvl="1" w:tplc="38090019" w:tentative="1">
      <w:start w:val="1"/>
      <w:numFmt w:val="lowerLetter"/>
      <w:lvlText w:val="%2."/>
      <w:lvlJc w:val="left"/>
      <w:pPr>
        <w:ind w:left="1883" w:hanging="360"/>
      </w:pPr>
    </w:lvl>
    <w:lvl w:ilvl="2" w:tplc="3809001B" w:tentative="1">
      <w:start w:val="1"/>
      <w:numFmt w:val="lowerRoman"/>
      <w:lvlText w:val="%3."/>
      <w:lvlJc w:val="right"/>
      <w:pPr>
        <w:ind w:left="2603" w:hanging="180"/>
      </w:pPr>
    </w:lvl>
    <w:lvl w:ilvl="3" w:tplc="3809000F" w:tentative="1">
      <w:start w:val="1"/>
      <w:numFmt w:val="decimal"/>
      <w:lvlText w:val="%4."/>
      <w:lvlJc w:val="left"/>
      <w:pPr>
        <w:ind w:left="3323" w:hanging="360"/>
      </w:pPr>
    </w:lvl>
    <w:lvl w:ilvl="4" w:tplc="38090019" w:tentative="1">
      <w:start w:val="1"/>
      <w:numFmt w:val="lowerLetter"/>
      <w:lvlText w:val="%5."/>
      <w:lvlJc w:val="left"/>
      <w:pPr>
        <w:ind w:left="4043" w:hanging="360"/>
      </w:pPr>
    </w:lvl>
    <w:lvl w:ilvl="5" w:tplc="3809001B" w:tentative="1">
      <w:start w:val="1"/>
      <w:numFmt w:val="lowerRoman"/>
      <w:lvlText w:val="%6."/>
      <w:lvlJc w:val="right"/>
      <w:pPr>
        <w:ind w:left="4763" w:hanging="180"/>
      </w:pPr>
    </w:lvl>
    <w:lvl w:ilvl="6" w:tplc="3809000F" w:tentative="1">
      <w:start w:val="1"/>
      <w:numFmt w:val="decimal"/>
      <w:lvlText w:val="%7."/>
      <w:lvlJc w:val="left"/>
      <w:pPr>
        <w:ind w:left="5483" w:hanging="360"/>
      </w:pPr>
    </w:lvl>
    <w:lvl w:ilvl="7" w:tplc="38090019" w:tentative="1">
      <w:start w:val="1"/>
      <w:numFmt w:val="lowerLetter"/>
      <w:lvlText w:val="%8."/>
      <w:lvlJc w:val="left"/>
      <w:pPr>
        <w:ind w:left="6203" w:hanging="360"/>
      </w:pPr>
    </w:lvl>
    <w:lvl w:ilvl="8" w:tplc="3809001B" w:tentative="1">
      <w:start w:val="1"/>
      <w:numFmt w:val="lowerRoman"/>
      <w:lvlText w:val="%9."/>
      <w:lvlJc w:val="right"/>
      <w:pPr>
        <w:ind w:left="6923" w:hanging="180"/>
      </w:pPr>
    </w:lvl>
  </w:abstractNum>
  <w:abstractNum w:abstractNumId="70" w15:restartNumberingAfterBreak="0">
    <w:nsid w:val="4C1808F1"/>
    <w:multiLevelType w:val="hybridMultilevel"/>
    <w:tmpl w:val="89646664"/>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4D172F87"/>
    <w:multiLevelType w:val="hybridMultilevel"/>
    <w:tmpl w:val="63C869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2" w15:restartNumberingAfterBreak="0">
    <w:nsid w:val="4DE7657B"/>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3" w15:restartNumberingAfterBreak="0">
    <w:nsid w:val="4E140C50"/>
    <w:multiLevelType w:val="hybridMultilevel"/>
    <w:tmpl w:val="521EA2CA"/>
    <w:lvl w:ilvl="0" w:tplc="5E80BA2A">
      <w:start w:val="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4F88554A"/>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4FFC3B55"/>
    <w:multiLevelType w:val="hybridMultilevel"/>
    <w:tmpl w:val="B83E9230"/>
    <w:lvl w:ilvl="0" w:tplc="FF66961E">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6" w15:restartNumberingAfterBreak="0">
    <w:nsid w:val="5005048C"/>
    <w:multiLevelType w:val="hybridMultilevel"/>
    <w:tmpl w:val="2CC4B664"/>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7" w15:restartNumberingAfterBreak="0">
    <w:nsid w:val="50CA15C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51BE1AF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534A022A"/>
    <w:multiLevelType w:val="hybridMultilevel"/>
    <w:tmpl w:val="5D669B60"/>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0" w15:restartNumberingAfterBreak="0">
    <w:nsid w:val="54241D8B"/>
    <w:multiLevelType w:val="hybridMultilevel"/>
    <w:tmpl w:val="353EE84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15:restartNumberingAfterBreak="0">
    <w:nsid w:val="543F4A0B"/>
    <w:multiLevelType w:val="hybridMultilevel"/>
    <w:tmpl w:val="7F904E6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2" w15:restartNumberingAfterBreak="0">
    <w:nsid w:val="545B6DB6"/>
    <w:multiLevelType w:val="hybridMultilevel"/>
    <w:tmpl w:val="3D1A946C"/>
    <w:lvl w:ilvl="0" w:tplc="FB1056CE">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15:restartNumberingAfterBreak="0">
    <w:nsid w:val="549227BA"/>
    <w:multiLevelType w:val="hybridMultilevel"/>
    <w:tmpl w:val="2CC4B66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4" w15:restartNumberingAfterBreak="0">
    <w:nsid w:val="557360F5"/>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55B543EE"/>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6" w15:restartNumberingAfterBreak="0">
    <w:nsid w:val="55C22DFC"/>
    <w:multiLevelType w:val="hybridMultilevel"/>
    <w:tmpl w:val="CC8C910A"/>
    <w:lvl w:ilvl="0" w:tplc="CE60B3F0">
      <w:start w:val="1"/>
      <w:numFmt w:val="decimal"/>
      <w:lvlText w:val="3.1.%1"/>
      <w:lvlJc w:val="left"/>
      <w:pPr>
        <w:ind w:left="4500" w:hanging="360"/>
      </w:pPr>
      <w:rPr>
        <w:rFonts w:hint="default"/>
      </w:rPr>
    </w:lvl>
    <w:lvl w:ilvl="1" w:tplc="38090019" w:tentative="1">
      <w:start w:val="1"/>
      <w:numFmt w:val="lowerLetter"/>
      <w:lvlText w:val="%2."/>
      <w:lvlJc w:val="left"/>
      <w:pPr>
        <w:ind w:left="1440" w:hanging="360"/>
      </w:pPr>
    </w:lvl>
    <w:lvl w:ilvl="2" w:tplc="A8AEB4F0">
      <w:start w:val="1"/>
      <w:numFmt w:val="decimal"/>
      <w:lvlText w:val="3.1.%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7" w15:restartNumberingAfterBreak="0">
    <w:nsid w:val="57CE432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15:restartNumberingAfterBreak="0">
    <w:nsid w:val="58416C5E"/>
    <w:multiLevelType w:val="hybridMultilevel"/>
    <w:tmpl w:val="55B4502E"/>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9" w15:restartNumberingAfterBreak="0">
    <w:nsid w:val="590278F4"/>
    <w:multiLevelType w:val="hybridMultilevel"/>
    <w:tmpl w:val="EEC6AAD0"/>
    <w:lvl w:ilvl="0" w:tplc="12A0C84C">
      <w:start w:val="1"/>
      <w:numFmt w:val="lowerLetter"/>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0" w15:restartNumberingAfterBreak="0">
    <w:nsid w:val="593345CE"/>
    <w:multiLevelType w:val="hybridMultilevel"/>
    <w:tmpl w:val="63C869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1" w15:restartNumberingAfterBreak="0">
    <w:nsid w:val="5A3443F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15:restartNumberingAfterBreak="0">
    <w:nsid w:val="5C2E1F65"/>
    <w:multiLevelType w:val="hybridMultilevel"/>
    <w:tmpl w:val="44E42E28"/>
    <w:lvl w:ilvl="0" w:tplc="50843C46">
      <w:start w:val="5"/>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3" w15:restartNumberingAfterBreak="0">
    <w:nsid w:val="5D4851E4"/>
    <w:multiLevelType w:val="hybridMultilevel"/>
    <w:tmpl w:val="5F88796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4" w15:restartNumberingAfterBreak="0">
    <w:nsid w:val="5DF30057"/>
    <w:multiLevelType w:val="hybridMultilevel"/>
    <w:tmpl w:val="56126C48"/>
    <w:lvl w:ilvl="0" w:tplc="4928E514">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5" w15:restartNumberingAfterBreak="0">
    <w:nsid w:val="5E0658FC"/>
    <w:multiLevelType w:val="hybridMultilevel"/>
    <w:tmpl w:val="0368F998"/>
    <w:lvl w:ilvl="0" w:tplc="F90C0860">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6" w15:restartNumberingAfterBreak="0">
    <w:nsid w:val="5E3E4592"/>
    <w:multiLevelType w:val="hybridMultilevel"/>
    <w:tmpl w:val="39DC21B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7" w15:restartNumberingAfterBreak="0">
    <w:nsid w:val="5F7020B2"/>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15:restartNumberingAfterBreak="0">
    <w:nsid w:val="61180EFE"/>
    <w:multiLevelType w:val="hybridMultilevel"/>
    <w:tmpl w:val="CF9E6B50"/>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9" w15:restartNumberingAfterBreak="0">
    <w:nsid w:val="614F55F6"/>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0" w15:restartNumberingAfterBreak="0">
    <w:nsid w:val="64B25E46"/>
    <w:multiLevelType w:val="hybridMultilevel"/>
    <w:tmpl w:val="F28680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1" w15:restartNumberingAfterBreak="0">
    <w:nsid w:val="654977B4"/>
    <w:multiLevelType w:val="hybridMultilevel"/>
    <w:tmpl w:val="1EAC123A"/>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2" w15:restartNumberingAfterBreak="0">
    <w:nsid w:val="67213753"/>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15:restartNumberingAfterBreak="0">
    <w:nsid w:val="67A1657C"/>
    <w:multiLevelType w:val="hybridMultilevel"/>
    <w:tmpl w:val="46F0C52A"/>
    <w:lvl w:ilvl="0" w:tplc="0409000F">
      <w:start w:val="1"/>
      <w:numFmt w:val="decimal"/>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4" w15:restartNumberingAfterBreak="0">
    <w:nsid w:val="689746A2"/>
    <w:multiLevelType w:val="hybridMultilevel"/>
    <w:tmpl w:val="11E4D84A"/>
    <w:lvl w:ilvl="0" w:tplc="50843C46">
      <w:start w:val="5"/>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5" w15:restartNumberingAfterBreak="0">
    <w:nsid w:val="68BE7F78"/>
    <w:multiLevelType w:val="hybridMultilevel"/>
    <w:tmpl w:val="EA3C7E48"/>
    <w:lvl w:ilvl="0" w:tplc="CA9C365C">
      <w:start w:val="4"/>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6" w15:restartNumberingAfterBreak="0">
    <w:nsid w:val="6B4D3890"/>
    <w:multiLevelType w:val="hybridMultilevel"/>
    <w:tmpl w:val="780AB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15:restartNumberingAfterBreak="0">
    <w:nsid w:val="6B55582C"/>
    <w:multiLevelType w:val="hybridMultilevel"/>
    <w:tmpl w:val="C23ADAC6"/>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8" w15:restartNumberingAfterBreak="0">
    <w:nsid w:val="6C4C74E6"/>
    <w:multiLevelType w:val="hybridMultilevel"/>
    <w:tmpl w:val="C8DADA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9" w15:restartNumberingAfterBreak="0">
    <w:nsid w:val="6DD9647C"/>
    <w:multiLevelType w:val="hybridMultilevel"/>
    <w:tmpl w:val="5E2A06DA"/>
    <w:lvl w:ilvl="0" w:tplc="430CAE74">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10" w15:restartNumberingAfterBreak="0">
    <w:nsid w:val="6F09697B"/>
    <w:multiLevelType w:val="hybridMultilevel"/>
    <w:tmpl w:val="B5D07156"/>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1" w15:restartNumberingAfterBreak="0">
    <w:nsid w:val="6F5D193A"/>
    <w:multiLevelType w:val="hybridMultilevel"/>
    <w:tmpl w:val="6A327B20"/>
    <w:lvl w:ilvl="0" w:tplc="BDB675E8">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700667A6"/>
    <w:multiLevelType w:val="hybridMultilevel"/>
    <w:tmpl w:val="93A46D46"/>
    <w:lvl w:ilvl="0" w:tplc="430CAE7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3" w15:restartNumberingAfterBreak="0">
    <w:nsid w:val="70414210"/>
    <w:multiLevelType w:val="hybridMultilevel"/>
    <w:tmpl w:val="37700BC6"/>
    <w:lvl w:ilvl="0" w:tplc="38090005">
      <w:start w:val="1"/>
      <w:numFmt w:val="bullet"/>
      <w:lvlText w:val=""/>
      <w:lvlJc w:val="left"/>
      <w:pPr>
        <w:ind w:left="1146" w:hanging="360"/>
      </w:pPr>
      <w:rPr>
        <w:rFonts w:ascii="Wingdings" w:hAnsi="Wingdings"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14" w15:restartNumberingAfterBreak="0">
    <w:nsid w:val="70E309F8"/>
    <w:multiLevelType w:val="hybridMultilevel"/>
    <w:tmpl w:val="2D0EE2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5" w15:restartNumberingAfterBreak="0">
    <w:nsid w:val="717A257A"/>
    <w:multiLevelType w:val="hybridMultilevel"/>
    <w:tmpl w:val="6FF8D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6" w15:restartNumberingAfterBreak="0">
    <w:nsid w:val="72225F2E"/>
    <w:multiLevelType w:val="hybridMultilevel"/>
    <w:tmpl w:val="373EC57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7" w15:restartNumberingAfterBreak="0">
    <w:nsid w:val="724103E5"/>
    <w:multiLevelType w:val="hybridMultilevel"/>
    <w:tmpl w:val="2D06C020"/>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8" w15:restartNumberingAfterBreak="0">
    <w:nsid w:val="72C25BB3"/>
    <w:multiLevelType w:val="hybridMultilevel"/>
    <w:tmpl w:val="7506C5DA"/>
    <w:lvl w:ilvl="0" w:tplc="04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9" w15:restartNumberingAfterBreak="0">
    <w:nsid w:val="76310963"/>
    <w:multiLevelType w:val="hybridMultilevel"/>
    <w:tmpl w:val="26C013AE"/>
    <w:lvl w:ilvl="0" w:tplc="7A742E50">
      <w:start w:val="1"/>
      <w:numFmt w:val="decimal"/>
      <w:lvlText w:val="4.%1."/>
      <w:lvlJc w:val="left"/>
      <w:pPr>
        <w:ind w:left="720" w:hanging="360"/>
      </w:pPr>
      <w:rPr>
        <w:rFonts w:hint="default"/>
      </w:rPr>
    </w:lvl>
    <w:lvl w:ilvl="1" w:tplc="81621010">
      <w:start w:val="1"/>
      <w:numFmt w:val="upp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0" w15:restartNumberingAfterBreak="0">
    <w:nsid w:val="769B5A73"/>
    <w:multiLevelType w:val="hybridMultilevel"/>
    <w:tmpl w:val="58182636"/>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1" w15:restartNumberingAfterBreak="0">
    <w:nsid w:val="77A5534F"/>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15:restartNumberingAfterBreak="0">
    <w:nsid w:val="79B27BB4"/>
    <w:multiLevelType w:val="hybridMultilevel"/>
    <w:tmpl w:val="FFA03A9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23" w15:restartNumberingAfterBreak="0">
    <w:nsid w:val="79EB097F"/>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4" w15:restartNumberingAfterBreak="0">
    <w:nsid w:val="7A21214A"/>
    <w:multiLevelType w:val="hybridMultilevel"/>
    <w:tmpl w:val="85C20002"/>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5" w15:restartNumberingAfterBreak="0">
    <w:nsid w:val="7A8B0364"/>
    <w:multiLevelType w:val="hybridMultilevel"/>
    <w:tmpl w:val="6FDE0B98"/>
    <w:lvl w:ilvl="0" w:tplc="38090019">
      <w:start w:val="1"/>
      <w:numFmt w:val="lowerLetter"/>
      <w:lvlText w:val="%1."/>
      <w:lvlJc w:val="left"/>
      <w:pPr>
        <w:ind w:left="786" w:hanging="360"/>
      </w:p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26" w15:restartNumberingAfterBreak="0">
    <w:nsid w:val="7C9B1F9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7" w15:restartNumberingAfterBreak="0">
    <w:nsid w:val="7C9D7822"/>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8" w15:restartNumberingAfterBreak="0">
    <w:nsid w:val="7DBF4CC8"/>
    <w:multiLevelType w:val="hybridMultilevel"/>
    <w:tmpl w:val="A02405CC"/>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9" w15:restartNumberingAfterBreak="0">
    <w:nsid w:val="7F0A6BCC"/>
    <w:multiLevelType w:val="hybridMultilevel"/>
    <w:tmpl w:val="605E7CB0"/>
    <w:lvl w:ilvl="0" w:tplc="A5100076">
      <w:start w:val="2"/>
      <w:numFmt w:val="upp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2"/>
  </w:num>
  <w:num w:numId="2">
    <w:abstractNumId w:val="61"/>
  </w:num>
  <w:num w:numId="3">
    <w:abstractNumId w:val="62"/>
  </w:num>
  <w:num w:numId="4">
    <w:abstractNumId w:val="65"/>
  </w:num>
  <w:num w:numId="5">
    <w:abstractNumId w:val="27"/>
  </w:num>
  <w:num w:numId="6">
    <w:abstractNumId w:val="86"/>
  </w:num>
  <w:num w:numId="7">
    <w:abstractNumId w:val="18"/>
  </w:num>
  <w:num w:numId="8">
    <w:abstractNumId w:val="53"/>
  </w:num>
  <w:num w:numId="9">
    <w:abstractNumId w:val="29"/>
  </w:num>
  <w:num w:numId="10">
    <w:abstractNumId w:val="119"/>
  </w:num>
  <w:num w:numId="11">
    <w:abstractNumId w:val="19"/>
  </w:num>
  <w:num w:numId="12">
    <w:abstractNumId w:val="22"/>
  </w:num>
  <w:num w:numId="13">
    <w:abstractNumId w:val="5"/>
  </w:num>
  <w:num w:numId="14">
    <w:abstractNumId w:val="20"/>
  </w:num>
  <w:num w:numId="15">
    <w:abstractNumId w:val="72"/>
  </w:num>
  <w:num w:numId="16">
    <w:abstractNumId w:val="94"/>
  </w:num>
  <w:num w:numId="17">
    <w:abstractNumId w:val="56"/>
  </w:num>
  <w:num w:numId="18">
    <w:abstractNumId w:val="82"/>
  </w:num>
  <w:num w:numId="19">
    <w:abstractNumId w:val="95"/>
  </w:num>
  <w:num w:numId="20">
    <w:abstractNumId w:val="60"/>
  </w:num>
  <w:num w:numId="21">
    <w:abstractNumId w:val="122"/>
  </w:num>
  <w:num w:numId="22">
    <w:abstractNumId w:val="13"/>
  </w:num>
  <w:num w:numId="23">
    <w:abstractNumId w:val="112"/>
  </w:num>
  <w:num w:numId="24">
    <w:abstractNumId w:val="42"/>
  </w:num>
  <w:num w:numId="25">
    <w:abstractNumId w:val="1"/>
  </w:num>
  <w:num w:numId="26">
    <w:abstractNumId w:val="87"/>
  </w:num>
  <w:num w:numId="27">
    <w:abstractNumId w:val="23"/>
  </w:num>
  <w:num w:numId="28">
    <w:abstractNumId w:val="74"/>
  </w:num>
  <w:num w:numId="29">
    <w:abstractNumId w:val="48"/>
  </w:num>
  <w:num w:numId="30">
    <w:abstractNumId w:val="126"/>
  </w:num>
  <w:num w:numId="31">
    <w:abstractNumId w:val="102"/>
  </w:num>
  <w:num w:numId="32">
    <w:abstractNumId w:val="78"/>
  </w:num>
  <w:num w:numId="33">
    <w:abstractNumId w:val="91"/>
  </w:num>
  <w:num w:numId="34">
    <w:abstractNumId w:val="77"/>
  </w:num>
  <w:num w:numId="35">
    <w:abstractNumId w:val="84"/>
  </w:num>
  <w:num w:numId="36">
    <w:abstractNumId w:val="123"/>
  </w:num>
  <w:num w:numId="37">
    <w:abstractNumId w:val="110"/>
  </w:num>
  <w:num w:numId="38">
    <w:abstractNumId w:val="127"/>
  </w:num>
  <w:num w:numId="39">
    <w:abstractNumId w:val="92"/>
  </w:num>
  <w:num w:numId="40">
    <w:abstractNumId w:val="104"/>
  </w:num>
  <w:num w:numId="41">
    <w:abstractNumId w:val="50"/>
  </w:num>
  <w:num w:numId="42">
    <w:abstractNumId w:val="21"/>
  </w:num>
  <w:num w:numId="43">
    <w:abstractNumId w:val="103"/>
  </w:num>
  <w:num w:numId="44">
    <w:abstractNumId w:val="38"/>
  </w:num>
  <w:num w:numId="45">
    <w:abstractNumId w:val="114"/>
  </w:num>
  <w:num w:numId="46">
    <w:abstractNumId w:val="108"/>
  </w:num>
  <w:num w:numId="47">
    <w:abstractNumId w:val="106"/>
  </w:num>
  <w:num w:numId="48">
    <w:abstractNumId w:val="111"/>
  </w:num>
  <w:num w:numId="49">
    <w:abstractNumId w:val="93"/>
  </w:num>
  <w:num w:numId="50">
    <w:abstractNumId w:val="96"/>
  </w:num>
  <w:num w:numId="51">
    <w:abstractNumId w:val="120"/>
  </w:num>
  <w:num w:numId="52">
    <w:abstractNumId w:val="24"/>
  </w:num>
  <w:num w:numId="53">
    <w:abstractNumId w:val="88"/>
  </w:num>
  <w:num w:numId="54">
    <w:abstractNumId w:val="66"/>
  </w:num>
  <w:num w:numId="55">
    <w:abstractNumId w:val="35"/>
  </w:num>
  <w:num w:numId="56">
    <w:abstractNumId w:val="14"/>
  </w:num>
  <w:num w:numId="57">
    <w:abstractNumId w:val="75"/>
  </w:num>
  <w:num w:numId="58">
    <w:abstractNumId w:val="105"/>
  </w:num>
  <w:num w:numId="59">
    <w:abstractNumId w:val="57"/>
  </w:num>
  <w:num w:numId="60">
    <w:abstractNumId w:val="129"/>
  </w:num>
  <w:num w:numId="61">
    <w:abstractNumId w:val="41"/>
  </w:num>
  <w:num w:numId="62">
    <w:abstractNumId w:val="63"/>
  </w:num>
  <w:num w:numId="63">
    <w:abstractNumId w:val="89"/>
  </w:num>
  <w:num w:numId="64">
    <w:abstractNumId w:val="128"/>
  </w:num>
  <w:num w:numId="65">
    <w:abstractNumId w:val="107"/>
  </w:num>
  <w:num w:numId="66">
    <w:abstractNumId w:val="58"/>
  </w:num>
  <w:num w:numId="67">
    <w:abstractNumId w:val="101"/>
  </w:num>
  <w:num w:numId="68">
    <w:abstractNumId w:val="3"/>
  </w:num>
  <w:num w:numId="69">
    <w:abstractNumId w:val="40"/>
  </w:num>
  <w:num w:numId="70">
    <w:abstractNumId w:val="9"/>
  </w:num>
  <w:num w:numId="71">
    <w:abstractNumId w:val="109"/>
  </w:num>
  <w:num w:numId="72">
    <w:abstractNumId w:val="64"/>
  </w:num>
  <w:num w:numId="73">
    <w:abstractNumId w:val="59"/>
  </w:num>
  <w:num w:numId="74">
    <w:abstractNumId w:val="52"/>
  </w:num>
  <w:num w:numId="75">
    <w:abstractNumId w:val="73"/>
  </w:num>
  <w:num w:numId="76">
    <w:abstractNumId w:val="26"/>
  </w:num>
  <w:num w:numId="77">
    <w:abstractNumId w:val="68"/>
  </w:num>
  <w:num w:numId="78">
    <w:abstractNumId w:val="67"/>
  </w:num>
  <w:num w:numId="79">
    <w:abstractNumId w:val="16"/>
  </w:num>
  <w:num w:numId="80">
    <w:abstractNumId w:val="25"/>
  </w:num>
  <w:num w:numId="81">
    <w:abstractNumId w:val="28"/>
  </w:num>
  <w:num w:numId="82">
    <w:abstractNumId w:val="44"/>
  </w:num>
  <w:num w:numId="83">
    <w:abstractNumId w:val="45"/>
  </w:num>
  <w:num w:numId="84">
    <w:abstractNumId w:val="0"/>
  </w:num>
  <w:num w:numId="85">
    <w:abstractNumId w:val="121"/>
  </w:num>
  <w:num w:numId="86">
    <w:abstractNumId w:val="46"/>
  </w:num>
  <w:num w:numId="87">
    <w:abstractNumId w:val="79"/>
  </w:num>
  <w:num w:numId="88">
    <w:abstractNumId w:val="7"/>
  </w:num>
  <w:num w:numId="89">
    <w:abstractNumId w:val="17"/>
  </w:num>
  <w:num w:numId="90">
    <w:abstractNumId w:val="80"/>
  </w:num>
  <w:num w:numId="91">
    <w:abstractNumId w:val="81"/>
  </w:num>
  <w:num w:numId="92">
    <w:abstractNumId w:val="2"/>
  </w:num>
  <w:num w:numId="93">
    <w:abstractNumId w:val="11"/>
  </w:num>
  <w:num w:numId="94">
    <w:abstractNumId w:val="76"/>
  </w:num>
  <w:num w:numId="95">
    <w:abstractNumId w:val="125"/>
  </w:num>
  <w:num w:numId="96">
    <w:abstractNumId w:val="32"/>
  </w:num>
  <w:num w:numId="97">
    <w:abstractNumId w:val="39"/>
  </w:num>
  <w:num w:numId="98">
    <w:abstractNumId w:val="116"/>
  </w:num>
  <w:num w:numId="99">
    <w:abstractNumId w:val="83"/>
  </w:num>
  <w:num w:numId="100">
    <w:abstractNumId w:val="90"/>
  </w:num>
  <w:num w:numId="101">
    <w:abstractNumId w:val="36"/>
  </w:num>
  <w:num w:numId="102">
    <w:abstractNumId w:val="4"/>
  </w:num>
  <w:num w:numId="103">
    <w:abstractNumId w:val="71"/>
  </w:num>
  <w:num w:numId="104">
    <w:abstractNumId w:val="55"/>
  </w:num>
  <w:num w:numId="105">
    <w:abstractNumId w:val="99"/>
  </w:num>
  <w:num w:numId="106">
    <w:abstractNumId w:val="115"/>
  </w:num>
  <w:num w:numId="107">
    <w:abstractNumId w:val="8"/>
  </w:num>
  <w:num w:numId="108">
    <w:abstractNumId w:val="33"/>
  </w:num>
  <w:num w:numId="109">
    <w:abstractNumId w:val="37"/>
  </w:num>
  <w:num w:numId="110">
    <w:abstractNumId w:val="100"/>
  </w:num>
  <w:num w:numId="111">
    <w:abstractNumId w:val="47"/>
  </w:num>
  <w:num w:numId="112">
    <w:abstractNumId w:val="30"/>
  </w:num>
  <w:num w:numId="113">
    <w:abstractNumId w:val="31"/>
  </w:num>
  <w:num w:numId="114">
    <w:abstractNumId w:val="117"/>
  </w:num>
  <w:num w:numId="115">
    <w:abstractNumId w:val="124"/>
  </w:num>
  <w:num w:numId="116">
    <w:abstractNumId w:val="70"/>
  </w:num>
  <w:num w:numId="117">
    <w:abstractNumId w:val="49"/>
  </w:num>
  <w:num w:numId="118">
    <w:abstractNumId w:val="43"/>
  </w:num>
  <w:num w:numId="119">
    <w:abstractNumId w:val="118"/>
  </w:num>
  <w:num w:numId="120">
    <w:abstractNumId w:val="15"/>
  </w:num>
  <w:num w:numId="121">
    <w:abstractNumId w:val="6"/>
  </w:num>
  <w:num w:numId="122">
    <w:abstractNumId w:val="98"/>
  </w:num>
  <w:num w:numId="123">
    <w:abstractNumId w:val="10"/>
  </w:num>
  <w:num w:numId="124">
    <w:abstractNumId w:val="113"/>
  </w:num>
  <w:num w:numId="125">
    <w:abstractNumId w:val="54"/>
  </w:num>
  <w:num w:numId="126">
    <w:abstractNumId w:val="51"/>
  </w:num>
  <w:num w:numId="127">
    <w:abstractNumId w:val="85"/>
  </w:num>
  <w:num w:numId="128">
    <w:abstractNumId w:val="69"/>
  </w:num>
  <w:num w:numId="129">
    <w:abstractNumId w:val="34"/>
  </w:num>
  <w:num w:numId="130">
    <w:abstractNumId w:val="97"/>
  </w:num>
  <w:numIdMacAtCleanup w:val="13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aniaayulestari@outlook.com">
    <w15:presenceInfo w15:providerId="Windows Live" w15:userId="c02687ebff0b2f9e"/>
  </w15:person>
  <w15:person w15:author="Rafi Aziizi">
    <w15:presenceInfo w15:providerId="Windows Live" w15:userId="9a50856e77ff66a0"/>
  </w15:person>
  <w15:person w15:author=" ">
    <w15:presenceInfo w15:providerId="Windows Live" w15:userId="c02687ebff0b2f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957EEB"/>
    <w:rsid w:val="0000520E"/>
    <w:rsid w:val="00007BE9"/>
    <w:rsid w:val="00013D4B"/>
    <w:rsid w:val="00013D9C"/>
    <w:rsid w:val="00015DC2"/>
    <w:rsid w:val="000168D6"/>
    <w:rsid w:val="00017BCC"/>
    <w:rsid w:val="00034B7C"/>
    <w:rsid w:val="00040376"/>
    <w:rsid w:val="000451D6"/>
    <w:rsid w:val="0004566C"/>
    <w:rsid w:val="000477A6"/>
    <w:rsid w:val="000512B6"/>
    <w:rsid w:val="00061CCF"/>
    <w:rsid w:val="00065201"/>
    <w:rsid w:val="000679B9"/>
    <w:rsid w:val="000749AF"/>
    <w:rsid w:val="00080A25"/>
    <w:rsid w:val="0008241A"/>
    <w:rsid w:val="000829CA"/>
    <w:rsid w:val="00082DBB"/>
    <w:rsid w:val="0008435D"/>
    <w:rsid w:val="000A514C"/>
    <w:rsid w:val="000A64FE"/>
    <w:rsid w:val="000B2B6A"/>
    <w:rsid w:val="000B5DA5"/>
    <w:rsid w:val="000B5DF6"/>
    <w:rsid w:val="000C2558"/>
    <w:rsid w:val="000C4633"/>
    <w:rsid w:val="000C5C1D"/>
    <w:rsid w:val="000C638F"/>
    <w:rsid w:val="000D36D4"/>
    <w:rsid w:val="000D3BCE"/>
    <w:rsid w:val="000D5CB9"/>
    <w:rsid w:val="000D70CD"/>
    <w:rsid w:val="000E5B70"/>
    <w:rsid w:val="000E74DA"/>
    <w:rsid w:val="000F1488"/>
    <w:rsid w:val="000F4D3A"/>
    <w:rsid w:val="000F7801"/>
    <w:rsid w:val="00100E4F"/>
    <w:rsid w:val="0010129C"/>
    <w:rsid w:val="001067DD"/>
    <w:rsid w:val="00110DAD"/>
    <w:rsid w:val="00111278"/>
    <w:rsid w:val="001122B7"/>
    <w:rsid w:val="00114A62"/>
    <w:rsid w:val="001166CB"/>
    <w:rsid w:val="00117601"/>
    <w:rsid w:val="001205CF"/>
    <w:rsid w:val="00122C67"/>
    <w:rsid w:val="00122F94"/>
    <w:rsid w:val="00124700"/>
    <w:rsid w:val="00133A99"/>
    <w:rsid w:val="0013566F"/>
    <w:rsid w:val="001403C1"/>
    <w:rsid w:val="00140F20"/>
    <w:rsid w:val="00144BD6"/>
    <w:rsid w:val="0015026C"/>
    <w:rsid w:val="00152F2C"/>
    <w:rsid w:val="00153D3F"/>
    <w:rsid w:val="00154B3D"/>
    <w:rsid w:val="00156F99"/>
    <w:rsid w:val="001753DF"/>
    <w:rsid w:val="001777A7"/>
    <w:rsid w:val="00177B0A"/>
    <w:rsid w:val="001807FF"/>
    <w:rsid w:val="00184FFF"/>
    <w:rsid w:val="00190ECE"/>
    <w:rsid w:val="00194DFD"/>
    <w:rsid w:val="001A0CAC"/>
    <w:rsid w:val="001A4EEC"/>
    <w:rsid w:val="001A5C47"/>
    <w:rsid w:val="001A5D9F"/>
    <w:rsid w:val="001A73FB"/>
    <w:rsid w:val="001A7B0B"/>
    <w:rsid w:val="001B0DDE"/>
    <w:rsid w:val="001B1AF9"/>
    <w:rsid w:val="001B1ED9"/>
    <w:rsid w:val="001B2DEA"/>
    <w:rsid w:val="001B2E1A"/>
    <w:rsid w:val="001B4CFD"/>
    <w:rsid w:val="001B5BCE"/>
    <w:rsid w:val="001B7A44"/>
    <w:rsid w:val="001C07F1"/>
    <w:rsid w:val="001C1F40"/>
    <w:rsid w:val="001C352C"/>
    <w:rsid w:val="001C4025"/>
    <w:rsid w:val="001C54CE"/>
    <w:rsid w:val="001C5C64"/>
    <w:rsid w:val="001D04A6"/>
    <w:rsid w:val="001D69DE"/>
    <w:rsid w:val="001E05E1"/>
    <w:rsid w:val="001E492D"/>
    <w:rsid w:val="001F2641"/>
    <w:rsid w:val="001F343A"/>
    <w:rsid w:val="002040D9"/>
    <w:rsid w:val="002052BC"/>
    <w:rsid w:val="00214366"/>
    <w:rsid w:val="00224D03"/>
    <w:rsid w:val="00224DD9"/>
    <w:rsid w:val="002330D9"/>
    <w:rsid w:val="002334FF"/>
    <w:rsid w:val="002367EC"/>
    <w:rsid w:val="0024161C"/>
    <w:rsid w:val="0025138C"/>
    <w:rsid w:val="00252056"/>
    <w:rsid w:val="002529AC"/>
    <w:rsid w:val="002560EE"/>
    <w:rsid w:val="00256E20"/>
    <w:rsid w:val="00263F6B"/>
    <w:rsid w:val="00264B25"/>
    <w:rsid w:val="00270503"/>
    <w:rsid w:val="0027128A"/>
    <w:rsid w:val="0027153E"/>
    <w:rsid w:val="002723A8"/>
    <w:rsid w:val="00273DAD"/>
    <w:rsid w:val="0027626B"/>
    <w:rsid w:val="002778AA"/>
    <w:rsid w:val="00280291"/>
    <w:rsid w:val="00284E63"/>
    <w:rsid w:val="00296A17"/>
    <w:rsid w:val="002B24A0"/>
    <w:rsid w:val="002B2CFD"/>
    <w:rsid w:val="002B33F4"/>
    <w:rsid w:val="002C3CA5"/>
    <w:rsid w:val="002C40D7"/>
    <w:rsid w:val="002D3759"/>
    <w:rsid w:val="002D6911"/>
    <w:rsid w:val="002D7E4B"/>
    <w:rsid w:val="002E2EFB"/>
    <w:rsid w:val="002E3348"/>
    <w:rsid w:val="002F6C1D"/>
    <w:rsid w:val="002F6E1C"/>
    <w:rsid w:val="002F7F36"/>
    <w:rsid w:val="00302EDA"/>
    <w:rsid w:val="00305A2E"/>
    <w:rsid w:val="00310122"/>
    <w:rsid w:val="00311A00"/>
    <w:rsid w:val="00316088"/>
    <w:rsid w:val="00316180"/>
    <w:rsid w:val="00321933"/>
    <w:rsid w:val="003254C0"/>
    <w:rsid w:val="00327E19"/>
    <w:rsid w:val="00331B6F"/>
    <w:rsid w:val="00333EBA"/>
    <w:rsid w:val="00334B84"/>
    <w:rsid w:val="00343467"/>
    <w:rsid w:val="0035613F"/>
    <w:rsid w:val="00356EC8"/>
    <w:rsid w:val="00357EFF"/>
    <w:rsid w:val="003617DE"/>
    <w:rsid w:val="00362007"/>
    <w:rsid w:val="0036406D"/>
    <w:rsid w:val="003640C9"/>
    <w:rsid w:val="003643B4"/>
    <w:rsid w:val="00366ABD"/>
    <w:rsid w:val="00370520"/>
    <w:rsid w:val="00373DFB"/>
    <w:rsid w:val="003748F7"/>
    <w:rsid w:val="00375190"/>
    <w:rsid w:val="003827DC"/>
    <w:rsid w:val="00383C6F"/>
    <w:rsid w:val="0038556B"/>
    <w:rsid w:val="00394362"/>
    <w:rsid w:val="00395C50"/>
    <w:rsid w:val="003A4158"/>
    <w:rsid w:val="003C4EAE"/>
    <w:rsid w:val="003D1B88"/>
    <w:rsid w:val="003D26C6"/>
    <w:rsid w:val="003D36D6"/>
    <w:rsid w:val="003D3CC2"/>
    <w:rsid w:val="003D3D0F"/>
    <w:rsid w:val="003E1103"/>
    <w:rsid w:val="003E464B"/>
    <w:rsid w:val="003E4796"/>
    <w:rsid w:val="003E6CDC"/>
    <w:rsid w:val="003E7B2F"/>
    <w:rsid w:val="003F4CD6"/>
    <w:rsid w:val="00401319"/>
    <w:rsid w:val="00401C86"/>
    <w:rsid w:val="0040284A"/>
    <w:rsid w:val="00404596"/>
    <w:rsid w:val="00404DC1"/>
    <w:rsid w:val="00405719"/>
    <w:rsid w:val="004076FB"/>
    <w:rsid w:val="00415633"/>
    <w:rsid w:val="0041736D"/>
    <w:rsid w:val="0043144F"/>
    <w:rsid w:val="00435CA8"/>
    <w:rsid w:val="00436415"/>
    <w:rsid w:val="00436D78"/>
    <w:rsid w:val="0043740A"/>
    <w:rsid w:val="00441F8F"/>
    <w:rsid w:val="004425F4"/>
    <w:rsid w:val="00443E24"/>
    <w:rsid w:val="004446A8"/>
    <w:rsid w:val="00452AA1"/>
    <w:rsid w:val="004532A9"/>
    <w:rsid w:val="00456266"/>
    <w:rsid w:val="00461CFA"/>
    <w:rsid w:val="004628FB"/>
    <w:rsid w:val="00462CE8"/>
    <w:rsid w:val="00463D61"/>
    <w:rsid w:val="004708CB"/>
    <w:rsid w:val="00470B8A"/>
    <w:rsid w:val="00470EF1"/>
    <w:rsid w:val="00474A17"/>
    <w:rsid w:val="0047663C"/>
    <w:rsid w:val="00482296"/>
    <w:rsid w:val="004822D0"/>
    <w:rsid w:val="0048307E"/>
    <w:rsid w:val="00485E6F"/>
    <w:rsid w:val="00494C80"/>
    <w:rsid w:val="004A0936"/>
    <w:rsid w:val="004A229B"/>
    <w:rsid w:val="004A4F76"/>
    <w:rsid w:val="004A50A6"/>
    <w:rsid w:val="004B566F"/>
    <w:rsid w:val="004B60D7"/>
    <w:rsid w:val="004C276E"/>
    <w:rsid w:val="004C453C"/>
    <w:rsid w:val="004D38D8"/>
    <w:rsid w:val="004D4159"/>
    <w:rsid w:val="004E28A3"/>
    <w:rsid w:val="004F0DF9"/>
    <w:rsid w:val="005049EC"/>
    <w:rsid w:val="00505F11"/>
    <w:rsid w:val="005213CB"/>
    <w:rsid w:val="00521E25"/>
    <w:rsid w:val="0052212A"/>
    <w:rsid w:val="00522ADB"/>
    <w:rsid w:val="00523BD5"/>
    <w:rsid w:val="00524A03"/>
    <w:rsid w:val="00531075"/>
    <w:rsid w:val="00532FE5"/>
    <w:rsid w:val="00542F54"/>
    <w:rsid w:val="00546290"/>
    <w:rsid w:val="00546D1E"/>
    <w:rsid w:val="00547CF6"/>
    <w:rsid w:val="005516AC"/>
    <w:rsid w:val="005516E7"/>
    <w:rsid w:val="005561EA"/>
    <w:rsid w:val="00557752"/>
    <w:rsid w:val="00567E33"/>
    <w:rsid w:val="005700E8"/>
    <w:rsid w:val="00575898"/>
    <w:rsid w:val="00582712"/>
    <w:rsid w:val="00584C30"/>
    <w:rsid w:val="00586A07"/>
    <w:rsid w:val="00590A19"/>
    <w:rsid w:val="00593C0B"/>
    <w:rsid w:val="00595DD2"/>
    <w:rsid w:val="005A2887"/>
    <w:rsid w:val="005A36CE"/>
    <w:rsid w:val="005A4C8B"/>
    <w:rsid w:val="005B0D3B"/>
    <w:rsid w:val="005B28D5"/>
    <w:rsid w:val="005B5632"/>
    <w:rsid w:val="005B790F"/>
    <w:rsid w:val="005C27F1"/>
    <w:rsid w:val="005C4306"/>
    <w:rsid w:val="005C75DF"/>
    <w:rsid w:val="005D1F9E"/>
    <w:rsid w:val="005D5AD6"/>
    <w:rsid w:val="005E0366"/>
    <w:rsid w:val="005E1408"/>
    <w:rsid w:val="005E4E91"/>
    <w:rsid w:val="005F000C"/>
    <w:rsid w:val="005F2AFE"/>
    <w:rsid w:val="00600F07"/>
    <w:rsid w:val="00603AB5"/>
    <w:rsid w:val="00605993"/>
    <w:rsid w:val="00611A40"/>
    <w:rsid w:val="00615D57"/>
    <w:rsid w:val="00626CCC"/>
    <w:rsid w:val="006272EE"/>
    <w:rsid w:val="00631ED2"/>
    <w:rsid w:val="00642D81"/>
    <w:rsid w:val="0064329D"/>
    <w:rsid w:val="00645557"/>
    <w:rsid w:val="006510DF"/>
    <w:rsid w:val="006552A4"/>
    <w:rsid w:val="00657CFC"/>
    <w:rsid w:val="00662BB5"/>
    <w:rsid w:val="006638B8"/>
    <w:rsid w:val="006711BB"/>
    <w:rsid w:val="006720D0"/>
    <w:rsid w:val="00675081"/>
    <w:rsid w:val="006828A2"/>
    <w:rsid w:val="00686C91"/>
    <w:rsid w:val="0069161D"/>
    <w:rsid w:val="00695EE2"/>
    <w:rsid w:val="006A1DDD"/>
    <w:rsid w:val="006B0320"/>
    <w:rsid w:val="006B0840"/>
    <w:rsid w:val="006B13A5"/>
    <w:rsid w:val="006B51A9"/>
    <w:rsid w:val="006B7890"/>
    <w:rsid w:val="006C188B"/>
    <w:rsid w:val="006C5155"/>
    <w:rsid w:val="006C5FEA"/>
    <w:rsid w:val="006D1D4A"/>
    <w:rsid w:val="006D26FE"/>
    <w:rsid w:val="006D2E87"/>
    <w:rsid w:val="006D380E"/>
    <w:rsid w:val="006D745D"/>
    <w:rsid w:val="006D7796"/>
    <w:rsid w:val="006E04E6"/>
    <w:rsid w:val="006E062D"/>
    <w:rsid w:val="006E1B9F"/>
    <w:rsid w:val="006E5616"/>
    <w:rsid w:val="006E5F66"/>
    <w:rsid w:val="006F3B9D"/>
    <w:rsid w:val="006F4D0B"/>
    <w:rsid w:val="006F518B"/>
    <w:rsid w:val="00702C53"/>
    <w:rsid w:val="00704A8F"/>
    <w:rsid w:val="00705737"/>
    <w:rsid w:val="00714F8D"/>
    <w:rsid w:val="00715A8F"/>
    <w:rsid w:val="007162C2"/>
    <w:rsid w:val="00717822"/>
    <w:rsid w:val="0072208B"/>
    <w:rsid w:val="00722680"/>
    <w:rsid w:val="00723DD6"/>
    <w:rsid w:val="007262F1"/>
    <w:rsid w:val="00726D2E"/>
    <w:rsid w:val="007404DC"/>
    <w:rsid w:val="0074513D"/>
    <w:rsid w:val="00746D78"/>
    <w:rsid w:val="007472DC"/>
    <w:rsid w:val="00753699"/>
    <w:rsid w:val="00754ADD"/>
    <w:rsid w:val="00756DA0"/>
    <w:rsid w:val="00760C77"/>
    <w:rsid w:val="00761469"/>
    <w:rsid w:val="007646DA"/>
    <w:rsid w:val="00764905"/>
    <w:rsid w:val="00767FB7"/>
    <w:rsid w:val="007741D3"/>
    <w:rsid w:val="00781264"/>
    <w:rsid w:val="007817E4"/>
    <w:rsid w:val="007870C9"/>
    <w:rsid w:val="0078780A"/>
    <w:rsid w:val="00791945"/>
    <w:rsid w:val="00793D9E"/>
    <w:rsid w:val="007A06D1"/>
    <w:rsid w:val="007A54E1"/>
    <w:rsid w:val="007A67CC"/>
    <w:rsid w:val="007A78A5"/>
    <w:rsid w:val="007A7C5E"/>
    <w:rsid w:val="007A7DAE"/>
    <w:rsid w:val="007B50DB"/>
    <w:rsid w:val="007B6A3E"/>
    <w:rsid w:val="007B7AB3"/>
    <w:rsid w:val="007B7FEC"/>
    <w:rsid w:val="007C216B"/>
    <w:rsid w:val="007C5FA9"/>
    <w:rsid w:val="007C70F6"/>
    <w:rsid w:val="007D03AB"/>
    <w:rsid w:val="007D09F0"/>
    <w:rsid w:val="007D3344"/>
    <w:rsid w:val="007D3414"/>
    <w:rsid w:val="007D6128"/>
    <w:rsid w:val="007E3876"/>
    <w:rsid w:val="007E6E4A"/>
    <w:rsid w:val="007F0BC2"/>
    <w:rsid w:val="007F1959"/>
    <w:rsid w:val="007F336A"/>
    <w:rsid w:val="007F39C0"/>
    <w:rsid w:val="00803561"/>
    <w:rsid w:val="00805759"/>
    <w:rsid w:val="00806706"/>
    <w:rsid w:val="0081005E"/>
    <w:rsid w:val="00812B43"/>
    <w:rsid w:val="008159DF"/>
    <w:rsid w:val="0082631E"/>
    <w:rsid w:val="00826E86"/>
    <w:rsid w:val="0082758C"/>
    <w:rsid w:val="0083024D"/>
    <w:rsid w:val="00832EA1"/>
    <w:rsid w:val="0083581B"/>
    <w:rsid w:val="00845F78"/>
    <w:rsid w:val="008512E0"/>
    <w:rsid w:val="00851762"/>
    <w:rsid w:val="00855C27"/>
    <w:rsid w:val="0086345F"/>
    <w:rsid w:val="00867FC7"/>
    <w:rsid w:val="0087570E"/>
    <w:rsid w:val="00880D9D"/>
    <w:rsid w:val="00885B6D"/>
    <w:rsid w:val="00885C4F"/>
    <w:rsid w:val="00890157"/>
    <w:rsid w:val="0089374A"/>
    <w:rsid w:val="0089442F"/>
    <w:rsid w:val="008A066A"/>
    <w:rsid w:val="008A6DB1"/>
    <w:rsid w:val="008B4D81"/>
    <w:rsid w:val="008B5647"/>
    <w:rsid w:val="008B7DB5"/>
    <w:rsid w:val="008C004F"/>
    <w:rsid w:val="008C0CCB"/>
    <w:rsid w:val="008C17C3"/>
    <w:rsid w:val="008C6098"/>
    <w:rsid w:val="008C621C"/>
    <w:rsid w:val="008D256E"/>
    <w:rsid w:val="008D5322"/>
    <w:rsid w:val="008E6D73"/>
    <w:rsid w:val="008E6E4E"/>
    <w:rsid w:val="008F6DC3"/>
    <w:rsid w:val="0090312D"/>
    <w:rsid w:val="009072F4"/>
    <w:rsid w:val="00911364"/>
    <w:rsid w:val="009127AA"/>
    <w:rsid w:val="00914784"/>
    <w:rsid w:val="00915759"/>
    <w:rsid w:val="00917C5F"/>
    <w:rsid w:val="0092185C"/>
    <w:rsid w:val="00926DA8"/>
    <w:rsid w:val="0092786F"/>
    <w:rsid w:val="00927D1D"/>
    <w:rsid w:val="00932121"/>
    <w:rsid w:val="0093375E"/>
    <w:rsid w:val="00936E48"/>
    <w:rsid w:val="00937698"/>
    <w:rsid w:val="009377DC"/>
    <w:rsid w:val="00941066"/>
    <w:rsid w:val="00943F17"/>
    <w:rsid w:val="009454C4"/>
    <w:rsid w:val="00947816"/>
    <w:rsid w:val="00950E4B"/>
    <w:rsid w:val="00950F78"/>
    <w:rsid w:val="00957EEB"/>
    <w:rsid w:val="009612A8"/>
    <w:rsid w:val="00962D29"/>
    <w:rsid w:val="00971251"/>
    <w:rsid w:val="00977902"/>
    <w:rsid w:val="00982ABA"/>
    <w:rsid w:val="00986178"/>
    <w:rsid w:val="00990B5A"/>
    <w:rsid w:val="00991BD7"/>
    <w:rsid w:val="00992581"/>
    <w:rsid w:val="009931A1"/>
    <w:rsid w:val="0099574E"/>
    <w:rsid w:val="009A41CF"/>
    <w:rsid w:val="009A50AD"/>
    <w:rsid w:val="009A7AF1"/>
    <w:rsid w:val="009B398A"/>
    <w:rsid w:val="009B533F"/>
    <w:rsid w:val="009B575D"/>
    <w:rsid w:val="009B6B0A"/>
    <w:rsid w:val="009C13CB"/>
    <w:rsid w:val="009C56D2"/>
    <w:rsid w:val="009D7EEE"/>
    <w:rsid w:val="009E085A"/>
    <w:rsid w:val="009E6E1E"/>
    <w:rsid w:val="009F1587"/>
    <w:rsid w:val="009F23AF"/>
    <w:rsid w:val="009F3AD9"/>
    <w:rsid w:val="009F3FF3"/>
    <w:rsid w:val="009F4827"/>
    <w:rsid w:val="009F78F1"/>
    <w:rsid w:val="00A02712"/>
    <w:rsid w:val="00A02A29"/>
    <w:rsid w:val="00A038A6"/>
    <w:rsid w:val="00A14A3B"/>
    <w:rsid w:val="00A1770D"/>
    <w:rsid w:val="00A23657"/>
    <w:rsid w:val="00A25E3C"/>
    <w:rsid w:val="00A27226"/>
    <w:rsid w:val="00A2766B"/>
    <w:rsid w:val="00A3316B"/>
    <w:rsid w:val="00A340C7"/>
    <w:rsid w:val="00A362FD"/>
    <w:rsid w:val="00A3699F"/>
    <w:rsid w:val="00A4326A"/>
    <w:rsid w:val="00A46F51"/>
    <w:rsid w:val="00A47888"/>
    <w:rsid w:val="00A569E9"/>
    <w:rsid w:val="00A56BCA"/>
    <w:rsid w:val="00A613C5"/>
    <w:rsid w:val="00A6460E"/>
    <w:rsid w:val="00A731DB"/>
    <w:rsid w:val="00A84E93"/>
    <w:rsid w:val="00A9041C"/>
    <w:rsid w:val="00A911C8"/>
    <w:rsid w:val="00A9216A"/>
    <w:rsid w:val="00A946CD"/>
    <w:rsid w:val="00A978CB"/>
    <w:rsid w:val="00AA00DB"/>
    <w:rsid w:val="00AA549F"/>
    <w:rsid w:val="00AA7D36"/>
    <w:rsid w:val="00AA7FF1"/>
    <w:rsid w:val="00AB33B3"/>
    <w:rsid w:val="00AB6A69"/>
    <w:rsid w:val="00AB7856"/>
    <w:rsid w:val="00AB7B78"/>
    <w:rsid w:val="00AC1191"/>
    <w:rsid w:val="00AC57A3"/>
    <w:rsid w:val="00AD029D"/>
    <w:rsid w:val="00AD174D"/>
    <w:rsid w:val="00AD39F4"/>
    <w:rsid w:val="00AE04DA"/>
    <w:rsid w:val="00AE0E68"/>
    <w:rsid w:val="00AF0DB5"/>
    <w:rsid w:val="00B0071F"/>
    <w:rsid w:val="00B00B9A"/>
    <w:rsid w:val="00B01799"/>
    <w:rsid w:val="00B01AB5"/>
    <w:rsid w:val="00B04AFE"/>
    <w:rsid w:val="00B057CA"/>
    <w:rsid w:val="00B066BC"/>
    <w:rsid w:val="00B2294D"/>
    <w:rsid w:val="00B24E69"/>
    <w:rsid w:val="00B26A76"/>
    <w:rsid w:val="00B326A7"/>
    <w:rsid w:val="00B345F8"/>
    <w:rsid w:val="00B35B8C"/>
    <w:rsid w:val="00B41CD5"/>
    <w:rsid w:val="00B449BC"/>
    <w:rsid w:val="00B46735"/>
    <w:rsid w:val="00B50DE0"/>
    <w:rsid w:val="00B51CB3"/>
    <w:rsid w:val="00B67D3D"/>
    <w:rsid w:val="00B73853"/>
    <w:rsid w:val="00B74DD3"/>
    <w:rsid w:val="00B758BD"/>
    <w:rsid w:val="00B77C11"/>
    <w:rsid w:val="00B81365"/>
    <w:rsid w:val="00B824F7"/>
    <w:rsid w:val="00B84F62"/>
    <w:rsid w:val="00B91950"/>
    <w:rsid w:val="00B937F2"/>
    <w:rsid w:val="00B956F6"/>
    <w:rsid w:val="00BA24D0"/>
    <w:rsid w:val="00BA6769"/>
    <w:rsid w:val="00BB0B15"/>
    <w:rsid w:val="00BB5EB6"/>
    <w:rsid w:val="00BC0DF1"/>
    <w:rsid w:val="00BC1387"/>
    <w:rsid w:val="00BC3B37"/>
    <w:rsid w:val="00BC4146"/>
    <w:rsid w:val="00BC49F6"/>
    <w:rsid w:val="00BD28F7"/>
    <w:rsid w:val="00BD2B6D"/>
    <w:rsid w:val="00BE090A"/>
    <w:rsid w:val="00BE1AFF"/>
    <w:rsid w:val="00BE2DDB"/>
    <w:rsid w:val="00BE3063"/>
    <w:rsid w:val="00BE584E"/>
    <w:rsid w:val="00BF3011"/>
    <w:rsid w:val="00BF6268"/>
    <w:rsid w:val="00BF7B94"/>
    <w:rsid w:val="00C026D3"/>
    <w:rsid w:val="00C050A6"/>
    <w:rsid w:val="00C10E66"/>
    <w:rsid w:val="00C113C3"/>
    <w:rsid w:val="00C1342F"/>
    <w:rsid w:val="00C15E41"/>
    <w:rsid w:val="00C16573"/>
    <w:rsid w:val="00C2066A"/>
    <w:rsid w:val="00C21FAB"/>
    <w:rsid w:val="00C2214F"/>
    <w:rsid w:val="00C378B4"/>
    <w:rsid w:val="00C4154F"/>
    <w:rsid w:val="00C42BC3"/>
    <w:rsid w:val="00C42EE7"/>
    <w:rsid w:val="00C459F6"/>
    <w:rsid w:val="00C47083"/>
    <w:rsid w:val="00C53A83"/>
    <w:rsid w:val="00C570CE"/>
    <w:rsid w:val="00C60063"/>
    <w:rsid w:val="00C62D5D"/>
    <w:rsid w:val="00C62E02"/>
    <w:rsid w:val="00C635D0"/>
    <w:rsid w:val="00C64817"/>
    <w:rsid w:val="00C72689"/>
    <w:rsid w:val="00C73111"/>
    <w:rsid w:val="00C80ED5"/>
    <w:rsid w:val="00C87493"/>
    <w:rsid w:val="00C92164"/>
    <w:rsid w:val="00C93BF7"/>
    <w:rsid w:val="00C94D36"/>
    <w:rsid w:val="00C9617C"/>
    <w:rsid w:val="00CA20F1"/>
    <w:rsid w:val="00CA391B"/>
    <w:rsid w:val="00CA3FEE"/>
    <w:rsid w:val="00CA43C8"/>
    <w:rsid w:val="00CC4410"/>
    <w:rsid w:val="00CC6436"/>
    <w:rsid w:val="00CC7C61"/>
    <w:rsid w:val="00CD3427"/>
    <w:rsid w:val="00CE316E"/>
    <w:rsid w:val="00CE6828"/>
    <w:rsid w:val="00CF3937"/>
    <w:rsid w:val="00CF4318"/>
    <w:rsid w:val="00D02978"/>
    <w:rsid w:val="00D03A65"/>
    <w:rsid w:val="00D04EA5"/>
    <w:rsid w:val="00D05A0C"/>
    <w:rsid w:val="00D05B9F"/>
    <w:rsid w:val="00D0720D"/>
    <w:rsid w:val="00D079EF"/>
    <w:rsid w:val="00D12FBC"/>
    <w:rsid w:val="00D13158"/>
    <w:rsid w:val="00D16D5F"/>
    <w:rsid w:val="00D21903"/>
    <w:rsid w:val="00D2417F"/>
    <w:rsid w:val="00D2448E"/>
    <w:rsid w:val="00D26F74"/>
    <w:rsid w:val="00D3729B"/>
    <w:rsid w:val="00D438FB"/>
    <w:rsid w:val="00D45F38"/>
    <w:rsid w:val="00D53D78"/>
    <w:rsid w:val="00D5666C"/>
    <w:rsid w:val="00D57D23"/>
    <w:rsid w:val="00D62D62"/>
    <w:rsid w:val="00D70114"/>
    <w:rsid w:val="00D70761"/>
    <w:rsid w:val="00D77591"/>
    <w:rsid w:val="00D808C0"/>
    <w:rsid w:val="00D85E5B"/>
    <w:rsid w:val="00D85F50"/>
    <w:rsid w:val="00D86B24"/>
    <w:rsid w:val="00D87377"/>
    <w:rsid w:val="00D93EA0"/>
    <w:rsid w:val="00D97E3D"/>
    <w:rsid w:val="00DA48B8"/>
    <w:rsid w:val="00DB01B9"/>
    <w:rsid w:val="00DB399E"/>
    <w:rsid w:val="00DB757C"/>
    <w:rsid w:val="00DC163D"/>
    <w:rsid w:val="00DC1FD1"/>
    <w:rsid w:val="00DC2EBA"/>
    <w:rsid w:val="00DC316F"/>
    <w:rsid w:val="00DD38C3"/>
    <w:rsid w:val="00DD3CFF"/>
    <w:rsid w:val="00DD6986"/>
    <w:rsid w:val="00DD6C60"/>
    <w:rsid w:val="00DE13F7"/>
    <w:rsid w:val="00DE4852"/>
    <w:rsid w:val="00DE4C8E"/>
    <w:rsid w:val="00DF23AE"/>
    <w:rsid w:val="00DF5A0B"/>
    <w:rsid w:val="00DF7F79"/>
    <w:rsid w:val="00E02300"/>
    <w:rsid w:val="00E0612A"/>
    <w:rsid w:val="00E12981"/>
    <w:rsid w:val="00E15EA9"/>
    <w:rsid w:val="00E243FB"/>
    <w:rsid w:val="00E31D79"/>
    <w:rsid w:val="00E3575F"/>
    <w:rsid w:val="00E36E94"/>
    <w:rsid w:val="00E37DD3"/>
    <w:rsid w:val="00E401F9"/>
    <w:rsid w:val="00E40DE6"/>
    <w:rsid w:val="00E428E7"/>
    <w:rsid w:val="00E454BA"/>
    <w:rsid w:val="00E47B61"/>
    <w:rsid w:val="00E51900"/>
    <w:rsid w:val="00E560BE"/>
    <w:rsid w:val="00E56C0A"/>
    <w:rsid w:val="00E56C44"/>
    <w:rsid w:val="00E570CA"/>
    <w:rsid w:val="00E577B2"/>
    <w:rsid w:val="00E60BA1"/>
    <w:rsid w:val="00E64A49"/>
    <w:rsid w:val="00E7246E"/>
    <w:rsid w:val="00E728BE"/>
    <w:rsid w:val="00E8612D"/>
    <w:rsid w:val="00EA413A"/>
    <w:rsid w:val="00EA62A7"/>
    <w:rsid w:val="00EB3866"/>
    <w:rsid w:val="00EB3EE8"/>
    <w:rsid w:val="00EB476B"/>
    <w:rsid w:val="00EB521B"/>
    <w:rsid w:val="00EB6AD3"/>
    <w:rsid w:val="00EC1255"/>
    <w:rsid w:val="00EC162F"/>
    <w:rsid w:val="00EC4B61"/>
    <w:rsid w:val="00EC722E"/>
    <w:rsid w:val="00ED34E2"/>
    <w:rsid w:val="00ED47C8"/>
    <w:rsid w:val="00EE0964"/>
    <w:rsid w:val="00EE0C3A"/>
    <w:rsid w:val="00EE1AE6"/>
    <w:rsid w:val="00EE257E"/>
    <w:rsid w:val="00EE4F66"/>
    <w:rsid w:val="00EF196A"/>
    <w:rsid w:val="00EF7B08"/>
    <w:rsid w:val="00F0173F"/>
    <w:rsid w:val="00F04C65"/>
    <w:rsid w:val="00F04F51"/>
    <w:rsid w:val="00F065F7"/>
    <w:rsid w:val="00F14C4A"/>
    <w:rsid w:val="00F200A3"/>
    <w:rsid w:val="00F2270D"/>
    <w:rsid w:val="00F2327B"/>
    <w:rsid w:val="00F261E9"/>
    <w:rsid w:val="00F356A7"/>
    <w:rsid w:val="00F42D27"/>
    <w:rsid w:val="00F430F8"/>
    <w:rsid w:val="00F5752A"/>
    <w:rsid w:val="00F658E0"/>
    <w:rsid w:val="00F73148"/>
    <w:rsid w:val="00F74386"/>
    <w:rsid w:val="00F80DA4"/>
    <w:rsid w:val="00F84B7B"/>
    <w:rsid w:val="00F8758C"/>
    <w:rsid w:val="00F90E48"/>
    <w:rsid w:val="00F917E0"/>
    <w:rsid w:val="00F93308"/>
    <w:rsid w:val="00F9458C"/>
    <w:rsid w:val="00F95FEC"/>
    <w:rsid w:val="00F96C5E"/>
    <w:rsid w:val="00F97775"/>
    <w:rsid w:val="00FA0804"/>
    <w:rsid w:val="00FA382F"/>
    <w:rsid w:val="00FA5402"/>
    <w:rsid w:val="00FC4F89"/>
    <w:rsid w:val="00FD2790"/>
    <w:rsid w:val="00FD5B17"/>
    <w:rsid w:val="00FD6684"/>
    <w:rsid w:val="00FE2102"/>
    <w:rsid w:val="00FE484A"/>
    <w:rsid w:val="00FE7724"/>
    <w:rsid w:val="00FF034E"/>
    <w:rsid w:val="00FF2590"/>
    <w:rsid w:val="00FF5489"/>
    <w:rsid w:val="00FF653C"/>
    <w:rsid w:val="00FF761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Straight Arrow Connector 18"/>
      </o:rules>
    </o:shapelayout>
  </w:shapeDefaults>
  <w:decimalSymbol w:val="."/>
  <w:listSeparator w:val=","/>
  <w14:docId w14:val="08DACA18"/>
  <w15:docId w15:val="{94867EEA-4267-4612-8EF8-AF178093AD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60D7"/>
    <w:pPr>
      <w:spacing w:after="0" w:line="360" w:lineRule="auto"/>
      <w:jc w:val="both"/>
    </w:pPr>
    <w:rPr>
      <w:rFonts w:ascii="Times New Roman" w:eastAsia="Times New Roman" w:hAnsi="Times New Roman" w:cs="Times New Roman"/>
      <w:sz w:val="24"/>
      <w:szCs w:val="24"/>
      <w:lang w:val="en-US" w:eastAsia="en-ID"/>
    </w:rPr>
  </w:style>
  <w:style w:type="paragraph" w:styleId="Heading1">
    <w:name w:val="heading 1"/>
    <w:basedOn w:val="Normal"/>
    <w:next w:val="Normal"/>
    <w:link w:val="Heading1Char"/>
    <w:uiPriority w:val="9"/>
    <w:qFormat/>
    <w:rsid w:val="00C16573"/>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C16573"/>
    <w:pPr>
      <w:numPr>
        <w:ilvl w:val="1"/>
      </w:numPr>
      <w:jc w:val="both"/>
      <w:outlineLvl w:val="1"/>
    </w:pPr>
  </w:style>
  <w:style w:type="paragraph" w:styleId="Heading3">
    <w:name w:val="heading 3"/>
    <w:basedOn w:val="Heading2"/>
    <w:next w:val="Normal"/>
    <w:link w:val="Heading3Char"/>
    <w:uiPriority w:val="9"/>
    <w:unhideWhenUsed/>
    <w:qFormat/>
    <w:rsid w:val="00C16573"/>
    <w:pPr>
      <w:numPr>
        <w:ilvl w:val="2"/>
      </w:numPr>
      <w:outlineLvl w:val="2"/>
    </w:pPr>
  </w:style>
  <w:style w:type="paragraph" w:styleId="Heading4">
    <w:name w:val="heading 4"/>
    <w:basedOn w:val="Normal"/>
    <w:next w:val="Normal"/>
    <w:link w:val="Heading4Char"/>
    <w:uiPriority w:val="9"/>
    <w:semiHidden/>
    <w:unhideWhenUsed/>
    <w:qFormat/>
    <w:rsid w:val="00C16573"/>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C16573"/>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6573"/>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6573"/>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657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657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6573"/>
    <w:rPr>
      <w:rFonts w:ascii="Times New Roman" w:eastAsiaTheme="majorEastAsia" w:hAnsi="Times New Roman" w:cs="Times New Roman"/>
      <w:b/>
      <w:sz w:val="24"/>
      <w:szCs w:val="24"/>
      <w:lang w:val="id-ID" w:eastAsia="en-ID"/>
    </w:rPr>
  </w:style>
  <w:style w:type="character" w:customStyle="1" w:styleId="Heading2Char">
    <w:name w:val="Heading 2 Char"/>
    <w:basedOn w:val="DefaultParagraphFont"/>
    <w:link w:val="Heading2"/>
    <w:uiPriority w:val="9"/>
    <w:rsid w:val="00C16573"/>
    <w:rPr>
      <w:rFonts w:ascii="Times New Roman" w:eastAsiaTheme="majorEastAsia" w:hAnsi="Times New Roman" w:cs="Times New Roman"/>
      <w:b/>
      <w:sz w:val="24"/>
      <w:szCs w:val="24"/>
      <w:lang w:val="id-ID" w:eastAsia="en-ID"/>
    </w:rPr>
  </w:style>
  <w:style w:type="character" w:customStyle="1" w:styleId="Heading3Char">
    <w:name w:val="Heading 3 Char"/>
    <w:basedOn w:val="DefaultParagraphFont"/>
    <w:link w:val="Heading3"/>
    <w:uiPriority w:val="9"/>
    <w:rsid w:val="00C16573"/>
    <w:rPr>
      <w:rFonts w:ascii="Times New Roman" w:eastAsiaTheme="majorEastAsia" w:hAnsi="Times New Roman" w:cs="Times New Roman"/>
      <w:b/>
      <w:sz w:val="24"/>
      <w:szCs w:val="24"/>
      <w:lang w:val="id-ID" w:eastAsia="en-ID"/>
    </w:rPr>
  </w:style>
  <w:style w:type="character" w:customStyle="1" w:styleId="Heading4Char">
    <w:name w:val="Heading 4 Char"/>
    <w:basedOn w:val="DefaultParagraphFont"/>
    <w:link w:val="Heading4"/>
    <w:uiPriority w:val="9"/>
    <w:semiHidden/>
    <w:rsid w:val="00C16573"/>
    <w:rPr>
      <w:rFonts w:ascii="Times New Roman" w:eastAsiaTheme="majorEastAsia" w:hAnsi="Times New Roman" w:cstheme="majorBidi"/>
      <w:b/>
      <w:iCs/>
      <w:sz w:val="24"/>
      <w:szCs w:val="24"/>
      <w:lang w:val="en-US" w:eastAsia="en-ID"/>
    </w:rPr>
  </w:style>
  <w:style w:type="character" w:customStyle="1" w:styleId="Heading5Char">
    <w:name w:val="Heading 5 Char"/>
    <w:basedOn w:val="DefaultParagraphFont"/>
    <w:link w:val="Heading5"/>
    <w:uiPriority w:val="9"/>
    <w:rsid w:val="00C16573"/>
    <w:rPr>
      <w:rFonts w:asciiTheme="majorHAnsi" w:eastAsiaTheme="majorEastAsia" w:hAnsiTheme="majorHAnsi" w:cstheme="majorBidi"/>
      <w:color w:val="2F5496" w:themeColor="accent1" w:themeShade="BF"/>
      <w:sz w:val="24"/>
      <w:szCs w:val="24"/>
      <w:lang w:val="en-US" w:eastAsia="en-ID"/>
    </w:rPr>
  </w:style>
  <w:style w:type="character" w:customStyle="1" w:styleId="Heading6Char">
    <w:name w:val="Heading 6 Char"/>
    <w:basedOn w:val="DefaultParagraphFont"/>
    <w:link w:val="Heading6"/>
    <w:uiPriority w:val="9"/>
    <w:semiHidden/>
    <w:rsid w:val="00C16573"/>
    <w:rPr>
      <w:rFonts w:asciiTheme="majorHAnsi" w:eastAsiaTheme="majorEastAsia" w:hAnsiTheme="majorHAnsi" w:cstheme="majorBidi"/>
      <w:color w:val="1F3763" w:themeColor="accent1" w:themeShade="7F"/>
      <w:sz w:val="24"/>
      <w:szCs w:val="24"/>
      <w:lang w:val="en-US" w:eastAsia="en-ID"/>
    </w:rPr>
  </w:style>
  <w:style w:type="character" w:customStyle="1" w:styleId="Heading7Char">
    <w:name w:val="Heading 7 Char"/>
    <w:basedOn w:val="DefaultParagraphFont"/>
    <w:link w:val="Heading7"/>
    <w:uiPriority w:val="9"/>
    <w:semiHidden/>
    <w:rsid w:val="00C16573"/>
    <w:rPr>
      <w:rFonts w:asciiTheme="majorHAnsi" w:eastAsiaTheme="majorEastAsia" w:hAnsiTheme="majorHAnsi" w:cstheme="majorBidi"/>
      <w:i/>
      <w:iCs/>
      <w:color w:val="1F3763" w:themeColor="accent1" w:themeShade="7F"/>
      <w:sz w:val="24"/>
      <w:szCs w:val="24"/>
      <w:lang w:val="en-US" w:eastAsia="en-ID"/>
    </w:rPr>
  </w:style>
  <w:style w:type="character" w:customStyle="1" w:styleId="Heading8Char">
    <w:name w:val="Heading 8 Char"/>
    <w:basedOn w:val="DefaultParagraphFont"/>
    <w:link w:val="Heading8"/>
    <w:uiPriority w:val="9"/>
    <w:semiHidden/>
    <w:rsid w:val="00C16573"/>
    <w:rPr>
      <w:rFonts w:asciiTheme="majorHAnsi" w:eastAsiaTheme="majorEastAsia" w:hAnsiTheme="majorHAnsi" w:cstheme="majorBidi"/>
      <w:color w:val="272727" w:themeColor="text1" w:themeTint="D8"/>
      <w:sz w:val="21"/>
      <w:szCs w:val="21"/>
      <w:lang w:val="en-US" w:eastAsia="en-ID"/>
    </w:rPr>
  </w:style>
  <w:style w:type="character" w:customStyle="1" w:styleId="Heading9Char">
    <w:name w:val="Heading 9 Char"/>
    <w:basedOn w:val="DefaultParagraphFont"/>
    <w:link w:val="Heading9"/>
    <w:uiPriority w:val="9"/>
    <w:semiHidden/>
    <w:rsid w:val="00C16573"/>
    <w:rPr>
      <w:rFonts w:asciiTheme="majorHAnsi" w:eastAsiaTheme="majorEastAsia" w:hAnsiTheme="majorHAnsi" w:cstheme="majorBidi"/>
      <w:i/>
      <w:iCs/>
      <w:color w:val="272727" w:themeColor="text1" w:themeTint="D8"/>
      <w:sz w:val="21"/>
      <w:szCs w:val="21"/>
      <w:lang w:val="en-US" w:eastAsia="en-ID"/>
    </w:rPr>
  </w:style>
  <w:style w:type="paragraph" w:styleId="Header">
    <w:name w:val="header"/>
    <w:basedOn w:val="Normal"/>
    <w:link w:val="HeaderChar"/>
    <w:uiPriority w:val="99"/>
    <w:unhideWhenUsed/>
    <w:rsid w:val="00505F11"/>
    <w:pPr>
      <w:tabs>
        <w:tab w:val="center" w:pos="4513"/>
        <w:tab w:val="right" w:pos="9026"/>
      </w:tabs>
      <w:spacing w:line="240" w:lineRule="auto"/>
    </w:pPr>
  </w:style>
  <w:style w:type="character" w:customStyle="1" w:styleId="HeaderChar">
    <w:name w:val="Header Char"/>
    <w:basedOn w:val="DefaultParagraphFont"/>
    <w:link w:val="Header"/>
    <w:uiPriority w:val="99"/>
    <w:rsid w:val="00505F11"/>
    <w:rPr>
      <w:rFonts w:ascii="Times New Roman" w:eastAsia="Times New Roman" w:hAnsi="Times New Roman" w:cs="Times New Roman"/>
      <w:sz w:val="24"/>
      <w:szCs w:val="24"/>
      <w:lang w:val="en-US" w:eastAsia="en-ID"/>
    </w:rPr>
  </w:style>
  <w:style w:type="paragraph" w:styleId="Footer">
    <w:name w:val="footer"/>
    <w:basedOn w:val="Normal"/>
    <w:link w:val="FooterChar"/>
    <w:uiPriority w:val="99"/>
    <w:unhideWhenUsed/>
    <w:rsid w:val="00505F11"/>
    <w:pPr>
      <w:tabs>
        <w:tab w:val="center" w:pos="4513"/>
        <w:tab w:val="right" w:pos="9026"/>
      </w:tabs>
      <w:spacing w:line="240" w:lineRule="auto"/>
    </w:pPr>
  </w:style>
  <w:style w:type="character" w:customStyle="1" w:styleId="FooterChar">
    <w:name w:val="Footer Char"/>
    <w:basedOn w:val="DefaultParagraphFont"/>
    <w:link w:val="Footer"/>
    <w:uiPriority w:val="99"/>
    <w:rsid w:val="00505F11"/>
    <w:rPr>
      <w:rFonts w:ascii="Times New Roman" w:eastAsia="Times New Roman" w:hAnsi="Times New Roman" w:cs="Times New Roman"/>
      <w:sz w:val="24"/>
      <w:szCs w:val="24"/>
      <w:lang w:val="en-US" w:eastAsia="en-ID"/>
    </w:rPr>
  </w:style>
  <w:style w:type="paragraph" w:styleId="ListParagraph">
    <w:name w:val="List Paragraph"/>
    <w:basedOn w:val="Normal"/>
    <w:link w:val="ListParagraphChar"/>
    <w:uiPriority w:val="34"/>
    <w:qFormat/>
    <w:rsid w:val="0000520E"/>
    <w:pPr>
      <w:ind w:left="720"/>
      <w:contextualSpacing/>
    </w:pPr>
  </w:style>
  <w:style w:type="paragraph" w:styleId="TOCHeading">
    <w:name w:val="TOC Heading"/>
    <w:basedOn w:val="Heading1"/>
    <w:next w:val="Normal"/>
    <w:uiPriority w:val="39"/>
    <w:unhideWhenUsed/>
    <w:qFormat/>
    <w:rsid w:val="0041736D"/>
    <w:pPr>
      <w:numPr>
        <w:numId w:val="0"/>
      </w:numPr>
      <w:spacing w:before="240" w:line="259" w:lineRule="auto"/>
      <w:jc w:val="left"/>
      <w:outlineLvl w:val="9"/>
    </w:pPr>
    <w:rPr>
      <w:rFonts w:asciiTheme="majorHAnsi"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41736D"/>
    <w:pPr>
      <w:spacing w:after="100"/>
    </w:pPr>
  </w:style>
  <w:style w:type="paragraph" w:styleId="TOC2">
    <w:name w:val="toc 2"/>
    <w:basedOn w:val="Normal"/>
    <w:next w:val="Normal"/>
    <w:autoRedefine/>
    <w:uiPriority w:val="39"/>
    <w:unhideWhenUsed/>
    <w:rsid w:val="0041736D"/>
    <w:pPr>
      <w:spacing w:after="100"/>
      <w:ind w:left="240"/>
    </w:pPr>
  </w:style>
  <w:style w:type="paragraph" w:styleId="TOC3">
    <w:name w:val="toc 3"/>
    <w:basedOn w:val="Normal"/>
    <w:next w:val="Normal"/>
    <w:autoRedefine/>
    <w:uiPriority w:val="39"/>
    <w:unhideWhenUsed/>
    <w:rsid w:val="00117601"/>
    <w:pPr>
      <w:tabs>
        <w:tab w:val="left" w:pos="1276"/>
        <w:tab w:val="right" w:leader="dot" w:pos="7927"/>
      </w:tabs>
      <w:spacing w:after="100"/>
      <w:ind w:left="480"/>
    </w:pPr>
  </w:style>
  <w:style w:type="character" w:styleId="Hyperlink">
    <w:name w:val="Hyperlink"/>
    <w:basedOn w:val="DefaultParagraphFont"/>
    <w:uiPriority w:val="99"/>
    <w:unhideWhenUsed/>
    <w:rsid w:val="0041736D"/>
    <w:rPr>
      <w:color w:val="0563C1" w:themeColor="hyperlink"/>
      <w:u w:val="single"/>
    </w:rPr>
  </w:style>
  <w:style w:type="character" w:customStyle="1" w:styleId="ListParagraphChar">
    <w:name w:val="List Paragraph Char"/>
    <w:basedOn w:val="DefaultParagraphFont"/>
    <w:link w:val="ListParagraph"/>
    <w:uiPriority w:val="34"/>
    <w:qFormat/>
    <w:rsid w:val="00D05A0C"/>
    <w:rPr>
      <w:rFonts w:ascii="Times New Roman" w:eastAsia="Times New Roman" w:hAnsi="Times New Roman" w:cs="Times New Roman"/>
      <w:sz w:val="24"/>
      <w:szCs w:val="24"/>
      <w:lang w:val="en-US" w:eastAsia="en-ID"/>
    </w:rPr>
  </w:style>
  <w:style w:type="paragraph" w:styleId="Caption">
    <w:name w:val="caption"/>
    <w:basedOn w:val="Normal"/>
    <w:next w:val="Normal"/>
    <w:uiPriority w:val="35"/>
    <w:unhideWhenUsed/>
    <w:qFormat/>
    <w:rsid w:val="00C64817"/>
    <w:pPr>
      <w:spacing w:after="200" w:line="240" w:lineRule="auto"/>
    </w:pPr>
    <w:rPr>
      <w:i/>
      <w:iCs/>
      <w:color w:val="44546A" w:themeColor="text2"/>
      <w:sz w:val="18"/>
      <w:szCs w:val="18"/>
    </w:rPr>
  </w:style>
  <w:style w:type="character" w:styleId="Emphasis">
    <w:name w:val="Emphasis"/>
    <w:basedOn w:val="DefaultParagraphFont"/>
    <w:uiPriority w:val="20"/>
    <w:qFormat/>
    <w:rsid w:val="00D5666C"/>
    <w:rPr>
      <w:i/>
      <w:iCs/>
    </w:rPr>
  </w:style>
  <w:style w:type="table" w:styleId="TableGrid">
    <w:name w:val="Table Grid"/>
    <w:basedOn w:val="TableNormal"/>
    <w:uiPriority w:val="39"/>
    <w:rsid w:val="00714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557752"/>
  </w:style>
  <w:style w:type="paragraph" w:customStyle="1" w:styleId="TableParagraph">
    <w:name w:val="Table Paragraph"/>
    <w:basedOn w:val="Normal"/>
    <w:uiPriority w:val="1"/>
    <w:qFormat/>
    <w:rsid w:val="001B1AF9"/>
    <w:pPr>
      <w:widowControl w:val="0"/>
      <w:autoSpaceDE w:val="0"/>
      <w:autoSpaceDN w:val="0"/>
      <w:spacing w:line="256" w:lineRule="exact"/>
      <w:jc w:val="left"/>
    </w:pPr>
    <w:rPr>
      <w:sz w:val="22"/>
      <w:szCs w:val="22"/>
      <w:lang w:val="id" w:eastAsia="en-US"/>
    </w:rPr>
  </w:style>
  <w:style w:type="paragraph" w:styleId="NormalWeb">
    <w:name w:val="Normal (Web)"/>
    <w:basedOn w:val="Normal"/>
    <w:uiPriority w:val="99"/>
    <w:semiHidden/>
    <w:unhideWhenUsed/>
    <w:rsid w:val="00C72689"/>
    <w:pPr>
      <w:spacing w:before="100" w:beforeAutospacing="1" w:after="100" w:afterAutospacing="1" w:line="240" w:lineRule="auto"/>
      <w:jc w:val="left"/>
    </w:pPr>
    <w:rPr>
      <w:lang w:val="en-ID"/>
    </w:rPr>
  </w:style>
  <w:style w:type="character" w:styleId="CommentReference">
    <w:name w:val="annotation reference"/>
    <w:basedOn w:val="DefaultParagraphFont"/>
    <w:uiPriority w:val="99"/>
    <w:semiHidden/>
    <w:unhideWhenUsed/>
    <w:rsid w:val="000C2558"/>
    <w:rPr>
      <w:sz w:val="16"/>
      <w:szCs w:val="16"/>
    </w:rPr>
  </w:style>
  <w:style w:type="paragraph" w:styleId="CommentText">
    <w:name w:val="annotation text"/>
    <w:basedOn w:val="Normal"/>
    <w:link w:val="CommentTextChar"/>
    <w:uiPriority w:val="99"/>
    <w:semiHidden/>
    <w:unhideWhenUsed/>
    <w:rsid w:val="000C2558"/>
    <w:pPr>
      <w:spacing w:line="240" w:lineRule="auto"/>
    </w:pPr>
    <w:rPr>
      <w:sz w:val="20"/>
      <w:szCs w:val="20"/>
    </w:rPr>
  </w:style>
  <w:style w:type="character" w:customStyle="1" w:styleId="CommentTextChar">
    <w:name w:val="Comment Text Char"/>
    <w:basedOn w:val="DefaultParagraphFont"/>
    <w:link w:val="CommentText"/>
    <w:uiPriority w:val="99"/>
    <w:semiHidden/>
    <w:rsid w:val="000C2558"/>
    <w:rPr>
      <w:rFonts w:ascii="Times New Roman" w:eastAsia="Times New Roman" w:hAnsi="Times New Roman" w:cs="Times New Roman"/>
      <w:sz w:val="20"/>
      <w:szCs w:val="20"/>
      <w:lang w:val="en-US" w:eastAsia="en-ID"/>
    </w:rPr>
  </w:style>
  <w:style w:type="paragraph" w:styleId="CommentSubject">
    <w:name w:val="annotation subject"/>
    <w:basedOn w:val="CommentText"/>
    <w:next w:val="CommentText"/>
    <w:link w:val="CommentSubjectChar"/>
    <w:uiPriority w:val="99"/>
    <w:semiHidden/>
    <w:unhideWhenUsed/>
    <w:rsid w:val="000C2558"/>
    <w:rPr>
      <w:b/>
      <w:bCs/>
    </w:rPr>
  </w:style>
  <w:style w:type="character" w:customStyle="1" w:styleId="CommentSubjectChar">
    <w:name w:val="Comment Subject Char"/>
    <w:basedOn w:val="CommentTextChar"/>
    <w:link w:val="CommentSubject"/>
    <w:uiPriority w:val="99"/>
    <w:semiHidden/>
    <w:rsid w:val="000C2558"/>
    <w:rPr>
      <w:rFonts w:ascii="Times New Roman" w:eastAsia="Times New Roman" w:hAnsi="Times New Roman" w:cs="Times New Roman"/>
      <w:b/>
      <w:bCs/>
      <w:sz w:val="20"/>
      <w:szCs w:val="20"/>
      <w:lang w:val="en-US" w:eastAsia="en-ID"/>
    </w:rPr>
  </w:style>
  <w:style w:type="paragraph" w:styleId="BalloonText">
    <w:name w:val="Balloon Text"/>
    <w:basedOn w:val="Normal"/>
    <w:link w:val="BalloonTextChar"/>
    <w:uiPriority w:val="99"/>
    <w:semiHidden/>
    <w:unhideWhenUsed/>
    <w:rsid w:val="00C53A8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3A83"/>
    <w:rPr>
      <w:rFonts w:ascii="Segoe UI" w:eastAsia="Times New Roman" w:hAnsi="Segoe UI" w:cs="Segoe UI"/>
      <w:sz w:val="18"/>
      <w:szCs w:val="18"/>
      <w:lang w:val="en-US"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293013">
      <w:bodyDiv w:val="1"/>
      <w:marLeft w:val="0"/>
      <w:marRight w:val="0"/>
      <w:marTop w:val="0"/>
      <w:marBottom w:val="0"/>
      <w:divBdr>
        <w:top w:val="none" w:sz="0" w:space="0" w:color="auto"/>
        <w:left w:val="none" w:sz="0" w:space="0" w:color="auto"/>
        <w:bottom w:val="none" w:sz="0" w:space="0" w:color="auto"/>
        <w:right w:val="none" w:sz="0" w:space="0" w:color="auto"/>
      </w:divBdr>
    </w:div>
    <w:div w:id="125394054">
      <w:bodyDiv w:val="1"/>
      <w:marLeft w:val="0"/>
      <w:marRight w:val="0"/>
      <w:marTop w:val="0"/>
      <w:marBottom w:val="0"/>
      <w:divBdr>
        <w:top w:val="none" w:sz="0" w:space="0" w:color="auto"/>
        <w:left w:val="none" w:sz="0" w:space="0" w:color="auto"/>
        <w:bottom w:val="none" w:sz="0" w:space="0" w:color="auto"/>
        <w:right w:val="none" w:sz="0" w:space="0" w:color="auto"/>
      </w:divBdr>
    </w:div>
    <w:div w:id="183708742">
      <w:bodyDiv w:val="1"/>
      <w:marLeft w:val="0"/>
      <w:marRight w:val="0"/>
      <w:marTop w:val="0"/>
      <w:marBottom w:val="0"/>
      <w:divBdr>
        <w:top w:val="none" w:sz="0" w:space="0" w:color="auto"/>
        <w:left w:val="none" w:sz="0" w:space="0" w:color="auto"/>
        <w:bottom w:val="none" w:sz="0" w:space="0" w:color="auto"/>
        <w:right w:val="none" w:sz="0" w:space="0" w:color="auto"/>
      </w:divBdr>
    </w:div>
    <w:div w:id="199830214">
      <w:bodyDiv w:val="1"/>
      <w:marLeft w:val="0"/>
      <w:marRight w:val="0"/>
      <w:marTop w:val="0"/>
      <w:marBottom w:val="0"/>
      <w:divBdr>
        <w:top w:val="none" w:sz="0" w:space="0" w:color="auto"/>
        <w:left w:val="none" w:sz="0" w:space="0" w:color="auto"/>
        <w:bottom w:val="none" w:sz="0" w:space="0" w:color="auto"/>
        <w:right w:val="none" w:sz="0" w:space="0" w:color="auto"/>
      </w:divBdr>
    </w:div>
    <w:div w:id="205144685">
      <w:bodyDiv w:val="1"/>
      <w:marLeft w:val="0"/>
      <w:marRight w:val="0"/>
      <w:marTop w:val="0"/>
      <w:marBottom w:val="0"/>
      <w:divBdr>
        <w:top w:val="none" w:sz="0" w:space="0" w:color="auto"/>
        <w:left w:val="none" w:sz="0" w:space="0" w:color="auto"/>
        <w:bottom w:val="none" w:sz="0" w:space="0" w:color="auto"/>
        <w:right w:val="none" w:sz="0" w:space="0" w:color="auto"/>
      </w:divBdr>
    </w:div>
    <w:div w:id="245841160">
      <w:bodyDiv w:val="1"/>
      <w:marLeft w:val="0"/>
      <w:marRight w:val="0"/>
      <w:marTop w:val="0"/>
      <w:marBottom w:val="0"/>
      <w:divBdr>
        <w:top w:val="none" w:sz="0" w:space="0" w:color="auto"/>
        <w:left w:val="none" w:sz="0" w:space="0" w:color="auto"/>
        <w:bottom w:val="none" w:sz="0" w:space="0" w:color="auto"/>
        <w:right w:val="none" w:sz="0" w:space="0" w:color="auto"/>
      </w:divBdr>
    </w:div>
    <w:div w:id="499584840">
      <w:bodyDiv w:val="1"/>
      <w:marLeft w:val="0"/>
      <w:marRight w:val="0"/>
      <w:marTop w:val="0"/>
      <w:marBottom w:val="0"/>
      <w:divBdr>
        <w:top w:val="none" w:sz="0" w:space="0" w:color="auto"/>
        <w:left w:val="none" w:sz="0" w:space="0" w:color="auto"/>
        <w:bottom w:val="none" w:sz="0" w:space="0" w:color="auto"/>
        <w:right w:val="none" w:sz="0" w:space="0" w:color="auto"/>
      </w:divBdr>
    </w:div>
    <w:div w:id="587735376">
      <w:bodyDiv w:val="1"/>
      <w:marLeft w:val="0"/>
      <w:marRight w:val="0"/>
      <w:marTop w:val="0"/>
      <w:marBottom w:val="0"/>
      <w:divBdr>
        <w:top w:val="none" w:sz="0" w:space="0" w:color="auto"/>
        <w:left w:val="none" w:sz="0" w:space="0" w:color="auto"/>
        <w:bottom w:val="none" w:sz="0" w:space="0" w:color="auto"/>
        <w:right w:val="none" w:sz="0" w:space="0" w:color="auto"/>
      </w:divBdr>
    </w:div>
    <w:div w:id="676154059">
      <w:bodyDiv w:val="1"/>
      <w:marLeft w:val="0"/>
      <w:marRight w:val="0"/>
      <w:marTop w:val="0"/>
      <w:marBottom w:val="0"/>
      <w:divBdr>
        <w:top w:val="none" w:sz="0" w:space="0" w:color="auto"/>
        <w:left w:val="none" w:sz="0" w:space="0" w:color="auto"/>
        <w:bottom w:val="none" w:sz="0" w:space="0" w:color="auto"/>
        <w:right w:val="none" w:sz="0" w:space="0" w:color="auto"/>
      </w:divBdr>
    </w:div>
    <w:div w:id="687414368">
      <w:bodyDiv w:val="1"/>
      <w:marLeft w:val="0"/>
      <w:marRight w:val="0"/>
      <w:marTop w:val="0"/>
      <w:marBottom w:val="0"/>
      <w:divBdr>
        <w:top w:val="none" w:sz="0" w:space="0" w:color="auto"/>
        <w:left w:val="none" w:sz="0" w:space="0" w:color="auto"/>
        <w:bottom w:val="none" w:sz="0" w:space="0" w:color="auto"/>
        <w:right w:val="none" w:sz="0" w:space="0" w:color="auto"/>
      </w:divBdr>
    </w:div>
    <w:div w:id="738138567">
      <w:bodyDiv w:val="1"/>
      <w:marLeft w:val="0"/>
      <w:marRight w:val="0"/>
      <w:marTop w:val="0"/>
      <w:marBottom w:val="0"/>
      <w:divBdr>
        <w:top w:val="none" w:sz="0" w:space="0" w:color="auto"/>
        <w:left w:val="none" w:sz="0" w:space="0" w:color="auto"/>
        <w:bottom w:val="none" w:sz="0" w:space="0" w:color="auto"/>
        <w:right w:val="none" w:sz="0" w:space="0" w:color="auto"/>
      </w:divBdr>
    </w:div>
    <w:div w:id="1157571820">
      <w:bodyDiv w:val="1"/>
      <w:marLeft w:val="0"/>
      <w:marRight w:val="0"/>
      <w:marTop w:val="0"/>
      <w:marBottom w:val="0"/>
      <w:divBdr>
        <w:top w:val="none" w:sz="0" w:space="0" w:color="auto"/>
        <w:left w:val="none" w:sz="0" w:space="0" w:color="auto"/>
        <w:bottom w:val="none" w:sz="0" w:space="0" w:color="auto"/>
        <w:right w:val="none" w:sz="0" w:space="0" w:color="auto"/>
      </w:divBdr>
    </w:div>
    <w:div w:id="1283415712">
      <w:bodyDiv w:val="1"/>
      <w:marLeft w:val="0"/>
      <w:marRight w:val="0"/>
      <w:marTop w:val="0"/>
      <w:marBottom w:val="0"/>
      <w:divBdr>
        <w:top w:val="none" w:sz="0" w:space="0" w:color="auto"/>
        <w:left w:val="none" w:sz="0" w:space="0" w:color="auto"/>
        <w:bottom w:val="none" w:sz="0" w:space="0" w:color="auto"/>
        <w:right w:val="none" w:sz="0" w:space="0" w:color="auto"/>
      </w:divBdr>
    </w:div>
    <w:div w:id="1304240080">
      <w:bodyDiv w:val="1"/>
      <w:marLeft w:val="0"/>
      <w:marRight w:val="0"/>
      <w:marTop w:val="0"/>
      <w:marBottom w:val="0"/>
      <w:divBdr>
        <w:top w:val="none" w:sz="0" w:space="0" w:color="auto"/>
        <w:left w:val="none" w:sz="0" w:space="0" w:color="auto"/>
        <w:bottom w:val="none" w:sz="0" w:space="0" w:color="auto"/>
        <w:right w:val="none" w:sz="0" w:space="0" w:color="auto"/>
      </w:divBdr>
    </w:div>
    <w:div w:id="1421755358">
      <w:bodyDiv w:val="1"/>
      <w:marLeft w:val="0"/>
      <w:marRight w:val="0"/>
      <w:marTop w:val="0"/>
      <w:marBottom w:val="0"/>
      <w:divBdr>
        <w:top w:val="none" w:sz="0" w:space="0" w:color="auto"/>
        <w:left w:val="none" w:sz="0" w:space="0" w:color="auto"/>
        <w:bottom w:val="none" w:sz="0" w:space="0" w:color="auto"/>
        <w:right w:val="none" w:sz="0" w:space="0" w:color="auto"/>
      </w:divBdr>
    </w:div>
    <w:div w:id="1465001756">
      <w:bodyDiv w:val="1"/>
      <w:marLeft w:val="0"/>
      <w:marRight w:val="0"/>
      <w:marTop w:val="0"/>
      <w:marBottom w:val="0"/>
      <w:divBdr>
        <w:top w:val="none" w:sz="0" w:space="0" w:color="auto"/>
        <w:left w:val="none" w:sz="0" w:space="0" w:color="auto"/>
        <w:bottom w:val="none" w:sz="0" w:space="0" w:color="auto"/>
        <w:right w:val="none" w:sz="0" w:space="0" w:color="auto"/>
      </w:divBdr>
    </w:div>
    <w:div w:id="1522623544">
      <w:bodyDiv w:val="1"/>
      <w:marLeft w:val="0"/>
      <w:marRight w:val="0"/>
      <w:marTop w:val="0"/>
      <w:marBottom w:val="0"/>
      <w:divBdr>
        <w:top w:val="none" w:sz="0" w:space="0" w:color="auto"/>
        <w:left w:val="none" w:sz="0" w:space="0" w:color="auto"/>
        <w:bottom w:val="none" w:sz="0" w:space="0" w:color="auto"/>
        <w:right w:val="none" w:sz="0" w:space="0" w:color="auto"/>
      </w:divBdr>
    </w:div>
    <w:div w:id="1559709186">
      <w:bodyDiv w:val="1"/>
      <w:marLeft w:val="0"/>
      <w:marRight w:val="0"/>
      <w:marTop w:val="0"/>
      <w:marBottom w:val="0"/>
      <w:divBdr>
        <w:top w:val="none" w:sz="0" w:space="0" w:color="auto"/>
        <w:left w:val="none" w:sz="0" w:space="0" w:color="auto"/>
        <w:bottom w:val="none" w:sz="0" w:space="0" w:color="auto"/>
        <w:right w:val="none" w:sz="0" w:space="0" w:color="auto"/>
      </w:divBdr>
      <w:divsChild>
        <w:div w:id="327372474">
          <w:marLeft w:val="-108"/>
          <w:marRight w:val="0"/>
          <w:marTop w:val="0"/>
          <w:marBottom w:val="0"/>
          <w:divBdr>
            <w:top w:val="none" w:sz="0" w:space="0" w:color="auto"/>
            <w:left w:val="none" w:sz="0" w:space="0" w:color="auto"/>
            <w:bottom w:val="none" w:sz="0" w:space="0" w:color="auto"/>
            <w:right w:val="none" w:sz="0" w:space="0" w:color="auto"/>
          </w:divBdr>
        </w:div>
      </w:divsChild>
    </w:div>
    <w:div w:id="1759251004">
      <w:bodyDiv w:val="1"/>
      <w:marLeft w:val="0"/>
      <w:marRight w:val="0"/>
      <w:marTop w:val="0"/>
      <w:marBottom w:val="0"/>
      <w:divBdr>
        <w:top w:val="none" w:sz="0" w:space="0" w:color="auto"/>
        <w:left w:val="none" w:sz="0" w:space="0" w:color="auto"/>
        <w:bottom w:val="none" w:sz="0" w:space="0" w:color="auto"/>
        <w:right w:val="none" w:sz="0" w:space="0" w:color="auto"/>
      </w:divBdr>
    </w:div>
    <w:div w:id="2097510527">
      <w:bodyDiv w:val="1"/>
      <w:marLeft w:val="0"/>
      <w:marRight w:val="0"/>
      <w:marTop w:val="0"/>
      <w:marBottom w:val="0"/>
      <w:divBdr>
        <w:top w:val="none" w:sz="0" w:space="0" w:color="auto"/>
        <w:left w:val="none" w:sz="0" w:space="0" w:color="auto"/>
        <w:bottom w:val="none" w:sz="0" w:space="0" w:color="auto"/>
        <w:right w:val="none" w:sz="0" w:space="0" w:color="auto"/>
      </w:divBdr>
    </w:div>
    <w:div w:id="20980889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1" Type="http://schemas.openxmlformats.org/officeDocument/2006/relationships/image" Target="media/image9.png"/><Relationship Id="rId42" Type="http://schemas.openxmlformats.org/officeDocument/2006/relationships/image" Target="media/image30.png"/><Relationship Id="rId63" Type="http://schemas.openxmlformats.org/officeDocument/2006/relationships/image" Target="media/image46.png"/><Relationship Id="rId84" Type="http://schemas.openxmlformats.org/officeDocument/2006/relationships/image" Target="media/image67.png"/><Relationship Id="rId138" Type="http://schemas.openxmlformats.org/officeDocument/2006/relationships/image" Target="media/image121.png"/><Relationship Id="rId159" Type="http://schemas.openxmlformats.org/officeDocument/2006/relationships/image" Target="media/image140.png"/><Relationship Id="rId170" Type="http://schemas.openxmlformats.org/officeDocument/2006/relationships/image" Target="media/image151.png"/><Relationship Id="rId191" Type="http://schemas.openxmlformats.org/officeDocument/2006/relationships/image" Target="media/image172.png"/><Relationship Id="rId205" Type="http://schemas.openxmlformats.org/officeDocument/2006/relationships/image" Target="media/image184.png"/><Relationship Id="rId226" Type="http://schemas.openxmlformats.org/officeDocument/2006/relationships/image" Target="media/image205.png"/><Relationship Id="rId247" Type="http://schemas.openxmlformats.org/officeDocument/2006/relationships/image" Target="media/image226.png"/><Relationship Id="rId107" Type="http://schemas.openxmlformats.org/officeDocument/2006/relationships/image" Target="media/image90.png"/><Relationship Id="rId11" Type="http://schemas.openxmlformats.org/officeDocument/2006/relationships/image" Target="media/image3.jpeg"/><Relationship Id="rId32" Type="http://schemas.openxmlformats.org/officeDocument/2006/relationships/image" Target="media/image20.png"/><Relationship Id="rId53" Type="http://schemas.openxmlformats.org/officeDocument/2006/relationships/image" Target="media/image36.png"/><Relationship Id="rId74" Type="http://schemas.openxmlformats.org/officeDocument/2006/relationships/image" Target="media/image57.png"/><Relationship Id="rId128" Type="http://schemas.openxmlformats.org/officeDocument/2006/relationships/image" Target="media/image111.png"/><Relationship Id="rId149" Type="http://schemas.openxmlformats.org/officeDocument/2006/relationships/image" Target="media/image130.png"/><Relationship Id="rId5" Type="http://schemas.openxmlformats.org/officeDocument/2006/relationships/webSettings" Target="webSettings.xml"/><Relationship Id="rId95" Type="http://schemas.openxmlformats.org/officeDocument/2006/relationships/image" Target="media/image78.png"/><Relationship Id="rId160" Type="http://schemas.openxmlformats.org/officeDocument/2006/relationships/image" Target="media/image141.png"/><Relationship Id="rId181" Type="http://schemas.openxmlformats.org/officeDocument/2006/relationships/image" Target="media/image162.png"/><Relationship Id="rId216" Type="http://schemas.openxmlformats.org/officeDocument/2006/relationships/image" Target="media/image195.jpeg"/><Relationship Id="rId237" Type="http://schemas.openxmlformats.org/officeDocument/2006/relationships/image" Target="media/image216.png"/><Relationship Id="rId22" Type="http://schemas.openxmlformats.org/officeDocument/2006/relationships/image" Target="media/image10.png"/><Relationship Id="rId43" Type="http://schemas.openxmlformats.org/officeDocument/2006/relationships/image" Target="media/image31.png"/><Relationship Id="rId64" Type="http://schemas.openxmlformats.org/officeDocument/2006/relationships/image" Target="media/image47.png"/><Relationship Id="rId118" Type="http://schemas.openxmlformats.org/officeDocument/2006/relationships/image" Target="media/image101.png"/><Relationship Id="rId139" Type="http://schemas.openxmlformats.org/officeDocument/2006/relationships/image" Target="media/image122.png"/><Relationship Id="rId85" Type="http://schemas.openxmlformats.org/officeDocument/2006/relationships/image" Target="media/image68.png"/><Relationship Id="rId150" Type="http://schemas.openxmlformats.org/officeDocument/2006/relationships/image" Target="media/image131.png"/><Relationship Id="rId171" Type="http://schemas.openxmlformats.org/officeDocument/2006/relationships/image" Target="media/image152.png"/><Relationship Id="rId192" Type="http://schemas.openxmlformats.org/officeDocument/2006/relationships/image" Target="media/image173.png"/><Relationship Id="rId206" Type="http://schemas.openxmlformats.org/officeDocument/2006/relationships/image" Target="media/image185.png"/><Relationship Id="rId227" Type="http://schemas.openxmlformats.org/officeDocument/2006/relationships/image" Target="media/image206.png"/><Relationship Id="rId248" Type="http://schemas.openxmlformats.org/officeDocument/2006/relationships/image" Target="media/image227.png"/><Relationship Id="rId12" Type="http://schemas.openxmlformats.org/officeDocument/2006/relationships/image" Target="media/image4.png"/><Relationship Id="rId33" Type="http://schemas.openxmlformats.org/officeDocument/2006/relationships/image" Target="media/image21.png"/><Relationship Id="rId108" Type="http://schemas.openxmlformats.org/officeDocument/2006/relationships/image" Target="media/image91.png"/><Relationship Id="rId129" Type="http://schemas.openxmlformats.org/officeDocument/2006/relationships/image" Target="media/image112.png"/><Relationship Id="rId54" Type="http://schemas.openxmlformats.org/officeDocument/2006/relationships/image" Target="media/image37.png"/><Relationship Id="rId75" Type="http://schemas.openxmlformats.org/officeDocument/2006/relationships/image" Target="media/image58.png"/><Relationship Id="rId96" Type="http://schemas.openxmlformats.org/officeDocument/2006/relationships/image" Target="media/image79.png"/><Relationship Id="rId140" Type="http://schemas.openxmlformats.org/officeDocument/2006/relationships/image" Target="media/image123.png"/><Relationship Id="rId161" Type="http://schemas.openxmlformats.org/officeDocument/2006/relationships/image" Target="media/image142.png"/><Relationship Id="rId182" Type="http://schemas.openxmlformats.org/officeDocument/2006/relationships/image" Target="media/image163.png"/><Relationship Id="rId217" Type="http://schemas.openxmlformats.org/officeDocument/2006/relationships/image" Target="media/image196.png"/><Relationship Id="rId6" Type="http://schemas.openxmlformats.org/officeDocument/2006/relationships/footnotes" Target="footnotes.xml"/><Relationship Id="rId238" Type="http://schemas.openxmlformats.org/officeDocument/2006/relationships/image" Target="media/image217.png"/><Relationship Id="rId23" Type="http://schemas.openxmlformats.org/officeDocument/2006/relationships/image" Target="media/image11.png"/><Relationship Id="rId119" Type="http://schemas.openxmlformats.org/officeDocument/2006/relationships/image" Target="media/image102.png"/><Relationship Id="rId44" Type="http://schemas.openxmlformats.org/officeDocument/2006/relationships/image" Target="media/image32.png"/><Relationship Id="rId65" Type="http://schemas.openxmlformats.org/officeDocument/2006/relationships/image" Target="media/image48.png"/><Relationship Id="rId86" Type="http://schemas.openxmlformats.org/officeDocument/2006/relationships/image" Target="media/image69.png"/><Relationship Id="rId130" Type="http://schemas.openxmlformats.org/officeDocument/2006/relationships/image" Target="media/image113.png"/><Relationship Id="rId151" Type="http://schemas.openxmlformats.org/officeDocument/2006/relationships/image" Target="media/image132.png"/><Relationship Id="rId172" Type="http://schemas.openxmlformats.org/officeDocument/2006/relationships/image" Target="media/image153.png"/><Relationship Id="rId193" Type="http://schemas.openxmlformats.org/officeDocument/2006/relationships/image" Target="media/image174.png"/><Relationship Id="rId207" Type="http://schemas.openxmlformats.org/officeDocument/2006/relationships/image" Target="media/image186.png"/><Relationship Id="rId228" Type="http://schemas.openxmlformats.org/officeDocument/2006/relationships/image" Target="media/image207.png"/><Relationship Id="rId249" Type="http://schemas.openxmlformats.org/officeDocument/2006/relationships/image" Target="media/image228.png"/><Relationship Id="rId13" Type="http://schemas.openxmlformats.org/officeDocument/2006/relationships/image" Target="media/image5.png"/><Relationship Id="rId109" Type="http://schemas.openxmlformats.org/officeDocument/2006/relationships/image" Target="media/image92.png"/><Relationship Id="rId34" Type="http://schemas.openxmlformats.org/officeDocument/2006/relationships/image" Target="media/image22.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120" Type="http://schemas.openxmlformats.org/officeDocument/2006/relationships/image" Target="media/image103.png"/><Relationship Id="rId141" Type="http://schemas.openxmlformats.org/officeDocument/2006/relationships/image" Target="media/image124.png"/><Relationship Id="rId7" Type="http://schemas.openxmlformats.org/officeDocument/2006/relationships/endnotes" Target="endnotes.xml"/><Relationship Id="rId162" Type="http://schemas.openxmlformats.org/officeDocument/2006/relationships/image" Target="media/image143.png"/><Relationship Id="rId183" Type="http://schemas.openxmlformats.org/officeDocument/2006/relationships/image" Target="media/image164.png"/><Relationship Id="rId218" Type="http://schemas.openxmlformats.org/officeDocument/2006/relationships/image" Target="media/image197.png"/><Relationship Id="rId239" Type="http://schemas.openxmlformats.org/officeDocument/2006/relationships/image" Target="media/image218.png"/><Relationship Id="rId250" Type="http://schemas.openxmlformats.org/officeDocument/2006/relationships/header" Target="header6.xml"/><Relationship Id="rId24" Type="http://schemas.openxmlformats.org/officeDocument/2006/relationships/image" Target="media/image12.png"/><Relationship Id="rId45" Type="http://schemas.openxmlformats.org/officeDocument/2006/relationships/image" Target="media/image33.png"/><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131" Type="http://schemas.openxmlformats.org/officeDocument/2006/relationships/image" Target="media/image114.png"/><Relationship Id="rId152" Type="http://schemas.openxmlformats.org/officeDocument/2006/relationships/image" Target="media/image133.png"/><Relationship Id="rId173" Type="http://schemas.openxmlformats.org/officeDocument/2006/relationships/image" Target="media/image154.png"/><Relationship Id="rId194" Type="http://schemas.openxmlformats.org/officeDocument/2006/relationships/image" Target="media/image175.png"/><Relationship Id="rId208" Type="http://schemas.openxmlformats.org/officeDocument/2006/relationships/image" Target="media/image187.png"/><Relationship Id="rId229" Type="http://schemas.openxmlformats.org/officeDocument/2006/relationships/image" Target="media/image208.png"/><Relationship Id="rId240" Type="http://schemas.openxmlformats.org/officeDocument/2006/relationships/image" Target="media/image219.png"/><Relationship Id="rId14" Type="http://schemas.openxmlformats.org/officeDocument/2006/relationships/image" Target="media/image6.jpeg"/><Relationship Id="rId35" Type="http://schemas.openxmlformats.org/officeDocument/2006/relationships/image" Target="media/image23.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8" Type="http://schemas.openxmlformats.org/officeDocument/2006/relationships/image" Target="media/image1.png"/><Relationship Id="rId98" Type="http://schemas.openxmlformats.org/officeDocument/2006/relationships/image" Target="media/image81.png"/><Relationship Id="rId121" Type="http://schemas.openxmlformats.org/officeDocument/2006/relationships/image" Target="media/image104.png"/><Relationship Id="rId142" Type="http://schemas.openxmlformats.org/officeDocument/2006/relationships/header" Target="header4.xml"/><Relationship Id="rId163" Type="http://schemas.openxmlformats.org/officeDocument/2006/relationships/image" Target="media/image144.png"/><Relationship Id="rId184" Type="http://schemas.openxmlformats.org/officeDocument/2006/relationships/image" Target="media/image165.png"/><Relationship Id="rId219" Type="http://schemas.openxmlformats.org/officeDocument/2006/relationships/image" Target="media/image198.png"/><Relationship Id="rId230" Type="http://schemas.openxmlformats.org/officeDocument/2006/relationships/image" Target="media/image209.png"/><Relationship Id="rId251" Type="http://schemas.openxmlformats.org/officeDocument/2006/relationships/footer" Target="footer6.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0.png"/><Relationship Id="rId88" Type="http://schemas.openxmlformats.org/officeDocument/2006/relationships/image" Target="media/image71.png"/><Relationship Id="rId111" Type="http://schemas.openxmlformats.org/officeDocument/2006/relationships/image" Target="media/image94.png"/><Relationship Id="rId132" Type="http://schemas.openxmlformats.org/officeDocument/2006/relationships/image" Target="media/image115.png"/><Relationship Id="rId153" Type="http://schemas.openxmlformats.org/officeDocument/2006/relationships/image" Target="media/image134.png"/><Relationship Id="rId174" Type="http://schemas.openxmlformats.org/officeDocument/2006/relationships/image" Target="media/image155.png"/><Relationship Id="rId195" Type="http://schemas.openxmlformats.org/officeDocument/2006/relationships/image" Target="media/image176.png"/><Relationship Id="rId209" Type="http://schemas.openxmlformats.org/officeDocument/2006/relationships/image" Target="media/image188.png"/><Relationship Id="rId220" Type="http://schemas.openxmlformats.org/officeDocument/2006/relationships/image" Target="media/image199.png"/><Relationship Id="rId241" Type="http://schemas.openxmlformats.org/officeDocument/2006/relationships/image" Target="media/image220.png"/><Relationship Id="rId15" Type="http://schemas.openxmlformats.org/officeDocument/2006/relationships/image" Target="media/image7.png"/><Relationship Id="rId36" Type="http://schemas.openxmlformats.org/officeDocument/2006/relationships/image" Target="media/image24.png"/><Relationship Id="rId57" Type="http://schemas.openxmlformats.org/officeDocument/2006/relationships/image" Target="media/image40.png"/><Relationship Id="rId78" Type="http://schemas.openxmlformats.org/officeDocument/2006/relationships/image" Target="media/image61.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143" Type="http://schemas.openxmlformats.org/officeDocument/2006/relationships/footer" Target="footer4.xml"/><Relationship Id="rId164" Type="http://schemas.openxmlformats.org/officeDocument/2006/relationships/image" Target="media/image145.png"/><Relationship Id="rId185" Type="http://schemas.openxmlformats.org/officeDocument/2006/relationships/image" Target="media/image166.png"/><Relationship Id="rId9" Type="http://schemas.openxmlformats.org/officeDocument/2006/relationships/footer" Target="footer1.xml"/><Relationship Id="rId210" Type="http://schemas.openxmlformats.org/officeDocument/2006/relationships/image" Target="media/image189.png"/><Relationship Id="rId26" Type="http://schemas.openxmlformats.org/officeDocument/2006/relationships/image" Target="media/image14.png"/><Relationship Id="rId231" Type="http://schemas.openxmlformats.org/officeDocument/2006/relationships/image" Target="media/image210.png"/><Relationship Id="rId252" Type="http://schemas.openxmlformats.org/officeDocument/2006/relationships/header" Target="header7.xml"/><Relationship Id="rId47" Type="http://schemas.openxmlformats.org/officeDocument/2006/relationships/header" Target="header1.xml"/><Relationship Id="rId68" Type="http://schemas.openxmlformats.org/officeDocument/2006/relationships/image" Target="media/image51.pn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6.png"/><Relationship Id="rId154" Type="http://schemas.openxmlformats.org/officeDocument/2006/relationships/image" Target="media/image135.png"/><Relationship Id="rId175" Type="http://schemas.openxmlformats.org/officeDocument/2006/relationships/image" Target="media/image156.png"/><Relationship Id="rId196" Type="http://schemas.openxmlformats.org/officeDocument/2006/relationships/image" Target="media/image177.png"/><Relationship Id="rId200" Type="http://schemas.openxmlformats.org/officeDocument/2006/relationships/header" Target="header5.xml"/><Relationship Id="rId16" Type="http://schemas.openxmlformats.org/officeDocument/2006/relationships/image" Target="media/image8.png"/><Relationship Id="rId221" Type="http://schemas.openxmlformats.org/officeDocument/2006/relationships/image" Target="media/image200.png"/><Relationship Id="rId242" Type="http://schemas.openxmlformats.org/officeDocument/2006/relationships/image" Target="media/image221.png"/><Relationship Id="rId37" Type="http://schemas.openxmlformats.org/officeDocument/2006/relationships/image" Target="media/image25.png"/><Relationship Id="rId58" Type="http://schemas.openxmlformats.org/officeDocument/2006/relationships/image" Target="media/image41.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44" Type="http://schemas.openxmlformats.org/officeDocument/2006/relationships/image" Target="media/image125.png"/><Relationship Id="rId90" Type="http://schemas.openxmlformats.org/officeDocument/2006/relationships/image" Target="media/image73.png"/><Relationship Id="rId165" Type="http://schemas.openxmlformats.org/officeDocument/2006/relationships/image" Target="media/image146.png"/><Relationship Id="rId186" Type="http://schemas.openxmlformats.org/officeDocument/2006/relationships/image" Target="media/image167.png"/><Relationship Id="rId211" Type="http://schemas.openxmlformats.org/officeDocument/2006/relationships/image" Target="media/image190.png"/><Relationship Id="rId232" Type="http://schemas.openxmlformats.org/officeDocument/2006/relationships/image" Target="media/image211.png"/><Relationship Id="rId253" Type="http://schemas.openxmlformats.org/officeDocument/2006/relationships/footer" Target="footer7.xml"/><Relationship Id="rId27" Type="http://schemas.openxmlformats.org/officeDocument/2006/relationships/image" Target="media/image15.png"/><Relationship Id="rId48" Type="http://schemas.openxmlformats.org/officeDocument/2006/relationships/header" Target="header2.xml"/><Relationship Id="rId69" Type="http://schemas.openxmlformats.org/officeDocument/2006/relationships/image" Target="media/image52.png"/><Relationship Id="rId113" Type="http://schemas.openxmlformats.org/officeDocument/2006/relationships/image" Target="media/image96.png"/><Relationship Id="rId134" Type="http://schemas.openxmlformats.org/officeDocument/2006/relationships/image" Target="media/image117.png"/><Relationship Id="rId80" Type="http://schemas.openxmlformats.org/officeDocument/2006/relationships/image" Target="media/image63.png"/><Relationship Id="rId155" Type="http://schemas.openxmlformats.org/officeDocument/2006/relationships/image" Target="media/image136.png"/><Relationship Id="rId176" Type="http://schemas.openxmlformats.org/officeDocument/2006/relationships/image" Target="media/image157.png"/><Relationship Id="rId197" Type="http://schemas.openxmlformats.org/officeDocument/2006/relationships/image" Target="media/image178.png"/><Relationship Id="rId201" Type="http://schemas.openxmlformats.org/officeDocument/2006/relationships/footer" Target="footer5.xml"/><Relationship Id="rId222" Type="http://schemas.openxmlformats.org/officeDocument/2006/relationships/image" Target="media/image201.png"/><Relationship Id="rId243" Type="http://schemas.openxmlformats.org/officeDocument/2006/relationships/image" Target="media/image222.png"/><Relationship Id="rId17" Type="http://schemas.openxmlformats.org/officeDocument/2006/relationships/comments" Target="comments.xml"/><Relationship Id="rId38" Type="http://schemas.openxmlformats.org/officeDocument/2006/relationships/image" Target="media/image26.png"/><Relationship Id="rId59" Type="http://schemas.openxmlformats.org/officeDocument/2006/relationships/image" Target="media/image42.png"/><Relationship Id="rId103" Type="http://schemas.openxmlformats.org/officeDocument/2006/relationships/image" Target="media/image86.png"/><Relationship Id="rId124" Type="http://schemas.openxmlformats.org/officeDocument/2006/relationships/image" Target="media/image107.png"/><Relationship Id="rId70" Type="http://schemas.openxmlformats.org/officeDocument/2006/relationships/image" Target="media/image53.png"/><Relationship Id="rId91" Type="http://schemas.openxmlformats.org/officeDocument/2006/relationships/image" Target="media/image74.png"/><Relationship Id="rId145" Type="http://schemas.openxmlformats.org/officeDocument/2006/relationships/image" Target="media/image126.png"/><Relationship Id="rId166" Type="http://schemas.openxmlformats.org/officeDocument/2006/relationships/image" Target="media/image147.png"/><Relationship Id="rId187" Type="http://schemas.openxmlformats.org/officeDocument/2006/relationships/image" Target="media/image168.png"/><Relationship Id="rId1" Type="http://schemas.openxmlformats.org/officeDocument/2006/relationships/customXml" Target="../customXml/item1.xml"/><Relationship Id="rId212" Type="http://schemas.openxmlformats.org/officeDocument/2006/relationships/image" Target="media/image191.png"/><Relationship Id="rId233" Type="http://schemas.openxmlformats.org/officeDocument/2006/relationships/image" Target="media/image212.png"/><Relationship Id="rId254" Type="http://schemas.openxmlformats.org/officeDocument/2006/relationships/fontTable" Target="fontTable.xml"/><Relationship Id="rId28" Type="http://schemas.openxmlformats.org/officeDocument/2006/relationships/image" Target="media/image16.png"/><Relationship Id="rId49" Type="http://schemas.openxmlformats.org/officeDocument/2006/relationships/footer" Target="footer2.xml"/><Relationship Id="rId114" Type="http://schemas.openxmlformats.org/officeDocument/2006/relationships/image" Target="media/image97.png"/><Relationship Id="rId60" Type="http://schemas.openxmlformats.org/officeDocument/2006/relationships/image" Target="media/image43.png"/><Relationship Id="rId81" Type="http://schemas.openxmlformats.org/officeDocument/2006/relationships/image" Target="media/image64.png"/><Relationship Id="rId135" Type="http://schemas.openxmlformats.org/officeDocument/2006/relationships/image" Target="media/image118.png"/><Relationship Id="rId156" Type="http://schemas.openxmlformats.org/officeDocument/2006/relationships/image" Target="media/image137.png"/><Relationship Id="rId177" Type="http://schemas.openxmlformats.org/officeDocument/2006/relationships/image" Target="media/image158.png"/><Relationship Id="rId198" Type="http://schemas.openxmlformats.org/officeDocument/2006/relationships/image" Target="media/image179.png"/><Relationship Id="rId202" Type="http://schemas.openxmlformats.org/officeDocument/2006/relationships/image" Target="media/image181.png"/><Relationship Id="rId223" Type="http://schemas.openxmlformats.org/officeDocument/2006/relationships/image" Target="media/image202.png"/><Relationship Id="rId244" Type="http://schemas.openxmlformats.org/officeDocument/2006/relationships/image" Target="media/image223.png"/><Relationship Id="rId18" Type="http://schemas.microsoft.com/office/2011/relationships/commentsExtended" Target="commentsExtended.xml"/><Relationship Id="rId39" Type="http://schemas.openxmlformats.org/officeDocument/2006/relationships/image" Target="media/image27.png"/><Relationship Id="rId50" Type="http://schemas.openxmlformats.org/officeDocument/2006/relationships/header" Target="header3.xml"/><Relationship Id="rId104" Type="http://schemas.openxmlformats.org/officeDocument/2006/relationships/image" Target="media/image87.png"/><Relationship Id="rId125" Type="http://schemas.openxmlformats.org/officeDocument/2006/relationships/image" Target="media/image108.png"/><Relationship Id="rId146" Type="http://schemas.openxmlformats.org/officeDocument/2006/relationships/image" Target="media/image127.png"/><Relationship Id="rId167" Type="http://schemas.openxmlformats.org/officeDocument/2006/relationships/image" Target="media/image148.png"/><Relationship Id="rId188" Type="http://schemas.openxmlformats.org/officeDocument/2006/relationships/image" Target="media/image169.png"/><Relationship Id="rId71" Type="http://schemas.openxmlformats.org/officeDocument/2006/relationships/image" Target="media/image54.png"/><Relationship Id="rId92" Type="http://schemas.openxmlformats.org/officeDocument/2006/relationships/image" Target="media/image75.png"/><Relationship Id="rId213" Type="http://schemas.openxmlformats.org/officeDocument/2006/relationships/image" Target="media/image192.png"/><Relationship Id="rId234" Type="http://schemas.openxmlformats.org/officeDocument/2006/relationships/image" Target="media/image213.png"/><Relationship Id="rId2" Type="http://schemas.openxmlformats.org/officeDocument/2006/relationships/numbering" Target="numbering.xml"/><Relationship Id="rId29" Type="http://schemas.openxmlformats.org/officeDocument/2006/relationships/image" Target="media/image17.emf"/><Relationship Id="rId255" Type="http://schemas.microsoft.com/office/2011/relationships/people" Target="people.xml"/><Relationship Id="rId40" Type="http://schemas.openxmlformats.org/officeDocument/2006/relationships/image" Target="media/image28.png"/><Relationship Id="rId115" Type="http://schemas.openxmlformats.org/officeDocument/2006/relationships/image" Target="media/image98.png"/><Relationship Id="rId136" Type="http://schemas.openxmlformats.org/officeDocument/2006/relationships/image" Target="media/image119.png"/><Relationship Id="rId157" Type="http://schemas.openxmlformats.org/officeDocument/2006/relationships/image" Target="media/image138.png"/><Relationship Id="rId178" Type="http://schemas.openxmlformats.org/officeDocument/2006/relationships/image" Target="media/image159.png"/><Relationship Id="rId61" Type="http://schemas.openxmlformats.org/officeDocument/2006/relationships/image" Target="media/image44.png"/><Relationship Id="rId82" Type="http://schemas.openxmlformats.org/officeDocument/2006/relationships/image" Target="media/image65.png"/><Relationship Id="rId199" Type="http://schemas.openxmlformats.org/officeDocument/2006/relationships/image" Target="media/image180.png"/><Relationship Id="rId203" Type="http://schemas.openxmlformats.org/officeDocument/2006/relationships/image" Target="media/image182.png"/><Relationship Id="rId19" Type="http://schemas.microsoft.com/office/2016/09/relationships/commentsIds" Target="commentsIds.xml"/><Relationship Id="rId224" Type="http://schemas.openxmlformats.org/officeDocument/2006/relationships/image" Target="media/image203.png"/><Relationship Id="rId245" Type="http://schemas.openxmlformats.org/officeDocument/2006/relationships/image" Target="media/image224.png"/><Relationship Id="rId30" Type="http://schemas.openxmlformats.org/officeDocument/2006/relationships/image" Target="media/image18.png"/><Relationship Id="rId105" Type="http://schemas.openxmlformats.org/officeDocument/2006/relationships/image" Target="media/image88.png"/><Relationship Id="rId126" Type="http://schemas.openxmlformats.org/officeDocument/2006/relationships/image" Target="media/image109.png"/><Relationship Id="rId147" Type="http://schemas.openxmlformats.org/officeDocument/2006/relationships/image" Target="media/image128.png"/><Relationship Id="rId168" Type="http://schemas.openxmlformats.org/officeDocument/2006/relationships/image" Target="media/image149.png"/><Relationship Id="rId51" Type="http://schemas.openxmlformats.org/officeDocument/2006/relationships/footer" Target="footer3.xml"/><Relationship Id="rId72" Type="http://schemas.openxmlformats.org/officeDocument/2006/relationships/image" Target="media/image55.png"/><Relationship Id="rId93" Type="http://schemas.openxmlformats.org/officeDocument/2006/relationships/image" Target="media/image76.png"/><Relationship Id="rId189" Type="http://schemas.openxmlformats.org/officeDocument/2006/relationships/image" Target="media/image170.png"/><Relationship Id="rId3" Type="http://schemas.openxmlformats.org/officeDocument/2006/relationships/styles" Target="styles.xml"/><Relationship Id="rId214" Type="http://schemas.openxmlformats.org/officeDocument/2006/relationships/image" Target="media/image193.png"/><Relationship Id="rId235" Type="http://schemas.openxmlformats.org/officeDocument/2006/relationships/image" Target="media/image214.png"/><Relationship Id="rId256" Type="http://schemas.openxmlformats.org/officeDocument/2006/relationships/theme" Target="theme/theme1.xml"/><Relationship Id="rId116" Type="http://schemas.openxmlformats.org/officeDocument/2006/relationships/image" Target="media/image99.png"/><Relationship Id="rId137" Type="http://schemas.openxmlformats.org/officeDocument/2006/relationships/image" Target="media/image120.png"/><Relationship Id="rId158" Type="http://schemas.openxmlformats.org/officeDocument/2006/relationships/image" Target="media/image139.png"/><Relationship Id="rId20" Type="http://schemas.microsoft.com/office/2018/08/relationships/commentsExtensible" Target="commentsExtensible.xml"/><Relationship Id="rId41" Type="http://schemas.openxmlformats.org/officeDocument/2006/relationships/image" Target="media/image29.png"/><Relationship Id="rId62" Type="http://schemas.openxmlformats.org/officeDocument/2006/relationships/image" Target="media/image45.png"/><Relationship Id="rId83" Type="http://schemas.openxmlformats.org/officeDocument/2006/relationships/image" Target="media/image66.png"/><Relationship Id="rId179" Type="http://schemas.openxmlformats.org/officeDocument/2006/relationships/image" Target="media/image160.png"/><Relationship Id="rId190" Type="http://schemas.openxmlformats.org/officeDocument/2006/relationships/image" Target="media/image171.png"/><Relationship Id="rId204" Type="http://schemas.openxmlformats.org/officeDocument/2006/relationships/image" Target="media/image183.png"/><Relationship Id="rId225" Type="http://schemas.openxmlformats.org/officeDocument/2006/relationships/image" Target="media/image204.png"/><Relationship Id="rId246" Type="http://schemas.openxmlformats.org/officeDocument/2006/relationships/image" Target="media/image225.png"/><Relationship Id="rId106" Type="http://schemas.openxmlformats.org/officeDocument/2006/relationships/image" Target="media/image89.png"/><Relationship Id="rId127" Type="http://schemas.openxmlformats.org/officeDocument/2006/relationships/image" Target="media/image110.png"/><Relationship Id="rId10" Type="http://schemas.openxmlformats.org/officeDocument/2006/relationships/image" Target="media/image2.png"/><Relationship Id="rId31" Type="http://schemas.openxmlformats.org/officeDocument/2006/relationships/image" Target="media/image19.png"/><Relationship Id="rId52" Type="http://schemas.openxmlformats.org/officeDocument/2006/relationships/image" Target="media/image35.png"/><Relationship Id="rId73" Type="http://schemas.openxmlformats.org/officeDocument/2006/relationships/image" Target="media/image56.png"/><Relationship Id="rId94" Type="http://schemas.openxmlformats.org/officeDocument/2006/relationships/image" Target="media/image77.png"/><Relationship Id="rId148" Type="http://schemas.openxmlformats.org/officeDocument/2006/relationships/image" Target="media/image129.png"/><Relationship Id="rId169" Type="http://schemas.openxmlformats.org/officeDocument/2006/relationships/image" Target="media/image150.png"/><Relationship Id="rId4" Type="http://schemas.openxmlformats.org/officeDocument/2006/relationships/settings" Target="settings.xml"/><Relationship Id="rId180" Type="http://schemas.openxmlformats.org/officeDocument/2006/relationships/image" Target="media/image161.png"/><Relationship Id="rId215" Type="http://schemas.openxmlformats.org/officeDocument/2006/relationships/image" Target="media/image194.png"/><Relationship Id="rId236" Type="http://schemas.openxmlformats.org/officeDocument/2006/relationships/image" Target="media/image2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05120BD-82EF-40CE-A83A-7E701F7D56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0</TotalTime>
  <Pages>214</Pages>
  <Words>34040</Words>
  <Characters>194034</Characters>
  <Application>Microsoft Office Word</Application>
  <DocSecurity>0</DocSecurity>
  <Lines>1616</Lines>
  <Paragraphs>4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i</dc:creator>
  <cp:keywords/>
  <dc:description/>
  <cp:lastModifiedBy>Rafi Aziizi</cp:lastModifiedBy>
  <cp:revision>52</cp:revision>
  <dcterms:created xsi:type="dcterms:W3CDTF">2021-11-13T05:17:00Z</dcterms:created>
  <dcterms:modified xsi:type="dcterms:W3CDTF">2021-11-15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6f06fc-c987-3b9b-b24e-6b0d6ad7c80c</vt:lpwstr>
  </property>
  <property fmtid="{D5CDD505-2E9C-101B-9397-08002B2CF9AE}" pid="24" name="Mendeley Citation Style_1">
    <vt:lpwstr>http://www.zotero.org/styles/ieee</vt:lpwstr>
  </property>
</Properties>
</file>